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6E0EE" w14:textId="77777777" w:rsidR="00CD7673" w:rsidRDefault="00CD7673" w:rsidP="00CD7673">
      <w:pPr>
        <w:spacing w:after="0" w:line="360" w:lineRule="auto"/>
        <w:jc w:val="center"/>
        <w:rPr>
          <w:rFonts w:ascii="Times New Roman" w:eastAsia="Times New Roman" w:hAnsi="Times New Roman" w:cs="Times New Roman"/>
          <w:sz w:val="41"/>
        </w:rPr>
      </w:pPr>
      <w:bookmarkStart w:id="0" w:name="_Hlk64281970"/>
      <w:r>
        <w:rPr>
          <w:rFonts w:ascii="Times New Roman" w:eastAsia="Times New Roman" w:hAnsi="Times New Roman" w:cs="Times New Roman"/>
          <w:sz w:val="41"/>
        </w:rPr>
        <w:t>Sticky Words:</w:t>
      </w:r>
      <w:r w:rsidRPr="00123E79">
        <w:rPr>
          <w:rFonts w:ascii="Times New Roman" w:eastAsia="Times New Roman" w:hAnsi="Times New Roman" w:cs="Times New Roman"/>
          <w:sz w:val="41"/>
        </w:rPr>
        <w:t xml:space="preserve"> A Computational Linguistic</w:t>
      </w:r>
      <w:r>
        <w:rPr>
          <w:rFonts w:ascii="Times New Roman" w:eastAsia="Times New Roman" w:hAnsi="Times New Roman" w:cs="Times New Roman"/>
          <w:sz w:val="41"/>
        </w:rPr>
        <w:t>s</w:t>
      </w:r>
      <w:r w:rsidRPr="00123E79">
        <w:rPr>
          <w:rFonts w:ascii="Times New Roman" w:eastAsia="Times New Roman" w:hAnsi="Times New Roman" w:cs="Times New Roman"/>
          <w:sz w:val="41"/>
        </w:rPr>
        <w:t xml:space="preserve"> Approach</w:t>
      </w:r>
      <w:r>
        <w:rPr>
          <w:rFonts w:ascii="Times New Roman" w:eastAsia="Times New Roman" w:hAnsi="Times New Roman" w:cs="Times New Roman"/>
          <w:sz w:val="41"/>
        </w:rPr>
        <w:t xml:space="preserve"> to Assessment and Manipulation of Information</w:t>
      </w:r>
      <w:r w:rsidRPr="00123E79">
        <w:rPr>
          <w:rFonts w:ascii="Times New Roman" w:eastAsia="Times New Roman" w:hAnsi="Times New Roman" w:cs="Times New Roman"/>
          <w:sz w:val="41"/>
        </w:rPr>
        <w:t xml:space="preserve"> Engagement</w:t>
      </w:r>
    </w:p>
    <w:p w14:paraId="3C0FC8E0" w14:textId="020D8391" w:rsidR="00CD7673" w:rsidRPr="00123E79" w:rsidRDefault="00452E84" w:rsidP="00CD7673">
      <w:pPr>
        <w:spacing w:after="396"/>
        <w:ind w:left="2543"/>
        <w:rPr>
          <w:b/>
          <w:bCs/>
        </w:rPr>
      </w:pPr>
      <w:r>
        <w:rPr>
          <w:noProof/>
        </w:rPr>
        <mc:AlternateContent>
          <mc:Choice Requires="wpg">
            <w:drawing>
              <wp:anchor distT="0" distB="0" distL="114300" distR="114300" simplePos="0" relativeHeight="251659264" behindDoc="0" locked="0" layoutInCell="1" allowOverlap="1" wp14:anchorId="4A9708E4" wp14:editId="3A7DAAC8">
                <wp:simplePos x="0" y="0"/>
                <wp:positionH relativeFrom="page">
                  <wp:align>center</wp:align>
                </wp:positionH>
                <wp:positionV relativeFrom="paragraph">
                  <wp:posOffset>160020</wp:posOffset>
                </wp:positionV>
                <wp:extent cx="1801495" cy="8890"/>
                <wp:effectExtent l="0" t="0" r="0" b="0"/>
                <wp:wrapTopAndBottom/>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01495" cy="8890"/>
                          <a:chOff x="0" y="0"/>
                          <a:chExt cx="1799996" cy="10800"/>
                        </a:xfrm>
                      </wpg:grpSpPr>
                      <wps:wsp>
                        <wps:cNvPr id="150" name="Shape 13"/>
                        <wps:cNvSpPr/>
                        <wps:spPr>
                          <a:xfrm>
                            <a:off x="0" y="0"/>
                            <a:ext cx="1799996" cy="0"/>
                          </a:xfrm>
                          <a:custGeom>
                            <a:avLst/>
                            <a:gdLst/>
                            <a:ahLst/>
                            <a:cxnLst/>
                            <a:rect l="0" t="0" r="0" b="0"/>
                            <a:pathLst>
                              <a:path w="1799996">
                                <a:moveTo>
                                  <a:pt x="0" y="0"/>
                                </a:moveTo>
                                <a:lnTo>
                                  <a:pt x="1799996" y="0"/>
                                </a:lnTo>
                              </a:path>
                            </a:pathLst>
                          </a:custGeom>
                          <a:ln w="10800" cap="flat">
                            <a:miter lim="1270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24F86694" id="Group 149" o:spid="_x0000_s1026" style="position:absolute;margin-left:0;margin-top:12.6pt;width:141.85pt;height:.7pt;z-index:251659264;mso-position-horizontal:center;mso-position-horizontal-relative:page;mso-width-relative:margin;mso-height-relative:margin" coordsize="17999,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">
                <v:shape id="Shape 13" o:spid="_x0000_s1027" style="position:absolute;width:17999;height:0;visibility:visible;mso-wrap-style:square;v-text-anchor:top" coordsize="17999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" path="m,l1799996,e" filled="f" strokeweight=".3mm">
                  <v:stroke miterlimit="83231f" joinstyle="miter"/>
                  <v:path arrowok="t" textboxrect="0,0,1799996,0"/>
                </v:shape>
                <w10:wrap type="topAndBottom" anchorx="page"/>
              </v:group>
            </w:pict>
          </mc:Fallback>
        </mc:AlternateContent>
      </w:r>
    </w:p>
    <w:p w14:paraId="449A1EFA" w14:textId="77777777" w:rsidR="00CD7673" w:rsidRPr="00123E79" w:rsidRDefault="00CD7673" w:rsidP="00CD7673">
      <w:pPr>
        <w:jc w:val="center"/>
        <w:rPr>
          <w:b/>
          <w:bCs/>
          <w:sz w:val="32"/>
          <w:szCs w:val="32"/>
        </w:rPr>
      </w:pPr>
      <w:r w:rsidRPr="00123E79">
        <w:rPr>
          <w:b/>
          <w:bCs/>
          <w:sz w:val="32"/>
          <w:szCs w:val="32"/>
        </w:rPr>
        <w:t>Nim Dvir</w:t>
      </w:r>
    </w:p>
    <w:p w14:paraId="5B09B079" w14:textId="0DFFCDF9" w:rsidR="000C2465" w:rsidRDefault="00990183" w:rsidP="00B81DEF">
      <w:pPr>
        <w:pStyle w:val="Heading1"/>
        <w:numPr>
          <w:ilvl w:val="0"/>
          <w:numId w:val="0"/>
        </w:numPr>
        <w:ind w:left="432"/>
      </w:pPr>
      <w:r>
        <w:br w:type="page"/>
      </w:r>
    </w:p>
    <w:p w14:paraId="1AD80EF1" w14:textId="77777777" w:rsidR="000C2465" w:rsidRDefault="000C2465" w:rsidP="00CD7673">
      <w:pPr>
        <w:pStyle w:val="Heading1"/>
        <w:numPr>
          <w:ilvl w:val="0"/>
          <w:numId w:val="0"/>
        </w:numPr>
        <w:ind w:left="432"/>
      </w:pPr>
      <w:bookmarkStart w:id="1" w:name="_Toc114161211"/>
    </w:p>
    <w:p w14:paraId="56F9C210" w14:textId="2611FB07" w:rsidR="00CD7673" w:rsidRDefault="00CD7673" w:rsidP="00CD7673">
      <w:pPr>
        <w:pStyle w:val="Heading1"/>
        <w:numPr>
          <w:ilvl w:val="0"/>
          <w:numId w:val="0"/>
        </w:numPr>
        <w:ind w:left="432"/>
      </w:pPr>
      <w:r w:rsidRPr="00092DDA">
        <w:t>Abstract</w:t>
      </w:r>
      <w:bookmarkEnd w:id="1"/>
    </w:p>
    <w:p w14:paraId="55248E3F" w14:textId="617B675D" w:rsidR="008572E1" w:rsidRDefault="00CD7673" w:rsidP="00CD7673">
      <w:pPr>
        <w:spacing w:line="240" w:lineRule="auto"/>
      </w:pPr>
      <w:r w:rsidRPr="007B67D1">
        <w:t>With</w:t>
      </w:r>
      <w:r w:rsidR="00303C62">
        <w:t xml:space="preserve"> </w:t>
      </w:r>
      <w:r w:rsidRPr="007B67D1">
        <w:t>increasing amount</w:t>
      </w:r>
      <w:r w:rsidR="00A74A2F">
        <w:t>s</w:t>
      </w:r>
      <w:r w:rsidRPr="007B67D1">
        <w:t xml:space="preserve"> of </w:t>
      </w:r>
      <w:r w:rsidR="00FC3911">
        <w:t xml:space="preserve">digital </w:t>
      </w:r>
      <w:r w:rsidRPr="007B67D1">
        <w:t xml:space="preserve">information </w:t>
      </w:r>
      <w:r w:rsidR="00A74A2F">
        <w:t xml:space="preserve">being </w:t>
      </w:r>
      <w:r w:rsidRPr="007B67D1">
        <w:t xml:space="preserve">published by </w:t>
      </w:r>
      <w:r w:rsidR="00A74A2F">
        <w:t xml:space="preserve">government, business, organizations, and individuals, </w:t>
      </w:r>
      <w:r w:rsidRPr="007B67D1">
        <w:t xml:space="preserve">understanding </w:t>
      </w:r>
      <w:r w:rsidR="007A5B2C" w:rsidRPr="007A5B2C">
        <w:t xml:space="preserve">how digital information can be presented to </w:t>
      </w:r>
      <w:r w:rsidRPr="007B67D1">
        <w:t>improve</w:t>
      </w:r>
      <w:r w:rsidR="0092455A">
        <w:t xml:space="preserve"> user experience (UX)</w:t>
      </w:r>
      <w:r w:rsidR="00E915D4">
        <w:t xml:space="preserve"> </w:t>
      </w:r>
      <w:r w:rsidR="007A5B2C">
        <w:t>h</w:t>
      </w:r>
      <w:r w:rsidRPr="007B67D1">
        <w:t xml:space="preserve">as gained increasing importance. </w:t>
      </w:r>
      <w:r w:rsidR="00A972C2" w:rsidRPr="003D75E9">
        <w:rPr>
          <w:i/>
          <w:iCs/>
        </w:rPr>
        <w:t>I</w:t>
      </w:r>
      <w:r w:rsidR="00A972C2" w:rsidRPr="000E5246">
        <w:rPr>
          <w:i/>
          <w:iCs/>
        </w:rPr>
        <w:t xml:space="preserve">nformation </w:t>
      </w:r>
      <w:r w:rsidR="00990183" w:rsidRPr="000E5246">
        <w:rPr>
          <w:i/>
          <w:iCs/>
        </w:rPr>
        <w:t>engagement</w:t>
      </w:r>
      <w:r w:rsidR="00990183">
        <w:t xml:space="preserve"> (IE) is a</w:t>
      </w:r>
      <w:r w:rsidR="002F2E48">
        <w:t xml:space="preserve">n especially important aspect of UX reflecting </w:t>
      </w:r>
      <w:r w:rsidR="002F2E48" w:rsidRPr="007B67D1">
        <w:t>behavioral, emotional, and cognitive</w:t>
      </w:r>
      <w:r w:rsidR="002F2E48">
        <w:t xml:space="preserve"> responses to </w:t>
      </w:r>
      <w:r w:rsidR="002F2E48" w:rsidRPr="007B67D1">
        <w:t>digital information</w:t>
      </w:r>
      <w:r w:rsidR="002F2E48">
        <w:rPr>
          <w:i/>
          <w:iCs/>
        </w:rPr>
        <w:t>.</w:t>
      </w:r>
      <w:r w:rsidR="00E915D4" w:rsidRPr="007B67D1">
        <w:t xml:space="preserve"> </w:t>
      </w:r>
      <w:r w:rsidRPr="007B67D1">
        <w:t>While the significance</w:t>
      </w:r>
      <w:r w:rsidR="008572E1">
        <w:t xml:space="preserve"> of IE</w:t>
      </w:r>
      <w:r w:rsidRPr="007B67D1">
        <w:t xml:space="preserve"> has been well documented, little research has </w:t>
      </w:r>
      <w:r w:rsidR="005F6043">
        <w:t>investigate</w:t>
      </w:r>
      <w:r w:rsidR="0050037A">
        <w:t>d</w:t>
      </w:r>
      <w:r w:rsidRPr="007B67D1">
        <w:t xml:space="preserve"> how to systematically measure</w:t>
      </w:r>
      <w:r w:rsidR="005F6043">
        <w:t xml:space="preserve"> it; </w:t>
      </w:r>
      <w:r w:rsidR="008572E1">
        <w:t>design for it</w:t>
      </w:r>
      <w:r w:rsidR="005F6043">
        <w:t>;</w:t>
      </w:r>
      <w:r w:rsidRPr="007B67D1">
        <w:t xml:space="preserve"> and</w:t>
      </w:r>
      <w:r w:rsidR="005F6043">
        <w:t>,</w:t>
      </w:r>
      <w:r w:rsidRPr="007B67D1">
        <w:t xml:space="preserve"> most importantly,</w:t>
      </w:r>
      <w:r w:rsidR="008572E1">
        <w:t xml:space="preserve"> improve it</w:t>
      </w:r>
      <w:r w:rsidRPr="007B67D1">
        <w:t xml:space="preserve">. </w:t>
      </w:r>
    </w:p>
    <w:p w14:paraId="1158EF71" w14:textId="3E800101" w:rsidR="00CD7673" w:rsidRPr="007B67D1" w:rsidRDefault="00CD7673" w:rsidP="00D101F6">
      <w:pPr>
        <w:spacing w:line="240" w:lineRule="auto"/>
      </w:pPr>
      <w:r w:rsidRPr="007B67D1">
        <w:t>This dissertation</w:t>
      </w:r>
      <w:r w:rsidR="0092455A">
        <w:t xml:space="preserve"> work develop</w:t>
      </w:r>
      <w:r w:rsidR="00613A75">
        <w:t>ed</w:t>
      </w:r>
      <w:r w:rsidR="0092455A">
        <w:t xml:space="preserve"> and </w:t>
      </w:r>
      <w:r w:rsidR="0092455A" w:rsidRPr="007B67D1">
        <w:t>empirically validate</w:t>
      </w:r>
      <w:r w:rsidR="00613A75">
        <w:t>d</w:t>
      </w:r>
      <w:r w:rsidR="0092455A">
        <w:t xml:space="preserve"> </w:t>
      </w:r>
      <w:r w:rsidR="00851AF9">
        <w:t xml:space="preserve">a novel framework </w:t>
      </w:r>
      <w:r w:rsidRPr="007B67D1">
        <w:t>for</w:t>
      </w:r>
      <w:r w:rsidR="00376111">
        <w:t xml:space="preserve"> </w:t>
      </w:r>
      <w:r w:rsidRPr="007B67D1">
        <w:t>assessment</w:t>
      </w:r>
      <w:r w:rsidR="007E3212">
        <w:t>, prediction</w:t>
      </w:r>
      <w:r w:rsidR="00904AA1">
        <w:t>,</w:t>
      </w:r>
      <w:r w:rsidRPr="007B67D1">
        <w:t xml:space="preserve"> and manipulation of IE based on the phrasing of the information</w:t>
      </w:r>
      <w:r w:rsidR="00851AF9">
        <w:t xml:space="preserve"> </w:t>
      </w:r>
      <w:r w:rsidR="0092455A">
        <w:t xml:space="preserve">itself. </w:t>
      </w:r>
      <w:r w:rsidRPr="007B67D1">
        <w:t xml:space="preserve">The objectives </w:t>
      </w:r>
      <w:r w:rsidR="00613A75">
        <w:t>were</w:t>
      </w:r>
      <w:r w:rsidRPr="007B67D1">
        <w:t xml:space="preserve"> to a) </w:t>
      </w:r>
      <w:r w:rsidR="00904AA1">
        <w:t>c</w:t>
      </w:r>
      <w:r w:rsidRPr="007B67D1">
        <w:t xml:space="preserve">onceptually and operationally define IE; b) </w:t>
      </w:r>
      <w:r w:rsidR="00904AA1">
        <w:t>i</w:t>
      </w:r>
      <w:r w:rsidRPr="007B67D1">
        <w:t xml:space="preserve">dentify </w:t>
      </w:r>
      <w:r w:rsidR="004066FF">
        <w:t xml:space="preserve">textual </w:t>
      </w:r>
      <w:r>
        <w:t>features</w:t>
      </w:r>
      <w:r w:rsidRPr="007B67D1">
        <w:t xml:space="preserve"> of engaging information</w:t>
      </w:r>
      <w:r w:rsidR="008572E1">
        <w:t>;</w:t>
      </w:r>
      <w:r w:rsidRPr="007B67D1">
        <w:t xml:space="preserve"> </w:t>
      </w:r>
      <w:r w:rsidR="00904AA1">
        <w:t xml:space="preserve">and </w:t>
      </w:r>
      <w:r w:rsidRPr="007B67D1">
        <w:t xml:space="preserve">c) </w:t>
      </w:r>
      <w:r w:rsidR="00904AA1">
        <w:t>d</w:t>
      </w:r>
      <w:r w:rsidRPr="007B67D1">
        <w:t>evelop a</w:t>
      </w:r>
      <w:r>
        <w:t xml:space="preserve"> method and </w:t>
      </w:r>
      <w:r w:rsidRPr="007B67D1">
        <w:t>instrument for systematic</w:t>
      </w:r>
      <w:r w:rsidR="007E3212">
        <w:t xml:space="preserve"> </w:t>
      </w:r>
      <w:r w:rsidR="00613A75">
        <w:t xml:space="preserve">prediction </w:t>
      </w:r>
      <w:r w:rsidR="007E3212">
        <w:t>and m</w:t>
      </w:r>
      <w:r w:rsidRPr="007B67D1">
        <w:t>anipulation of IE using computational linguistics, text analysis</w:t>
      </w:r>
      <w:r w:rsidR="00613A75">
        <w:t>,</w:t>
      </w:r>
      <w:r w:rsidR="0092455A">
        <w:t xml:space="preserve"> and</w:t>
      </w:r>
      <w:r w:rsidR="007E3212">
        <w:t xml:space="preserve"> </w:t>
      </w:r>
      <w:r w:rsidRPr="007B67D1">
        <w:t>natural language processing</w:t>
      </w:r>
      <w:r w:rsidR="0092455A">
        <w:t xml:space="preserve">. </w:t>
      </w:r>
      <w:r w:rsidR="005F6043">
        <w:t>These objectives</w:t>
      </w:r>
      <w:r w:rsidR="0092455A">
        <w:t xml:space="preserve"> </w:t>
      </w:r>
      <w:r w:rsidR="00CE1D0A">
        <w:t>were</w:t>
      </w:r>
      <w:r w:rsidR="005F6043">
        <w:t xml:space="preserve"> fulfilled </w:t>
      </w:r>
      <w:r w:rsidR="00990183">
        <w:t>w</w:t>
      </w:r>
      <w:r w:rsidR="00316064">
        <w:t>ith</w:t>
      </w:r>
      <w:r w:rsidR="005F6043">
        <w:t>in</w:t>
      </w:r>
      <w:r w:rsidRPr="007B67D1">
        <w:t xml:space="preserve"> three research phases</w:t>
      </w:r>
      <w:r w:rsidR="005F6043">
        <w:t>.</w:t>
      </w:r>
      <w:r>
        <w:t xml:space="preserve"> </w:t>
      </w:r>
      <w:r w:rsidRPr="007B67D1">
        <w:t xml:space="preserve">In </w:t>
      </w:r>
      <w:r w:rsidR="00316064">
        <w:t>P</w:t>
      </w:r>
      <w:r w:rsidRPr="007B67D1">
        <w:t xml:space="preserve">hase 1, a conceptual </w:t>
      </w:r>
      <w:r w:rsidR="008572E1">
        <w:t>model</w:t>
      </w:r>
      <w:r w:rsidRPr="007B67D1">
        <w:t xml:space="preserve"> of IE</w:t>
      </w:r>
      <w:r w:rsidR="008572E1">
        <w:t xml:space="preserve"> dimensions and determinants</w:t>
      </w:r>
      <w:r w:rsidRPr="007B67D1">
        <w:t xml:space="preserve"> </w:t>
      </w:r>
      <w:r w:rsidR="0092455A">
        <w:t xml:space="preserve">was </w:t>
      </w:r>
      <w:r w:rsidRPr="007B67D1">
        <w:t>developed</w:t>
      </w:r>
      <w:r>
        <w:t xml:space="preserve"> </w:t>
      </w:r>
      <w:r w:rsidR="0092455A">
        <w:t>through a</w:t>
      </w:r>
      <w:r w:rsidR="007E3212" w:rsidRPr="007E3212">
        <w:t xml:space="preserve"> comprehensive interdisciplinary literature synthesis</w:t>
      </w:r>
      <w:r w:rsidR="0092455A">
        <w:t xml:space="preserve"> and empirically</w:t>
      </w:r>
      <w:r w:rsidR="004066FF">
        <w:t xml:space="preserve"> validated using large</w:t>
      </w:r>
      <w:r w:rsidR="00EE6292">
        <w:t>-</w:t>
      </w:r>
      <w:r w:rsidR="004066FF">
        <w:t xml:space="preserve">scale </w:t>
      </w:r>
      <w:r w:rsidR="0092455A">
        <w:t>user</w:t>
      </w:r>
      <w:r w:rsidR="004066FF">
        <w:t xml:space="preserve"> surveys</w:t>
      </w:r>
      <w:r w:rsidR="0092455A">
        <w:t>. In</w:t>
      </w:r>
      <w:r w:rsidRPr="007B67D1">
        <w:t xml:space="preserve"> </w:t>
      </w:r>
      <w:r w:rsidR="00CE1D0A">
        <w:t>P</w:t>
      </w:r>
      <w:r w:rsidRPr="007B67D1">
        <w:t xml:space="preserve">hase </w:t>
      </w:r>
      <w:r w:rsidR="00FC3911">
        <w:t>2</w:t>
      </w:r>
      <w:r w:rsidRPr="007B67D1">
        <w:t>,</w:t>
      </w:r>
      <w:r w:rsidR="00FA2BA3">
        <w:t xml:space="preserve"> </w:t>
      </w:r>
      <w:r>
        <w:t>a set of</w:t>
      </w:r>
      <w:r w:rsidR="004066FF">
        <w:t xml:space="preserve"> </w:t>
      </w:r>
      <w:r w:rsidR="0092455A">
        <w:t xml:space="preserve">engaging textual </w:t>
      </w:r>
      <w:r w:rsidR="004066FF">
        <w:t>attributes</w:t>
      </w:r>
      <w:r w:rsidR="0092455A">
        <w:t xml:space="preserve"> </w:t>
      </w:r>
      <w:r w:rsidR="00FA2BA3">
        <w:t xml:space="preserve">were </w:t>
      </w:r>
      <w:r w:rsidR="00EE6292">
        <w:t xml:space="preserve">identified </w:t>
      </w:r>
      <w:r w:rsidR="00FC3911">
        <w:t>to</w:t>
      </w:r>
      <w:r w:rsidRPr="007B67D1">
        <w:t xml:space="preserve"> </w:t>
      </w:r>
      <w:r w:rsidR="00B1409D">
        <w:t>inform</w:t>
      </w:r>
      <w:r w:rsidR="00B1409D" w:rsidRPr="007B67D1">
        <w:t xml:space="preserve"> development</w:t>
      </w:r>
      <w:r w:rsidR="00EE6292">
        <w:t xml:space="preserve"> of </w:t>
      </w:r>
      <w:r w:rsidRPr="007B67D1">
        <w:t xml:space="preserve">a method and instrument for </w:t>
      </w:r>
      <w:r w:rsidR="00376111">
        <w:t xml:space="preserve">the </w:t>
      </w:r>
      <w:r w:rsidRPr="007B67D1">
        <w:t>assessment and manipulation</w:t>
      </w:r>
      <w:r w:rsidR="008572E1">
        <w:t xml:space="preserve"> of IE</w:t>
      </w:r>
      <w:r w:rsidRPr="007B67D1">
        <w:t xml:space="preserve"> using computational linguistics.</w:t>
      </w:r>
      <w:r>
        <w:t xml:space="preserve"> </w:t>
      </w:r>
      <w:bookmarkStart w:id="2" w:name="_Hlk98407644"/>
      <w:r w:rsidRPr="007B67D1">
        <w:t xml:space="preserve">In </w:t>
      </w:r>
      <w:r w:rsidR="00142886">
        <w:t>P</w:t>
      </w:r>
      <w:r w:rsidRPr="007B67D1">
        <w:t xml:space="preserve">hase </w:t>
      </w:r>
      <w:r w:rsidR="00FC3911">
        <w:t>3</w:t>
      </w:r>
      <w:r w:rsidR="00904AA1">
        <w:t>,</w:t>
      </w:r>
      <w:r w:rsidRPr="007B67D1">
        <w:t xml:space="preserve"> the </w:t>
      </w:r>
      <w:r w:rsidR="00142886">
        <w:t xml:space="preserve">IE </w:t>
      </w:r>
      <w:r w:rsidRPr="007B67D1">
        <w:t>model, method</w:t>
      </w:r>
      <w:r w:rsidR="00904AA1">
        <w:t>,</w:t>
      </w:r>
      <w:r w:rsidR="005F6043">
        <w:t xml:space="preserve"> </w:t>
      </w:r>
      <w:r w:rsidRPr="007B67D1">
        <w:t xml:space="preserve">and instrument </w:t>
      </w:r>
      <w:r w:rsidR="00FA2BA3">
        <w:t>were</w:t>
      </w:r>
      <w:r w:rsidRPr="007B67D1">
        <w:t xml:space="preserve"> empirically tested</w:t>
      </w:r>
      <w:r w:rsidR="00EE6292">
        <w:t xml:space="preserve"> to confirm that they </w:t>
      </w:r>
      <w:r w:rsidR="00C03D39">
        <w:t>improve</w:t>
      </w:r>
      <w:r w:rsidR="00EE6292">
        <w:t>d</w:t>
      </w:r>
      <w:r w:rsidR="00C03D39">
        <w:t xml:space="preserve"> </w:t>
      </w:r>
      <w:r w:rsidR="00613A75">
        <w:t>IE with textual information.</w:t>
      </w:r>
      <w:r w:rsidR="00D86102">
        <w:t xml:space="preserve"> </w:t>
      </w:r>
    </w:p>
    <w:bookmarkEnd w:id="2"/>
    <w:p w14:paraId="741203E2" w14:textId="0C87A242" w:rsidR="00CD7673" w:rsidRDefault="00C03D39" w:rsidP="007E3212">
      <w:pPr>
        <w:spacing w:line="240" w:lineRule="auto"/>
      </w:pPr>
      <w:r>
        <w:t>T</w:t>
      </w:r>
      <w:r w:rsidR="00CD7673" w:rsidRPr="007B67D1">
        <w:t>his</w:t>
      </w:r>
      <w:r>
        <w:t xml:space="preserve"> research </w:t>
      </w:r>
      <w:r w:rsidR="00EE6292">
        <w:t>into the</w:t>
      </w:r>
      <w:r>
        <w:t xml:space="preserve"> importance of word choice on UX</w:t>
      </w:r>
      <w:r w:rsidR="00EE6292">
        <w:t xml:space="preserve"> contributes to the literature in several respects. </w:t>
      </w:r>
      <w:r w:rsidR="002F2E48">
        <w:t xml:space="preserve">Its identification of </w:t>
      </w:r>
      <w:r w:rsidR="00CD7673" w:rsidRPr="007B67D1">
        <w:t>quantitative</w:t>
      </w:r>
      <w:r>
        <w:t xml:space="preserve"> textual</w:t>
      </w:r>
      <w:r w:rsidR="00CD7673" w:rsidRPr="007B67D1">
        <w:t xml:space="preserve"> </w:t>
      </w:r>
      <w:r w:rsidR="0027000D">
        <w:t>attributes</w:t>
      </w:r>
      <w:r w:rsidR="0027000D" w:rsidRPr="007B67D1">
        <w:t xml:space="preserve"> </w:t>
      </w:r>
      <w:r w:rsidR="00CD7673" w:rsidRPr="007B67D1">
        <w:t>that</w:t>
      </w:r>
      <w:r w:rsidR="008572E1">
        <w:t xml:space="preserve"> can be used to</w:t>
      </w:r>
      <w:r w:rsidR="00CD7673" w:rsidRPr="007B67D1">
        <w:t xml:space="preserve"> </w:t>
      </w:r>
      <w:r>
        <w:t xml:space="preserve">measure and </w:t>
      </w:r>
      <w:r w:rsidR="004066FF">
        <w:t>predict engaging words</w:t>
      </w:r>
      <w:r w:rsidR="00CE1D0A">
        <w:t xml:space="preserve"> and then applying them to construct and validate </w:t>
      </w:r>
      <w:r>
        <w:t>a systematic and automatic method for assessment and improvement of</w:t>
      </w:r>
      <w:r w:rsidR="00CD7673" w:rsidRPr="007B67D1">
        <w:t xml:space="preserve"> IE</w:t>
      </w:r>
      <w:r w:rsidR="002F2E48">
        <w:t xml:space="preserve"> contributes</w:t>
      </w:r>
      <w:r w:rsidR="00CE1D0A">
        <w:t xml:space="preserve"> </w:t>
      </w:r>
      <w:r w:rsidR="00613A75">
        <w:t>an im</w:t>
      </w:r>
      <w:r w:rsidR="00CE1D0A">
        <w:t>portant tool and methods for immediate evaluation of IE and for further research into how to improve it</w:t>
      </w:r>
      <w:r w:rsidR="00CD7673" w:rsidRPr="007B67D1">
        <w:t>.</w:t>
      </w:r>
      <w:r w:rsidR="00613A75">
        <w:t xml:space="preserve"> Their further application to diverse domains may identify ways to greatly improve IE, and therefore UX, with various media.</w:t>
      </w:r>
      <w:r w:rsidR="00CD7673">
        <w:br w:type="page"/>
      </w:r>
    </w:p>
    <w:p w14:paraId="1A6BCEBA" w14:textId="6918E6F8" w:rsidR="00CD7673" w:rsidRPr="00092DDA" w:rsidRDefault="00CD7673" w:rsidP="00CD7673">
      <w:pPr>
        <w:pStyle w:val="Heading1"/>
        <w:rPr>
          <w:shd w:val="clear" w:color="auto" w:fill="FFFFFF"/>
        </w:rPr>
      </w:pPr>
      <w:bookmarkStart w:id="3" w:name="_Toc114161212"/>
      <w:bookmarkEnd w:id="0"/>
      <w:r w:rsidRPr="00092DDA">
        <w:rPr>
          <w:shd w:val="clear" w:color="auto" w:fill="FFFFFF"/>
        </w:rPr>
        <w:lastRenderedPageBreak/>
        <w:t>Introduction</w:t>
      </w:r>
      <w:bookmarkEnd w:id="3"/>
      <w:r>
        <w:rPr>
          <w:shd w:val="clear" w:color="auto" w:fill="FFFFFF"/>
        </w:rPr>
        <w:t xml:space="preserve"> </w:t>
      </w:r>
    </w:p>
    <w:p w14:paraId="34E662E7" w14:textId="77777777" w:rsidR="00CD7673" w:rsidRPr="00092DDA" w:rsidRDefault="00CD7673" w:rsidP="00CD7673">
      <w:pPr>
        <w:pStyle w:val="Heading2"/>
      </w:pPr>
      <w:bookmarkStart w:id="4" w:name="_Toc114161213"/>
      <w:r w:rsidRPr="00092DDA">
        <w:t>Problem definition</w:t>
      </w:r>
      <w:bookmarkEnd w:id="4"/>
    </w:p>
    <w:p w14:paraId="6AA7F1ED" w14:textId="542E343E" w:rsidR="00AB7742" w:rsidRDefault="00B960FC" w:rsidP="00EC2023">
      <w:bookmarkStart w:id="5" w:name="_Hlk159087659"/>
      <w:r w:rsidRPr="00B960FC">
        <w:rPr>
          <w:i/>
          <w:iCs/>
        </w:rPr>
        <w:t>I</w:t>
      </w:r>
      <w:r w:rsidR="007E3212" w:rsidRPr="00DF533B">
        <w:rPr>
          <w:i/>
          <w:iCs/>
        </w:rPr>
        <w:t>nformation</w:t>
      </w:r>
      <w:r w:rsidR="00803181">
        <w:rPr>
          <w:i/>
          <w:iCs/>
        </w:rPr>
        <w:t xml:space="preserve"> </w:t>
      </w:r>
      <w:r w:rsidR="00803181" w:rsidRPr="00EF4AE2">
        <w:t>is</w:t>
      </w:r>
      <w:r w:rsidR="00DB5F3B">
        <w:t xml:space="preserve"> </w:t>
      </w:r>
      <w:r w:rsidR="00803181">
        <w:t>the</w:t>
      </w:r>
      <w:r w:rsidR="00DB5F3B">
        <w:t xml:space="preserve"> meaning of data</w:t>
      </w:r>
      <w:r w:rsidR="00641656">
        <w:t xml:space="preserve"> </w:t>
      </w:r>
      <w:r w:rsidR="00641656">
        <w:fldChar w:fldCharType="begin"/>
      </w:r>
      <w:r w:rsidR="00EC2023">
        <w:instrText xml:space="preserve"> ADDIN ZOTERO_ITEM CSL_CITATION {"citationID":"JFfhaIwS","properties":{"formattedCitation":"[@zins2007]","plainCitation":"[@zins2007]","noteIndex":0},"citationItems":[{"id":1137,"uris":["http://zotero.org/users/2644296/items/4XGQVNVF"],"itemData":{"id":1137,"type":"article-journal","container-title":"Journal of the American Society for Information Science and Technology","DOI":"10.1002/asi.20508","ISSN":"15322882, 15322890","issue":"4","language":"en","note":"00000","page":"479-493","source":"CrossRef","title":"Conceptual approaches for defining data, information, and knowledge","URL":"http://doi.wiley.com/10.1002/asi.20508","volume":"58","author":[{"family":"Zins","given":"Chaim"}],"accessed":{"date-parts":[["2015",12,5]]},"issued":{"date-parts":[["2007",2,15]]},"citation-key":"zins2007"}}],"schema":"https://github.com/citation-style-language/schema/raw/master/csl-citation.json"} </w:instrText>
      </w:r>
      <w:r w:rsidR="00641656">
        <w:fldChar w:fldCharType="separate"/>
      </w:r>
      <w:r w:rsidR="00EC2023" w:rsidRPr="00EC2023">
        <w:rPr>
          <w:rFonts w:ascii="Times New Roman" w:hAnsi="Times New Roman" w:cs="Times New Roman"/>
        </w:rPr>
        <w:t>[@zins2007]</w:t>
      </w:r>
      <w:r w:rsidR="00641656">
        <w:fldChar w:fldCharType="end"/>
      </w:r>
      <w:r w:rsidR="00641656">
        <w:t xml:space="preserve">. </w:t>
      </w:r>
      <w:r w:rsidR="001A2BB4">
        <w:rPr>
          <w:rStyle w:val="EndnoteReference"/>
        </w:rPr>
        <w:endnoteReference w:id="1"/>
      </w:r>
      <w:r w:rsidR="00A75DBE" w:rsidRPr="00A75DBE">
        <w:t>The key characteristic of information is that it is subject to interpretation and processing.</w:t>
      </w:r>
      <w:r w:rsidR="00A75DBE">
        <w:t xml:space="preserve"> D</w:t>
      </w:r>
      <w:r w:rsidR="00A75DBE" w:rsidRPr="00A75DBE">
        <w:t xml:space="preserve">ata </w:t>
      </w:r>
      <w:r w:rsidR="00A75DBE">
        <w:t xml:space="preserve">is being </w:t>
      </w:r>
      <w:r w:rsidR="00A75DBE" w:rsidRPr="00A75DBE">
        <w:t>processed into information</w:t>
      </w:r>
      <w:r w:rsidR="00A75DBE">
        <w:t xml:space="preserve"> and then in</w:t>
      </w:r>
      <w:r w:rsidR="00A75DBE" w:rsidRPr="00A75DBE">
        <w:t>terpreted</w:t>
      </w:r>
      <w:r w:rsidR="00AB7742">
        <w:t xml:space="preserve"> into knowledge </w:t>
      </w:r>
      <w:r w:rsidR="00AB7742">
        <w:fldChar w:fldCharType="begin"/>
      </w:r>
      <w:r w:rsidR="00EC2023">
        <w:instrText xml:space="preserve"> ADDIN ZOTERO_ITEM CSL_CITATION {"citationID":"a2nq0oacra7","properties":{"formattedCitation":"[@fricke2009]","plainCitation":"[@fricke2009]","noteIndex":0},"citationItems":[{"id":1372,"uris":["http://zotero.org/users/2644296/items/3A6IPP8V"],"itemData":{"id":1372,"type":"article-journal","container-title":"Journal of information science","DOI":"10.1177/0165551508094050","ISSN":"0165-5515","issue":"2","note":"00000","page":"131–142","source":"Google Scholar","title":"The knowledge pyramid: a critique of the DIKW hierarchy","title-short":"The knowledge pyramid","URL":"http://jis.sagepub.com/content/35/2/131.short","volume":"35","author":[{"family":"Frické","given":"Martin"}],"accessed":{"date-parts":[["2016",1,30]]},"issued":{"date-parts":[["2009"]]},"citation-key":"fricke2009"}}],"schema":"https://github.com/citation-style-language/schema/raw/master/csl-citation.json"} </w:instrText>
      </w:r>
      <w:r w:rsidR="00AB7742">
        <w:fldChar w:fldCharType="separate"/>
      </w:r>
      <w:r w:rsidR="00EC2023" w:rsidRPr="00EC2023">
        <w:rPr>
          <w:rFonts w:ascii="Times New Roman" w:hAnsi="Times New Roman" w:cs="Times New Roman"/>
        </w:rPr>
        <w:t>[@fricke2009]</w:t>
      </w:r>
      <w:r w:rsidR="00AB7742">
        <w:fldChar w:fldCharType="end"/>
      </w:r>
      <w:r w:rsidR="00A75DBE">
        <w:t>. I</w:t>
      </w:r>
      <w:r w:rsidR="00A75DBE" w:rsidRPr="00A75DBE">
        <w:t xml:space="preserve">n written </w:t>
      </w:r>
      <w:r w:rsidR="00A75DBE">
        <w:t xml:space="preserve">or digital </w:t>
      </w:r>
      <w:r w:rsidR="00A75DBE" w:rsidRPr="00A75DBE">
        <w:t>text</w:t>
      </w:r>
      <w:r w:rsidR="00A75DBE">
        <w:t>,</w:t>
      </w:r>
      <w:r w:rsidR="00A75DBE" w:rsidRPr="00A75DBE">
        <w:t xml:space="preserve"> each symbol</w:t>
      </w:r>
      <w:r w:rsidR="00A75DBE">
        <w:t xml:space="preserve">, </w:t>
      </w:r>
      <w:r w:rsidR="00A75DBE" w:rsidRPr="00A75DBE">
        <w:t>letter</w:t>
      </w:r>
      <w:r w:rsidR="00A75DBE">
        <w:t>, word</w:t>
      </w:r>
      <w:r w:rsidR="00AB7742">
        <w:t>, phrase</w:t>
      </w:r>
      <w:r w:rsidR="00A75DBE">
        <w:t xml:space="preserve"> and so on</w:t>
      </w:r>
      <w:r w:rsidR="00A75DBE" w:rsidRPr="00A75DBE">
        <w:t xml:space="preserve"> </w:t>
      </w:r>
      <w:proofErr w:type="gramStart"/>
      <w:r w:rsidR="00A75DBE" w:rsidRPr="00A75DBE">
        <w:t>convey</w:t>
      </w:r>
      <w:proofErr w:type="gramEnd"/>
      <w:r w:rsidR="00A75DBE" w:rsidRPr="00A75DBE">
        <w:t xml:space="preserve"> information</w:t>
      </w:r>
      <w:r w:rsidR="00AB7742">
        <w:t xml:space="preserve">. </w:t>
      </w:r>
      <w:r w:rsidR="00AB7742" w:rsidRPr="00641656">
        <w:t xml:space="preserve">The data available at one level </w:t>
      </w:r>
      <w:r w:rsidR="00AB7742">
        <w:t>is</w:t>
      </w:r>
      <w:r w:rsidR="00AB7742" w:rsidRPr="00641656">
        <w:t xml:space="preserve"> processed into information to be interpreted at the next level</w:t>
      </w:r>
      <w:r w:rsidR="00AB7742">
        <w:t>,</w:t>
      </w:r>
      <w:r w:rsidR="00A75DBE" w:rsidRPr="00A75DBE">
        <w:t xml:space="preserve"> until </w:t>
      </w:r>
      <w:r w:rsidR="00AB7742">
        <w:t xml:space="preserve">the </w:t>
      </w:r>
      <w:r w:rsidR="00A75DBE" w:rsidRPr="00A75DBE">
        <w:t>information at the top level is interpreted and becomes knowledge</w:t>
      </w:r>
      <w:r w:rsidR="00AB7742">
        <w:t>.</w:t>
      </w:r>
      <w:r w:rsidR="00A75DBE" w:rsidRPr="00A75DBE">
        <w:t xml:space="preserve"> </w:t>
      </w:r>
      <w:r w:rsidR="00803181" w:rsidRPr="00803181">
        <w:t>Information</w:t>
      </w:r>
      <w:r w:rsidR="00AB7742">
        <w:t>, therefore,</w:t>
      </w:r>
      <w:r w:rsidR="00803181" w:rsidRPr="00803181">
        <w:t xml:space="preserve"> is not knowledge itself, but rather the representation of it</w:t>
      </w:r>
      <w:r w:rsidR="00641656">
        <w:t xml:space="preserve">. </w:t>
      </w:r>
    </w:p>
    <w:p w14:paraId="19BB0D8D" w14:textId="7861CAEB" w:rsidR="002362CD" w:rsidRDefault="00803181" w:rsidP="00EC2023">
      <w:r w:rsidRPr="00EF4AE2">
        <w:rPr>
          <w:i/>
          <w:iCs/>
        </w:rPr>
        <w:t>Communication</w:t>
      </w:r>
      <w:r w:rsidRPr="00803181">
        <w:t xml:space="preserve"> is the exchange of information, or the act of conveying meaning.</w:t>
      </w:r>
      <w:r>
        <w:t xml:space="preserve"> Providing </w:t>
      </w:r>
      <w:r w:rsidRPr="00EF4AE2">
        <w:t>information</w:t>
      </w:r>
      <w:r w:rsidR="007E3212">
        <w:t xml:space="preserve"> in</w:t>
      </w:r>
      <w:r w:rsidR="0050171F">
        <w:t xml:space="preserve"> the best form and format is </w:t>
      </w:r>
      <w:r w:rsidR="007E3212">
        <w:t xml:space="preserve">critical to </w:t>
      </w:r>
      <w:r w:rsidR="007E1B99">
        <w:t xml:space="preserve">the success of </w:t>
      </w:r>
      <w:r w:rsidR="007E3212">
        <w:t>information systems (IS</w:t>
      </w:r>
      <w:r w:rsidR="0092455A">
        <w:t>)</w:t>
      </w:r>
      <w:r w:rsidR="007E3212">
        <w:t xml:space="preserve"> </w:t>
      </w:r>
      <w:r w:rsidR="007E3212">
        <w:fldChar w:fldCharType="begin"/>
      </w:r>
      <w:r w:rsidR="00EC2023">
        <w:instrText xml:space="preserve"> ADDIN ZOTERO_ITEM CSL_CITATION {"citationID":"mdJFTKwC","properties":{"formattedCitation":"(DeLone &amp; McLean, 2003)","plainCitation":"(DeLone &amp; McLean, 2003)","dontUpdate":true,"noteIndex":0},"citationItems":[{"id":2215,"uris":["http://zotero.org/users/2644296/items/AY6L7IWY"],"itemData":{"id":2215,"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gdxv7r","ISSN":"0742-1222, 1557-928X","issue":"4","language":"en","note":"ZSCC: 0011450","page":"9-30","source":"Crossref","title":"The DeLone and McLean model of information systems success:  A ten-year update","title-short":"The DeLone and McLean Model of Information Systems Success","URL":"https://www.tandfonline.com/doi/full/10.1080/07421222.2003.11045748","volume":"19","author":[{"family":"DeLone","given":"William H."},{"family":"McLean","given":"Ephraim R."}],"accessed":{"date-parts":[["2018",10,21]]},"issued":{"date-parts":[["2003",4]]},"citation-key":"delone2003"}}],"schema":"https://github.com/citation-style-language/schema/raw/master/csl-citation.json"} </w:instrText>
      </w:r>
      <w:r w:rsidR="007E3212">
        <w:fldChar w:fldCharType="separate"/>
      </w:r>
      <w:r w:rsidR="00B6266F" w:rsidRPr="00B6266F">
        <w:rPr>
          <w:rFonts w:ascii="Times New Roman" w:hAnsi="Times New Roman" w:cs="Times New Roman"/>
        </w:rPr>
        <w:t>(</w:t>
      </w:r>
      <w:r w:rsidR="00E3404B" w:rsidRPr="00B6266F">
        <w:rPr>
          <w:rFonts w:ascii="Times New Roman" w:hAnsi="Times New Roman" w:cs="Times New Roman"/>
        </w:rPr>
        <w:t>Delone</w:t>
      </w:r>
      <w:r w:rsidR="00B6266F" w:rsidRPr="00B6266F">
        <w:rPr>
          <w:rFonts w:ascii="Times New Roman" w:hAnsi="Times New Roman" w:cs="Times New Roman"/>
        </w:rPr>
        <w:t xml:space="preserve"> &amp; McLean, 2003)</w:t>
      </w:r>
      <w:r w:rsidR="007E3212">
        <w:fldChar w:fldCharType="end"/>
      </w:r>
      <w:r w:rsidR="007E3212">
        <w:t>.</w:t>
      </w:r>
      <w:r w:rsidR="002362CD">
        <w:t xml:space="preserve"> </w:t>
      </w:r>
      <w:r w:rsidR="00DB5F3B">
        <w:t>T</w:t>
      </w:r>
      <w:r w:rsidR="007E3212">
        <w:t>raditionally</w:t>
      </w:r>
      <w:r w:rsidR="00DB5F3B">
        <w:t>,</w:t>
      </w:r>
      <w:r w:rsidR="007E3212">
        <w:t xml:space="preserve"> </w:t>
      </w:r>
      <w:r w:rsidR="00B0383F">
        <w:t xml:space="preserve">IS research </w:t>
      </w:r>
      <w:r w:rsidR="007E3212">
        <w:t>has been</w:t>
      </w:r>
      <w:r w:rsidR="00B0383F">
        <w:t xml:space="preserve"> focused</w:t>
      </w:r>
      <w:r w:rsidR="007E3212">
        <w:t xml:space="preserve"> on </w:t>
      </w:r>
      <w:r w:rsidR="00DB5F3B">
        <w:t xml:space="preserve">the </w:t>
      </w:r>
      <w:r w:rsidR="00D76C08">
        <w:t>efficiency and effectiveness</w:t>
      </w:r>
      <w:r w:rsidR="002362CD">
        <w:t xml:space="preserve"> of information delivery and design</w:t>
      </w:r>
      <w:r w:rsidR="00DB5F3B">
        <w:t>. However,</w:t>
      </w:r>
      <w:r w:rsidR="00B0383F">
        <w:t xml:space="preserve"> </w:t>
      </w:r>
      <w:r w:rsidR="007E3212">
        <w:t xml:space="preserve">current research has been increasingly </w:t>
      </w:r>
      <w:r w:rsidR="00D76C08">
        <w:t>concentrated</w:t>
      </w:r>
      <w:r w:rsidR="007E3212">
        <w:t xml:space="preserve"> on</w:t>
      </w:r>
      <w:r w:rsidR="00D76C08">
        <w:t xml:space="preserve"> </w:t>
      </w:r>
      <w:r w:rsidR="00B0383F">
        <w:t xml:space="preserve">the importance of </w:t>
      </w:r>
      <w:r w:rsidR="00B0383F" w:rsidRPr="00DF533B">
        <w:rPr>
          <w:i/>
          <w:iCs/>
        </w:rPr>
        <w:t>user experience</w:t>
      </w:r>
      <w:r w:rsidR="00D76C08" w:rsidRPr="00DF533B">
        <w:rPr>
          <w:i/>
          <w:iCs/>
        </w:rPr>
        <w:t xml:space="preserve"> </w:t>
      </w:r>
      <w:r w:rsidR="00B0383F">
        <w:t>(UX)</w:t>
      </w:r>
      <w:r w:rsidR="00DB5F3B">
        <w:t>, which</w:t>
      </w:r>
      <w:r w:rsidR="00B0383F" w:rsidRPr="00B0383F">
        <w:t xml:space="preserve"> encompasses all aspects of the end-user's interaction</w:t>
      </w:r>
      <w:r w:rsidR="00B0383F">
        <w:t>s</w:t>
      </w:r>
      <w:r w:rsidR="00B0383F" w:rsidRPr="00B0383F">
        <w:t xml:space="preserve"> with </w:t>
      </w:r>
      <w:r w:rsidR="002362CD">
        <w:t xml:space="preserve">a </w:t>
      </w:r>
      <w:r w:rsidR="00B0383F" w:rsidRPr="00B0383F">
        <w:t>company, its services, and its products</w:t>
      </w:r>
      <w:r w:rsidR="00B0383F">
        <w:t xml:space="preserve"> </w:t>
      </w:r>
      <w:r w:rsidR="00CD7673" w:rsidRPr="00092DDA">
        <w:rPr>
          <w:rFonts w:eastAsia="Georgia"/>
        </w:rPr>
        <w:fldChar w:fldCharType="begin"/>
      </w:r>
      <w:r w:rsidR="00EC2023">
        <w:rPr>
          <w:rFonts w:eastAsia="Georgia"/>
        </w:rPr>
        <w:instrText xml:space="preserve"> ADDIN ZOTERO_ITEM CSL_CITATION {"citationID":"mDf6st9v","properties":{"formattedCitation":"(ISO 9241, 2019)","plainCitation":"(ISO 9241, 2019)","dontUpdate":true,"noteIndex":0},"citationItems":[{"id":2036,"uris":["http://zotero.org/users/2644296/items/ZEJ7DZT2"],"itemData":{"id":2036,"type":"book","event-place":"Geneva, Switzerland","note":"00002","publisher":"International Standardization Organization","publisher-place":"Geneva, Switzerland","source":"Google Scholar","title":"Ergonomics of human-system interaction: Part 210: Human-centred design for interactive systems","title-short":"ISO 9241-210","URL":"https://www.iso.org/obp/ui/#iso:std:iso:9241:-210:ed-2:v1:en","author":[{"literal":"ISO 9241"}],"issued":{"date-parts":[["2019",6]]},"citation-key":"iso92412019"}}],"schema":"https://github.com/citation-style-language/schema/raw/master/csl-citation.json"} </w:instrText>
      </w:r>
      <w:r w:rsidR="00CD7673" w:rsidRPr="00092DDA">
        <w:rPr>
          <w:rFonts w:eastAsia="Georgia"/>
        </w:rPr>
        <w:fldChar w:fldCharType="separate"/>
      </w:r>
      <w:r w:rsidR="00CD7673" w:rsidRPr="00092DDA">
        <w:rPr>
          <w:rFonts w:eastAsia="Georgia"/>
        </w:rPr>
        <w:t>(</w:t>
      </w:r>
      <w:r w:rsidR="00DB5F3B">
        <w:fldChar w:fldCharType="begin"/>
      </w:r>
      <w:r w:rsidR="00EC2023">
        <w:instrText xml:space="preserve"> ADDIN ZOTERO_ITEM CSL_CITATION {"citationID":"7BbPMHmi","properties":{"formattedCitation":"(Venkatesh &amp; Bala, 2008)","plainCitation":"(Venkatesh &amp; Bala, 2008)","dontUpdate":true,"noteIndex":0},"citationItems":[{"id":2115,"uris":["http://zotero.org/users/2644296/items/4W8VLZU8"],"itemData":{"id":2115,"type":"article-journal","container-title":"Decision sciences","issue":"2","note":"00000","page":"273–315","source":"Google Scholar","title":"Technology acceptance model 3 and a research agenda on interventions","volume":"39","author":[{"family":"Venkatesh","given":"Viswanath"},{"family":"Bala","given":"Hillol"}],"issued":{"date-parts":[["2008"]]},"citation-key":"venkatesh2008"}}],"schema":"https://github.com/citation-style-language/schema/raw/master/csl-citation.json"} </w:instrText>
      </w:r>
      <w:r w:rsidR="00DB5F3B">
        <w:fldChar w:fldCharType="separate"/>
      </w:r>
      <w:r w:rsidR="00DB5F3B" w:rsidRPr="00B6266F">
        <w:rPr>
          <w:rFonts w:ascii="Times New Roman" w:hAnsi="Times New Roman" w:cs="Times New Roman"/>
        </w:rPr>
        <w:t>Venkatesh &amp; Bala, 2008</w:t>
      </w:r>
      <w:r w:rsidR="00DB5F3B">
        <w:rPr>
          <w:rFonts w:ascii="Times New Roman" w:hAnsi="Times New Roman" w:cs="Times New Roman"/>
        </w:rPr>
        <w:t>;</w:t>
      </w:r>
      <w:r w:rsidR="00DB5F3B">
        <w:fldChar w:fldCharType="end"/>
      </w:r>
      <w:r w:rsidR="00DB5F3B">
        <w:t xml:space="preserve"> </w:t>
      </w:r>
      <w:r w:rsidR="00CD7673" w:rsidRPr="00092DDA">
        <w:rPr>
          <w:rFonts w:eastAsia="Georgia"/>
        </w:rPr>
        <w:t>ISO 9241, 2019)</w:t>
      </w:r>
      <w:r w:rsidR="00CD7673" w:rsidRPr="00092DDA">
        <w:rPr>
          <w:rFonts w:eastAsia="Georgia"/>
        </w:rPr>
        <w:fldChar w:fldCharType="end"/>
      </w:r>
      <w:r w:rsidR="00CD7673" w:rsidRPr="00092DDA">
        <w:t>.</w:t>
      </w:r>
      <w:r w:rsidR="00D76C08">
        <w:t xml:space="preserve"> </w:t>
      </w:r>
      <w:bookmarkStart w:id="6" w:name="_Hlk98408838"/>
      <w:r w:rsidR="00CD7673" w:rsidRPr="00092DDA">
        <w:t xml:space="preserve">In recent years, the term </w:t>
      </w:r>
      <w:r w:rsidR="00CD7673" w:rsidRPr="00EC4A16">
        <w:rPr>
          <w:i/>
          <w:iCs/>
        </w:rPr>
        <w:t>engagement</w:t>
      </w:r>
      <w:r w:rsidR="00CD7673" w:rsidRPr="00092DDA">
        <w:t xml:space="preserve"> has been</w:t>
      </w:r>
      <w:r w:rsidR="00CD7673">
        <w:t xml:space="preserve"> </w:t>
      </w:r>
      <w:r w:rsidR="00904AA1">
        <w:t>increasingly</w:t>
      </w:r>
      <w:r w:rsidR="00904AA1" w:rsidRPr="00092DDA">
        <w:t xml:space="preserve"> </w:t>
      </w:r>
      <w:r w:rsidR="00CD7673">
        <w:t>used to describe and measure the quality and depth of UX</w:t>
      </w:r>
      <w:r w:rsidR="00866F3A">
        <w:t xml:space="preserve"> </w:t>
      </w:r>
      <w:r w:rsidR="00866F3A">
        <w:fldChar w:fldCharType="begin"/>
      </w:r>
      <w:r w:rsidR="00EC2023">
        <w:instrText xml:space="preserve"> ADDIN ZOTERO_ITEM CSL_CITATION {"citationID":"ZgKWoHoy","properties":{"formattedCitation":"[@obrien2020]","plainCitation":"[@obrien2020]","noteIndex":0},"citationItems":[{"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schema":"https://github.com/citation-style-language/schema/raw/master/csl-citation.json"} </w:instrText>
      </w:r>
      <w:r w:rsidR="00866F3A">
        <w:fldChar w:fldCharType="separate"/>
      </w:r>
      <w:r w:rsidR="00EC2023" w:rsidRPr="00EC2023">
        <w:rPr>
          <w:rFonts w:ascii="Times New Roman" w:hAnsi="Times New Roman" w:cs="Times New Roman"/>
        </w:rPr>
        <w:t>[@obrien2020]</w:t>
      </w:r>
      <w:r w:rsidR="00866F3A">
        <w:fldChar w:fldCharType="end"/>
      </w:r>
      <w:r w:rsidR="00CD7673">
        <w:t>.</w:t>
      </w:r>
      <w:r w:rsidR="00783226">
        <w:t xml:space="preserve"> </w:t>
      </w:r>
      <w:r w:rsidR="00DB5F3B">
        <w:t xml:space="preserve">Referring </w:t>
      </w:r>
      <w:r w:rsidR="00B0383F">
        <w:t xml:space="preserve">to the </w:t>
      </w:r>
      <w:r w:rsidR="00783226" w:rsidRPr="00EC4A16">
        <w:t xml:space="preserve">emotional, cognitive, and behavioral connection </w:t>
      </w:r>
      <w:r w:rsidR="00783226" w:rsidRPr="00783226">
        <w:t>between a user and a technological resource</w:t>
      </w:r>
      <w:r w:rsidR="00DB5F3B">
        <w:t xml:space="preserve"> </w:t>
      </w:r>
      <w:r w:rsidR="00783226" w:rsidRPr="00EC4A16">
        <w:t>at a point in time and possibly over time</w:t>
      </w:r>
      <w:r w:rsidR="00783226" w:rsidRPr="00783226">
        <w:t xml:space="preserve"> </w:t>
      </w:r>
      <w:r w:rsidR="00783226" w:rsidRPr="00783226">
        <w:fldChar w:fldCharType="begin"/>
      </w:r>
      <w:r w:rsidR="00EC2023">
        <w:instrText xml:space="preserve"> ADDIN ZOTERO_ITEM CSL_CITATION {"citationID":"pTayio4G","properties":{"formattedCitation":"[@attfield2011; @obrien2016d]","plainCitation":"[@attfield2011; @obrien2016d]","noteIndex":0},"citationItems":[{"id":1957,"uris":["http://zotero.org/users/2644296/items/J3VEHB9M"],"itemData":{"id":1957,"type":"paper-conference","abstract":"User engagement is a key concept in designing user-centred\nweb applications. It refers to the quality of the user experience\nthat emphasises the positive aspects of the interaction,\nand in particular the phenomena associated with being captivated\nby technology. This definition is motivated by the\nobservation that successful technologies are not just used,\nbut they are engaged with. Numerous methods have been\nproposed in the literature to measure engagement, however,\nlittle has been done to validate and relate these measures\nand so provide a firm basis for assessing the quality of the\nuser experience. Engagement is heavily influenced, for example,\nby the user interface and its associated process flow,\nthe user’s context, value system and incentives.\nIn this paper we propose an approach to relating and developing\nunified measures of user engagement. Our ultimate\naim is to define a framework in which user engagement\ncan be studied, measured, and explained, leading to recommendations\nand guidelines for user interface and interaction\ndesign for front-end web technology. Towards this aim, in\nthis paper, we consider how existing user engagement metrics,\nweb analytics, information retrieval metrics, and measures\nfrom immersion in gaming can bring new perspective\nto defining, measuring and explaining user engagement.","container-title":"WSDM workshop on user modelling for Web applications","note":"00189","source":"Google Scholar","title":"Towards a science of user engagement (position paper)","URL":"http://www.dcs.gla.ac.uk/~mounia/Papers/engagement.pdf","author":[{"family":"Attfield","given":"Simon"},{"family":"Kazai","given":"Gabriella"},{"family":"Lalmas","given":"Mounia"},{"family":"Piwowarski","given":"Benjamin"}],"accessed":{"date-parts":[["2016",2,20]]},"issued":{"date-parts":[["2011"]]},"citation-key":"attfield2011"}},{"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schema":"https://github.com/citation-style-language/schema/raw/master/csl-citation.json"} </w:instrText>
      </w:r>
      <w:r w:rsidR="00783226" w:rsidRPr="00783226">
        <w:fldChar w:fldCharType="separate"/>
      </w:r>
      <w:r w:rsidR="00EC2023" w:rsidRPr="00EC2023">
        <w:rPr>
          <w:rFonts w:ascii="Times New Roman" w:hAnsi="Times New Roman" w:cs="Times New Roman"/>
        </w:rPr>
        <w:t>[@attfield2011; @obrien2016d]</w:t>
      </w:r>
      <w:r w:rsidR="00783226" w:rsidRPr="00783226">
        <w:fldChar w:fldCharType="end"/>
      </w:r>
      <w:r w:rsidR="00DB5F3B">
        <w:t xml:space="preserve">, engagement </w:t>
      </w:r>
      <w:bookmarkEnd w:id="6"/>
      <w:r w:rsidR="00DB5F3B">
        <w:t>e</w:t>
      </w:r>
      <w:r w:rsidR="00CD7673" w:rsidRPr="00216C12">
        <w:t xml:space="preserve">mphasizes the positive aspects of interacting with </w:t>
      </w:r>
      <w:r w:rsidR="00783226">
        <w:t>a system</w:t>
      </w:r>
      <w:r w:rsidR="00783226" w:rsidRPr="00216C12">
        <w:t xml:space="preserve"> </w:t>
      </w:r>
      <w:r w:rsidR="00CD7673" w:rsidRPr="00216C12">
        <w:t>and, in particular, the desire to use</w:t>
      </w:r>
      <w:r w:rsidR="007E3212">
        <w:t xml:space="preserve"> it</w:t>
      </w:r>
      <w:r w:rsidR="00CD7673" w:rsidRPr="00216C12">
        <w:t xml:space="preserve"> longer and repeatedly </w:t>
      </w:r>
      <w:r w:rsidR="00CD7673" w:rsidRPr="00092DDA">
        <w:fldChar w:fldCharType="begin"/>
      </w:r>
      <w:r w:rsidR="00EC2023">
        <w:instrText xml:space="preserve"> ADDIN ZOTERO_ITEM CSL_CITATION {"citationID":"7OGwLJ6P","properties":{"formattedCitation":"[@lalmas2014]","plainCitation":"[@lalmas2014]","noteIndex":0},"citationItems":[{"id":2289,"uris":["http://zotero.org/users/2644296/items/85X6IBVQ"],"itemData":{"id":2289,"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URL":"http://www.morganclaypool.com/doi/abs/10.2200/S00605ED1V01Y201410ICR038","volume":"6","author":[{"family":"Lalmas","given":"Mounia"},{"family":"O'Brien","given":"Heather L."},{"family":"Yom-Tov","given":"Elad"}],"accessed":{"date-parts":[["2016",2,20]]},"issued":{"date-parts":[["2014"]]},"citation-key":"lalmas2014"}}],"schema":"https://github.com/citation-style-language/schema/raw/master/csl-citation.json"} </w:instrText>
      </w:r>
      <w:r w:rsidR="00CD7673" w:rsidRPr="00092DDA">
        <w:fldChar w:fldCharType="separate"/>
      </w:r>
      <w:r w:rsidR="00EC2023" w:rsidRPr="00EC2023">
        <w:rPr>
          <w:rFonts w:ascii="Times New Roman" w:hAnsi="Times New Roman" w:cs="Times New Roman"/>
        </w:rPr>
        <w:t>[@lalmas2014]</w:t>
      </w:r>
      <w:r w:rsidR="00CD7673" w:rsidRPr="00092DDA">
        <w:fldChar w:fldCharType="end"/>
      </w:r>
      <w:r w:rsidR="00CD7673" w:rsidRPr="00EC4A16">
        <w:t xml:space="preserve">. </w:t>
      </w:r>
    </w:p>
    <w:p w14:paraId="276A7707" w14:textId="36AE578F" w:rsidR="002362CD" w:rsidRDefault="002362CD" w:rsidP="00EC2023">
      <w:pPr>
        <w:rPr>
          <w:shd w:val="clear" w:color="auto" w:fill="FFFFFF"/>
        </w:rPr>
      </w:pPr>
      <w:r>
        <w:t xml:space="preserve">This study focuses on assessment and improvement of </w:t>
      </w:r>
      <w:r w:rsidRPr="000D3759">
        <w:rPr>
          <w:i/>
          <w:iCs/>
        </w:rPr>
        <w:t xml:space="preserve">Information </w:t>
      </w:r>
      <w:r w:rsidR="00DB5F3B">
        <w:rPr>
          <w:i/>
          <w:iCs/>
        </w:rPr>
        <w:t>E</w:t>
      </w:r>
      <w:r w:rsidRPr="000D3759">
        <w:rPr>
          <w:i/>
          <w:iCs/>
        </w:rPr>
        <w:t>ngagement</w:t>
      </w:r>
      <w:r>
        <w:t xml:space="preserve"> (IE), defined as a measure of </w:t>
      </w:r>
      <w:r w:rsidRPr="00092DDA">
        <w:t xml:space="preserve">how </w:t>
      </w:r>
      <w:r w:rsidR="00E866F8">
        <w:t xml:space="preserve">users interact with </w:t>
      </w:r>
      <w:r w:rsidR="00E866F8" w:rsidRPr="00092DDA">
        <w:t>information,</w:t>
      </w:r>
      <w:r w:rsidRPr="00092DDA">
        <w:t xml:space="preserve"> </w:t>
      </w:r>
      <w:r w:rsidR="00E866F8">
        <w:t xml:space="preserve">and how it is </w:t>
      </w:r>
      <w:r>
        <w:t xml:space="preserve">expressed by the system. Long </w:t>
      </w:r>
      <w:r w:rsidRPr="00D74722">
        <w:lastRenderedPageBreak/>
        <w:t>identified as a goal of organizational communication</w:t>
      </w:r>
      <w:r>
        <w:t xml:space="preserve"> and a critical driver of</w:t>
      </w:r>
      <w:r w:rsidRPr="00092DDA">
        <w:t xml:space="preserve"> successful information</w:t>
      </w:r>
      <w:r>
        <w:t xml:space="preserve"> interactions, IE</w:t>
      </w:r>
      <w:r>
        <w:rPr>
          <w:shd w:val="clear" w:color="auto" w:fill="FFFFFF"/>
        </w:rPr>
        <w:t xml:space="preserve"> reflects the quality of the </w:t>
      </w:r>
      <w:r w:rsidRPr="00092DDA">
        <w:rPr>
          <w:shd w:val="clear" w:color="auto" w:fill="FFFFFF"/>
        </w:rPr>
        <w:t>connection</w:t>
      </w:r>
      <w:r>
        <w:rPr>
          <w:shd w:val="clear" w:color="auto" w:fill="FFFFFF"/>
        </w:rPr>
        <w:t xml:space="preserve"> between users and the information and can  affect the </w:t>
      </w:r>
      <w:r w:rsidRPr="00092DDA">
        <w:rPr>
          <w:shd w:val="clear" w:color="auto" w:fill="FFFFFF"/>
        </w:rPr>
        <w:t>overall customer experience</w:t>
      </w:r>
      <w:r>
        <w:rPr>
          <w:shd w:val="clear" w:color="auto" w:fill="FFFFFF"/>
        </w:rPr>
        <w:t xml:space="preserve"> both</w:t>
      </w:r>
      <w:r w:rsidRPr="00092DDA">
        <w:rPr>
          <w:shd w:val="clear" w:color="auto" w:fill="FFFFFF"/>
        </w:rPr>
        <w:t xml:space="preserve"> online and offline</w:t>
      </w:r>
      <w:r w:rsidRPr="00092DDA">
        <w:rPr>
          <w:b/>
          <w:bCs/>
          <w:shd w:val="clear" w:color="auto" w:fill="FFFFFF"/>
        </w:rPr>
        <w:t xml:space="preserve"> </w:t>
      </w:r>
      <w:r w:rsidRPr="00092DDA">
        <w:rPr>
          <w:b/>
          <w:bCs/>
          <w:shd w:val="clear" w:color="auto" w:fill="FFFFFF"/>
        </w:rPr>
        <w:fldChar w:fldCharType="begin"/>
      </w:r>
      <w:r w:rsidR="00EC2023">
        <w:rPr>
          <w:b/>
          <w:bCs/>
          <w:shd w:val="clear" w:color="auto" w:fill="FFFFFF"/>
        </w:rPr>
        <w:instrText xml:space="preserve"> ADDIN ZOTERO_ITEM CSL_CITATION {"citationID":"wo2EJ7wu","properties":{"formattedCitation":"[@akdeniz2013; @brodie2013; @singh2010]","plainCitation":"[@akdeniz2013; @brodie2013; @singh2010]","noteIndex":0},"citationItems":[{"id":2353,"uris":["http://zotero.org/users/2644296/items/N4PW89T9"],"itemData":{"id":2353,"type":"article-journal","container-title":"Psychology &amp; Marketing","issue":"1","note":"ZSCC: 0000185","page":"76–89","source":"Google Scholar","title":"Effectiveness of marketing cues on consumer perceptions of quality: The moderating roles of brand reputation and third-party information","title-short":"Effectiveness of marketing cues on consumer perceptions of quality","volume":"30","author":[{"family":"Akdeniz","given":"Billur"},{"family":"Calantone","given":"Roger J."},{"family":"Voorhees","given":"Clay M."}],"issued":{"date-parts":[["2013"]]},"citation-key":"akdeniz2013"}},{"id":2258,"uris":["http://zotero.org/users/2644296/items/9A9FJ5UQ"],"itemData":{"id":2258,"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ntainer-title":"Journal of Business Research","DOI":"10/ct4xx7","ISSN":"01482963","issue":"1","language":"en","note":"01751","page":"105-114","source":"CrossRef","title":"Consumer engagement in a virtual brand community: An exploratory analysis","title-short":"Consumer engagement in a virtual brand community","URL":"http://linkinghub.elsevier.com/retrieve/pii/S0148296311002657","volume":"66","author":[{"family":"Brodie","given":"Roderick J."},{"family":"Ilic","given":"Ana"},{"literal":"Biljana Juric"},{"family":"Hollebeek","given":"Linda"}],"accessed":{"date-parts":[["2016",2,16]]},"issued":{"date-parts":[["2013",1]]},"citation-key":"brodie2013"}},{"id":"Q7M2B2lz/S6vHggVs","uris":["http://zotero.org/users/2644296/items/M3RT43TN"],"itemData":{"id":"04j5Nm05/issfvXib","type":"article-journal","title":"Engagement, telepresence and interactivity in online consumer experience: Reconciling scholastic and managerial perspectives","container-title":"Journal of Business Research","collection-title":"Advances in Internet Consumer Behavior&amp; Marketing Strategy","page":"919-925","volume":"63","issue":"9–10","source":"ScienceDirect","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DOI":"10.1016/j.jbusres.2009.05.014","ISSN":"0148-2963","note":"00000","journalAbbreviation":"Journal of Business Research","author":[{"family":"Mollen","given":"Anne"},{"family":"Wilson","given":"Hugh"}],"issued":{"date-parts":[["2010",9]]},"title-short":"Engagement, telepresence and interactivity in online consumer experience"}},{"id":279,"uris":["http://zotero.org/users/2644296/items/ZQWXTXI7"],"itemData":{"id":279,"type":"article-journal","abstract":"It is the general case, that business process improvements can be achieved through a\nrange of possible projects ranging from pure business process reengineering to IT deployment.\nThe present article after realizing the threats of commoditization of product &amp; services and\nmarket slowdown, synthesizes the discussion on the only solution, Customer Engagement\nthrough the effective implementation and practice of Web 2.0. To give the whole picture of\nCustomer Engagement, conceptual part, researched recently, is discussed in the form of\ntheoretical perspective which is followed by comprehensive Customer Engagement Model.\nThrough certain corporate examples it is explained that Customer Engagement in India has\nstarted to echo the new marketing metrics, but proper execution of comprehensive model is yet\nto be implemented. Finally article is concluded by the implication of the new marketing practices\nand its impact on traditional marketing practices in the form of active change in the existing\nmarketing ecosystem.","container-title":"International Journal of Art and Sciences","issue":"13","note":"00011","page":"347–356","source":"Google Scholar","title":"Customer Engagement: New Key Metric of Marketing","title-short":"Customer Engagement","URL":"http://citeseerx.ist.psu.edu/viewdoc/download?doi=10.1.1.301.5680&amp;rep=rep1&amp;type=pdf","volume":"3","author":[{"family":"Singh","given":"Anurag"},{"family":"Kumar","given":"Brajesh"},{"family":"Singh","given":"V. K."}],"accessed":{"date-parts":[["2016",2,29]]},"issued":{"date-parts":[["2010"]]},"citation-key":"singh2010"}}],"schema":"https://github.com/citation-style-language/schema/raw/master/csl-citation.json"} </w:instrText>
      </w:r>
      <w:r w:rsidRPr="00092DDA">
        <w:rPr>
          <w:b/>
          <w:bCs/>
          <w:shd w:val="clear" w:color="auto" w:fill="FFFFFF"/>
        </w:rPr>
        <w:fldChar w:fldCharType="separate"/>
      </w:r>
      <w:r w:rsidR="00EC2023" w:rsidRPr="00EC2023">
        <w:rPr>
          <w:rFonts w:ascii="Times New Roman" w:hAnsi="Times New Roman" w:cs="Times New Roman"/>
        </w:rPr>
        <w:t>[@akdeniz2013; @brodie2013; @singh2010]</w:t>
      </w:r>
      <w:r w:rsidRPr="00092DDA">
        <w:rPr>
          <w:b/>
          <w:bCs/>
          <w:shd w:val="clear" w:color="auto" w:fill="FFFFFF"/>
        </w:rPr>
        <w:fldChar w:fldCharType="end"/>
      </w:r>
      <w:r w:rsidRPr="00092DDA">
        <w:rPr>
          <w:shd w:val="clear" w:color="auto" w:fill="FFFFFF"/>
        </w:rPr>
        <w:t xml:space="preserve">. </w:t>
      </w:r>
    </w:p>
    <w:p w14:paraId="0F1C0C62" w14:textId="3DD18F90" w:rsidR="00A428AD" w:rsidRDefault="002362CD" w:rsidP="00EC2023">
      <w:pPr>
        <w:rPr>
          <w:noProof/>
        </w:rPr>
      </w:pPr>
      <w:r>
        <w:t xml:space="preserve">Of the various means by which </w:t>
      </w:r>
      <w:r w:rsidRPr="000D3759">
        <w:t xml:space="preserve">information can be </w:t>
      </w:r>
      <w:r>
        <w:t>communicated</w:t>
      </w:r>
      <w:r w:rsidRPr="000D3759">
        <w:t>, this</w:t>
      </w:r>
      <w:r>
        <w:t xml:space="preserve"> research</w:t>
      </w:r>
      <w:r w:rsidRPr="000D3759">
        <w:t xml:space="preserve"> focuses on</w:t>
      </w:r>
      <w:r>
        <w:t xml:space="preserve"> IE with digital </w:t>
      </w:r>
      <w:r w:rsidRPr="000D3759">
        <w:t>text</w:t>
      </w:r>
      <w:r>
        <w:t xml:space="preserve">. The study is motivated by current changes to the delivery and design of digital text, and the problems that arise when it is not engaging. </w:t>
      </w:r>
      <w:r w:rsidR="00DB5F3B">
        <w:t>I</w:t>
      </w:r>
      <w:r>
        <w:t xml:space="preserve">ncreasing reliance on </w:t>
      </w:r>
      <w:r w:rsidRPr="00092DDA">
        <w:t>computer</w:t>
      </w:r>
      <w:r>
        <w:t>-</w:t>
      </w:r>
      <w:r w:rsidRPr="00092DDA">
        <w:t xml:space="preserve">mediated communication (CMC) </w:t>
      </w:r>
      <w:r>
        <w:t xml:space="preserve">and </w:t>
      </w:r>
      <w:r w:rsidRPr="00092DDA">
        <w:t>information and communication technologies (ICT)</w:t>
      </w:r>
      <w:r>
        <w:t xml:space="preserve"> has transformed how digital </w:t>
      </w:r>
      <w:r w:rsidRPr="00092DDA">
        <w:t>information is expressed, experienced, exchange</w:t>
      </w:r>
      <w:r>
        <w:t>d,</w:t>
      </w:r>
      <w:r w:rsidRPr="00092DDA">
        <w:t xml:space="preserve"> and employed</w:t>
      </w:r>
      <w:r>
        <w:t>. C</w:t>
      </w:r>
      <w:r w:rsidRPr="000D3759">
        <w:t>urrently</w:t>
      </w:r>
      <w:r w:rsidR="00DB5F3B">
        <w:t xml:space="preserve"> (in 2022)</w:t>
      </w:r>
      <w:r w:rsidRPr="000D3759">
        <w:t xml:space="preserve"> the majority of the information distributed digitally </w:t>
      </w:r>
      <w:r w:rsidR="00DB5F3B">
        <w:t>continues to be</w:t>
      </w:r>
      <w:r w:rsidRPr="000D3759">
        <w:t xml:space="preserve"> in the form of text </w:t>
      </w:r>
      <w:r w:rsidRPr="000D3759">
        <w:fldChar w:fldCharType="begin"/>
      </w:r>
      <w:r w:rsidR="00EC2023">
        <w:instrText xml:space="preserve"> ADDIN ZOTERO_ITEM CSL_CITATION {"citationID":"fNOVKMgk","properties":{"formattedCitation":"[@johnston2018b]","plainCitation":"[@johnston2018b]","noteIndex":0},"citationItems":[{"id":2111,"uris":["http://zotero.org/users/2644296/items/8LZK4W3X"],"itemData":{"id":2111,"type":"book","abstract":"\"Sets out to ground and orientate the student through a broad range of specially commissioned chapters, while also providing the more experienced scholar and teacher with a convenient and comprehensive overview of the latest trends and critical directions\"-- \"A comprehensive volume that offers the most current thinking on the practice and theory of engagement With contributions from an international panel of leaders representing diverse academic and professional fields The Handbook of Communication Engagement brings together in one volume writings on both the theory and practice of engagementin todays organizations and societies. The expert contributors explore the philosophical, theoretical, and applied concepts of communication engagement as it pertains to building interaction and connections in a globalized, networked society. The Handbook of Communication Engagement is comprehensive in scope with case studies of engagement from various disciplines including public relations, marketing, advertising, employee relations, education, public diplomacy, and politics. The authors advance the current thinking in engagement theory, strategy, and practice and provide a review of foundational and emerging research in engagement topics. The Handbook of Communication Engagement is an important text that: Provides an overview of the foundations and philosophies of engagement Identifies the contexts of engagement relating to specific areas across government and corporations, including CSR, consumer, activism, diplomacy, digital, and social impact Includes examples of contemporary engagement practice Presents applications of engagement and technology Offers insights on the future directions of engagement The Handbook of Communication Engagement offers an essential reference for advanced undergraduate, graduate students, practitioners and scholars from communication, media, advertising, public relations, public policy, and public diplomacy areas. The volume contains a compendium of the writings on the most recent advances on the theory and practice of engagement.\"--","ISBN":"978-1-119-16751-8","language":"English","note":"00000 \nOCLC: 1023820554","number-of-pages":"603","publisher":"John Wiley &amp; Sons","source":"Open WorldCat","title":"The handbook of communication engagement","URL":"http://dx.doi.org/10.1002/9781119167600","author":[{"family":"Johnston","given":"Kim Amanda"},{"family":"Taylor","given":"Maureen"}],"accessed":{"date-parts":[["2018",5,5]]},"issued":{"date-parts":[["2018"]]},"citation-key":"johnston2018b"}}],"schema":"https://github.com/citation-style-language/schema/raw/master/csl-citation.json"} </w:instrText>
      </w:r>
      <w:r w:rsidRPr="000D3759">
        <w:fldChar w:fldCharType="separate"/>
      </w:r>
      <w:r w:rsidR="00EC2023" w:rsidRPr="00EC2023">
        <w:rPr>
          <w:rFonts w:ascii="Times New Roman" w:hAnsi="Times New Roman" w:cs="Times New Roman"/>
        </w:rPr>
        <w:t>[@johnston2018b]</w:t>
      </w:r>
      <w:r w:rsidRPr="000D3759">
        <w:fldChar w:fldCharType="end"/>
      </w:r>
      <w:r w:rsidRPr="000D3759">
        <w:t xml:space="preserve">. </w:t>
      </w:r>
      <w:r w:rsidR="00B30CE4">
        <w:t>Recent</w:t>
      </w:r>
      <w:r w:rsidR="00A24F23">
        <w:t xml:space="preserve"> studies</w:t>
      </w:r>
      <w:r w:rsidR="00A428AD">
        <w:t xml:space="preserve"> have found </w:t>
      </w:r>
      <w:r w:rsidR="00A428AD">
        <w:rPr>
          <w:noProof/>
        </w:rPr>
        <w:t>that</w:t>
      </w:r>
      <w:r w:rsidR="00CD7673" w:rsidRPr="00092DDA">
        <w:t xml:space="preserve"> 93% of adults</w:t>
      </w:r>
      <w:r w:rsidR="00CD7673">
        <w:t xml:space="preserve"> i</w:t>
      </w:r>
      <w:r w:rsidR="00CD7673" w:rsidRPr="00092DDA">
        <w:t xml:space="preserve">n the </w:t>
      </w:r>
      <w:r w:rsidR="00A428AD">
        <w:t>United States</w:t>
      </w:r>
      <w:r w:rsidR="00CD7673" w:rsidRPr="00092DDA">
        <w:t xml:space="preserve"> </w:t>
      </w:r>
      <w:r w:rsidR="00A428AD">
        <w:t>have consumed</w:t>
      </w:r>
      <w:r w:rsidR="00CD7673" w:rsidRPr="00092DDA">
        <w:t xml:space="preserve"> </w:t>
      </w:r>
      <w:r>
        <w:t xml:space="preserve">textual </w:t>
      </w:r>
      <w:r w:rsidR="00CD7673" w:rsidRPr="00092DDA">
        <w:t xml:space="preserve">information online, either via a mobile device or a computer </w:t>
      </w:r>
      <w:r w:rsidR="00CD7673" w:rsidRPr="00092DDA">
        <w:fldChar w:fldCharType="begin"/>
      </w:r>
      <w:r w:rsidR="00EC2023">
        <w:instrText xml:space="preserve"> ADDIN ZOTERO_ITEM CSL_CITATION {"citationID":"a2cgk622fco","properties":{"formattedCitation":"[@stocking2017]","plainCitation":"[@stocking2017]","noteIndex":0},"citationItems":[{"id":1489,"uris":["http://zotero.org/users/2644296/items/ZD9QAQQ3"],"itemData":{"id":1489,"type":"report","abstract":"In the U.S., roughly nine-in-ten adults ever get news online (either via mobile or desktop), and the online space has become a host for the digital homes of both legacy news outlets and new, “born on the web” news outlets.","note":"00000","publisher":"Pew Research Center","title":"Digital News Fact Sheet","URL":"http://www.journalism.org/fact-sheet/digital-news/","author":[{"family":"Stocking","given":"Galen"}],"accessed":{"date-parts":[["2017",10,24]]},"issued":{"date-parts":[["2017",8,7]]},"citation-key":"stocking2017"}}],"schema":"https://github.com/citation-style-language/schema/raw/master/csl-citation.json"} </w:instrText>
      </w:r>
      <w:r w:rsidR="00CD7673" w:rsidRPr="00092DDA">
        <w:fldChar w:fldCharType="separate"/>
      </w:r>
      <w:r w:rsidR="00EC2023" w:rsidRPr="00EC2023">
        <w:rPr>
          <w:rFonts w:ascii="Times New Roman" w:hAnsi="Times New Roman" w:cs="Times New Roman"/>
        </w:rPr>
        <w:t>[@stocking2017]</w:t>
      </w:r>
      <w:r w:rsidR="00CD7673" w:rsidRPr="00092DDA">
        <w:fldChar w:fldCharType="end"/>
      </w:r>
      <w:r w:rsidR="00A428AD">
        <w:t>;</w:t>
      </w:r>
      <w:r w:rsidR="00CD7673" w:rsidRPr="00092DDA">
        <w:t xml:space="preserve"> </w:t>
      </w:r>
      <w:r w:rsidR="00CD7673" w:rsidRPr="00092DDA">
        <w:rPr>
          <w:noProof/>
        </w:rPr>
        <w:t xml:space="preserve">79% </w:t>
      </w:r>
      <w:r w:rsidR="00A428AD">
        <w:rPr>
          <w:noProof/>
        </w:rPr>
        <w:t>have made</w:t>
      </w:r>
      <w:r w:rsidR="00CD7673" w:rsidRPr="00092DDA">
        <w:rPr>
          <w:noProof/>
        </w:rPr>
        <w:t xml:space="preserve"> an online purchase, spending nearly $350 billion annually</w:t>
      </w:r>
      <w:r w:rsidR="00A428AD">
        <w:rPr>
          <w:noProof/>
        </w:rPr>
        <w:t xml:space="preserve"> as a nation</w:t>
      </w:r>
      <w:r w:rsidR="00CD7673" w:rsidRPr="00092DDA">
        <w:rPr>
          <w:noProof/>
        </w:rPr>
        <w:t xml:space="preserve"> </w:t>
      </w:r>
      <w:r w:rsidR="00CD7673" w:rsidRPr="00092DDA">
        <w:fldChar w:fldCharType="begin"/>
      </w:r>
      <w:r w:rsidR="00EC2023">
        <w:instrText xml:space="preserve"> ADDIN ZOTERO_ITEM CSL_CITATION {"citationID":"QYhDoy4R","properties":{"formattedCitation":"[@smith2017]","plainCitation":"[@smith2017]","noteIndex":0},"citationItems":[{"id":2049,"uris":["http://zotero.org/users/2644296/items/9GVEDVZT"],"itemData":{"id":2049,"type":"report","abstract":"Here are four key trends illustrating the current technology landscape in America.","event-place":"Washington, DC","note":"00178","publisher":"Pew Research Center","publisher-place":"Washington, DC","title":"Record shares of Americans now own smartphones, have home broadband","title-short":"The evolution of technology adoption and usage","URL":"http://www.pewresearch.org/fact-tank/2017/01/12/evolution-of-technology/","author":[{"family":"Smith","given":"Aaron"}],"accessed":{"date-parts":[["2017",5,29]]},"issued":{"date-parts":[["2017",1,12]]},"citation-key":"smith2017"},"label":"page"}],"schema":"https://github.com/citation-style-language/schema/raw/master/csl-citation.json"} </w:instrText>
      </w:r>
      <w:r w:rsidR="00CD7673" w:rsidRPr="00092DDA">
        <w:fldChar w:fldCharType="separate"/>
      </w:r>
      <w:r w:rsidR="00EC2023" w:rsidRPr="00EC2023">
        <w:rPr>
          <w:rFonts w:ascii="Times New Roman" w:hAnsi="Times New Roman" w:cs="Times New Roman"/>
        </w:rPr>
        <w:t>[@smith2017]</w:t>
      </w:r>
      <w:r w:rsidR="00CD7673" w:rsidRPr="00092DDA">
        <w:fldChar w:fldCharType="end"/>
      </w:r>
      <w:r w:rsidR="00CD7673" w:rsidRPr="00092DDA">
        <w:rPr>
          <w:noProof/>
        </w:rPr>
        <w:t xml:space="preserve">; 80% of have </w:t>
      </w:r>
      <w:r w:rsidR="00A428AD">
        <w:rPr>
          <w:noProof/>
        </w:rPr>
        <w:t>accessed</w:t>
      </w:r>
      <w:r w:rsidR="00A428AD" w:rsidRPr="00092DDA">
        <w:rPr>
          <w:noProof/>
        </w:rPr>
        <w:t xml:space="preserve"> </w:t>
      </w:r>
      <w:r w:rsidR="00CD7673" w:rsidRPr="00092DDA">
        <w:rPr>
          <w:noProof/>
        </w:rPr>
        <w:t xml:space="preserve">at least one online government service </w:t>
      </w:r>
      <w:r w:rsidR="00CD7673" w:rsidRPr="00092DDA">
        <w:fldChar w:fldCharType="begin"/>
      </w:r>
      <w:r w:rsidR="00EC2023">
        <w:instrText xml:space="preserve"> ADDIN ZOTERO_ITEM CSL_CITATION {"citationID":"aj4iual76i","properties":{"formattedCitation":"[@chan2008; @grimmelikhuijsen2013; @im2013]","plainCitation":"[@chan2008; @grimmelikhuijsen2013; @im2013]","noteIndex":0},"citationItems":[{"id":2266,"uris":["http://zotero.org/users/2644296/items/W4X7VX6A"],"itemData":{"id":2266,"type":"article-journal","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collection-title":"eGovernment Strategies: ICT innovation in international public sector contexts","container-title":"The Journal of Strategic Information Systems","DOI":"10/bj5j89","ISSN":"0963-8687","issue":"2","journalAbbreviation":"The Journal of Strategic Information Systems","note":"ZSCC: 0000095","page":"124-139","source":"ScienceDirect","title":"User engagement in e-government systems implementation: A comparative case study of two Singaporean e-government initiatives","title-short":"User engagement in e-government systems implementation","URL":"http://www.sciencedirect.com/science/article/pii/S0963868707000649","volume":"17","author":[{"family":"Chan","given":"Calvin M. L."},{"family":"Pan","given":"Shan L."}],"issued":{"date-parts":[["2008",6,1]]},"citation-key":"chan2008"},"label":"page"},{"id":1942,"uris":["http://zotero.org/users/2644296/items/TDKQITDH"],"itemData":{"id":1942,"type":"article-journal","abstract":"Transparency is considered a key value for trustworthy governments. However, the effect of transparency on citizens’ trust across national cultures is overlooked in current research. This article compares the effect of transparency on trust in government in the Netherlands and South Korea. The effect is investigated in two similar series of three experiments. The authors hypothesize that the effect of transparency differs because the countries have different cultural values regarding power distance and short- and long-term orientation. Results reveal similar patterns in both countries: transparency has a subdued and sometimes negative effect on trust in government. However, the negative effect in South Korea is much stronger. The difference in the magnitude of transparency's effect suggests that national cultural values play a significant role in how people perceive and appreciate government transparency.","container-title":"Public Administration Review","DOI":"10.1111/puar.12047","ISSN":"1540-6210","issue":"4","journalAbbreviation":"Public Admin Rev","language":"en","note":"00000","page":"575-586","source":"Wiley Online Library","title":"The Effect of Transparency on Trust in Government: A Cross-National Comparative Experiment","title-short":"The Effect of Transparency on Trust in Government","URL":"http://onlinelibrary.wiley.com/doi/10.1111/puar.12047/abstract","volume":"73","author":[{"family":"Grimmelikhuijsen","given":"Stephan"},{"family":"Porumbescu","given":"Gregory"},{"family":"Hong","given":"Boram"},{"family":"Im","given":"Tobin"}],"accessed":{"date-parts":[["2016",10,18]]},"issued":{"date-parts":[["2013",7,1]]},"citation-key":"grimmelikhuijsen2013"},"label":"page"},{"id":2283,"uris":["http://zotero.org/users/2644296/items/JWQHSUGE"],"itemData":{"id":2283,"type":"article-journal","container-title":"Public Performance &amp; Management Review","DOI":"10/ggjhjm","issue":"3","note":"ZSCC: 0000035","page":"436–455","source":"Google Scholar","title":"ICT as a buffer to change: A case study of the Seoul Metropolitan Government's Dasan Call Center","title-short":"ICT as a buffer to change","URL":"http://www.tandfonline.com/doi/abs/10.2753/PMR1530-9576360303","volume":"36","author":[{"family":"Im","given":"Tobin"},{"family":"Porumbescu","given":"Greg"},{"family":"Lee","given":"Hyunkuk"}],"accessed":{"date-parts":[["2016",10,18]]},"issued":{"date-parts":[["2013"]]},"citation-key":"im2013"},"label":"page"}],"schema":"https://github.com/citation-style-language/schema/raw/master/csl-citation.json"} </w:instrText>
      </w:r>
      <w:r w:rsidR="00CD7673" w:rsidRPr="00092DDA">
        <w:fldChar w:fldCharType="separate"/>
      </w:r>
      <w:r w:rsidR="00EC2023" w:rsidRPr="00EC2023">
        <w:rPr>
          <w:rFonts w:ascii="Times New Roman" w:hAnsi="Times New Roman" w:cs="Times New Roman"/>
        </w:rPr>
        <w:t>[@chan2008; @grimmelikhuijsen2013; @im2013]</w:t>
      </w:r>
      <w:r w:rsidR="00CD7673" w:rsidRPr="00092DDA">
        <w:fldChar w:fldCharType="end"/>
      </w:r>
      <w:r w:rsidR="00CD7673" w:rsidRPr="00092DDA">
        <w:rPr>
          <w:noProof/>
        </w:rPr>
        <w:t xml:space="preserve">; and 71% </w:t>
      </w:r>
      <w:r w:rsidR="00A428AD">
        <w:rPr>
          <w:noProof/>
        </w:rPr>
        <w:t>have searched</w:t>
      </w:r>
      <w:r w:rsidR="00CD7673" w:rsidRPr="00092DDA">
        <w:rPr>
          <w:noProof/>
        </w:rPr>
        <w:t xml:space="preserve"> online for health information </w:t>
      </w:r>
      <w:r w:rsidR="00CD7673" w:rsidRPr="00092DDA">
        <w:fldChar w:fldCharType="begin"/>
      </w:r>
      <w:r w:rsidR="00EC2023">
        <w:instrText xml:space="preserve"> ADDIN ZOTERO_ITEM CSL_CITATION {"citationID":"B8ZAmWgL","properties":{"formattedCitation":"[@imlawi2017; @kostkova2016; @perski2017; @rockhealth2015]","plainCitation":"[@imlawi2017; @kostkova2016; @perski2017; @rockhealth2015]","noteIndex":0},"citationItems":[{"id":1492,"uris":["http://zotero.org/users/2644296/items/BXCASQRM"],"itemData":{"id":1492,"type":"article-journal","abstract":"Increasing number of online users are accessing health-related\nwebsites on the Internet, and rely on it to get answers for their health questions. Health care providers try to develop websites that focus on the users’ needs. One of the key factors, to develop users' driven health-related websites, is the focus on users’ engagement. This study proposes a research model to investigate what factors are critical\nto users’ engagement in health-related websites. Accordingly, three factors were identified; website usability, website interactivity, and users' perceived quality of health information. Little research has previously explored such a thorough list of factors that affect users’ engagement in health-related websites. 240 respondents have participated in an online survey, to test the research\nmodel. Results show that the influence of the engagement antecedents, identified by the study, is significant. These factors explain a great percentage of the variance for the engagement. The study is finally concluded by implications for theory and practice.","container-title":"International Journal of Interactive Mobile Technologies (iJIM)","DOI":"10.3991/ijim.v11i6.6959","ISSN":"1865-7923","issue":"6","note":"00000","page":"49","source":"CrossRef","title":"Health Website Success: User Engagement in Health-Related Websites","title-short":"Health Website Success","URL":"http://online-journals.org/index.php/i-jim/article/view/6959","volume":"11","author":[{"family":"Imlawi","given":"Jehad"}],"accessed":{"date-parts":[["2017",12,11]]},"issued":{"date-parts":[["2017",11,27]]},"citation-key":"imlawi2017"}},{"id":259,"uris":["http://zotero.org/users/2644296/items/LTTKRSX6"],"itemData":{"id":259,"type":"chapter","container-title":"Why Engagement Matters","event-place":"Cham","ISBN":"978-3-319-27444-7","language":"en","note":"00000","page":"127-156","publisher":"Springer International Publishing","publisher-place":"Cham","source":"CrossRef","title":"User Engagement with Digital Health Technologies","URL":"http://link.springer.com/10.1007/978-3-319-27446-1_6","editor":[{"family":"O'Brien","given":"Heather"},{"family":"Cairns","given":"Paul"}],"author":[{"family":"Kostkova","given":"Patty"}],"accessed":{"date-parts":[["2017",10,27]]},"issued":{"date-parts":[["2016"]]},"citation-key":"kostkova2016"}},{"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id":1490,"uris":["http://zotero.org/users/2644296/items/J65IIHEI"],"itemData":{"id":1490,"type":"report","abstract":"We're powering the future of healthcare. Rock Health is a seed and early-stage venture fund that supports startups building the next generation of technologies transforming healthcare.","language":"en-US","note":"00000","publisher":"Rock Health","title":"Digital Health Consumer Adoption: 2015","title-short":"Digital Health Consumer Adoption","URL":"https://rockhealth.com/reports/digital-health-consumer-adoption-2015/","author":[{"literal":"Rock Health"}],"accessed":{"date-parts":[["2018",1,18]]},"issued":{"date-parts":[["2015"]]},"citation-key":"rockhealth2015"}}],"schema":"https://github.com/citation-style-language/schema/raw/master/csl-citation.json"} </w:instrText>
      </w:r>
      <w:r w:rsidR="00CD7673" w:rsidRPr="00092DDA">
        <w:fldChar w:fldCharType="separate"/>
      </w:r>
      <w:r w:rsidR="00EC2023" w:rsidRPr="00EC2023">
        <w:rPr>
          <w:rFonts w:ascii="Times New Roman" w:hAnsi="Times New Roman" w:cs="Times New Roman"/>
        </w:rPr>
        <w:t>[@imlawi2017; @kostkova2016; @perski2017; @rockhealth2015]</w:t>
      </w:r>
      <w:r w:rsidR="00CD7673" w:rsidRPr="00092DDA">
        <w:fldChar w:fldCharType="end"/>
      </w:r>
      <w:r w:rsidR="00CD7673">
        <w:rPr>
          <w:noProof/>
        </w:rPr>
        <w:t xml:space="preserve">. </w:t>
      </w:r>
    </w:p>
    <w:p w14:paraId="4D3696DC" w14:textId="3C8D44EE" w:rsidR="00CD7673" w:rsidRDefault="002362CD" w:rsidP="00EC2023">
      <w:r>
        <w:t>With i</w:t>
      </w:r>
      <w:r w:rsidR="00CD7673" w:rsidRPr="00092DDA">
        <w:t>ncreasing amount</w:t>
      </w:r>
      <w:r w:rsidR="00A24F23">
        <w:t>s</w:t>
      </w:r>
      <w:r w:rsidR="00CD7673" w:rsidRPr="00092DDA">
        <w:t xml:space="preserve"> of digital information</w:t>
      </w:r>
      <w:r>
        <w:t xml:space="preserve"> being</w:t>
      </w:r>
      <w:r w:rsidR="00A24F23">
        <w:t xml:space="preserve"> </w:t>
      </w:r>
      <w:r w:rsidR="00CD7673" w:rsidRPr="00092DDA">
        <w:t>published by commercial businesses, governments, healthcare organizations</w:t>
      </w:r>
      <w:r w:rsidR="00A428AD">
        <w:t>,</w:t>
      </w:r>
      <w:r w:rsidR="00CD7673" w:rsidRPr="00092DDA">
        <w:t xml:space="preserve"> and private citizens,</w:t>
      </w:r>
      <w:r>
        <w:t xml:space="preserve"> the competition for </w:t>
      </w:r>
      <w:r w:rsidR="00A428AD">
        <w:t>attention and interes</w:t>
      </w:r>
      <w:r>
        <w:t>t is constantly growing</w:t>
      </w:r>
      <w:r w:rsidR="00A24F23">
        <w:t>.</w:t>
      </w:r>
      <w:r w:rsidR="00A428AD">
        <w:t xml:space="preserve"> </w:t>
      </w:r>
      <w:r w:rsidR="00DB5F3B">
        <w:t xml:space="preserve">With increasing </w:t>
      </w:r>
      <w:r w:rsidRPr="00092DDA">
        <w:t xml:space="preserve">theoretical and empirical evidence of </w:t>
      </w:r>
      <w:r>
        <w:t>its</w:t>
      </w:r>
      <w:r w:rsidRPr="00092DDA">
        <w:t xml:space="preserve"> positive impact </w:t>
      </w:r>
      <w:r>
        <w:t>o</w:t>
      </w:r>
      <w:r w:rsidRPr="00092DDA">
        <w:t xml:space="preserve">n education, government, </w:t>
      </w:r>
      <w:r>
        <w:t xml:space="preserve">and </w:t>
      </w:r>
      <w:r w:rsidRPr="00092DDA">
        <w:t>business</w:t>
      </w:r>
      <w:r w:rsidR="00CD7673" w:rsidRPr="00092DDA">
        <w:t xml:space="preserve"> </w:t>
      </w:r>
      <w:r w:rsidR="00CD7673" w:rsidRPr="00092DDA">
        <w:fldChar w:fldCharType="begin"/>
      </w:r>
      <w:r w:rsidR="00EC2023">
        <w:instrText xml:space="preserve"> ADDIN ZOTERO_ITEM CSL_CITATION {"citationID":"keaTsrhp","properties":{"formattedCitation":"(Arapakis, Lalmas, Cambazoglu, et al., 2014; R. Jacques &amp; others, 1995; Oh &amp; Sundar, 2016)","plainCitation":"(Arapakis, Lalmas, Cambazoglu, et al., 2014; R. Jacques &amp; others, 1995; Oh &amp; Sundar, 2016)","dontUpdate":true,"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id":1954,"uris":["http://zotero.org/users/2644296/items/KC8B6TUI"],"itemData":{"id":1954,"type":"article-journal","abstract":"Describes how an understanding of \"engagement\" can be applied to multimedia systems design and can support learning goals and motivation. Provides examples of engaging interactions, suggests methodologies for evaluating their impact on the learner, and offers practical hints for incorporating them into multimedia system design. (Author/AEF)","container-title":"Canadian Journal of Educational Communication","issue":"1","note":"00000","page":"49–59","source":"Google Scholar","title":"Engagement as a Design Concept for Multimedia.","URL":"http://eric.ed.gov/?id=EJ510377","volume":"24","author":[{"family":"Jacques","given":"Richard"},{"literal":"others"}],"issued":{"date-parts":[["1995"]]},"citation-key":"jacques1995"}},{"id":2075,"uris":["http://zotero.org/users/2644296/items/I4RJ67PM"],"itemData":{"id":2075,"type":"chapter","abstract":"This chapter builds on previous work that positions user engagement on the user involvement continuum and suggests that user engagement is comprised of physical interactions with media, cognitive involvement, absorption in media content, and behavioral outcomes in the form of outreach or media participation. The authors explore medium or interface characteristics and individual differences in the form of “power users” as determinants of user engagement, and persuasion as an outcome. An empirical example is user to illustrate the relationship between physical interactions, cognitive engagement, imagery engagement, and user attitudes and behavioral intentions. The chapter acknowledges and seeks to remedy the challenge associated with integrating conceptual frameworks of user engagement into design principles.","container-title":"Why Engagement Matters","ISBN":"978-3-319-27444-7","language":"en","note":"00000","page":"177-198","publisher":"Springer, Cham","source":"link.springer.com","title":"User Engagement with Interactive Media: A Communication Perspective","title-short":"User Engagement with Interactive Media","URL":"https://link.springer.com/chapter/10.1007/978-3-319-27446-1_8","author":[{"family":"Oh","given":"Jeeyun"},{"family":"Sundar","given":"S. Shyam"}],"accessed":{"date-parts":[["2017",10,26]]},"issued":{"date-parts":[["2016"]]},"citation-key":"oh2016"}}],"schema":"https://github.com/citation-style-language/schema/raw/master/csl-citation.json"} </w:instrText>
      </w:r>
      <w:r w:rsidR="00CD7673" w:rsidRPr="00092DDA">
        <w:fldChar w:fldCharType="separate"/>
      </w:r>
      <w:r w:rsidR="00CE6D31" w:rsidRPr="00CE6D31">
        <w:rPr>
          <w:rFonts w:ascii="Times New Roman" w:hAnsi="Times New Roman" w:cs="Times New Roman"/>
        </w:rPr>
        <w:t>(</w:t>
      </w:r>
      <w:proofErr w:type="spellStart"/>
      <w:r w:rsidR="00CE6D31" w:rsidRPr="00CE6D31">
        <w:rPr>
          <w:rFonts w:ascii="Times New Roman" w:hAnsi="Times New Roman" w:cs="Times New Roman"/>
        </w:rPr>
        <w:t>Arapakis</w:t>
      </w:r>
      <w:proofErr w:type="spellEnd"/>
      <w:r w:rsidR="00CE6D31" w:rsidRPr="00CE6D31">
        <w:rPr>
          <w:rFonts w:ascii="Times New Roman" w:hAnsi="Times New Roman" w:cs="Times New Roman"/>
        </w:rPr>
        <w:t xml:space="preserve">, </w:t>
      </w:r>
      <w:proofErr w:type="spellStart"/>
      <w:r w:rsidR="00CE6D31" w:rsidRPr="00CE6D31">
        <w:rPr>
          <w:rFonts w:ascii="Times New Roman" w:hAnsi="Times New Roman" w:cs="Times New Roman"/>
        </w:rPr>
        <w:t>Lalmas</w:t>
      </w:r>
      <w:proofErr w:type="spellEnd"/>
      <w:r w:rsidR="00CE6D31" w:rsidRPr="00CE6D31">
        <w:rPr>
          <w:rFonts w:ascii="Times New Roman" w:hAnsi="Times New Roman" w:cs="Times New Roman"/>
        </w:rPr>
        <w:t xml:space="preserve">, </w:t>
      </w:r>
      <w:proofErr w:type="spellStart"/>
      <w:r w:rsidR="00CE6D31" w:rsidRPr="00CE6D31">
        <w:rPr>
          <w:rFonts w:ascii="Times New Roman" w:hAnsi="Times New Roman" w:cs="Times New Roman"/>
        </w:rPr>
        <w:t>Cambazoglu</w:t>
      </w:r>
      <w:proofErr w:type="spellEnd"/>
      <w:r w:rsidR="00CE6D31" w:rsidRPr="00CE6D31">
        <w:rPr>
          <w:rFonts w:ascii="Times New Roman" w:hAnsi="Times New Roman" w:cs="Times New Roman"/>
        </w:rPr>
        <w:t xml:space="preserve">, et al., 2014; R. Jacques </w:t>
      </w:r>
      <w:r w:rsidR="00A1395D">
        <w:rPr>
          <w:rFonts w:ascii="Times New Roman" w:hAnsi="Times New Roman" w:cs="Times New Roman"/>
        </w:rPr>
        <w:t>et al.,</w:t>
      </w:r>
      <w:r w:rsidR="00CE6D31" w:rsidRPr="00CE6D31">
        <w:rPr>
          <w:rFonts w:ascii="Times New Roman" w:hAnsi="Times New Roman" w:cs="Times New Roman"/>
        </w:rPr>
        <w:t xml:space="preserve"> 1995; Oh &amp; Sundar, 2016)</w:t>
      </w:r>
      <w:r w:rsidR="00CD7673" w:rsidRPr="00092DDA">
        <w:fldChar w:fldCharType="end"/>
      </w:r>
      <w:r w:rsidR="00DB5F3B">
        <w:t xml:space="preserve">, </w:t>
      </w:r>
      <w:r w:rsidR="00DB5F3B" w:rsidRPr="00DB5F3B">
        <w:rPr>
          <w:shd w:val="clear" w:color="auto" w:fill="FFFFFF"/>
        </w:rPr>
        <w:t xml:space="preserve">IE </w:t>
      </w:r>
      <w:r w:rsidR="00DB5F3B" w:rsidRPr="00DB5F3B">
        <w:rPr>
          <w:bCs/>
          <w:shd w:val="clear" w:color="auto" w:fill="FFFFFF"/>
        </w:rPr>
        <w:t xml:space="preserve">is considered </w:t>
      </w:r>
      <w:r w:rsidR="00DB5F3B" w:rsidRPr="00DB5F3B">
        <w:rPr>
          <w:shd w:val="clear" w:color="auto" w:fill="FFFFFF"/>
        </w:rPr>
        <w:t>a significant factor in information delivery</w:t>
      </w:r>
      <w:r w:rsidR="00DB5F3B">
        <w:rPr>
          <w:shd w:val="clear" w:color="auto" w:fill="FFFFFF"/>
        </w:rPr>
        <w:t xml:space="preserve">. </w:t>
      </w:r>
      <w:r>
        <w:rPr>
          <w:shd w:val="clear" w:color="auto" w:fill="FFFFFF"/>
        </w:rPr>
        <w:t xml:space="preserve">Initiating, sustaining, and improving engagement </w:t>
      </w:r>
      <w:r w:rsidRPr="00092DDA">
        <w:rPr>
          <w:shd w:val="clear" w:color="auto" w:fill="FFFFFF"/>
        </w:rPr>
        <w:t>can result in positive outcomes for citizen inquiry and participation, e-health, web search</w:t>
      </w:r>
      <w:r>
        <w:rPr>
          <w:shd w:val="clear" w:color="auto" w:fill="FFFFFF"/>
        </w:rPr>
        <w:t>ing, and</w:t>
      </w:r>
      <w:r w:rsidRPr="00092DDA">
        <w:rPr>
          <w:shd w:val="clear" w:color="auto" w:fill="FFFFFF"/>
        </w:rPr>
        <w:t xml:space="preserve"> e-learning</w:t>
      </w:r>
      <w:r>
        <w:rPr>
          <w:shd w:val="clear" w:color="auto" w:fill="FFFFFF"/>
        </w:rPr>
        <w:t xml:space="preserve"> </w:t>
      </w:r>
      <w:r w:rsidRPr="00092DDA">
        <w:fldChar w:fldCharType="begin"/>
      </w:r>
      <w:r w:rsidR="00EC2023">
        <w:instrText xml:space="preserve"> ADDIN ZOTERO_ITEM CSL_CITATION {"citationID":"uKFIjJq7","properties":{"formattedCitation":"[@huang2019; @obrien2016d]","plainCitation":"[@huang2019; @obrien2016d]","noteIndex":0},"citationItems":[{"id":70,"uris":["http://zotero.org/users/2644296/items/QZDNAXI6"],"itemData":{"id":70,"type":"article-journal","container-title":"MIS quarterly","issue":"2","note":"00030 \npublisher: Society for Information Management and The Management Information Systems …","page":"395–424","source":"Google Scholar","title":"Sharing is caring: Social support provision and companionship activities in healthcare virtual support communities","title-short":"Sharing is caring","volume":"43","author":[{"family":"Huang","given":"Kuang-Yuan"},{"family":"Chengalur-Smith","given":"InduShobha"},{"family":"Pinsonneault","given":"Alain"}],"issued":{"date-parts":[["2019"]]},"citation-key":"huang2019"}},{"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schema":"https://github.com/citation-style-language/schema/raw/master/csl-citation.json"} </w:instrText>
      </w:r>
      <w:r w:rsidRPr="00092DDA">
        <w:fldChar w:fldCharType="separate"/>
      </w:r>
      <w:r w:rsidR="00EC2023" w:rsidRPr="00EC2023">
        <w:rPr>
          <w:rFonts w:ascii="Times New Roman" w:hAnsi="Times New Roman" w:cs="Times New Roman"/>
        </w:rPr>
        <w:t xml:space="preserve">[@huang2019; </w:t>
      </w:r>
      <w:r w:rsidR="00EC2023" w:rsidRPr="00EC2023">
        <w:rPr>
          <w:rFonts w:ascii="Times New Roman" w:hAnsi="Times New Roman" w:cs="Times New Roman"/>
        </w:rPr>
        <w:lastRenderedPageBreak/>
        <w:t>@obrien2016d]</w:t>
      </w:r>
      <w:r w:rsidRPr="00092DDA">
        <w:fldChar w:fldCharType="end"/>
      </w:r>
      <w:r>
        <w:t xml:space="preserve">. </w:t>
      </w:r>
      <w:r w:rsidR="00CD7673">
        <w:t>I</w:t>
      </w:r>
      <w:r>
        <w:t>t</w:t>
      </w:r>
      <w:r w:rsidR="00CD7673" w:rsidRPr="00092DDA">
        <w:t xml:space="preserve"> has become a goal</w:t>
      </w:r>
      <w:r w:rsidR="00C23B94">
        <w:t>—</w:t>
      </w:r>
      <w:r w:rsidR="00CD7673" w:rsidRPr="00092DDA">
        <w:t>and to some extent, a necessity</w:t>
      </w:r>
      <w:r w:rsidR="00C23B94">
        <w:t>—</w:t>
      </w:r>
      <w:r>
        <w:t>of user interactions</w:t>
      </w:r>
      <w:r w:rsidRPr="00092DDA">
        <w:t xml:space="preserve"> </w:t>
      </w:r>
      <w:r w:rsidR="00CD7673" w:rsidRPr="00092DDA">
        <w:t xml:space="preserve">in </w:t>
      </w:r>
      <w:r>
        <w:t xml:space="preserve">various </w:t>
      </w:r>
      <w:r w:rsidR="00CD7673" w:rsidRPr="00092DDA">
        <w:t>information-rich contexts</w:t>
      </w:r>
      <w:r>
        <w:t xml:space="preserve"> and domains, including</w:t>
      </w:r>
      <w:r w:rsidRPr="00092DDA">
        <w:t xml:space="preserve"> government, education, marketing, </w:t>
      </w:r>
      <w:r>
        <w:t xml:space="preserve">and </w:t>
      </w:r>
      <w:r w:rsidRPr="00092DDA">
        <w:t>health</w:t>
      </w:r>
      <w:r>
        <w:t xml:space="preserve">care </w:t>
      </w:r>
      <w:r w:rsidRPr="00092DDA">
        <w:fldChar w:fldCharType="begin"/>
      </w:r>
      <w:r w:rsidR="00EC2023">
        <w:instrText xml:space="preserve"> ADDIN ZOTERO_ITEM CSL_CITATION {"citationID":"za8FTsA8","properties":{"formattedCitation":"[@feng2015; @frick2010; @huang2019; @lagun2016; @lalmas2014]","plainCitation":"[@feng2015; @frick2010; @huang2019; @lagun2016; @lalmas2014]","noteIndex":0},"citationItems":[{"id":2130,"uris":["http://zotero.org/users/2644296/items/6ZXVDJMS"],"itemData":{"id":2130,"type":"paper-conference","container-title":"Europe Media Management Association","note":"ZSCC: 0000008","source":"Google Scholar","title":"Content marketing: A review of academic literature and future research directions","title-short":"Content marketing","author":[{"family":"Feng","given":"Songming"},{"family":"Ots","given":"Mart"}],"issued":{"date-parts":[["2015"]]},"citation-key":"feng2015"},"label":"page"},{"id":2213,"uris":["http://zotero.org/users/2644296/items/49KICW3V"],"itemData":{"id":2213,"type":"book","abstract":"Achieve the return on engagement that you seek with integrated strategies for honing and maintaining online relationships through personal interaction and compelling digital content. You get specific techniques for Web page optimization, credibility-based design, keyword targeting, viral video, content dissemination through RSS feeds, and more. Integral tools, such as content management systems, blog software, analytics, browser extensions and API's are also covered in great detail. Return on Engagement also gives you contextual descriptions of these tools and techniques that answer the important questions of how, when, where and, perhaps most importantly, why you should implement them. Arranged into four sections-Strategy, On-Site, Off-Site, and The Return-the book is a comprehensive resource for integrating these methods into your business and marketing workflow for concrete results. Return on Engagement includes:","ISBN":"978-0-240-81283-0","language":"en","note":"ZSCC: 0000000[s1] \nGoogle-Books-ID: iNFGLT_GTc4C","number-of-pages":"339","publisher":"Taylor &amp; Francis","source":"Google Books","title":"Return on Engagement: Content, Strategy, and Design Techniques for Digital Marketing","title-short":"Return on Engagement","author":[{"family":"Frick","given":"Tim"}],"issued":{"date-parts":[["2010"]]},"citation-key":"frick2010"},"label":"page"},{"id":70,"uris":["http://zotero.org/users/2644296/items/QZDNAXI6"],"itemData":{"id":70,"type":"article-journal","container-title":"MIS quarterly","issue":"2","note":"00030 \npublisher: Society for Information Management and The Management Information Systems …","page":"395–424","source":"Google Scholar","title":"Sharing is caring: Social support provision and companionship activities in healthcare virtual support communities","title-short":"Sharing is caring","volume":"43","author":[{"family":"Huang","given":"Kuang-Yuan"},{"family":"Chengalur-Smith","given":"InduShobha"},{"family":"Pinsonneault","given":"Alain"}],"issued":{"date-parts":[["2019"]]},"citation-key":"huang2019"}},{"id":2291,"uris":["http://zotero.org/users/2644296/items/D6GSVCMA"],"itemData":{"id":2291,"type":"paper-conference","abstract":"Prior work on user engagement with online media identified web page dwell time as a key metric reflecting level of user engagement with online news articles. While on average, dwell time gives a reasonable estimate of user experience with a news article, it is not able to capture important aspects of user interaction with the page, such as how much time a user spends reading the article vs. viewing the comment posted by other users, or the actual proportion of article read by the user. In this paper, we propose a set of user engagement classes along with new user engagement metrics that, unlike dwell time, more accurately reflect user experience with the content. Our user engagement classes provide clear and interpretable taxonomy of user engagement with online news, and are defined based on amount of time user spends on the page, proportion of the article user actually reads and the amount of interaction users performs with the comments. Moreover, we demonstrate that our metrics are relatively easier to predict from the news article content, compared to the dwell time, making optimization of user engagement more attainable goal.","collection-title":"WSDM '16","container-title":"Proceedings of the Ninth ACM International Conference on Web Search and Data Mining","DOI":"10/gf2w32","event-place":"New York, NY, USA","ISBN":"978-1-4503-3716-8","note":"ZSCC: 0000052","page":"113–122","publisher":"ACM","publisher-place":"New York, NY, USA","source":"ACM Digital Library","title":"Understanding User Attention and Engagement in Online News Reading","URL":"http://doi.acm.org/10.1145/2835776.2835833","author":[{"family":"Lagun","given":"Dmitry"},{"family":"Lalmas","given":"Mounia"}],"accessed":{"date-parts":[["2017",10,24]]},"issued":{"date-parts":[["2016"]]},"citation-key":"lagun2016"},"label":"page"},{"id":2289,"uris":["http://zotero.org/users/2644296/items/85X6IBVQ"],"itemData":{"id":2289,"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URL":"http://www.morganclaypool.com/doi/abs/10.2200/S00605ED1V01Y201410ICR038","volume":"6","author":[{"family":"Lalmas","given":"Mounia"},{"family":"O'Brien","given":"Heather L."},{"family":"Yom-Tov","given":"Elad"}],"accessed":{"date-parts":[["2016",2,20]]},"issued":{"date-parts":[["2014"]]},"citation-key":"lalmas2014"},"label":"page"}],"schema":"https://github.com/citation-style-language/schema/raw/master/csl-citation.json"} </w:instrText>
      </w:r>
      <w:r w:rsidRPr="00092DDA">
        <w:fldChar w:fldCharType="separate"/>
      </w:r>
      <w:r w:rsidR="00EC2023" w:rsidRPr="00EC2023">
        <w:rPr>
          <w:rFonts w:ascii="Times New Roman" w:hAnsi="Times New Roman" w:cs="Times New Roman"/>
        </w:rPr>
        <w:t>[@feng2015; @frick2010; @huang2019; @lagun2016; @lalmas2014]</w:t>
      </w:r>
      <w:r w:rsidRPr="00092DDA">
        <w:fldChar w:fldCharType="end"/>
      </w:r>
      <w:r>
        <w:t xml:space="preserve">. </w:t>
      </w:r>
      <w:r w:rsidRPr="002362CD">
        <w:t>Alternatively</w:t>
      </w:r>
      <w:r>
        <w:t xml:space="preserve">, </w:t>
      </w:r>
      <w:r w:rsidR="00C23B94">
        <w:t xml:space="preserve">failure to </w:t>
      </w:r>
      <w:r w:rsidR="002F1D9F">
        <w:t>create IE</w:t>
      </w:r>
      <w:r w:rsidR="00CD7673" w:rsidRPr="00092DDA">
        <w:t xml:space="preserve"> </w:t>
      </w:r>
      <w:r w:rsidR="00CD7673">
        <w:t>often lead</w:t>
      </w:r>
      <w:r w:rsidR="00C23B94">
        <w:t>s</w:t>
      </w:r>
      <w:r w:rsidR="00CD7673">
        <w:t xml:space="preserve"> to lack of attention, involvement</w:t>
      </w:r>
      <w:r w:rsidR="00C23B94">
        <w:t>,</w:t>
      </w:r>
      <w:r w:rsidR="00CD7673">
        <w:t xml:space="preserve"> and investment</w:t>
      </w:r>
      <w:r w:rsidR="00204B35">
        <w:t xml:space="preserve">, and is associated with </w:t>
      </w:r>
      <w:r w:rsidR="00204B35" w:rsidRPr="00CB008A">
        <w:t>diminished productivity</w:t>
      </w:r>
      <w:r w:rsidR="00204B35">
        <w:t xml:space="preserve"> and</w:t>
      </w:r>
      <w:r w:rsidR="00204B35" w:rsidRPr="00CB008A">
        <w:t xml:space="preserve"> poor decision</w:t>
      </w:r>
      <w:r w:rsidR="00204B35">
        <w:t>-</w:t>
      </w:r>
      <w:r w:rsidR="00204B35" w:rsidRPr="00CB008A">
        <w:t>making</w:t>
      </w:r>
      <w:r w:rsidR="00204B35">
        <w:t xml:space="preserve"> </w:t>
      </w:r>
      <w:r w:rsidR="00CD7673">
        <w:fldChar w:fldCharType="begin"/>
      </w:r>
      <w:r w:rsidR="00EC2023">
        <w:instrText xml:space="preserve"> ADDIN ZOTERO_ITEM CSL_CITATION {"citationID":"da58bUcS","properties":{"formattedCitation":"[@chen2009; @lagun2016; @obrien2020; @obrien2016d; @soto-acosta2014]","plainCitation":"[@chen2009; @lagun2016; @obrien2020; @obrien2016d; @soto-acosta2014]","noteIndex":0},"citationItems":[{"id":1961,"uris":["http://zotero.org/users/2644296/items/6WAHRJKC"],"itemData":{"id":1961,"type":"article-journal","abstract":"One of the strengths of e-retailers is their ability to convey rich information to their customers. The theory of information overload, however, predicts that, beyond a threshold, more information leads to worse quality of, but a better subjective state towards the buying decisions. This study, via re-appraising the conception of decision quality, subjective state towards decision, and threshold of information load, proposes an extended model, considering the roles of information filtering mechanisms, on-line shopping experience, and perceived information overload, to examine the effects of information load on subjective state towards decision. An experiment was conducted to test the research model. The results indicate that rich information leads to a perception of high information overload; and the latter lead consumers to a worse subject state towards decision. Information filtering tools and on-line shopping experience may have influences on relieving but are not the panacea to the phenomenon of information overload. Novice consumers may face a more serious information overload problem","container-title":"Electronic Commerce Research and Applications","DOI":"10.1016/j.elerap.2008.09.001","ISSN":"15674223","issue":"1","language":"en","note":"00293","page":"48-58","source":"CrossRef","title":"The effects of information overload on consumers’ subjective state towards buying decision in the internet shopping environment","URL":"http://linkinghub.elsevier.com/retrieve/pii/S1567422308000367","volume":"8","author":[{"family":"Chen","given":"Yu-Chen"},{"family":"Shang","given":"Rong-An"},{"family":"Kao","given":"Chen-Yu"}],"accessed":{"date-parts":[["2017",10,14]]},"issued":{"date-parts":[["2009",1]]},"citation-key":"chen2009"}},{"id":2291,"uris":["http://zotero.org/users/2644296/items/D6GSVCMA"],"itemData":{"id":2291,"type":"paper-conference","abstract":"Prior work on user engagement with online media identified web page dwell time as a key metric reflecting level of user engagement with online news articles. While on average, dwell time gives a reasonable estimate of user experience with a news article, it is not able to capture important aspects of user interaction with the page, such as how much time a user spends reading the article vs. viewing the comment posted by other users, or the actual proportion of article read by the user. In this paper, we propose a set of user engagement classes along with new user engagement metrics that, unlike dwell time, more accurately reflect user experience with the content. Our user engagement classes provide clear and interpretable taxonomy of user engagement with online news, and are defined based on amount of time user spends on the page, proportion of the article user actually reads and the amount of interaction users performs with the comments. Moreover, we demonstrate that our metrics are relatively easier to predict from the news article content, compared to the dwell time, making optimization of user engagement more attainable goal.","collection-title":"WSDM '16","container-title":"Proceedings of the Ninth ACM International Conference on Web Search and Data Mining","DOI":"10/gf2w32","event-place":"New York, NY, USA","ISBN":"978-1-4503-3716-8","note":"ZSCC: 0000052","page":"113–122","publisher":"ACM","publisher-place":"New York, NY, USA","source":"ACM Digital Library","title":"Understanding User Attention and Engagement in Online News Reading","URL":"http://doi.acm.org/10.1145/2835776.2835833","author":[{"family":"Lagun","given":"Dmitry"},{"family":"Lalmas","given":"Mounia"}],"accessed":{"date-parts":[["2017",10,24]]},"issued":{"date-parts":[["2016"]]},"citation-key":"lagun2016"}},{"id":2065,"uris":["http://zotero.org/users/2644296/items/E68JUNPX"],"itemData":{"id":2065,"type":"article-journal","abstract":"The Web is an increasingly important component of promotional strategy for many organizations. To date,\n\nmost advertising research has focused on banner ads. In the present study, home pages as promotional vehicles are evaluated.\n\nSpecifically, we examine the influence of perceived home page complexity on communication effectiveness, as measured by\n\nattention to the home page, attitude toward the home page, attitude toward the company, and purchase intent. Qualitative\n\nresearch is used to identify important factors that appear to influence perceptions of home page complexity, including\n\nhome page length, number of graphics, number of links, amount of text, and use of animation. A pretest experiment\n\nfurther aided in the selection of appropriate factors and factor levels to manipulate in a subsequent, main experiment. The\n\nfindings in the main experiment suggest that consumers respond more favorably toward home pages that fall in a moderate\n\nrange of perceived complexity.","container-title":"Online Information Review","DOI":"10.1108/OIR-01-2014-0008","ISSN":"1468-4527","issue":"4","language":"en","note":"00000","page":"543-561","source":"CrossRef","title":"The effect of information overload and disorganisation on intention to purchase online: The role of perceived risk and internet experience","title-short":"The effect of information overload and disorganisation on intention to purchase online","URL":"http://www.emeraldinsight.com/doi/10.1108/OIR-01-2014-0008","volume":"38","author":[{"family":"Soto-Acosta","given":"Pedro"},{"family":"Jose Molina-Castillo","given":"Francisco"},{"family":"Lopez-Nicolas","given":"Carolina"},{"family":"Colomo-Palacios","given":"Ricardo"}],"accessed":{"date-parts":[["2016",11,7]]},"issued":{"date-parts":[["2014",6,12]]},"citation-key":"soto-acosta2014"}},{"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schema":"https://github.com/citation-style-language/schema/raw/master/csl-citation.json"} </w:instrText>
      </w:r>
      <w:r w:rsidR="00CD7673">
        <w:fldChar w:fldCharType="separate"/>
      </w:r>
      <w:r w:rsidR="00EC2023" w:rsidRPr="00EC2023">
        <w:rPr>
          <w:rFonts w:ascii="Times New Roman" w:hAnsi="Times New Roman" w:cs="Times New Roman"/>
        </w:rPr>
        <w:t>[@chen2009; @lagun2016; @obrien2020; @obrien2016d; @soto-acosta2014]</w:t>
      </w:r>
      <w:r w:rsidR="00CD7673">
        <w:fldChar w:fldCharType="end"/>
      </w:r>
      <w:r w:rsidR="00CD7673">
        <w:t xml:space="preserve">. </w:t>
      </w:r>
      <w:r w:rsidR="00C23B94">
        <w:t>D</w:t>
      </w:r>
      <w:r w:rsidR="00CD7673" w:rsidRPr="00216C12">
        <w:t xml:space="preserve">espite the significance of IE, </w:t>
      </w:r>
      <w:r w:rsidR="00204B35">
        <w:t>many</w:t>
      </w:r>
      <w:r w:rsidR="00204B35" w:rsidRPr="00216C12">
        <w:t xml:space="preserve"> </w:t>
      </w:r>
      <w:r w:rsidR="00CD7673" w:rsidRPr="00216C12">
        <w:t xml:space="preserve">organizations fail </w:t>
      </w:r>
      <w:r w:rsidR="00E86570">
        <w:t xml:space="preserve">to achieve it, resulting in their online </w:t>
      </w:r>
      <w:r w:rsidR="00CD7673" w:rsidRPr="00216C12">
        <w:t xml:space="preserve">information being barely </w:t>
      </w:r>
      <w:r w:rsidR="00204B35">
        <w:t>read and</w:t>
      </w:r>
      <w:r w:rsidR="00CD7673" w:rsidRPr="00216C12">
        <w:t xml:space="preserve"> quickly forgotten </w:t>
      </w:r>
      <w:r w:rsidR="00CD7673" w:rsidRPr="00216C12">
        <w:fldChar w:fldCharType="begin"/>
      </w:r>
      <w:r w:rsidR="00EC2023">
        <w:instrText xml:space="preserve"> ADDIN ZOTERO_ITEM CSL_CITATION {"citationID":"Ll6GRRw9","properties":{"formattedCitation":"[@arapakis2017; @nielsen2015; @szabo2008]","plainCitation":"[@arapakis2017; @nielsen2015; @szabo2008]","noteIndex":0},"citationItems":[{"id":1958,"uris":["http://zotero.org/users/2644296/items/DTY8FSZE"],"itemData":{"id":1958,"type":"article-journal","abstract":"Prominent news sites on the web provide hundreds of news articles daily. The abundance of news content competing to attract online attention, coupled with the manual effort involved in article selection, necessitates the timely prediction of future popularity of these news articles. The future popularity of a news article can be estimated using signals indicating the article's penetration in social media (e.g., number of tweets) in addition to traditional web analytics (e.g., number of page views). In practice, it is important to make such estimations as early as possible, preferably before the article is made available on the news site (i.e., at cold start). In this paper we perform a study on cold-start news popularity prediction using a collection of 13,319 news articles obtained from Yahoo News, a major news provider. We characterize the popularity of news articles through a set of online metrics and try to predict their values across time using machine learning techniques on a large collection of features obtained from various sources. Our findings indicate that predicting news popularity at cold start is a difficult task, contrary to the findings of a prior work on the same topic. Most articles' popularity may not be accurately anticipated solely on the basis of content features, without having the early-stage popularity values.","container-title":"Journal of the Association for Information Science and Technology","DOI":"10.1002/asi.23756","ISSN":"2330-1643","issue":"5","journalAbbreviation":"Journal of the Association for Information Science and Technology","language":"en","note":"00005","page":"1149-1164","source":"Wiley Online Library","title":"On the feasibility of predicting popular news at cold start","URL":"http://onlinelibrary.wiley.com/doi/10.1002/asi.23756/abstract","volume":"68","author":[{"family":"Arapakis","given":"Ioannis"},{"family":"Cambazoglu","given":"Berkant Barla"},{"family":"Lalmas","given":"Mounia"}],"accessed":{"date-parts":[["2017",10,28]]},"issued":{"date-parts":[["2017",5,1]]},"citation-key":"arapakis2017"}},{"id":2085,"uris":["http://zotero.org/users/2644296/items/6ID99IZY"],"itemData":{"id":2085,"type":"webpage","abstract":"Users won’t read web content unless the text is clear, the words and sentences are simple, and the information is easy to understand. You can test all of this.","container-title":"Nielsen Norman Group","note":"00000","title":"Legibility, Readability, and Comprehension: Making Users Read Your Words","title-short":"Legibility, Readability, and Comprehension","URL":"https://www.nngroup.com/articles/legibility-readability-comprehension/","author":[{"family":"Nielsen","given":"Jakob"}],"accessed":{"date-parts":[["2017",10,26]]},"issued":{"date-parts":[["2015",11,15]]},"citation-key":"nielsen2015"}},{"id":2063,"uris":["http://zotero.org/users/2644296/items/86RWR24Z"],"itemData":{"id":2063,"type":"article-journal","abstract":"We present a method for accurately predicting the long time popularity of online content from early measurements of user access. Using two content sharing portals, Youtube and Digg, we show that by modeling the accrual of views and votes on content offered by these services we can predict the long-term dynamics of individual submissions from initial data. In the case of Digg, measuring access to given stories during the first two hours allows us to forecast their popularity 30 days ahead with remarkable accuracy, while downloads of Youtube videos need to be followed for 10 days to attain the same performance. The differing time scales of the predictions are shown to be due to differences in how content is consumed on the two portals: Digg stories quickly become outdated, while Youtube videos are still found long after they are initially submitted to the portal. We show that predictions are more accurate for submissions for which attention decays quickly, whereas predictions for evergreen content will be prone to larger errors.","container-title":"arXiv:0811.0405 [physics]","note":"00000 \narXiv: 0811.0405","source":"arXiv.org","title":"Predicting the popularity of online content","URL":"http://arxiv.org/abs/0811.0405","author":[{"family":"Szabo","given":"Gabor"},{"family":"Huberman","given":"Bernardo A."}],"issued":{"date-parts":[["2008",11,4]]},"citation-key":"szabo2008"}}],"schema":"https://github.com/citation-style-language/schema/raw/master/csl-citation.json"} </w:instrText>
      </w:r>
      <w:r w:rsidR="00CD7673" w:rsidRPr="00216C12">
        <w:fldChar w:fldCharType="separate"/>
      </w:r>
      <w:r w:rsidR="00EC2023" w:rsidRPr="00EC2023">
        <w:rPr>
          <w:rFonts w:ascii="Times New Roman" w:hAnsi="Times New Roman" w:cs="Times New Roman"/>
        </w:rPr>
        <w:t>[@arapakis2017; @nielsen2015; @szabo2008]</w:t>
      </w:r>
      <w:r w:rsidR="00CD7673" w:rsidRPr="00216C12">
        <w:fldChar w:fldCharType="end"/>
      </w:r>
      <w:r w:rsidR="00CD7673" w:rsidRPr="00216C12">
        <w:t>.</w:t>
      </w:r>
      <w:r w:rsidR="00CD7673" w:rsidRPr="00092DDA">
        <w:t xml:space="preserve"> </w:t>
      </w:r>
    </w:p>
    <w:p w14:paraId="52C2D93F" w14:textId="5B0877C5" w:rsidR="00FF2E78" w:rsidRDefault="002362CD" w:rsidP="00EC2023">
      <w:pPr>
        <w:rPr>
          <w:color w:val="222222"/>
          <w:shd w:val="clear" w:color="auto" w:fill="FFFFFF"/>
        </w:rPr>
      </w:pPr>
      <w:r>
        <w:t xml:space="preserve">In terms of design, </w:t>
      </w:r>
      <w:r w:rsidRPr="00C31F15">
        <w:rPr>
          <w:color w:val="222222"/>
          <w:shd w:val="clear" w:color="auto" w:fill="FFFFFF"/>
        </w:rPr>
        <w:t xml:space="preserve">IE has been proposed as a useful </w:t>
      </w:r>
      <w:r>
        <w:rPr>
          <w:color w:val="222222"/>
          <w:shd w:val="clear" w:color="auto" w:fill="FFFFFF"/>
        </w:rPr>
        <w:t>metric</w:t>
      </w:r>
      <w:r w:rsidRPr="00C31F15">
        <w:rPr>
          <w:color w:val="222222"/>
          <w:shd w:val="clear" w:color="auto" w:fill="FFFFFF"/>
        </w:rPr>
        <w:t xml:space="preserve"> for assessing</w:t>
      </w:r>
      <w:r>
        <w:rPr>
          <w:color w:val="222222"/>
          <w:shd w:val="clear" w:color="auto" w:fill="FFFFFF"/>
        </w:rPr>
        <w:t xml:space="preserve"> information quality and, by extension,</w:t>
      </w:r>
      <w:r w:rsidRPr="00C31F15">
        <w:rPr>
          <w:color w:val="222222"/>
          <w:shd w:val="clear" w:color="auto" w:fill="FFFFFF"/>
        </w:rPr>
        <w:t xml:space="preserve"> the effectiveness </w:t>
      </w:r>
      <w:r>
        <w:rPr>
          <w:color w:val="222222"/>
          <w:shd w:val="clear" w:color="auto" w:fill="FFFFFF"/>
        </w:rPr>
        <w:t xml:space="preserve">of </w:t>
      </w:r>
      <w:r w:rsidRPr="00C31F15">
        <w:rPr>
          <w:color w:val="222222"/>
          <w:shd w:val="clear" w:color="auto" w:fill="FFFFFF"/>
        </w:rPr>
        <w:t>the information</w:t>
      </w:r>
      <w:r>
        <w:rPr>
          <w:color w:val="222222"/>
          <w:shd w:val="clear" w:color="auto" w:fill="FFFFFF"/>
        </w:rPr>
        <w:t>-</w:t>
      </w:r>
      <w:r w:rsidRPr="00C31F15">
        <w:rPr>
          <w:color w:val="222222"/>
          <w:shd w:val="clear" w:color="auto" w:fill="FFFFFF"/>
        </w:rPr>
        <w:t xml:space="preserve">management strategies of organizations </w:t>
      </w:r>
      <w:r>
        <w:rPr>
          <w:color w:val="222222"/>
          <w:shd w:val="clear" w:color="auto" w:fill="FFFFFF"/>
        </w:rPr>
        <w:fldChar w:fldCharType="begin"/>
      </w:r>
      <w:r w:rsidR="00EC2023">
        <w:rPr>
          <w:color w:val="222222"/>
          <w:shd w:val="clear" w:color="auto" w:fill="FFFFFF"/>
        </w:rPr>
        <w:instrText xml:space="preserve"> ADDIN ZOTERO_ITEM CSL_CITATION {"citationID":"8wn2VgwX","properties":{"formattedCitation":"[@bardus2016; @eppler2006; @jiang2016]","plainCitation":"[@bardus2016; @eppler2006; @jiang2016]","noteIndex":0},"citationItems":[{"id":62,"uris":["http://zotero.org/users/2644296/items/JSY4XD3Q"],"itemData":{"id":62,"type":"article-journal","container-title":"International Journal of Behavioral Nutrition and Physical Activity","issue":"1","note":"00000 \npublisher: BioMed Central","page":"1–9","source":"Google Scholar","title":"A review and content analysis of engagement, functionality, aesthetics, information quality, and change techniques in the most popular commercial apps for weight management","volume":"13","author":[{"family":"Bardus","given":"Marco"},{"family":"Beurden","given":"Samantha B.","non-dropping-particle":"van"},{"family":"Smith","given":"Jane R."},{"family":"Abraham","given":"Charles"}],"issued":{"date-parts":[["2016"]]},"citation-key":"bardus2016"},"label":"page"},{"id":61,"uris":["http://zotero.org/users/2644296/items/P7KVSJAP"],"itemData":{"id":61,"type":"book","note":"00000","publisher":"Springer Science &amp; Business Media","source":"Google Scholar","title":"Managing information quality: Increasing the value of information in knowledge-intensive products and processes","title-short":"Managing information quality","author":[{"family":"Eppler","given":"Martin J."}],"issued":{"date-parts":[["2006"]]},"citation-key":"eppler2006"},"label":"page"},{"id":60,"uris":["http://zotero.org/users/2644296/items/83BCVBTJ"],"itemData":{"id":60,"type":"article-journal","container-title":"Public relations review","issue":"4","note":"00000 \npublisher: Elsevier","page":"679–691","source":"Google Scholar","title":"Social media engagement as an evaluation barometer: Insights from communication executives","title-short":"Social media engagement as an evaluation barometer","volume":"42","author":[{"family":"Jiang","given":"Hua"},{"family":"Luo","given":"Yi"},{"family":"Kulemeka","given":"Owen"}],"issued":{"date-parts":[["2016"]]},"citation-key":"jiang2016"},"label":"page"}],"schema":"https://github.com/citation-style-language/schema/raw/master/csl-citation.json"} </w:instrText>
      </w:r>
      <w:r>
        <w:rPr>
          <w:color w:val="222222"/>
          <w:shd w:val="clear" w:color="auto" w:fill="FFFFFF"/>
        </w:rPr>
        <w:fldChar w:fldCharType="separate"/>
      </w:r>
      <w:r w:rsidR="00EC2023" w:rsidRPr="00EC2023">
        <w:rPr>
          <w:rFonts w:ascii="Times New Roman" w:hAnsi="Times New Roman" w:cs="Times New Roman"/>
        </w:rPr>
        <w:t>[@bardus2016; @eppler2006; @jiang2016]</w:t>
      </w:r>
      <w:r>
        <w:rPr>
          <w:color w:val="222222"/>
          <w:shd w:val="clear" w:color="auto" w:fill="FFFFFF"/>
        </w:rPr>
        <w:fldChar w:fldCharType="end"/>
      </w:r>
      <w:r w:rsidRPr="00C31F15">
        <w:rPr>
          <w:color w:val="222222"/>
          <w:shd w:val="clear" w:color="auto" w:fill="FFFFFF"/>
        </w:rPr>
        <w:t>.</w:t>
      </w:r>
      <w:r>
        <w:rPr>
          <w:color w:val="222222"/>
          <w:shd w:val="clear" w:color="auto" w:fill="FFFFFF"/>
        </w:rPr>
        <w:t xml:space="preserve"> In accordance, t</w:t>
      </w:r>
      <w:r w:rsidRPr="00C31F15">
        <w:rPr>
          <w:color w:val="222222"/>
          <w:shd w:val="clear" w:color="auto" w:fill="FFFFFF"/>
        </w:rPr>
        <w:t>he Advertising Research Foundation  (ARF)</w:t>
      </w:r>
      <w:r>
        <w:rPr>
          <w:color w:val="222222"/>
          <w:shd w:val="clear" w:color="auto" w:fill="FFFFFF"/>
        </w:rPr>
        <w:t xml:space="preserve"> affirmed that</w:t>
      </w:r>
      <w:r w:rsidRPr="00C31F15">
        <w:rPr>
          <w:color w:val="222222"/>
          <w:shd w:val="clear" w:color="auto" w:fill="FFFFFF"/>
        </w:rPr>
        <w:t xml:space="preserve"> engagement is “the 21st century metric of marketing communication’s efficiency and effectiveness</w:t>
      </w:r>
      <w:r>
        <w:rPr>
          <w:color w:val="222222"/>
          <w:shd w:val="clear" w:color="auto" w:fill="FFFFFF"/>
        </w:rPr>
        <w:t>,</w:t>
      </w:r>
      <w:r w:rsidRPr="00C31F15">
        <w:rPr>
          <w:color w:val="222222"/>
          <w:shd w:val="clear" w:color="auto" w:fill="FFFFFF"/>
        </w:rPr>
        <w:t>" representing anything that can stimulate the level of viewers’ attention and emotion</w:t>
      </w:r>
      <w:r>
        <w:rPr>
          <w:color w:val="222222"/>
          <w:shd w:val="clear" w:color="auto" w:fill="FFFFFF"/>
        </w:rPr>
        <w:t xml:space="preserve"> </w:t>
      </w:r>
      <w:r>
        <w:rPr>
          <w:color w:val="222222"/>
          <w:shd w:val="clear" w:color="auto" w:fill="FFFFFF"/>
        </w:rPr>
        <w:fldChar w:fldCharType="begin"/>
      </w:r>
      <w:r w:rsidR="00EC2023">
        <w:rPr>
          <w:color w:val="222222"/>
          <w:shd w:val="clear" w:color="auto" w:fill="FFFFFF"/>
        </w:rPr>
        <w:instrText xml:space="preserve"> ADDIN ZOTERO_ITEM CSL_CITATION {"citationID":"LJmgUMg6","properties":{"formattedCitation":"[@plummer2006a]","plainCitation":"[@plummer2006a]","noteIndex":0},"citationItems":[{"id":2402,"uris":["http://zotero.org/users/2644296/items/9CPQ8ALL"],"itemData":{"id":2402,"type":"article-journal","container-title":"New York: The Advertising Research Foundation","note":"ZSCC: 0000028 \nZSCC: 0000028","source":"Google Scholar","title":"Measures of engagement","author":[{"family":"Plummer","given":"Joe"},{"family":"Cook","given":"Bill"},{"family":"Diforio","given":"Don"},{"family":"Schachter","given":"Bert"},{"family":"Sokolyanskaya","given":"Inna"},{"family":"Korde","given":"Tara"}],"issued":{"date-parts":[["2006"]]},"citation-key":"plummer2006a"}}],"schema":"https://github.com/citation-style-language/schema/raw/master/csl-citation.json"} </w:instrText>
      </w:r>
      <w:r>
        <w:rPr>
          <w:color w:val="222222"/>
          <w:shd w:val="clear" w:color="auto" w:fill="FFFFFF"/>
        </w:rPr>
        <w:fldChar w:fldCharType="separate"/>
      </w:r>
      <w:r w:rsidR="00EC2023" w:rsidRPr="00EC2023">
        <w:rPr>
          <w:rFonts w:ascii="Times New Roman" w:hAnsi="Times New Roman" w:cs="Times New Roman"/>
        </w:rPr>
        <w:t>[@plummer2006a]</w:t>
      </w:r>
      <w:r>
        <w:rPr>
          <w:color w:val="222222"/>
          <w:shd w:val="clear" w:color="auto" w:fill="FFFFFF"/>
        </w:rPr>
        <w:fldChar w:fldCharType="end"/>
      </w:r>
      <w:r>
        <w:rPr>
          <w:color w:val="222222"/>
          <w:shd w:val="clear" w:color="auto" w:fill="FFFFFF"/>
        </w:rPr>
        <w:t>.</w:t>
      </w:r>
      <w:r>
        <w:t xml:space="preserve"> </w:t>
      </w:r>
      <w:r w:rsidR="00FF2E78">
        <w:t>As i</w:t>
      </w:r>
      <w:r>
        <w:t xml:space="preserve">nformation quality is a critical factor in information system success, developing a means of its assessment is essential </w:t>
      </w:r>
      <w:r>
        <w:fldChar w:fldCharType="begin"/>
      </w:r>
      <w:r w:rsidR="00EC2023">
        <w:instrText xml:space="preserve"> ADDIN ZOTERO_ITEM CSL_CITATION {"citationID":"AXJN8tSh","properties":{"formattedCitation":"[@delone1992; @delone2003]","plainCitation":"[@delone1992; @delone2003]","noteIndex":0},"citationItems":[{"id":2219,"uris":["http://zotero.org/users/2644296/items/5DIYS9QG"],"itemData":{"id":2219,"type":"article-journal","abstract":"A large number of studies have been conducted during the last decade and a half attempting to identify those factors that contribute to information systems success. However, the dependent variable in these studies—I/S success —has been an elusive one to define. Different researchers have addressed different aspects of success, making comparisons difficult and the prospect of building a cumulative tradition for I/S research similarly elusive. To organize this diverse research, as well as to present a more integrated view of the concept of I/S success, a comprehensive taxonomy is introduced. This taxonomy posits six major dimensions or categories of I/S success—SYSTEM OUALITY, INFORMATION QUALITY, USE, USER SATISFACTION, INDIVIDUAL IMPACT, and ORGANIZATIONAL IMPACT. Using these dimensions, both conceptual and empirical studies are then reviewed (a total of 180 articles are cited) and organized according to the dimensions of the taxonomy. Finally, the many aspects of I/S success are drawn together into a descriptive model and its implications for future I/S research are discussed.","container-title":"Information systems research","DOI":"10/b3fp23","ISSN":"1047-7047, 1526-5536","issue":"1","note":"ZSCC: 0013017","page":"60–95","source":"Google Scholar","title":"Information systems success: The quest for the dependent variable","title-short":"Information systems success","URL":"http://pubsonline.informs.org/doi/abs/10.1287/isre.3.1.60","volume":"3","author":[{"family":"DeLone","given":"William H."},{"family":"McLean","given":"Ephraim R."}],"issued":{"date-parts":[["1992"]]},"citation-key":"delone1992"}},{"id":2215,"uris":["http://zotero.org/users/2644296/items/AY6L7IWY"],"itemData":{"id":2215,"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gdxv7r","ISSN":"0742-1222, 1557-928X","issue":"4","language":"en","note":"ZSCC: 0011450","page":"9-30","source":"Crossref","title":"The DeLone and McLean model of information systems success:  A ten-year update","title-short":"The DeLone and McLean Model of Information Systems Success","URL":"https://www.tandfonline.com/doi/full/10.1080/07421222.2003.11045748","volume":"19","author":[{"family":"DeLone","given":"William H."},{"family":"McLean","given":"Ephraim R."}],"accessed":{"date-parts":[["2018",10,21]]},"issued":{"date-parts":[["2003",4]]},"citation-key":"delone2003"}}],"schema":"https://github.com/citation-style-language/schema/raw/master/csl-citation.json"} </w:instrText>
      </w:r>
      <w:r>
        <w:fldChar w:fldCharType="separate"/>
      </w:r>
      <w:r w:rsidR="00EC2023" w:rsidRPr="00EC2023">
        <w:rPr>
          <w:rFonts w:ascii="Times New Roman" w:hAnsi="Times New Roman" w:cs="Times New Roman"/>
        </w:rPr>
        <w:t>[@delone1992; @delone2003]</w:t>
      </w:r>
      <w:r>
        <w:fldChar w:fldCharType="end"/>
      </w:r>
      <w:r>
        <w:t xml:space="preserve">. </w:t>
      </w:r>
      <w:r>
        <w:rPr>
          <w:color w:val="222222"/>
          <w:shd w:val="clear" w:color="auto" w:fill="FFFFFF"/>
        </w:rPr>
        <w:t xml:space="preserve"> </w:t>
      </w:r>
    </w:p>
    <w:p w14:paraId="17A6D742" w14:textId="0668F778" w:rsidR="002362CD" w:rsidRDefault="00FF2E78" w:rsidP="00EC2023">
      <w:r>
        <w:t>R</w:t>
      </w:r>
      <w:r w:rsidRPr="000D3759">
        <w:t xml:space="preserve">ecent developments in computational linguistics and natural language processing (NLP) have created opportunities to explore systematic, computational, and automatic approaches to the evaluation, creation, and improvement of digital text </w:t>
      </w:r>
      <w:r w:rsidRPr="000D3759">
        <w:fldChar w:fldCharType="begin"/>
      </w:r>
      <w:r w:rsidR="00EC2023">
        <w:instrText xml:space="preserve"> ADDIN ZOTERO_ITEM CSL_CITATION {"citationID":"Jvru01V7","properties":{"formattedCitation":"[@dvir2019d]","plainCitation":"[@dvir2019d]","noteIndex":0},"citationItems":[{"id":2227,"uris":["http://zotero.org/users/2644296/items/U3GJXEI6","http://zotero.org/users/2644296/items/PPVAFZ4G"],"itemData":{"id":2227,"type":"paper-conference","abstract":"This paper describes a novel approach to systematically improve information interactions based solely on its wording. Following an interdisciplinary literature review, we recognized three key attributes of words that drive user engagement: (1) Novelty (2) Familiarity (3) Emotionality. Based on these attributes, we developed a model to systematically improve a given content using computational linguistics, natural language processing (NLP) and text analysis (word frequency, sentiment analysis and lexical substitution). We conducted a pilot study (n=216) in which the model was used to formalize evaluation and optimization of academic titles. A between-group design (A/B testing) was used to compare responses to the original and modified (treatment) titles. Data was collected for selection and evaluation (User Engagement Scale). The pilot results suggest that user engagement with digital information is fostered by, and perhaps dependent upon, the wording being used. They also provide empirical support that engaging content can be systematically evaluated and produced. The preliminary results show that the modified (treatment) titles had significantly higher scores for information use and user engagement (selection and evaluation). We propose that computational linguistics is a useful approach for optimizing information interactions. The empirically based insights can inform the development of digital content strategies, thereby improving the success of information interactions.elop more sophisticated interaction measures.","container-title":"Proceedings of The Informing Science and Information Technology Education Conference","DOI":"10.28945/4338","event-place":"Jerusalem","event-title":"InSITE 2019: Informing Science + IT Education Conferences: Jerusalem","language":"en","note":"ZSCC: 0000003\ntex.ids= dvir2019d, dvir2019g\narXiv: 1906.09569 [cs]","page":"501-512","publisher":"Informing Science Institute","publisher-place":"Jerusalem","source":"Crossref","title":"Systematic improvement of user engagement with academic titles using computational linguistics","URL":"https://www.informingscience.org/Publications/4338","author":[{"family":"Dvir","given":"Nim"},{"family":"Gafni","given":"Ruti"}],"accessed":{"date-parts":[["2019",6,10]]},"issued":{"date-parts":[["2019"]]},"citation-key":"dvir2019d"}}],"schema":"https://github.com/citation-style-language/schema/raw/master/csl-citation.json"} </w:instrText>
      </w:r>
      <w:r w:rsidRPr="000D3759">
        <w:fldChar w:fldCharType="separate"/>
      </w:r>
      <w:r w:rsidR="00EC2023" w:rsidRPr="00EC2023">
        <w:rPr>
          <w:rFonts w:ascii="Times New Roman" w:hAnsi="Times New Roman" w:cs="Times New Roman"/>
        </w:rPr>
        <w:t>[@dvir2019d]</w:t>
      </w:r>
      <w:r w:rsidRPr="000D3759">
        <w:fldChar w:fldCharType="end"/>
      </w:r>
      <w:r w:rsidRPr="000D3759">
        <w:t>.</w:t>
      </w:r>
      <w:r>
        <w:t xml:space="preserve"> </w:t>
      </w:r>
      <w:r w:rsidR="002362CD">
        <w:t>While d</w:t>
      </w:r>
      <w:r w:rsidR="002362CD" w:rsidRPr="006B75CE">
        <w:t>esigning for engaging experiences is an oft-cited goal of interactive</w:t>
      </w:r>
      <w:r w:rsidR="002362CD">
        <w:t>-</w:t>
      </w:r>
      <w:r w:rsidR="002362CD" w:rsidRPr="006B75CE">
        <w:t>system develop</w:t>
      </w:r>
      <w:r w:rsidR="002362CD">
        <w:t xml:space="preserve">ers </w:t>
      </w:r>
      <w:r w:rsidR="002362CD" w:rsidRPr="006B75CE">
        <w:t xml:space="preserve">in many disciplines, </w:t>
      </w:r>
      <w:r w:rsidR="002362CD">
        <w:t xml:space="preserve">they have few </w:t>
      </w:r>
      <w:r w:rsidR="002362CD" w:rsidRPr="006B75CE">
        <w:t xml:space="preserve">guidelines </w:t>
      </w:r>
      <w:r w:rsidR="002362CD">
        <w:t>for creating engaging information</w:t>
      </w:r>
      <w:r w:rsidR="002362CD" w:rsidRPr="006B75CE">
        <w:t xml:space="preserve"> </w:t>
      </w:r>
      <w:r w:rsidR="002362CD" w:rsidRPr="006B75CE">
        <w:fldChar w:fldCharType="begin"/>
      </w:r>
      <w:r w:rsidR="00EC2023">
        <w:instrText xml:space="preserve"> ADDIN ZOTERO_ITEM CSL_CITATION {"citationID":"a213mra09cu","properties":{"formattedCitation":"[@blythe2005; @overbeeke2003]","plainCitation":"[@blythe2005; @overbeeke2003]","noteIndex":0},"citationItems":[{"id":2090,"uris":["http://zotero.org/users/2644296/items/GKPDXMNF"],"itemData":{"id":2090,"type":"book","event-place":"Dordrecht","ISBN":"978-1-4020-2967-7","language":"English","note":"00757 \nOCLC: 981440440","publisher":"Springer Science + Business Media, Inc.","publisher-place":"Dordrecht","source":"Open WorldCat","title":"Funology From Usability to Enjoyment","URL":"http://0-dx.doi.org.fama.us.es/10.1007/1-4020-2967-5","author":[{"family":"Blythe","given":"Mark A"},{"family":"Monk","given":"Andrew F"},{"family":"Overbeeke","given":"Kees"},{"family":"Wright","given":"Peter C"}],"accessed":{"date-parts":[["2018",3,2]]},"issued":{"date-parts":[["2005"]]},"citation-key":"blythe2005"}},{"id":2140,"uris":["http://zotero.org/users/2644296/items/T3MQE3FX"],"itemData":{"id":2140,"type":"chapter","container-title":"Funology","event-place":"Dordrecht","ISBN":"978-1-4020-2966-0","note":"ZSCC: 0000000[s0] \nDOI: 10.1007/1-4020-2967-5_2","page":"7-17","publisher":"Springer Netherlands","publisher-place":"Dordrecht","source":"CrossRef","title":"Let’s Make Things Engaging","URL":"http://link.springer.com/10.1007/1-4020-2967-5_2","volume":"3","collection-editor":[{"family":"Karat","given":"John"},{"family":"Vanderdonckt","given":"Jean"},{"family":"Abowd","given":"Gregory"},{"family":"Calvary","given":"Gaälle"},{"family":"Carroll","given":"John"},{"family":"Cockton","given":"Gilbert"},{"family":"Czerwinski","given":"Mary"},{"family":"Feiner","given":"Steve"},{"family":"Furtado","given":"Elizabeth"},{"family":"Höök","given":"Kristiana"},{"family":"Jacob","given":"Robert"},{"family":"Jeffries","given":"Robin"},{"family":"Johnson","given":"Peter"},{"family":"Nakakoji","given":"Kumiyo"},{"family":"Palanque","given":"Philippe"},{"family":"Pastor","given":"Oscar"},{"family":"Paternò","given":"Fabio"},{"family":"Pribeanu","given":"Costin"},{"family":"Salzman","given":"Marilyn"},{"family":"Schmandt","given":"Chris"},{"family":"Stolze","given":"Markus"},{"family":"Szwillus","given":"Gerd"},{"family":"Tscheligi","given":"Manfred"},{"family":"Veer","given":"Gerrit","non-dropping-particle":"van der"},{"family":"Zhai","given":"Shumin"}],"editor":[{"family":"Blythe","given":"Mark A."},{"family":"Overbeeke","given":"Kees"},{"family":"Monk","given":"Andrew F."},{"family":"Wright","given":"Peter C."}],"author":[{"family":"Overbeeke","given":"Kees"},{"family":"Djajadiningrat","given":"Tom"},{"family":"Hummels","given":"Caroline"},{"family":"Wensveen","given":"Stephan"},{"family":"Prens","given":"Joep"}],"accessed":{"date-parts":[["2018",3,2]]},"issued":{"date-parts":[["2003"]]},"citation-key":"overbeeke2003"}}],"schema":"https://github.com/citation-style-language/schema/raw/master/csl-citation.json"} </w:instrText>
      </w:r>
      <w:r w:rsidR="002362CD" w:rsidRPr="006B75CE">
        <w:fldChar w:fldCharType="separate"/>
      </w:r>
      <w:r w:rsidR="00EC2023" w:rsidRPr="00EC2023">
        <w:rPr>
          <w:rFonts w:ascii="Times New Roman" w:hAnsi="Times New Roman" w:cs="Times New Roman"/>
        </w:rPr>
        <w:t>[@blythe2005; @overbeeke2003]</w:t>
      </w:r>
      <w:r w:rsidR="002362CD" w:rsidRPr="006B75CE">
        <w:fldChar w:fldCharType="end"/>
      </w:r>
      <w:r w:rsidR="002362CD" w:rsidRPr="006B75CE">
        <w:t>.</w:t>
      </w:r>
      <w:r w:rsidR="002362CD">
        <w:t xml:space="preserve"> </w:t>
      </w:r>
      <w:r>
        <w:t>Moreover,</w:t>
      </w:r>
      <w:r w:rsidR="002362CD">
        <w:t xml:space="preserve"> l</w:t>
      </w:r>
      <w:r w:rsidR="00CD7673" w:rsidRPr="006B75CE">
        <w:t xml:space="preserve">ittle research is focused on </w:t>
      </w:r>
      <w:r w:rsidR="00204B35">
        <w:t xml:space="preserve">the </w:t>
      </w:r>
      <w:r w:rsidR="00CD7673" w:rsidRPr="006B75CE">
        <w:t xml:space="preserve">development of </w:t>
      </w:r>
      <w:r w:rsidR="00204B35">
        <w:t>IE</w:t>
      </w:r>
      <w:r w:rsidR="00CD7673" w:rsidRPr="006B75CE">
        <w:t xml:space="preserve">, resulting in a lack of systematic </w:t>
      </w:r>
      <w:r w:rsidR="00CD7673" w:rsidRPr="006B75CE">
        <w:lastRenderedPageBreak/>
        <w:t xml:space="preserve">and computational approaches for </w:t>
      </w:r>
      <w:r w:rsidR="00E86570">
        <w:t xml:space="preserve">its </w:t>
      </w:r>
      <w:r w:rsidR="00CD7673" w:rsidRPr="006B75CE">
        <w:t xml:space="preserve">initiation, </w:t>
      </w:r>
      <w:r w:rsidR="00CD7673" w:rsidRPr="007F4465">
        <w:t>sustainment</w:t>
      </w:r>
      <w:r w:rsidR="00204B35">
        <w:t>,</w:t>
      </w:r>
      <w:r w:rsidR="00CD7673">
        <w:t xml:space="preserve"> </w:t>
      </w:r>
      <w:r w:rsidR="00CD7673" w:rsidRPr="006B75CE">
        <w:t xml:space="preserve">and </w:t>
      </w:r>
      <w:r w:rsidR="00CD7673">
        <w:t>improvement of</w:t>
      </w:r>
      <w:r w:rsidR="00CD7673" w:rsidRPr="006B75CE">
        <w:t xml:space="preserve"> IE </w:t>
      </w:r>
      <w:r w:rsidR="00CD7673" w:rsidRPr="006B75CE">
        <w:fldChar w:fldCharType="begin"/>
      </w:r>
      <w:r w:rsidR="00EC2023">
        <w:instrText xml:space="preserve"> ADDIN ZOTERO_ITEM CSL_CITATION {"citationID":"sXrRX4Yl","properties":{"formattedCitation":"[@obrien2017; @obrien2016d]","plainCitation":"[@obrien2017; @obrien2016d]","noteIndex":0},"citationItems":[{"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id":2150,"uris":["http://zotero.org/users/2644296/items/AU92JHB4"],"itemData":{"id":2150,"type":"article-journal","abstract":"User engagement (UE) is a quality of user experience characterized by the depth of an actor's cognitive, temporal, and/or emotional investment in an interaction with a digital system. Currently more art than science, UE has gained theoretical and methodological traction over the past decade, yet there is still a need to establish empirical links between UE and desired outcomes (e.g., learning, behavior change), and to understand the myriad user, system, contextual, and so on, factors that predict successful digital engagement. This paper focuses on the relationship between UE and media format as a potential antecedent, and the outcome of learning, operationalized as short-term knowledge retention. Participants interacted with two human-interest stories in one of four media formats: video, audio, narrative text, or transcript-style text; short-term knowledge retention was measured using post-task multiple choice and short-answer questions. It was anticipated that format would have a strong effect on UE, and that more engaged users would recall more information about the stories. However, these hypotheses were not fully supported, and the nature of the relationship between UE and learning was more nuanced than expected. This research has implications for the design of information systems and, more fundamentally, the impetus to make digital environments engaging.","container-title":"Journal of the Association for Information Science and Technology","DOI":"10.1002/asi.23854","ISSN":"2330-1643","issue":"12","journalAbbreviation":"Journal of the Association for Information Science and Technology","language":"en","note":"ZSCC: 0000008","page":"2809-2820","source":"Wiley Online Library","title":"Antecedents and learning outcomes of online news engagement","URL":"http://onlinelibrary.wiley.com.libproxy.albany.edu/doi/10.1002/asi.23854/abstract","volume":"68","author":[{"family":"O'Brien","given":"Heather L."}],"accessed":{"date-parts":[["2018",2,16]]},"issued":{"date-parts":[["2017",12,1]]},"citation-key":"obrien2017"}}],"schema":"https://github.com/citation-style-language/schema/raw/master/csl-citation.json"} </w:instrText>
      </w:r>
      <w:r w:rsidR="00CD7673" w:rsidRPr="006B75CE">
        <w:fldChar w:fldCharType="separate"/>
      </w:r>
      <w:r w:rsidR="00EC2023" w:rsidRPr="00EC2023">
        <w:rPr>
          <w:rFonts w:ascii="Times New Roman" w:hAnsi="Times New Roman" w:cs="Times New Roman"/>
        </w:rPr>
        <w:t>[@obrien2017; @obrien2016d]</w:t>
      </w:r>
      <w:r w:rsidR="00CD7673" w:rsidRPr="006B75CE">
        <w:fldChar w:fldCharType="end"/>
      </w:r>
      <w:r w:rsidR="00CD7673" w:rsidRPr="006B75CE">
        <w:t xml:space="preserve">. </w:t>
      </w:r>
    </w:p>
    <w:p w14:paraId="42465D9F" w14:textId="0A21B817" w:rsidR="00CD7673" w:rsidRDefault="006B69A4" w:rsidP="00EC2023">
      <w:r>
        <w:t>Resolving th</w:t>
      </w:r>
      <w:r w:rsidR="002362CD">
        <w:t>e</w:t>
      </w:r>
      <w:r>
        <w:t>s</w:t>
      </w:r>
      <w:r w:rsidR="002362CD">
        <w:t>e</w:t>
      </w:r>
      <w:r>
        <w:t xml:space="preserve"> problem</w:t>
      </w:r>
      <w:r w:rsidR="002362CD">
        <w:t>s</w:t>
      </w:r>
      <w:r>
        <w:t xml:space="preserve"> requires</w:t>
      </w:r>
      <w:r w:rsidR="00CD7673" w:rsidRPr="006B75CE">
        <w:t xml:space="preserve"> deep understanding of the </w:t>
      </w:r>
      <w:r>
        <w:t xml:space="preserve">IE </w:t>
      </w:r>
      <w:r w:rsidR="00CD7673" w:rsidRPr="006B75CE">
        <w:t>process</w:t>
      </w:r>
      <w:r>
        <w:t>;</w:t>
      </w:r>
      <w:r w:rsidR="00CD7673" w:rsidRPr="006B75CE">
        <w:t xml:space="preserve"> the factors that influence it</w:t>
      </w:r>
      <w:r>
        <w:t>;</w:t>
      </w:r>
      <w:r w:rsidR="00CD7673" w:rsidRPr="006B75CE">
        <w:t xml:space="preserve"> and how it can be predicted and </w:t>
      </w:r>
      <w:r w:rsidR="00204B35">
        <w:t>developed</w:t>
      </w:r>
      <w:r w:rsidR="00204B35" w:rsidRPr="006B75CE">
        <w:t xml:space="preserve"> </w:t>
      </w:r>
      <w:r w:rsidR="00CD7673" w:rsidRPr="006B75CE">
        <w:t>strategically, systematically</w:t>
      </w:r>
      <w:r>
        <w:t>,</w:t>
      </w:r>
      <w:r w:rsidR="00CD7673" w:rsidRPr="006B75CE">
        <w:t xml:space="preserve"> and computationally </w:t>
      </w:r>
      <w:r w:rsidR="00CD7673" w:rsidRPr="006B75CE">
        <w:fldChar w:fldCharType="begin"/>
      </w:r>
      <w:r w:rsidR="00EC2023">
        <w:instrText xml:space="preserve"> ADDIN ZOTERO_ITEM CSL_CITATION {"citationID":"a2tukmrh8g","properties":{"formattedCitation":"[@lalmas2014; @obrien2016d]","plainCitation":"[@lalmas2014; @obrien2016d]","noteIndex":0},"citationItems":[{"id":2289,"uris":["http://zotero.org/users/2644296/items/85X6IBVQ"],"itemData":{"id":2289,"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URL":"http://www.morganclaypool.com/doi/abs/10.2200/S00605ED1V01Y201410ICR038","volume":"6","author":[{"family":"Lalmas","given":"Mounia"},{"family":"O'Brien","given":"Heather L."},{"family":"Yom-Tov","given":"Elad"}],"accessed":{"date-parts":[["2016",2,20]]},"issued":{"date-parts":[["2014"]]},"citation-key":"lalmas2014"}},{"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schema":"https://github.com/citation-style-language/schema/raw/master/csl-citation.json"} </w:instrText>
      </w:r>
      <w:r w:rsidR="00CD7673" w:rsidRPr="006B75CE">
        <w:fldChar w:fldCharType="separate"/>
      </w:r>
      <w:r w:rsidR="00EC2023" w:rsidRPr="00EC2023">
        <w:rPr>
          <w:rFonts w:ascii="Times New Roman" w:hAnsi="Times New Roman" w:cs="Times New Roman"/>
        </w:rPr>
        <w:t>[@lalmas2014; @obrien2016d]</w:t>
      </w:r>
      <w:r w:rsidR="00CD7673" w:rsidRPr="006B75CE">
        <w:fldChar w:fldCharType="end"/>
      </w:r>
      <w:r w:rsidR="00CD7673" w:rsidRPr="006B75CE">
        <w:t>.</w:t>
      </w:r>
      <w:r w:rsidR="00CD7673">
        <w:t xml:space="preserve"> </w:t>
      </w:r>
    </w:p>
    <w:p w14:paraId="20828597" w14:textId="77777777" w:rsidR="00CD7673" w:rsidRDefault="00CD7673" w:rsidP="00CD7673">
      <w:pPr>
        <w:pStyle w:val="Heading2"/>
      </w:pPr>
      <w:bookmarkStart w:id="7" w:name="_Toc114161214"/>
      <w:bookmarkEnd w:id="5"/>
      <w:r w:rsidRPr="00092DDA">
        <w:t>Objectives</w:t>
      </w:r>
      <w:r>
        <w:t xml:space="preserve"> and goals</w:t>
      </w:r>
      <w:bookmarkEnd w:id="7"/>
    </w:p>
    <w:p w14:paraId="69D50044" w14:textId="6206FA74" w:rsidR="00135D11" w:rsidRPr="00294140" w:rsidRDefault="00CD7673" w:rsidP="00D101F6">
      <w:r w:rsidRPr="00EF4AE2">
        <w:t>The overarching objective of this dissertation</w:t>
      </w:r>
      <w:r w:rsidR="00135D11" w:rsidRPr="00EF4AE2">
        <w:t xml:space="preserve"> </w:t>
      </w:r>
      <w:r w:rsidR="00611B0F" w:rsidRPr="00EF4AE2">
        <w:t>was</w:t>
      </w:r>
      <w:r w:rsidR="00135D11" w:rsidRPr="00EF4AE2">
        <w:t xml:space="preserve"> to improve </w:t>
      </w:r>
      <w:r w:rsidR="00FF2E78" w:rsidRPr="00EF4AE2">
        <w:t xml:space="preserve">the </w:t>
      </w:r>
      <w:r w:rsidR="00135D11" w:rsidRPr="00EF4AE2">
        <w:t xml:space="preserve">delivery and design of digital textual information. </w:t>
      </w:r>
      <w:r w:rsidR="00EE6292" w:rsidRPr="00EF4AE2">
        <w:t xml:space="preserve">Its specific aim </w:t>
      </w:r>
      <w:r w:rsidR="00611B0F" w:rsidRPr="00EF4AE2">
        <w:t>was</w:t>
      </w:r>
      <w:r w:rsidR="00135D11" w:rsidRPr="00EF4AE2">
        <w:t xml:space="preserve"> to develop and validate a descriptive, predictive</w:t>
      </w:r>
      <w:r w:rsidR="00611B0F" w:rsidRPr="00EF4AE2">
        <w:t>,</w:t>
      </w:r>
      <w:r w:rsidR="00135D11" w:rsidRPr="00EF4AE2">
        <w:t xml:space="preserve"> and prescriptive framework for IE measurement and manipulation</w:t>
      </w:r>
      <w:proofErr w:type="gramStart"/>
      <w:r w:rsidR="00135D11" w:rsidRPr="00EF4AE2">
        <w:t xml:space="preserve">.  </w:t>
      </w:r>
      <w:proofErr w:type="gramEnd"/>
      <w:r w:rsidR="00FF2E78">
        <w:t>Achieving this aim required fulfillment of the following goals</w:t>
      </w:r>
      <w:r w:rsidR="00135D11" w:rsidRPr="00294140">
        <w:t>:</w:t>
      </w:r>
    </w:p>
    <w:p w14:paraId="2B783002" w14:textId="77777777" w:rsidR="00135D11" w:rsidRDefault="00135D11" w:rsidP="00135D11">
      <w:pPr>
        <w:pStyle w:val="ListParagraph"/>
        <w:numPr>
          <w:ilvl w:val="0"/>
          <w:numId w:val="1"/>
        </w:numPr>
      </w:pPr>
      <w:r>
        <w:t>Conceptually and o</w:t>
      </w:r>
      <w:r w:rsidRPr="00092DDA">
        <w:t>perationally define</w:t>
      </w:r>
      <w:r>
        <w:t xml:space="preserve"> IE by identifying its distinctive dimensions and </w:t>
      </w:r>
      <w:proofErr w:type="gramStart"/>
      <w:r>
        <w:t>determinants</w:t>
      </w:r>
      <w:proofErr w:type="gramEnd"/>
    </w:p>
    <w:p w14:paraId="3CD68781" w14:textId="40C314B9" w:rsidR="00135D11" w:rsidRDefault="00135D11" w:rsidP="00135D11">
      <w:pPr>
        <w:pStyle w:val="ListParagraph"/>
        <w:numPr>
          <w:ilvl w:val="0"/>
          <w:numId w:val="1"/>
        </w:numPr>
      </w:pPr>
      <w:r>
        <w:t xml:space="preserve">Identify attributes of </w:t>
      </w:r>
      <w:r w:rsidRPr="00092DDA">
        <w:t>engaging information</w:t>
      </w:r>
      <w:r>
        <w:t xml:space="preserve"> and</w:t>
      </w:r>
      <w:r w:rsidR="00FF2E78">
        <w:t xml:space="preserve"> apply</w:t>
      </w:r>
      <w:r>
        <w:t xml:space="preserve"> them for quantitative feature </w:t>
      </w:r>
      <w:proofErr w:type="gramStart"/>
      <w:r>
        <w:t>selection</w:t>
      </w:r>
      <w:proofErr w:type="gramEnd"/>
      <w:r>
        <w:t xml:space="preserve"> </w:t>
      </w:r>
    </w:p>
    <w:p w14:paraId="0D194458" w14:textId="77777777" w:rsidR="00135D11" w:rsidRDefault="00135D11" w:rsidP="00135D11">
      <w:pPr>
        <w:pStyle w:val="ListParagraph"/>
        <w:numPr>
          <w:ilvl w:val="0"/>
          <w:numId w:val="1"/>
        </w:numPr>
      </w:pPr>
      <w:r w:rsidRPr="00092DDA">
        <w:t>Develop</w:t>
      </w:r>
      <w:r>
        <w:t xml:space="preserve"> a predictive </w:t>
      </w:r>
      <w:proofErr w:type="gramStart"/>
      <w:r>
        <w:t>model</w:t>
      </w:r>
      <w:proofErr w:type="gramEnd"/>
      <w:r>
        <w:t xml:space="preserve"> </w:t>
      </w:r>
    </w:p>
    <w:p w14:paraId="1D5FADB3" w14:textId="16FEDC38" w:rsidR="00135D11" w:rsidRPr="00092DDA" w:rsidRDefault="00135D11" w:rsidP="00135D11">
      <w:pPr>
        <w:pStyle w:val="ListParagraph"/>
        <w:numPr>
          <w:ilvl w:val="0"/>
          <w:numId w:val="1"/>
        </w:numPr>
      </w:pPr>
      <w:r>
        <w:t>Create and test an instrument to assess and manipulate IE s</w:t>
      </w:r>
      <w:r w:rsidRPr="00092DDA">
        <w:t xml:space="preserve">ystematically and </w:t>
      </w:r>
      <w:r w:rsidRPr="00294140">
        <w:t>computationally</w:t>
      </w:r>
      <w:r>
        <w:t xml:space="preserve"> </w:t>
      </w:r>
      <w:r w:rsidRPr="00092DDA">
        <w:t xml:space="preserve">using computational linguistics, text </w:t>
      </w:r>
      <w:r w:rsidR="00FF2E78">
        <w:t>analysis,</w:t>
      </w:r>
      <w:r>
        <w:t xml:space="preserve"> and NLP.</w:t>
      </w:r>
    </w:p>
    <w:p w14:paraId="7A977BAC" w14:textId="4A53101C" w:rsidR="00135D11" w:rsidRPr="00092DDA" w:rsidRDefault="00135D11" w:rsidP="00135D11">
      <w:r>
        <w:t>Achieving these goals require</w:t>
      </w:r>
      <w:r w:rsidR="00FF2E78">
        <w:t xml:space="preserve">d </w:t>
      </w:r>
      <w:r>
        <w:t>addressing the</w:t>
      </w:r>
      <w:r w:rsidRPr="00092DDA">
        <w:t xml:space="preserve"> following research questions: </w:t>
      </w:r>
    </w:p>
    <w:p w14:paraId="207078E9" w14:textId="1863E0CE" w:rsidR="00135D11" w:rsidRPr="00B34B93" w:rsidRDefault="00135D11" w:rsidP="00135D11">
      <w:pPr>
        <w:rPr>
          <w:b/>
          <w:bCs/>
        </w:rPr>
      </w:pPr>
      <w:r w:rsidRPr="00B34B93">
        <w:rPr>
          <w:b/>
          <w:bCs/>
        </w:rPr>
        <w:t>R</w:t>
      </w:r>
      <w:r w:rsidRPr="00B34B93">
        <w:rPr>
          <w:b/>
          <w:bCs/>
          <w:vertAlign w:val="subscript"/>
        </w:rPr>
        <w:t>1</w:t>
      </w:r>
      <w:r w:rsidRPr="00B34B93">
        <w:rPr>
          <w:b/>
          <w:bCs/>
        </w:rPr>
        <w:t>: What are the definitions, dimensions, and determinants of IE?</w:t>
      </w:r>
    </w:p>
    <w:p w14:paraId="15DB4D33" w14:textId="5562EC05" w:rsidR="00135D11" w:rsidRPr="00403CB3" w:rsidRDefault="00135D11" w:rsidP="00135D11">
      <w:pPr>
        <w:rPr>
          <w:b/>
          <w:bCs/>
        </w:rPr>
      </w:pPr>
      <w:r w:rsidRPr="00403CB3">
        <w:rPr>
          <w:b/>
          <w:bCs/>
        </w:rPr>
        <w:t>R</w:t>
      </w:r>
      <w:r w:rsidRPr="00403CB3">
        <w:rPr>
          <w:b/>
          <w:bCs/>
          <w:vertAlign w:val="subscript"/>
        </w:rPr>
        <w:t>2</w:t>
      </w:r>
      <w:r w:rsidRPr="00403CB3">
        <w:rPr>
          <w:b/>
          <w:bCs/>
        </w:rPr>
        <w:t xml:space="preserve">: Can IE be predicted systematically and computationally based on textual features? </w:t>
      </w:r>
    </w:p>
    <w:p w14:paraId="192D6D1B" w14:textId="3CABF4E3" w:rsidR="00135D11" w:rsidRPr="00403CB3" w:rsidRDefault="00135D11" w:rsidP="00135D11">
      <w:pPr>
        <w:rPr>
          <w:b/>
          <w:bCs/>
        </w:rPr>
      </w:pPr>
      <w:r w:rsidRPr="00403CB3">
        <w:rPr>
          <w:b/>
          <w:bCs/>
        </w:rPr>
        <w:lastRenderedPageBreak/>
        <w:t>R</w:t>
      </w:r>
      <w:r w:rsidRPr="00403CB3">
        <w:rPr>
          <w:b/>
          <w:bCs/>
          <w:vertAlign w:val="subscript"/>
        </w:rPr>
        <w:t>3</w:t>
      </w:r>
      <w:r w:rsidRPr="00403CB3">
        <w:rPr>
          <w:b/>
          <w:bCs/>
        </w:rPr>
        <w:t>: Can IE be manipulated systematically and computationally using computational linguistics and NLP?</w:t>
      </w:r>
    </w:p>
    <w:p w14:paraId="53BC17EB" w14:textId="5D89FCF7" w:rsidR="00CD7673" w:rsidRPr="00403CB3" w:rsidRDefault="00292021" w:rsidP="00CD7673">
      <w:r w:rsidRPr="00403CB3">
        <w:t xml:space="preserve">These </w:t>
      </w:r>
      <w:r w:rsidR="00135D11" w:rsidRPr="00403CB3">
        <w:t xml:space="preserve">questions </w:t>
      </w:r>
      <w:r w:rsidR="00FF2E78" w:rsidRPr="00403CB3">
        <w:t>were</w:t>
      </w:r>
      <w:r w:rsidR="00135D11" w:rsidRPr="00403CB3">
        <w:t xml:space="preserve"> addressed in three</w:t>
      </w:r>
      <w:r w:rsidR="00CD7673" w:rsidRPr="00403CB3">
        <w:t xml:space="preserve"> research phases</w:t>
      </w:r>
      <w:r w:rsidRPr="00403CB3">
        <w:t>.</w:t>
      </w:r>
      <w:r w:rsidR="00CD7673" w:rsidRPr="00403CB3">
        <w:t xml:space="preserve"> </w:t>
      </w:r>
    </w:p>
    <w:p w14:paraId="71EE8529" w14:textId="469F3517" w:rsidR="00CD7673" w:rsidRPr="00294140" w:rsidRDefault="00CD7673" w:rsidP="00CD7673">
      <w:r w:rsidRPr="00403CB3">
        <w:rPr>
          <w:b/>
          <w:bCs/>
          <w:u w:val="single"/>
        </w:rPr>
        <w:t>Phase I</w:t>
      </w:r>
      <w:r w:rsidR="00135D11" w:rsidRPr="00403CB3">
        <w:rPr>
          <w:b/>
          <w:bCs/>
          <w:u w:val="single"/>
        </w:rPr>
        <w:t xml:space="preserve"> (</w:t>
      </w:r>
      <w:r w:rsidR="00611B0F" w:rsidRPr="00403CB3">
        <w:rPr>
          <w:b/>
          <w:bCs/>
          <w:u w:val="single"/>
        </w:rPr>
        <w:t>C</w:t>
      </w:r>
      <w:r w:rsidR="00135D11" w:rsidRPr="00403CB3">
        <w:rPr>
          <w:b/>
          <w:bCs/>
          <w:u w:val="single"/>
        </w:rPr>
        <w:t>hapter 2)</w:t>
      </w:r>
      <w:r w:rsidR="00135D11" w:rsidRPr="00403CB3">
        <w:t xml:space="preserve"> conceptually and operationally define</w:t>
      </w:r>
      <w:r w:rsidR="00FF2E78" w:rsidRPr="00403CB3">
        <w:t>d</w:t>
      </w:r>
      <w:r w:rsidR="00135D11" w:rsidRPr="00403CB3">
        <w:t xml:space="preserve"> IE and its unique dimensions and determinants. </w:t>
      </w:r>
      <w:r w:rsidR="00FF2E78" w:rsidRPr="00403CB3">
        <w:t>The f</w:t>
      </w:r>
      <w:r w:rsidR="00135D11" w:rsidRPr="00403CB3">
        <w:t>i</w:t>
      </w:r>
      <w:r w:rsidR="00A63C6B" w:rsidRPr="00403CB3">
        <w:t>ndings</w:t>
      </w:r>
      <w:r w:rsidR="00135D11">
        <w:t xml:space="preserve"> </w:t>
      </w:r>
      <w:r w:rsidR="00FF2E78">
        <w:t>were</w:t>
      </w:r>
      <w:r w:rsidR="00135D11">
        <w:t xml:space="preserve"> used to develop</w:t>
      </w:r>
      <w:r w:rsidR="00135D11" w:rsidRPr="00B855D6">
        <w:t xml:space="preserve"> a new measurement model</w:t>
      </w:r>
      <w:r w:rsidR="00FF2E78">
        <w:t xml:space="preserve"> that</w:t>
      </w:r>
      <w:r w:rsidR="00135D11" w:rsidRPr="00B855D6">
        <w:t xml:space="preserve"> </w:t>
      </w:r>
      <w:r w:rsidR="00135D11">
        <w:t>emphasize</w:t>
      </w:r>
      <w:r w:rsidR="00FF2E78">
        <w:t>s</w:t>
      </w:r>
      <w:r w:rsidR="00135D11">
        <w:t xml:space="preserve"> the influence of word choice (phrasing) on IE </w:t>
      </w:r>
      <w:r w:rsidRPr="00B855D6">
        <w:t>and support</w:t>
      </w:r>
      <w:r w:rsidR="00FF2E78">
        <w:t>s</w:t>
      </w:r>
      <w:r w:rsidRPr="00B855D6">
        <w:t xml:space="preserve"> its significance as a research topic.</w:t>
      </w:r>
      <w:r w:rsidRPr="00294140">
        <w:t xml:space="preserve"> </w:t>
      </w:r>
    </w:p>
    <w:p w14:paraId="66775A39" w14:textId="713A569A" w:rsidR="00CD7673" w:rsidRPr="00294140" w:rsidRDefault="00CD7673" w:rsidP="00D101F6">
      <w:r w:rsidRPr="00294140">
        <w:t xml:space="preserve"> </w:t>
      </w:r>
      <w:r w:rsidRPr="00294140">
        <w:rPr>
          <w:b/>
          <w:bCs/>
          <w:u w:val="single"/>
        </w:rPr>
        <w:t>Phase II</w:t>
      </w:r>
      <w:r w:rsidR="00135D11">
        <w:rPr>
          <w:b/>
          <w:bCs/>
          <w:u w:val="single"/>
        </w:rPr>
        <w:t xml:space="preserve"> (</w:t>
      </w:r>
      <w:r w:rsidR="00611B0F">
        <w:rPr>
          <w:b/>
          <w:bCs/>
          <w:u w:val="single"/>
        </w:rPr>
        <w:t>C</w:t>
      </w:r>
      <w:r w:rsidR="00135D11">
        <w:rPr>
          <w:b/>
          <w:bCs/>
          <w:u w:val="single"/>
        </w:rPr>
        <w:t>hapter 3)</w:t>
      </w:r>
      <w:r w:rsidRPr="00294140">
        <w:t xml:space="preserve"> develop</w:t>
      </w:r>
      <w:r w:rsidR="00FF2E78">
        <w:t>ed</w:t>
      </w:r>
      <w:r w:rsidRPr="00294140">
        <w:t xml:space="preserve"> a </w:t>
      </w:r>
      <w:r w:rsidR="00135D11">
        <w:t xml:space="preserve">model and method </w:t>
      </w:r>
      <w:r w:rsidRPr="00294140">
        <w:t>to evaluate</w:t>
      </w:r>
      <w:r w:rsidR="00135D11">
        <w:t xml:space="preserve"> and predict IE. </w:t>
      </w:r>
      <w:r w:rsidR="00FF2E78">
        <w:t xml:space="preserve">Applying </w:t>
      </w:r>
      <w:r w:rsidR="00FF2E78" w:rsidRPr="00294140">
        <w:t xml:space="preserve">behavioral economics research, particularly Cumulative </w:t>
      </w:r>
      <w:r w:rsidR="00FF2E78">
        <w:t>P</w:t>
      </w:r>
      <w:r w:rsidR="00FF2E78" w:rsidRPr="00294140">
        <w:t xml:space="preserve">rospect </w:t>
      </w:r>
      <w:r w:rsidR="00FF2E78">
        <w:t>T</w:t>
      </w:r>
      <w:r w:rsidR="00FF2E78" w:rsidRPr="00294140">
        <w:t>heory (CPT)</w:t>
      </w:r>
      <w:r w:rsidR="00FF2E78">
        <w:t xml:space="preserve">, </w:t>
      </w:r>
      <w:r w:rsidR="00135D11">
        <w:t xml:space="preserve">predictive </w:t>
      </w:r>
      <w:r w:rsidR="00135D11" w:rsidRPr="00294140">
        <w:t xml:space="preserve">IE </w:t>
      </w:r>
      <w:r w:rsidR="00135D11">
        <w:t xml:space="preserve">attributes </w:t>
      </w:r>
      <w:r w:rsidR="00FF2E78">
        <w:t>were</w:t>
      </w:r>
      <w:r w:rsidR="00135D11">
        <w:t xml:space="preserve"> </w:t>
      </w:r>
      <w:r w:rsidR="00FF2E78">
        <w:t xml:space="preserve">identified and </w:t>
      </w:r>
      <w:r w:rsidR="00135D11">
        <w:t>mapped</w:t>
      </w:r>
      <w:r w:rsidR="00D75BC7">
        <w:t xml:space="preserve"> </w:t>
      </w:r>
      <w:r w:rsidRPr="00294140">
        <w:t>to quantifiable and measurable</w:t>
      </w:r>
      <w:r w:rsidR="00135D11">
        <w:t xml:space="preserve"> textual features</w:t>
      </w:r>
      <w:r w:rsidR="00FF2E78">
        <w:t xml:space="preserve"> that were</w:t>
      </w:r>
      <w:r w:rsidR="00135D11">
        <w:t xml:space="preserve"> empirically validated as significant predictors. </w:t>
      </w:r>
    </w:p>
    <w:p w14:paraId="7CC67816" w14:textId="4D62EE97" w:rsidR="00135D11" w:rsidRDefault="00CD7673" w:rsidP="00CD7673">
      <w:r w:rsidRPr="00403CB3">
        <w:rPr>
          <w:b/>
          <w:bCs/>
          <w:u w:val="single"/>
        </w:rPr>
        <w:t>Phase III</w:t>
      </w:r>
      <w:r w:rsidR="00135D11" w:rsidRPr="00403CB3">
        <w:rPr>
          <w:b/>
          <w:bCs/>
          <w:u w:val="single"/>
        </w:rPr>
        <w:t xml:space="preserve"> (</w:t>
      </w:r>
      <w:r w:rsidR="00611B0F" w:rsidRPr="00403CB3">
        <w:rPr>
          <w:b/>
          <w:bCs/>
          <w:u w:val="single"/>
        </w:rPr>
        <w:t>C</w:t>
      </w:r>
      <w:r w:rsidR="00135D11" w:rsidRPr="00403CB3">
        <w:rPr>
          <w:b/>
          <w:bCs/>
          <w:u w:val="single"/>
        </w:rPr>
        <w:t>hapter 4)</w:t>
      </w:r>
      <w:r w:rsidR="00135D11" w:rsidRPr="00403CB3">
        <w:t xml:space="preserve"> </w:t>
      </w:r>
      <w:r w:rsidR="00EE6292" w:rsidRPr="00403CB3">
        <w:t>dr</w:t>
      </w:r>
      <w:r w:rsidR="00FF2E78" w:rsidRPr="00403CB3">
        <w:t>ew</w:t>
      </w:r>
      <w:r w:rsidR="00C709F0">
        <w:t xml:space="preserve"> upon</w:t>
      </w:r>
      <w:r w:rsidRPr="00294140">
        <w:t xml:space="preserve"> embodied cognition and the framing effect</w:t>
      </w:r>
      <w:r w:rsidR="00EE6292">
        <w:t xml:space="preserve"> to</w:t>
      </w:r>
      <w:r w:rsidR="00C709F0">
        <w:t xml:space="preserve"> </w:t>
      </w:r>
      <w:r w:rsidR="00135D11">
        <w:t>develop and validate a prescriptive model and method to improve IE based on word substitution</w:t>
      </w:r>
      <w:proofErr w:type="gramStart"/>
      <w:r w:rsidR="00135D11">
        <w:t xml:space="preserve">. </w:t>
      </w:r>
      <w:r w:rsidR="00CB32D0">
        <w:t xml:space="preserve"> </w:t>
      </w:r>
      <w:proofErr w:type="gramEnd"/>
    </w:p>
    <w:p w14:paraId="5EA9603B" w14:textId="25C1597C" w:rsidR="00135D11" w:rsidRDefault="00FF2E78">
      <w:r>
        <w:t>The findings</w:t>
      </w:r>
      <w:r w:rsidR="00135D11">
        <w:t xml:space="preserve"> of these three phases </w:t>
      </w:r>
      <w:bookmarkStart w:id="8" w:name="_Hlk98443973"/>
      <w:r w:rsidR="007B54C8">
        <w:t>contribute</w:t>
      </w:r>
      <w:r>
        <w:t>d</w:t>
      </w:r>
      <w:r w:rsidR="007B54C8">
        <w:t xml:space="preserve"> to </w:t>
      </w:r>
      <w:r w:rsidR="00CD7673" w:rsidRPr="00A50DD3">
        <w:t xml:space="preserve">the development and validation of (1) </w:t>
      </w:r>
      <w:r w:rsidR="00F4319C">
        <w:t>a</w:t>
      </w:r>
      <w:r w:rsidR="00CD7673" w:rsidRPr="00A50DD3">
        <w:t>n original definition and measurement model for IE</w:t>
      </w:r>
      <w:r w:rsidR="00F4319C">
        <w:t xml:space="preserve">, </w:t>
      </w:r>
      <w:r w:rsidR="00CD7673" w:rsidRPr="00A50DD3">
        <w:t xml:space="preserve">(2) </w:t>
      </w:r>
      <w:r w:rsidR="00E51612">
        <w:t>a</w:t>
      </w:r>
      <w:r w:rsidR="00CD7673" w:rsidRPr="00A50DD3">
        <w:t xml:space="preserve"> </w:t>
      </w:r>
      <w:r w:rsidR="00F4319C">
        <w:t>s</w:t>
      </w:r>
      <w:r w:rsidR="00CD7673" w:rsidRPr="00A50DD3">
        <w:t xml:space="preserve">et of features useful for predicting and </w:t>
      </w:r>
      <w:r w:rsidR="00F4319C">
        <w:t>develop</w:t>
      </w:r>
      <w:r w:rsidR="007B54C8">
        <w:t>ing</w:t>
      </w:r>
      <w:r w:rsidR="00F4319C" w:rsidRPr="00A50DD3">
        <w:t xml:space="preserve"> </w:t>
      </w:r>
      <w:r w:rsidR="00CD7673" w:rsidRPr="00A50DD3">
        <w:t>IE</w:t>
      </w:r>
      <w:r w:rsidR="00F4319C">
        <w:t>, and</w:t>
      </w:r>
      <w:r w:rsidR="00CD7673" w:rsidRPr="00A50DD3">
        <w:t xml:space="preserve"> (3) </w:t>
      </w:r>
      <w:r w:rsidR="00F4319C">
        <w:t>a</w:t>
      </w:r>
      <w:r w:rsidR="00CD7673" w:rsidRPr="00A50DD3">
        <w:t xml:space="preserve"> method </w:t>
      </w:r>
      <w:r w:rsidR="00F4319C">
        <w:t xml:space="preserve">of IE </w:t>
      </w:r>
      <w:r w:rsidR="00CD7673" w:rsidRPr="00A50DD3">
        <w:t>asses</w:t>
      </w:r>
      <w:r w:rsidR="00CD7673">
        <w:t>s</w:t>
      </w:r>
      <w:r w:rsidR="00F4319C">
        <w:t>ment</w:t>
      </w:r>
      <w:r w:rsidR="00CD7673" w:rsidRPr="00A50DD3">
        <w:t xml:space="preserve"> and </w:t>
      </w:r>
      <w:r w:rsidR="00F4319C" w:rsidRPr="00A50DD3">
        <w:t>manipul</w:t>
      </w:r>
      <w:r w:rsidR="00F4319C">
        <w:t>ation u</w:t>
      </w:r>
      <w:r w:rsidR="00CD7673" w:rsidRPr="00A50DD3">
        <w:t>sing computational linguistics.</w:t>
      </w:r>
      <w:r w:rsidR="007B54C8">
        <w:t xml:space="preserve"> </w:t>
      </w:r>
    </w:p>
    <w:p w14:paraId="384B247D" w14:textId="2A74D202" w:rsidR="00CD7673" w:rsidRDefault="00CD7673" w:rsidP="00CD7673">
      <w:r>
        <w:t xml:space="preserve">The following chapters describe the three research phases </w:t>
      </w:r>
      <w:r w:rsidR="007B54C8">
        <w:t>in detail.</w:t>
      </w:r>
    </w:p>
    <w:p w14:paraId="6F93C146" w14:textId="126A9949" w:rsidR="00CD7673" w:rsidRDefault="00CD7673">
      <w:pPr>
        <w:pBdr>
          <w:top w:val="none" w:sz="0" w:space="0" w:color="auto"/>
          <w:left w:val="none" w:sz="0" w:space="0" w:color="auto"/>
          <w:bottom w:val="none" w:sz="0" w:space="0" w:color="auto"/>
          <w:right w:val="none" w:sz="0" w:space="0" w:color="auto"/>
          <w:between w:val="none" w:sz="0" w:space="0" w:color="auto"/>
        </w:pBdr>
        <w:spacing w:line="259" w:lineRule="auto"/>
      </w:pPr>
      <w:r>
        <w:br w:type="page"/>
      </w:r>
    </w:p>
    <w:p w14:paraId="1E874CEE" w14:textId="5A674702" w:rsidR="00CD7673" w:rsidRDefault="00CD7673" w:rsidP="00CD7673">
      <w:pPr>
        <w:pStyle w:val="Heading1"/>
      </w:pPr>
      <w:bookmarkStart w:id="9" w:name="_Toc114161215"/>
      <w:bookmarkEnd w:id="8"/>
      <w:r w:rsidRPr="00506C67">
        <w:lastRenderedPageBreak/>
        <w:t>Definition,</w:t>
      </w:r>
      <w:r w:rsidR="007B54C8">
        <w:t xml:space="preserve"> D</w:t>
      </w:r>
      <w:r w:rsidRPr="00506C67">
        <w:t>imensions</w:t>
      </w:r>
      <w:r w:rsidR="00FC6EE3">
        <w:t>,</w:t>
      </w:r>
      <w:r w:rsidRPr="00506C67">
        <w:t xml:space="preserve"> and </w:t>
      </w:r>
      <w:r w:rsidR="007B54C8">
        <w:t>D</w:t>
      </w:r>
      <w:r w:rsidRPr="00506C67">
        <w:t>eterminants</w:t>
      </w:r>
      <w:r w:rsidR="005A1771">
        <w:t xml:space="preserve"> of Information Engagement</w:t>
      </w:r>
      <w:bookmarkEnd w:id="9"/>
    </w:p>
    <w:p w14:paraId="0422A65F" w14:textId="4DCA7A92" w:rsidR="00CD7673" w:rsidRDefault="00CD7673" w:rsidP="00CD7673">
      <w:pPr>
        <w:pStyle w:val="Heading2"/>
      </w:pPr>
      <w:bookmarkStart w:id="10" w:name="_Toc114161216"/>
      <w:r>
        <w:t>Introduction</w:t>
      </w:r>
      <w:bookmarkEnd w:id="10"/>
    </w:p>
    <w:p w14:paraId="4855AE4C" w14:textId="313F44CB" w:rsidR="00135D11" w:rsidRDefault="007B54C8" w:rsidP="00135D11">
      <w:r w:rsidRPr="00F82D6E">
        <w:t>Phase I</w:t>
      </w:r>
      <w:r w:rsidR="009F73B4" w:rsidRPr="00F82D6E">
        <w:t xml:space="preserve"> explore</w:t>
      </w:r>
      <w:r w:rsidR="00A72DFE">
        <w:t>d the</w:t>
      </w:r>
      <w:r w:rsidR="004332F1" w:rsidRPr="00F82D6E">
        <w:t xml:space="preserve"> dimensions and drivers</w:t>
      </w:r>
      <w:r w:rsidR="009F73B4" w:rsidRPr="00F82D6E">
        <w:t xml:space="preserve"> </w:t>
      </w:r>
      <w:r w:rsidR="004332F1" w:rsidRPr="00F82D6E">
        <w:t xml:space="preserve">of IE, focusing on the influence of textual information. </w:t>
      </w:r>
      <w:r w:rsidRPr="00F82D6E">
        <w:t>First,</w:t>
      </w:r>
      <w:r w:rsidR="009F73B4" w:rsidRPr="00F82D6E">
        <w:t xml:space="preserve"> a comprehensive, </w:t>
      </w:r>
      <w:r w:rsidR="00311A76" w:rsidRPr="00F82D6E">
        <w:t>interdisciplinary</w:t>
      </w:r>
      <w:r w:rsidR="009F73B4" w:rsidRPr="00F82D6E">
        <w:t xml:space="preserve"> literature</w:t>
      </w:r>
      <w:r w:rsidR="004332F1" w:rsidRPr="00F82D6E">
        <w:t xml:space="preserve"> synthesis was</w:t>
      </w:r>
      <w:r w:rsidR="009F73B4" w:rsidRPr="00F82D6E">
        <w:t xml:space="preserve"> conducted</w:t>
      </w:r>
      <w:r w:rsidR="00410FDC">
        <w:t xml:space="preserve"> to define IE, describe how it is</w:t>
      </w:r>
      <w:r w:rsidR="003F3A06" w:rsidRPr="00F82D6E">
        <w:t xml:space="preserve"> </w:t>
      </w:r>
      <w:r w:rsidR="009F73B4" w:rsidRPr="00F82D6E">
        <w:t>manifest</w:t>
      </w:r>
      <w:r w:rsidR="003F3A06" w:rsidRPr="00F82D6E">
        <w:t>ed</w:t>
      </w:r>
      <w:r w:rsidR="009F73B4" w:rsidRPr="00F82D6E">
        <w:t xml:space="preserve"> </w:t>
      </w:r>
      <w:r w:rsidRPr="00F82D6E">
        <w:t>(</w:t>
      </w:r>
      <w:r w:rsidR="00F4319C" w:rsidRPr="00F82D6E">
        <w:t xml:space="preserve">i.e., </w:t>
      </w:r>
      <w:r w:rsidR="009F73B4" w:rsidRPr="00F82D6E">
        <w:t xml:space="preserve">its </w:t>
      </w:r>
      <w:r w:rsidRPr="00F82D6E">
        <w:t>attributes</w:t>
      </w:r>
      <w:r w:rsidR="009F73B4" w:rsidRPr="00F82D6E">
        <w:t>)</w:t>
      </w:r>
      <w:r w:rsidR="00410FDC">
        <w:t>,</w:t>
      </w:r>
      <w:r w:rsidR="009F73B4" w:rsidRPr="00F82D6E">
        <w:t xml:space="preserve"> and </w:t>
      </w:r>
      <w:r w:rsidR="00F4319C" w:rsidRPr="00F82D6E">
        <w:t>identify</w:t>
      </w:r>
      <w:r w:rsidR="009F73B4" w:rsidRPr="00F82D6E">
        <w:t xml:space="preserve"> its </w:t>
      </w:r>
      <w:r w:rsidR="00311A76" w:rsidRPr="00F82D6E">
        <w:t>determinants</w:t>
      </w:r>
      <w:r w:rsidR="009F73B4" w:rsidRPr="00F82D6E">
        <w:t>.</w:t>
      </w:r>
      <w:r w:rsidR="003F3A06" w:rsidRPr="00F82D6E">
        <w:t xml:space="preserve"> </w:t>
      </w:r>
      <w:r w:rsidR="000A1A49" w:rsidRPr="00F82D6E">
        <w:t>At the same time, two</w:t>
      </w:r>
      <w:r w:rsidR="009F73B4" w:rsidRPr="00F82D6E">
        <w:t xml:space="preserve"> </w:t>
      </w:r>
      <w:r w:rsidR="00311A76" w:rsidRPr="00F82D6E">
        <w:t>theoretical</w:t>
      </w:r>
      <w:r w:rsidR="009F73B4" w:rsidRPr="00F82D6E">
        <w:t xml:space="preserve"> models,</w:t>
      </w:r>
      <w:r w:rsidR="003F3A06" w:rsidRPr="00F82D6E">
        <w:t xml:space="preserve"> </w:t>
      </w:r>
      <w:r w:rsidR="003F3A06" w:rsidRPr="00DF533B">
        <w:rPr>
          <w:i/>
          <w:iCs/>
        </w:rPr>
        <w:t>User Engagement Theory</w:t>
      </w:r>
      <w:r w:rsidR="003F3A06" w:rsidRPr="00F82D6E">
        <w:t xml:space="preserve"> </w:t>
      </w:r>
      <w:r w:rsidR="007F6E38">
        <w:t xml:space="preserve">(UET) </w:t>
      </w:r>
      <w:r w:rsidR="003F3A06" w:rsidRPr="00F82D6E">
        <w:t xml:space="preserve">and </w:t>
      </w:r>
      <w:r w:rsidR="003F3A06" w:rsidRPr="00DF533B">
        <w:rPr>
          <w:i/>
          <w:iCs/>
        </w:rPr>
        <w:t>Information Behavior Theory</w:t>
      </w:r>
      <w:r w:rsidR="007F6E38">
        <w:t xml:space="preserve"> (IBT)</w:t>
      </w:r>
      <w:r w:rsidR="003F3A06" w:rsidRPr="00F82D6E">
        <w:t xml:space="preserve">, </w:t>
      </w:r>
      <w:r w:rsidR="00410FDC">
        <w:t>were</w:t>
      </w:r>
      <w:r w:rsidR="00EB6B4F" w:rsidRPr="00F82D6E">
        <w:t xml:space="preserve"> </w:t>
      </w:r>
      <w:r w:rsidR="003F3A06" w:rsidRPr="00F82D6E">
        <w:t>reviewed and unified</w:t>
      </w:r>
      <w:r w:rsidR="00EB6B4F" w:rsidRPr="00F82D6E">
        <w:t xml:space="preserve"> for application to the information model</w:t>
      </w:r>
      <w:r w:rsidR="003F3A06" w:rsidRPr="00F82D6E">
        <w:t xml:space="preserve">. </w:t>
      </w:r>
      <w:r w:rsidR="000A1A49" w:rsidRPr="00F82D6E">
        <w:t>S</w:t>
      </w:r>
      <w:r w:rsidR="009F73B4" w:rsidRPr="00F82D6E">
        <w:t>ynthesiz</w:t>
      </w:r>
      <w:r w:rsidR="000A1A49" w:rsidRPr="00F82D6E">
        <w:t>ing</w:t>
      </w:r>
      <w:r w:rsidR="009F73B4" w:rsidRPr="00F82D6E">
        <w:t xml:space="preserve"> the theoretical models and the related literature</w:t>
      </w:r>
      <w:r w:rsidR="000A1A49" w:rsidRPr="00F82D6E">
        <w:t xml:space="preserve"> allow</w:t>
      </w:r>
      <w:r w:rsidR="00410FDC">
        <w:t>ed</w:t>
      </w:r>
      <w:r w:rsidR="000A1A49" w:rsidRPr="00F82D6E">
        <w:t xml:space="preserve"> for development of</w:t>
      </w:r>
      <w:r w:rsidR="009F73B4" w:rsidRPr="00F82D6E">
        <w:t xml:space="preserve"> a model illustrat</w:t>
      </w:r>
      <w:r w:rsidR="000A1A49" w:rsidRPr="00F82D6E">
        <w:t>ing</w:t>
      </w:r>
      <w:r w:rsidR="009F73B4" w:rsidRPr="00F82D6E">
        <w:t xml:space="preserve"> how IE is manifested, d</w:t>
      </w:r>
      <w:r w:rsidR="00CB14D3" w:rsidRPr="00F82D6E">
        <w:t>if</w:t>
      </w:r>
      <w:r w:rsidR="009F73B4" w:rsidRPr="00F82D6E">
        <w:t>fers from other forms of engagement</w:t>
      </w:r>
      <w:r w:rsidR="000A1A49" w:rsidRPr="00F82D6E">
        <w:t xml:space="preserve">, and </w:t>
      </w:r>
      <w:r w:rsidR="003F3A06" w:rsidRPr="00F82D6E">
        <w:t>is driven and fostered by the information itself</w:t>
      </w:r>
      <w:proofErr w:type="gramStart"/>
      <w:r w:rsidR="009F73B4" w:rsidRPr="00F82D6E">
        <w:t>.</w:t>
      </w:r>
      <w:r w:rsidR="00EB6B4F" w:rsidRPr="00F82D6E">
        <w:t xml:space="preserve"> </w:t>
      </w:r>
      <w:r w:rsidR="009F73B4" w:rsidRPr="00F82D6E">
        <w:t xml:space="preserve"> </w:t>
      </w:r>
      <w:proofErr w:type="gramEnd"/>
      <w:r w:rsidR="009F73B4" w:rsidRPr="00F82D6E">
        <w:t xml:space="preserve">Finally, the </w:t>
      </w:r>
      <w:r w:rsidR="003F3A06" w:rsidRPr="00F82D6E">
        <w:t xml:space="preserve">model </w:t>
      </w:r>
      <w:r w:rsidR="00410FDC">
        <w:t>was</w:t>
      </w:r>
      <w:r w:rsidR="003F3A06" w:rsidRPr="00F82D6E">
        <w:t xml:space="preserve"> </w:t>
      </w:r>
      <w:r w:rsidR="00311A76" w:rsidRPr="00F82D6E">
        <w:t>empirically</w:t>
      </w:r>
      <w:r w:rsidR="009F73B4" w:rsidRPr="00F82D6E">
        <w:t xml:space="preserve"> </w:t>
      </w:r>
      <w:r w:rsidR="003F3A06" w:rsidRPr="00F82D6E">
        <w:t xml:space="preserve">validated in </w:t>
      </w:r>
      <w:r w:rsidR="009F73B4" w:rsidRPr="00F82D6E">
        <w:t xml:space="preserve">a </w:t>
      </w:r>
      <w:r w:rsidR="00FF3FAF" w:rsidRPr="00F82D6E">
        <w:t>large-scale</w:t>
      </w:r>
      <w:r w:rsidR="009F73B4" w:rsidRPr="00F82D6E">
        <w:t xml:space="preserve"> user stud</w:t>
      </w:r>
      <w:r w:rsidR="00A22A16" w:rsidRPr="00F82D6E">
        <w:t xml:space="preserve">y measuring </w:t>
      </w:r>
      <w:r w:rsidR="005A1771" w:rsidRPr="00F82D6E">
        <w:t>the</w:t>
      </w:r>
      <w:r w:rsidR="009F73B4" w:rsidRPr="00F82D6E">
        <w:t xml:space="preserve"> dimensions </w:t>
      </w:r>
      <w:r w:rsidR="005A1771" w:rsidRPr="00F82D6E">
        <w:t>of IE</w:t>
      </w:r>
      <w:r w:rsidR="00135D11" w:rsidRPr="00F82D6E">
        <w:t>.</w:t>
      </w:r>
    </w:p>
    <w:p w14:paraId="48F3EDE1" w14:textId="5CDDE98D" w:rsidR="00CD7673" w:rsidRDefault="00CD7673" w:rsidP="00D101F6">
      <w:pPr>
        <w:pStyle w:val="Heading2"/>
      </w:pPr>
      <w:bookmarkStart w:id="11" w:name="_Toc114161217"/>
      <w:r>
        <w:t>Literature review</w:t>
      </w:r>
      <w:bookmarkEnd w:id="11"/>
    </w:p>
    <w:p w14:paraId="672FE626" w14:textId="58C142C5" w:rsidR="00501D58" w:rsidRDefault="00501D58" w:rsidP="00372473">
      <w:pPr>
        <w:pStyle w:val="Heading3"/>
      </w:pPr>
      <w:bookmarkStart w:id="12" w:name="_Toc114161218"/>
      <w:r w:rsidRPr="00092DDA">
        <w:t>Definitions</w:t>
      </w:r>
      <w:bookmarkEnd w:id="12"/>
    </w:p>
    <w:p w14:paraId="79AA69A6" w14:textId="3EDD3A0E" w:rsidR="003F3A06" w:rsidRPr="00092DDA" w:rsidRDefault="007E3212" w:rsidP="00EC2023">
      <w:pPr>
        <w:rPr>
          <w:color w:val="222222"/>
          <w:shd w:val="clear" w:color="auto" w:fill="FFFFFF"/>
        </w:rPr>
      </w:pPr>
      <w:r>
        <w:t>The</w:t>
      </w:r>
      <w:r w:rsidR="00200E3D">
        <w:t xml:space="preserve"> definition of</w:t>
      </w:r>
      <w:r w:rsidR="003F3A06" w:rsidRPr="00092DDA">
        <w:t xml:space="preserve"> </w:t>
      </w:r>
      <w:r w:rsidR="003F3A06" w:rsidRPr="00D70A81">
        <w:rPr>
          <w:i/>
          <w:iCs/>
        </w:rPr>
        <w:t>engagement</w:t>
      </w:r>
      <w:r w:rsidR="00200E3D" w:rsidRPr="00D70A81">
        <w:rPr>
          <w:i/>
          <w:iCs/>
        </w:rPr>
        <w:t xml:space="preserve"> </w:t>
      </w:r>
      <w:r w:rsidR="003F3A06" w:rsidRPr="00092DDA">
        <w:t xml:space="preserve">varies </w:t>
      </w:r>
      <w:r w:rsidR="00200E3D">
        <w:t>by</w:t>
      </w:r>
      <w:r w:rsidR="003F3A06" w:rsidRPr="00092DDA">
        <w:t xml:space="preserve"> the domain</w:t>
      </w:r>
      <w:r w:rsidR="00D80D1A">
        <w:t>s</w:t>
      </w:r>
      <w:r w:rsidR="00EB6B4F">
        <w:t xml:space="preserve"> in which it is a factor</w:t>
      </w:r>
      <w:r w:rsidR="003F3A06" w:rsidRPr="00092DDA">
        <w:t xml:space="preserve">. </w:t>
      </w:r>
      <w:r w:rsidR="00D80D1A">
        <w:rPr>
          <w:noProof/>
        </w:rPr>
        <w:t>I</w:t>
      </w:r>
      <w:r w:rsidR="003F3A06" w:rsidRPr="00092DDA">
        <w:rPr>
          <w:noProof/>
        </w:rPr>
        <w:t xml:space="preserve">n the </w:t>
      </w:r>
      <w:r w:rsidR="00D80D1A">
        <w:rPr>
          <w:noProof/>
        </w:rPr>
        <w:t xml:space="preserve">domains </w:t>
      </w:r>
      <w:r w:rsidR="003F3A06" w:rsidRPr="00092DDA">
        <w:rPr>
          <w:noProof/>
        </w:rPr>
        <w:t>of government and public policy, the term</w:t>
      </w:r>
      <w:r w:rsidR="00200E3D">
        <w:rPr>
          <w:noProof/>
        </w:rPr>
        <w:t>s</w:t>
      </w:r>
      <w:r w:rsidR="003F3A06" w:rsidRPr="00092DDA">
        <w:rPr>
          <w:noProof/>
        </w:rPr>
        <w:t xml:space="preserve"> </w:t>
      </w:r>
      <w:r w:rsidR="003F3A06" w:rsidRPr="00D70A81">
        <w:rPr>
          <w:i/>
          <w:iCs/>
          <w:noProof/>
        </w:rPr>
        <w:t>civic engagement</w:t>
      </w:r>
      <w:r w:rsidR="003F3A06" w:rsidRPr="00092DDA">
        <w:rPr>
          <w:noProof/>
        </w:rPr>
        <w:t xml:space="preserve"> </w:t>
      </w:r>
      <w:r w:rsidR="00200E3D">
        <w:rPr>
          <w:noProof/>
        </w:rPr>
        <w:t xml:space="preserve">and </w:t>
      </w:r>
      <w:r w:rsidR="003F3A06" w:rsidRPr="00D70A81">
        <w:rPr>
          <w:i/>
          <w:iCs/>
          <w:noProof/>
        </w:rPr>
        <w:t>political engagement</w:t>
      </w:r>
      <w:r w:rsidR="003F3A06" w:rsidRPr="00092DDA">
        <w:rPr>
          <w:noProof/>
        </w:rPr>
        <w:t xml:space="preserve"> indicate</w:t>
      </w:r>
      <w:r w:rsidR="00EE5AEF">
        <w:rPr>
          <w:noProof/>
        </w:rPr>
        <w:t xml:space="preserve"> positive</w:t>
      </w:r>
      <w:r w:rsidR="003F3A06" w:rsidRPr="00092DDA">
        <w:rPr>
          <w:noProof/>
        </w:rPr>
        <w:t xml:space="preserve"> </w:t>
      </w:r>
      <w:r w:rsidR="003F3A06" w:rsidRPr="00092DDA">
        <w:t>participation in the political process</w:t>
      </w:r>
      <w:r w:rsidR="003F3A06" w:rsidRPr="00092DDA">
        <w:rPr>
          <w:noProof/>
        </w:rPr>
        <w:t xml:space="preserve"> </w:t>
      </w:r>
      <w:r w:rsidR="003F3A06" w:rsidRPr="00092DDA">
        <w:fldChar w:fldCharType="begin"/>
      </w:r>
      <w:r w:rsidR="00EC2023">
        <w:instrText xml:space="preserve"> ADDIN ZOTERO_ITEM CSL_CITATION {"citationID":"lVN5RAwx","properties":{"formattedCitation":"[@abbas2010a; @chan2008; @dvir2017b; @grimmelikhuijsen2013; @gutman1982]","plainCitation":"[@abbas2010a; @chan2008; @dvir2017b; @grimmelikhuijsen2013; @gutman1982]","noteIndex":0},"citationItems":[{"id":2097,"uris":["http://zotero.org/users/2644296/items/9LR9GAF6"],"itemData":{"id":2097,"type":"book","call-number":"Z666.5 .A23 2010","event-place":"New York","ISBN":"978-1-55570-699-9","note":"00056 \nOCLC: ocn645246127","number-of-pages":"249","publisher":"Neal-Schuman Publishers","publisher-place":"New York","source":"Library of Congress ISBN","title":"Structures for organizing knowledge: exploring taxonomies, ontologies, and other schemas","title-short":"Structures for organizing knowledge","author":[{"family":"Abbas","given":"June"}],"issued":{"date-parts":[["2010"]]},"citation-key":"abbas2010a"},"label":"page"},{"id":2266,"uris":["http://zotero.org/users/2644296/items/W4X7VX6A"],"itemData":{"id":2266,"type":"article-journal","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collection-title":"eGovernment Strategies: ICT innovation in international public sector contexts","container-title":"The Journal of Strategic Information Systems","DOI":"10/bj5j89","ISSN":"0963-8687","issue":"2","journalAbbreviation":"The Journal of Strategic Information Systems","note":"ZSCC: 0000095","page":"124-139","source":"ScienceDirect","title":"User engagement in e-government systems implementation: A comparative case study of two Singaporean e-government initiatives","title-short":"User engagement in e-government systems implementation","URL":"http://www.sciencedirect.com/science/article/pii/S0963868707000649","volume":"17","author":[{"family":"Chan","given":"Calvin M. L."},{"family":"Pan","given":"Shan L."}],"issued":{"date-parts":[["2008",6,1]]},"citation-key":"chan2008"},"label":"page"},{"id":150,"uris":["http://zotero.org/users/2644296/items/ZQGQCUSI"],"itemData":{"id":150,"type":"article-journal","abstract":"The Release of government dataset for public use can potentially strengthen the relationship between the government and its constituents. However, research shows that there are several challenges for open data effectiveness. This paper reviews current determents and issues associated with the open government data (OGD) procedures. The review concentrates on two ends of the spectrum: First, from the perspective of the preparation by the government, focusing on the organization of traditional governmental datasets and how the recording of the data is administered. Second, from the perspective of the users, focusing on the way in which the data is released to the general public and on human-computer interaction (HCI) issues between end-user and data-consumption interfaces. Following a thorough analysis of these two opposing challenges, the paper proposes approaches to mitigate them. This review and subsequent recommendations contribute and expand current understanding of open government data effectiveness and can lead to public policy changes, development of new &amp;lrm;procedures and strategies, and ultimately improvements at both ends of the federal open data endeavor.","DOI":"10.20944/preprints201712.0182.v1","language":"en","note":"00000","source":"www.preprints.org","title":"Mitigating challenges of open government data","URL":"http://www.preprints.org/manuscript/201712.0182/v1","author":[{"family":"Dvir","given":"Nim"}],"accessed":{"date-parts":[["2017",12,28]]},"issued":{"date-parts":[["2017",12,26]]},"citation-key":"dvir2017b"}},{"id":1942,"uris":["http://zotero.org/users/2644296/items/TDKQITDH"],"itemData":{"id":1942,"type":"article-journal","abstract":"Transparency is considered a key value for trustworthy governments. However, the effect of transparency on citizens’ trust across national cultures is overlooked in current research. This article compares the effect of transparency on trust in government in the Netherlands and South Korea. The effect is investigated in two similar series of three experiments. The authors hypothesize that the effect of transparency differs because the countries have different cultural values regarding power distance and short- and long-term orientation. Results reveal similar patterns in both countries: transparency has a subdued and sometimes negative effect on trust in government. However, the negative effect in South Korea is much stronger. The difference in the magnitude of transparency's effect suggests that national cultural values play a significant role in how people perceive and appreciate government transparency.","container-title":"Public Administration Review","DOI":"10.1111/puar.12047","ISSN":"1540-6210","issue":"4","journalAbbreviation":"Public Admin Rev","language":"en","note":"00000","page":"575-586","source":"Wiley Online Library","title":"The Effect of Transparency on Trust in Government: A Cross-National Comparative Experiment","title-short":"The Effect of Transparency on Trust in Government","URL":"http://onlinelibrary.wiley.com/doi/10.1111/puar.12047/abstract","volume":"73","author":[{"family":"Grimmelikhuijsen","given":"Stephan"},{"family":"Porumbescu","given":"Gregory"},{"family":"Hong","given":"Boram"},{"family":"Im","given":"Tobin"}],"accessed":{"date-parts":[["2016",10,18]]},"issued":{"date-parts":[["2013",7,1]]},"citation-key":"grimmelikhuijsen2013"},"label":"page"},{"id":2240,"uris":["http://zotero.org/users/2644296/items/ZK5SJT5V"],"itemData":{"id":2240,"type":"article-journal","abstract":"To practitioner and researcher alike, consumer values play an important role in understanding behavior in the marketplace. This paper presents a model linking perceived product attributes to values.","container-title":"Journal of Marketing","DOI":"10.2307/3203341","ISSN":"0022-2429","issue":"2","note":"ZSCC: 0003456 \nhttp://web.archive.org/web/20200127201039/https://www.jstor.org/stable/3203341","page":"60-72","source":"JSTOR","title":"A Means-End Chain Model Based on Consumer Categorization Processes","URL":"10.2307/3203341","volume":"46","author":[{"family":"Gutman","given":"Jonathan"}],"accessed":{"date-parts":[["2017",10,30]]},"issued":{"date-parts":[["1982"]]},"citation-key":"gutman1982"},"label":"page"}],"schema":"https://github.com/citation-style-language/schema/raw/master/csl-citation.json"} </w:instrText>
      </w:r>
      <w:r w:rsidR="003F3A06" w:rsidRPr="00092DDA">
        <w:fldChar w:fldCharType="separate"/>
      </w:r>
      <w:r w:rsidR="00EC2023" w:rsidRPr="00EC2023">
        <w:rPr>
          <w:rFonts w:ascii="Times New Roman" w:hAnsi="Times New Roman" w:cs="Times New Roman"/>
        </w:rPr>
        <w:t>[@abbas2010a; @chan2008; @dvir2017b; @grimmelikhuijsen2013; @gutman1982]</w:t>
      </w:r>
      <w:r w:rsidR="003F3A06" w:rsidRPr="00092DDA">
        <w:fldChar w:fldCharType="end"/>
      </w:r>
      <w:r w:rsidR="003F3A06" w:rsidRPr="00092DDA">
        <w:rPr>
          <w:noProof/>
        </w:rPr>
        <w:t xml:space="preserve">. In business and marketing, </w:t>
      </w:r>
      <w:r w:rsidR="003F3A06" w:rsidRPr="00D70A81">
        <w:rPr>
          <w:i/>
          <w:iCs/>
          <w:noProof/>
        </w:rPr>
        <w:t>consumer engagement</w:t>
      </w:r>
      <w:r w:rsidR="00200E3D" w:rsidRPr="00D70A81">
        <w:rPr>
          <w:i/>
          <w:iCs/>
          <w:noProof/>
        </w:rPr>
        <w:t xml:space="preserve"> </w:t>
      </w:r>
      <w:r w:rsidR="00200E3D" w:rsidRPr="008F2429">
        <w:rPr>
          <w:noProof/>
        </w:rPr>
        <w:t>and</w:t>
      </w:r>
      <w:r w:rsidR="003F3A06" w:rsidRPr="008F2429">
        <w:rPr>
          <w:noProof/>
        </w:rPr>
        <w:t xml:space="preserve"> </w:t>
      </w:r>
      <w:r w:rsidR="003F3A06" w:rsidRPr="00D70A81">
        <w:rPr>
          <w:i/>
          <w:iCs/>
          <w:color w:val="222222"/>
          <w:shd w:val="clear" w:color="auto" w:fill="FFFFFF"/>
        </w:rPr>
        <w:t>customer engagement</w:t>
      </w:r>
      <w:r w:rsidR="00200E3D">
        <w:rPr>
          <w:color w:val="222222"/>
          <w:shd w:val="clear" w:color="auto" w:fill="FFFFFF"/>
        </w:rPr>
        <w:t xml:space="preserve"> are</w:t>
      </w:r>
      <w:r w:rsidR="003F3A06" w:rsidRPr="00092DDA">
        <w:rPr>
          <w:noProof/>
        </w:rPr>
        <w:t xml:space="preserve"> used to describe consumer relationships with a company or brand </w:t>
      </w:r>
      <w:r w:rsidR="003F3A06" w:rsidRPr="00092DDA">
        <w:fldChar w:fldCharType="begin"/>
      </w:r>
      <w:r w:rsidR="00EC2023">
        <w:instrText xml:space="preserve"> ADDIN ZOTERO_ITEM CSL_CITATION {"citationID":"uvT6mn1T","properties":{"formattedCitation":"[@batra1986; @brodie2013; @rowley2008; @zheng2015]","plainCitation":"[@batra1986; @brodie2013; @rowley2008; @zheng2015]","noteIndex":0},"citationItems":[{"id":2093,"uris":["http://zotero.org/users/2644296/items/WKFXA2BJ"],"itemData":{"id":2093,"type":"article-journal","abstract":"This article argues that affective responses (ARs) should supplement the cognitive responses more often studied in communication research. ARs are not evaluative responses to an advertisement, but represent the moods and feelings evoked by the ad. The literature on ARs is reviewed, and a typology for such responses is presented. Three ARs are studied empirically; they appear to be antecedents of the attitude towards the ad (Aad) and to have a weak but significant impact on brand attitudes.","container-title":"Journal of Consumer Research","DOI":"10.1086/209063","ISSN":"0093-5301","issue":"2","journalAbbreviation":"J Consum Res","note":"01578","page":"234-249","source":"academic-oup-com.libproxy.albany.edu","title":"Affective Responses Mediating Acceptance of Advertising","URL":"https://academic.oup.com/jcr/article/13/2/234/1846332","volume":"13","author":[{"family":"Batra","given":"Rajeev"},{"family":"Ray","given":"Michael L."}],"accessed":{"date-parts":[["2017",10,30]]},"issued":{"date-parts":[["1986",9,1]]},"citation-key":"batra1986"},"label":"page"},{"id":2258,"uris":["http://zotero.org/users/2644296/items/9A9FJ5UQ"],"itemData":{"id":2258,"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ntainer-title":"Journal of Business Research","DOI":"10/ct4xx7","ISSN":"01482963","issue":"1","language":"en","note":"01751","page":"105-114","source":"CrossRef","title":"Consumer engagement in a virtual brand community: An exploratory analysis","title-short":"Consumer engagement in a virtual brand community","URL":"http://linkinghub.elsevier.com/retrieve/pii/S0148296311002657","volume":"66","author":[{"family":"Brodie","given":"Roderick J."},{"family":"Ilic","given":"Ana"},{"literal":"Biljana Juric"},{"family":"Hollebeek","given":"Linda"}],"accessed":{"date-parts":[["2016",2,16]]},"issued":{"date-parts":[["2013",1]]},"citation-key":"brodie2013"},"label":"page"},{"id":2072,"uris":["http://zotero.org/users/2644296/items/6ZMBPSEQ"],"itemData":{"id":2072,"type":"article-journal","abstract":"This article argues that as the importance of digital content to business and society grows it is important seek a holistic perspective on the definition and nature of digital content marketing (DCM). Along the journey it becomes evident that a recurrent theme in DCM is customer value, and this leads into the second major contribution of the article, an exploration of the notion of customer value in digital content marketplaces. Digital content is defined as: 'bit-based objects distributed through electronic channels'. A structured analysis is conducted on the basis of a set of questions in order to surface some of the unique characteristics of digital content marketing. The analysis is informed by a literature review, and the exploration of numerous web sites which deliver different types of digital content. The conclusion summarises the unique characteristics of digital content, and associated consequences for digital content marketing. It focuses on the impact of the difficulty in developing a notion of 'value' in the context of digital content, and its consequences for value chain structures, pricing strategies, marketing communications and branding, and licensing and digital rights management. In addition, the customer's experience of digital content is influenced by all stakeholders in the value chain as well as requiring the customer to participate in learning and co-creation of the experience. The potential of the 'value-in-use' notion of customer value as a basis for ensuring that consumers are fully engaged as stakeholders in the content economy is discussed. On this basis recommendations for practice and further research are developed.","container-title":"Journal of Marketing Management","DOI":"10.1362/026725708X325977","ISSN":"0267-257X","issue":"5-6","journalAbbreviation":"Journal of Marketing Management","note":"00000","page":"517-540","source":"www-tandfonline-com.libproxy.albany.edu (Atypon)","title":"Understanding digital content marketing","URL":"http://www-tandfonline-com.libproxy.albany.edu/doi/abs/10.1362/026725708X325977","volume":"24","author":[{"family":"Rowley","given":"Jennifer"}],"accessed":{"date-parts":[["2017",10,29]]},"issued":{"date-parts":[["2008",7,7]]},"citation-key":"rowley2008"},"label":"page"},{"id":2122,"uris":["http://zotero.org/users/2644296/items/H356S779"],"itemData":{"id":2122,"type":"article-journal","container-title":"Information Technology &amp; People","DOI":"10.1108/ITP-08-2013-0144","ISSN":"0959-3845","issue":"1","journalAbbreviation":"Info Technology &amp; People","note":"00000","page":"90-106","source":"emeraldinsight.com (Atypon)","title":"Building brand loyalty through user engagement in online brand communities in social networking sites","URL":"http://www.emeraldinsight.com/doi/full/10.1108/ITP-08-2013-0144","volume":"28","author":[{"family":"Zheng","given":"Xiabing"},{"family":"Cheung","given":"Christy M. K."},{"family":"Lee","given":"Matthew K. O."},{"family":"Liang","given":"Liang"}],"issued":{"date-parts":[["2015",2,10]]},"citation-key":"zheng2015"},"label":"page"}],"schema":"https://github.com/citation-style-language/schema/raw/master/csl-citation.json"} </w:instrText>
      </w:r>
      <w:r w:rsidR="003F3A06" w:rsidRPr="00092DDA">
        <w:fldChar w:fldCharType="separate"/>
      </w:r>
      <w:r w:rsidR="00EC2023" w:rsidRPr="00EC2023">
        <w:rPr>
          <w:rFonts w:ascii="Times New Roman" w:hAnsi="Times New Roman" w:cs="Times New Roman"/>
        </w:rPr>
        <w:t>[@batra1986; @brodie2013; @rowley2008; @zheng2015]</w:t>
      </w:r>
      <w:r w:rsidR="003F3A06" w:rsidRPr="00092DDA">
        <w:fldChar w:fldCharType="end"/>
      </w:r>
      <w:r w:rsidR="003F3A06" w:rsidRPr="00092DDA">
        <w:rPr>
          <w:noProof/>
        </w:rPr>
        <w:t>.</w:t>
      </w:r>
      <w:r w:rsidR="003F3A06" w:rsidRPr="00092DDA">
        <w:t xml:space="preserve"> In </w:t>
      </w:r>
      <w:r w:rsidR="00D80D1A">
        <w:t>the digital domain</w:t>
      </w:r>
      <w:r w:rsidR="003F3A06" w:rsidRPr="00092DDA">
        <w:t xml:space="preserve">, </w:t>
      </w:r>
      <w:r w:rsidR="003F3A06" w:rsidRPr="00D70A81">
        <w:rPr>
          <w:i/>
          <w:iCs/>
          <w:color w:val="222222"/>
          <w:shd w:val="clear" w:color="auto" w:fill="FFFFFF"/>
        </w:rPr>
        <w:t xml:space="preserve">engagement </w:t>
      </w:r>
      <w:r w:rsidR="003F3A06" w:rsidRPr="00092DDA">
        <w:rPr>
          <w:color w:val="222222"/>
          <w:shd w:val="clear" w:color="auto" w:fill="FFFFFF"/>
        </w:rPr>
        <w:t>is</w:t>
      </w:r>
      <w:r w:rsidR="00A72DFE">
        <w:rPr>
          <w:color w:val="222222"/>
          <w:shd w:val="clear" w:color="auto" w:fill="FFFFFF"/>
        </w:rPr>
        <w:t xml:space="preserve"> the</w:t>
      </w:r>
      <w:r w:rsidR="003F3A06" w:rsidRPr="00092DDA">
        <w:rPr>
          <w:color w:val="222222"/>
          <w:shd w:val="clear" w:color="auto" w:fill="FFFFFF"/>
        </w:rPr>
        <w:t xml:space="preserve"> connection between an external stakeholder (</w:t>
      </w:r>
      <w:r w:rsidR="00A72DFE">
        <w:rPr>
          <w:color w:val="222222"/>
          <w:shd w:val="clear" w:color="auto" w:fill="FFFFFF"/>
        </w:rPr>
        <w:t xml:space="preserve">a </w:t>
      </w:r>
      <w:r w:rsidR="00E866F8">
        <w:rPr>
          <w:color w:val="222222"/>
          <w:shd w:val="clear" w:color="auto" w:fill="FFFFFF"/>
        </w:rPr>
        <w:t>co</w:t>
      </w:r>
      <w:r w:rsidR="003F3A06" w:rsidRPr="00092DDA">
        <w:rPr>
          <w:color w:val="222222"/>
          <w:shd w:val="clear" w:color="auto" w:fill="FFFFFF"/>
        </w:rPr>
        <w:t>nsumer) and an organization (</w:t>
      </w:r>
      <w:r w:rsidR="00A72DFE">
        <w:rPr>
          <w:color w:val="222222"/>
          <w:shd w:val="clear" w:color="auto" w:fill="FFFFFF"/>
        </w:rPr>
        <w:t xml:space="preserve">a </w:t>
      </w:r>
      <w:r w:rsidR="003F3A06" w:rsidRPr="00092DDA">
        <w:rPr>
          <w:color w:val="222222"/>
          <w:shd w:val="clear" w:color="auto" w:fill="FFFFFF"/>
        </w:rPr>
        <w:t>company or brand) through various channels. Th</w:t>
      </w:r>
      <w:r w:rsidR="00200E3D">
        <w:rPr>
          <w:color w:val="222222"/>
          <w:shd w:val="clear" w:color="auto" w:fill="FFFFFF"/>
        </w:rPr>
        <w:t>e</w:t>
      </w:r>
      <w:r w:rsidR="003F3A06" w:rsidRPr="00092DDA">
        <w:rPr>
          <w:color w:val="222222"/>
          <w:shd w:val="clear" w:color="auto" w:fill="FFFFFF"/>
        </w:rPr>
        <w:t> </w:t>
      </w:r>
      <w:r w:rsidR="00200E3D">
        <w:rPr>
          <w:color w:val="222222"/>
          <w:shd w:val="clear" w:color="auto" w:fill="FFFFFF"/>
        </w:rPr>
        <w:t xml:space="preserve">results of this </w:t>
      </w:r>
      <w:r w:rsidR="003F3A06" w:rsidRPr="00092DDA">
        <w:rPr>
          <w:color w:val="222222"/>
          <w:shd w:val="clear" w:color="auto" w:fill="FFFFFF"/>
        </w:rPr>
        <w:t xml:space="preserve">connection </w:t>
      </w:r>
      <w:r w:rsidR="00200E3D">
        <w:rPr>
          <w:color w:val="222222"/>
          <w:shd w:val="clear" w:color="auto" w:fill="FFFFFF"/>
        </w:rPr>
        <w:t>can affect a specific aspect of</w:t>
      </w:r>
      <w:r w:rsidR="003F3A06" w:rsidRPr="00092DDA">
        <w:rPr>
          <w:color w:val="222222"/>
          <w:shd w:val="clear" w:color="auto" w:fill="FFFFFF"/>
        </w:rPr>
        <w:t xml:space="preserve"> </w:t>
      </w:r>
      <w:r w:rsidR="00200E3D">
        <w:rPr>
          <w:color w:val="222222"/>
          <w:shd w:val="clear" w:color="auto" w:fill="FFFFFF"/>
        </w:rPr>
        <w:lastRenderedPageBreak/>
        <w:t xml:space="preserve">the customer experience </w:t>
      </w:r>
      <w:r w:rsidR="003F3A06" w:rsidRPr="00092DDA">
        <w:rPr>
          <w:color w:val="222222"/>
          <w:shd w:val="clear" w:color="auto" w:fill="FFFFFF"/>
        </w:rPr>
        <w:t xml:space="preserve">or </w:t>
      </w:r>
      <w:r w:rsidR="00200E3D">
        <w:rPr>
          <w:color w:val="222222"/>
          <w:shd w:val="clear" w:color="auto" w:fill="FFFFFF"/>
        </w:rPr>
        <w:t xml:space="preserve">the </w:t>
      </w:r>
      <w:r w:rsidR="003F3A06" w:rsidRPr="00092DDA">
        <w:rPr>
          <w:color w:val="222222"/>
          <w:shd w:val="clear" w:color="auto" w:fill="FFFFFF"/>
        </w:rPr>
        <w:t xml:space="preserve">overall customer experience, </w:t>
      </w:r>
      <w:r w:rsidR="00200E3D">
        <w:rPr>
          <w:color w:val="222222"/>
          <w:shd w:val="clear" w:color="auto" w:fill="FFFFFF"/>
        </w:rPr>
        <w:t>either offline or online</w:t>
      </w:r>
      <w:r w:rsidR="003F3A06" w:rsidRPr="00092DDA">
        <w:rPr>
          <w:b/>
          <w:bCs/>
          <w:color w:val="222222"/>
          <w:shd w:val="clear" w:color="auto" w:fill="FFFFFF"/>
        </w:rPr>
        <w:t xml:space="preserve"> </w:t>
      </w:r>
      <w:r w:rsidR="003F3A06" w:rsidRPr="00092DDA">
        <w:rPr>
          <w:b/>
          <w:bCs/>
          <w:color w:val="222222"/>
          <w:shd w:val="clear" w:color="auto" w:fill="FFFFFF"/>
        </w:rPr>
        <w:fldChar w:fldCharType="begin"/>
      </w:r>
      <w:r w:rsidR="00EC2023">
        <w:rPr>
          <w:b/>
          <w:bCs/>
          <w:color w:val="222222"/>
          <w:shd w:val="clear" w:color="auto" w:fill="FFFFFF"/>
        </w:rPr>
        <w:instrText xml:space="preserve"> ADDIN ZOTERO_ITEM CSL_CITATION {"citationID":"hGXyInKC","properties":{"formattedCitation":"[@akdeniz2013; @brodie2013; @singh2010]","plainCitation":"[@akdeniz2013; @brodie2013; @singh2010]","noteIndex":0},"citationItems":[{"id":2353,"uris":["http://zotero.org/users/2644296/items/N4PW89T9"],"itemData":{"id":2353,"type":"article-journal","container-title":"Psychology &amp; Marketing","issue":"1","note":"ZSCC: 0000185","page":"76–89","source":"Google Scholar","title":"Effectiveness of marketing cues on consumer perceptions of quality: The moderating roles of brand reputation and third-party information","title-short":"Effectiveness of marketing cues on consumer perceptions of quality","volume":"30","author":[{"family":"Akdeniz","given":"Billur"},{"family":"Calantone","given":"Roger J."},{"family":"Voorhees","given":"Clay M."}],"issued":{"date-parts":[["2013"]]},"citation-key":"akdeniz2013"}},{"id":2258,"uris":["http://zotero.org/users/2644296/items/9A9FJ5UQ"],"itemData":{"id":2258,"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ntainer-title":"Journal of Business Research","DOI":"10/ct4xx7","ISSN":"01482963","issue":"1","language":"en","note":"01751","page":"105-114","source":"CrossRef","title":"Consumer engagement in a virtual brand community: An exploratory analysis","title-short":"Consumer engagement in a virtual brand community","URL":"http://linkinghub.elsevier.com/retrieve/pii/S0148296311002657","volume":"66","author":[{"family":"Brodie","given":"Roderick J."},{"family":"Ilic","given":"Ana"},{"literal":"Biljana Juric"},{"family":"Hollebeek","given":"Linda"}],"accessed":{"date-parts":[["2016",2,16]]},"issued":{"date-parts":[["2013",1]]},"citation-key":"brodie2013"}},{"id":"Q7M2B2lz/S6vHggVs","uris":["http://zotero.org/users/2644296/items/M3RT43TN"],"itemData":{"id":"04j5Nm05/issfvXib","type":"article-journal","title":"Engagement, telepresence and interactivity in online consumer experience: Reconciling scholastic and managerial perspectives","container-title":"Journal of Business Research","collection-title":"Advances in Internet Consumer Behavior&amp; Marketing Strategy","page":"919-925","volume":"63","issue":"9–10","source":"ScienceDirect","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DOI":"10.1016/j.jbusres.2009.05.014","ISSN":"0148-2963","note":"00000","shortTitle":"Engagement, telepresence and interactivity in online consumer experience","journalAbbreviation":"Journal of Business Research","author":[{"family":"Mollen","given":"Anne"},{"family":"Wilson","given":"Hugh"}],"issued":{"date-parts":[["2010",9]]}}},{"id":279,"uris":["http://zotero.org/users/2644296/items/ZQWXTXI7"],"itemData":{"id":279,"type":"article-journal","abstract":"It is the general case, that business process improvements can be achieved through a\nrange of possible projects ranging from pure business process reengineering to IT deployment.\nThe present article after realizing the threats of commoditization of product &amp; services and\nmarket slowdown, synthesizes the discussion on the only solution, Customer Engagement\nthrough the effective implementation and practice of Web 2.0. To give the whole picture of\nCustomer Engagement, conceptual part, researched recently, is discussed in the form of\ntheoretical perspective which is followed by comprehensive Customer Engagement Model.\nThrough certain corporate examples it is explained that Customer Engagement in India has\nstarted to echo the new marketing metrics, but proper execution of comprehensive model is yet\nto be implemented. Finally article is concluded by the implication of the new marketing practices\nand its impact on traditional marketing practices in the form of active change in the existing\nmarketing ecosystem.","container-title":"International Journal of Art and Sciences","issue":"13","note":"00011","page":"347–356","source":"Google Scholar","title":"Customer Engagement: New Key Metric of Marketing","title-short":"Customer Engagement","URL":"http://citeseerx.ist.psu.edu/viewdoc/download?doi=10.1.1.301.5680&amp;rep=rep1&amp;type=pdf","volume":"3","author":[{"family":"Singh","given":"Anurag"},{"family":"Kumar","given":"Brajesh"},{"family":"Singh","given":"V. K."}],"accessed":{"date-parts":[["2016",2,29]]},"issued":{"date-parts":[["2010"]]},"citation-key":"singh2010"}}],"schema":"https://github.com/citation-style-language/schema/raw/master/csl-citation.json"} </w:instrText>
      </w:r>
      <w:r w:rsidR="003F3A06" w:rsidRPr="00092DDA">
        <w:rPr>
          <w:b/>
          <w:bCs/>
          <w:color w:val="222222"/>
          <w:shd w:val="clear" w:color="auto" w:fill="FFFFFF"/>
        </w:rPr>
        <w:fldChar w:fldCharType="separate"/>
      </w:r>
      <w:r w:rsidR="00EC2023" w:rsidRPr="00EC2023">
        <w:rPr>
          <w:rFonts w:ascii="Times New Roman" w:hAnsi="Times New Roman" w:cs="Times New Roman"/>
        </w:rPr>
        <w:t>[@akdeniz2013; @brodie2013; @singh2010]</w:t>
      </w:r>
      <w:r w:rsidR="003F3A06" w:rsidRPr="00092DDA">
        <w:rPr>
          <w:b/>
          <w:bCs/>
          <w:color w:val="222222"/>
          <w:shd w:val="clear" w:color="auto" w:fill="FFFFFF"/>
        </w:rPr>
        <w:fldChar w:fldCharType="end"/>
      </w:r>
      <w:r w:rsidR="003F3A06" w:rsidRPr="00092DDA">
        <w:rPr>
          <w:color w:val="222222"/>
          <w:shd w:val="clear" w:color="auto" w:fill="FFFFFF"/>
        </w:rPr>
        <w:t xml:space="preserve">. </w:t>
      </w:r>
    </w:p>
    <w:p w14:paraId="7B11E270" w14:textId="75130AD7" w:rsidR="002362CD" w:rsidRDefault="003F3A06" w:rsidP="00EC2023">
      <w:pPr>
        <w:rPr>
          <w:rFonts w:ascii="Helvetica" w:hAnsi="Helvetica"/>
          <w:color w:val="202020"/>
          <w:sz w:val="20"/>
          <w:szCs w:val="20"/>
          <w:shd w:val="clear" w:color="auto" w:fill="FFFFFF"/>
        </w:rPr>
      </w:pPr>
      <w:r w:rsidRPr="00092DDA">
        <w:rPr>
          <w:color w:val="222222"/>
          <w:shd w:val="clear" w:color="auto" w:fill="FFFFFF"/>
        </w:rPr>
        <w:t xml:space="preserve">As a quality of </w:t>
      </w:r>
      <w:r w:rsidR="00D80D1A">
        <w:rPr>
          <w:color w:val="222222"/>
          <w:shd w:val="clear" w:color="auto" w:fill="FFFFFF"/>
        </w:rPr>
        <w:t>an information</w:t>
      </w:r>
      <w:r w:rsidR="00D80D1A" w:rsidRPr="00092DDA">
        <w:rPr>
          <w:color w:val="222222"/>
          <w:shd w:val="clear" w:color="auto" w:fill="FFFFFF"/>
        </w:rPr>
        <w:t xml:space="preserve"> </w:t>
      </w:r>
      <w:r w:rsidRPr="00092DDA">
        <w:rPr>
          <w:color w:val="222222"/>
          <w:shd w:val="clear" w:color="auto" w:fill="FFFFFF"/>
        </w:rPr>
        <w:t>system</w:t>
      </w:r>
      <w:r>
        <w:rPr>
          <w:color w:val="222222"/>
          <w:shd w:val="clear" w:color="auto" w:fill="FFFFFF"/>
        </w:rPr>
        <w:t>,</w:t>
      </w:r>
      <w:r w:rsidRPr="00092DDA">
        <w:rPr>
          <w:color w:val="222222"/>
          <w:shd w:val="clear" w:color="auto" w:fill="FFFFFF"/>
        </w:rPr>
        <w:t xml:space="preserve"> engagement </w:t>
      </w:r>
      <w:r w:rsidRPr="00092DDA">
        <w:t xml:space="preserve">explains how and why information </w:t>
      </w:r>
      <w:r w:rsidR="00E866F8">
        <w:t>a</w:t>
      </w:r>
      <w:r w:rsidRPr="00092DDA">
        <w:t>ttract</w:t>
      </w:r>
      <w:r w:rsidR="00E866F8">
        <w:t>s</w:t>
      </w:r>
      <w:r w:rsidRPr="00092DDA">
        <w:t xml:space="preserve"> </w:t>
      </w:r>
      <w:r w:rsidR="00391DA0">
        <w:t>users</w:t>
      </w:r>
      <w:r w:rsidRPr="00092DDA">
        <w:rPr>
          <w:color w:val="222222"/>
          <w:shd w:val="clear" w:color="auto" w:fill="FFFFFF"/>
        </w:rPr>
        <w:t xml:space="preserve"> </w:t>
      </w:r>
      <w:r w:rsidRPr="00092DDA">
        <w:rPr>
          <w:color w:val="222222"/>
          <w:shd w:val="clear" w:color="auto" w:fill="FFFFFF"/>
        </w:rPr>
        <w:fldChar w:fldCharType="begin"/>
      </w:r>
      <w:r w:rsidR="00EC2023">
        <w:rPr>
          <w:color w:val="222222"/>
          <w:shd w:val="clear" w:color="auto" w:fill="FFFFFF"/>
        </w:rPr>
        <w:instrText xml:space="preserve"> ADDIN ZOTERO_ITEM CSL_CITATION {"citationID":"9RyZ6OJv","properties":{"formattedCitation":"[@sutcliffe2016]","plainCitation":"[@sutcliffe2016]","noteIndex":0},"citationItems":[{"id":2146,"uris":["http://zotero.org/users/2644296/items/NIDI245M"],"itemData":{"id":2146,"type":"chapter","container-title":"Why Engagement Matters","event-place":"Cham","ISBN":"978-3-319-27444-7","language":"en","note":"ZSCC: 0000000[s0] \nDOI: 10.1007/978-3-319-27446-1_5","page":"105-126","publisher":"Springer International Publishing","publisher-place":"Cham","source":"CrossRef","title":"Designing for User Experience and Engagement","URL":"http://link.springer.com/10.1007/978-3-319-27446-1_5","editor":[{"family":"O'Brien","given":"Heather"},{"family":"Cairns","given":"Paul"}],"author":[{"family":"Sutcliffe","given":"Alistair"}],"accessed":{"date-parts":[["2017",10,27]]},"issued":{"date-parts":[["2016"]]},"citation-key":"sutcliffe2016"}}],"schema":"https://github.com/citation-style-language/schema/raw/master/csl-citation.json"} </w:instrText>
      </w:r>
      <w:r w:rsidRPr="00092DDA">
        <w:rPr>
          <w:color w:val="222222"/>
          <w:shd w:val="clear" w:color="auto" w:fill="FFFFFF"/>
        </w:rPr>
        <w:fldChar w:fldCharType="separate"/>
      </w:r>
      <w:r w:rsidR="00EC2023" w:rsidRPr="00EC2023">
        <w:rPr>
          <w:rFonts w:ascii="Times New Roman" w:hAnsi="Times New Roman" w:cs="Times New Roman"/>
        </w:rPr>
        <w:t>[@sutcliffe2016]</w:t>
      </w:r>
      <w:r w:rsidRPr="00092DDA">
        <w:rPr>
          <w:color w:val="222222"/>
          <w:shd w:val="clear" w:color="auto" w:fill="FFFFFF"/>
        </w:rPr>
        <w:fldChar w:fldCharType="end"/>
      </w:r>
      <w:r w:rsidRPr="00092DDA">
        <w:rPr>
          <w:color w:val="222222"/>
          <w:shd w:val="clear" w:color="auto" w:fill="FFFFFF"/>
        </w:rPr>
        <w:t>.</w:t>
      </w:r>
      <w:r w:rsidR="00D80D1A">
        <w:rPr>
          <w:color w:val="222222"/>
          <w:shd w:val="clear" w:color="auto" w:fill="FFFFFF"/>
        </w:rPr>
        <w:t xml:space="preserve"> Measurement of </w:t>
      </w:r>
      <w:r w:rsidR="00D80D1A">
        <w:t>e</w:t>
      </w:r>
      <w:r w:rsidRPr="00092DDA">
        <w:t xml:space="preserve">ngagement has been proposed as a useful </w:t>
      </w:r>
      <w:r w:rsidR="00D80D1A">
        <w:t>means of</w:t>
      </w:r>
      <w:r w:rsidR="00D80D1A" w:rsidRPr="00092DDA">
        <w:t xml:space="preserve"> </w:t>
      </w:r>
      <w:r w:rsidRPr="00092DDA">
        <w:t>assessing the effectiveness and success of the information</w:t>
      </w:r>
      <w:r w:rsidR="00D80D1A">
        <w:t>-</w:t>
      </w:r>
      <w:r w:rsidRPr="00092DDA">
        <w:t>management strategies of organizations (Jiang et al., 2016; Paine, 2011)</w:t>
      </w:r>
      <w:r w:rsidR="00D80D1A">
        <w:t>.</w:t>
      </w:r>
      <w:r w:rsidR="002362CD">
        <w:t xml:space="preserve"> R</w:t>
      </w:r>
      <w:r w:rsidR="002362CD" w:rsidRPr="00092DDA">
        <w:t xml:space="preserve">esearch </w:t>
      </w:r>
      <w:r w:rsidR="002362CD">
        <w:t xml:space="preserve">into organizational </w:t>
      </w:r>
      <w:r w:rsidR="002362CD" w:rsidRPr="00092DDA">
        <w:t>communication often assumes that if</w:t>
      </w:r>
      <w:r w:rsidR="002362CD">
        <w:t xml:space="preserve"> IE</w:t>
      </w:r>
      <w:r w:rsidR="002362CD" w:rsidRPr="00092DDA">
        <w:t xml:space="preserve"> is </w:t>
      </w:r>
      <w:r w:rsidR="002362CD">
        <w:t>occurring</w:t>
      </w:r>
      <w:r w:rsidR="002362CD" w:rsidRPr="00092DDA">
        <w:t xml:space="preserve">, it is positive and </w:t>
      </w:r>
      <w:r w:rsidR="002362CD">
        <w:t xml:space="preserve">desired </w:t>
      </w:r>
      <w:r w:rsidR="002362CD" w:rsidRPr="00092DDA">
        <w:fldChar w:fldCharType="begin"/>
      </w:r>
      <w:r w:rsidR="00EC2023">
        <w:instrText xml:space="preserve"> ADDIN ZOTERO_ITEM CSL_CITATION {"citationID":"JAQVOfgw","properties":{"formattedCitation":"[@depaula2018; @dhanesh2017]","plainCitation":"[@depaula2018; @dhanesh2017]","noteIndex":0},"citationItems":[{"id":2276,"uris":["http://zotero.org/users/2644296/items/FZC5LPUJ"],"itemData":{"id":2276,"type":"article-journal","abstract":"As social media use grows among the general population, becoming a major source of information, government organizations around the world have widely adopted these platforms. While researchers on government social media have acknowledged the potential functions of these technologies for participatory democracy, transparency, and collaboration, we have come to learn that prominent social media sites are also sites for marketing and favorable presentations. Given the diversity of content that may flow through a government social media channel, what kind of content is actually adopted? Moreover, how do users react to these diverse content types? In this empirical study, we collected Facebook posts of local government departments across the United States and categorized each post content using a framework of government social media communication strategies. We then analysed differences in users’ reactions in the form of likes, comments, and shares to distinct types of content. We found a number of statistically significant results, providing some evidence for the effects of communication strategy or content type on measures of user interaction. Our results highlight the affective and symbolic nature of social media but also point to higher levels of interaction to instances where governments themselves engage in dialogue with citizens. We believe these results are important for scholars and proponents of government communication as they complicate the notion that social network sites can be a generative source of rational critical thought and deliberative conversations.","container-title":"First Monday","DOI":"10.5210/fm.v23i4.8414","ISSN":"13960466","issue":"4","language":"en","license":"Copyright (c) 2018 First Monday","note":"ZSCC: 0000005","source":"firstmonday.org","title":"Information strategies and affective reactions: How citizens interact with government social media content","title-short":"Information strategies and affective reactions","URL":"http://firstmonday.org/ojs/index.php/fm/article/view/8414","volume":"23","author":[{"family":"DePaula","given":"Nic"},{"family":"Dincelli","given":"Ersin"}],"accessed":{"date-parts":[["2018",4,9]]},"issued":{"date-parts":[["2018",4,1]]},"citation-key":"depaula2018"}},{"id":83,"uris":["http://zotero.org/users/2644296/items/TXGMBSUJ"],"itemData":{"id":83,"type":"article-journal","container-title":"Public Relations Review","issue":"5","note":"publisher: Elsevier","page":"925–933","source":"Google Scholar","title":"Putting engagement in its PRoper place: State of the field, definition and model of engagement in public relations","title-short":"Putting engagement in its PRoper place","volume":"43","author":[{"family":"Dhanesh","given":"Ganga S."}],"issued":{"date-parts":[["2017"]]},"citation-key":"dhanesh2017"}}],"schema":"https://github.com/citation-style-language/schema/raw/master/csl-citation.json"} </w:instrText>
      </w:r>
      <w:r w:rsidR="002362CD" w:rsidRPr="00092DDA">
        <w:fldChar w:fldCharType="separate"/>
      </w:r>
      <w:r w:rsidR="00EC2023" w:rsidRPr="00EC2023">
        <w:rPr>
          <w:rFonts w:ascii="Times New Roman" w:hAnsi="Times New Roman" w:cs="Times New Roman"/>
        </w:rPr>
        <w:t>[@depaula2018; @dhanesh2017]</w:t>
      </w:r>
      <w:r w:rsidR="002362CD" w:rsidRPr="00092DDA">
        <w:fldChar w:fldCharType="end"/>
      </w:r>
      <w:r w:rsidR="002362CD">
        <w:t>,</w:t>
      </w:r>
      <w:r w:rsidR="002362CD" w:rsidRPr="00092DDA">
        <w:rPr>
          <w:noProof/>
        </w:rPr>
        <w:t xml:space="preserve"> </w:t>
      </w:r>
      <w:r w:rsidR="002362CD">
        <w:rPr>
          <w:noProof/>
        </w:rPr>
        <w:t>For example, i</w:t>
      </w:r>
      <w:r w:rsidR="002362CD" w:rsidRPr="00092DDA">
        <w:rPr>
          <w:noProof/>
        </w:rPr>
        <w:t xml:space="preserve">n the context of government and public policy, </w:t>
      </w:r>
      <w:r w:rsidR="002362CD">
        <w:rPr>
          <w:noProof/>
        </w:rPr>
        <w:t>IE</w:t>
      </w:r>
      <w:r w:rsidR="002362CD" w:rsidRPr="00092DDA">
        <w:rPr>
          <w:noProof/>
        </w:rPr>
        <w:t xml:space="preserve"> </w:t>
      </w:r>
      <w:r w:rsidR="002362CD">
        <w:rPr>
          <w:noProof/>
        </w:rPr>
        <w:t xml:space="preserve">is believed to </w:t>
      </w:r>
      <w:r w:rsidR="002362CD" w:rsidRPr="00092DDA">
        <w:rPr>
          <w:noProof/>
        </w:rPr>
        <w:t>indicate</w:t>
      </w:r>
      <w:r w:rsidR="002362CD">
        <w:rPr>
          <w:noProof/>
        </w:rPr>
        <w:t xml:space="preserve"> positive</w:t>
      </w:r>
      <w:r w:rsidR="002362CD" w:rsidRPr="00092DDA">
        <w:t xml:space="preserve"> participation in the political process</w:t>
      </w:r>
      <w:r w:rsidR="002362CD" w:rsidRPr="00092DDA">
        <w:rPr>
          <w:noProof/>
        </w:rPr>
        <w:t xml:space="preserve"> </w:t>
      </w:r>
      <w:r w:rsidR="002362CD" w:rsidRPr="00092DDA">
        <w:fldChar w:fldCharType="begin"/>
      </w:r>
      <w:r w:rsidR="00EC2023">
        <w:instrText xml:space="preserve"> ADDIN ZOTERO_ITEM CSL_CITATION {"citationID":"OvtVTBS3","properties":{"formattedCitation":"[@abbas2010a; @chan2008; @dvir2017b; @grimmelikhuijsen2013; @gutman1982]","plainCitation":"[@abbas2010a; @chan2008; @dvir2017b; @grimmelikhuijsen2013; @gutman1982]","noteIndex":0},"citationItems":[{"id":2097,"uris":["http://zotero.org/users/2644296/items/9LR9GAF6"],"itemData":{"id":2097,"type":"book","call-number":"Z666.5 .A23 2010","event-place":"New York","ISBN":"978-1-55570-699-9","note":"00056 \nOCLC: ocn645246127","number-of-pages":"249","publisher":"Neal-Schuman Publishers","publisher-place":"New York","source":"Library of Congress ISBN","title":"Structures for organizing knowledge: exploring taxonomies, ontologies, and other schemas","title-short":"Structures for organizing knowledge","author":[{"family":"Abbas","given":"June"}],"issued":{"date-parts":[["2010"]]},"citation-key":"abbas2010a"},"label":"page"},{"id":2266,"uris":["http://zotero.org/users/2644296/items/W4X7VX6A"],"itemData":{"id":2266,"type":"article-journal","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collection-title":"eGovernment Strategies: ICT innovation in international public sector contexts","container-title":"The Journal of Strategic Information Systems","DOI":"10/bj5j89","ISSN":"0963-8687","issue":"2","journalAbbreviation":"The Journal of Strategic Information Systems","note":"ZSCC: 0000095","page":"124-139","source":"ScienceDirect","title":"User engagement in e-government systems implementation: A comparative case study of two Singaporean e-government initiatives","title-short":"User engagement in e-government systems implementation","URL":"http://www.sciencedirect.com/science/article/pii/S0963868707000649","volume":"17","author":[{"family":"Chan","given":"Calvin M. L."},{"family":"Pan","given":"Shan L."}],"issued":{"date-parts":[["2008",6,1]]},"citation-key":"chan2008"},"label":"page"},{"id":150,"uris":["http://zotero.org/users/2644296/items/ZQGQCUSI"],"itemData":{"id":150,"type":"article-journal","abstract":"The Release of government dataset for public use can potentially strengthen the relationship between the government and its constituents. However, research shows that there are several challenges for open data effectiveness. This paper reviews current determents and issues associated with the open government data (OGD) procedures. The review concentrates on two ends of the spectrum: First, from the perspective of the preparation by the government, focusing on the organization of traditional governmental datasets and how the recording of the data is administered. Second, from the perspective of the users, focusing on the way in which the data is released to the general public and on human-computer interaction (HCI) issues between end-user and data-consumption interfaces. Following a thorough analysis of these two opposing challenges, the paper proposes approaches to mitigate them. This review and subsequent recommendations contribute and expand current understanding of open government data effectiveness and can lead to public policy changes, development of new &amp;lrm;procedures and strategies, and ultimately improvements at both ends of the federal open data endeavor.","DOI":"10.20944/preprints201712.0182.v1","language":"en","note":"00000","source":"www.preprints.org","title":"Mitigating challenges of open government data","URL":"http://www.preprints.org/manuscript/201712.0182/v1","author":[{"family":"Dvir","given":"Nim"}],"accessed":{"date-parts":[["2017",12,28]]},"issued":{"date-parts":[["2017",12,26]]},"citation-key":"dvir2017b"}},{"id":1942,"uris":["http://zotero.org/users/2644296/items/TDKQITDH"],"itemData":{"id":1942,"type":"article-journal","abstract":"Transparency is considered a key value for trustworthy governments. However, the effect of transparency on citizens’ trust across national cultures is overlooked in current research. This article compares the effect of transparency on trust in government in the Netherlands and South Korea. The effect is investigated in two similar series of three experiments. The authors hypothesize that the effect of transparency differs because the countries have different cultural values regarding power distance and short- and long-term orientation. Results reveal similar patterns in both countries: transparency has a subdued and sometimes negative effect on trust in government. However, the negative effect in South Korea is much stronger. The difference in the magnitude of transparency's effect suggests that national cultural values play a significant role in how people perceive and appreciate government transparency.","container-title":"Public Administration Review","DOI":"10.1111/puar.12047","ISSN":"1540-6210","issue":"4","journalAbbreviation":"Public Admin Rev","language":"en","note":"00000","page":"575-586","source":"Wiley Online Library","title":"The Effect of Transparency on Trust in Government: A Cross-National Comparative Experiment","title-short":"The Effect of Transparency on Trust in Government","URL":"http://onlinelibrary.wiley.com/doi/10.1111/puar.12047/abstract","volume":"73","author":[{"family":"Grimmelikhuijsen","given":"Stephan"},{"family":"Porumbescu","given":"Gregory"},{"family":"Hong","given":"Boram"},{"family":"Im","given":"Tobin"}],"accessed":{"date-parts":[["2016",10,18]]},"issued":{"date-parts":[["2013",7,1]]},"citation-key":"grimmelikhuijsen2013"},"label":"page"},{"id":2240,"uris":["http://zotero.org/users/2644296/items/ZK5SJT5V"],"itemData":{"id":2240,"type":"article-journal","abstract":"To practitioner and researcher alike, consumer values play an important role in understanding behavior in the marketplace. This paper presents a model linking perceived product attributes to values.","container-title":"Journal of Marketing","DOI":"10.2307/3203341","ISSN":"0022-2429","issue":"2","note":"ZSCC: 0003456 \nhttp://web.archive.org/web/20200127201039/https://www.jstor.org/stable/3203341","page":"60-72","source":"JSTOR","title":"A Means-End Chain Model Based on Consumer Categorization Processes","URL":"10.2307/3203341","volume":"46","author":[{"family":"Gutman","given":"Jonathan"}],"accessed":{"date-parts":[["2017",10,30]]},"issued":{"date-parts":[["1982"]]},"citation-key":"gutman1982"},"label":"page"}],"schema":"https://github.com/citation-style-language/schema/raw/master/csl-citation.json"} </w:instrText>
      </w:r>
      <w:r w:rsidR="002362CD" w:rsidRPr="00092DDA">
        <w:fldChar w:fldCharType="separate"/>
      </w:r>
      <w:r w:rsidR="00EC2023" w:rsidRPr="00EC2023">
        <w:rPr>
          <w:rFonts w:ascii="Times New Roman" w:hAnsi="Times New Roman" w:cs="Times New Roman"/>
        </w:rPr>
        <w:t>[@abbas2010a; @chan2008; @dvir2017b; @grimmelikhuijsen2013; @gutman1982]</w:t>
      </w:r>
      <w:r w:rsidR="002362CD" w:rsidRPr="00092DDA">
        <w:fldChar w:fldCharType="end"/>
      </w:r>
      <w:r w:rsidR="002362CD" w:rsidRPr="00092DDA">
        <w:rPr>
          <w:noProof/>
        </w:rPr>
        <w:t>.</w:t>
      </w:r>
      <w:r w:rsidR="002362CD">
        <w:rPr>
          <w:rFonts w:hint="cs"/>
          <w:noProof/>
          <w:rtl/>
        </w:rPr>
        <w:t xml:space="preserve"> </w:t>
      </w:r>
      <w:r w:rsidR="002362CD" w:rsidRPr="00484D8A">
        <w:t xml:space="preserve">In a study of communication during the first months of the COVID-19 </w:t>
      </w:r>
      <w:r w:rsidR="002362CD">
        <w:t xml:space="preserve">epidemic </w:t>
      </w:r>
      <w:r w:rsidR="002362CD" w:rsidRPr="00484D8A">
        <w:t xml:space="preserve">in the United States, IE </w:t>
      </w:r>
      <w:r w:rsidR="002362CD">
        <w:t>proved</w:t>
      </w:r>
      <w:r w:rsidR="002362CD" w:rsidRPr="00484D8A">
        <w:t xml:space="preserve"> </w:t>
      </w:r>
      <w:r w:rsidR="002362CD">
        <w:t xml:space="preserve">important in </w:t>
      </w:r>
      <w:r w:rsidR="002362CD" w:rsidRPr="00484D8A">
        <w:t>message diffusion</w:t>
      </w:r>
      <w:r w:rsidR="002362CD">
        <w:t xml:space="preserve"> (transmission and retransmission)</w:t>
      </w:r>
      <w:r w:rsidR="002362CD" w:rsidRPr="00484D8A">
        <w:t>, resulting in amplif</w:t>
      </w:r>
      <w:r w:rsidR="002362CD">
        <w:t>ication of</w:t>
      </w:r>
      <w:r w:rsidR="002362CD" w:rsidRPr="00484D8A">
        <w:t xml:space="preserve"> messages in the social media environment</w:t>
      </w:r>
      <w:r w:rsidR="002362CD">
        <w:rPr>
          <w:rFonts w:ascii="Helvetica" w:hAnsi="Helvetica"/>
          <w:color w:val="202020"/>
          <w:sz w:val="20"/>
          <w:szCs w:val="20"/>
          <w:shd w:val="clear" w:color="auto" w:fill="FFFFFF"/>
        </w:rPr>
        <w:t xml:space="preserve"> </w:t>
      </w:r>
      <w:r w:rsidR="002362CD" w:rsidRPr="00565C73">
        <w:fldChar w:fldCharType="begin"/>
      </w:r>
      <w:r w:rsidR="00EC2023">
        <w:instrText xml:space="preserve"> ADDIN ZOTERO_ITEM CSL_CITATION {"citationID":"mycN20Jh","properties":{"formattedCitation":"[@sutton2020]","plainCitation":"[@sutton2020]","noteIndex":0},"citationItems":[{"id":56,"uris":["http://zotero.org/users/2644296/items/SXGIM5IY"],"itemData":{"id":56,"type":"article-journal","container-title":"PLOS ONE","DOI":"10.1371/journal.pone.0238491","ISSN":"1932-6203","issue":"9","journalAbbreviation":"PLoS ONE","language":"en","note":"00000","page":"e0238491","source":"DOI.org (Crossref)","title":"COVID-19: Retransmission of official communications in an emerging pandemic","title-short":"COVID-19","URL":"https://dx.plos.org/10.1371/journal.pone.0238491","volume":"15","author":[{"family":"Sutton","given":"Jeannette"},{"family":"Renshaw","given":"Scott L."},{"family":"Butts","given":"Carter T."}],"editor":[{"family":"Danforth","given":"Christopher M."}],"accessed":{"date-parts":[["2020",9,28]]},"issued":{"date-parts":[["2020",9,16]]},"citation-key":"sutton2020"}}],"schema":"https://github.com/citation-style-language/schema/raw/master/csl-citation.json"} </w:instrText>
      </w:r>
      <w:r w:rsidR="002362CD" w:rsidRPr="00565C73">
        <w:fldChar w:fldCharType="separate"/>
      </w:r>
      <w:r w:rsidR="00EC2023" w:rsidRPr="00EC2023">
        <w:rPr>
          <w:rFonts w:ascii="Times New Roman" w:hAnsi="Times New Roman" w:cs="Times New Roman"/>
        </w:rPr>
        <w:t>[@sutton2020]</w:t>
      </w:r>
      <w:r w:rsidR="002362CD" w:rsidRPr="00565C73">
        <w:fldChar w:fldCharType="end"/>
      </w:r>
      <w:r w:rsidR="002362CD" w:rsidRPr="00565C73">
        <w:t>.</w:t>
      </w:r>
      <w:r w:rsidR="002362CD">
        <w:rPr>
          <w:rFonts w:ascii="Helvetica" w:hAnsi="Helvetica"/>
          <w:color w:val="202020"/>
          <w:sz w:val="20"/>
          <w:szCs w:val="20"/>
          <w:shd w:val="clear" w:color="auto" w:fill="FFFFFF"/>
        </w:rPr>
        <w:t xml:space="preserve"> </w:t>
      </w:r>
    </w:p>
    <w:p w14:paraId="44154251" w14:textId="1343ADF0" w:rsidR="003F3A06" w:rsidRPr="00092DDA" w:rsidRDefault="00D80D1A" w:rsidP="003F3A06">
      <w:r>
        <w:t>Table 1</w:t>
      </w:r>
      <w:r w:rsidR="003F3A06">
        <w:t xml:space="preserve"> summarizes </w:t>
      </w:r>
      <w:r w:rsidR="00410FDC">
        <w:t xml:space="preserve">the major </w:t>
      </w:r>
      <w:r w:rsidR="003F3A06">
        <w:t xml:space="preserve">definitions of </w:t>
      </w:r>
      <w:r>
        <w:t>IE.</w:t>
      </w:r>
    </w:p>
    <w:p w14:paraId="06A40419" w14:textId="04A7943F" w:rsidR="009F73B4" w:rsidRDefault="009F73B4" w:rsidP="009F73B4">
      <w:pPr>
        <w:pStyle w:val="Caption"/>
        <w:keepNext/>
      </w:pPr>
      <w:r>
        <w:t xml:space="preserve">Table </w:t>
      </w:r>
      <w:fldSimple w:instr=" SEQ Table \* ARABIC ">
        <w:r w:rsidR="00652B35">
          <w:rPr>
            <w:noProof/>
          </w:rPr>
          <w:t>1</w:t>
        </w:r>
      </w:fldSimple>
      <w:r>
        <w:t xml:space="preserve">. Definitions of </w:t>
      </w:r>
      <w:r w:rsidR="00D80D1A">
        <w:t>Information Engagement</w:t>
      </w:r>
    </w:p>
    <w:tbl>
      <w:tblPr>
        <w:tblStyle w:val="APAReport"/>
        <w:tblW w:w="9630" w:type="dxa"/>
        <w:tblLook w:val="04A0" w:firstRow="1" w:lastRow="0" w:firstColumn="1" w:lastColumn="0" w:noHBand="0" w:noVBand="1"/>
      </w:tblPr>
      <w:tblGrid>
        <w:gridCol w:w="6158"/>
        <w:gridCol w:w="2607"/>
        <w:gridCol w:w="865"/>
      </w:tblGrid>
      <w:tr w:rsidR="009F73B4" w:rsidRPr="00092DDA" w14:paraId="5AF22AC7" w14:textId="77777777" w:rsidTr="00A828F4">
        <w:trPr>
          <w:cnfStyle w:val="100000000000" w:firstRow="1" w:lastRow="0" w:firstColumn="0" w:lastColumn="0" w:oddVBand="0" w:evenVBand="0" w:oddHBand="0" w:evenHBand="0" w:firstRowFirstColumn="0" w:firstRowLastColumn="0" w:lastRowFirstColumn="0" w:lastRowLastColumn="0"/>
        </w:trPr>
        <w:tc>
          <w:tcPr>
            <w:tcW w:w="6158" w:type="dxa"/>
          </w:tcPr>
          <w:p w14:paraId="5D3DEE59" w14:textId="77777777" w:rsidR="009F73B4" w:rsidRPr="009F73B4" w:rsidRDefault="009F73B4" w:rsidP="00A828F4">
            <w:pPr>
              <w:pBdr>
                <w:top w:val="none" w:sz="0" w:space="0" w:color="auto"/>
                <w:left w:val="none" w:sz="0" w:space="0" w:color="auto"/>
                <w:bottom w:val="none" w:sz="0" w:space="0" w:color="auto"/>
                <w:right w:val="none" w:sz="0" w:space="0" w:color="auto"/>
                <w:between w:val="none" w:sz="0" w:space="0" w:color="auto"/>
              </w:pBdr>
              <w:tabs>
                <w:tab w:val="left" w:pos="4844"/>
              </w:tabs>
              <w:spacing w:line="360" w:lineRule="auto"/>
              <w:ind w:right="-114" w:firstLine="282"/>
              <w:rPr>
                <w:b/>
                <w:bCs/>
              </w:rPr>
            </w:pPr>
            <w:r w:rsidRPr="009F73B4">
              <w:rPr>
                <w:b/>
                <w:bCs/>
              </w:rPr>
              <w:t>Definition</w:t>
            </w:r>
          </w:p>
        </w:tc>
        <w:tc>
          <w:tcPr>
            <w:tcW w:w="3472" w:type="dxa"/>
            <w:gridSpan w:val="2"/>
          </w:tcPr>
          <w:p w14:paraId="2BEDC02C" w14:textId="77777777" w:rsidR="009F73B4" w:rsidRPr="009F73B4"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right="2002" w:firstLine="282"/>
              <w:rPr>
                <w:b/>
                <w:bCs/>
              </w:rPr>
            </w:pPr>
            <w:r w:rsidRPr="009F73B4">
              <w:rPr>
                <w:b/>
                <w:bCs/>
              </w:rPr>
              <w:t xml:space="preserve">Source </w:t>
            </w:r>
          </w:p>
        </w:tc>
      </w:tr>
      <w:tr w:rsidR="009F73B4" w:rsidRPr="00092DDA" w14:paraId="12B899AA" w14:textId="77777777" w:rsidTr="00A828F4">
        <w:trPr>
          <w:gridAfter w:val="1"/>
          <w:wAfter w:w="865" w:type="dxa"/>
        </w:trPr>
        <w:tc>
          <w:tcPr>
            <w:tcW w:w="6158" w:type="dxa"/>
          </w:tcPr>
          <w:p w14:paraId="1760097C" w14:textId="556A8193" w:rsidR="009F73B4" w:rsidRPr="00A72FDD"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rsidRPr="00A72FDD">
              <w:t xml:space="preserve">A state of emotional involvement or commitment and </w:t>
            </w:r>
            <w:r w:rsidR="00CA471C">
              <w:t xml:space="preserve">a </w:t>
            </w:r>
            <w:r w:rsidRPr="00A72FDD">
              <w:t xml:space="preserve">process of drawing </w:t>
            </w:r>
            <w:r w:rsidRPr="00A72FDD">
              <w:rPr>
                <w:noProof/>
              </w:rPr>
              <w:t>favorable</w:t>
            </w:r>
            <w:r w:rsidRPr="00A72FDD">
              <w:t xml:space="preserve"> attention and interest</w:t>
            </w:r>
          </w:p>
        </w:tc>
        <w:tc>
          <w:tcPr>
            <w:tcW w:w="2607" w:type="dxa"/>
          </w:tcPr>
          <w:p w14:paraId="5A5890D1" w14:textId="3A8E8668" w:rsidR="009F73B4" w:rsidRPr="00092DDA" w:rsidRDefault="009F73B4" w:rsidP="00EC2023">
            <w:pPr>
              <w:pBdr>
                <w:top w:val="none" w:sz="0" w:space="0" w:color="auto"/>
                <w:left w:val="none" w:sz="0" w:space="0" w:color="auto"/>
                <w:bottom w:val="none" w:sz="0" w:space="0" w:color="auto"/>
                <w:right w:val="none" w:sz="0" w:space="0" w:color="auto"/>
                <w:between w:val="none" w:sz="0" w:space="0" w:color="auto"/>
              </w:pBdr>
              <w:spacing w:line="360" w:lineRule="auto"/>
              <w:ind w:hanging="16"/>
            </w:pPr>
            <w:r w:rsidRPr="00092DDA">
              <w:fldChar w:fldCharType="begin"/>
            </w:r>
            <w:r w:rsidR="00EC2023">
              <w:instrText xml:space="preserve"> ADDIN ZOTERO_ITEM CSL_CITATION {"citationID":"n4J7HgOB","properties":{"formattedCitation":"[@2020]","plainCitation":"[@2020]","noteIndex":0},"citationItems":[{"id":2404,"uris":["http://zotero.org/users/2644296/items/XSZFM59U"],"itemData":{"id":2404,"type":"entry-dictionary","abstract":"an arrangement to meet or be present at a specified time and place; a job or period of employment especially as a performer; something that engages : pledge… See the full definition","container-title":"Merriam-Webster","language":"en","note":"00373","publisher":"Merriam-Webster, Incorporated","title":"Engagement","URL":"https://www.merriam-webster.com/dictionary/engagement","accessed":{"date-parts":[["2018",1,18]]},"issued":{"date-parts":[["2020"]]},"citation-key":"2020"}}],"schema":"https://github.com/citation-style-language/schema/raw/master/csl-citation.json"} </w:instrText>
            </w:r>
            <w:r w:rsidRPr="00092DDA">
              <w:fldChar w:fldCharType="separate"/>
            </w:r>
            <w:r w:rsidR="00EC2023" w:rsidRPr="00EC2023">
              <w:rPr>
                <w:rFonts w:ascii="Times New Roman" w:hAnsi="Times New Roman" w:cs="Times New Roman"/>
              </w:rPr>
              <w:t>[@2020]</w:t>
            </w:r>
            <w:r w:rsidRPr="00092DDA">
              <w:fldChar w:fldCharType="end"/>
            </w:r>
          </w:p>
        </w:tc>
      </w:tr>
      <w:tr w:rsidR="009F73B4" w:rsidRPr="00092DDA" w14:paraId="31ECE1F2" w14:textId="77777777" w:rsidTr="00A828F4">
        <w:trPr>
          <w:gridAfter w:val="1"/>
          <w:wAfter w:w="865" w:type="dxa"/>
        </w:trPr>
        <w:tc>
          <w:tcPr>
            <w:tcW w:w="6158" w:type="dxa"/>
          </w:tcPr>
          <w:p w14:paraId="4EEBCC46" w14:textId="7810FAFC" w:rsidR="009F73B4" w:rsidRPr="00A72FDD"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rsidRPr="00A72FDD">
              <w:t>The level of user involvement with a product</w:t>
            </w:r>
            <w:r w:rsidR="00CA471C">
              <w:t>;</w:t>
            </w:r>
            <w:r w:rsidRPr="00A72FDD">
              <w:t xml:space="preserve"> the frequency, intensity, or depth of interaction between </w:t>
            </w:r>
            <w:r w:rsidR="00DD1AE2">
              <w:t xml:space="preserve">a </w:t>
            </w:r>
            <w:r w:rsidRPr="00A72FDD">
              <w:t>user and</w:t>
            </w:r>
            <w:r w:rsidR="00DD1AE2">
              <w:t xml:space="preserve"> a</w:t>
            </w:r>
            <w:r w:rsidRPr="00A72FDD">
              <w:t xml:space="preserve"> product, feature, or service over a given period</w:t>
            </w:r>
            <w:r w:rsidR="00CA471C">
              <w:t>;</w:t>
            </w:r>
            <w:r w:rsidRPr="00A72FDD">
              <w:t xml:space="preserve"> an unbiased behavioral measurement </w:t>
            </w:r>
            <w:r w:rsidR="00CA471C">
              <w:t>tha</w:t>
            </w:r>
            <w:r w:rsidR="00115996">
              <w:t>t</w:t>
            </w:r>
            <w:r w:rsidR="00CA471C">
              <w:t xml:space="preserve"> is</w:t>
            </w:r>
            <w:r w:rsidRPr="00A72FDD">
              <w:t xml:space="preserve"> trustworthy, valid, and reliable.</w:t>
            </w:r>
          </w:p>
        </w:tc>
        <w:tc>
          <w:tcPr>
            <w:tcW w:w="2607" w:type="dxa"/>
          </w:tcPr>
          <w:p w14:paraId="47087824" w14:textId="41DA7803" w:rsidR="009F73B4" w:rsidRPr="00092DDA" w:rsidRDefault="009F73B4" w:rsidP="00EC2023">
            <w:pPr>
              <w:spacing w:line="360" w:lineRule="auto"/>
              <w:ind w:firstLine="282"/>
            </w:pPr>
            <w:r w:rsidRPr="00092DDA">
              <w:fldChar w:fldCharType="begin"/>
            </w:r>
            <w:r w:rsidR="00EC2023">
              <w:instrText xml:space="preserve"> ADDIN ZOTERO_ITEM CSL_CITATION {"citationID":"M6v1nd4s","properties":{"formattedCitation":"[@sharon2018]","plainCitation":"[@sharon2018]","noteIndex":0},"citationItems":[{"id":2418,"uris":["http://zotero.org/users/2644296/items/KNXSVFTU"],"itemData":{"id":2418,"type":"webpage","abstract":"This is part 2 in a series of articles about measuring Key Experience Indicators (KEIs). In this series I go deeper into the Google HEART…","container-title":"Medium","language":"en","note":"00000 \nZSCC: NoCitationData[s0] \nhttp://web.archive.org/web/20200406200829/https://medium.com/@tsharon/measuring-user-engagement-86d10ae24c0a","title":"Measuring user engagement","URL":"https://medium.com/@tsharon/measuring-user-engagement-86d10ae24c0a","author":[{"family":"Sharon","given":"Tomer"}],"accessed":{"date-parts":[["2020",4,6]]},"issued":{"date-parts":[["2018",10,2]]},"citation-key":"sharon2018"}}],"schema":"https://github.com/citation-style-language/schema/raw/master/csl-citation.json"} </w:instrText>
            </w:r>
            <w:r w:rsidRPr="00092DDA">
              <w:fldChar w:fldCharType="separate"/>
            </w:r>
            <w:r w:rsidR="00EC2023" w:rsidRPr="00EC2023">
              <w:rPr>
                <w:rFonts w:ascii="Times New Roman" w:hAnsi="Times New Roman" w:cs="Times New Roman"/>
              </w:rPr>
              <w:t>[@sharon2018]</w:t>
            </w:r>
            <w:r w:rsidRPr="00092DDA">
              <w:fldChar w:fldCharType="end"/>
            </w:r>
          </w:p>
          <w:p w14:paraId="2AF5C755" w14:textId="77777777" w:rsidR="009F73B4" w:rsidRPr="00092DDA"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pPr>
          </w:p>
        </w:tc>
      </w:tr>
      <w:tr w:rsidR="009F73B4" w:rsidRPr="00092DDA" w14:paraId="14B254CE" w14:textId="77777777" w:rsidTr="00A828F4">
        <w:trPr>
          <w:gridAfter w:val="1"/>
          <w:wAfter w:w="865" w:type="dxa"/>
        </w:trPr>
        <w:tc>
          <w:tcPr>
            <w:tcW w:w="6158" w:type="dxa"/>
          </w:tcPr>
          <w:p w14:paraId="67A4C120" w14:textId="68A1621E" w:rsidR="009F73B4" w:rsidRPr="00A72FDD"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rsidRPr="00A72FDD">
              <w:lastRenderedPageBreak/>
              <w:t>The emotional, cognitive</w:t>
            </w:r>
            <w:r w:rsidR="00CA471C">
              <w:t>,</w:t>
            </w:r>
            <w:r w:rsidRPr="00A72FDD">
              <w:t xml:space="preserve"> and behavioral connection that exists, at any point in time and possibly over time, between a user and a resource</w:t>
            </w:r>
          </w:p>
        </w:tc>
        <w:tc>
          <w:tcPr>
            <w:tcW w:w="2607" w:type="dxa"/>
          </w:tcPr>
          <w:p w14:paraId="3691DC04" w14:textId="648035F8" w:rsidR="009F73B4" w:rsidRPr="00092DDA" w:rsidRDefault="009F73B4" w:rsidP="00EC2023">
            <w:pPr>
              <w:pBdr>
                <w:top w:val="none" w:sz="0" w:space="0" w:color="auto"/>
                <w:left w:val="none" w:sz="0" w:space="0" w:color="auto"/>
                <w:bottom w:val="none" w:sz="0" w:space="0" w:color="auto"/>
                <w:right w:val="none" w:sz="0" w:space="0" w:color="auto"/>
                <w:between w:val="none" w:sz="0" w:space="0" w:color="auto"/>
              </w:pBdr>
              <w:spacing w:line="360" w:lineRule="auto"/>
              <w:ind w:firstLine="282"/>
            </w:pPr>
            <w:r w:rsidRPr="00092DDA">
              <w:fldChar w:fldCharType="begin"/>
            </w:r>
            <w:r w:rsidR="00EC2023">
              <w:instrText xml:space="preserve"> ADDIN ZOTERO_ITEM CSL_CITATION {"citationID":"AnhKqcXs","properties":{"formattedCitation":"[@attfield2011]","plainCitation":"[@attfield2011]","noteIndex":0},"citationItems":[{"id":1957,"uris":["http://zotero.org/users/2644296/items/J3VEHB9M"],"itemData":{"id":1957,"type":"paper-conference","abstract":"User engagement is a key concept in designing user-centred\nweb applications. It refers to the quality of the user experience\nthat emphasises the positive aspects of the interaction,\nand in particular the phenomena associated with being captivated\nby technology. This definition is motivated by the\nobservation that successful technologies are not just used,\nbut they are engaged with. Numerous methods have been\nproposed in the literature to measure engagement, however,\nlittle has been done to validate and relate these measures\nand so provide a firm basis for assessing the quality of the\nuser experience. Engagement is heavily influenced, for example,\nby the user interface and its associated process flow,\nthe user’s context, value system and incentives.\nIn this paper we propose an approach to relating and developing\nunified measures of user engagement. Our ultimate\naim is to define a framework in which user engagement\ncan be studied, measured, and explained, leading to recommendations\nand guidelines for user interface and interaction\ndesign for front-end web technology. Towards this aim, in\nthis paper, we consider how existing user engagement metrics,\nweb analytics, information retrieval metrics, and measures\nfrom immersion in gaming can bring new perspective\nto defining, measuring and explaining user engagement.","container-title":"WSDM workshop on user modelling for Web applications","note":"00189","source":"Google Scholar","title":"Towards a science of user engagement (position paper)","URL":"http://www.dcs.gla.ac.uk/~mounia/Papers/engagement.pdf","author":[{"family":"Attfield","given":"Simon"},{"family":"Kazai","given":"Gabriella"},{"family":"Lalmas","given":"Mounia"},{"family":"Piwowarski","given":"Benjamin"}],"accessed":{"date-parts":[["2016",2,20]]},"issued":{"date-parts":[["2011"]]},"citation-key":"attfield2011"}}],"schema":"https://github.com/citation-style-language/schema/raw/master/csl-citation.json"} </w:instrText>
            </w:r>
            <w:r w:rsidRPr="00092DDA">
              <w:fldChar w:fldCharType="separate"/>
            </w:r>
            <w:r w:rsidR="00EC2023" w:rsidRPr="00EC2023">
              <w:rPr>
                <w:rFonts w:ascii="Times New Roman" w:hAnsi="Times New Roman" w:cs="Times New Roman"/>
              </w:rPr>
              <w:t>[@attfield2011]</w:t>
            </w:r>
            <w:r w:rsidRPr="00092DDA">
              <w:fldChar w:fldCharType="end"/>
            </w:r>
          </w:p>
        </w:tc>
      </w:tr>
      <w:tr w:rsidR="009F73B4" w:rsidRPr="00CE247A" w14:paraId="5930D3AD" w14:textId="77777777" w:rsidTr="00A828F4">
        <w:trPr>
          <w:gridAfter w:val="1"/>
          <w:wAfter w:w="865" w:type="dxa"/>
        </w:trPr>
        <w:tc>
          <w:tcPr>
            <w:tcW w:w="6158" w:type="dxa"/>
          </w:tcPr>
          <w:p w14:paraId="186C2407" w14:textId="424247FA" w:rsidR="009F73B4" w:rsidRPr="00A72FDD" w:rsidRDefault="00F64977"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t>Q</w:t>
            </w:r>
            <w:r w:rsidR="009F73B4" w:rsidRPr="00A72FDD">
              <w:t>uality of the user experience that emphasizes the positive aspects of interacting with an online application and</w:t>
            </w:r>
            <w:proofErr w:type="gramStart"/>
            <w:r w:rsidR="009F73B4" w:rsidRPr="00A72FDD">
              <w:t>, in particular, the</w:t>
            </w:r>
            <w:proofErr w:type="gramEnd"/>
            <w:r w:rsidR="009F73B4" w:rsidRPr="00A72FDD">
              <w:t xml:space="preserve"> desire to use that application longer and repeatedly</w:t>
            </w:r>
          </w:p>
        </w:tc>
        <w:tc>
          <w:tcPr>
            <w:tcW w:w="2607" w:type="dxa"/>
          </w:tcPr>
          <w:p w14:paraId="07AED512" w14:textId="7DB7C9CA" w:rsidR="009F73B4" w:rsidRPr="00CE247A" w:rsidRDefault="009F73B4" w:rsidP="00EC2023">
            <w:pPr>
              <w:pBdr>
                <w:top w:val="none" w:sz="0" w:space="0" w:color="auto"/>
                <w:left w:val="none" w:sz="0" w:space="0" w:color="auto"/>
                <w:bottom w:val="none" w:sz="0" w:space="0" w:color="auto"/>
                <w:right w:val="none" w:sz="0" w:space="0" w:color="auto"/>
                <w:between w:val="none" w:sz="0" w:space="0" w:color="auto"/>
              </w:pBdr>
              <w:spacing w:line="360" w:lineRule="auto"/>
              <w:ind w:firstLine="282"/>
            </w:pPr>
            <w:r w:rsidRPr="00092DDA">
              <w:fldChar w:fldCharType="begin"/>
            </w:r>
            <w:r w:rsidR="00EC2023">
              <w:instrText xml:space="preserve"> ADDIN ZOTERO_ITEM CSL_CITATION {"citationID":"Uh5h2Bxp","properties":{"formattedCitation":"[@lalmas2014]","plainCitation":"[@lalmas2014]","noteIndex":0},"citationItems":[{"id":2289,"uris":["http://zotero.org/users/2644296/items/85X6IBVQ"],"itemData":{"id":2289,"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URL":"http://www.morganclaypool.com/doi/abs/10.2200/S00605ED1V01Y201410ICR038","volume":"6","author":[{"family":"Lalmas","given":"Mounia"},{"family":"O'Brien","given":"Heather L."},{"family":"Yom-Tov","given":"Elad"}],"accessed":{"date-parts":[["2016",2,20]]},"issued":{"date-parts":[["2014"]]},"citation-key":"lalmas2014"}}],"schema":"https://github.com/citation-style-language/schema/raw/master/csl-citation.json"} </w:instrText>
            </w:r>
            <w:r w:rsidRPr="00092DDA">
              <w:fldChar w:fldCharType="separate"/>
            </w:r>
            <w:r w:rsidR="00EC2023" w:rsidRPr="00EC2023">
              <w:rPr>
                <w:rFonts w:ascii="Times New Roman" w:hAnsi="Times New Roman" w:cs="Times New Roman"/>
              </w:rPr>
              <w:t>[@lalmas2014]</w:t>
            </w:r>
            <w:r w:rsidRPr="00092DDA">
              <w:fldChar w:fldCharType="end"/>
            </w:r>
          </w:p>
        </w:tc>
      </w:tr>
      <w:tr w:rsidR="009F73B4" w:rsidRPr="00092DDA" w14:paraId="154930F3" w14:textId="77777777" w:rsidTr="00A828F4">
        <w:trPr>
          <w:gridAfter w:val="1"/>
          <w:wAfter w:w="865" w:type="dxa"/>
        </w:trPr>
        <w:tc>
          <w:tcPr>
            <w:tcW w:w="6158" w:type="dxa"/>
          </w:tcPr>
          <w:p w14:paraId="41358045" w14:textId="687F8D5B" w:rsidR="009F73B4" w:rsidRPr="00A72FDD"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rsidRPr="00A72FDD">
              <w:t xml:space="preserve">The state of mind that </w:t>
            </w:r>
            <w:r w:rsidR="00CA471C">
              <w:t>must be</w:t>
            </w:r>
            <w:r w:rsidRPr="00A72FDD">
              <w:t xml:space="preserve"> attain</w:t>
            </w:r>
            <w:r w:rsidR="00CA471C">
              <w:t>ed</w:t>
            </w:r>
            <w:r w:rsidRPr="00A72FDD">
              <w:t xml:space="preserve"> to enjoy a representation of an action</w:t>
            </w:r>
          </w:p>
        </w:tc>
        <w:tc>
          <w:tcPr>
            <w:tcW w:w="2607" w:type="dxa"/>
          </w:tcPr>
          <w:p w14:paraId="3C86AA89" w14:textId="673EF90F" w:rsidR="009F73B4" w:rsidRPr="00092DDA" w:rsidRDefault="009F73B4" w:rsidP="00EC2023">
            <w:pPr>
              <w:pBdr>
                <w:top w:val="none" w:sz="0" w:space="0" w:color="auto"/>
                <w:left w:val="none" w:sz="0" w:space="0" w:color="auto"/>
                <w:bottom w:val="none" w:sz="0" w:space="0" w:color="auto"/>
                <w:right w:val="none" w:sz="0" w:space="0" w:color="auto"/>
                <w:between w:val="none" w:sz="0" w:space="0" w:color="auto"/>
              </w:pBdr>
              <w:spacing w:line="360" w:lineRule="auto"/>
              <w:ind w:firstLine="282"/>
            </w:pPr>
            <w:r w:rsidRPr="00092DDA">
              <w:fldChar w:fldCharType="begin"/>
            </w:r>
            <w:r w:rsidR="00EC2023">
              <w:instrText xml:space="preserve"> ADDIN ZOTERO_ITEM CSL_CITATION {"citationID":"w0mc3wmN","properties":{"formattedCitation":"[@laurel2014, p. 116]","plainCitation":"[@laurel2014, p. 116]","noteIndex":0},"citationItems":[{"id":2136,"uris":["http://zotero.org/users/2644296/items/ASE97BVU"],"itemData":{"id":2136,"type":"book","call-number":"QA76.9.H85 L38 2014","edition":"Second edition","event-place":"Upper Saddle River, NJ","ISBN":"978-0-321-91862-8","note":"ZSCC: 0000005","number-of-pages":"246","publisher":"Addison-Wesley","publisher-place":"Upper Saddle River, NJ","source":"Library of Congress ISBN","title":"Computers as theatre","author":[{"family":"Laurel","given":"Brenda"}],"issued":{"date-parts":[["2014"]]},"citation-key":"laurel2014"},"locator":"116","label":"page"}],"schema":"https://github.com/citation-style-language/schema/raw/master/csl-citation.json"} </w:instrText>
            </w:r>
            <w:r w:rsidRPr="00092DDA">
              <w:fldChar w:fldCharType="separate"/>
            </w:r>
            <w:r w:rsidR="00EC2023" w:rsidRPr="00EC2023">
              <w:rPr>
                <w:rFonts w:ascii="Times New Roman" w:hAnsi="Times New Roman" w:cs="Times New Roman"/>
              </w:rPr>
              <w:t>[@laurel2014, p. 116]</w:t>
            </w:r>
            <w:r w:rsidRPr="00092DDA">
              <w:fldChar w:fldCharType="end"/>
            </w:r>
          </w:p>
        </w:tc>
      </w:tr>
      <w:tr w:rsidR="009F73B4" w:rsidRPr="00092DDA" w14:paraId="591091BD" w14:textId="77777777" w:rsidTr="00A828F4">
        <w:trPr>
          <w:gridAfter w:val="1"/>
          <w:wAfter w:w="865" w:type="dxa"/>
        </w:trPr>
        <w:tc>
          <w:tcPr>
            <w:tcW w:w="6158" w:type="dxa"/>
          </w:tcPr>
          <w:p w14:paraId="33E79253" w14:textId="2674835E" w:rsidR="009F73B4" w:rsidRPr="00A72FDD" w:rsidRDefault="00CA471C"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t>Users’</w:t>
            </w:r>
            <w:r w:rsidR="009F73B4" w:rsidRPr="00A72FDD">
              <w:t xml:space="preserve"> response to an interaction </w:t>
            </w:r>
            <w:r w:rsidR="004332F1" w:rsidRPr="00A72FDD">
              <w:t>that gains</w:t>
            </w:r>
            <w:r w:rsidR="00DD1AE2">
              <w:t>,</w:t>
            </w:r>
            <w:r w:rsidR="009F73B4" w:rsidRPr="00A72FDD">
              <w:t xml:space="preserve"> maintains, and encourages their attention, particularly when they are intrinsically motivated </w:t>
            </w:r>
          </w:p>
        </w:tc>
        <w:tc>
          <w:tcPr>
            <w:tcW w:w="2607" w:type="dxa"/>
          </w:tcPr>
          <w:p w14:paraId="55E54EE5" w14:textId="70114FF1" w:rsidR="009F73B4" w:rsidRPr="00092DDA" w:rsidRDefault="007E3212" w:rsidP="00EC2023">
            <w:pPr>
              <w:pBdr>
                <w:top w:val="none" w:sz="0" w:space="0" w:color="auto"/>
                <w:left w:val="none" w:sz="0" w:space="0" w:color="auto"/>
                <w:bottom w:val="none" w:sz="0" w:space="0" w:color="auto"/>
                <w:right w:val="none" w:sz="0" w:space="0" w:color="auto"/>
                <w:between w:val="none" w:sz="0" w:space="0" w:color="auto"/>
              </w:pBdr>
              <w:spacing w:line="360" w:lineRule="auto"/>
              <w:ind w:firstLine="282"/>
            </w:pPr>
            <w:r>
              <w:fldChar w:fldCharType="begin"/>
            </w:r>
            <w:r w:rsidR="00EC2023">
              <w:instrText xml:space="preserve"> ADDIN ZOTERO_ITEM CSL_CITATION {"citationID":"waVuMNzE","properties":{"formattedCitation":"[@jacques1996, p. 103]","plainCitation":"[@jacques1996, p. 103]","noteIndex":0},"citationItems":[{"id":2117,"uris":["http://zotero.org/users/2644296/items/3TNISI82"],"itemData":{"id":2117,"type":"thesis","genre":"Ph.D.","language":"eng","note":"00000","publisher":"South Bank University","source":"ethos.bl.uk","title":"The nature of engagement and its role in hypermedia evaluation and design.","URL":"http://ethos.bl.uk/OrderDetails.do?uin=uk.bl.ethos.336369","author":[{"family":"Jacques","given":"Richard David"}],"accessed":{"date-parts":[["2018",2,16]]},"issued":{"date-parts":[["1996"]]},"citation-key":"jacques1996"},"locator":"103","label":"page"}],"schema":"https://github.com/citation-style-language/schema/raw/master/csl-citation.json"} </w:instrText>
            </w:r>
            <w:r>
              <w:fldChar w:fldCharType="separate"/>
            </w:r>
            <w:r w:rsidR="00EC2023" w:rsidRPr="00EC2023">
              <w:rPr>
                <w:rFonts w:ascii="Times New Roman" w:hAnsi="Times New Roman" w:cs="Times New Roman"/>
              </w:rPr>
              <w:t>[@jacques1996, p. 103]</w:t>
            </w:r>
            <w:r>
              <w:fldChar w:fldCharType="end"/>
            </w:r>
          </w:p>
        </w:tc>
      </w:tr>
      <w:tr w:rsidR="009F73B4" w:rsidRPr="00092DDA" w14:paraId="55C7EE5C" w14:textId="77777777" w:rsidTr="00A828F4">
        <w:trPr>
          <w:gridAfter w:val="1"/>
          <w:wAfter w:w="865" w:type="dxa"/>
        </w:trPr>
        <w:tc>
          <w:tcPr>
            <w:tcW w:w="6158" w:type="dxa"/>
          </w:tcPr>
          <w:p w14:paraId="25D37998" w14:textId="5DE1506A" w:rsidR="009F73B4" w:rsidRPr="00A72FDD"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rsidRPr="00A72FDD">
              <w:t>Users’ investment of time, attention, and emotion in an interaction with information</w:t>
            </w:r>
          </w:p>
        </w:tc>
        <w:tc>
          <w:tcPr>
            <w:tcW w:w="2607" w:type="dxa"/>
          </w:tcPr>
          <w:p w14:paraId="3CEC716B" w14:textId="0D795233" w:rsidR="009F73B4" w:rsidRPr="00092DDA" w:rsidRDefault="009F73B4" w:rsidP="00EC2023">
            <w:pPr>
              <w:spacing w:line="360" w:lineRule="auto"/>
              <w:ind w:firstLine="282"/>
            </w:pPr>
            <w:r w:rsidRPr="00092DDA">
              <w:fldChar w:fldCharType="begin"/>
            </w:r>
            <w:r w:rsidR="00EC2023">
              <w:instrText xml:space="preserve"> ADDIN ZOTERO_ITEM CSL_CITATION {"citationID":"NWjKU2ry","properties":{"formattedCitation":"[@frick2010]","plainCitation":"[@frick2010]","noteIndex":0},"citationItems":[{"id":2213,"uris":["http://zotero.org/users/2644296/items/49KICW3V"],"itemData":{"id":2213,"type":"book","abstract":"Achieve the return on engagement that you seek with integrated strategies for honing and maintaining online relationships through personal interaction and compelling digital content. You get specific techniques for Web page optimization, credibility-based design, keyword targeting, viral video, content dissemination through RSS feeds, and more. Integral tools, such as content management systems, blog software, analytics, browser extensions and API's are also covered in great detail. Return on Engagement also gives you contextual descriptions of these tools and techniques that answer the important questions of how, when, where and, perhaps most importantly, why you should implement them. Arranged into four sections-Strategy, On-Site, Off-Site, and The Return-the book is a comprehensive resource for integrating these methods into your business and marketing workflow for concrete results. Return on Engagement includes:","ISBN":"978-0-240-81283-0","language":"en","note":"ZSCC: 0000000[s1] \nGoogle-Books-ID: iNFGLT_GTc4C","number-of-pages":"339","publisher":"Taylor &amp; Francis","source":"Google Books","title":"Return on Engagement: Content, Strategy, and Design Techniques for Digital Marketing","title-short":"Return on Engagement","author":[{"family":"Frick","given":"Tim"}],"issued":{"date-parts":[["2010"]]},"citation-key":"frick2010"}}],"schema":"https://github.com/citation-style-language/schema/raw/master/csl-citation.json"} </w:instrText>
            </w:r>
            <w:r w:rsidRPr="00092DDA">
              <w:fldChar w:fldCharType="separate"/>
            </w:r>
            <w:r w:rsidR="00EC2023" w:rsidRPr="00EC2023">
              <w:rPr>
                <w:rFonts w:ascii="Times New Roman" w:hAnsi="Times New Roman" w:cs="Times New Roman"/>
              </w:rPr>
              <w:t>[@frick2010]</w:t>
            </w:r>
            <w:r w:rsidRPr="00092DDA">
              <w:fldChar w:fldCharType="end"/>
            </w:r>
          </w:p>
        </w:tc>
      </w:tr>
      <w:tr w:rsidR="009F73B4" w:rsidRPr="00092DDA" w14:paraId="15FF7695" w14:textId="77777777" w:rsidTr="00A828F4">
        <w:trPr>
          <w:gridAfter w:val="1"/>
          <w:wAfter w:w="865" w:type="dxa"/>
        </w:trPr>
        <w:tc>
          <w:tcPr>
            <w:tcW w:w="6158" w:type="dxa"/>
          </w:tcPr>
          <w:p w14:paraId="72102D1D" w14:textId="1152263F" w:rsidR="009F73B4" w:rsidRPr="00A72FDD" w:rsidRDefault="00CA471C"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t>A</w:t>
            </w:r>
            <w:r w:rsidR="009F73B4" w:rsidRPr="00A72FDD">
              <w:t xml:space="preserve"> combination of people’s views toward new information and their appetites for it</w:t>
            </w:r>
          </w:p>
        </w:tc>
        <w:tc>
          <w:tcPr>
            <w:tcW w:w="2607" w:type="dxa"/>
          </w:tcPr>
          <w:p w14:paraId="719FAEBD" w14:textId="0D4CAAC6" w:rsidR="009F73B4" w:rsidRPr="00092DDA" w:rsidRDefault="009F73B4" w:rsidP="00EC2023">
            <w:pPr>
              <w:pBdr>
                <w:top w:val="none" w:sz="0" w:space="0" w:color="auto"/>
                <w:left w:val="none" w:sz="0" w:space="0" w:color="auto"/>
                <w:bottom w:val="none" w:sz="0" w:space="0" w:color="auto"/>
                <w:right w:val="none" w:sz="0" w:space="0" w:color="auto"/>
                <w:between w:val="none" w:sz="0" w:space="0" w:color="auto"/>
              </w:pBdr>
              <w:spacing w:line="360" w:lineRule="auto"/>
              <w:ind w:firstLine="282"/>
            </w:pPr>
            <w:r w:rsidRPr="00092DDA">
              <w:fldChar w:fldCharType="begin"/>
            </w:r>
            <w:r w:rsidR="00EC2023">
              <w:instrText xml:space="preserve"> ADDIN ZOTERO_ITEM CSL_CITATION {"citationID":"eOknMiwP","properties":{"formattedCitation":"[@horrigan2017]","plainCitation":"[@horrigan2017]","noteIndex":0},"citationItems":[{"id":2407,"uris":["http://zotero.org/users/2644296/items/RKPF95Y7"],"itemData":{"id":2407,"type":"report","abstract":"People deal in varying ways with tensions about what information to trust and how much they want to learn. Some are interested and engaged with information; others are wary and stressed.","language":"en-US","note":"00017","publisher":"Pew Research Center","title":"How People Approach Facts and Information","URL":"http://www.pewinternet.org/2017/09/11/how-people-approach-facts-and-information/","author":[{"family":"Horrigan","given":"John B."}],"accessed":{"date-parts":[["2018",1,19]]},"issued":{"date-parts":[["2017",9,11]]},"citation-key":"horrigan2017"}}],"schema":"https://github.com/citation-style-language/schema/raw/master/csl-citation.json"} </w:instrText>
            </w:r>
            <w:r w:rsidRPr="00092DDA">
              <w:fldChar w:fldCharType="separate"/>
            </w:r>
            <w:r w:rsidR="00EC2023" w:rsidRPr="00EC2023">
              <w:rPr>
                <w:rFonts w:ascii="Times New Roman" w:hAnsi="Times New Roman" w:cs="Times New Roman"/>
              </w:rPr>
              <w:t>[@horrigan2017]</w:t>
            </w:r>
            <w:r w:rsidRPr="00092DDA">
              <w:fldChar w:fldCharType="end"/>
            </w:r>
          </w:p>
        </w:tc>
      </w:tr>
      <w:tr w:rsidR="009F73B4" w:rsidRPr="00092DDA" w14:paraId="5AC88855" w14:textId="77777777" w:rsidTr="00A828F4">
        <w:trPr>
          <w:gridAfter w:val="1"/>
          <w:wAfter w:w="865" w:type="dxa"/>
        </w:trPr>
        <w:tc>
          <w:tcPr>
            <w:tcW w:w="6158" w:type="dxa"/>
          </w:tcPr>
          <w:p w14:paraId="0474F797" w14:textId="0D3D5D1D" w:rsidR="009F73B4" w:rsidRPr="00A72FDD"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rsidRPr="00A72FDD">
              <w:rPr>
                <w:color w:val="222222"/>
                <w:shd w:val="clear" w:color="auto" w:fill="FFFFFF"/>
              </w:rPr>
              <w:t>A business communication connection between an external stakeholder (consumer) and an organization (company or brand) through various channels of correspondence</w:t>
            </w:r>
            <w:r w:rsidR="00A76444">
              <w:rPr>
                <w:color w:val="222222"/>
                <w:shd w:val="clear" w:color="auto" w:fill="FFFFFF"/>
              </w:rPr>
              <w:t xml:space="preserve">, </w:t>
            </w:r>
            <w:r w:rsidR="004332F1">
              <w:rPr>
                <w:color w:val="222222"/>
                <w:shd w:val="clear" w:color="auto" w:fill="FFFFFF"/>
              </w:rPr>
              <w:t xml:space="preserve">manifested </w:t>
            </w:r>
            <w:r w:rsidR="004332F1" w:rsidRPr="00A72FDD">
              <w:rPr>
                <w:color w:val="222222"/>
                <w:shd w:val="clear" w:color="auto" w:fill="FFFFFF"/>
              </w:rPr>
              <w:t>as</w:t>
            </w:r>
            <w:r w:rsidR="00A76444">
              <w:rPr>
                <w:color w:val="222222"/>
                <w:shd w:val="clear" w:color="auto" w:fill="FFFFFF"/>
              </w:rPr>
              <w:t xml:space="preserve"> </w:t>
            </w:r>
            <w:r w:rsidRPr="00A72FDD">
              <w:rPr>
                <w:color w:val="222222"/>
                <w:shd w:val="clear" w:color="auto" w:fill="FFFFFF"/>
              </w:rPr>
              <w:t>a reaction, interaction, effect</w:t>
            </w:r>
            <w:r w:rsidR="00DD1AE2">
              <w:rPr>
                <w:color w:val="222222"/>
                <w:shd w:val="clear" w:color="auto" w:fill="FFFFFF"/>
              </w:rPr>
              <w:t xml:space="preserve">, </w:t>
            </w:r>
            <w:r w:rsidRPr="00A72FDD">
              <w:rPr>
                <w:color w:val="222222"/>
                <w:shd w:val="clear" w:color="auto" w:fill="FFFFFF"/>
              </w:rPr>
              <w:t xml:space="preserve">or </w:t>
            </w:r>
            <w:r w:rsidR="00A76444">
              <w:rPr>
                <w:color w:val="222222"/>
                <w:shd w:val="clear" w:color="auto" w:fill="FFFFFF"/>
              </w:rPr>
              <w:t xml:space="preserve">the </w:t>
            </w:r>
            <w:r w:rsidRPr="00A72FDD">
              <w:rPr>
                <w:color w:val="222222"/>
                <w:shd w:val="clear" w:color="auto" w:fill="FFFFFF"/>
              </w:rPr>
              <w:t>overall customer experience</w:t>
            </w:r>
            <w:r w:rsidR="00DD1AE2">
              <w:rPr>
                <w:color w:val="222222"/>
                <w:shd w:val="clear" w:color="auto" w:fill="FFFFFF"/>
              </w:rPr>
              <w:t xml:space="preserve"> that</w:t>
            </w:r>
            <w:r w:rsidRPr="00A72FDD">
              <w:rPr>
                <w:color w:val="222222"/>
                <w:shd w:val="clear" w:color="auto" w:fill="FFFFFF"/>
              </w:rPr>
              <w:t xml:space="preserve"> takes place online and offline. </w:t>
            </w:r>
          </w:p>
        </w:tc>
        <w:tc>
          <w:tcPr>
            <w:tcW w:w="2607" w:type="dxa"/>
          </w:tcPr>
          <w:p w14:paraId="164B1DF2" w14:textId="729B6C11" w:rsidR="009F73B4" w:rsidRPr="00092DDA" w:rsidRDefault="009F73B4" w:rsidP="00EC2023">
            <w:pPr>
              <w:pBdr>
                <w:top w:val="none" w:sz="0" w:space="0" w:color="auto"/>
                <w:left w:val="none" w:sz="0" w:space="0" w:color="auto"/>
                <w:bottom w:val="none" w:sz="0" w:space="0" w:color="auto"/>
                <w:right w:val="none" w:sz="0" w:space="0" w:color="auto"/>
                <w:between w:val="none" w:sz="0" w:space="0" w:color="auto"/>
              </w:pBdr>
              <w:spacing w:line="360" w:lineRule="auto"/>
              <w:ind w:firstLine="282"/>
            </w:pPr>
            <w:r w:rsidRPr="00092DDA">
              <w:rPr>
                <w:color w:val="222222"/>
                <w:shd w:val="clear" w:color="auto" w:fill="FFFFFF"/>
              </w:rPr>
              <w:fldChar w:fldCharType="begin"/>
            </w:r>
            <w:r w:rsidR="00EC2023">
              <w:rPr>
                <w:color w:val="222222"/>
                <w:shd w:val="clear" w:color="auto" w:fill="FFFFFF"/>
              </w:rPr>
              <w:instrText xml:space="preserve"> ADDIN ZOTERO_ITEM CSL_CITATION {"citationID":"Ws7q0EPI","properties":{"formattedCitation":"[@akdeniz2013; @brodie2013; @singh2010]","plainCitation":"[@akdeniz2013; @brodie2013; @singh2010]","noteIndex":0},"citationItems":[{"id":2353,"uris":["http://zotero.org/users/2644296/items/N4PW89T9"],"itemData":{"id":2353,"type":"article-journal","container-title":"Psychology &amp; Marketing","issue":"1","note":"ZSCC: 0000185","page":"76–89","source":"Google Scholar","title":"Effectiveness of marketing cues on consumer perceptions of quality: The moderating roles of brand reputation and third-party information","title-short":"Effectiveness of marketing cues on consumer perceptions of quality","volume":"30","author":[{"family":"Akdeniz","given":"Billur"},{"family":"Calantone","given":"Roger J."},{"family":"Voorhees","given":"Clay M."}],"issued":{"date-parts":[["2013"]]},"citation-key":"akdeniz2013"}},{"id":2258,"uris":["http://zotero.org/users/2644296/items/9A9FJ5UQ"],"itemData":{"id":2258,"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ntainer-title":"Journal of Business Research","DOI":"10/ct4xx7","ISSN":"01482963","issue":"1","language":"en","note":"01751","page":"105-114","source":"CrossRef","title":"Consumer engagement in a virtual brand community: An exploratory analysis","title-short":"Consumer engagement in a virtual brand community","URL":"http://linkinghub.elsevier.com/retrieve/pii/S0148296311002657","volume":"66","author":[{"family":"Brodie","given":"Roderick J."},{"family":"Ilic","given":"Ana"},{"literal":"Biljana Juric"},{"family":"Hollebeek","given":"Linda"}],"accessed":{"date-parts":[["2016",2,16]]},"issued":{"date-parts":[["2013",1]]},"citation-key":"brodie2013"}},{"id":"Q7M2B2lz/S6vHggVs","uris":["http://zotero.org/users/2644296/items/M3RT43TN"],"itemData":{"id":"04j5Nm05/issfvXib","type":"article-journal","title":"Engagement, telepresence and interactivity in online consumer experience: Reconciling scholastic and managerial perspectives","container-title":"Journal of Business Research","collection-title":"Advances in Internet Consumer Behavior&amp; Marketing Strategy","page":"919-925","volume":"63","issue":"9–10","source":"ScienceDirect","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DOI":"10.1016/j.jbusres.2009.05.014","ISSN":"0148-2963","note":"00000","shortTitle":"Engagement, telepresence and interactivity in online consumer experience","journalAbbreviation":"Journal of Business Research","author":[{"family":"Mollen","given":"Anne"},{"family":"Wilson","given":"Hugh"}],"issued":{"date-parts":[["2010",9]]}}},{"id":279,"uris":["http://zotero.org/users/2644296/items/ZQWXTXI7"],"itemData":{"id":279,"type":"article-journal","abstract":"It is the general case, that business process improvements can be achieved through a\nrange of possible projects ranging from pure business process reengineering to IT deployment.\nThe present article after realizing the threats of commoditization of product &amp; services and\nmarket slowdown, synthesizes the discussion on the only solution, Customer Engagement\nthrough the effective implementation and practice of Web 2.0. To give the whole picture of\nCustomer Engagement, conceptual part, researched recently, is discussed in the form of\ntheoretical perspective which is followed by comprehensive Customer Engagement Model.\nThrough certain corporate examples it is explained that Customer Engagement in India has\nstarted to echo the new marketing metrics, but proper execution of comprehensive model is yet\nto be implemented. Finally article is concluded by the implication of the new marketing practices\nand its impact on traditional marketing practices in the form of active change in the existing\nmarketing ecosystem.","container-title":"International Journal of Art and Sciences","issue":"13","note":"00011","page":"347–356","source":"Google Scholar","title":"Customer Engagement: New Key Metric of Marketing","title-short":"Customer Engagement","URL":"http://citeseerx.ist.psu.edu/viewdoc/download?doi=10.1.1.301.5680&amp;rep=rep1&amp;type=pdf","volume":"3","author":[{"family":"Singh","given":"Anurag"},{"family":"Kumar","given":"Brajesh"},{"family":"Singh","given":"V. K."}],"accessed":{"date-parts":[["2016",2,29]]},"issued":{"date-parts":[["2010"]]},"citation-key":"singh2010"}}],"schema":"https://github.com/citation-style-language/schema/raw/master/csl-citation.json"} </w:instrText>
            </w:r>
            <w:r w:rsidRPr="00092DDA">
              <w:rPr>
                <w:color w:val="222222"/>
                <w:shd w:val="clear" w:color="auto" w:fill="FFFFFF"/>
              </w:rPr>
              <w:fldChar w:fldCharType="separate"/>
            </w:r>
            <w:r w:rsidR="00EC2023" w:rsidRPr="00EC2023">
              <w:rPr>
                <w:rFonts w:ascii="Times New Roman" w:hAnsi="Times New Roman" w:cs="Times New Roman"/>
              </w:rPr>
              <w:t>[@akdeniz2013; @brodie2013; @singh2010]</w:t>
            </w:r>
            <w:r w:rsidRPr="00092DDA">
              <w:rPr>
                <w:color w:val="222222"/>
                <w:shd w:val="clear" w:color="auto" w:fill="FFFFFF"/>
              </w:rPr>
              <w:fldChar w:fldCharType="end"/>
            </w:r>
          </w:p>
        </w:tc>
      </w:tr>
      <w:tr w:rsidR="009F73B4" w:rsidRPr="00092DDA" w14:paraId="206B130C" w14:textId="77777777" w:rsidTr="00A828F4">
        <w:trPr>
          <w:gridAfter w:val="1"/>
          <w:wAfter w:w="865" w:type="dxa"/>
        </w:trPr>
        <w:tc>
          <w:tcPr>
            <w:tcW w:w="6158" w:type="dxa"/>
          </w:tcPr>
          <w:p w14:paraId="5A23004A" w14:textId="56EFC77B" w:rsidR="009F73B4" w:rsidRPr="00A72FDD" w:rsidRDefault="009F73B4" w:rsidP="00A828F4">
            <w:pPr>
              <w:pBdr>
                <w:top w:val="none" w:sz="0" w:space="0" w:color="auto"/>
                <w:left w:val="none" w:sz="0" w:space="0" w:color="auto"/>
                <w:bottom w:val="none" w:sz="0" w:space="0" w:color="auto"/>
                <w:right w:val="none" w:sz="0" w:space="0" w:color="auto"/>
                <w:between w:val="none" w:sz="0" w:space="0" w:color="auto"/>
              </w:pBdr>
              <w:spacing w:line="360" w:lineRule="auto"/>
              <w:ind w:firstLine="282"/>
              <w:rPr>
                <w:b/>
                <w:bCs/>
              </w:rPr>
            </w:pPr>
            <w:r w:rsidRPr="00A72FDD">
              <w:t>A metric of marketing communication efficiency and effectiveness</w:t>
            </w:r>
            <w:r w:rsidR="00A76444">
              <w:t xml:space="preserve"> that </w:t>
            </w:r>
            <w:r w:rsidRPr="00A72FDD">
              <w:t xml:space="preserve">represents anything that can stimulate the level </w:t>
            </w:r>
            <w:proofErr w:type="gramStart"/>
            <w:r w:rsidRPr="00A72FDD">
              <w:t>of  attention</w:t>
            </w:r>
            <w:proofErr w:type="gramEnd"/>
            <w:r w:rsidRPr="00A72FDD">
              <w:t xml:space="preserve"> and emotion</w:t>
            </w:r>
          </w:p>
        </w:tc>
        <w:tc>
          <w:tcPr>
            <w:tcW w:w="2607" w:type="dxa"/>
          </w:tcPr>
          <w:p w14:paraId="0BCF07CE" w14:textId="512EED38" w:rsidR="009F73B4" w:rsidRPr="00092DDA" w:rsidRDefault="009F73B4" w:rsidP="00EC2023">
            <w:pPr>
              <w:pBdr>
                <w:top w:val="none" w:sz="0" w:space="0" w:color="auto"/>
                <w:left w:val="none" w:sz="0" w:space="0" w:color="auto"/>
                <w:bottom w:val="none" w:sz="0" w:space="0" w:color="auto"/>
                <w:right w:val="none" w:sz="0" w:space="0" w:color="auto"/>
                <w:between w:val="none" w:sz="0" w:space="0" w:color="auto"/>
              </w:pBdr>
              <w:spacing w:line="360" w:lineRule="auto"/>
              <w:ind w:firstLine="282"/>
            </w:pPr>
            <w:r w:rsidRPr="00092DDA">
              <w:t xml:space="preserve"> </w:t>
            </w:r>
            <w:commentRangeStart w:id="13"/>
            <w:r w:rsidRPr="00092DDA">
              <w:fldChar w:fldCharType="begin"/>
            </w:r>
            <w:r w:rsidR="00EC2023">
              <w:instrText xml:space="preserve"> ADDIN ZOTERO_ITEM CSL_CITATION {"citationID":"6gsoACFB","properties":{"formattedCitation":"[@plummer2006a]","plainCitation":"[@plummer2006a]","noteIndex":0},"citationItems":[{"id":2402,"uris":["http://zotero.org/users/2644296/items/9CPQ8ALL"],"itemData":{"id":2402,"type":"article-journal","container-title":"New York: The Advertising Research Foundation","note":"ZSCC: 0000028 \nZSCC: 0000028","source":"Google Scholar","title":"Measures of engagement","author":[{"family":"Plummer","given":"Joe"},{"family":"Cook","given":"Bill"},{"family":"Diforio","given":"Don"},{"family":"Schachter","given":"Bert"},{"family":"Sokolyanskaya","given":"Inna"},{"family":"Korde","given":"Tara"}],"issued":{"date-parts":[["2006"]]},"citation-key":"plummer2006a"}}],"schema":"https://github.com/citation-style-language/schema/raw/master/csl-citation.json"} </w:instrText>
            </w:r>
            <w:r w:rsidRPr="00092DDA">
              <w:fldChar w:fldCharType="separate"/>
            </w:r>
            <w:r w:rsidR="00EC2023" w:rsidRPr="00EC2023">
              <w:rPr>
                <w:rFonts w:ascii="Times New Roman" w:hAnsi="Times New Roman" w:cs="Times New Roman"/>
              </w:rPr>
              <w:t>[@plummer2006a]</w:t>
            </w:r>
            <w:r w:rsidRPr="00092DDA">
              <w:fldChar w:fldCharType="end"/>
            </w:r>
            <w:commentRangeEnd w:id="13"/>
            <w:r w:rsidR="00662782">
              <w:rPr>
                <w:rStyle w:val="CommentReference"/>
                <w:rFonts w:eastAsiaTheme="minorHAnsi"/>
                <w:lang w:eastAsia="en-US" w:bidi="he-IL"/>
              </w:rPr>
              <w:commentReference w:id="13"/>
            </w:r>
          </w:p>
        </w:tc>
      </w:tr>
    </w:tbl>
    <w:p w14:paraId="2850A6A3" w14:textId="457F0CF4" w:rsidR="003F3A06" w:rsidRDefault="003F3A06"/>
    <w:p w14:paraId="3620B925" w14:textId="1FD5D1FF" w:rsidR="00E866F8" w:rsidRPr="003F3A06" w:rsidRDefault="00E866F8">
      <w:r>
        <w:t xml:space="preserve">In this dissertation we present a more overarching definition of IE, </w:t>
      </w:r>
      <w:r w:rsidRPr="00EF4AE2">
        <w:t>IE</w:t>
      </w:r>
      <w:r w:rsidR="00B10592">
        <w:t xml:space="preserve"> which refers to both the users, as the quality of their reaction to information that is manifested as </w:t>
      </w:r>
      <w:r w:rsidR="00B10592" w:rsidRPr="00EF4AE2">
        <w:t xml:space="preserve">affective, behavioral, </w:t>
      </w:r>
      <w:r w:rsidR="00B10592" w:rsidRPr="00EF4AE2">
        <w:lastRenderedPageBreak/>
        <w:t>and cognitive investment and involvement when the user interacts with information</w:t>
      </w:r>
      <w:r w:rsidR="00B10592">
        <w:t xml:space="preserve">, and the system itself, referring to how the information is expressed by the system. </w:t>
      </w:r>
      <w:commentRangeStart w:id="14"/>
      <w:commentRangeStart w:id="15"/>
      <w:commentRangeEnd w:id="14"/>
      <w:r>
        <w:rPr>
          <w:rStyle w:val="CommentReference"/>
        </w:rPr>
        <w:commentReference w:id="14"/>
      </w:r>
      <w:commentRangeEnd w:id="15"/>
      <w:r w:rsidR="00B10592">
        <w:rPr>
          <w:rStyle w:val="CommentReference"/>
        </w:rPr>
        <w:commentReference w:id="15"/>
      </w:r>
    </w:p>
    <w:p w14:paraId="49E8E26E" w14:textId="77777777" w:rsidR="006568A2" w:rsidRDefault="006568A2" w:rsidP="006568A2">
      <w:pPr>
        <w:pStyle w:val="Heading2"/>
      </w:pPr>
      <w:bookmarkStart w:id="16" w:name="_Toc114161219"/>
      <w:bookmarkStart w:id="17" w:name="_Toc114161247"/>
      <w:r>
        <w:t>Literature review</w:t>
      </w:r>
      <w:bookmarkEnd w:id="17"/>
    </w:p>
    <w:p w14:paraId="06436C82" w14:textId="71D672EB" w:rsidR="006568A2" w:rsidRDefault="006568A2" w:rsidP="00EC2023">
      <w:r w:rsidRPr="00F368D4">
        <w:t>Engagement studies in various areas suggest that by increasing</w:t>
      </w:r>
      <w:r>
        <w:t xml:space="preserve"> engagement with textual information, </w:t>
      </w:r>
      <w:r w:rsidRPr="00F368D4">
        <w:t>institutions can positively and significantly affect outcomes</w:t>
      </w:r>
      <w:r>
        <w:t xml:space="preserve"> </w:t>
      </w:r>
      <w:r w:rsidRPr="00092DDA">
        <w:fldChar w:fldCharType="begin"/>
      </w:r>
      <w:r w:rsidR="00EC2023">
        <w:instrText xml:space="preserve"> ADDIN ZOTERO_ITEM CSL_CITATION {"citationID":"TOLFtTPi","properties":{"formattedCitation":"[@obrien2020]","plainCitation":"[@obrien2020]","noteIndex":0},"citationItems":[{"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schema":"https://github.com/citation-style-language/schema/raw/master/csl-citation.json"} </w:instrText>
      </w:r>
      <w:r w:rsidRPr="00092DDA">
        <w:fldChar w:fldCharType="separate"/>
      </w:r>
      <w:r w:rsidR="00EC2023" w:rsidRPr="00EC2023">
        <w:rPr>
          <w:rFonts w:ascii="Times New Roman" w:hAnsi="Times New Roman" w:cs="Times New Roman"/>
        </w:rPr>
        <w:t>[@obrien2020]</w:t>
      </w:r>
      <w:r w:rsidRPr="00092DDA">
        <w:fldChar w:fldCharType="end"/>
      </w:r>
      <w:r w:rsidRPr="00F368D4">
        <w:t>.</w:t>
      </w:r>
      <w:r>
        <w:t xml:space="preserve"> However, determining how to do so is challenging because</w:t>
      </w:r>
      <w:r w:rsidRPr="0056446A">
        <w:t xml:space="preserve"> digital information attracts users for different reasons </w:t>
      </w:r>
      <w:r w:rsidRPr="0056446A">
        <w:fldChar w:fldCharType="begin"/>
      </w:r>
      <w:r w:rsidR="00EC2023">
        <w:instrText xml:space="preserve"> ADDIN ZOTERO_ITEM CSL_CITATION {"citationID":"OUMreOBm","properties":{"formattedCitation":"[@obrien2016e]","plainCitation":"[@obrien2016e]","noteIndex":0},"citationItems":[{"id":1928,"uris":["http://zotero.org/users/2644296/items/YTDV2U5U"],"itemData":{"id":1928,"type":"article-journal","abstract":"We conducted a study in which participants interacted with human-interest news stories in video, audio or text format. We gathered post-task impressions of participants' interest in and curiosity about the stories, and their behavioral intentions to link to related content or recommend the stories to others. We explored the individual and situational dimensions of interest in participants' responses, and how these related to behavioral intentions. We discuss implications for information system and study design.","container-title":"Proceedings of the Association for Information Science and Technology","DOI":"10.1002/pra2.2016.14505301150","ISSN":"2373-9231","issue":"1","journalAbbreviation":"Proc. Assoc. Info. Sci. Tech.","language":"en","note":"00000","page":"1-6","source":"Wiley Online Library","title":"What makes online news interesting? Personal and situational interest and the effect on behavioral intentions","title-short":"What makes online news interesting?","URL":"http://onlinelibrary.wiley.com/doi/10.1002/pra2.2016.14505301150/abstract","volume":"53","author":[{"family":"O'Brien","given":"Heather L."},{"family":"McKay","given":"Jocelyn"}],"accessed":{"date-parts":[["2017",10,26]]},"issued":{"date-parts":[["2016",1,1]]},"citation-key":"obrien2016e"}}],"schema":"https://github.com/citation-style-language/schema/raw/master/csl-citation.json"} </w:instrText>
      </w:r>
      <w:r w:rsidRPr="0056446A">
        <w:fldChar w:fldCharType="separate"/>
      </w:r>
      <w:r w:rsidR="00EC2023" w:rsidRPr="00EC2023">
        <w:rPr>
          <w:rFonts w:ascii="Times New Roman" w:hAnsi="Times New Roman" w:cs="Times New Roman"/>
        </w:rPr>
        <w:t>[@obrien2016e]</w:t>
      </w:r>
      <w:r w:rsidRPr="0056446A">
        <w:fldChar w:fldCharType="end"/>
      </w:r>
      <w:r w:rsidRPr="0056446A">
        <w:t>.</w:t>
      </w:r>
      <w:r>
        <w:t xml:space="preserve"> Table 1 </w:t>
      </w:r>
      <w:r w:rsidRPr="00383CC6">
        <w:rPr>
          <w:noProof/>
        </w:rPr>
        <w:t>summarizes</w:t>
      </w:r>
      <w:r>
        <w:rPr>
          <w:noProof/>
        </w:rPr>
        <w:t xml:space="preserve"> the desired</w:t>
      </w:r>
      <w:r>
        <w:t xml:space="preserve"> I</w:t>
      </w:r>
      <w:r w:rsidRPr="002C0EFB">
        <w:t xml:space="preserve">E </w:t>
      </w:r>
      <w:r>
        <w:t xml:space="preserve">goals and </w:t>
      </w:r>
      <w:r w:rsidRPr="002C0EFB">
        <w:t xml:space="preserve">attributes </w:t>
      </w:r>
      <w:r>
        <w:t>in various</w:t>
      </w:r>
      <w:r w:rsidRPr="002C0EFB">
        <w:t xml:space="preserve"> </w:t>
      </w:r>
      <w:r>
        <w:t>research domains.</w:t>
      </w:r>
    </w:p>
    <w:p w14:paraId="63A662D5" w14:textId="77777777" w:rsidR="006568A2" w:rsidRPr="00EF4AE2" w:rsidRDefault="006568A2" w:rsidP="006568A2">
      <w:pPr>
        <w:pStyle w:val="Caption"/>
        <w:keepNext/>
        <w:rPr>
          <w:sz w:val="24"/>
          <w:szCs w:val="22"/>
        </w:rPr>
      </w:pPr>
      <w:r w:rsidRPr="00EF4AE2">
        <w:rPr>
          <w:sz w:val="24"/>
          <w:szCs w:val="22"/>
        </w:rPr>
        <w:t xml:space="preserve">Table </w:t>
      </w:r>
      <w:r>
        <w:rPr>
          <w:sz w:val="24"/>
          <w:szCs w:val="22"/>
        </w:rPr>
        <w:t>1</w:t>
      </w:r>
      <w:r w:rsidRPr="00EF4AE2">
        <w:rPr>
          <w:sz w:val="24"/>
          <w:szCs w:val="22"/>
        </w:rPr>
        <w:t>. IE Goals and Attributes Research Domains</w:t>
      </w:r>
    </w:p>
    <w:tbl>
      <w:tblPr>
        <w:tblStyle w:val="APAReport"/>
        <w:tblW w:w="9666" w:type="dxa"/>
        <w:tblLook w:val="04A0" w:firstRow="1" w:lastRow="0" w:firstColumn="1" w:lastColumn="0" w:noHBand="0" w:noVBand="1"/>
      </w:tblPr>
      <w:tblGrid>
        <w:gridCol w:w="2462"/>
        <w:gridCol w:w="3682"/>
        <w:gridCol w:w="3522"/>
      </w:tblGrid>
      <w:tr w:rsidR="006568A2" w:rsidRPr="000F6FB9" w14:paraId="48A78D5F" w14:textId="77777777" w:rsidTr="00834D82">
        <w:trPr>
          <w:cnfStyle w:val="100000000000" w:firstRow="1" w:lastRow="0" w:firstColumn="0" w:lastColumn="0" w:oddVBand="0" w:evenVBand="0" w:oddHBand="0" w:evenHBand="0" w:firstRowFirstColumn="0" w:firstRowLastColumn="0" w:lastRowFirstColumn="0" w:lastRowLastColumn="0"/>
          <w:trHeight w:val="624"/>
        </w:trPr>
        <w:tc>
          <w:tcPr>
            <w:tcW w:w="2462" w:type="dxa"/>
          </w:tcPr>
          <w:p w14:paraId="012A7AA5" w14:textId="77777777" w:rsidR="006568A2" w:rsidRPr="00163B12" w:rsidRDefault="006568A2" w:rsidP="00834D82">
            <w:pPr>
              <w:rPr>
                <w:b/>
                <w:bCs/>
              </w:rPr>
            </w:pPr>
            <w:r w:rsidRPr="00163B12">
              <w:rPr>
                <w:b/>
                <w:bCs/>
              </w:rPr>
              <w:t>Domain</w:t>
            </w:r>
            <w:r>
              <w:rPr>
                <w:b/>
                <w:bCs/>
              </w:rPr>
              <w:t>s</w:t>
            </w:r>
          </w:p>
        </w:tc>
        <w:tc>
          <w:tcPr>
            <w:tcW w:w="3682" w:type="dxa"/>
          </w:tcPr>
          <w:p w14:paraId="55AFC9AE" w14:textId="77777777" w:rsidR="006568A2" w:rsidRPr="00163B12" w:rsidRDefault="006568A2" w:rsidP="00834D82">
            <w:pPr>
              <w:rPr>
                <w:b/>
                <w:bCs/>
              </w:rPr>
            </w:pPr>
            <w:r>
              <w:rPr>
                <w:b/>
                <w:bCs/>
              </w:rPr>
              <w:t xml:space="preserve">Goals and </w:t>
            </w:r>
            <w:r w:rsidRPr="00163B12">
              <w:rPr>
                <w:b/>
                <w:bCs/>
              </w:rPr>
              <w:t>Attributes</w:t>
            </w:r>
          </w:p>
        </w:tc>
        <w:tc>
          <w:tcPr>
            <w:tcW w:w="3522" w:type="dxa"/>
          </w:tcPr>
          <w:p w14:paraId="53D90BD3" w14:textId="77777777" w:rsidR="006568A2" w:rsidRPr="00163B12" w:rsidRDefault="006568A2" w:rsidP="00834D82">
            <w:pPr>
              <w:rPr>
                <w:b/>
                <w:bCs/>
              </w:rPr>
            </w:pPr>
            <w:r w:rsidRPr="00163B12">
              <w:rPr>
                <w:b/>
                <w:bCs/>
              </w:rPr>
              <w:t>Source</w:t>
            </w:r>
            <w:r>
              <w:rPr>
                <w:b/>
                <w:bCs/>
              </w:rPr>
              <w:t>s</w:t>
            </w:r>
          </w:p>
        </w:tc>
      </w:tr>
      <w:tr w:rsidR="006568A2" w:rsidRPr="000F6FB9" w14:paraId="666E6D55" w14:textId="77777777" w:rsidTr="00834D82">
        <w:trPr>
          <w:trHeight w:val="144"/>
        </w:trPr>
        <w:tc>
          <w:tcPr>
            <w:tcW w:w="2462" w:type="dxa"/>
            <w:vMerge w:val="restart"/>
          </w:tcPr>
          <w:p w14:paraId="5EE748AE" w14:textId="77777777" w:rsidR="006568A2" w:rsidRPr="006D65C4" w:rsidRDefault="006568A2" w:rsidP="00834D82">
            <w:pPr>
              <w:rPr>
                <w:b/>
                <w:bCs/>
              </w:rPr>
            </w:pPr>
            <w:r w:rsidRPr="006D65C4">
              <w:rPr>
                <w:b/>
                <w:bCs/>
              </w:rPr>
              <w:t>Public policy, health</w:t>
            </w:r>
            <w:r>
              <w:rPr>
                <w:b/>
                <w:bCs/>
              </w:rPr>
              <w:t>,</w:t>
            </w:r>
          </w:p>
          <w:p w14:paraId="69DC2CE0" w14:textId="77777777" w:rsidR="006568A2" w:rsidRPr="006D65C4" w:rsidRDefault="006568A2" w:rsidP="00834D82">
            <w:pPr>
              <w:rPr>
                <w:b/>
                <w:bCs/>
              </w:rPr>
            </w:pPr>
            <w:r w:rsidRPr="006D65C4">
              <w:rPr>
                <w:b/>
                <w:bCs/>
              </w:rPr>
              <w:t>and government</w:t>
            </w:r>
          </w:p>
        </w:tc>
        <w:tc>
          <w:tcPr>
            <w:tcW w:w="3682" w:type="dxa"/>
          </w:tcPr>
          <w:p w14:paraId="3EB27C45" w14:textId="77777777" w:rsidR="006568A2" w:rsidRPr="000F6FB9" w:rsidRDefault="006568A2" w:rsidP="00834D82">
            <w:r>
              <w:t>Creating knowledge, informing users, increasing number of users</w:t>
            </w:r>
          </w:p>
        </w:tc>
        <w:tc>
          <w:tcPr>
            <w:tcW w:w="3522" w:type="dxa"/>
          </w:tcPr>
          <w:p w14:paraId="6056364F" w14:textId="0B777E75" w:rsidR="006568A2" w:rsidRPr="000F6FB9" w:rsidRDefault="006568A2" w:rsidP="00EC2023">
            <w:r>
              <w:fldChar w:fldCharType="begin"/>
            </w:r>
            <w:r w:rsidR="00EC2023">
              <w:instrText xml:space="preserve"> ADDIN ZOTERO_ITEM CSL_CITATION {"citationID":"W2XEc307","properties":{"formattedCitation":"[@bahry2015; @chan2008; @grimmelikhuijsen2013; @huang2019; @martin2016a; @navajas2014a; @stewart2009]","plainCitation":"[@bahry2015; @chan2008; @grimmelikhuijsen2013; @huang2019; @martin2016a; @navajas2014a; @stewart2009]","noteIndex":0},"citationItems":[{"id":2154,"uris":["http://zotero.org/users/2644296/items/6VMNH45Z"],"itemData":{"id":2154,"type":"article-journal","abstract":"This paper attempts to explore website evaluation measures specifically for information driven website such\nMunicipal electronic government website toward website credibility and user engagement. Despite overwhelming of information source in online environment, the role of government website as a prominent government information provider becomes less preferred. Even, rapid development and continuous assessment been done by the government bodies to enhance and make utilize their website by the users, issues such usability problem, low popularity ranking and less user engagement still been reported. Therefore, the first part of this article reviews on existing assessment measures for websites done by scholars and also by practitioners. Then, in the second part of this article presents some finding on self evaluation of ten municipal website around Klang valley, Malaysia in term of popularity ranking and user engagement measure (bounce rate, Daily Pageviews per Visitor, and Daily Time on Site). Through related literatures reviewed, less study done previously includes overall or multiple measures for evaluation of information driven website. Estimation result of popularity ranking and user engagement percentage among municipal website also shows that there is still need some improvement to make the gateway of Malaysia electronic government become more favorable and engaging.","container-title":"ARPN Journal of Engineering and Applied Sciences","issue":"23","language":"English","note":"ZSCC: 0000002","page":"18228-18238","source":"uitm.pure.elsevier.com","title":"Website evaluation measures, website user engagement and website credibility for Municipal website","URL":"https://www.researchgate.net/profile/Sfarrah_Diana/publication/290460387_Website_evaluation_measures_website_user_engagement_and_website_credibility_for_Municipal_website/links/56a981bc08ae2df8216534a4.pdf","volume":"10","author":[{"family":"Bahry","given":"Farrah Diana Saiful"},{"family":"Masrom","given":"Maslin"},{"family":"Masrek","given":"Mohamad Noorman"}],"accessed":{"date-parts":[["2017",10,15]]},"issued":{"date-parts":[["2015"]]},"citation-key":"bahry2015"},"label":"page"},{"id":2266,"uris":["http://zotero.org/users/2644296/items/W4X7VX6A"],"itemData":{"id":2266,"type":"article-journal","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collection-title":"eGovernment Strategies: ICT innovation in international public sector contexts","container-title":"The Journal of Strategic Information Systems","DOI":"10/bj5j89","ISSN":"0963-8687","issue":"2","journalAbbreviation":"The Journal of Strategic Information Systems","note":"ZSCC: 0000095","page":"124-139","source":"ScienceDirect","title":"User engagement in e-government systems implementation: A comparative case study of two Singaporean e-government initiatives","title-short":"User engagement in e-government systems implementation","URL":"http://www.sciencedirect.com/science/article/pii/S0963868707000649","volume":"17","author":[{"family":"Chan","given":"Calvin M. L."},{"family":"Pan","given":"Shan L."}],"issued":{"date-parts":[["2008",6,1]]},"citation-key":"chan2008"},"label":"page"},{"id":1942,"uris":["http://zotero.org/users/2644296/items/TDKQITDH"],"itemData":{"id":1942,"type":"article-journal","abstract":"Transparency is considered a key value for trustworthy governments. However, the effect of transparency on citizens’ trust across national cultures is overlooked in current research. This article compares the effect of transparency on trust in government in the Netherlands and South Korea. The effect is investigated in two similar series of three experiments. The authors hypothesize that the effect of transparency differs because the countries have different cultural values regarding power distance and short- and long-term orientation. Results reveal similar patterns in both countries: transparency has a subdued and sometimes negative effect on trust in government. However, the negative effect in South Korea is much stronger. The difference in the magnitude of transparency's effect suggests that national cultural values play a significant role in how people perceive and appreciate government transparency.","container-title":"Public Administration Review","DOI":"10.1111/puar.12047","ISSN":"1540-6210","issue":"4","journalAbbreviation":"Public Admin Rev","language":"en","note":"00000","page":"575-586","source":"Wiley Online Library","title":"The Effect of Transparency on Trust in Government: A Cross-National Comparative Experiment","title-short":"The Effect of Transparency on Trust in Government","URL":"http://onlinelibrary.wiley.com/doi/10.1111/puar.12047/abstract","volume":"73","author":[{"family":"Grimmelikhuijsen","given":"Stephan"},{"family":"Porumbescu","given":"Gregory"},{"family":"Hong","given":"Boram"},{"family":"Im","given":"Tobin"}],"accessed":{"date-parts":[["2016",10,18]]},"issued":{"date-parts":[["2013",7,1]]},"citation-key":"grimmelikhuijsen2013"}},{"id":70,"uris":["http://zotero.org/users/2644296/items/QZDNAXI6"],"itemData":{"id":70,"type":"article-journal","container-title":"MIS quarterly","issue":"2","note":"00030 \npublisher: Society for Information Management and The Management Information Systems …","page":"395–424","source":"Google Scholar","title":"Sharing is caring: Social support provision and companionship activities in healthcare virtual support communities","title-short":"Sharing is caring","volume":"43","author":[{"family":"Huang","given":"Kuang-Yuan"},{"family":"Chengalur-Smith","given":"InduShobha"},{"family":"Pinsonneault","given":"Alain"}],"issued":{"date-parts":[["2019"]]},"citation-key":"huang2019"}},{"id":1927,"uris":["http://zotero.org/users/2644296/items/XNVAP7ZZ"],"itemData":{"id":1927,"type":"article-journal","abstract":"Digital government strategies espouse user-centric design and citizen participation, but it is unclear how they explicitly address the needs of women, who are significant users of health, social welfare, and aged-care services. This article analyzes how Australia's 2015 Digital Transformations initiative, based on the British Gov.uk program, attends to international benchmarks for gender equality and empowerment in ICT policy. It finds gender awareness absent from construction of a service end user, with disability and ethnicity constituting the markers of sociocultural difference. In response it proposes gender-aware codesign principles for developing more equitable, effective online service delivery.","container-title":"Journal of Information Policy","DOI":"10.5325/jinfopoli.6.2016.0436","ISSN":"2158-3897","note":"00000","page":"436-459","source":"JSTOR","title":"Digital Transformations? Gendering the End User in Digital Government Policy","title-short":"Digital Transformations?","URL":"http://www.jstor.org/stable/10.5325/jinfopoli.6.2016.0436","volume":"6","author":[{"family":"Martin","given":"Fiona"},{"family":"Goggin","given":"Gerard"}],"accessed":{"date-parts":[["2017",12,2]]},"issued":{"date-parts":[["2016"]]},"citation-key":"martin2016a"},"label":"page"},{"id":780,"uris":["http://zotero.org/users/2644296/items/3ZU9BFIZ"],"itemData":{"id":780,"type":"chapter","abstract":"This volume contributes to the extant and prolific New Agendas in Communication Series from one of the most salient perspectives within the field of Communication: New Technologies and Civic Engagement.   The impact of the Internet and other technological advances are constantly referred to at most junctures of today's Communication research agendas. The area of Political Communication is not immune to this trend. The effects of the Internet and digital media on today's political landscape, with a particular emphasis on enhancing individuals’ civic duties and engagement levels, are theme of concern at many of the most renowned journals in Communication and Political Science disciplines.   First, this book pays attention to the overall impact of the Internet and people's use of digital media and new technologies to analyze civic life at large, reconceptualizing what citizenship is today. Secondly, and more specifically, participants shed light over the intersection of a number of current new agendas of research in regards to some of the most rapidly growing technological advances (i.e., new publics and citizenship), and the emergence of sprouting structures of citizenship. The volume shows the implications that new technological advances carry with respect the possibilities, patterns and mechanisms for citizen communication, citizen deliberation, public sphere and civic engagement.","container-title":"New Technologies and Civic Engagement: New Agendas in Communication","event-place":"New York, NY","ISBN":"978-0-415-71049-7","language":"English","note":"00000","page":"195-211","publisher":"Routledge","publisher-place":"New York, NY","source":"Amazon","title":"New Technologies and Civic Engagement; Personalization and the Future of News (Ch. 12)","editor":[{"family":"Navajas","given":"Homero Gil de Zuniga"}],"issued":{"date-parts":[["2014",11,6]]},"citation-key":"navajas2014a"},"label":"page"},{"id":2143,"uris":["http://zotero.org/users/2644296/items/79322MCV"],"itemData":{"id":2143,"type":"chapter","collection-title":"The Role of Consultation in Governance","container-title":"The Dilemmas of Engagement","ISBN":"978-1-921536-82-3","note":"ZSCC: 0000000[s0]","page":"3-10","publisher":"ANU Press","source":"JSTOR","title":"Conceptualising engagement","URL":"http://www.jstor.org/stable/j.ctt24h7p4.6","editor":[{"family":"Stewart","given":"Jenny"}],"accessed":{"date-parts":[["2017",12,2]]},"issued":{"date-parts":[["2009"]]},"citation-key":"stewart2009"},"label":"page"}],"schema":"https://github.com/citation-style-language/schema/raw/master/csl-citation.json"} </w:instrText>
            </w:r>
            <w:r>
              <w:fldChar w:fldCharType="separate"/>
            </w:r>
            <w:r w:rsidR="00EC2023" w:rsidRPr="00EC2023">
              <w:rPr>
                <w:rFonts w:ascii="Times New Roman" w:hAnsi="Times New Roman" w:cs="Times New Roman"/>
              </w:rPr>
              <w:t>[@bahry2015; @chan2008; @grimmelikhuijsen2013; @huang2019; @martin2016a; @navajas2014a; @stewart2009]</w:t>
            </w:r>
            <w:r>
              <w:fldChar w:fldCharType="end"/>
            </w:r>
            <w:r>
              <w:t xml:space="preserve"> </w:t>
            </w:r>
            <w:r>
              <w:fldChar w:fldCharType="begin"/>
            </w:r>
            <w:r w:rsidR="00EC2023">
              <w:instrText xml:space="preserve"> ADDIN ZOTERO_ITEM CSL_CITATION {"citationID":"oRCaNJAr","properties":{"formattedCitation":"[[CSL STYLE ERROR: reference with no printed form.]; @chan2008; @kostkova2016]","plainCitation":"[[CSL STYLE ERROR: reference with no printed form.]; @chan2008; @kostkova2016]","noteIndex":0},"citationItems":[{"id":"Q7M2B2lz/V5SVvxUY","uris":["http://www.mendeley.com/documents/?uuid=588400ae-16ad-4e7c-81ba-54be113f3faf"],"itemData":{"ISBN":"1094-6705","ISSN":"10946705","PMID":"96304459","abstract":"In today's highly dynamic and interactive business environment, the role of \"customer engagement \" (CE) in cocreating customer experience and value is receiving increasing attention from business practitioners and academics alike. Despite this interest, systematic scholarly inquiry into the concept and its conceptual distinctiveness from other, associated relational concepts has been limited to date. This article explores the theoretical foundations of CE by drawing on relationship marketing theory and the service-dominant (S-D) logic. The analysis also examines the use of the term \"engagement\" in the social science, management, and marketing academic literatures, as well as in specific business practice applications. Five fundamental propositions (FPs) derived from this analysis are used to develop a general definition of CE, and distinguish the concept from other relational concepts, including \"participation\" and \"involvement.\" The five propositions are used in the development of a framework for future research, the undertaking of which would facilitate the subsequent refinement of the conceptual domain of CE. Overall, CE, based on its relational foundations of interactive experience and the cocreation of value, is shown to represent an important concept for research in marketing and service management. © The Author(s) 2011.","author":[{"dropping-particle":"","family":"Brodie","given":"Roderick J.","non-dropping-particle":"","parse-names":false,"suffix":""},{"dropping-particle":"","family":"Hollebeek","given":"Linda D.","non-dropping-particle":"","parse-names":false,"suffix":""},{"dropping-particle":"","family":"Jurić","given":"Biljana","non-dropping-particle":"","parse-names":false,"suffix":""},{"dropping-particle":"","family":"Ilić","given":"Ana","non-dropping-particle":"","parse-names":false,"suffix":""}],"container-title":"Journal of Service Research","id":"wneC9zEq/KsCd7rdZ","issue":"3","issued":{"date-parts":[["2011"]]},"page":"252-271","title":"Customer engagement: Conceptual domain, fundamental propositions, and implications for research","type":"article-journal","volume":"14"}},{"id":2266,"uris":["http://zotero.org/users/2644296/items/W4X7VX6A"],"itemData":{"id":2266,"type":"article-journal","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collection-title":"eGovernment Strategies: ICT innovation in international public sector contexts","container-title":"The Journal of Strategic Information Systems","DOI":"10/bj5j89","ISSN":"0963-8687","issue":"2","journalAbbreviation":"The Journal of Strategic Information Systems","note":"ZSCC: 0000095","page":"124-139","source":"ScienceDirect","title":"User engagement in e-government systems implementation: A comparative case study of two Singaporean e-government initiatives","title-short":"User engagement in e-government systems implementation","URL":"http://www.sciencedirect.com/science/article/pii/S0963868707000649","volume":"17","author":[{"family":"Chan","given":"Calvin M. L."},{"family":"Pan","given":"Shan L."}],"issued":{"date-parts":[["2008",6,1]]},"citation-key":"chan2008"}},{"id":259,"uris":["http://zotero.org/users/2644296/items/LTTKRSX6"],"itemData":{"id":259,"type":"chapter","container-title":"Why Engagement Matters","event-place":"Cham","ISBN":"978-3-319-27444-7","language":"en","note":"00000","page":"127-156","publisher":"Springer International Publishing","publisher-place":"Cham","source":"CrossRef","title":"User Engagement with Digital Health Technologies","URL":"http://link.springer.com/10.1007/978-3-319-27446-1_6","editor":[{"family":"O'Brien","given":"Heather"},{"family":"Cairns","given":"Paul"}],"author":[{"family":"Kostkova","given":"Patty"}],"accessed":{"date-parts":[["2017",10,27]]},"issued":{"date-parts":[["2016"]]},"citation-key":"kostkova2016"}}],"schema":"https://github.com/citation-style-language/schema/raw/master/csl-citation.json"} </w:instrText>
            </w:r>
            <w:r>
              <w:fldChar w:fldCharType="separate"/>
            </w:r>
            <w:r w:rsidR="00EC2023" w:rsidRPr="00EC2023">
              <w:rPr>
                <w:rFonts w:ascii="Times New Roman" w:hAnsi="Times New Roman" w:cs="Times New Roman"/>
              </w:rPr>
              <w:t>[[CSL STYLE ERROR: reference with no printed form.]; @chan2008; @kostkova2016]</w:t>
            </w:r>
            <w:r>
              <w:fldChar w:fldCharType="end"/>
            </w:r>
          </w:p>
        </w:tc>
      </w:tr>
      <w:tr w:rsidR="006568A2" w:rsidRPr="000F6FB9" w14:paraId="4C75B805" w14:textId="77777777" w:rsidTr="00834D82">
        <w:trPr>
          <w:trHeight w:val="144"/>
        </w:trPr>
        <w:tc>
          <w:tcPr>
            <w:tcW w:w="2462" w:type="dxa"/>
            <w:vMerge/>
          </w:tcPr>
          <w:p w14:paraId="356540A7" w14:textId="77777777" w:rsidR="006568A2" w:rsidRPr="006D65C4" w:rsidRDefault="006568A2" w:rsidP="00834D82">
            <w:pPr>
              <w:rPr>
                <w:b/>
                <w:bCs/>
              </w:rPr>
            </w:pPr>
          </w:p>
        </w:tc>
        <w:tc>
          <w:tcPr>
            <w:tcW w:w="3682" w:type="dxa"/>
          </w:tcPr>
          <w:p w14:paraId="086E1A4B" w14:textId="77777777" w:rsidR="006568A2" w:rsidRDefault="006568A2" w:rsidP="00834D82">
            <w:r>
              <w:t>,</w:t>
            </w:r>
          </w:p>
        </w:tc>
        <w:tc>
          <w:tcPr>
            <w:tcW w:w="3522" w:type="dxa"/>
          </w:tcPr>
          <w:p w14:paraId="02F357A3" w14:textId="47323915" w:rsidR="006568A2" w:rsidRDefault="006568A2" w:rsidP="00EC2023">
            <w:r>
              <w:fldChar w:fldCharType="begin"/>
            </w:r>
            <w:r w:rsidR="00EC2023">
              <w:instrText xml:space="preserve"> ADDIN ZOTERO_ITEM CSL_CITATION {"citationID":"c1KmKepc","properties":{"formattedCitation":"[@hagen2016]","plainCitation":"[@hagen2016]","noteIndex":0},"citationItems":[{"id":1932,"uris":["http://zotero.org/users/2644296/items/ZABQMISH"],"itemData":{"id":1932,"type":"article-journal","abstract":"E-petitioning technology platforms elicit the participation of citizens in the policy-making process but at the same time create large volumes of unstructured textual data that are difficult to analyze. Fortunately, computational tools can assist policy analysts in uncovering latent patterns from these large textual datasets. This study uses such computational tools to explore e-petitions, viewing them as persuasive texts with linguistic and semantic features that may be related to the popularity of petitions, as indexed by the number of signatures they attract. Using We the People website data, we analyzed linguistic features, such as extremity and repetition, and semantic features, such as named entities and topics, to determine whether and to what extent they are related to petition popularity. The results show that each block of variables independently explains statistically significant variation in signature accumulation, and that 1) language extremity is persistently and negatively associated with petition popularity, 2) petitions with many names tend not to become popular, and 3) petition popularity is associated with petitions that include topics familiar to the public or about important social events. We believe explorations along these lines will yield useful strategies to address the wicked problem of too much text data and to facilitate the enhancement of public participation in policy-making.","container-title":"Government Information Quarterly","DOI":"10.1016/j.giq.2016.07.006","ISSN":"0740-624X","issue":"4","journalAbbreviation":"Government Information Quarterly","note":"00000","page":"783-795","source":"ScienceDirect","title":"E-petition popularity: Do linguistic and semantic factors matter?","title-short":"E-petition popularity","URL":"http://www.sciencedirect.com/science/article/pii/S0740624X16301253","volume":"33","author":[{"family":"Hagen","given":"Loni"},{"family":"Harrison","given":"Teresa M."},{"family":"Uzuner","given":"Özlem"},{"family":"May","given":"William"},{"family":"Fake","given":"Tim"},{"family":"Katragadda","given":"Satya"}],"issued":{"date-parts":[["2016",10,1]]},"citation-key":"hagen2016"}}],"schema":"https://github.com/citation-style-language/schema/raw/master/csl-citation.json"} </w:instrText>
            </w:r>
            <w:r>
              <w:fldChar w:fldCharType="separate"/>
            </w:r>
            <w:r w:rsidR="00EC2023" w:rsidRPr="00EC2023">
              <w:rPr>
                <w:rFonts w:ascii="Times New Roman" w:hAnsi="Times New Roman" w:cs="Times New Roman"/>
              </w:rPr>
              <w:t>[@hagen2016]</w:t>
            </w:r>
            <w:r>
              <w:fldChar w:fldCharType="end"/>
            </w:r>
            <w:r>
              <w:t xml:space="preserve"> </w:t>
            </w:r>
            <w:r>
              <w:fldChar w:fldCharType="begin"/>
            </w:r>
            <w:r w:rsidR="00EC2023">
              <w:instrText xml:space="preserve"> ADDIN ZOTERO_ITEM CSL_CITATION {"citationID":"lXnh5AMv","properties":{"formattedCitation":"[@perski2017]","plainCitation":"[@perski2017]","noteIndex":0},"citationItems":[{"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schema":"https://github.com/citation-style-language/schema/raw/master/csl-citation.json"} </w:instrText>
            </w:r>
            <w:r>
              <w:fldChar w:fldCharType="separate"/>
            </w:r>
            <w:r w:rsidR="00EC2023" w:rsidRPr="00EC2023">
              <w:rPr>
                <w:rFonts w:ascii="Times New Roman" w:hAnsi="Times New Roman" w:cs="Times New Roman"/>
              </w:rPr>
              <w:t>[@perski2017]</w:t>
            </w:r>
            <w:r>
              <w:fldChar w:fldCharType="end"/>
            </w:r>
          </w:p>
        </w:tc>
      </w:tr>
      <w:tr w:rsidR="006568A2" w:rsidRPr="000F6FB9" w14:paraId="3EB0AB3F" w14:textId="77777777" w:rsidTr="00834D82">
        <w:trPr>
          <w:trHeight w:val="144"/>
        </w:trPr>
        <w:tc>
          <w:tcPr>
            <w:tcW w:w="2462" w:type="dxa"/>
          </w:tcPr>
          <w:p w14:paraId="5B216D50" w14:textId="77777777" w:rsidR="006568A2" w:rsidRPr="006D65C4" w:rsidRDefault="006568A2" w:rsidP="00834D82">
            <w:pPr>
              <w:rPr>
                <w:b/>
                <w:bCs/>
              </w:rPr>
            </w:pPr>
            <w:r w:rsidRPr="006D65C4">
              <w:rPr>
                <w:b/>
                <w:bCs/>
              </w:rPr>
              <w:t>Education</w:t>
            </w:r>
          </w:p>
        </w:tc>
        <w:tc>
          <w:tcPr>
            <w:tcW w:w="3682" w:type="dxa"/>
          </w:tcPr>
          <w:p w14:paraId="2C6B6A35" w14:textId="77777777" w:rsidR="006568A2" w:rsidRDefault="006568A2" w:rsidP="00834D82">
            <w:r>
              <w:t xml:space="preserve">Stimulating desire to learn; </w:t>
            </w:r>
            <w:proofErr w:type="gramStart"/>
            <w:r>
              <w:t>being</w:t>
            </w:r>
            <w:proofErr w:type="gramEnd"/>
          </w:p>
          <w:p w14:paraId="2FD64C6B" w14:textId="77777777" w:rsidR="006568A2" w:rsidRPr="000F6FB9" w:rsidRDefault="006568A2" w:rsidP="00834D82">
            <w:r>
              <w:t>novel, relevant, current, and easily sharable</w:t>
            </w:r>
          </w:p>
        </w:tc>
        <w:tc>
          <w:tcPr>
            <w:tcW w:w="3522" w:type="dxa"/>
          </w:tcPr>
          <w:p w14:paraId="4B3E848E" w14:textId="517CEEFE" w:rsidR="006568A2" w:rsidRPr="00897C43" w:rsidRDefault="006568A2" w:rsidP="00EC2023">
            <w:r>
              <w:fldChar w:fldCharType="begin"/>
            </w:r>
            <w:r w:rsidR="00EC2023">
              <w:instrText xml:space="preserve"> ADDIN ZOTERO_ITEM CSL_CITATION {"citationID":"TEuxhpV8","properties":{"formattedCitation":"[@abraham2019; @appleton2008; @bomia1997; @denoyelles2015; @dincelli2020; @fredricks2004; @guerini2012; @newmann1992; @so2008]","plainCitation":"[@abraham2019; @appleton2008; @bomia1997; @denoyelles2015; @dincelli2020; @fredricks2004; @guerini2012; @newmann1992; @so2008]","noteIndex":0},"citationItems":[{"id":72,"uris":["http://zotero.org/users/2644296/items/DT2U9NKD"],"itemData":{"id":72,"type":"article-journal","container-title":"Computers &amp; Security","note":"publisher: Elsevier","page":"101586","source":"Google Scholar","title":"Evaluating the effectiveness of learner controlled information security training","volume":"87","author":[{"family":"Abraham","given":"Sherly"},{"family":"Chengalur-Smith","given":"Indushobha"}],"issued":{"date-parts":[["2019"]]},"citation-key":"abraham2019"}},{"id":2098,"uris":["http://zotero.org/users/2644296/items/UH5EM7GQ"],"itemData":{"id":2098,"type":"article-journal","container-title":"Psychology in the Schools","DOI":"10.1002/pits.20303","ISSN":"00333085, 15206807","issue":"5","language":"en","note":"01499","page":"369-386","source":"CrossRef","title":"Student engagement with school: Critical conceptual and methodological issues of the construct","title-short":"Student engagement with school","URL":"http://doi.wiley.com/10.1002/pits.20303","volume":"45","author":[{"family":"Appleton","given":"James J."},{"family":"Christenson","given":"Sandra L."},{"family":"Furlong","given":"Michael J."}],"accessed":{"date-parts":[["2017",10,26]]},"issued":{"date-parts":[["2008",5]]},"citation-key":"appleton2008"},"label":"page"},{"id":2255,"uris":["http://zotero.org/users/2644296/items/7VAC3WCZ"],"itemData":{"id":2255,"type":"article-journal","abstract":"This paper examines intrinsic motivation by reviewing various motivational theories and models and discussing whether research supports the hypothesis that teaching strategies can influence intrinsic motivation. Intrinsic motivation, also known as self-motivation, refers to influences that originate from within a person which cause a person to act or learn. This includes self-concept, self-esteem, self-satisfaction, personal values, and personal/emotional needs and drives. The paper focuses on the theories and models of Biddle, Goudas, and Underwood (1995); Hancock (1995); Keller (1979); Bohlin, Milheim, and Viechnicki (1993); and Bandura (1986) and Pajares (1996), noting the various concepts developed to explain their theories and models. Teaching strategies to support the various concepts are suggested as ways to impact intrinsic motivation in the learner. Various components or concepts of intrinsic motivation revealed through the research include autonomy, expectancy, instrumentality, effort, interest, satisfaction, valence, relevance, and self-efficacy. In examining these concepts and the teaching strategies associated with them, it was determined that specific teaching strategies can have a positive effect on the various concepts related to intrinsic motivation. Teachers must be aware of strategies that will positively affect motivation, using an approach that reinforces student willingness and enthusiasm. (Contains 21 references.) (Author/SM","language":"en","note":"00238","source":"ERIC","title":"The Impact of Teaching Strategies on Intrinsic Motivation","URL":"http://eric.ed.gov/?id=ED418925","author":[{"family":"Bomia","given":"Lisa"},{"family":"Beluzo","given":"Lynne"},{"family":"Demeester","given":"Debra"},{"family":"Elander","given":"Keli"},{"family":"Johnson","given":"Mary"},{"family":"Sheldon","given":"Betty"}],"accessed":{"date-parts":[["2016",3,3]]},"issued":{"date-parts":[["1997"]]},"citation-key":"bomia1997"},"label":"page"},{"id":2271,"uris":["http://zotero.org/users/2644296/items/VXQQSV6J"],"itemData":{"id":2271,"type":"article-journal","abstract":"Being actively engaged in a task is often associated with critical thinking. Cultivating critical thinking skills, such as purposefully reflecting and analyzing one's own thinking, is a major goal of higher education. However, there is a challenge in providing college students opportunities to clearly demonstrate these skills in online courses. This research explores the effectiveness of incorporating word clouds--visual representations of word frequency in a given passage of text--into online discussions. We sought to establish whether implementing word clouds in online discussions would result in a higher incidence of critical thinking and engagement. Survey results from undergraduate participants (n = 132) revealed that students analyzing text in word clouds reported moderately higher scores on critical thinking and engagement than students analyzing the text in a linear fashion. A positive relationship was found between critical thinking and engagement, as well as peer interaction. This strategy can be applied to a wide range of educational environments to stimulate critical thinking and engagement.","archive_location":"Online Learning Consortium, Inc. P.O. Box 1238, Newburyport, MA 01950. Tel: 888-898-6209; Fax: 888-898-6209; e-mail: olj@onlinelearning-c.org; Web site: http://onlinelearningconsortium.org/read/online-learning-journal/","container-title":"Online Learning","DOI":"10/ggjhjp","ISSN":"1939-5256","issue":"4","journalAbbreviation":"Online Learning","note":"ZSCC: 0000027","source":"EBSCOhost","title":"Using Word Clouds in Online Discussions to Support Critical Thinking and Engagement","URL":"http://libproxy.albany.edu/login?url=http://search.ebscohost.com/login.aspx?direct=true&amp;db=eric&amp;AN=EJ1079614&amp;site=eds-live&amp;scope=site","volume":"19","author":[{"family":"deNoyelles","given":"Aimee"},{"family":"Reyes-Foster","given":"Beatriz"}],"accessed":{"date-parts":[["2017",2,13]]},"issued":{"date-parts":[["2015",9,1]]},"citation-key":"denoyelles2015"},"label":"page"},{"id":71,"uris":["http://zotero.org/users/2644296/items/IQPDXDHF"],"itemData":{"id":71,"type":"article-journal","container-title":"European Journal of Information Systems","issue":"6","note":"00001 \npublisher: Taylor &amp; Francis","page":"669–687","source":"Google Scholar","title":"Choose your own training adventure: designing a gamified SETA artefact for improving information security and privacy through interactive storytelling","title-short":"Choose your own training adventure","volume":"29","author":[{"family":"Dincelli","given":"Ersin"},{"family":"Chengalur-Smith","given":"InduShobha"}],"issued":{"date-parts":[["2020"]]},"citation-key":"dincelli2020"}},{"id":2275,"uris":["http://zotero.org/users/2644296/items/4UUP7DJ3"],"itemData":{"id":2275,"type":"article-journal","container-title":"Review of educational research","DOI":"10/btdzg6","issue":"1","note":"ZSCC: 0007550","page":"59–109","source":"Google Scholar","title":"School engagement: Potential of the concept, state of the evidence","title-short":"School engagement","URL":"http://rer.sagepub.com/content/74/1/59.short","volume":"74","author":[{"family":"Fredricks","given":"Jennifer A."},{"family":"Blumenfeld","given":"Phyllis C."},{"family":"Paris","given":"Alison H."}],"accessed":{"date-parts":[["2017",5,8]]},"issued":{"date-parts":[["2004"]]},"citation-key":"fredricks2004"},"label":"page"},{"id":2280,"uris":["http://zotero.org/users/2644296/items/DR4WSGX9"],"itemData":{"id":2280,"type":"paper-conference","container-title":"ICWSM","note":"ZSCC: 0000038","source":"Google Scholar","title":"Do linguistic style and readability of scientific abstracts affect their virality?","author":[{"family":"Guerini","given":"Marco"},{"family":"Pepe","given":"Alberto"},{"family":"Lepri","given":"Bruno"}],"issued":{"date-parts":[["2012"]]},"citation-key":"guerini2012"},"label":"page"},{"id":2083,"uris":["http://zotero.org/users/2644296/items/ATGSEC5P"],"itemData":{"id":2083,"type":"book","note":"00000","publisher":"ERIC","source":"Google Scholar","title":"Student engagement and achievement in American secondary schools.","URL":"http://eric.ed.gov/?id=ED371047","author":[{"family":"Newmann","given":"Fred M."}],"accessed":{"date-parts":[["2016",3,3]]},"issued":{"date-parts":[["1992"]]},"citation-key":"newmann1992"},"label":"page"},{"id":2066,"uris":["http://zotero.org/users/2644296/items/3J62T7J2"],"itemData":{"id":2066,"type":"article-journal","abstract":"The purpose of this study was to examine the relationships of the students’ perceived levels of collaborative learning, social presence and overall satisfaction in a blended learning environment. This research studied the relationship of these three variables and identified critical factors related to them. The participants were 48 graduate students who took a blended-format course in health education and worked on a collaborative group project related to the development of a comprehensive HIV-AIDS prevention plan. Data was collected from the Student Perception Questionnaire and face-to-face interviews. The analysis of quantitative data indicated that student perceptions of collaborative learning have statistically positive relationships with perceptions of social presence and satisfaction. This means that students who perceived high levels of collaborative learning tended to be more satisfied with their distance course than those who perceived low levels of collaborative learning. Similarly, students with high perceptions of collaborative learning perceived high levels of social presence as well. Surprisingly, the relationship between social presence and overall satisfaction was positive but not statistically significant. Interview data revealed that (a) course structure, (b) emotional support, and (c) communication medium were critical factors associated with student perceptions of collaborative learning, social presence, and satisfaction. Explanations about findings and implications for instructional design are discussed in the conclusion.","container-title":"Computers &amp; Education","DOI":"10.1016/j.compedu.2007.05.009","ISSN":"0360-1315","issue":"1","journalAbbreviation":"Computers &amp; Education","note":"00000","page":"318-336","source":"ScienceDirect","title":"Student perceptions of collaborative learning, social presence and satisfaction in a blended learning environment: Relationships and critical factors","title-short":"Student perceptions of collaborative learning, social presence and satisfaction in a blended learning environment","URL":"http://www.sciencedirect.com/science/article/pii/S0360131507000565","volume":"51","author":[{"family":"So","given":"Hyo-Jeong"},{"family":"Brush","given":"Thomas A."}],"accessed":{"date-parts":[["2016",4,21]]},"issued":{"date-parts":[["2008",8]]},"citation-key":"so2008"},"label":"page"}],"schema":"https://github.com/citation-style-language/schema/raw/master/csl-citation.json"} </w:instrText>
            </w:r>
            <w:r>
              <w:fldChar w:fldCharType="separate"/>
            </w:r>
            <w:r w:rsidR="00EC2023" w:rsidRPr="00EC2023">
              <w:rPr>
                <w:rFonts w:ascii="Times New Roman" w:hAnsi="Times New Roman" w:cs="Times New Roman"/>
              </w:rPr>
              <w:t xml:space="preserve">[@abraham2019; @appleton2008; @bomia1997; @denoyelles2015; @dincelli2020; @fredricks2004; </w:t>
            </w:r>
            <w:r w:rsidR="00EC2023" w:rsidRPr="00EC2023">
              <w:rPr>
                <w:rFonts w:ascii="Times New Roman" w:hAnsi="Times New Roman" w:cs="Times New Roman"/>
              </w:rPr>
              <w:lastRenderedPageBreak/>
              <w:t>@guerini2012; @newmann1992; @so2008]</w:t>
            </w:r>
            <w:r>
              <w:fldChar w:fldCharType="end"/>
            </w:r>
          </w:p>
          <w:p w14:paraId="387013B4" w14:textId="77777777" w:rsidR="006568A2" w:rsidRPr="000F6FB9" w:rsidRDefault="006568A2" w:rsidP="00834D82"/>
        </w:tc>
      </w:tr>
      <w:tr w:rsidR="006568A2" w:rsidRPr="000F6FB9" w14:paraId="2EF16C57" w14:textId="77777777" w:rsidTr="00834D82">
        <w:trPr>
          <w:trHeight w:val="1191"/>
        </w:trPr>
        <w:tc>
          <w:tcPr>
            <w:tcW w:w="2462" w:type="dxa"/>
          </w:tcPr>
          <w:p w14:paraId="1AA654F9" w14:textId="77777777" w:rsidR="006568A2" w:rsidRPr="006D65C4" w:rsidRDefault="006568A2" w:rsidP="00834D82">
            <w:pPr>
              <w:rPr>
                <w:b/>
                <w:bCs/>
              </w:rPr>
            </w:pPr>
            <w:r w:rsidRPr="006D65C4">
              <w:rPr>
                <w:b/>
                <w:bCs/>
              </w:rPr>
              <w:lastRenderedPageBreak/>
              <w:t>Marketing and e-commerce</w:t>
            </w:r>
          </w:p>
        </w:tc>
        <w:tc>
          <w:tcPr>
            <w:tcW w:w="3682" w:type="dxa"/>
          </w:tcPr>
          <w:p w14:paraId="7A169A10" w14:textId="77777777" w:rsidR="006568A2" w:rsidRPr="00372473" w:rsidRDefault="006568A2" w:rsidP="00834D82">
            <w:r>
              <w:t>Stimulating</w:t>
            </w:r>
            <w:r w:rsidRPr="00372473">
              <w:t xml:space="preserve"> loyalty, satisfaction, empowerment, connection, emotional bonding, trust</w:t>
            </w:r>
            <w:r>
              <w:t>,</w:t>
            </w:r>
            <w:r w:rsidRPr="00372473">
              <w:t xml:space="preserve"> and commitment</w:t>
            </w:r>
          </w:p>
          <w:p w14:paraId="50214E33" w14:textId="77777777" w:rsidR="006568A2" w:rsidRPr="000F6FB9" w:rsidRDefault="006568A2" w:rsidP="00834D82"/>
        </w:tc>
        <w:tc>
          <w:tcPr>
            <w:tcW w:w="3522" w:type="dxa"/>
          </w:tcPr>
          <w:p w14:paraId="28C1D412" w14:textId="2A39497D" w:rsidR="006568A2" w:rsidRPr="000F6FB9" w:rsidRDefault="006568A2" w:rsidP="00EC2023">
            <w:r>
              <w:fldChar w:fldCharType="begin"/>
            </w:r>
            <w:r w:rsidR="00EC2023">
              <w:instrText xml:space="preserve"> ADDIN ZOTERO_ITEM CSL_CITATION {"citationID":"cLtxSLyG","properties":{"formattedCitation":"[@koufaris2002; @oestreicher-singer2012]","plainCitation":"[@koufaris2002; @oestreicher-singer2012]","noteIndex":0},"citationItems":[{"id":2287,"uris":["http://zotero.org/users/2644296/items/GXSH3RB2"],"itemData":{"id":2287,"type":"article-journal","abstract":"In this study, we consider the online consumer as both a shopper and a computer user. We test constructs from information systems (Technology Acceptance Model), marketing (Consumer Behavior), and psychology (Flow and Environmental Psychology) in an integrated theoretical framework of online consumer behavior. Specifically, we examine how emotional and cognitive responses to visiting a Web-based store for the first time can influence online consumers' intention to return and their likelihood to make unplanned purchases. The instrumentation shows reasonably good measurement properties and the constructs are validated as a nomological network. A questionnaire-based empirical study is used to test this nomological network. Results confirm the double identity of the online consumer as a shopper and a computer user because both shopping enjoyment and perceived usefulness of the site strongly predict intention to return. Our results on unplanned purchases are not conclusive. We also test some individual and Web site factors that can affect the consumer's emotional and cognitive responses. Product involvement, Web skills, challenges, and use of value-added search mechanisms all have a significant impact on the Web consumer. The study provides a more rounded, albeit partial, view of the online consumer and is a significant steptowards a better understanding of consumer behavior on the Web. The validated metrics should be of use to researchers and practitioners alike.","container-title":"Information systems research","DOI":"10/cj8","ISSN":"1047-7047","issue":"2","journalAbbreviation":"Information Systems Research","note":"00000","page":"205–223","source":"Google Scholar","title":"Applying the technology acceptance model and flow theory to online consumer behavior","URL":"http://pubsonline.informs.org/doi/abs/10.1287/isre.13.2.205.83","volume":"13","author":[{"family":"Koufaris","given":"Marios"}],"accessed":{"date-parts":[["2015",12,30]]},"issued":{"date-parts":[["2002"]]},"citation-key":"koufaris2002"}},{"id":2076,"uris":["http://zotero.org/users/2644296/items/25V2WC2D"],"itemData":{"id":2076,"type":"article-journal","abstract":"The content industry has been undergoing a tremendous transformation in the last two decades. We focus in this paper on recent changes in the form of social computing. Although the content industry has implemented social computing to a large extent, it has done so from a techno-centric approach in which social features are viewed as complementary rather than integral to content. This approach does not capitalize on users’ social behavior in the website and does not answer the content industry’s need to elicit payment from consumers. We suggest that both these objectives can be achieved by acknowledging the fusion between content and community, making the social experience central to the content website's digital business strategy. We use data from Last.fm, a site offering both music consumption and online community features. The basic use of Last.fm is free, and premium services are provided for a fixed monthly subscription fee. Although the premium services on Last.fm are mainly aimed at improving the content consumption experience, we find that willingness to pay for premium services is strongly associated with the level of community participation of the user. Drawing from the literature on levels of participation in online communities, we show that consumers’ willingness to pay increases as they climb the so-called ‘ladder of participation’ on the website. Moreover, we find that willingness to pay is more strongly linked to community participation than to the volume of content consumption. We control for self-selection bias by using propensity score matching. We extend our results by estimating a hazard model to study the effect of community activity on the time between joining the website and the subscription decision. Our results suggest that firms whose digital business models remain viable in a world of “freemium” will be those that take a strategic rather than techno-centric view of social media, that integrate social media into the consumption and purchase experience rather than using it merely as a substitute for offline soft marketing. We provide new evidence of the importance of fusing social computing with content delivery and, in the process, lay a foundation for a broader strategic path for the digital content industry in an age of growing user participation.","note":"00000","source":"papers.ssrn.com","title":"Content or Community? A Digital Business Strategy for Content Providers in the Social Age","title-short":"Content or Community?","URL":"https://papers.ssrn.com/sol3/papers.cfm?abstract_id=1536768","author":[{"family":"Oestreicher-Singer","given":"Gal"},{"family":"Zalmanson","given":"Lior"}],"accessed":{"date-parts":[["2017",3,25]]},"issued":{"date-parts":[["2012",7,1]]},"citation-key":"oestreicher-singer2012"}}],"schema":"https://github.com/citation-style-language/schema/raw/master/csl-citation.json"} </w:instrText>
            </w:r>
            <w:r>
              <w:fldChar w:fldCharType="separate"/>
            </w:r>
            <w:r w:rsidR="00EC2023" w:rsidRPr="00EC2023">
              <w:rPr>
                <w:rFonts w:ascii="Times New Roman" w:hAnsi="Times New Roman" w:cs="Times New Roman"/>
              </w:rPr>
              <w:t>[@koufaris2002; @oestreicher-singer2012]</w:t>
            </w:r>
            <w:r>
              <w:fldChar w:fldCharType="end"/>
            </w:r>
            <w:r>
              <w:t xml:space="preserve"> </w:t>
            </w:r>
            <w:r>
              <w:fldChar w:fldCharType="begin"/>
            </w:r>
            <w:r w:rsidR="00EC2023">
              <w:instrText xml:space="preserve"> ADDIN ZOTERO_ITEM CSL_CITATION {"citationID":"ag0PPGVr","properties":{"formattedCitation":"[@batra1986; @brodie2013; @brodie2011a; @google2013]","plainCitation":"[@batra1986; @brodie2013; @brodie2011a; @google2013]","noteIndex":0},"citationItems":[{"id":2093,"uris":["http://zotero.org/users/2644296/items/WKFXA2BJ"],"itemData":{"id":2093,"type":"article-journal","abstract":"This article argues that affective responses (ARs) should supplement the cognitive responses more often studied in communication research. ARs are not evaluative responses to an advertisement, but represent the moods and feelings evoked by the ad. The literature on ARs is reviewed, and a typology for such responses is presented. Three ARs are studied empirically; they appear to be antecedents of the attitude towards the ad (Aad) and to have a weak but significant impact on brand attitudes.","container-title":"Journal of Consumer Research","DOI":"10.1086/209063","ISSN":"0093-5301","issue":"2","journalAbbreviation":"J Consum Res","note":"01578","page":"234-249","source":"academic-oup-com.libproxy.albany.edu","title":"Affective Responses Mediating Acceptance of Advertising","URL":"https://academic.oup.com/jcr/article/13/2/234/1846332","volume":"13","author":[{"family":"Batra","given":"Rajeev"},{"family":"Ray","given":"Michael L."}],"accessed":{"date-parts":[["2017",10,30]]},"issued":{"date-parts":[["1986",9,1]]},"citation-key":"batra1986"},"label":"page"},{"id":2223,"uris":["http://zotero.org/users/2644296/items/52FACZYT"],"itemData":{"id":2223,"type":"article-journal","abstract":"In today’s highly dynamic and interactive business environment, the role of “customer engagement” (CE) in cocreating customer experience and value is receiving increasing attention from business practitioners and academics alike. Despite this interest, systematic scholarly inquiry into the concept and its conceptual distinctiveness from other, associated relational concepts has been limited to date. This article explores the theoretical foundations of CE by drawing on relationship marketing theory and the service-dominant (S-D) logic. The analysis also examines the use of the term “engagement” in the social science, management, and marketing academic literatures, as well as in specific business practice applications. Five fundamental propositions (FPs) derived from this analysis are used to develop a general definition of CE, and distinguish the concept from other relational concepts, including “participation” and “involvement.” The five propositions are used in the development of a framework for future research, the undertaking of which would facilitate the subsequent refinement of the conceptual domain of CE. Overall, CE, based on its relational foundations of interactive experience and the cocreation of value, is shown to represent an important concept for research in marketing and service management.","container-title":"Journal of Service Research","DOI":"10/db9zq2","ISSN":"1094-6705, 1552-7379","issue":"3","language":"en","note":"ZSCC: 0002133","page":"252-271","source":"CrossRef","title":"Customer Engagement: Conceptual Domain, Fundamental Propositions, and Implications for Research","title-short":"Customer Engagement","URL":"http://journals.sagepub.com/doi/10.1177/1094670511411703","volume":"14","author":[{"family":"Brodie","given":"Roderick J."},{"family":"Hollebeek","given":"Linda D."},{"family":"Jurić","given":"Biljana"},{"family":"Ilić","given":"Ana"}],"accessed":{"date-parts":[["2018",4,17]]},"issued":{"date-parts":[["2011",8]]},"citation-key":"brodie2011a"},"label":"page"},{"id":2258,"uris":["http://zotero.org/users/2644296/items/9A9FJ5UQ"],"itemData":{"id":2258,"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ntainer-title":"Journal of Business Research","DOI":"10/ct4xx7","ISSN":"01482963","issue":"1","language":"en","note":"01751","page":"105-114","source":"CrossRef","title":"Consumer engagement in a virtual brand community: An exploratory analysis","title-short":"Consumer engagement in a virtual brand community","URL":"http://linkinghub.elsevier.com/retrieve/pii/S0148296311002657","volume":"66","author":[{"family":"Brodie","given":"Roderick J."},{"family":"Ilic","given":"Ana"},{"literal":"Biljana Juric"},{"family":"Hollebeek","given":"Linda"}],"accessed":{"date-parts":[["2016",2,16]]},"issued":{"date-parts":[["2013",1]]},"citation-key":"brodie2013"},"label":"page"},{"id":1224,"uris":["http://zotero.org/users/2644296/items/KCBT94Z4"],"itemData":{"id":1224,"type":"webpage","abstract":"As part of our Engagement Project series, we sat down with VICE co-founder and CEO Shane Smith to talk about breaking convention, making killer content and engaging the right audience. Check out the interview at Think with Google.","container-title":"Think with Google","note":"00000","title":"The Engagement Project: The VICE Guide to Engagement","title-short":"The Engagement Project","URL":"https://www.thinkwithgoogle.com/articles/the-vice-guide-to-engagement.html","author":[{"literal":"Google"}],"accessed":{"date-parts":[["2016",2,29]]},"issued":{"date-parts":[["2013",6]]},"citation-key":"google2013"},"label":"page"}],"schema":"https://github.com/citation-style-language/schema/raw/master/csl-citation.json"} </w:instrText>
            </w:r>
            <w:r>
              <w:fldChar w:fldCharType="separate"/>
            </w:r>
            <w:r w:rsidR="00EC2023" w:rsidRPr="00EC2023">
              <w:rPr>
                <w:rFonts w:ascii="Times New Roman" w:hAnsi="Times New Roman" w:cs="Times New Roman"/>
              </w:rPr>
              <w:t>[@batra1986; @brodie2013; @brodie2011a; @google2013]</w:t>
            </w:r>
            <w:r>
              <w:fldChar w:fldCharType="end"/>
            </w:r>
            <w:r>
              <w:t>.</w:t>
            </w:r>
          </w:p>
        </w:tc>
      </w:tr>
      <w:tr w:rsidR="006568A2" w:rsidRPr="000F6FB9" w14:paraId="73D304AD" w14:textId="77777777" w:rsidTr="00834D82">
        <w:trPr>
          <w:trHeight w:val="10051"/>
        </w:trPr>
        <w:tc>
          <w:tcPr>
            <w:tcW w:w="2462" w:type="dxa"/>
          </w:tcPr>
          <w:p w14:paraId="7ED6091D" w14:textId="77777777" w:rsidR="006568A2" w:rsidRPr="006D65C4" w:rsidRDefault="006568A2" w:rsidP="00834D82">
            <w:pPr>
              <w:rPr>
                <w:b/>
                <w:bCs/>
              </w:rPr>
            </w:pPr>
            <w:r w:rsidRPr="006D65C4">
              <w:rPr>
                <w:b/>
                <w:bCs/>
              </w:rPr>
              <w:lastRenderedPageBreak/>
              <w:t>Media and gaming</w:t>
            </w:r>
          </w:p>
        </w:tc>
        <w:tc>
          <w:tcPr>
            <w:tcW w:w="3682" w:type="dxa"/>
          </w:tcPr>
          <w:p w14:paraId="7428909F" w14:textId="77777777" w:rsidR="006568A2" w:rsidRDefault="006568A2" w:rsidP="00834D82">
            <w:pPr>
              <w:rPr>
                <w:noProof/>
              </w:rPr>
            </w:pPr>
            <w:r>
              <w:rPr>
                <w:noProof/>
              </w:rPr>
              <w:t>Increasing</w:t>
            </w:r>
            <w:r w:rsidRPr="00383CC6">
              <w:rPr>
                <w:noProof/>
              </w:rPr>
              <w:t xml:space="preserve"> level of focused attention, affect, and interest</w:t>
            </w:r>
          </w:p>
          <w:p w14:paraId="534123F7" w14:textId="77777777" w:rsidR="006568A2" w:rsidRPr="000F6FB9" w:rsidRDefault="006568A2" w:rsidP="00834D82"/>
        </w:tc>
        <w:tc>
          <w:tcPr>
            <w:tcW w:w="3522" w:type="dxa"/>
          </w:tcPr>
          <w:p w14:paraId="050D8C7B" w14:textId="2D1FCDB9" w:rsidR="006568A2" w:rsidRPr="000F6FB9" w:rsidRDefault="006568A2" w:rsidP="00EC2023">
            <w:r>
              <w:rPr>
                <w:rFonts w:cs="Times New Roman"/>
              </w:rPr>
              <w:fldChar w:fldCharType="begin"/>
            </w:r>
            <w:r w:rsidR="00EC2023">
              <w:rPr>
                <w:rFonts w:cs="Times New Roman"/>
              </w:rPr>
              <w:instrText xml:space="preserve"> ADDIN ZOTERO_ITEM CSL_CITATION {"citationID":"a1ghcbdmhaf","properties":{"formattedCitation":"[@aranyi2015; @arapakis2017; @arapakis2014a; @barthel2016; @bialik2017; @legg2014a; @lopez2012; @loureiro2011; @mitchelstein2010; @nielsen2009; @obrien2011; @obrien2017a; @obrien2016e; @obrien2014; @reis2015; @schmidt2017; @stroud2015]","plainCitation":"[@aranyi2015; @arapakis2017; @arapakis2014a; @barthel2016; @bialik2017; @legg2014a; @lopez2012; @loureiro2011; @mitchelstein2010; @nielsen2009; @obrien2011; @obrien2017a; @obrien2016e; @obrien2014; @reis2015; @schmidt2017; @stroud2015]","noteIndex":0},"citationItems":[{"id":1959,"uris":["http://zotero.org/users/2644296/items/7DBVA636"],"itemData":{"id":1959,"type":"article-journal","abstract":"Although news websites are used by a large and increasing number of people, there is a lack of research within human-computer interaction regarding users' experience with this type of interactive technology. In the current research, existing measures of user-experience factors were identified and, using an online survey, answers to psychometric scales to measure website characteristics, need fulfillment, affective reactions, and constructs of technology acceptance and user experience were collected from regular users of news sites. A comprehensive user-experience model was formulated to explain acceptance and quality judgments of news sites. The main contribution of the current study is the application of influential models of user experience and technology acceptance to the domain of online news. By integrating both types of variable in a comprehensive model, the relationships between the types of variable are clarified both theoretically and empirically. Implications of the model for theory, further research, and system design are discussed.","container-title":"Journal of the Association for Information Science and Technology","DOI":"10.1002/asi.23348","ISSN":"2330-1643","issue":"12","journalAbbreviation":"J Assn Inf Sci Tec","language":"en","note":"00019","page":"2471-2493","source":"Wiley Online Library","title":"Modeling user experience with news websites","URL":"http://onlinelibrary.wiley.com/doi/10.1002/asi.23348/abstract","volume":"66","author":[{"family":"Aranyi","given":"Gabor"},{"family":"Schaik","given":"Paul","non-dropping-particle":"van"}],"accessed":{"date-parts":[["2017",10,26]]},"issued":{"date-parts":[["2015",12,1]]},"citation-key":"aranyi2015"},"label":"page"},{"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label":"page"},{"id":1958,"uris":["http://zotero.org/users/2644296/items/DTY8FSZE"],"itemData":{"id":1958,"type":"article-journal","abstract":"Prominent news sites on the web provide hundreds of news articles daily. The abundance of news content competing to attract online attention, coupled with the manual effort involved in article selection, necessitates the timely prediction of future popularity of these news articles. The future popularity of a news article can be estimated using signals indicating the article's penetration in social media (e.g., number of tweets) in addition to traditional web analytics (e.g., number of page views). In practice, it is important to make such estimations as early as possible, preferably before the article is made available on the news site (i.e., at cold start). In this paper we perform a study on cold-start news popularity prediction using a collection of 13,319 news articles obtained from Yahoo News, a major news provider. We characterize the popularity of news articles through a set of online metrics and try to predict their values across time using machine learning techniques on a large collection of features obtained from various sources. Our findings indicate that predicting news popularity at cold start is a difficult task, contrary to the findings of a prior work on the same topic. Most articles' popularity may not be accurately anticipated solely on the basis of content features, without having the early-stage popularity values.","container-title":"Journal of the Association for Information Science and Technology","DOI":"10.1002/asi.23756","ISSN":"2330-1643","issue":"5","journalAbbreviation":"Journal of the Association for Information Science and Technology","language":"en","note":"00005","page":"1149-1164","source":"Wiley Online Library","title":"On the feasibility of predicting popular news at cold start","URL":"http://onlinelibrary.wiley.com/doi/10.1002/asi.23756/abstract","volume":"68","author":[{"family":"Arapakis","given":"Ioannis"},{"family":"Cambazoglu","given":"Berkant Barla"},{"family":"Lalmas","given":"Mounia"}],"accessed":{"date-parts":[["2017",10,28]]},"issued":{"date-parts":[["2017",5,1]]},"citation-key":"arapakis2017"},"label":"page"},{"id":263,"uris":["http://zotero.org/users/2644296/items/TNG2U6N8"],"itemData":{"id":263,"type":"report","abstract":"The State of the News Media in 2016 is uncertain, with daily newspapers looking shakier than ever, digital advertising and audiences continuing to grow, and TV news mostly seeing gains in revenue.","note":"00000","publisher":"Pew Research Center","title":"5 key takeaways about the State of the News Media in 2016","title-short":"the State of the News Media in 2016","URL":"http://www.pewresearch.org/fact-tank/2016/06/15/state-of-the-news-media-2016-key-takeaways/","author":[{"family":"Barthel","given":"Michael"}],"accessed":{"date-parts":[["2017",10,24]]},"issued":{"date-parts":[["2016",6,15]]},"citation-key":"barthel2016"},"label":"page"},{"id":2257,"uris":["http://zotero.org/users/2644296/items/RFDZD3SI"],"itemData":{"id":2257,"type":"post-weblog","abstract":"Read 10 key findings from recent Pew Research Center reports about today’s digital news media landscape.","container-title":"Pew Research Center","note":"ZSCC: 0000068","title":"Key trends in social and digital news media","URL":"http://www.pewresearch.org/fact-tank/2017/10/04/key-trends-in-social-and-digital-news-media/","author":[{"family":"Bialik","given":"Kristen"},{"family":"Matsa","given":"Katerina Eva"}],"accessed":{"date-parts":[["2017",10,24]]},"issued":{"date-parts":[["2017",10,4]]},"citation-key":"bialik2017"},"label":"page"},{"id":2214,"uris":["http://zotero.org/users/2644296/items/494VJN5V"],"itemData":{"id":2214,"type":"article-journal","abstract":"Information often comes as a mix of good and bad news, prompting the question, “Do you want the good news or the bad news first?” In such cases, news-givers and news-recipients differ in their concerns and considerations, thus creating an obstacle to ideal communication. In three studies, we examined order preferences of news-givers and news-recipients and the consequences of these preferences. Study 1 confirmed that news-givers and news-recipients differ in their news order preferences. Study 2 tested two solutions to close the preference gap between news-givers and recipients and found that both perspective-taking and priming emotion-protection goals shift news-givers’ delivery patterns to the preferred order of news-recipients. Study 3 provided evidence that news order has consequences for recipients, such that opening with bad news (as recipients prefer) reduces worry, but this emotional benefit undermines motivation to change behavior.","container-title":"Personality and Social Psychology Bulletin","DOI":"10/ggjhjk","ISSN":"0146-1672","issue":"3","journalAbbreviation":"Pers Soc Psychol Bull","language":"en","note":"ZSCC: 0000023","page":"279-288","source":"SAGE Journals","title":"Do You Want the Good News or the Bad News First? The Nature and Consequences of News Order Preferences","title-short":"Do You Want the Good News or the Bad News First?","URL":"https://doi.org/10.1177/0146167213509113","volume":"40","author":[{"family":"Legg","given":"Angela M."},{"family":"Sweeny","given":"Kate"}],"accessed":{"date-parts":[["2017",10,29]]},"issued":{"date-parts":[["2014",3,1]]},"citation-key":"legg2014a"},"label":"page"},{"id":2293,"uris":["http://zotero.org/users/2644296/items/BTQGHSD7"],"itemData":{"id":2293,"type":"paper-conference","abstract":"The important mass of textual documents is in perpetual growth and requires strong applications to automatically process information. Automatic titling is an essential task for several applications: 'No Subject' e-mails titling, text generation, summarization, and so forth. This study presents an original approach consisting in titling journalistic articles by nominalizing. In particular, morphological and semantic processing are employed to obtain a nominalized form which has to respect titles characteristics (in particular, relevance and catchiness). The evaluation of the approach, described in the paper, indicates that titles stemming from this method are informative and/or catchy.","collection-title":"NAACL HLT '12","container-title":"Proceedings of the 2012 Conference of the North American Chapter of the Association for Computational Linguistics: Human Language Technologies","event-place":"Stroudsburg, PA, USA","ISBN":"978-1-937284-20-6","note":"ZSCC: 0000003","page":"274–283","publisher":"Association for Computational Linguistics","publisher-place":"Stroudsburg, PA, USA","source":"ACM Digital Library","title":"NOMIT: Automatic Titling by Nominalizing","title-short":"NOMIT","URL":"http://dl.acm.org/citation.cfm?id=2382029.2382064","author":[{"family":"Lopez","given":"Cédric"},{"family":"Prince","given":"Violaine"},{"family":"Roche","given":"Mathieu"}],"issued":{"date-parts":[["2012"]]},"citation-key":"lopez2012"},"label":"page"},{"id":2290,"uris":["http://zotero.org/users/2644296/items/AAG45IRE"],"itemData":{"id":2290,"type":"chapter","container-title":"Progress in Artificial Intelligence","note":"ZSCC: 0000003","page":"1–14","publisher":"Springer","source":"Google Scholar","title":"Sentiment Analysis of News Titles","URL":"http://link.springer.com/chapter/10.1007/978-3-642-24769-9_1","author":[{"family":"Loureiro","given":"Daniel"},{"family":"Marreiros","given":"Goreti"},{"family":"Neves","given":"José"}],"accessed":{"date-parts":[["2016",3,21]]},"issued":{"date-parts":[["2011"]]},"citation-key":"loureiro2011"},"label":"page"},{"id":2086,"uris":["http://zotero.org/users/2644296/items/6VTP4BU7"],"itemData":{"id":2086,"type":"article-journal","abstract":"This article assesses the main findings and dominant modes of inquiry in recent                 scholarship on online news consumption. The findings suggest that the consumption of                 news on the internet has not yet differed drastically from the consumption of news                 in traditional media. The assessment shows that the dominant modes of inquiry have                 also been characterized by stability rather than change (because research has                 usually drawn on traditional theoretical and methodological approaches). In                 addition, these modes of inquiry exhibit three systematic limitations: the                 assumption of a division between print, broadcast, and online media; the notion that                 the analysis should treat media features and social practices separately; and the                 inclination to focus on ordinary or extraordinary patterns of phenomena but not on                 both at the same time. On the basis of this assessment, this article proposes an                 integrative research agenda that builds on this scholarship but also contributes to                 solve some of its main limitations.","container-title":"New Media &amp; Society","DOI":"10.1177/1461444809350193","ISSN":"1461-4448","issue":"7","journalAbbreviation":"New Media &amp; Society","language":"en","note":"00000","page":"1085-1102","source":"SAGE Journals","title":"Online news consumption research: An assessment of past work and an agenda                 for the future","title-short":"Online news consumption research","URL":"https://doi.org/10.1177/1461444809350193","volume":"12","author":[{"family":"Mitchelstein","given":"Eugenia"},{"family":"Boczkowski","given":"Pablo J."}],"accessed":{"date-parts":[["2017",10,26]]},"issued":{"date-parts":[["2010",11,1]]},"citation-key":"mitchelstein2010"},"label":"page"},{"id":1952,"uris":["http://zotero.org/users/2644296/items/LMFTTE76"],"itemData":{"id":1952,"type":"book","note":"00000","publisher":"URL (kasutatud mai 2012) http://www. useit. com/alertbox/headlines-bbc. html","source":"Google Scholar","title":"World’s Best Headlines: BBC News","title-short":"World’s Best Headlines","author":[{"family":"Nielsen","given":"Jakob"}],"issued":{"date-parts":[["2009"]]},"citation-key":"nielsen2009"},"label":"page"},{"id":1935,"uris":["http://zotero.org/users/2644296/items/W6RQ4ZT3"],"itemData":{"id":1935,"type":"article-journal","abstract":"This paper describes a qualitative study of online news reading and browsing. Thirty people participated in a quasi-experimental study in which they were asked to browse a news website and select three stories to discuss at a social gathering. Semi-structured interviews were conducted post-task to understand participants' perceptions of what makes online news reading and browsing engaging or non-engaging. Findings as presented within the experience-based framework of user engagement and demonstrate the complexity of users' interactions with information content and systems in online news environments. This study extends the model of user engagement and contributes new insights into user's experience in casual-leisure settings, such as online news, which has implications for other information domains.","container-title":"Proceedings of the American society for information science and technology","issue":"1","note":"00000","page":"1–10","source":"Google Scholar","title":"Exploring user engagement in online news interactions","URL":"http://onlinelibrary.wiley.com/doi/10.1002/meet.2011.14504801088/full","volume":"48","author":[{"family":"O'Brien","given":"Heather L."}],"accessed":{"date-parts":[["2016",2,20]]},"issued":{"date-parts":[["2011"]]},"citation-key":"obrien2011"},"label":"page"},{"id":2084,"uris":["http://zotero.org/users/2644296/items/4K2E47KK"],"itemData":{"id":2084,"type":"article-journal","abstract":"Introduction. We investigated how online news consumers select content in an explicitly social scenario using uses and gratification theory (UGT). Method. Participants (n=30) browsed an online news Website and selected three items. In a post-task interview, participants rated articles on interest, intellectual curiosity, and likelihood to share, and articulated their motivations for choosing each item. Analysis. The article (n=90) was the unit of analysis. Structured content analysis of the interview data involved classifying motivations according to UGT's categories of surveillance, social utility, personal identity, entertainment, and habit. We quantitatively examined interest, intellectual curiosity and willingness to share ratings. Results. Participants employed different strategies in selecting content. The prospect of making conversation influenced many participants to select content with broad appeal, and some made use of social features of the news Website to accomplish this. Surveillance and social utility motivations dominated selections; entertainment was a minor consideration. However, more personal considerations such as interest, a desire to keep up to date with world events, and alignment with point of view played an important role in selecting content. Conclusions. When seeking information to share with others, personal interest and curiosity play an important role in selection, but a wide range of situational factors and goals also come into play. Participants articulated nuanced considerations of how information could be used to forge connections with others, construct social interactions, and make an impression on others. Information seeking as a means of satisfying social needs is an area ripe for exploration in information behaviour research.","container-title":"Information Research","ISSN":"13681613","issue":"3","journalAbbreviation":"Information Research","note":"00000","page":"95-112","source":"EBSCOhost","title":"What motivates the online news browser? News item selection in a social information seeking scenario","title-short":"What motivates the online news browser?","URL":"http://libproxy.albany.edu/login?url=http://search.ebscohost.com/login.aspx?direct=true&amp;db=lih&amp;AN=100304916&amp;site=eds-live&amp;scope=site","volume":"19","author":[{"family":"O'Brien","given":"Heather"},{"family":"Freund","given":"Luanne"},{"family":"Westman","given":"Stina"}],"accessed":{"date-parts":[["2017",10,26]]},"issued":{"date-parts":[["2014",9]]},"citation-key":"obrien2014"},"label":"page"},{"id":1763,"uris":["http://zotero.org/users/2644296/items/HWGRL6AD"],"itemData":{"id":1763,"type":"paper-conference","abstract":"We conducted a study to examine how people interact with and learn from human-interest news stories. Participants engaged with news stories and completed knowledge retention tests to evaluate their ability to remember the content. We analyzed how the stories and the way in which they were presented (audio, video, text) related to knowledge retention. Results demonstrated a complex interaction between topic and knowledge retention, where participants obtained higher scores for the least preferred story. We explored these findings with respect to participants' demographics and user experience.","collection-title":"CHIIR '17","container-title":"Proceedings of the 2017 Conference on Conference Human Information Interaction and Retrieval","DOI":"10.1145/3020165.3020166","event-place":"New York, NY, USA","ISBN":"978-1-4503-4677-1","note":"00000","page":"185–193","publisher":"ACM","publisher-place":"New York, NY, USA","source":"ACM Digital Library","title":"Learning From the News: The Role of Topic, Multimedia and Interest in Knowledge Retention","title-short":"Learning From the News","URL":"http://doi.acm.org/10.1145/3020165.3020166","author":[{"family":"O'Brien","given":"Heather L"},{"family":"McKay","given":"Jocelyn"},{"family":"Vangeest","given":"Jacob"}],"accessed":{"date-parts":[["2017",10,26]]},"issued":{"date-parts":[["2017"]]},"citation-key":"obrien2017a"},"label":"page"},{"id":1928,"uris":["http://zotero.org/users/2644296/items/YTDV2U5U"],"itemData":{"id":1928,"type":"article-journal","abstract":"We conducted a study in which participants interacted with human-interest news stories in video, audio or text format. We gathered post-task impressions of participants' interest in and curiosity about the stories, and their behavioral intentions to link to related content or recommend the stories to others. We explored the individual and situational dimensions of interest in participants' responses, and how these related to behavioral intentions. We discuss implications for information system and study design.","container-title":"Proceedings of the Association for Information Science and Technology","DOI":"10.1002/pra2.2016.14505301150","ISSN":"2373-9231","issue":"1","journalAbbreviation":"Proc. Assoc. Info. Sci. Tech.","language":"en","note":"00000","page":"1-6","source":"Wiley Online Library","title":"What makes online news interesting? Personal and situational interest and the effect on behavioral intentions","title-short":"What makes online news interesting?","URL":"http://onlinelibrary.wiley.com/doi/10.1002/pra2.2016.14505301150/abstract","volume":"53","author":[{"family":"O'Brien","given":"Heather L."},{"family":"McKay","given":"Jocelyn"}],"accessed":{"date-parts":[["2017",10,26]]},"issued":{"date-parts":[["2016",1,1]]},"citation-key":"obrien2016e"},"label":"page"},{"id":1931,"uris":["http://zotero.org/users/2644296/items/XUVNPPIG"],"itemData":{"id":1931,"type":"article-journal","abstract":"A growing number of people are changing the way they consume news, replacing the traditional physical newspapers and magazines by their virtual online versions or/and weblogs. The interactivity and immediacy present in online news are changing the way news are being produced and exposed by media corporations. News websites have to create effective strategies to catch people's attention and attract their clicks. In this paper we investigate possible strategies used by online news corporations in the design of their news headlines. We analyze the content of 69,907 headlines produced by four major global media corporations during a minimum of eight consecutive months in 2014. In order to discover strategies that could be used to attract clicks, we extracted features from the text of the news headlines related to the sentiment polarity of the headline. We discovered that the sentiment of the headline is strongly related to the popularity of the news and also with the dynamics of the posted comments on that particular news.","container-title":"arXiv:1503.07921 [cs]","note":"00000 \narXiv: 1503.07921","source":"arXiv.org","title":"Breaking the News: First Impressions Matter on Online News","title-short":"Breaking the News","URL":"http://arxiv.org/abs/1503.07921","author":[{"family":"Reis","given":"Julio"},{"family":"Benevenuto","given":"Fabrıcio"},{"family":"Melo","given":"Pedro O. S. Vaz","non-dropping-particle":"de"},{"family":"Prates","given":"Raquel"},{"family":"Kwak","given":"Haewoon"},{"family":"An","given":"Jisun"}],"accessed":{"date-parts":[["2017",10,29]]},"issued":{"date-parts":[["2015",3,26]]},"citation-key":"reis2015"},"label":"page"},{"id":2069,"uris":["http://zotero.org/users/2644296/items/72WLVDE3"],"itemData":{"id":2069,"type":"article-journal","container-title":"Proceedings of the National Academy of Sciences","DOI":"10.1073/pnas.1617052114","ISSN":"0027-8424, 1091-6490","issue":"12","language":"en","note":"00000","page":"3035-3039","source":"CrossRef","title":"Anatomy of news consumption on Facebook","URL":"http://www.pnas.org/lookup/doi/10.1073/pnas.1617052114","volume":"114","author":[{"family":"Schmidt","given":"Ana Lucía"},{"family":"Zollo","given":"Fabiana"},{"family":"Del Vicario","given":"Michela"},{"family":"Bessi","given":"Alessandro"},{"family":"Scala","given":"Antonio"},{"family":"Caldarelli","given":"Guido"},{"family":"Stanley","given":"H. Eugene"},{"family":"Quattrociocchi","given":"Walter"}],"accessed":{"date-parts":[["2017",10,24]]},"issued":{"date-parts":[["2017",3,21]]},"citation-key":"schmidt2017"},"label":"page"},{"id":1946,"uris":["http://zotero.org/users/2644296/items/NEEJ3UXT"],"itemData":{"id":1946,"type":"article-journal","container-title":"New Agendas in Communication: New Technologies and Civic Engagement, edited by Homero Gil de Zúniga","note":"00000","page":"178–194","source":"Google Scholar","title":"Engaging audiences via online news sites","URL":"https://books.google.com/books?hl=en&amp;lr=&amp;id=1lHLCQAAQBAJ&amp;oi=fnd&amp;pg=PA178&amp;dq=Stroud,+N,+J.+(2015).++Engaging+audiences+via+online+news+sites.++In+H.+Gil+de+Zuniga,+New+technologies+and+civic+engagement,+(p.+178-194).++New+York:++Routledge.&amp;ots=tlw43Oq1hP&amp;sig=5Uy_nbpDpddPWf09wJiFly_4IAE","author":[{"family":"Stroud","given":"Natalie Jomini"},{"family":"Muddiman","given":"Ashley"},{"family":"Scacco","given":"Joshua"}],"accessed":{"date-parts":[["2016",3,31]]},"issued":{"date-parts":[["2015"]]},"citation-key":"stroud2015"},"label":"page"},{"id":"Q7M2B2lz/NscsxdWn","uris":["http://zotero.org/users/2644296/items/XT2PMP8E"],"itemData":{"id":3145,"type":"webpage","title":"What motivates the online news browser? News item selection in a social information seeking scenario","genre":"text","abstract":"We investigated how online news consumers select content in an explicitly social scenario using uses and gratification theory (UGT). Participants (n=30) browsed an online news Website and selected three items. In a post-task interview, participants rated articles on interest, intellectual curiosity, and likelihood to share, and articulated their motivations for choosing each item. The article (n=90) was the unit of analysis. Structured content analysis of the interview data involved classifying motivations according to UGT's categories of surveillance, social utility, personal identity, entertainment, and habit. We quantitatively examined interest, intellectual curiosity and willingness to share ratings. Participants employed different strategies in selecting content. The prospect of making conversation influenced many participants to select content with broad appeal, and some made use of social features of the news Website to accomplish this. Surveillance and social utility motivations dominated selections; entertainment was a minor consideration. However, more personal considerations such as interest, a desire to keep up to date with world events, and alignment with point of view played an important role in selecting content. When seeking information to share with others, personal interest and curiosity play an important role in selection, but a wide range of situational factors and goals also come into play. Participants articulated nuanced considerations of how information could be used to forge connections with others, construct social interactions, and make an impression on others. Information seeking as a means of satisfying social needs is an area ripe for exploration in information behaviour research.","URL":"http://www.informationr.net/ir/19-3/paper634.html#.WfJmLGiPI2w","note":"00008","language":"en","author":[{"family":"Westman","given":"Heather O'Brien","suffix":"Luanne Freund, Stina"}],"issued":{"date-parts":[["2013",9,15]]},"accessed":{"date-parts":[["2017",10,26]]},"title-short":"What motivates the online news browser?"},"label":"page"}],"schema":"https://github.com/citation-style-language/schema/raw/master/csl-citation.json"} </w:instrText>
            </w:r>
            <w:r>
              <w:rPr>
                <w:rFonts w:cs="Times New Roman"/>
              </w:rPr>
              <w:fldChar w:fldCharType="separate"/>
            </w:r>
            <w:r w:rsidR="00EC2023" w:rsidRPr="00EC2023">
              <w:rPr>
                <w:rFonts w:ascii="Times New Roman" w:hAnsi="Times New Roman" w:cs="Times New Roman"/>
              </w:rPr>
              <w:t>[@aranyi2015; @arapakis2017; @arapakis2014a; @barthel2016; @bialik2017; @legg2014a; @lopez2012; @loureiro2011; @mitchelstein2010; @nielsen2009; @obrien2011; @obrien2017a; @obrien2016e; @obrien2014; @reis2015; @schmidt2017; @stroud2015]</w:t>
            </w:r>
            <w:r>
              <w:rPr>
                <w:rFonts w:cs="Times New Roman"/>
              </w:rPr>
              <w:fldChar w:fldCharType="end"/>
            </w:r>
            <w:r>
              <w:t xml:space="preserve"> </w:t>
            </w:r>
            <w:r>
              <w:fldChar w:fldCharType="begin"/>
            </w:r>
            <w:r w:rsidR="00EC2023">
              <w:instrText xml:space="preserve"> ADDIN ZOTERO_ITEM CSL_CITATION {"citationID":"B3CPJ0Ft","properties":{"formattedCitation":"[@blythe2003; @boyle2012; @cairns2016; @mekler2014; @wiebe2014]","plainCitation":"[@blythe2003; @boyle2012; @cairns2016; @mekler2014; @wiebe2014]","noteIndex":0},"citationItems":[{"id":2372,"uris":["http://zotero.org/users/2644296/items/BGJ9IJ8F"],"itemData":{"id":2372,"type":"chapter","abstract":"ConclusionTo summarise, this chapter has argued that although words like fun and pleasure are closely related and may each function as a superordinate category for the other, there are experiential and cultural differences between them. Fun has been considered in terms of distraction and pleasure in terms of absorption. This is not to suggest that pleasure is a more worthy pursuit than fun, it is rather an attempt to delineate different but equally important aspects of enjoyment. It is possible to appreciate Shakespeare and still acknowledge that The Simpsons is the greatest achievement of western civilisation. Both offer rich and fulfilling experiences but they are very different kinds of pleasures. As Peter Wright and John McCarthy argue elsewhere in this book, it is not possible to design an experience, only to design for an experience; but in order to do this it is necessary to have an understanding of that experience as it relates to and differs from others.","collection-title":"Human-Computer Interaction Series","container-title":"Funology","ISBN":"978-1-4020-2966-0","language":"en","note":"ZSCC: 0000124 \nDOI: 10.1007/1-4020-2967-5_9","page":"91-100","publisher":"Springer, Dordrecht","source":"link-springer-com.libproxy.albany.edu","title":"The Semantics of Fun: Differentiating Enjoyable Eeperiences","title-short":"The Semantics of Fun","URL":"https://link-springer-com.libproxy.albany.edu/chapter/10.1007/1-4020-2967-5_9","author":[{"family":"Blythe","given":"Mark"},{"family":"Hassenzahl","given":"Marc"}],"accessed":{"date-parts":[["2018",2,4]]},"issued":{"date-parts":[["2003"]]},"citation-key":"blythe2003"},"label":"page"},{"id":2256,"uris":["http://zotero.org/users/2644296/items/ENSDHQI8"],"itemData":{"id":2256,"type":"article-journal","container-title":"Computers in Human Behavior","DOI":"10/fx5phc","issue":"3","note":"ZSCC: 0000440","page":"771–780","source":"Google Scholar","title":"Engagement in digital entertainment games: A systematic review","title-short":"Engagement in digital entertainment games","volume":"28","author":[{"family":"Boyle","given":"Elizabeth A."},{"family":"Connolly","given":"Thomas M."},{"family":"Hainey","given":"Thomas"},{"family":"Boyle","given":"James M."}],"issued":{"date-parts":[["2012"]]},"citation-key":"boyle2012"},"label":"page"},{"id":257,"uris":["http://zotero.org/users/2644296/items/PPENRA3R"],"itemData":{"id":257,"type":"chapter","container-title":"Why Engagement Matters","event-place":"Cham","ISBN":"978-3-319-27444-7","language":"en","note":"00000 \nDOI: 10.1007/978-3-319-27446-1_4","page":"81-104","publisher":"Springer International Publishing","publisher-place":"Cham","source":"CrossRef","title":"Engagement in Digital Games","URL":"http://link.springer.com/10.1007/978-3-319-27446-1_4","editor":[{"family":"O'Brien","given":"Heather"},{"family":"Cairns","given":"Paul"}],"author":[{"family":"Cairns","given":"Paul"}],"accessed":{"date-parts":[["2017",10,27]]},"issued":{"date-parts":[["2016"]]},"citation-key":"cairns2016"},"label":"page"},{"id":1940,"uris":["http://zotero.org/users/2644296/items/RXMRK9G7"],"itemData":{"id":1940,"type":"paper-conference","abstract":"Enjoyment has been identified as a central component of the player experience (PX), but various, overlapping concepts within PX make it difficult to develop valid measures and a common understanding of game enjoyment. We conducted a systematic review of 87 quantitative studies, analyzing different operationalizations and measures of game enjoyment, its determinants, and how these were related to other components of PX, such as flow, presence and immersion. Results suggest that game enjoyment describes the positive cognitive and affective appraisal of the game experience, and may in part be associated with the support of player needs and values. Further, we outline that enjoyment is distinct from flow in that it may occur independently of challenge and cognitive involvement, and argue that enjoyment may be understood as the valence of the player experience. We conclude with a discussion of methodological challenges and point out opportunities for future research on game enjoyment.","collection-title":"CHI '14","container-title":"Proceedings of the 32Nd Annual ACM Conference on Human Factors in Computing Systems","DOI":"10.1145/2556288.2557078","event-place":"New York, NY, USA","ISBN":"978-1-4503-2473-1","note":"00000","page":"927–936","publisher":"ACM","publisher-place":"New York, NY, USA","source":"ACM Digital Library","title":"A Systematic Review of Quantitative Studies on the Enjoyment of Digital Entertainment Games","URL":"http://doi.acm.org/10.1145/2556288.2557078","author":[{"family":"Mekler","given":"Elisa D."},{"family":"Bopp","given":"Julia Ayumi"},{"family":"Tuch","given":"Alexandre N."},{"family":"Opwis","given":"Klaus"}],"accessed":{"date-parts":[["2017",11,25]]},"issued":{"date-parts":[["2014"]]},"citation-key":"mekler2014"},"label":"page"},{"id":2369,"uris":["http://zotero.org/users/2644296/items/KM9J7EDR"],"itemData":{"id":2369,"type":"article-journal","abstract":"This research investigated the use of the User Engagement Scale (UES) as a psychometric tool to measure engagement during video game-play. Exploratory factor analysis revealed four factors (Focused Attention, Perceived Usability, Aesthetics, and Satisfaction) as compared to the six found in the original development of the UES. In the context of video game-play, a revised UES (UESz) demonstrated better psychometric properties than the original UES defined by six subscales, including enhanced reliability. Further validity analysis included comparisons with the Flow State Scale (FSS), showing the complementary nature of the two scales and what constructs both scales might be measuring in a video game context. Criterion validity analysis demonstrated that UESz was more predictive of game performance than the FSS. Findings related to both the UESz and FSS were discussed relative to an overarching framework of hedonic and utilitarian qualities of game-play.","container-title":"Computers in Human Behavior","DOI":"10.1016/j.chb.2013.12.001","ISSN":"0747-5632","journalAbbreviation":"Computers in Human Behavior","note":"ZSCC: 0000193","page":"123-132","source":"ScienceDirect","title":"Measuring engagement in video game-based environments: Investigation of the User Engagement Scale","title-short":"Measuring engagement in video game-based environments","URL":"http://www.sciencedirect.com/science/article/pii/S0747563213004433","volume":"32","author":[{"family":"Wiebe","given":"Eric N."},{"family":"Lamb","given":"Allison"},{"family":"Hardy","given":"Megan"},{"family":"Sharek","given":"David"}],"accessed":{"date-parts":[["2018",2,18]]},"issued":{"date-parts":[["2014",3,1]]},"citation-key":"wiebe2014"},"label":"page"}],"schema":"https://github.com/citation-style-language/schema/raw/master/csl-citation.json"} </w:instrText>
            </w:r>
            <w:r>
              <w:fldChar w:fldCharType="separate"/>
            </w:r>
            <w:r w:rsidR="00EC2023" w:rsidRPr="00EC2023">
              <w:rPr>
                <w:rFonts w:ascii="Times New Roman" w:hAnsi="Times New Roman" w:cs="Times New Roman"/>
              </w:rPr>
              <w:t>[@blythe2003; @boyle2012; @cairns2016; @mekler2014; @wiebe2014]</w:t>
            </w:r>
            <w:r>
              <w:fldChar w:fldCharType="end"/>
            </w:r>
          </w:p>
        </w:tc>
      </w:tr>
    </w:tbl>
    <w:p w14:paraId="01675152" w14:textId="77777777" w:rsidR="006568A2" w:rsidRDefault="006568A2" w:rsidP="006568A2"/>
    <w:p w14:paraId="73A75CA0" w14:textId="77777777" w:rsidR="006568A2" w:rsidRPr="00B30284" w:rsidRDefault="006568A2" w:rsidP="006568A2">
      <w:r>
        <w:t>Overall, IE</w:t>
      </w:r>
      <w:r w:rsidRPr="008D03FA">
        <w:t xml:space="preserve"> manifest</w:t>
      </w:r>
      <w:r>
        <w:t xml:space="preserve">s </w:t>
      </w:r>
      <w:r w:rsidRPr="00EF3B22">
        <w:t xml:space="preserve">as the stimulation and maintenance of user interest, motivation, and attention and correlates </w:t>
      </w:r>
      <w:r>
        <w:t>with</w:t>
      </w:r>
      <w:r w:rsidRPr="00EF3B22">
        <w:t xml:space="preserve"> feelings of enjoyment and immersion in the experience</w:t>
      </w:r>
      <w:r>
        <w:t xml:space="preserve">. However, there is no agreement on which information features are stable and controllable determinants of </w:t>
      </w:r>
      <w:r>
        <w:lastRenderedPageBreak/>
        <w:t xml:space="preserve">IE. This research gap prevents systematic employment of data analysis, statistical calculation, computational linguistics, and NLP to improve the design of information to increase IE. </w:t>
      </w:r>
    </w:p>
    <w:p w14:paraId="76995BE9" w14:textId="0627D0C5" w:rsidR="006568A2" w:rsidRDefault="006568A2" w:rsidP="00EC2023">
      <w:r>
        <w:t xml:space="preserve">As data collection </w:t>
      </w:r>
      <w:r w:rsidRPr="00EF3B22">
        <w:t>and</w:t>
      </w:r>
      <w:r>
        <w:t xml:space="preserve"> computational capacity increase, an increasing number of techniques and programs to evaluate and develop IE systematically or even automatically become available. </w:t>
      </w:r>
      <w:r w:rsidRPr="00EF4AE2">
        <w:rPr>
          <w:i/>
          <w:iCs/>
        </w:rPr>
        <w:t>Text data mining</w:t>
      </w:r>
      <w:r>
        <w:t xml:space="preserve"> (TDM), roughly equivalent to text analytics, is the process of deriving high-quality information from text </w:t>
      </w:r>
      <w:r>
        <w:fldChar w:fldCharType="begin"/>
      </w:r>
      <w:r w:rsidR="00EC2023">
        <w:instrText xml:space="preserve"> ADDIN ZOTERO_ITEM CSL_CITATION {"citationID":"9ciSUBCQ","properties":{"formattedCitation":"[@hearst1999]","plainCitation":"[@hearst1999]","noteIndex":0},"citationItems":[{"id":84,"uris":["http://zotero.org/users/2644296/items/IJXUA6W8"],"itemData":{"id":84,"type":"paper-conference","abstract":"The possibilities for data mining from large text collections are virtually untapped. Text expresses a vast, rich range of information, but encodes this information in a form that is difficult to decipher automatically. Perhaps for this reason, there has been little work in text data mining to date, and most people who have talked about it have either conflated it with information access or have not made use of text directly to discover heretofore unknown information.\n\nIn this paper I will first define data mining, information access, and corpus-based computational linguistics, and then discuss the relationship of these to text data mining. The intent behind these contrasts is to draw attention to exciting new kinds of problems for computational linguists. I describe examples of what I consider to be real text data mining efforts and briefly outline our recent ideas about how to pursue exploratory data analysis over text.","container-title":"Proceedings of the 37th Annual Meeting of the Association for Computational Linguistics","DOI":"10.3115/1034678.1034679","event-place":"College Park, Maryland, USA","event-title":"ACL 1999","note":"01249","page":"3–10","publisher":"Association for Computational Linguistics","publisher-place":"College Park, Maryland, USA","source":"ACLWeb","title":"Untangling Text Data Mining","URL":"https://www.aclweb.org/anthology/P99-1001","author":[{"family":"Hearst","given":"Marti A."}],"accessed":{"date-parts":[["2020",6,25]]},"issued":{"date-parts":[["1999",6]]},"citation-key":"hearst1999"}}],"schema":"https://github.com/citation-style-language/schema/raw/master/csl-citation.json"} </w:instrText>
      </w:r>
      <w:r>
        <w:fldChar w:fldCharType="separate"/>
      </w:r>
      <w:r w:rsidR="00EC2023" w:rsidRPr="00EC2023">
        <w:rPr>
          <w:rFonts w:ascii="Times New Roman" w:hAnsi="Times New Roman" w:cs="Times New Roman"/>
        </w:rPr>
        <w:t>[@hearst1999]</w:t>
      </w:r>
      <w:r>
        <w:fldChar w:fldCharType="end"/>
      </w:r>
      <w:r>
        <w:t xml:space="preserve">. With increasing access to intuitive human-machine interfaces and databases, language computation and processing have come to play a central role </w:t>
      </w:r>
      <w:r>
        <w:fldChar w:fldCharType="begin"/>
      </w:r>
      <w:r w:rsidR="00EC2023">
        <w:instrText xml:space="preserve"> ADDIN ZOTERO_ITEM CSL_CITATION {"citationID":"iH2IXuQv","properties":{"formattedCitation":"[@bird2019]","plainCitation":"[@bird2019]","noteIndex":0},"citationItems":[{"id":2394,"uris":["http://zotero.org/users/2644296/items/I47SQNDL"],"itemData":{"id":2394,"type":"book","note":"ZSCC: 0004720","source":"Google Scholar","title":"Natural Language Processing with Python","URL":"http://www.nltk.org/book/","author":[{"family":"Bird","given":"Steven"},{"family":"Klein","given":"Ewan"},{"family":"Loper","given":"Edward"}],"issued":{"date-parts":[["2019"]]},"citation-key":"bird2019"}}],"schema":"https://github.com/citation-style-language/schema/raw/master/csl-citation.json"} </w:instrText>
      </w:r>
      <w:r>
        <w:fldChar w:fldCharType="separate"/>
      </w:r>
      <w:r w:rsidR="00EC2023" w:rsidRPr="00EC2023">
        <w:rPr>
          <w:rFonts w:ascii="Times New Roman" w:hAnsi="Times New Roman" w:cs="Times New Roman"/>
        </w:rPr>
        <w:t>[@bird2019]</w:t>
      </w:r>
      <w:r>
        <w:fldChar w:fldCharType="end"/>
      </w:r>
      <w:r>
        <w:t xml:space="preserve">. </w:t>
      </w:r>
    </w:p>
    <w:p w14:paraId="7467F3B3" w14:textId="3C04B0EF" w:rsidR="006568A2" w:rsidRPr="00B30284" w:rsidRDefault="006568A2" w:rsidP="00EC2023">
      <w:r w:rsidRPr="00EF3B22">
        <w:t>It</w:t>
      </w:r>
      <w:r>
        <w:t xml:space="preserve"> is</w:t>
      </w:r>
      <w:r w:rsidRPr="00EF3B22">
        <w:t xml:space="preserve"> estimated that around 80% of all information is unstructured, </w:t>
      </w:r>
      <w:r>
        <w:t>much of it in the form of</w:t>
      </w:r>
      <w:r w:rsidRPr="00EF3B22">
        <w:t xml:space="preserve"> </w:t>
      </w:r>
      <w:r w:rsidRPr="00B30284">
        <w:t xml:space="preserve">text </w:t>
      </w:r>
      <w:r>
        <w:t>in</w:t>
      </w:r>
      <w:r w:rsidRPr="00B30284">
        <w:t xml:space="preserve"> social media, email, </w:t>
      </w:r>
      <w:r>
        <w:t>texts</w:t>
      </w:r>
      <w:r w:rsidRPr="00B30284">
        <w:t xml:space="preserve">, webpages, </w:t>
      </w:r>
      <w:r>
        <w:t>and online platforms. Although t</w:t>
      </w:r>
      <w:r w:rsidRPr="00B30284">
        <w:t>ext can be an extremely rich source of information</w:t>
      </w:r>
      <w:r>
        <w:t xml:space="preserve">, </w:t>
      </w:r>
      <w:r w:rsidRPr="00EF3B22">
        <w:t xml:space="preserve">analyzing, understanding, organizing, and sorting </w:t>
      </w:r>
      <w:r>
        <w:t xml:space="preserve">unstructured </w:t>
      </w:r>
      <w:r w:rsidRPr="00EF3B22">
        <w:t>text</w:t>
      </w:r>
      <w:r>
        <w:t>ual</w:t>
      </w:r>
      <w:r w:rsidRPr="00EF3B22">
        <w:t xml:space="preserve"> data is </w:t>
      </w:r>
      <w:r>
        <w:t>difficult</w:t>
      </w:r>
      <w:r w:rsidRPr="00EF3B22">
        <w:t xml:space="preserve"> and time-consuming, </w:t>
      </w:r>
      <w:r>
        <w:t xml:space="preserve">so </w:t>
      </w:r>
      <w:r w:rsidRPr="00EF3B22">
        <w:t xml:space="preserve">most companies fail to </w:t>
      </w:r>
      <w:r>
        <w:t>tap</w:t>
      </w:r>
      <w:r w:rsidRPr="00EF3B22">
        <w:t xml:space="preserve"> its full potential</w:t>
      </w:r>
      <w:r>
        <w:t xml:space="preserve"> </w:t>
      </w:r>
      <w:r>
        <w:fldChar w:fldCharType="begin"/>
      </w:r>
      <w:r w:rsidR="00EC2023">
        <w:instrText xml:space="preserve"> ADDIN ZOTERO_ITEM CSL_CITATION {"citationID":"BTCcasKX","properties":{"formattedCitation":"[@kodagoda2016]","plainCitation":"[@kodagoda2016]","noteIndex":0},"citationItems":[{"id":609,"uris":["http://zotero.org/users/2644296/items/AX5XPUS6"],"itemData":{"id":609,"type":"article-journal","container-title":"Journal of Cognitive Engineering and Decision Making","DOI":"10.1177/1555343416672782","ISSN":"1555-3434","language":"en","note":"00000","source":"CrossRef","title":"Using Machine Learning to Infer Reasoning Provenance From User Interaction Log Data: Based on the Data/Frame Theory of Sensemaking","title-short":"Using Machine Learning to Infer Reasoning Provenance From User Interaction Log Data","URL":"http://edm.sagepub.com/lookup/doi/10.1177/1555343416672782","author":[{"family":"Kodagoda","given":"N."},{"family":"Pontis","given":"S."},{"family":"Simmie","given":"D."},{"family":"Attfield","given":"S."},{"family":"Wong","given":"B. L. W."},{"family":"Blandford","given":"A."},{"family":"Hankin","given":"C."}],"accessed":{"date-parts":[["2016",10,28]]},"issued":{"date-parts":[["2016",10,24]]},"citation-key":"kodagoda2016"}}],"schema":"https://github.com/citation-style-language/schema/raw/master/csl-citation.json"} </w:instrText>
      </w:r>
      <w:r>
        <w:fldChar w:fldCharType="separate"/>
      </w:r>
      <w:r w:rsidR="00EC2023" w:rsidRPr="00EC2023">
        <w:rPr>
          <w:rFonts w:ascii="Times New Roman" w:hAnsi="Times New Roman" w:cs="Times New Roman"/>
        </w:rPr>
        <w:t>[@kodagoda2016]</w:t>
      </w:r>
      <w:r>
        <w:fldChar w:fldCharType="end"/>
      </w:r>
      <w:r w:rsidRPr="00EF3B22">
        <w:t>.</w:t>
      </w:r>
      <w:r>
        <w:t xml:space="preserve">  In contrast, m</w:t>
      </w:r>
      <w:r w:rsidRPr="00B30284">
        <w:t xml:space="preserve">achine learning </w:t>
      </w:r>
      <w:r>
        <w:t xml:space="preserve">applications </w:t>
      </w:r>
      <w:r w:rsidRPr="00B30284">
        <w:t xml:space="preserve">can automatically analyze millions of </w:t>
      </w:r>
      <w:r>
        <w:t>text data sources</w:t>
      </w:r>
      <w:r w:rsidRPr="00B30284">
        <w:t xml:space="preserve"> at a fraction of the cost</w:t>
      </w:r>
      <w:r>
        <w:t xml:space="preserve"> and</w:t>
      </w:r>
      <w:r w:rsidRPr="00B30284">
        <w:t xml:space="preserve"> </w:t>
      </w:r>
      <w:r>
        <w:t>time</w:t>
      </w:r>
      <w:r w:rsidRPr="00B30284">
        <w:t xml:space="preserve">. Using </w:t>
      </w:r>
      <w:r>
        <w:t xml:space="preserve">scalable </w:t>
      </w:r>
      <w:r w:rsidRPr="00B30284">
        <w:t>text</w:t>
      </w:r>
      <w:r>
        <w:t>-</w:t>
      </w:r>
      <w:r w:rsidRPr="00B30284">
        <w:t>classifi</w:t>
      </w:r>
      <w:r>
        <w:t>cation tools</w:t>
      </w:r>
      <w:r w:rsidRPr="00B30284">
        <w:t xml:space="preserve">, companies can automatically structure all manner of </w:t>
      </w:r>
      <w:r>
        <w:t xml:space="preserve">text rapidly </w:t>
      </w:r>
      <w:r w:rsidRPr="00B30284">
        <w:t>and cost-effective</w:t>
      </w:r>
      <w:r>
        <w:t>ly, allowing them</w:t>
      </w:r>
      <w:r w:rsidRPr="00B30284">
        <w:t xml:space="preserve"> to save time, automat</w:t>
      </w:r>
      <w:r>
        <w:t>e</w:t>
      </w:r>
      <w:r w:rsidRPr="00B30284">
        <w:t xml:space="preserve"> business processes, and mak</w:t>
      </w:r>
      <w:r>
        <w:t>e</w:t>
      </w:r>
      <w:r w:rsidRPr="00B30284">
        <w:t xml:space="preserve"> data-driven business decisions.</w:t>
      </w:r>
    </w:p>
    <w:p w14:paraId="52FD162F" w14:textId="77777777" w:rsidR="006568A2" w:rsidRPr="00B30284" w:rsidRDefault="006568A2" w:rsidP="006568A2">
      <w:r>
        <w:t xml:space="preserve">Recent developments in text classification have provided new opportunities for systematic word selection. </w:t>
      </w:r>
      <w:r w:rsidRPr="00DF533B">
        <w:rPr>
          <w:i/>
          <w:iCs/>
        </w:rPr>
        <w:t>Text classification</w:t>
      </w:r>
      <w:r>
        <w:t>, the</w:t>
      </w:r>
      <w:r w:rsidRPr="00B30284">
        <w:t xml:space="preserve"> process of assigning tags or categories to text according to its content</w:t>
      </w:r>
      <w:r>
        <w:t>,</w:t>
      </w:r>
      <w:r w:rsidRPr="00B30284">
        <w:t xml:space="preserve"> is one of the fundamental tasks in </w:t>
      </w:r>
      <w:r>
        <w:t>NLP. A</w:t>
      </w:r>
      <w:r w:rsidRPr="00B30284">
        <w:t xml:space="preserve"> field within artificial intelligence (AI) and machine learning that combines linguistics and computer science to break down language </w:t>
      </w:r>
      <w:r>
        <w:t>for analysis by</w:t>
      </w:r>
      <w:r w:rsidRPr="00B30284">
        <w:t xml:space="preserve"> machines</w:t>
      </w:r>
      <w:r>
        <w:t>, NLP has</w:t>
      </w:r>
      <w:r w:rsidRPr="00B30284">
        <w:t xml:space="preserve"> broad applications</w:t>
      </w:r>
      <w:r>
        <w:t>,</w:t>
      </w:r>
      <w:r w:rsidRPr="00B30284">
        <w:t xml:space="preserve"> such as sentiment analysis, topic labeling, spam detection, and intent detection.</w:t>
      </w:r>
      <w:r>
        <w:t xml:space="preserve"> </w:t>
      </w:r>
    </w:p>
    <w:p w14:paraId="6A2C8487" w14:textId="7E103C6F" w:rsidR="00501D58" w:rsidRPr="00092DDA" w:rsidRDefault="00501D58">
      <w:pPr>
        <w:pStyle w:val="Heading3"/>
      </w:pPr>
      <w:r w:rsidRPr="00092DDA">
        <w:lastRenderedPageBreak/>
        <w:t>Dimensions</w:t>
      </w:r>
      <w:r w:rsidR="00A76444">
        <w:t xml:space="preserve"> of Information Engagement</w:t>
      </w:r>
      <w:bookmarkEnd w:id="16"/>
    </w:p>
    <w:p w14:paraId="48E52787" w14:textId="2D2F0D61" w:rsidR="00501D58" w:rsidRDefault="00A72DFE">
      <w:r>
        <w:t>According to a</w:t>
      </w:r>
      <w:r w:rsidR="00115996">
        <w:t xml:space="preserve"> </w:t>
      </w:r>
      <w:r w:rsidR="004332F1">
        <w:t xml:space="preserve">review of </w:t>
      </w:r>
      <w:r w:rsidR="00501D58" w:rsidRPr="00092DDA">
        <w:t xml:space="preserve">IE in various </w:t>
      </w:r>
      <w:r w:rsidR="00A76444" w:rsidRPr="00092DDA">
        <w:t>domain</w:t>
      </w:r>
      <w:r w:rsidR="00501D58" w:rsidRPr="00092DDA">
        <w:t>s</w:t>
      </w:r>
      <w:r w:rsidR="00EE1B4A">
        <w:t xml:space="preserve">, </w:t>
      </w:r>
      <w:r w:rsidR="00115996">
        <w:t xml:space="preserve">three primary </w:t>
      </w:r>
      <w:r w:rsidR="00501D58">
        <w:t>dimensions</w:t>
      </w:r>
      <w:r w:rsidR="004332F1">
        <w:t xml:space="preserve"> are</w:t>
      </w:r>
      <w:r>
        <w:t xml:space="preserve"> generally</w:t>
      </w:r>
      <w:r w:rsidR="004332F1">
        <w:t xml:space="preserve"> recognized: </w:t>
      </w:r>
      <w:commentRangeStart w:id="18"/>
      <w:commentRangeStart w:id="19"/>
      <w:r w:rsidR="00501D58" w:rsidRPr="00D70A81">
        <w:rPr>
          <w:i/>
          <w:iCs/>
        </w:rPr>
        <w:t>perception</w:t>
      </w:r>
      <w:r w:rsidR="00EE1B4A" w:rsidRPr="00D70A81">
        <w:rPr>
          <w:i/>
          <w:iCs/>
        </w:rPr>
        <w:t>,</w:t>
      </w:r>
      <w:r w:rsidR="00501D58" w:rsidRPr="00D70A81">
        <w:rPr>
          <w:i/>
          <w:iCs/>
        </w:rPr>
        <w:t xml:space="preserve"> </w:t>
      </w:r>
      <w:r w:rsidR="00EE1B4A" w:rsidRPr="00D70A81">
        <w:rPr>
          <w:i/>
          <w:iCs/>
        </w:rPr>
        <w:t>participation</w:t>
      </w:r>
      <w:r w:rsidR="00EE1B4A">
        <w:t>,</w:t>
      </w:r>
      <w:r w:rsidR="00EE1B4A" w:rsidRPr="00092DDA">
        <w:t xml:space="preserve"> </w:t>
      </w:r>
      <w:r w:rsidR="00501D58">
        <w:t xml:space="preserve">and </w:t>
      </w:r>
      <w:r w:rsidR="00501D58" w:rsidRPr="00D70A81">
        <w:rPr>
          <w:i/>
          <w:iCs/>
        </w:rPr>
        <w:t>perseverance</w:t>
      </w:r>
      <w:commentRangeEnd w:id="18"/>
      <w:r w:rsidR="00714A19">
        <w:rPr>
          <w:rStyle w:val="CommentReference"/>
        </w:rPr>
        <w:commentReference w:id="18"/>
      </w:r>
      <w:commentRangeEnd w:id="19"/>
      <w:r w:rsidR="00E866F8">
        <w:rPr>
          <w:rStyle w:val="CommentReference"/>
        </w:rPr>
        <w:commentReference w:id="19"/>
      </w:r>
      <w:r w:rsidR="00501D58" w:rsidRPr="00D70A81">
        <w:rPr>
          <w:i/>
          <w:iCs/>
        </w:rPr>
        <w:t>.</w:t>
      </w:r>
      <w:r w:rsidR="00501D58" w:rsidRPr="00092DDA">
        <w:t xml:space="preserve"> </w:t>
      </w:r>
      <w:r w:rsidR="004332F1">
        <w:t xml:space="preserve">This section describes how IE manifests in these three dimensions, including </w:t>
      </w:r>
      <w:r w:rsidR="00F117DF">
        <w:t xml:space="preserve">as </w:t>
      </w:r>
      <w:r w:rsidR="004332F1">
        <w:t>(a)</w:t>
      </w:r>
      <w:r w:rsidR="00E866F8">
        <w:t xml:space="preserve"> level of interest in and intent for the information (i.e., affect regarding, attitude toward, perception of, and evaluation of the information that users develop)</w:t>
      </w:r>
      <w:r w:rsidR="004332F1">
        <w:t xml:space="preserve"> (b)</w:t>
      </w:r>
      <w:r w:rsidR="00E866F8" w:rsidRPr="00E866F8">
        <w:t xml:space="preserve"> </w:t>
      </w:r>
      <w:r w:rsidR="00E866F8">
        <w:t>interaction with the information (i.e., action or participation in the information exchange)</w:t>
      </w:r>
      <w:r w:rsidR="004332F1">
        <w:t>, and (c) integration of the information (i.e., perseverance using and employment of the information).</w:t>
      </w:r>
    </w:p>
    <w:p w14:paraId="01635EF8" w14:textId="77777777" w:rsidR="00CB14D3" w:rsidRPr="00092DDA" w:rsidRDefault="00CB14D3">
      <w:pPr>
        <w:pStyle w:val="Heading4"/>
      </w:pPr>
      <w:r w:rsidRPr="00092DDA">
        <w:t>IE as</w:t>
      </w:r>
      <w:r>
        <w:t xml:space="preserve"> perception</w:t>
      </w:r>
    </w:p>
    <w:p w14:paraId="5C3EF34F" w14:textId="1626FDBE" w:rsidR="00CB14D3" w:rsidRPr="00092DDA" w:rsidRDefault="00F117DF" w:rsidP="00EC2023">
      <w:r w:rsidRPr="00DF533B">
        <w:t>As</w:t>
      </w:r>
      <w:r>
        <w:rPr>
          <w:i/>
          <w:iCs/>
        </w:rPr>
        <w:t xml:space="preserve"> e</w:t>
      </w:r>
      <w:r w:rsidR="00B0383F" w:rsidRPr="00EC4A16">
        <w:rPr>
          <w:i/>
          <w:iCs/>
        </w:rPr>
        <w:t>ngagement</w:t>
      </w:r>
      <w:r w:rsidR="00B0383F">
        <w:t xml:space="preserve"> is</w:t>
      </w:r>
      <w:r>
        <w:t xml:space="preserve"> defined as</w:t>
      </w:r>
      <w:r w:rsidR="00B0383F">
        <w:t xml:space="preserve"> the </w:t>
      </w:r>
      <w:r w:rsidR="00B0383F" w:rsidRPr="008572E1">
        <w:t>state of emotional involvement</w:t>
      </w:r>
      <w:r w:rsidR="00B0383F">
        <w:t xml:space="preserve"> and</w:t>
      </w:r>
      <w:r w:rsidR="00B0383F" w:rsidRPr="008572E1">
        <w:t xml:space="preserve"> commitment </w:t>
      </w:r>
      <w:r w:rsidR="00B0383F">
        <w:t xml:space="preserve">produced by the </w:t>
      </w:r>
      <w:r w:rsidR="00B0383F" w:rsidRPr="008572E1">
        <w:t xml:space="preserve">process of </w:t>
      </w:r>
      <w:r w:rsidR="00B0383F">
        <w:t>attracting and</w:t>
      </w:r>
      <w:r w:rsidR="00B0383F" w:rsidRPr="008572E1">
        <w:t xml:space="preserve"> </w:t>
      </w:r>
      <w:r w:rsidR="00B0383F">
        <w:t>engaging</w:t>
      </w:r>
      <w:r w:rsidR="00B0383F" w:rsidRPr="008572E1">
        <w:t xml:space="preserve"> </w:t>
      </w:r>
      <w:r w:rsidR="00B0383F">
        <w:t xml:space="preserve">user </w:t>
      </w:r>
      <w:r w:rsidR="00B0383F" w:rsidRPr="008572E1">
        <w:t>interest</w:t>
      </w:r>
      <w:r w:rsidR="00B0383F" w:rsidRPr="00092DDA">
        <w:t xml:space="preserve"> </w:t>
      </w:r>
      <w:r w:rsidR="00B0383F" w:rsidRPr="00092DDA">
        <w:fldChar w:fldCharType="begin"/>
      </w:r>
      <w:r w:rsidR="00EC2023">
        <w:instrText xml:space="preserve"> ADDIN ZOTERO_ITEM CSL_CITATION {"citationID":"a24qlkr72ee","properties":{"formattedCitation":"[@2020]","plainCitation":"[@2020]","noteIndex":0},"citationItems":[{"id":2404,"uris":["http://zotero.org/users/2644296/items/XSZFM59U"],"itemData":{"id":2404,"type":"entry-dictionary","abstract":"an arrangement to meet or be present at a specified time and place; a job or period of employment especially as a performer; something that engages : pledge… See the full definition","container-title":"Merriam-Webster","language":"en","note":"00373","publisher":"Merriam-Webster, Incorporated","title":"Engagement","URL":"https://www.merriam-webster.com/dictionary/engagement","accessed":{"date-parts":[["2018",1,18]]},"issued":{"date-parts":[["2020"]]},"citation-key":"2020"}}],"schema":"https://github.com/citation-style-language/schema/raw/master/csl-citation.json"} </w:instrText>
      </w:r>
      <w:r w:rsidR="00B0383F" w:rsidRPr="00092DDA">
        <w:fldChar w:fldCharType="separate"/>
      </w:r>
      <w:r w:rsidR="00EC2023" w:rsidRPr="00EC2023">
        <w:rPr>
          <w:rFonts w:ascii="Times New Roman" w:hAnsi="Times New Roman" w:cs="Times New Roman"/>
        </w:rPr>
        <w:t>[@2020]</w:t>
      </w:r>
      <w:r w:rsidR="00B0383F" w:rsidRPr="00092DDA">
        <w:fldChar w:fldCharType="end"/>
      </w:r>
      <w:r>
        <w:t xml:space="preserve">, </w:t>
      </w:r>
      <w:r w:rsidR="004332F1">
        <w:t>IE</w:t>
      </w:r>
      <w:r>
        <w:t xml:space="preserve"> can be described</w:t>
      </w:r>
      <w:r w:rsidR="00CB14D3">
        <w:t xml:space="preserve"> as</w:t>
      </w:r>
      <w:r w:rsidR="00B02AF5">
        <w:t xml:space="preserve"> a quality of </w:t>
      </w:r>
      <w:r w:rsidR="00EE1B4A">
        <w:t>user experience (</w:t>
      </w:r>
      <w:r w:rsidR="00EE1B4A" w:rsidRPr="00092DDA">
        <w:t>UX</w:t>
      </w:r>
      <w:r w:rsidR="00EE1B4A">
        <w:t>)</w:t>
      </w:r>
      <w:r w:rsidR="004332F1">
        <w:t xml:space="preserve"> </w:t>
      </w:r>
      <w:r>
        <w:t>that</w:t>
      </w:r>
      <w:r w:rsidR="00B02AF5">
        <w:t xml:space="preserve"> </w:t>
      </w:r>
      <w:r w:rsidR="00CB14D3">
        <w:t>measure</w:t>
      </w:r>
      <w:r w:rsidR="00B02AF5">
        <w:t>s</w:t>
      </w:r>
      <w:r w:rsidR="00CB14D3">
        <w:t xml:space="preserve"> </w:t>
      </w:r>
      <w:r w:rsidR="00CB14D3" w:rsidRPr="00092DDA">
        <w:t>how the information is experienced by the use</w:t>
      </w:r>
      <w:r w:rsidR="00115996">
        <w:t>r</w:t>
      </w:r>
      <w:r w:rsidR="00EE1B4A">
        <w:t xml:space="preserve">. As </w:t>
      </w:r>
      <w:r w:rsidR="00CB14D3" w:rsidRPr="00092DDA">
        <w:t xml:space="preserve">a subjective evaluation,‎ </w:t>
      </w:r>
      <w:r w:rsidR="004332F1">
        <w:t xml:space="preserve">IE </w:t>
      </w:r>
      <w:r w:rsidR="00F5214A">
        <w:t>reflects</w:t>
      </w:r>
      <w:r w:rsidR="00CB14D3" w:rsidRPr="00092DDA">
        <w:t xml:space="preserve"> a </w:t>
      </w:r>
      <w:r w:rsidR="00115996">
        <w:t>user</w:t>
      </w:r>
      <w:r w:rsidR="00115996" w:rsidRPr="00092DDA">
        <w:t xml:space="preserve">'s </w:t>
      </w:r>
      <w:r w:rsidR="00CB14D3" w:rsidRPr="00092DDA">
        <w:t xml:space="preserve">emotions and attitudes </w:t>
      </w:r>
      <w:r w:rsidR="00115996">
        <w:t>toward</w:t>
      </w:r>
      <w:r w:rsidR="00CB14D3" w:rsidRPr="00092DDA">
        <w:t xml:space="preserve"> the information </w:t>
      </w:r>
      <w:r w:rsidR="00CB14D3" w:rsidRPr="00092DDA">
        <w:fldChar w:fldCharType="begin"/>
      </w:r>
      <w:r w:rsidR="00EC2023">
        <w:instrText xml:space="preserve"> ADDIN ZOTERO_ITEM CSL_CITATION {"citationID":"LqhnL5a5","properties":{"formattedCitation":"[@hassenzahl2006]","plainCitation":"[@hassenzahl2006]","noteIndex":0},"citationItems":[{"id":2284,"uris":["http://zotero.org/users/2644296/items/2NPPIUXU"],"itemData":{"id":2284,"type":"article-journal","abstract":"Over the last decade, ‘user experience’ (UX) became a buzzword in the field of human –\ncomputer interaction (HCI) and interaction design. As technology matured, interactive\nproducts became not only more useful and usable, but also fashionable, fascinating things to\ndesire. Driven by the impression that a narrow focus on interactive products as tools does not\ncapture the variety and emerging aspects of technology use, practitioners and researchers\nalike, seem to readily embrace the notion of UX as a viable alternative to traditional HCI.\nAnd, indeed, the term promises change and a fresh look, without being too specific about its\ndefinite meaning. The present introduction to the special issue on ‘Empirical studies of the\nuser experience’ attempts to give a provisional answer to the question of what is meant by ‘the\nuser experience’. It provides a cursory sketch of UX and how we think UX research will look\nlike in the future. It is not so much meant as a forecast of the future, but as a proposal – a\nstimulus for further UX research.","container-title":"Behaviour &amp; Information Technology","DOI":"10/djx9nq","ISSN":"0144-929X, 1362-3001","issue":"2","language":"en","note":"ZSCC: 0002628","page":"91-97","source":"CrossRef","title":"User experience - a research agenda","URL":"http://www.tandfonline.com/doi/abs/10.1080/01449290500330331","volume":"25","author":[{"family":"Hassenzahl","given":"Marc"},{"family":"Tractinsky","given":"Noam"}],"accessed":{"date-parts":[["2016",5,25]]},"issued":{"date-parts":[["2006",3]]},"citation-key":"hassenzahl2006"}}],"schema":"https://github.com/citation-style-language/schema/raw/master/csl-citation.json"} </w:instrText>
      </w:r>
      <w:r w:rsidR="00CB14D3" w:rsidRPr="00092DDA">
        <w:fldChar w:fldCharType="separate"/>
      </w:r>
      <w:r w:rsidR="00EC2023" w:rsidRPr="00EC2023">
        <w:rPr>
          <w:rFonts w:ascii="Times New Roman" w:hAnsi="Times New Roman" w:cs="Times New Roman"/>
        </w:rPr>
        <w:t>[@hassenzahl2006]</w:t>
      </w:r>
      <w:r w:rsidR="00CB14D3" w:rsidRPr="00092DDA">
        <w:fldChar w:fldCharType="end"/>
      </w:r>
      <w:r>
        <w:t xml:space="preserve">, emphasizing </w:t>
      </w:r>
      <w:r w:rsidR="00CB14D3" w:rsidRPr="00092DDA">
        <w:t xml:space="preserve">the phenomena </w:t>
      </w:r>
      <w:r>
        <w:t>attracting users toward the</w:t>
      </w:r>
      <w:r w:rsidR="00CB14D3" w:rsidRPr="00092DDA">
        <w:t xml:space="preserve"> information and </w:t>
      </w:r>
      <w:r w:rsidR="00F57C80">
        <w:t>thereby</w:t>
      </w:r>
      <w:r w:rsidR="00CB14D3" w:rsidRPr="00092DDA">
        <w:t xml:space="preserve"> motivat</w:t>
      </w:r>
      <w:r>
        <w:t>ing them</w:t>
      </w:r>
      <w:r w:rsidR="00CB14D3" w:rsidRPr="00092DDA">
        <w:t xml:space="preserve"> to interact with and use it </w:t>
      </w:r>
      <w:r w:rsidR="00CB14D3" w:rsidRPr="00092DDA">
        <w:fldChar w:fldCharType="begin"/>
      </w:r>
      <w:r w:rsidR="00EC2023">
        <w:instrText xml:space="preserve"> ADDIN ZOTERO_ITEM CSL_CITATION {"citationID":"a2mim7u75pk","properties":{"formattedCitation":"[@attfield2011; @obrien2008a]","plainCitation":"[@attfield2011; @obrien2008a]","noteIndex":0},"citationItems":[{"id":1957,"uris":["http://zotero.org/users/2644296/items/J3VEHB9M"],"itemData":{"id":1957,"type":"paper-conference","abstract":"User engagement is a key concept in designing user-centred\nweb applications. It refers to the quality of the user experience\nthat emphasises the positive aspects of the interaction,\nand in particular the phenomena associated with being captivated\nby technology. This definition is motivated by the\nobservation that successful technologies are not just used,\nbut they are engaged with. Numerous methods have been\nproposed in the literature to measure engagement, however,\nlittle has been done to validate and relate these measures\nand so provide a firm basis for assessing the quality of the\nuser experience. Engagement is heavily influenced, for example,\nby the user interface and its associated process flow,\nthe user’s context, value system and incentives.\nIn this paper we propose an approach to relating and developing\nunified measures of user engagement. Our ultimate\naim is to define a framework in which user engagement\ncan be studied, measured, and explained, leading to recommendations\nand guidelines for user interface and interaction\ndesign for front-end web technology. Towards this aim, in\nthis paper, we consider how existing user engagement metrics,\nweb analytics, information retrieval metrics, and measures\nfrom immersion in gaming can bring new perspective\nto defining, measuring and explaining user engagement.","container-title":"WSDM workshop on user modelling for Web applications","note":"00189","source":"Google Scholar","title":"Towards a science of user engagement (position paper)","URL":"http://www.dcs.gla.ac.uk/~mounia/Papers/engagement.pdf","author":[{"family":"Attfield","given":"Simon"},{"family":"Kazai","given":"Gabriella"},{"family":"Lalmas","given":"Mounia"},{"family":"Piwowarski","given":"Benjamin"}],"accessed":{"date-parts":[["2016",2,20]]},"issued":{"date-parts":[["2011"]]},"citation-key":"attfield2011"}},{"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schema":"https://github.com/citation-style-language/schema/raw/master/csl-citation.json"} </w:instrText>
      </w:r>
      <w:r w:rsidR="00CB14D3" w:rsidRPr="00092DDA">
        <w:fldChar w:fldCharType="separate"/>
      </w:r>
      <w:r w:rsidR="00EC2023" w:rsidRPr="00EC2023">
        <w:rPr>
          <w:rFonts w:ascii="Times New Roman" w:hAnsi="Times New Roman" w:cs="Times New Roman"/>
        </w:rPr>
        <w:t>[@attfield2011; @obrien2008a]</w:t>
      </w:r>
      <w:r w:rsidR="00CB14D3" w:rsidRPr="00092DDA">
        <w:fldChar w:fldCharType="end"/>
      </w:r>
      <w:r w:rsidR="00CB14D3" w:rsidRPr="00092DDA">
        <w:t>. Therefore, IE as perception</w:t>
      </w:r>
      <w:r w:rsidR="00CB14D3">
        <w:t xml:space="preserve"> </w:t>
      </w:r>
      <w:r w:rsidR="00F57C80">
        <w:t>can be conceptualized as</w:t>
      </w:r>
      <w:r w:rsidR="00F57C80" w:rsidRPr="00092DDA">
        <w:t xml:space="preserve"> </w:t>
      </w:r>
      <w:r w:rsidR="00CB14D3" w:rsidRPr="00092DDA">
        <w:t xml:space="preserve">the </w:t>
      </w:r>
      <w:r w:rsidR="00CB14D3" w:rsidRPr="00A7122E">
        <w:t>relationship</w:t>
      </w:r>
      <w:r w:rsidR="00CB14D3" w:rsidRPr="00092DDA">
        <w:t xml:space="preserve"> between user</w:t>
      </w:r>
      <w:r w:rsidR="00F57C80">
        <w:t>s</w:t>
      </w:r>
      <w:r w:rsidR="00CB14D3" w:rsidRPr="00092DDA">
        <w:t xml:space="preserve"> and the information</w:t>
      </w:r>
      <w:r w:rsidR="00CB14D3">
        <w:t xml:space="preserve"> </w:t>
      </w:r>
      <w:r w:rsidR="00F5214A">
        <w:t xml:space="preserve">that </w:t>
      </w:r>
      <w:r w:rsidR="00CB14D3">
        <w:t>m</w:t>
      </w:r>
      <w:r w:rsidR="00CB14D3" w:rsidRPr="00092DDA">
        <w:t>anifests as the level of motivation, interest</w:t>
      </w:r>
      <w:r w:rsidR="00F5214A">
        <w:t>,</w:t>
      </w:r>
      <w:r w:rsidR="00CB14D3" w:rsidRPr="00092DDA">
        <w:t xml:space="preserve"> and intention toward</w:t>
      </w:r>
      <w:r>
        <w:t xml:space="preserve"> the</w:t>
      </w:r>
      <w:r w:rsidR="00CB14D3" w:rsidRPr="00092DDA">
        <w:t xml:space="preserve"> information</w:t>
      </w:r>
      <w:r>
        <w:t xml:space="preserve">, as well as </w:t>
      </w:r>
      <w:r w:rsidR="004332F1">
        <w:t>an affective dimension that</w:t>
      </w:r>
      <w:r w:rsidR="004332F1" w:rsidRPr="00092DDA">
        <w:t xml:space="preserve"> pertains to the quality and depth of UX with information </w:t>
      </w:r>
      <w:r w:rsidR="004332F1" w:rsidRPr="00092DDA">
        <w:fldChar w:fldCharType="begin"/>
      </w:r>
      <w:r w:rsidR="00EC2023">
        <w:instrText xml:space="preserve"> ADDIN ZOTERO_ITEM CSL_CITATION {"citationID":"a22eq2qngdf","properties":{"formattedCitation":"[@obrien2011; @obrien2008a]","plainCitation":"[@obrien2011; @obrien2008a]","noteIndex":0},"citationItems":[{"id":1935,"uris":["http://zotero.org/users/2644296/items/W6RQ4ZT3"],"itemData":{"id":1935,"type":"article-journal","abstract":"This paper describes a qualitative study of online news reading and browsing. Thirty people participated in a quasi-experimental study in which they were asked to browse a news website and select three stories to discuss at a social gathering. Semi-structured interviews were conducted post-task to understand participants' perceptions of what makes online news reading and browsing engaging or non-engaging. Findings as presented within the experience-based framework of user engagement and demonstrate the complexity of users' interactions with information content and systems in online news environments. This study extends the model of user engagement and contributes new insights into user's experience in casual-leisure settings, such as online news, which has implications for other information domains.","container-title":"Proceedings of the American society for information science and technology","issue":"1","note":"00000","page":"1–10","source":"Google Scholar","title":"Exploring user engagement in online news interactions","URL":"http://onlinelibrary.wiley.com/doi/10.1002/meet.2011.14504801088/full","volume":"48","author":[{"family":"O'Brien","given":"Heather L."}],"accessed":{"date-parts":[["2016",2,20]]},"issued":{"date-parts":[["2011"]]},"citation-key":"obrien2011"},"label":"page"},{"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label":"page"}],"schema":"https://github.com/citation-style-language/schema/raw/master/csl-citation.json"} </w:instrText>
      </w:r>
      <w:r w:rsidR="004332F1" w:rsidRPr="00092DDA">
        <w:fldChar w:fldCharType="separate"/>
      </w:r>
      <w:r w:rsidR="00EC2023" w:rsidRPr="00EC2023">
        <w:rPr>
          <w:rFonts w:ascii="Times New Roman" w:hAnsi="Times New Roman" w:cs="Times New Roman"/>
        </w:rPr>
        <w:t>[@obrien2011; @obrien2008a]</w:t>
      </w:r>
      <w:r w:rsidR="004332F1" w:rsidRPr="00092DDA">
        <w:fldChar w:fldCharType="end"/>
      </w:r>
      <w:r w:rsidR="004332F1" w:rsidRPr="00092DDA">
        <w:t>.</w:t>
      </w:r>
      <w:r>
        <w:t xml:space="preserve"> IE is related to </w:t>
      </w:r>
      <w:commentRangeStart w:id="20"/>
      <w:commentRangeStart w:id="21"/>
      <w:r>
        <w:rPr>
          <w:i/>
          <w:iCs/>
        </w:rPr>
        <w:t>a</w:t>
      </w:r>
      <w:r w:rsidR="00CB14D3" w:rsidRPr="00D70A81">
        <w:rPr>
          <w:i/>
          <w:iCs/>
        </w:rPr>
        <w:t>ffective involvement</w:t>
      </w:r>
      <w:r w:rsidR="00CB14D3">
        <w:t xml:space="preserve"> </w:t>
      </w:r>
      <w:r w:rsidR="00CB14D3" w:rsidRPr="00F5214A">
        <w:t>or</w:t>
      </w:r>
      <w:r w:rsidR="00CB14D3" w:rsidRPr="00D70A81">
        <w:rPr>
          <w:i/>
          <w:iCs/>
        </w:rPr>
        <w:t xml:space="preserve"> enduring involvement</w:t>
      </w:r>
      <w:commentRangeEnd w:id="20"/>
      <w:r w:rsidR="00714A19">
        <w:rPr>
          <w:rStyle w:val="CommentReference"/>
        </w:rPr>
        <w:commentReference w:id="20"/>
      </w:r>
      <w:commentRangeEnd w:id="21"/>
      <w:r w:rsidR="00E866F8">
        <w:rPr>
          <w:rStyle w:val="CommentReference"/>
        </w:rPr>
        <w:commentReference w:id="21"/>
      </w:r>
      <w:r>
        <w:rPr>
          <w:i/>
          <w:iCs/>
        </w:rPr>
        <w:t>,</w:t>
      </w:r>
      <w:r w:rsidR="004036D3">
        <w:t xml:space="preserve"> a concept that </w:t>
      </w:r>
      <w:r>
        <w:t>explains</w:t>
      </w:r>
      <w:r w:rsidR="00CB14D3" w:rsidRPr="00040D5E">
        <w:t xml:space="preserve"> why consumers, rather than becom</w:t>
      </w:r>
      <w:r w:rsidR="00CB14D3">
        <w:t xml:space="preserve">ing </w:t>
      </w:r>
      <w:r w:rsidR="00CB14D3" w:rsidRPr="00040D5E">
        <w:t xml:space="preserve">bored, </w:t>
      </w:r>
      <w:r w:rsidR="00CB14D3">
        <w:t>become</w:t>
      </w:r>
      <w:r w:rsidR="00CB14D3" w:rsidRPr="00040D5E">
        <w:t xml:space="preserve"> increasingly connected </w:t>
      </w:r>
      <w:r>
        <w:t xml:space="preserve">to </w:t>
      </w:r>
      <w:r w:rsidR="00CB14D3" w:rsidRPr="00040D5E">
        <w:t>and involved with a product over time</w:t>
      </w:r>
      <w:r w:rsidR="00CB14D3">
        <w:t xml:space="preserve"> </w:t>
      </w:r>
      <w:r w:rsidR="00CB14D3">
        <w:fldChar w:fldCharType="begin"/>
      </w:r>
      <w:r w:rsidR="00EC2023">
        <w:instrText xml:space="preserve"> ADDIN ZOTERO_ITEM CSL_CITATION {"citationID":"a8qmN6NQ","properties":{"formattedCitation":"[@bloch2009a; @commuri2008]","plainCitation":"[@bloch2009a; @commuri2008]","noteIndex":0},"citationItems":[{"id":81,"uris":["http://zotero.org/users/2644296/items/LUV5KFAT"],"itemData":{"id":81,"type":"article-journal","abstract":"Purpose – The aim of this research was to explore possible origins of enduring involvement (EI) with products and stimulate relevant research. In addition, this study also examined the conditions that affect involvement development and change. Design/methodology/approach – Autobiographic narratives were gathered from consumers identified as being highly involved with cars, photography, fashion, or jazz. The data were analyzed at the surface structure, the narrative level, and the deep level, to arrive at chronic structures of the episodes discussed in the narratives. Findings – EI is a dynamic construct that emerges due to socialization and influences endemic to the product class. Numerous contextual and intervening conditions, such as product tractability, switching costs, disposable variables, and role demands appear to affect the overall development and growth of EI. Research limitations/implications – In both the design of a product, as well as the facilitation of product-centered social interaction, marketers can significantly influence the development of a consumer's enduring product involvement. Such a development has long-term implications for consumer spending and behavior in relation to a product category or specific brand. Originality/value – The research is among the first works in consumer behavior to map specific elements associated with the development of EI. Further it also helps understand why consumers, rather than become bored, turn increasingly connected and involved with a product category over a period of time. Future research, both qualitative and quantitative, might build upon the results.","container-title":"Qualitative Market Research: An International Journal","DOI":"10.1108/13522750910927214","ISSN":"1352-2752","issue":"1","journalAbbreviation":"Qualitative Market Research: An International Journal","language":"en","page":"49-69","source":"ResearchGate","title":"Exploring the origins of enduring product involvement","URL":"https://www.emerald.com/insight/content/doi/10.1108/13522750910927214/full/html","volume":"12","author":[{"family":"Bloch","given":"Peter"},{"family":"Commuri","given":"Suraj"},{"family":"Arnold","given":"Todd"}],"issued":{"date-parts":[["2009",1,16]]},"citation-key":"bloch2009a"}},{"id":992,"uris":["http://zotero.org/users/2644296/items/FWCRJKSZ"],"itemData":{"id":992,"type":"article-journal","abstract":"Consumer vulnerability has long been an important issue in public policy and macromarketing. The focus of a special issue of the Journal of Macromarketing (vol. 26, issue 1) underscores this importance. The articles in that special issue lend both conceptual and methodological clarity to the subject of consumer vulnerability, thus bringing to the fore the hitherto overlooked importance of this construct. The purpose of this article is to extend this renewed interest by introducing an integrative view of consumer vulnerability that is a sum of two components: a transient, state-based component dominant in some of the articles in the special issue, and a systemic, class-based component. The proposition is that such an integrative view provides a proactive tool for macromarketers and policy makers in their efforts to safeguard and to empower vulnerable consumers.","call-number":"0010","container-title":"Journal of Macromarketing","DOI":"10.1177/0276146708316049","ISSN":"0276-1467, 1552-6534","issue":"2","journalAbbreviation":"Journal of Macromarketing","language":"en","note":"00042","page":"183-186","source":"jmk.sagepub.com","title":"An enlargement of the notion of consumer vulnerability","URL":"http://jmk.sagepub.com/content/28/2/183","volume":"28","author":[{"family":"Commuri","given":"Suraj"},{"family":"Ekici","given":"Ahmet"}],"accessed":{"date-parts":[["2013",6,6]]},"issued":{"date-parts":[["2008",6,1]]},"citation-key":"commuri2008"}}],"schema":"https://github.com/citation-style-language/schema/raw/master/csl-citation.json"} </w:instrText>
      </w:r>
      <w:r w:rsidR="00CB14D3">
        <w:fldChar w:fldCharType="separate"/>
      </w:r>
      <w:r w:rsidR="00EC2023" w:rsidRPr="00EC2023">
        <w:rPr>
          <w:rFonts w:ascii="Times New Roman" w:hAnsi="Times New Roman" w:cs="Times New Roman"/>
        </w:rPr>
        <w:t>[@bloch2009a; @commuri2008]</w:t>
      </w:r>
      <w:r w:rsidR="00CB14D3">
        <w:fldChar w:fldCharType="end"/>
      </w:r>
      <w:r w:rsidR="00CB14D3" w:rsidRPr="00040D5E">
        <w:t>.</w:t>
      </w:r>
    </w:p>
    <w:p w14:paraId="760905C6" w14:textId="6DB777AD" w:rsidR="00CB14D3" w:rsidRPr="00092DDA" w:rsidRDefault="00CB14D3" w:rsidP="00EC2023">
      <w:r w:rsidRPr="00092DDA">
        <w:t xml:space="preserve">IE can </w:t>
      </w:r>
      <w:r w:rsidRPr="00092DDA">
        <w:rPr>
          <w:noProof/>
        </w:rPr>
        <w:t>be divided</w:t>
      </w:r>
      <w:r w:rsidRPr="00092DDA">
        <w:t xml:space="preserve"> </w:t>
      </w:r>
      <w:r>
        <w:t>in</w:t>
      </w:r>
      <w:r w:rsidRPr="00092DDA">
        <w:t xml:space="preserve">to </w:t>
      </w:r>
      <w:r w:rsidRPr="00D70A81">
        <w:rPr>
          <w:i/>
          <w:iCs/>
        </w:rPr>
        <w:t xml:space="preserve">hedonic </w:t>
      </w:r>
      <w:r w:rsidRPr="00F5214A">
        <w:t>and</w:t>
      </w:r>
      <w:r w:rsidRPr="00D70A81">
        <w:rPr>
          <w:i/>
          <w:iCs/>
        </w:rPr>
        <w:t xml:space="preserve"> utilitarian</w:t>
      </w:r>
      <w:r w:rsidRPr="00092DDA">
        <w:t xml:space="preserve"> </w:t>
      </w:r>
      <w:r w:rsidR="00F117DF">
        <w:t>IE</w:t>
      </w:r>
      <w:r w:rsidRPr="00092DDA">
        <w:t xml:space="preserve"> </w:t>
      </w:r>
      <w:r w:rsidRPr="00092DDA">
        <w:fldChar w:fldCharType="begin"/>
      </w:r>
      <w:r w:rsidR="00EC2023">
        <w:instrText xml:space="preserve"> ADDIN ZOTERO_ITEM CSL_CITATION {"citationID":"a5p7bos4gu","properties":{"formattedCitation":"[@obrien2010a]","plainCitation":"[@obrien2010a]","noteIndex":0},"citationItems":[{"id":2124,"uris":["http://zotero.org/users/2644296/items/XJ3JF33X"],"itemData":{"id":2124,"type":"article-journal","abstract":"User experience seeks to promote rich, engaging interactions between users and systems. In order for this experience to unfold, the user must be motivated to initiate an interaction with the technology. This study explored hedonic and utilitarian motivations in the context of user engagement with online shopping. Factor analysis was performed to identify a parsimonious set of factors from the Hedonic and Utilitarian Shopping Motivation Scale and the User Engagement Scale based on responses from 802 shoppers. Multiple linear regression was used to test hypotheses with hedonic and utilitarian motivations (Idea, Social, Adventure/Gratification, Value and Achievement Shopping) and attributes of user engagement (Aesthetics, Focused Attention, Perceived Usability, and Endurability). Results demonstrate the salience of Adventure/Gratification Shopping and Achievement Shopping Motivations to specific variables of user engagement in the e-commerce environment and provide considerations for the inclusion of different types of motivation into models of engaging user experiences.","container-title":"Interact. Comput.","DOI":"10.1016/j.intcom.2010.04.001","ISSN":"0953-5438","issue":"5","language":"en","note":"00000","page":"344–352","source":"ACM Digital Library","title":"The Influence of Hedonic and Utilitarian Motivations on User Engagement: The Case of Online Shopping Experiences","title-short":"The Influence of Hedonic and Utilitarian Motivations on User Engagement","URL":"http://dx.doi.org/10.1016/j.intcom.2010.04.001","volume":"22","author":[{"family":"O'Brien","given":"Heather L."}],"accessed":{"date-parts":[["2017",12,11]]},"issued":{"date-parts":[["2010",9]]},"citation-key":"obrien2010a"}}],"schema":"https://github.com/citation-style-language/schema/raw/master/csl-citation.json"} </w:instrText>
      </w:r>
      <w:r w:rsidRPr="00092DDA">
        <w:fldChar w:fldCharType="separate"/>
      </w:r>
      <w:r w:rsidR="00EC2023" w:rsidRPr="00EC2023">
        <w:rPr>
          <w:rFonts w:ascii="Times New Roman" w:hAnsi="Times New Roman" w:cs="Times New Roman"/>
        </w:rPr>
        <w:t>[@obrien2010a]</w:t>
      </w:r>
      <w:r w:rsidRPr="00092DDA">
        <w:fldChar w:fldCharType="end"/>
      </w:r>
      <w:r w:rsidRPr="00092DDA">
        <w:t xml:space="preserve">. Hedonic IE </w:t>
      </w:r>
      <w:r w:rsidRPr="00092DDA">
        <w:rPr>
          <w:noProof/>
        </w:rPr>
        <w:t>is often associated</w:t>
      </w:r>
      <w:r w:rsidRPr="00092DDA">
        <w:t xml:space="preserve"> with gratification</w:t>
      </w:r>
      <w:r w:rsidR="00F5214A">
        <w:t>,</w:t>
      </w:r>
      <w:r w:rsidRPr="00092DDA">
        <w:t xml:space="preserve"> enjoyment</w:t>
      </w:r>
      <w:r w:rsidR="00F5214A">
        <w:t>,</w:t>
      </w:r>
      <w:r w:rsidRPr="00092DDA">
        <w:t xml:space="preserve"> and interest</w:t>
      </w:r>
      <w:r w:rsidR="004036D3">
        <w:t xml:space="preserve">, </w:t>
      </w:r>
      <w:r w:rsidR="00057957">
        <w:rPr>
          <w:noProof/>
        </w:rPr>
        <w:t xml:space="preserve">phenomena </w:t>
      </w:r>
      <w:r w:rsidRPr="00092DDA">
        <w:rPr>
          <w:noProof/>
        </w:rPr>
        <w:t xml:space="preserve">often seen in leisure-based </w:t>
      </w:r>
      <w:r w:rsidRPr="00092DDA">
        <w:rPr>
          <w:noProof/>
        </w:rPr>
        <w:lastRenderedPageBreak/>
        <w:t>settings, such as gaming, social media</w:t>
      </w:r>
      <w:r w:rsidR="00057957">
        <w:rPr>
          <w:noProof/>
        </w:rPr>
        <w:t xml:space="preserve">, </w:t>
      </w:r>
      <w:r w:rsidRPr="00092DDA">
        <w:rPr>
          <w:noProof/>
        </w:rPr>
        <w:t xml:space="preserve">and </w:t>
      </w:r>
      <w:r w:rsidR="00057957">
        <w:rPr>
          <w:noProof/>
        </w:rPr>
        <w:t>reading o</w:t>
      </w:r>
      <w:r w:rsidRPr="00092DDA">
        <w:rPr>
          <w:noProof/>
        </w:rPr>
        <w:t>nline news</w:t>
      </w:r>
      <w:r w:rsidR="00057957">
        <w:rPr>
          <w:noProof/>
        </w:rPr>
        <w:t xml:space="preserve">. In such settings, </w:t>
      </w:r>
      <w:r w:rsidRPr="00092DDA">
        <w:rPr>
          <w:noProof/>
        </w:rPr>
        <w:t xml:space="preserve">IE manifests as stimulation and maintenance of user interest, motivation, and attention and correlates to feelings of enjoyment and immersion in the experience </w:t>
      </w:r>
      <w:r w:rsidRPr="00092DDA">
        <w:fldChar w:fldCharType="begin"/>
      </w:r>
      <w:r w:rsidR="00EC2023">
        <w:instrText xml:space="preserve"> ADDIN ZOTERO_ITEM CSL_CITATION {"citationID":"TlnF0rv9","properties":{"formattedCitation":"[@blythe2003; @boyle2012; @cairns2016; @mekler2014; @wiebe2014]","plainCitation":"[@blythe2003; @boyle2012; @cairns2016; @mekler2014; @wiebe2014]","noteIndex":0},"citationItems":[{"id":2372,"uris":["http://zotero.org/users/2644296/items/BGJ9IJ8F"],"itemData":{"id":2372,"type":"chapter","abstract":"ConclusionTo summarise, this chapter has argued that although words like fun and pleasure are closely related and may each function as a superordinate category for the other, there are experiential and cultural differences between them. Fun has been considered in terms of distraction and pleasure in terms of absorption. This is not to suggest that pleasure is a more worthy pursuit than fun, it is rather an attempt to delineate different but equally important aspects of enjoyment. It is possible to appreciate Shakespeare and still acknowledge that The Simpsons is the greatest achievement of western civilisation. Both offer rich and fulfilling experiences but they are very different kinds of pleasures. As Peter Wright and John McCarthy argue elsewhere in this book, it is not possible to design an experience, only to design for an experience; but in order to do this it is necessary to have an understanding of that experience as it relates to and differs from others.","collection-title":"Human-Computer Interaction Series","container-title":"Funology","ISBN":"978-1-4020-2966-0","language":"en","note":"ZSCC: 0000124 \nDOI: 10.1007/1-4020-2967-5_9","page":"91-100","publisher":"Springer, Dordrecht","source":"link-springer-com.libproxy.albany.edu","title":"The Semantics of Fun: Differentiating Enjoyable Eeperiences","title-short":"The Semantics of Fun","URL":"https://link-springer-com.libproxy.albany.edu/chapter/10.1007/1-4020-2967-5_9","author":[{"family":"Blythe","given":"Mark"},{"family":"Hassenzahl","given":"Marc"}],"accessed":{"date-parts":[["2018",2,4]]},"issued":{"date-parts":[["2003"]]},"citation-key":"blythe2003"},"label":"page"},{"id":2256,"uris":["http://zotero.org/users/2644296/items/ENSDHQI8"],"itemData":{"id":2256,"type":"article-journal","container-title":"Computers in Human Behavior","DOI":"10/fx5phc","issue":"3","note":"ZSCC: 0000440","page":"771–780","source":"Google Scholar","title":"Engagement in digital entertainment games: A systematic review","title-short":"Engagement in digital entertainment games","volume":"28","author":[{"family":"Boyle","given":"Elizabeth A."},{"family":"Connolly","given":"Thomas M."},{"family":"Hainey","given":"Thomas"},{"family":"Boyle","given":"James M."}],"issued":{"date-parts":[["2012"]]},"citation-key":"boyle2012"},"label":"page"},{"id":257,"uris":["http://zotero.org/users/2644296/items/PPENRA3R"],"itemData":{"id":257,"type":"chapter","container-title":"Why Engagement Matters","event-place":"Cham","ISBN":"978-3-319-27444-7","language":"en","note":"00000 \nDOI: 10.1007/978-3-319-27446-1_4","page":"81-104","publisher":"Springer International Publishing","publisher-place":"Cham","source":"CrossRef","title":"Engagement in Digital Games","URL":"http://link.springer.com/10.1007/978-3-319-27446-1_4","editor":[{"family":"O'Brien","given":"Heather"},{"family":"Cairns","given":"Paul"}],"author":[{"family":"Cairns","given":"Paul"}],"accessed":{"date-parts":[["2017",10,27]]},"issued":{"date-parts":[["2016"]]},"citation-key":"cairns2016"},"label":"page"},{"id":1940,"uris":["http://zotero.org/users/2644296/items/RXMRK9G7"],"itemData":{"id":1940,"type":"paper-conference","abstract":"Enjoyment has been identified as a central component of the player experience (PX), but various, overlapping concepts within PX make it difficult to develop valid measures and a common understanding of game enjoyment. We conducted a systematic review of 87 quantitative studies, analyzing different operationalizations and measures of game enjoyment, its determinants, and how these were related to other components of PX, such as flow, presence and immersion. Results suggest that game enjoyment describes the positive cognitive and affective appraisal of the game experience, and may in part be associated with the support of player needs and values. Further, we outline that enjoyment is distinct from flow in that it may occur independently of challenge and cognitive involvement, and argue that enjoyment may be understood as the valence of the player experience. We conclude with a discussion of methodological challenges and point out opportunities for future research on game enjoyment.","collection-title":"CHI '14","container-title":"Proceedings of the 32Nd Annual ACM Conference on Human Factors in Computing Systems","DOI":"10.1145/2556288.2557078","event-place":"New York, NY, USA","ISBN":"978-1-4503-2473-1","note":"00000","page":"927–936","publisher":"ACM","publisher-place":"New York, NY, USA","source":"ACM Digital Library","title":"A Systematic Review of Quantitative Studies on the Enjoyment of Digital Entertainment Games","URL":"http://doi.acm.org/10.1145/2556288.2557078","author":[{"family":"Mekler","given":"Elisa D."},{"family":"Bopp","given":"Julia Ayumi"},{"family":"Tuch","given":"Alexandre N."},{"family":"Opwis","given":"Klaus"}],"accessed":{"date-parts":[["2017",11,25]]},"issued":{"date-parts":[["2014"]]},"citation-key":"mekler2014"},"label":"page"},{"id":2369,"uris":["http://zotero.org/users/2644296/items/KM9J7EDR"],"itemData":{"id":2369,"type":"article-journal","abstract":"This research investigated the use of the User Engagement Scale (UES) as a psychometric tool to measure engagement during video game-play. Exploratory factor analysis revealed four factors (Focused Attention, Perceived Usability, Aesthetics, and Satisfaction) as compared to the six found in the original development of the UES. In the context of video game-play, a revised UES (UESz) demonstrated better psychometric properties than the original UES defined by six subscales, including enhanced reliability. Further validity analysis included comparisons with the Flow State Scale (FSS), showing the complementary nature of the two scales and what constructs both scales might be measuring in a video game context. Criterion validity analysis demonstrated that UESz was more predictive of game performance than the FSS. Findings related to both the UESz and FSS were discussed relative to an overarching framework of hedonic and utilitarian qualities of game-play.","container-title":"Computers in Human Behavior","DOI":"10.1016/j.chb.2013.12.001","ISSN":"0747-5632","journalAbbreviation":"Computers in Human Behavior","note":"ZSCC: 0000193","page":"123-132","source":"ScienceDirect","title":"Measuring engagement in video game-based environments: Investigation of the User Engagement Scale","title-short":"Measuring engagement in video game-based environments","URL":"http://www.sciencedirect.com/science/article/pii/S0747563213004433","volume":"32","author":[{"family":"Wiebe","given":"Eric N."},{"family":"Lamb","given":"Allison"},{"family":"Hardy","given":"Megan"},{"family":"Sharek","given":"David"}],"accessed":{"date-parts":[["2018",2,18]]},"issued":{"date-parts":[["2014",3,1]]},"citation-key":"wiebe2014"},"label":"page"}],"schema":"https://github.com/citation-style-language/schema/raw/master/csl-citation.json"} </w:instrText>
      </w:r>
      <w:r w:rsidRPr="00092DDA">
        <w:fldChar w:fldCharType="separate"/>
      </w:r>
      <w:r w:rsidR="00EC2023" w:rsidRPr="00EC2023">
        <w:rPr>
          <w:rFonts w:ascii="Times New Roman" w:hAnsi="Times New Roman" w:cs="Times New Roman"/>
        </w:rPr>
        <w:t>[@blythe2003; @boyle2012; @cairns2016; @mekler2014; @wiebe2014]</w:t>
      </w:r>
      <w:r w:rsidRPr="00092DDA">
        <w:fldChar w:fldCharType="end"/>
      </w:r>
      <w:r w:rsidRPr="00092DDA">
        <w:rPr>
          <w:noProof/>
        </w:rPr>
        <w:t>.</w:t>
      </w:r>
      <w:r w:rsidRPr="00092DDA">
        <w:t xml:space="preserve"> </w:t>
      </w:r>
      <w:r w:rsidR="00057957">
        <w:t>In contrast, u</w:t>
      </w:r>
      <w:r w:rsidRPr="00092DDA">
        <w:t xml:space="preserve">tilitarian IE </w:t>
      </w:r>
      <w:r w:rsidRPr="00092DDA">
        <w:rPr>
          <w:noProof/>
        </w:rPr>
        <w:t>is associated</w:t>
      </w:r>
      <w:r w:rsidRPr="00092DDA">
        <w:t xml:space="preserve"> with</w:t>
      </w:r>
      <w:r w:rsidR="00057957">
        <w:t xml:space="preserve"> fulfilment of</w:t>
      </w:r>
      <w:r w:rsidRPr="00092DDA">
        <w:t xml:space="preserve"> values and goals</w:t>
      </w:r>
      <w:r w:rsidR="00057957">
        <w:t xml:space="preserve"> </w:t>
      </w:r>
      <w:r w:rsidR="004036D3">
        <w:t>by a</w:t>
      </w:r>
      <w:r w:rsidRPr="00092DDA">
        <w:t xml:space="preserve"> system and interact</w:t>
      </w:r>
      <w:r w:rsidR="004036D3">
        <w:t>ion</w:t>
      </w:r>
      <w:r w:rsidRPr="00092DDA">
        <w:t xml:space="preserve"> at different points in time </w:t>
      </w:r>
      <w:r w:rsidRPr="00092DDA">
        <w:fldChar w:fldCharType="begin"/>
      </w:r>
      <w:r w:rsidR="00EC2023">
        <w:instrText xml:space="preserve"> ADDIN ZOTERO_ITEM CSL_CITATION {"citationID":"obOmwaFd","properties":{"formattedCitation":"[@nevo2016]","plainCitation":"[@nevo2016]","noteIndex":0},"citationItems":[{"id":2401,"uris":["http://zotero.org/users/2644296/items/HAJEE8YQ"],"itemData":{"id":2401,"type":"article-journal","container-title":"Mis Quarterly","issue":"1","note":"00038 \nZSCC: 0000038 \npublisher: Society for Information Management and The Management Information Systems …","page":"157–186","source":"Google Scholar","title":"A temporally situated self-agency theory of information technology reinvention","volume":"40","author":[{"family":"Nevo","given":"Saggi"},{"family":"Nevo","given":"Dorit"},{"family":"Pinsonneault","given":"Alain"}],"issued":{"date-parts":[["2016"]]},"citation-key":"nevo2016"}}],"schema":"https://github.com/citation-style-language/schema/raw/master/csl-citation.json"} </w:instrText>
      </w:r>
      <w:r w:rsidRPr="00092DDA">
        <w:fldChar w:fldCharType="separate"/>
      </w:r>
      <w:r w:rsidR="00EC2023" w:rsidRPr="00EC2023">
        <w:rPr>
          <w:rFonts w:ascii="Times New Roman" w:hAnsi="Times New Roman" w:cs="Times New Roman"/>
        </w:rPr>
        <w:t>[@nevo2016]</w:t>
      </w:r>
      <w:r w:rsidRPr="00092DDA">
        <w:fldChar w:fldCharType="end"/>
      </w:r>
      <w:r w:rsidR="004036D3">
        <w:t xml:space="preserve"> and is </w:t>
      </w:r>
      <w:r w:rsidRPr="00092DDA">
        <w:t xml:space="preserve">motivated by </w:t>
      </w:r>
      <w:r w:rsidR="00057957">
        <w:t>the need</w:t>
      </w:r>
      <w:r w:rsidRPr="00092DDA">
        <w:t xml:space="preserve"> to obtain digital information</w:t>
      </w:r>
      <w:r w:rsidR="00057957">
        <w:t xml:space="preserve"> for important matters,</w:t>
      </w:r>
      <w:r w:rsidRPr="00092DDA">
        <w:t xml:space="preserve"> such as health, education, finance, employment</w:t>
      </w:r>
      <w:r w:rsidR="00057957">
        <w:t xml:space="preserve">, </w:t>
      </w:r>
      <w:r w:rsidR="004036D3">
        <w:t xml:space="preserve">and </w:t>
      </w:r>
      <w:r w:rsidR="00057957">
        <w:t xml:space="preserve">government services </w:t>
      </w:r>
      <w:r w:rsidRPr="00092DDA">
        <w:fldChar w:fldCharType="begin"/>
      </w:r>
      <w:r w:rsidR="00EC2023">
        <w:instrText xml:space="preserve"> ADDIN ZOTERO_ITEM CSL_CITATION {"citationID":"bTK7WVts","properties":{"formattedCitation":"[@begany2017; @dvir2017b; @kostkova2016; @rainie2007]","plainCitation":"[@begany2017; @dvir2017b; @kostkova2016; @rainie2007]","noteIndex":0},"citationItems":[{"id":1494,"uris":["http://zotero.org/users/2644296/items/6ANQPJCT"],"itemData":{"id":1494,"type":"article-journal","abstract":"ABSTRACT Over the last decade, a rapidly growing open data movement has resulted in government agencies quickly publishing a large volume of data, and the data's subsequent use among a variety of open data consumers. Understanding the activities, actors, technologies and factors enabling open data publication and use has been the subject of discussion among academic researchers and practitioners. However, research is limited, with few empirical studies on open data collecting primary research data from the health domain. To address this gap, we conducted 53 semi?structured key informant interviews with participants in the open health data ecosystem in a variety of roles. Interview data were analyzed using a grounded theory approach to identify common themes and develop insights into the objectives, activities and desired outcomes of the open health data ecosystem. We found that data facilitators ? data advocates, typically external to government agencies ? are critical to this process by facilitating open data awareness and successful use. We applied activity theory to examine the facilitator theme and develop a preliminary model of the open health data ecosystem, including the roles, responsibilities and activities of different participants and the role of these facilitators. Our findings suggest that consumers' successful engagement with open health data is fostered by, and perhaps dependent upon, facilitators' activities. These empirically based insights into the structure and workings of the open health data engagement ecosystem can inform jurisdictions' development of open health data engagement strategies thereby improving the success of their open health data initiatives.","container-title":"Proceedings of the Association for Information Science and Technology","DOI":"10.1002/pra2.2017.14505401091","ISSN":"2373-9231","issue":"1","journalAbbreviation":"Proceedings of the Association for Information Science and Technology","language":"en","note":"00000","page":"621-623","source":"onlinelibrary-wiley-com.libproxy.albany.edu","title":"An open health data engagement ecosystem model: Are facilitators the key to open data success?","title-short":"An open health data engagement ecosystem model","URL":"https://onlinelibrary-wiley-com/doi/full/10.1002/pra2.2017.14505401091","volume":"54","author":[{"family":"Begany","given":"Grace M."},{"family":"Martin","given":"Erika G."}],"accessed":{"date-parts":[["2018",3,31]]},"issued":{"date-parts":[["2017",10,24]]},"citation-key":"begany2017"}},{"id":150,"uris":["http://zotero.org/users/2644296/items/ZQGQCUSI"],"itemData":{"id":150,"type":"article-journal","abstract":"The Release of government dataset for public use can potentially strengthen the relationship between the government and its constituents. However, research shows that there are several challenges for open data effectiveness. This paper reviews current determents and issues associated with the open government data (OGD) procedures. The review concentrates on two ends of the spectrum: First, from the perspective of the preparation by the government, focusing on the organization of traditional governmental datasets and how the recording of the data is administered. Second, from the perspective of the users, focusing on the way in which the data is released to the general public and on human-computer interaction (HCI) issues between end-user and data-consumption interfaces. Following a thorough analysis of these two opposing challenges, the paper proposes approaches to mitigate them. This review and subsequent recommendations contribute and expand current understanding of open government data effectiveness and can lead to public policy changes, development of new &amp;lrm;procedures and strategies, and ultimately improvements at both ends of the federal open data endeavor.","DOI":"10.20944/preprints201712.0182.v1","language":"en","note":"00000","source":"www.preprints.org","title":"Mitigating challenges of open government data","URL":"http://www.preprints.org/manuscript/201712.0182/v1","author":[{"family":"Dvir","given":"Nim"}],"accessed":{"date-parts":[["2017",12,28]]},"issued":{"date-parts":[["2017",12,26]]},"citation-key":"dvir2017b"}},{"id":259,"uris":["http://zotero.org/users/2644296/items/LTTKRSX6"],"itemData":{"id":259,"type":"chapter","container-title":"Why Engagement Matters","event-place":"Cham","ISBN":"978-3-319-27444-7","language":"en","note":"00000","page":"127-156","publisher":"Springer International Publishing","publisher-place":"Cham","source":"CrossRef","title":"User Engagement with Digital Health Technologies","URL":"http://link.springer.com/10.1007/978-3-319-27446-1_6","editor":[{"family":"O'Brien","given":"Heather"},{"family":"Cairns","given":"Paul"}],"author":[{"family":"Kostkova","given":"Patty"}],"accessed":{"date-parts":[["2017",10,27]]},"issued":{"date-parts":[["2016"]]},"citation-key":"kostkova2016"}},{"id":2074,"uris":["http://zotero.org/users/2644296/items/3HPKCS2G"],"itemData":{"id":2074,"type":"report","abstract":"There are several major findings in this report. One is this: For help with a variety of common problems, more people turn to the internet than consult experts or family members to provide information and resources.","note":"00000","publisher":"Pew Research Center: Internet, Science &amp; Tech","title":"Information Searches That Solve Problems","URL":"http://www.pewinternet.org/2007/12/30/information-searches-that-solve-problems/","author":[{"family":"Rainie","given":"Lee"},{"family":"Estabrook","given":"Leigh"},{"family":"Witt","given":"Evans"}],"accessed":{"date-parts":[["2016",4,1]]},"issued":{"date-parts":[["2007",12,30]]},"citation-key":"rainie2007"}}],"schema":"https://github.com/citation-style-language/schema/raw/master/csl-citation.json"} </w:instrText>
      </w:r>
      <w:r w:rsidRPr="00092DDA">
        <w:fldChar w:fldCharType="separate"/>
      </w:r>
      <w:r w:rsidR="00EC2023" w:rsidRPr="00EC2023">
        <w:rPr>
          <w:rFonts w:ascii="Times New Roman" w:hAnsi="Times New Roman" w:cs="Times New Roman"/>
        </w:rPr>
        <w:t>[@begany2017; @dvir2017b; @kostkova2016; @rainie2007]</w:t>
      </w:r>
      <w:r w:rsidRPr="00092DDA">
        <w:fldChar w:fldCharType="end"/>
      </w:r>
      <w:r w:rsidRPr="00092DDA">
        <w:t xml:space="preserve">. </w:t>
      </w:r>
    </w:p>
    <w:p w14:paraId="1A2A42E2" w14:textId="77777777" w:rsidR="00501D58" w:rsidRPr="00092DDA" w:rsidRDefault="00501D58">
      <w:pPr>
        <w:pStyle w:val="Heading4"/>
      </w:pPr>
      <w:r w:rsidRPr="00092DDA">
        <w:t xml:space="preserve">IE as participation </w:t>
      </w:r>
    </w:p>
    <w:p w14:paraId="6C9A037A" w14:textId="7BD2586D" w:rsidR="0038345F" w:rsidRDefault="004036D3" w:rsidP="00EC2023">
      <w:r>
        <w:t>IE as perception relates to</w:t>
      </w:r>
      <w:r w:rsidR="00CB14D3">
        <w:t xml:space="preserve"> </w:t>
      </w:r>
      <w:bookmarkStart w:id="22" w:name="_Hlk7574304"/>
      <w:r>
        <w:t>the</w:t>
      </w:r>
      <w:r w:rsidR="00501D58" w:rsidRPr="00092DDA">
        <w:t xml:space="preserve"> level of involvement and investment in information interactions </w:t>
      </w:r>
      <w:r w:rsidR="00501D58" w:rsidRPr="00092DDA">
        <w:fldChar w:fldCharType="begin"/>
      </w:r>
      <w:r w:rsidR="00EC2023">
        <w:instrText xml:space="preserve"> ADDIN ZOTERO_ITEM CSL_CITATION {"citationID":"a2a0fidkhd5","properties":{"formattedCitation":"[@attfield2011; @obrien2008a]","plainCitation":"[@attfield2011; @obrien2008a]","noteIndex":0},"citationItems":[{"id":1957,"uris":["http://zotero.org/users/2644296/items/J3VEHB9M"],"itemData":{"id":1957,"type":"paper-conference","abstract":"User engagement is a key concept in designing user-centred\nweb applications. It refers to the quality of the user experience\nthat emphasises the positive aspects of the interaction,\nand in particular the phenomena associated with being captivated\nby technology. This definition is motivated by the\nobservation that successful technologies are not just used,\nbut they are engaged with. Numerous methods have been\nproposed in the literature to measure engagement, however,\nlittle has been done to validate and relate these measures\nand so provide a firm basis for assessing the quality of the\nuser experience. Engagement is heavily influenced, for example,\nby the user interface and its associated process flow,\nthe user’s context, value system and incentives.\nIn this paper we propose an approach to relating and developing\nunified measures of user engagement. Our ultimate\naim is to define a framework in which user engagement\ncan be studied, measured, and explained, leading to recommendations\nand guidelines for user interface and interaction\ndesign for front-end web technology. Towards this aim, in\nthis paper, we consider how existing user engagement metrics,\nweb analytics, information retrieval metrics, and measures\nfrom immersion in gaming can bring new perspective\nto defining, measuring and explaining user engagement.","container-title":"WSDM workshop on user modelling for Web applications","note":"00189","source":"Google Scholar","title":"Towards a science of user engagement (position paper)","URL":"http://www.dcs.gla.ac.uk/~mounia/Papers/engagement.pdf","author":[{"family":"Attfield","given":"Simon"},{"family":"Kazai","given":"Gabriella"},{"family":"Lalmas","given":"Mounia"},{"family":"Piwowarski","given":"Benjamin"}],"accessed":{"date-parts":[["2016",2,20]]},"issued":{"date-parts":[["2011"]]},"citation-key":"attfield2011"}},{"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schema":"https://github.com/citation-style-language/schema/raw/master/csl-citation.json"} </w:instrText>
      </w:r>
      <w:r w:rsidR="00501D58" w:rsidRPr="00092DDA">
        <w:fldChar w:fldCharType="separate"/>
      </w:r>
      <w:r w:rsidR="00EC2023" w:rsidRPr="00EC2023">
        <w:rPr>
          <w:rFonts w:ascii="Times New Roman" w:hAnsi="Times New Roman" w:cs="Times New Roman"/>
        </w:rPr>
        <w:t>[@attfield2011; @obrien2008a]</w:t>
      </w:r>
      <w:r w:rsidR="00501D58" w:rsidRPr="00092DDA">
        <w:fldChar w:fldCharType="end"/>
      </w:r>
      <w:r w:rsidR="00501D58" w:rsidRPr="00092DDA">
        <w:t>.</w:t>
      </w:r>
      <w:bookmarkEnd w:id="22"/>
      <w:r w:rsidR="00501D58" w:rsidRPr="00092DDA">
        <w:t xml:space="preserve"> In this context, IE is a behavioral process</w:t>
      </w:r>
      <w:r w:rsidR="00501D58">
        <w:t>,</w:t>
      </w:r>
      <w:r w:rsidR="00501D58" w:rsidRPr="00092DDA">
        <w:t xml:space="preserve"> a measure of the quality </w:t>
      </w:r>
      <w:proofErr w:type="gramStart"/>
      <w:r w:rsidR="00501D58" w:rsidRPr="00092DDA">
        <w:t>of  participation</w:t>
      </w:r>
      <w:proofErr w:type="gramEnd"/>
      <w:r w:rsidR="00501D58" w:rsidRPr="00092DDA">
        <w:t xml:space="preserve"> in the information interaction </w:t>
      </w:r>
      <w:r w:rsidR="00057957">
        <w:t>that</w:t>
      </w:r>
      <w:r w:rsidR="00057957" w:rsidRPr="00092DDA">
        <w:t xml:space="preserve"> </w:t>
      </w:r>
      <w:r w:rsidR="00501D58" w:rsidRPr="00092DDA">
        <w:t>lead</w:t>
      </w:r>
      <w:r w:rsidR="00F64977">
        <w:t>s</w:t>
      </w:r>
      <w:r w:rsidR="00501D58" w:rsidRPr="00092DDA">
        <w:t xml:space="preserve"> to information</w:t>
      </w:r>
      <w:r w:rsidR="00057957">
        <w:t xml:space="preserve"> transfer</w:t>
      </w:r>
      <w:r w:rsidR="00501D58" w:rsidRPr="00092DDA">
        <w:t xml:space="preserve"> or information exchange. </w:t>
      </w:r>
      <w:r w:rsidR="0045785E">
        <w:t>As it</w:t>
      </w:r>
      <w:r w:rsidR="00501D58">
        <w:t xml:space="preserve"> </w:t>
      </w:r>
      <w:r w:rsidR="00501D58" w:rsidRPr="00092DDA">
        <w:t xml:space="preserve">involves accessing and acquiring </w:t>
      </w:r>
      <w:r w:rsidR="0045785E">
        <w:t xml:space="preserve">information, </w:t>
      </w:r>
      <w:r w:rsidR="00501D58" w:rsidRPr="00092DDA">
        <w:t xml:space="preserve">IE </w:t>
      </w:r>
      <w:r w:rsidR="0045785E">
        <w:t xml:space="preserve">as participation </w:t>
      </w:r>
      <w:r w:rsidR="00501D58" w:rsidRPr="00092DDA">
        <w:t>manifests as observable user actions</w:t>
      </w:r>
      <w:r>
        <w:t xml:space="preserve"> that can be</w:t>
      </w:r>
      <w:r w:rsidR="00501D58" w:rsidRPr="00092DDA">
        <w:t xml:space="preserve"> measured </w:t>
      </w:r>
      <w:r w:rsidR="00501D58">
        <w:t>by</w:t>
      </w:r>
      <w:r w:rsidR="00501D58" w:rsidRPr="00092DDA">
        <w:t xml:space="preserve"> behavioral metrics</w:t>
      </w:r>
      <w:r w:rsidR="0045785E">
        <w:t xml:space="preserve"> and </w:t>
      </w:r>
      <w:r>
        <w:t>may</w:t>
      </w:r>
      <w:r w:rsidR="0045785E">
        <w:t xml:space="preserve"> be active or passive</w:t>
      </w:r>
      <w:r w:rsidR="00501D58" w:rsidRPr="00092DDA">
        <w:t>. For example, in social media</w:t>
      </w:r>
      <w:r>
        <w:t>,</w:t>
      </w:r>
      <w:r w:rsidR="00501D58" w:rsidRPr="00092DDA">
        <w:t xml:space="preserve"> </w:t>
      </w:r>
      <w:r w:rsidR="00501D58">
        <w:t>“</w:t>
      </w:r>
      <w:r w:rsidR="00501D58" w:rsidRPr="00092DDA">
        <w:t>liking</w:t>
      </w:r>
      <w:r w:rsidR="0045785E">
        <w:t>,</w:t>
      </w:r>
      <w:r w:rsidR="00501D58">
        <w:t>”</w:t>
      </w:r>
      <w:r w:rsidR="0045785E">
        <w:t xml:space="preserve"> </w:t>
      </w:r>
      <w:r w:rsidR="00501D58" w:rsidRPr="00092DDA">
        <w:t>commenting</w:t>
      </w:r>
      <w:r w:rsidR="0045785E">
        <w:t xml:space="preserve"> on</w:t>
      </w:r>
      <w:r w:rsidR="00501D58" w:rsidRPr="00092DDA">
        <w:t>, and sharing</w:t>
      </w:r>
      <w:r w:rsidR="00501D58">
        <w:t xml:space="preserve"> </w:t>
      </w:r>
      <w:r w:rsidR="0045785E">
        <w:t xml:space="preserve">content </w:t>
      </w:r>
      <w:r w:rsidR="00501D58">
        <w:t xml:space="preserve">are active </w:t>
      </w:r>
      <w:r w:rsidR="00501D58" w:rsidRPr="00092DDA">
        <w:t>IE measures while view</w:t>
      </w:r>
      <w:r w:rsidR="0038345F">
        <w:t>ing is a</w:t>
      </w:r>
      <w:r w:rsidR="00501D58" w:rsidRPr="00092DDA">
        <w:t xml:space="preserve"> passive measure </w:t>
      </w:r>
      <w:r w:rsidR="00501D58" w:rsidRPr="00092DDA">
        <w:fldChar w:fldCharType="begin"/>
      </w:r>
      <w:r w:rsidR="00EC2023">
        <w:instrText xml:space="preserve"> ADDIN ZOTERO_ITEM CSL_CITATION {"citationID":"XSBAfrDw","properties":{"formattedCitation":"[@xu2019]","plainCitation":"[@xu2019]","noteIndex":0},"citationItems":[{"id":2405,"uris":["http://zotero.org/users/2644296/items/9ZRZJFRY"],"itemData":{"id":2405,"type":"article-journal","abstract":"We propose a research model based on Media Synchronicity Theory (MST) and examine how the use of different symbol sets (e.g., images and text) is related to audience engagement on social media. We include uses and gratifications theory (UGT) in the model to identify task characteristics that are relevant to message recipients in the specific context of community policing. Based on our analyses of Facebook posts by five police departments we find first that, consistent with MST, posts conveying information garner more responses when accompanied by more natural symbol sets, and more textual content is preferred to less, but responses differ depending on the type of engagement: intimacy (likes), interaction (comments), or influence (shares). Second, posts intended for meaning convergence gratify the audience’s socialization and assistance needs and are positively related to intimacy and interaction. Finally, the fit between symbol sets and task characteristics impacts different dimensions of audience engagement. These findings provide empirical support for relying on MST when studying social media and for integrating with UGT to capture contextual task characteristics. We conclude the paper with a discussion of the implications of its findings for theory and offer recommendations for practice.","container-title":"Journal of the Association for Information Systems","DOI":"10.17705/1jais.00543","ISSN":"15369323","journalAbbreviation":"JAIS","language":"en","note":"ZSCC: 0000000[s0]","page":"536-569","source":"DOI.org (Crossref)","title":"Effects of Symbol Sets and Needs Gratifications on Audience Engagement: Contextualizing Police Social Media Communication","title-short":"Effects of Symbol Sets and Needs Gratifications on Audience Engagement","URL":"https://aisel.aisnet.org/jais/vol20/iss5/5","author":[{"family":"Xu","given":"Jennifer"},{"family":"Fedorowicz","given":"Jane"},{"family":"Williams","given":"Christine B."}],"accessed":{"date-parts":[["2020",4,14]]},"issued":{"date-parts":[["2019"]]},"citation-key":"xu2019"}}],"schema":"https://github.com/citation-style-language/schema/raw/master/csl-citation.json"} </w:instrText>
      </w:r>
      <w:r w:rsidR="00501D58" w:rsidRPr="00092DDA">
        <w:fldChar w:fldCharType="separate"/>
      </w:r>
      <w:r w:rsidR="00EC2023" w:rsidRPr="00EC2023">
        <w:rPr>
          <w:rFonts w:ascii="Times New Roman" w:hAnsi="Times New Roman" w:cs="Times New Roman"/>
        </w:rPr>
        <w:t>[@xu2019]</w:t>
      </w:r>
      <w:r w:rsidR="00501D58" w:rsidRPr="00092DDA">
        <w:fldChar w:fldCharType="end"/>
      </w:r>
      <w:r w:rsidR="00501D58" w:rsidRPr="00092DDA">
        <w:t xml:space="preserve">. </w:t>
      </w:r>
    </w:p>
    <w:p w14:paraId="62548D99" w14:textId="48C5EB7E" w:rsidR="00501D58" w:rsidRPr="00092DDA" w:rsidRDefault="00501D58" w:rsidP="00EC2023">
      <w:pPr>
        <w:rPr>
          <w:noProof/>
        </w:rPr>
      </w:pPr>
      <w:r w:rsidRPr="00092DDA">
        <w:t xml:space="preserve">IE as </w:t>
      </w:r>
      <w:r>
        <w:t>active</w:t>
      </w:r>
      <w:r w:rsidRPr="00092DDA">
        <w:t xml:space="preserve"> participation has </w:t>
      </w:r>
      <w:r w:rsidRPr="00092DDA">
        <w:rPr>
          <w:noProof/>
        </w:rPr>
        <w:t xml:space="preserve">been increasingly </w:t>
      </w:r>
      <w:r w:rsidR="0038345F">
        <w:rPr>
          <w:noProof/>
        </w:rPr>
        <w:t>pursued</w:t>
      </w:r>
      <w:r w:rsidR="0038345F" w:rsidRPr="00092DDA">
        <w:t xml:space="preserve"> </w:t>
      </w:r>
      <w:r w:rsidRPr="00092DDA">
        <w:t xml:space="preserve">with the introduction of Web 2.0 </w:t>
      </w:r>
      <w:r w:rsidRPr="00092DDA">
        <w:fldChar w:fldCharType="begin"/>
      </w:r>
      <w:r w:rsidR="00EC2023">
        <w:instrText xml:space="preserve"> ADDIN ZOTERO_ITEM CSL_CITATION {"citationID":"a20gf8eoa79","properties":{"formattedCitation":"[@oreilly2010]","plainCitation":"[@oreilly2010]","noteIndex":0},"citationItems":[{"id":1953,"uris":["http://zotero.org/users/2644296/items/LJ8E5399"],"itemData":{"id":1953,"type":"chapter","abstract":"Need to do this","container-title":"Open Government: Collaboration, transparency, and participation in practice","edition":"In D. Lathrom &amp; L. Ruma 's Open Government: Collaboration, transparency, and participation in practice","event-place":"Sebastapol, CA","note":"00000","page":"11-39","publisher":"O'Reilly Media","publisher-place":"Sebastapol, CA","title":"Government as a platform","author":[{"family":"O'Reilly","given":"Tim"}],"issued":{"date-parts":[["2010"]]},"citation-key":"oreilly2010"}}],"schema":"https://github.com/citation-style-language/schema/raw/master/csl-citation.json"} </w:instrText>
      </w:r>
      <w:r w:rsidRPr="00092DDA">
        <w:fldChar w:fldCharType="separate"/>
      </w:r>
      <w:r w:rsidR="00EC2023" w:rsidRPr="00EC2023">
        <w:rPr>
          <w:rFonts w:ascii="Times New Roman" w:hAnsi="Times New Roman" w:cs="Times New Roman"/>
        </w:rPr>
        <w:t>[@oreilly2010]</w:t>
      </w:r>
      <w:r w:rsidRPr="00092DDA">
        <w:fldChar w:fldCharType="end"/>
      </w:r>
      <w:r w:rsidRPr="00092DDA">
        <w:t xml:space="preserve">, which enables two-way information flow and user-generated content </w:t>
      </w:r>
      <w:r w:rsidRPr="00092DDA">
        <w:fldChar w:fldCharType="begin"/>
      </w:r>
      <w:r w:rsidR="00EC2023">
        <w:instrText xml:space="preserve"> ADDIN ZOTERO_ITEM CSL_CITATION {"citationID":"CVXPWnWA","properties":{"formattedCitation":"[@bruns2008]","plainCitation":"[@bruns2008]","noteIndex":0},"citationItems":[{"id":2262,"uris":["http://zotero.org/users/2644296/items/HC3682UJ"],"itemData":{"id":2262,"type":"book","abstract":"We - the users turned creators and distributors of content - are TIME’s Person of the Year 2006, and AdAge’s Advertising Agency of the Year 2007. We form a new Generation C. We have MySpace, YouTube, and OurMedia; we run social software, and drive the development of Web 2.0. But beyond the hype, what’s really going on? In this groundbreaking exploration of our developing participatory online culture, Axel Bruns establishes the core principles which drive the rise of collaborative content creation in environments, from open source through blogs and Wikipedia to Second Life. This book shows that what’s emerging here is no longer just a new form of content production, but a new process for the continuous creation and extension of knowledge and art by collaborative communities: produsage. The implications of the gradual shift from production to produsage are profound, and will affect the very core of our culture, economy, society, and democracy.","edition":"1st New edition edition","event-place":"New York","ISBN":"978-0-8204-8866-0","language":"English","note":"ZSCC: 0004081","number-of-pages":"418","publisher":"Peter Lang","publisher-place":"New York","source":"Google Scholar","title":"Blogs, Wikipedia, Second Life, and Beyond: From Production to Produsage","title-short":"Blogs, Wikipedia, Second Life, and Beyond","URL":"https://books.google.com/books?hl=en&amp;lr=&amp;id=oj2A68UIHpkC&amp;oi=fnd&amp;pg=PR11&amp;ots=z10_3c6HKu&amp;sig=7ls69N-JxvyIOIqelMWUWnZ1VWk","volume":"45","author":[{"family":"Bruns","given":"Axel"}],"accessed":{"date-parts":[["2016",3,23]]},"issued":{"date-parts":[["2008"]]},"citation-key":"bruns2008"}}],"schema":"https://github.com/citation-style-language/schema/raw/master/csl-citation.json"} </w:instrText>
      </w:r>
      <w:r w:rsidRPr="00092DDA">
        <w:fldChar w:fldCharType="separate"/>
      </w:r>
      <w:r w:rsidR="00EC2023" w:rsidRPr="00EC2023">
        <w:rPr>
          <w:rFonts w:ascii="Times New Roman" w:hAnsi="Times New Roman" w:cs="Times New Roman"/>
        </w:rPr>
        <w:t>[@bruns2008]</w:t>
      </w:r>
      <w:r w:rsidRPr="00092DDA">
        <w:fldChar w:fldCharType="end"/>
      </w:r>
      <w:r w:rsidRPr="00092DDA">
        <w:t xml:space="preserve">. </w:t>
      </w:r>
      <w:r w:rsidRPr="00092DDA">
        <w:rPr>
          <w:noProof/>
        </w:rPr>
        <w:t>Active IE manifest</w:t>
      </w:r>
      <w:r w:rsidR="00F64977">
        <w:rPr>
          <w:noProof/>
        </w:rPr>
        <w:t>s</w:t>
      </w:r>
      <w:r w:rsidRPr="00092DDA">
        <w:rPr>
          <w:noProof/>
        </w:rPr>
        <w:t xml:space="preserve"> </w:t>
      </w:r>
      <w:r w:rsidR="0045785E">
        <w:rPr>
          <w:noProof/>
        </w:rPr>
        <w:t>as</w:t>
      </w:r>
      <w:r w:rsidRPr="00092DDA">
        <w:rPr>
          <w:noProof/>
        </w:rPr>
        <w:t xml:space="preserve"> </w:t>
      </w:r>
      <w:r w:rsidR="0045785E">
        <w:rPr>
          <w:noProof/>
        </w:rPr>
        <w:t>c</w:t>
      </w:r>
      <w:r w:rsidRPr="00092DDA">
        <w:rPr>
          <w:noProof/>
        </w:rPr>
        <w:t xml:space="preserve">ommenting on news articles </w:t>
      </w:r>
      <w:r w:rsidRPr="00092DDA">
        <w:fldChar w:fldCharType="begin"/>
      </w:r>
      <w:r w:rsidR="00EC2023">
        <w:instrText xml:space="preserve"> ADDIN ZOTERO_ITEM CSL_CITATION {"citationID":"a131s21l906","properties":{"formattedCitation":"[[CSL STYLE ERROR: reference with no printed form.]]","plainCitation":"[[CSL STYLE ERROR: reference with no printed form.]]","noteIndex":0},"citationItems":[{"id":"Q7M2B2lz/doktw2Om","uris":["http://zotero.org/users/2644296/items/ZIQMKZSU"],"itemData":{"id":3051,"type":"post-weblog","title":"How Americans Encounter, Recall and Act Upon Digital News","container-title":"Pew Research Center's Journalism Project","abstract":"A unique study of Americans’ online news habits over the course of a week provides a detailed window into how Americans learn about current events in the digital age.","URL":"http://www.journalism.org/2017/02/09/how-americans-encounter-recall-and-act-upon-digital-news/","note":"00004","author":[{"family":"Mitchell","given":"Amy"},{"family":"Gottfried","given":"Jeffrey"},{"family":"Shearer","given":"Elisa"},{"family":"Lu","given":"Kristine"}],"issued":{"date-parts":[["2017",2,9]]},"accessed":{"date-parts":[["2017",10,25]]}}}],"schema":"https://github.com/citation-style-language/schema/raw/master/csl-citation.json"} </w:instrText>
      </w:r>
      <w:r w:rsidRPr="00092DDA">
        <w:fldChar w:fldCharType="separate"/>
      </w:r>
      <w:r w:rsidR="00EC2023" w:rsidRPr="00EC2023">
        <w:rPr>
          <w:rFonts w:ascii="Times New Roman" w:hAnsi="Times New Roman" w:cs="Times New Roman"/>
        </w:rPr>
        <w:t>[[CSL STYLE ERROR: reference with no printed form.]]</w:t>
      </w:r>
      <w:r w:rsidRPr="00092DDA">
        <w:fldChar w:fldCharType="end"/>
      </w:r>
      <w:r w:rsidRPr="00092DDA">
        <w:rPr>
          <w:noProof/>
        </w:rPr>
        <w:t xml:space="preserve">; </w:t>
      </w:r>
      <w:r w:rsidR="0045785E">
        <w:rPr>
          <w:noProof/>
        </w:rPr>
        <w:t>r</w:t>
      </w:r>
      <w:r w:rsidRPr="00092DDA">
        <w:rPr>
          <w:noProof/>
        </w:rPr>
        <w:t>eacting, sharing</w:t>
      </w:r>
      <w:r w:rsidR="00087192">
        <w:rPr>
          <w:noProof/>
        </w:rPr>
        <w:t>,</w:t>
      </w:r>
      <w:r w:rsidRPr="00092DDA">
        <w:rPr>
          <w:noProof/>
        </w:rPr>
        <w:t xml:space="preserve"> clicking</w:t>
      </w:r>
      <w:r w:rsidR="00087192">
        <w:rPr>
          <w:noProof/>
        </w:rPr>
        <w:t xml:space="preserve"> on</w:t>
      </w:r>
      <w:r w:rsidR="0045785E">
        <w:rPr>
          <w:noProof/>
        </w:rPr>
        <w:t>,</w:t>
      </w:r>
      <w:r w:rsidRPr="00092DDA">
        <w:rPr>
          <w:noProof/>
        </w:rPr>
        <w:t xml:space="preserve"> or commenting on </w:t>
      </w:r>
      <w:r w:rsidR="00CB14D3">
        <w:rPr>
          <w:noProof/>
        </w:rPr>
        <w:t>users’</w:t>
      </w:r>
      <w:r w:rsidRPr="00092DDA">
        <w:rPr>
          <w:noProof/>
        </w:rPr>
        <w:t xml:space="preserve"> posts </w:t>
      </w:r>
      <w:r w:rsidRPr="00092DDA">
        <w:fldChar w:fldCharType="begin"/>
      </w:r>
      <w:r w:rsidR="00EC2023">
        <w:instrText xml:space="preserve"> ADDIN ZOTERO_ITEM CSL_CITATION {"citationID":"xoLyJDH9","properties":{"formattedCitation":"[@facebook.com2016]","plainCitation":"[@facebook.com2016]","noteIndex":0},"citationItems":[{"id":2419,"uris":["http://zotero.org/users/2644296/items/5T64PM3K"],"itemData":{"id":2419,"type":"webpage","container-title":"Facebook.com","note":"00000","title":"Likes, Reach &amp; Engagement","title-short":"Likes, Reach &amp; Engagement","URL":"https://www.facebook.com/help/178043462360087","author":[{"literal":"Facebook.com"}],"accessed":{"date-parts":[["2016",2,28]]},"issued":{"date-parts":[["2016"]]},"citation-key":"facebook.com2016"}}],"schema":"https://github.com/citation-style-language/schema/raw/master/csl-citation.json"} </w:instrText>
      </w:r>
      <w:r w:rsidRPr="00092DDA">
        <w:fldChar w:fldCharType="separate"/>
      </w:r>
      <w:r w:rsidR="00EC2023" w:rsidRPr="00EC2023">
        <w:rPr>
          <w:rFonts w:ascii="Times New Roman" w:hAnsi="Times New Roman" w:cs="Times New Roman"/>
        </w:rPr>
        <w:t>[@facebook.com2016]</w:t>
      </w:r>
      <w:r w:rsidRPr="00092DDA">
        <w:fldChar w:fldCharType="end"/>
      </w:r>
      <w:r w:rsidR="0045785E">
        <w:t>;</w:t>
      </w:r>
      <w:r w:rsidRPr="00092DDA">
        <w:t xml:space="preserve"> </w:t>
      </w:r>
      <w:r w:rsidRPr="00092DDA">
        <w:rPr>
          <w:noProof/>
        </w:rPr>
        <w:t xml:space="preserve">signing and sharing political/policy petitions </w:t>
      </w:r>
      <w:r w:rsidRPr="00092DDA">
        <w:fldChar w:fldCharType="begin"/>
      </w:r>
      <w:r w:rsidR="00EC2023">
        <w:instrText xml:space="preserve"> ADDIN ZOTERO_ITEM CSL_CITATION {"citationID":"a20pjf6q04o","properties":{"formattedCitation":"[@dumas2015; @hagen2016]","plainCitation":"[@dumas2015; @hagen2016]","noteIndex":0},"citationItems":[{"id":2278,"uris":["http://zotero.org/users/2644296/items/9NAJHHR6"],"itemData":{"id":2278,"type":"article-journal","abstract":"This study aims to reveal patterns of e-petition co-signing behavior that are indicative of the political mobilization of online “communities”. We discuss the case of We the People, a US national experiment in the use of social media technology to enable users to propose and solicit support for policy suggestions to the White House. We apply Baumgartner and Jones's work on agenda setting and punctuated equilibrium, which suggests that policy issues may lie dormant for periods of time until some event triggers attention from the media, interest groups, and elected representatives. In the case study presented, we focus on 21 petitions initiated during the week after the Sandy Hook shooting (14–21 December 2012) in opposition to gun control or in support of policy proposals that are alternatives to gun control, which we view as mobilized efforts to maintain stability and equilibrium in a policy system threatening to change. Using market basket analysis and social network analysis we found a core group of petitions in the “support law-abiding gun owners” theme that were highly connected and four “communities” of e-petitioners mobilizing in opposition to change in gun control policies and in favor of alternative proposals.","container-title":"Big Data &amp; Society","DOI":"10/gcdwnd","ISSN":"2053-9517","issue":"2","language":"en","license":"© The Author(s) 2015.           This article is distributed under the terms of the Creative Commons Attribution-NonCommercial 3.0 License (http://www.creativecommons.org/licenses/by-nc/3.0/) which permits non-commercial use, reproduction and distribution of the work without further permission provided the original work is attributed as specified on the SAGE and Open Access page(https://us.sagepub.com/en-us/nam/open-access-at-sage).","note":"ZSCC: 0000028","page":"2053951715598170","source":"bds.sagepub.com","title":"Examining political mobilization of online communities through e-petitioning behavior in We the People","URL":"http://bds.sagepub.com/content/2/2/2053951715598170","volume":"2","author":[{"family":"Dumas","given":"Catherine L."},{"family":"LaManna","given":"Daniel"},{"family":"Harrison","given":"Teresa M."},{"family":"Ravi","given":"S. S."},{"family":"Kotfila","given":"Christopher"},{"family":"Gervais","given":"Norman"},{"family":"Hagen","given":"Loni"},{"family":"Chen","given":"Feng"}],"accessed":{"date-parts":[["2016",4,10]]},"issued":{"date-parts":[["2015",12,1]]},"citation-key":"dumas2015"}},{"id":1932,"uris":["http://zotero.org/users/2644296/items/ZABQMISH"],"itemData":{"id":1932,"type":"article-journal","abstract":"E-petitioning technology platforms elicit the participation of citizens in the policy-making process but at the same time create large volumes of unstructured textual data that are difficult to analyze. Fortunately, computational tools can assist policy analysts in uncovering latent patterns from these large textual datasets. This study uses such computational tools to explore e-petitions, viewing them as persuasive texts with linguistic and semantic features that may be related to the popularity of petitions, as indexed by the number of signatures they attract. Using We the People website data, we analyzed linguistic features, such as extremity and repetition, and semantic features, such as named entities and topics, to determine whether and to what extent they are related to petition popularity. The results show that each block of variables independently explains statistically significant variation in signature accumulation, and that 1) language extremity is persistently and negatively associated with petition popularity, 2) petitions with many names tend not to become popular, and 3) petition popularity is associated with petitions that include topics familiar to the public or about important social events. We believe explorations along these lines will yield useful strategies to address the wicked problem of too much text data and to facilitate the enhancement of public participation in policy-making.","container-title":"Government Information Quarterly","DOI":"10.1016/j.giq.2016.07.006","ISSN":"0740-624X","issue":"4","journalAbbreviation":"Government Information Quarterly","note":"00000","page":"783-795","source":"ScienceDirect","title":"E-petition popularity: Do linguistic and semantic factors matter?","title-short":"E-petition popularity","URL":"http://www.sciencedirect.com/science/article/pii/S0740624X16301253","volume":"33","author":[{"family":"Hagen","given":"Loni"},{"family":"Harrison","given":"Teresa M."},{"family":"Uzuner","given":"Özlem"},{"family":"May","given":"William"},{"family":"Fake","given":"Tim"},{"family":"Katragadda","given":"Satya"}],"issued":{"date-parts":[["2016",10,1]]},"citation-key":"hagen2016"}}],"schema":"https://github.com/citation-style-language/schema/raw/master/csl-citation.json"} </w:instrText>
      </w:r>
      <w:r w:rsidRPr="00092DDA">
        <w:fldChar w:fldCharType="separate"/>
      </w:r>
      <w:r w:rsidR="00EC2023" w:rsidRPr="00EC2023">
        <w:rPr>
          <w:rFonts w:ascii="Times New Roman" w:hAnsi="Times New Roman" w:cs="Times New Roman"/>
        </w:rPr>
        <w:t>[@dumas2015; @hagen2016]</w:t>
      </w:r>
      <w:r w:rsidRPr="00092DDA">
        <w:fldChar w:fldCharType="end"/>
      </w:r>
      <w:r w:rsidR="0045785E">
        <w:t>;</w:t>
      </w:r>
      <w:r w:rsidRPr="00092DDA">
        <w:t xml:space="preserve"> and other forms of </w:t>
      </w:r>
      <w:r w:rsidRPr="00092DDA">
        <w:rPr>
          <w:noProof/>
        </w:rPr>
        <w:t xml:space="preserve">actively participating in digital information interactions </w:t>
      </w:r>
      <w:r w:rsidRPr="00092DDA">
        <w:fldChar w:fldCharType="begin"/>
      </w:r>
      <w:r w:rsidR="00EC2023">
        <w:instrText xml:space="preserve"> ADDIN ZOTERO_ITEM CSL_CITATION {"citationID":"a1h23ft7h2o","properties":{"formattedCitation":"[@dolan2016a; @mccay-peet2016]","plainCitation":"[@dolan2016a; @mccay-peet2016]","noteIndex":0},"citationItems":[{"id":2116,"uris":["http://zotero.org/users/2644296/items/GST7GUPR"],"itemData":{"id":2116,"type":"article-journal","abstract":"The proliferation of social media platforms and corresponding consumer adoption in recent years has precipitated a paradigm shift, significantly altering the ways customers engage with brands. Organisations recognise the social and network value of engagement within social media, and practitioners are endeavouring to build engagement through their social media content. However, theoretically based academic guidance concerning marketing practice and engagement in new media social networks is limited. This article provides a theoretical model to explicate the role of social media content in facilitating engagement behaviour within a social media context. Based on uses and gratifications theory, it provides a model for how an organisation can stimulate positively valenced engagement behaviour through social media and dissuade negatively valenced engagement behaviour in this forum. A typology of social media engagement behaviour is proposed and a series of hypotheses exploring the relationships between social media content and engagement behaviour are presented.","container-title":"Journal of Strategic Marketing","DOI":"10.1080/0965254X.2015.1095222","ISSN":"0965-254X","issue":"3-4","note":"00000","page":"261-277","source":"Taylor and Francis+NEJM","title":"Social media engagement behaviour: a uses and gratifications perspective","title-short":"Social media engagement behaviour","URL":"https://doi.org/10.1080/0965254X.2015.1095222","volume":"24","author":[{"family":"Dolan","given":"Rebecca"},{"family":"Conduit","given":"Jodie"},{"family":"Fahy","given":"John"},{"family":"Goodman","given":"Steve"}],"issued":{"date-parts":[["2016",6,6]]},"citation-key":"dolan2016a"}},{"id":258,"uris":["http://zotero.org/users/2644296/items/QHQYKUGN"],"itemData":{"id":258,"type":"chapter","container-title":"Why Engagement Matters","event-place":"Cham","ISBN":"978-3-319-27444-7","language":"en","note":"00000 \nDOI: 10.1007/978-3-319-27446-1_9\nQID: Q59201110","page":"199-217","publisher":"Springer International Publishing","publisher-place":"Cham","source":"CrossRef","title":"A Model of Social Media Engagement: User Profiles, Gratifications, and Experiences","title-short":"A Model of Social Media Engagement","URL":"http://link.springer.com/10.1007/978-3-319-27446-1_9","editor":[{"family":"O'Brien","given":"Heather"},{"family":"Cairns","given":"Paul"}],"author":[{"family":"McCay-Peet","given":"Lori"},{"family":"Quan-Haase","given":"Anabel"}],"accessed":{"date-parts":[["2017",10,27]]},"issued":{"date-parts":[["2016"]]},"citation-key":"mccay-peet2016"}},{"id":"Q7M2B2lz/S6vHggVs","uris":["http://zotero.org/users/2644296/items/M3RT43TN"],"itemData":{"id":437,"type":"article-journal","title":"Engagement, telepresence and interactivity in online consumer experience: Reconciling scholastic and managerial perspectives","container-title":"Journal of Business Research","collection-title":"Advances in Internet Consumer Behavior&amp; Marketing Strategy","page":"919-925","volume":"63","issue":"9–10","source":"ScienceDirect","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DOI":"10.1016/j.jbusres.2009.05.014","ISSN":"0148-2963","note":"00000","shortTitle":"Engagement, telepresence and interactivity in online consumer experience","journalAbbreviation":"Journal of Business Research","author":[{"family":"Mollen","given":"Anne"},{"family":"Wilson","given":"Hugh"}],"issued":{"date-parts":[["2010",9]]}}}],"schema":"https://github.com/citation-style-language/schema/raw/master/csl-citation.json"} </w:instrText>
      </w:r>
      <w:r w:rsidRPr="00092DDA">
        <w:fldChar w:fldCharType="separate"/>
      </w:r>
      <w:r w:rsidR="00EC2023" w:rsidRPr="00EC2023">
        <w:rPr>
          <w:rFonts w:ascii="Times New Roman" w:hAnsi="Times New Roman" w:cs="Times New Roman"/>
        </w:rPr>
        <w:t>[@dolan2016a; @mccay-peet2016]</w:t>
      </w:r>
      <w:r w:rsidRPr="00092DDA">
        <w:fldChar w:fldCharType="end"/>
      </w:r>
      <w:r w:rsidR="0045785E">
        <w:rPr>
          <w:noProof/>
        </w:rPr>
        <w:t>.</w:t>
      </w:r>
      <w:r w:rsidRPr="00092DDA">
        <w:rPr>
          <w:noProof/>
        </w:rPr>
        <w:t xml:space="preserve"> T</w:t>
      </w:r>
      <w:proofErr w:type="spellStart"/>
      <w:r w:rsidRPr="00092DDA">
        <w:t>hese</w:t>
      </w:r>
      <w:proofErr w:type="spellEnd"/>
      <w:r w:rsidRPr="00092DDA">
        <w:t xml:space="preserve"> behaviors not only transform into comparable </w:t>
      </w:r>
      <w:r w:rsidRPr="00092DDA">
        <w:lastRenderedPageBreak/>
        <w:t>performance metrics and quality indicators</w:t>
      </w:r>
      <w:r w:rsidR="00F64977">
        <w:t xml:space="preserve"> but</w:t>
      </w:r>
      <w:r w:rsidRPr="00092DDA">
        <w:t xml:space="preserve"> also stimulate follow-</w:t>
      </w:r>
      <w:r w:rsidR="0038345F">
        <w:t>up</w:t>
      </w:r>
      <w:r w:rsidRPr="00092DDA">
        <w:t xml:space="preserve"> activities that replicate and expand </w:t>
      </w:r>
      <w:r w:rsidR="00087192">
        <w:t xml:space="preserve">on </w:t>
      </w:r>
      <w:r w:rsidRPr="00092DDA">
        <w:t>information across other channels and technologies</w:t>
      </w:r>
      <w:r w:rsidR="00A86859">
        <w:t xml:space="preserve"> </w:t>
      </w:r>
      <w:r w:rsidR="00A86859">
        <w:fldChar w:fldCharType="begin"/>
      </w:r>
      <w:r w:rsidR="00EC2023">
        <w:instrText xml:space="preserve"> ADDIN ZOTERO_ITEM CSL_CITATION {"citationID":"BtZ7S8bx","properties":{"formattedCitation":"[@bardus2016; @boyle2012; @dolan2016a; @dvir2018c; @perski2017]","plainCitation":"[@bardus2016; @boyle2012; @dolan2016a; @dvir2018c; @perski2017]","noteIndex":0},"citationItems":[{"id":62,"uris":["http://zotero.org/users/2644296/items/JSY4XD3Q"],"itemData":{"id":62,"type":"article-journal","container-title":"International Journal of Behavioral Nutrition and Physical Activity","issue":"1","note":"00000 \npublisher: BioMed Central","page":"1–9","source":"Google Scholar","title":"A review and content analysis of engagement, functionality, aesthetics, information quality, and change techniques in the most popular commercial apps for weight management","volume":"13","author":[{"family":"Bardus","given":"Marco"},{"family":"Beurden","given":"Samantha B.","non-dropping-particle":"van"},{"family":"Smith","given":"Jane R."},{"family":"Abraham","given":"Charles"}],"issued":{"date-parts":[["2016"]]},"citation-key":"bardus2016"},"label":"page"},{"id":2256,"uris":["http://zotero.org/users/2644296/items/ENSDHQI8"],"itemData":{"id":2256,"type":"article-journal","container-title":"Computers in Human Behavior","DOI":"10/fx5phc","issue":"3","note":"ZSCC: 0000440","page":"771–780","source":"Google Scholar","title":"Engagement in digital entertainment games: A systematic review","title-short":"Engagement in digital entertainment games","volume":"28","author":[{"family":"Boyle","given":"Elizabeth A."},{"family":"Connolly","given":"Thomas M."},{"family":"Hainey","given":"Thomas"},{"family":"Boyle","given":"James M."}],"issued":{"date-parts":[["2012"]]},"citation-key":"boyle2012"},"label":"page"},{"id":2116,"uris":["http://zotero.org/users/2644296/items/GST7GUPR"],"itemData":{"id":2116,"type":"article-journal","abstract":"The proliferation of social media platforms and corresponding consumer adoption in recent years has precipitated a paradigm shift, significantly altering the ways customers engage with brands. Organisations recognise the social and network value of engagement within social media, and practitioners are endeavouring to build engagement through their social media content. However, theoretically based academic guidance concerning marketing practice and engagement in new media social networks is limited. This article provides a theoretical model to explicate the role of social media content in facilitating engagement behaviour within a social media context. Based on uses and gratifications theory, it provides a model for how an organisation can stimulate positively valenced engagement behaviour through social media and dissuade negatively valenced engagement behaviour in this forum. A typology of social media engagement behaviour is proposed and a series of hypotheses exploring the relationships between social media content and engagement behaviour are presented.","container-title":"Journal of Strategic Marketing","DOI":"10.1080/0965254X.2015.1095222","ISSN":"0965-254X","issue":"3-4","note":"00000","page":"261-277","source":"Taylor and Francis+NEJM","title":"Social media engagement behaviour: a uses and gratifications perspective","title-short":"Social media engagement behaviour","URL":"https://doi.org/10.1080/0965254X.2015.1095222","volume":"24","author":[{"family":"Dolan","given":"Rebecca"},{"family":"Conduit","given":"Jodie"},{"family":"Fahy","given":"John"},{"family":"Goodman","given":"Steve"}],"issued":{"date-parts":[["2016",6,6]]},"citation-key":"dolan2016a"},"label":"page"},{"id":1876,"uris":["http://zotero.org/users/2644296/items/73TWWMBY"],"itemData":{"id":1876,"type":"article-journal","abstract":"Aim/Purpose\nThis paper describes an empirical examination of how users’ willingness to disclose personal data is influenced by the amount of information provided on landing pages – standalone web pages created explicitly for marketing or advertising campaigns.\n\nBackground\nProvision of information is a central construct in the IS discipline. Content is a term commonly used to describe the information made available by a website or other electronic medium. A pertinent debate among scholars and practitioners relate to the behavioral impact of content volume: Specifically, does a greater amount of information elicit engagement and compliance, or the other way around?\n\nMethodology\nA series of large-scale web experiments (n= 535 and n= 27,900) were conducted employing a between-subjects design and A/B testing. Two variants of landing pages, long and short, were created based on relevant behavioral theories. Both variants included an identical form to collect users’ information, but different amounts of provided content. User traffic was generated using Google AdWords and randomized between the page using Unbounce.com. Relevant usage metrics, such as response rate (called “conversion rate”), location, and visit time were recorded.\n\nContribution\nThis research contributes to the body of knowledge on information provision and its effectiveness and carries practical and theoretical implications to practitioners and scholars in Information Systems, Informing Science, Communications, Digital Marketing, and related fields.\n\nFindings\nAnalyses of results show that the shorter landing pages had significantly higher conversion rates across all locations and times. Findings demonstrate a negative correlation between the content amount and consumer behavior, suggesting that users who had less information were more inclined to provide their data.\n\nRecommendations for Practitioners\nAt a practical level, results can empirically support business practices, design considerations, and content strategy by informing practitioners on the role of content in online commerce.\n\nRecommendation for Researchers\nFindings suggest that the amount of content plays a significant role in online decision making and effective informing. They also contradict prior research on trust, persuasion, and security. This study advances research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s behavior has implications in many domains (civic engagement, health, education, and more). This has relevance to system design and public communication in both online and offline contexts.\n\nFuture Research\nUsing this research as a starting point, future research can examine the impact of content in other contexts, as well as other behavioral drivers (such as demographic data). This can lead to theoretical, methodological, and practical recommendations.","call-number":"40","container-title":"Informing Science: The International Journal of an Emerging Transdiscipline","DOI":"https://doi.org/10.28945/4015","ISSN":"1547-9684, 1521-4672","journalAbbreviation":"InformingSciJ</w:instrText>
      </w:r>
      <w:r w:rsidR="00EC2023">
        <w:rPr>
          <w:cs/>
        </w:rPr>
        <w:instrText>‎</w:instrText>
      </w:r>
      <w:r w:rsidR="00EC2023">
        <w:instrText xml:space="preserve">","language":"en","license":"Creative Commons Attribution-NonCommercial-ShareAlike 4.0 International License (CC-BY-NC-SA)","note":"00000\ntex.ids= dvir2018c\npublisher: Informing Science Institute","page":"019--039","source":"Crossref","title":"When less is more: empirical study of the relation between consumer behavior and information provision on commercial landing pages","title-short":"When less is more","URL":"https://www.informingscience.org/Publications/4015","volume":"21","author":[{"family":"Dvir","given":"Nim"},{"family":"Gafni","given":"Ruti"}],"accessed":{"date-parts":[["2018",4,21]]},"issued":{"date-parts":[["2018"]]},"citation-key":"dvir2018c"},"label":"page"},{"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label":"page"}],"schema":"https://github.com/citation-style-language/schema/raw/master/csl-citation.json"} </w:instrText>
      </w:r>
      <w:r w:rsidR="00A86859">
        <w:fldChar w:fldCharType="separate"/>
      </w:r>
      <w:r w:rsidR="00EC2023" w:rsidRPr="00EC2023">
        <w:rPr>
          <w:rFonts w:ascii="Times New Roman" w:hAnsi="Times New Roman" w:cs="Times New Roman"/>
        </w:rPr>
        <w:t>[@bardus2016; @boyle2012; @dolan2016a; @dvir2018c; @perski2017]</w:t>
      </w:r>
      <w:r w:rsidR="00A86859">
        <w:fldChar w:fldCharType="end"/>
      </w:r>
      <w:r w:rsidRPr="00092DDA">
        <w:t xml:space="preserve">. Such activities have been used as social marketing tools to enhance visibility and extend the reach of information </w:t>
      </w:r>
      <w:r w:rsidR="00573E66">
        <w:t xml:space="preserve">generally </w:t>
      </w:r>
      <w:r w:rsidRPr="00092DDA">
        <w:t xml:space="preserve">or </w:t>
      </w:r>
      <w:r w:rsidR="00573E66">
        <w:t xml:space="preserve">the mission of an </w:t>
      </w:r>
      <w:r w:rsidRPr="00092DDA">
        <w:t xml:space="preserve">organization </w:t>
      </w:r>
      <w:r w:rsidR="00573E66">
        <w:t xml:space="preserve">specifically </w:t>
      </w:r>
      <w:r w:rsidRPr="00092DDA">
        <w:fldChar w:fldCharType="begin"/>
      </w:r>
      <w:r w:rsidR="00EC2023">
        <w:instrText xml:space="preserve"> ADDIN ZOTERO_ITEM CSL_CITATION {"citationID":"L11nW8Wi","properties":{"formattedCitation":"[@xu2019]","plainCitation":"[@xu2019]","noteIndex":0},"citationItems":[{"id":2405,"uris":["http://zotero.org/users/2644296/items/9ZRZJFRY"],"itemData":{"id":2405,"type":"article-journal","abstract":"We propose a research model based on Media Synchronicity Theory (MST) and examine how the use of different symbol sets (e.g., images and text) is related to audience engagement on social media. We include uses and gratifications theory (UGT) in the model to identify task characteristics that are relevant to message recipients in the specific context of community policing. Based on our analyses of Facebook posts by five police departments we find first that, consistent with MST, posts conveying information garner more responses when accompanied by more natural symbol sets, and more textual content is preferred to less, but responses differ depending on the type of engagement: intimacy (likes), interaction (comments), or influence (shares). Second, posts intended for meaning convergence gratify the audience’s socialization and assistance needs and are positively related to intimacy and interaction. Finally, the fit between symbol sets and task characteristics impacts different dimensions of audience engagement. These findings provide empirical support for relying on MST when studying social media and for integrating with UGT to capture contextual task characteristics. We conclude the paper with a discussion of the implications of its findings for theory and offer recommendations for practice.","container-title":"Journal of the Association for Information Systems","DOI":"10.17705/1jais.00543","ISSN":"15369323","journalAbbreviation":"JAIS","language":"en","note":"ZSCC: 0000000[s0]","page":"536-569","source":"DOI.org (Crossref)","title":"Effects of Symbol Sets and Needs Gratifications on Audience Engagement: Contextualizing Police Social Media Communication","title-short":"Effects of Symbol Sets and Needs Gratifications on Audience Engagement","URL":"https://aisel.aisnet.org/jais/vol20/iss5/5","author":[{"family":"Xu","given":"Jennifer"},{"family":"Fedorowicz","given":"Jane"},{"family":"Williams","given":"Christine B."}],"accessed":{"date-parts":[["2020",4,14]]},"issued":{"date-parts":[["2019"]]},"citation-key":"xu2019"}}],"schema":"https://github.com/citation-style-language/schema/raw/master/csl-citation.json"} </w:instrText>
      </w:r>
      <w:r w:rsidRPr="00092DDA">
        <w:fldChar w:fldCharType="separate"/>
      </w:r>
      <w:r w:rsidR="00EC2023" w:rsidRPr="00EC2023">
        <w:rPr>
          <w:rFonts w:ascii="Times New Roman" w:hAnsi="Times New Roman" w:cs="Times New Roman"/>
        </w:rPr>
        <w:t>[@xu2019]</w:t>
      </w:r>
      <w:r w:rsidRPr="00092DDA">
        <w:fldChar w:fldCharType="end"/>
      </w:r>
      <w:r w:rsidRPr="00092DDA">
        <w:t>.</w:t>
      </w:r>
    </w:p>
    <w:p w14:paraId="3AF9857D" w14:textId="154E4AE8" w:rsidR="00501D58" w:rsidRPr="00092DDA" w:rsidRDefault="00501D58">
      <w:pPr>
        <w:pStyle w:val="Heading4"/>
      </w:pPr>
      <w:r w:rsidRPr="00092DDA">
        <w:t xml:space="preserve">IE as perseverance </w:t>
      </w:r>
    </w:p>
    <w:p w14:paraId="1EE0395D" w14:textId="14FE65B2" w:rsidR="00A744B4" w:rsidRDefault="00573E66" w:rsidP="00EC2023">
      <w:pPr>
        <w:rPr>
          <w:lang w:val="es-ES"/>
        </w:rPr>
      </w:pPr>
      <w:r>
        <w:t>IE is associated with</w:t>
      </w:r>
      <w:r w:rsidR="00B96047" w:rsidRPr="00B96047">
        <w:t xml:space="preserve"> a state of awareness (consciousness) and</w:t>
      </w:r>
      <w:r>
        <w:t xml:space="preserve"> its</w:t>
      </w:r>
      <w:r w:rsidR="00B96047" w:rsidRPr="00B96047">
        <w:t xml:space="preserve"> physical manifestations</w:t>
      </w:r>
      <w:r w:rsidR="00B96047">
        <w:t xml:space="preserve"> </w:t>
      </w:r>
      <w:r w:rsidR="00201AAF" w:rsidRPr="00092DDA">
        <w:t xml:space="preserve">that outlive the process that created </w:t>
      </w:r>
      <w:r w:rsidR="00087192">
        <w:t>them</w:t>
      </w:r>
      <w:r w:rsidR="00201AAF" w:rsidRPr="00092DDA">
        <w:t xml:space="preserve">, resulting in </w:t>
      </w:r>
      <w:r w:rsidR="00201AAF">
        <w:t xml:space="preserve">the </w:t>
      </w:r>
      <w:r w:rsidR="00201AAF" w:rsidRPr="00092DDA">
        <w:t>adoption and use of information</w:t>
      </w:r>
      <w:r w:rsidR="00201AAF">
        <w:t xml:space="preserve"> </w:t>
      </w:r>
      <w:r w:rsidR="00B96047">
        <w:fldChar w:fldCharType="begin"/>
      </w:r>
      <w:r w:rsidR="00EC2023">
        <w:instrText xml:space="preserve"> ADDIN ZOTERO_ITEM CSL_CITATION {"citationID":"hvXPSlji","properties":{"formattedCitation":"[@zins2007]","plainCitation":"[@zins2007]","noteIndex":0},"citationItems":[{"id":1137,"uris":["http://zotero.org/users/2644296/items/4XGQVNVF"],"itemData":{"id":1137,"type":"article-journal","container-title":"Journal of the American Society for Information Science and Technology","DOI":"10.1002/asi.20508","ISSN":"15322882, 15322890","issue":"4","language":"en","note":"00000","page":"479-493","source":"CrossRef","title":"Conceptual approaches for defining data, information, and knowledge","URL":"http://doi.wiley.com/10.1002/asi.20508","volume":"58","author":[{"family":"Zins","given":"Chaim"}],"accessed":{"date-parts":[["2015",12,5]]},"issued":{"date-parts":[["2007",2,15]]},"citation-key":"zins2007"}}],"schema":"https://github.com/citation-style-language/schema/raw/master/csl-citation.json"} </w:instrText>
      </w:r>
      <w:r w:rsidR="00B96047">
        <w:fldChar w:fldCharType="separate"/>
      </w:r>
      <w:r w:rsidR="00EC2023" w:rsidRPr="00EC2023">
        <w:rPr>
          <w:rFonts w:ascii="Times New Roman" w:hAnsi="Times New Roman" w:cs="Times New Roman"/>
        </w:rPr>
        <w:t>[@zins2007]</w:t>
      </w:r>
      <w:r w:rsidR="00B96047">
        <w:fldChar w:fldCharType="end"/>
      </w:r>
      <w:r w:rsidR="00B96047" w:rsidRPr="00B96047">
        <w:t xml:space="preserve">. </w:t>
      </w:r>
      <w:r>
        <w:t>As such, it</w:t>
      </w:r>
      <w:r w:rsidR="00501D58" w:rsidRPr="00092DDA">
        <w:t xml:space="preserve"> can be described as the process of information </w:t>
      </w:r>
      <w:r w:rsidR="00501D58" w:rsidRPr="00D70A81">
        <w:rPr>
          <w:i/>
          <w:iCs/>
        </w:rPr>
        <w:t>perseverance</w:t>
      </w:r>
      <w:r w:rsidR="00501D58" w:rsidRPr="00092DDA">
        <w:t xml:space="preserve">, a </w:t>
      </w:r>
      <w:r w:rsidR="00501D58">
        <w:t xml:space="preserve">cognitive dimension </w:t>
      </w:r>
      <w:r w:rsidR="00201AAF">
        <w:t xml:space="preserve">that </w:t>
      </w:r>
      <w:r w:rsidR="00501D58">
        <w:t xml:space="preserve">manifests as </w:t>
      </w:r>
      <w:bookmarkStart w:id="23" w:name="_Hlk98501708"/>
      <w:r w:rsidR="00501D58" w:rsidRPr="00092DDA">
        <w:t>information retention</w:t>
      </w:r>
      <w:r w:rsidR="00F038BC">
        <w:t>,</w:t>
      </w:r>
      <w:r w:rsidR="00501D58" w:rsidRPr="00092DDA">
        <w:t xml:space="preserve"> </w:t>
      </w:r>
      <w:commentRangeStart w:id="24"/>
      <w:r w:rsidR="00501D58" w:rsidRPr="00092DDA">
        <w:t>integration</w:t>
      </w:r>
      <w:r>
        <w:t>,</w:t>
      </w:r>
      <w:r w:rsidR="00501D58" w:rsidRPr="00092DDA">
        <w:t xml:space="preserve"> and influence </w:t>
      </w:r>
      <w:bookmarkEnd w:id="23"/>
      <w:commentRangeEnd w:id="24"/>
      <w:r w:rsidR="00714A19">
        <w:rPr>
          <w:rStyle w:val="CommentReference"/>
        </w:rPr>
        <w:commentReference w:id="24"/>
      </w:r>
      <w:r w:rsidR="00501D58" w:rsidRPr="00092DDA">
        <w:fldChar w:fldCharType="begin"/>
      </w:r>
      <w:r w:rsidR="00EC2023">
        <w:instrText xml:space="preserve"> ADDIN ZOTERO_ITEM CSL_CITATION {"citationID":"65Ip5Flj","properties":{"formattedCitation":"[@obrien2017a; @ritchie1996]","plainCitation":"[@obrien2017a; @ritchie1996]","noteIndex":0},"citationItems":[{"id":1763,"uris":["http://zotero.org/users/2644296/items/HWGRL6AD"],"itemData":{"id":1763,"type":"paper-conference","abstract":"We conducted a study to examine how people interact with and learn from human-interest news stories. Participants engaged with news stories and completed knowledge retention tests to evaluate their ability to remember the content. We analyzed how the stories and the way in which they were presented (audio, video, text) related to knowledge retention. Results demonstrated a complex interaction between topic and knowledge retention, where participants obtained higher scores for the least preferred story. We explored these findings with respect to participants' demographics and user experience.","collection-title":"CHIIR '17","container-title":"Proceedings of the 2017 Conference on Conference Human Information Interaction and Retrieval","DOI":"10.1145/3020165.3020166","event-place":"New York, NY, USA","ISBN":"978-1-4503-4677-1","note":"00000","page":"185–193","publisher":"ACM","publisher-place":"New York, NY, USA","source":"ACM Digital Library","title":"Learning From the News: The Role of Topic, Multimedia and Interest in Knowledge Retention","title-short":"Learning From the News","URL":"http://doi.acm.org/10.1145/3020165.3020166","author":[{"family":"O'Brien","given":"Heather L"},{"family":"McKay","given":"Jocelyn"},{"family":"Vangeest","given":"Jacob"}],"accessed":{"date-parts":[["2017",10,26]]},"issued":{"date-parts":[["2017"]]},"citation-key":"obrien2017a"}},{"id":1538,"uris":["http://zotero.org/users/2644296/items/X6PDPBUI"],"itemData":{"id":1538,"type":"article-journal","container-title":"Preventing School Failure: Alternative Education for Children and Youth","DOI":"10.1080/1045988X.1996.9944681","ISSN":"1045-988X, 1940-4387","issue":"1","language":"en","note":"00033","page":"28-33","source":"CrossRef","title":"Making Information Memorable: Enhanced Knowledge Retention and Recall Through the Elaboration Process","title-short":"Making Information Memorable","URL":"http://www.tandfonline.com/doi/abs/10.1080/1045988X.1996.9944681","volume":"41","author":[{"family":"Ritchie","given":"Donn"},{"family":"Karge","given":"Belinda Dunnick"}],"accessed":{"date-parts":[["2015",10,15]]},"issued":{"date-parts":[["1996",10]]},"citation-key":"ritchie1996"}}],"schema":"https://github.com/citation-style-language/schema/raw/master/csl-citation.json"} </w:instrText>
      </w:r>
      <w:r w:rsidR="00501D58" w:rsidRPr="00092DDA">
        <w:fldChar w:fldCharType="separate"/>
      </w:r>
      <w:r w:rsidR="00EC2023" w:rsidRPr="00EC2023">
        <w:rPr>
          <w:rFonts w:ascii="Times New Roman" w:hAnsi="Times New Roman" w:cs="Times New Roman"/>
        </w:rPr>
        <w:t>[@obrien2017a; @ritchie1996]</w:t>
      </w:r>
      <w:r w:rsidR="00501D58" w:rsidRPr="00092DDA">
        <w:fldChar w:fldCharType="end"/>
      </w:r>
      <w:r w:rsidR="00501D58" w:rsidRPr="00092DDA">
        <w:t xml:space="preserve">. </w:t>
      </w:r>
      <w:r w:rsidR="00501D58" w:rsidRPr="00092DDA">
        <w:rPr>
          <w:noProof/>
        </w:rPr>
        <w:t xml:space="preserve">IE </w:t>
      </w:r>
      <w:r w:rsidR="00501D58" w:rsidRPr="00092DDA">
        <w:t xml:space="preserve">as </w:t>
      </w:r>
      <w:r w:rsidR="00501D58">
        <w:t xml:space="preserve">information retention </w:t>
      </w:r>
      <w:r w:rsidR="00501D58" w:rsidRPr="00092DDA">
        <w:t xml:space="preserve">is often associated with </w:t>
      </w:r>
      <w:r w:rsidR="00201AAF" w:rsidRPr="00092DDA">
        <w:rPr>
          <w:noProof/>
        </w:rPr>
        <w:t>the desire to learn, share</w:t>
      </w:r>
      <w:r w:rsidR="00201AAF">
        <w:rPr>
          <w:noProof/>
        </w:rPr>
        <w:t xml:space="preserve"> knowledge,</w:t>
      </w:r>
      <w:r w:rsidR="00201AAF" w:rsidRPr="00092DDA">
        <w:rPr>
          <w:noProof/>
        </w:rPr>
        <w:t xml:space="preserve"> and stay current</w:t>
      </w:r>
      <w:r w:rsidR="00201AAF">
        <w:rPr>
          <w:noProof/>
        </w:rPr>
        <w:t xml:space="preserve"> with knowledge development</w:t>
      </w:r>
      <w:r w:rsidR="00201AAF" w:rsidRPr="00092DDA">
        <w:rPr>
          <w:noProof/>
        </w:rPr>
        <w:t xml:space="preserve"> </w:t>
      </w:r>
      <w:r w:rsidR="00501D58" w:rsidRPr="00092DDA">
        <w:fldChar w:fldCharType="begin"/>
      </w:r>
      <w:r w:rsidR="00EC2023">
        <w:instrText xml:space="preserve"> ADDIN ZOTERO_ITEM CSL_CITATION {"citationID":"DTtzASsQ","properties":{"formattedCitation":"[@abraham2019; @dewey1998; @dincelli2020]","plainCitation":"[@abraham2019; @dewey1998; @dincelli2020]","noteIndex":0},"citationItems":[{"id":72,"uris":["http://zotero.org/users/2644296/items/DT2U9NKD"],"itemData":{"id":72,"type":"article-journal","container-title":"Computers &amp; Security","note":"publisher: Elsevier","page":"101586","source":"Google Scholar","title":"Evaluating the effectiveness of learner controlled information security training","volume":"87","author":[{"family":"Abraham","given":"Sherly"},{"family":"Chengalur-Smith","given":"Indushobha"}],"issued":{"date-parts":[["2019"]]},"citation-key":"abraham2019"}},{"id":2272,"uris":["http://zotero.org/users/2644296/items/QTDY6IXS"],"itemData":{"id":2272,"type":"book","note":"ZSCC: 0000053","publisher":"Simon and Schuster","source":"Google Scholar","title":"Experience and education","author":[{"family":"Dewey","given":"John"}],"issued":{"date-parts":[["1998"]]},"citation-key":"dewey1998"}},{"id":71,"uris":["http://zotero.org/users/2644296/items/IQPDXDHF"],"itemData":{"id":71,"type":"article-journal","container-title":"European Journal of Information Systems","issue":"6","note":"00001 \npublisher: Taylor &amp; Francis","page":"669–687","source":"Google Scholar","title":"Choose your own training adventure: designing a gamified SETA artefact for improving information security and privacy through interactive storytelling","title-short":"Choose your own training adventure","volume":"29","author":[{"family":"Dincelli","given":"Ersin"},{"family":"Chengalur-Smith","given":"InduShobha"}],"issued":{"date-parts":[["2020"]]},"citation-key":"dincelli2020"}},{"id":"Q7M2B2lz/XHeVeV8s","uris":["http://zotero.org/users/2644296/items/AXMJ5WWF"],"itemData":{"id":782,"type":"paper-conference","title":"Investigating the role of user engagement in digital reading environments","container-title":"Proceedings of the 2016 ACM on Conference on Human Information Interaction and Retrieval","publisher":"ACM","page":"71–80","source":"Google Scholar","URL":"http://dl.acm.org/citation.cfm?id=2854973","note":"00005","author":[{"family":"O'Brien","given":"Heather L."},{"family":"Freund","given":"Luanne"},{"family":"Kopak","given":"Richard"}],"issued":{"date-parts":[["2016"]]},"accessed":{"date-parts":[["2017",5,11]]}}}],"schema":"https://github.com/citation-style-language/schema/raw/master/csl-citation.json"} </w:instrText>
      </w:r>
      <w:r w:rsidR="00501D58" w:rsidRPr="00092DDA">
        <w:fldChar w:fldCharType="separate"/>
      </w:r>
      <w:r w:rsidR="00EC2023" w:rsidRPr="00EC2023">
        <w:rPr>
          <w:rFonts w:ascii="Times New Roman" w:hAnsi="Times New Roman" w:cs="Times New Roman"/>
        </w:rPr>
        <w:t>[@abraham2019; @dewey1998; @dincelli2020]</w:t>
      </w:r>
      <w:r w:rsidR="00501D58" w:rsidRPr="00092DDA">
        <w:fldChar w:fldCharType="end"/>
      </w:r>
      <w:r w:rsidR="00F038BC">
        <w:t xml:space="preserve"> </w:t>
      </w:r>
      <w:r w:rsidR="00501D58" w:rsidRPr="00092DDA">
        <w:fldChar w:fldCharType="begin"/>
      </w:r>
      <w:r w:rsidR="00EC2023">
        <w:instrText xml:space="preserve"> ADDIN ZOTERO_ITEM CSL_CITATION {"citationID":"HebBS4R0","properties":{"formattedCitation":"[@appleton2008; @bomia1997; @chapman2003; @chapman1999; @cole2009; @dvir2015a; @guo2014; @meece1988]","plainCitation":"[@appleton2008; @bomia1997; @chapman2003; @chapman1999; @cole2009; @dvir2015a; @guo2014; @meece1988]","noteIndex":0},"citationItems":[{"id":2098,"uris":["http://zotero.org/users/2644296/items/UH5EM7GQ"],"itemData":{"id":2098,"type":"article-journal","container-title":"Psychology in the Schools","DOI":"10.1002/pits.20303","ISSN":"00333085, 15206807","issue":"5","language":"en","note":"01499","page":"369-386","source":"CrossRef","title":"Student engagement with school: Critical conceptual and methodological issues of the construct","title-short":"Student engagement with school","URL":"http://doi.wiley.com/10.1002/pits.20303","volume":"45","author":[{"family":"Appleton","given":"James J."},{"family":"Christenson","given":"Sandra L."},{"family":"Furlong","given":"Michael J."}],"accessed":{"date-parts":[["2017",10,26]]},"issued":{"date-parts":[["2008",5]]},"citation-key":"appleton2008"},"label":"page"},{"id":2255,"uris":["http://zotero.org/users/2644296/items/7VAC3WCZ"],"itemData":{"id":2255,"type":"article-journal","abstract":"This paper examines intrinsic motivation by reviewing various motivational theories and models and discussing whether research supports the hypothesis that teaching strategies can influence intrinsic motivation. Intrinsic motivation, also known as self-motivation, refers to influences that originate from within a person which cause a person to act or learn. This includes self-concept, self-esteem, self-satisfaction, personal values, and personal/emotional needs and drives. The paper focuses on the theories and models of Biddle, Goudas, and Underwood (1995); Hancock (1995); Keller (1979); Bohlin, Milheim, and Viechnicki (1993); and Bandura (1986) and Pajares (1996), noting the various concepts developed to explain their theories and models. Teaching strategies to support the various concepts are suggested as ways to impact intrinsic motivation in the learner. Various components or concepts of intrinsic motivation revealed through the research include autonomy, expectancy, instrumentality, effort, interest, satisfaction, valence, relevance, and self-efficacy. In examining these concepts and the teaching strategies associated with them, it was determined that specific teaching strategies can have a positive effect on the various concepts related to intrinsic motivation. Teachers must be aware of strategies that will positively affect motivation, using an approach that reinforces student willingness and enthusiasm. (Contains 21 references.) (Author/SM","language":"en","note":"00238","source":"ERIC","title":"The Impact of Teaching Strategies on Intrinsic Motivation","URL":"http://eric.ed.gov/?id=ED418925","author":[{"family":"Bomia","given":"Lisa"},{"family":"Beluzo","given":"Lynne"},{"family":"Demeester","given":"Debra"},{"family":"Elander","given":"Keli"},{"family":"Johnson","given":"Mary"},{"family":"Sheldon","given":"Betty"}],"accessed":{"date-parts":[["2016",3,3]]},"issued":{"date-parts":[["1997"]]},"citation-key":"bomia1997"},"label":"page"},{"id":2263,"uris":["http://zotero.org/users/2644296/items/2GIEWN6D"],"itemData":{"id":2263,"type":"article-journal","container-title":"Practical Assessment","issue":"13","note":"ZSCC: 0000431","page":"1–7","source":"Google Scholar","title":"Alternative approaches to assessing student engagement rates","volume":"8","author":[{"family":"Chapman","given":"Elaine"}],"issued":{"date-parts":[["2003"]]},"citation-key":"chapman2003"},"label":"page"},{"id":2264,"uris":["http://zotero.org/users/2644296/items/5F6Q9A63"],"itemData":{"id":2264,"type":"paper-conference","container-title":"Systems Sciences, 1999. HICSS-32. Proceedings of the 32nd Annual Hawaii International Conference on","note":"ZSCC: 0000115","page":"9–pp","publisher":"IEEE","source":"Google Scholar","title":"Engagement in multimedia training systems","author":[{"family":"Chapman","given":"Peter"},{"family":"Selvarajah","given":"Sanjeebhan"},{"family":"Webster","given":"Jane"}],"issued":{"date-parts":[["1999"]]},"citation-key":"chapman1999"},"label":"page"},{"id":2218,"uris":["http://zotero.org/users/2644296/items/5EXE8G74"],"itemData":{"id":2218,"type":"article-journal","container-title":"Computers &amp; Education","DOI":"10/bzgbxg","ISSN":"03601315","issue":"1","language":"en","note":"ZSCC: 0000711","page":"141-146","source":"CrossRef","title":"Using Wiki technology to support student engagement: Lessons from the trenches","title-short":"Using Wiki technology to support student engagement","URL":"http://linkinghub.elsevier.com/retrieve/pii/S0360131508001061","volume":"52","author":[{"family":"Cole","given":"Melissa"}],"accessed":{"date-parts":[["2018",1,19]]},"issued":{"date-parts":[["2009",1]]},"citation-key":"cole2009"},"label":"page"},{"id":151,"uris":["http://zotero.org/users/2644296/items/9KRIPLJC"],"itemData":{"id":151,"type":"article-journal","abstract":"Online and mobile educational technologies (e-learning and m-learning) have enjoyed one of the fastest adoption rates ever seen in higher education (Gaskell, 2017; L. Johnson, Adams Becker, Estrada, &amp; Freeman, 2015; Snell &amp; Snell-Siddle, 2013). This research aims to study the effects of socially constructed roles, behaviors and activities in present society in online and mobile environments, in particular, gender as a determinant of consumer behavior and decision making. While ethnicity, class, income, age, and other characteristics are all important considerations when studying consumer behavior, this proposal focuses initially on gender, as it has been shown to be significant to consumers' behavior in the online learning environment (Ashong &amp; Commander, 2012; Borun, Schaller, Chambers, &amp; Allison-Bunnell, 2010; Halpern, 2013; Muilenburg &amp; Berge, 2005; Palmer, Bowman, &amp; Harroff, 2012). It also continues to be a leading form of segmentation used by researchers, marketers, and advertisers (Halpern, 2013; McSporran &amp; Young, 2001; Rovai &amp; Baker, 2005). Since gender is socially constructed-and given the social nature of learning-the study will examine how it is manifested in an online learning environment. The study aims to recognize significant gender gaps in three main areas: user engagement, learner satisfaction, and instructional outcomes.","note":"00000\ntex.ids= dvir2015a","source":"Google Scholar","title":"The Influence Of Gender On Consumer</w:instrText>
      </w:r>
      <w:r w:rsidR="00EC2023">
        <w:rPr>
          <w:cs/>
        </w:rPr>
        <w:instrText>‎</w:instrText>
      </w:r>
      <w:r w:rsidR="00EC2023">
        <w:instrText xml:space="preserve"> behavior And Decision Making In Online</w:instrText>
      </w:r>
      <w:r w:rsidR="00EC2023">
        <w:rPr>
          <w:cs/>
        </w:rPr>
        <w:instrText>‎</w:instrText>
      </w:r>
      <w:r w:rsidR="00EC2023">
        <w:instrText xml:space="preserve"> and Mobile Learning</w:instrText>
      </w:r>
      <w:r w:rsidR="00EC2023">
        <w:rPr>
          <w:cs/>
        </w:rPr>
        <w:instrText>‎</w:instrText>
      </w:r>
      <w:r w:rsidR="00EC2023">
        <w:instrText xml:space="preserve"> environments","author":[{"family":"Dvir","given":"Nim"}],"issued":{"date-parts":[["2015"]]},"citation-key":"dvir2015a"}},{"id":2113,"uris":["http://zotero.org/users/2644296/items/7S4MCKZT"],"itemData":{"id":2113,"type":"paper-conference","abstract":"Videos are a widely-used kind of resource for online learning. This paper presents an empirical study of how video production decisions affect student engagement in online educational videos. To our knowledge, ours is the largest-scale study of video engagement to date, using data from 6.9 million video watching sessions across four courses on the edX MOOC platform. We measure engagement by how long students are watching each video, and whether they attempt to answer post-video assessment problems.","collection-title":"L@S '14","container-title":"Proceedings of the First ACM Conference on Learning @ Scale Conference","DOI":"10.1145/2556325.2566239","event-place":"New York, NY, USA","ISBN":"978-1-4503-2669-8","language":"en","note":"00000","page":"41-50","publisher":"ACM Press","publisher-place":"New York, NY, USA","source":"CrossRef","title":"How video production affects student engagement: an empirical study of MOOC videos","title-short":"How video production affects student engagement","URL":"http://dl.acm.org/citation.cfm?doid=2556325.2566239","author":[{"family":"Guo","given":"Philip J."},{"family":"Kim","given":"Juho"},{"family":"Rubin","given":"Rob"}],"accessed":{"date-parts":[["2018",4,14]]},"issued":{"date-parts":[["2014"]]},"citation-key":"guo2014"}},{"id":2120,"uris":["http://zotero.org/users/2644296/items/HJMSS4DJ"],"itemData":{"id":2120,"type":"article-journal","container-title":"Journal of Educational Psychology","DOI":"10.1037/0022-0663.80.4.514","ISSN":"0022-0663","issue":"4","language":"en","note":"00000","page":"514-523","source":"CrossRef","title":"Students' goal orientations and cognitive engagement in classroom activities.","URL":"http://doi.apa.org/getdoi.cfm?doi=10.1037/0022-0663.80.4.514","volume":"80","author":[{"family":"Meece","given":"Judith L."},{"family":"Blumenfeld","given":"Phyllis C."},{"family":"Hoyle","given":"Rick H."}],"issued":{"date-parts":[["1988"]]},"citation-key":"meece1988"},"label":"page"}],"schema":"https://github.com/citation-style-language/schema/raw/master/csl-citation.json"} </w:instrText>
      </w:r>
      <w:r w:rsidR="00501D58" w:rsidRPr="00092DDA">
        <w:fldChar w:fldCharType="separate"/>
      </w:r>
      <w:r w:rsidR="00EC2023" w:rsidRPr="00EC2023">
        <w:rPr>
          <w:rFonts w:ascii="Times New Roman" w:hAnsi="Times New Roman" w:cs="Times New Roman"/>
        </w:rPr>
        <w:t>[@appleton2008; @bomia1997; @chapman2003; @chapman1999; @cole2009; @dvir2015a; @guo2014; @meece1988]</w:t>
      </w:r>
      <w:r w:rsidR="00501D58" w:rsidRPr="00092DDA">
        <w:fldChar w:fldCharType="end"/>
      </w:r>
      <w:r w:rsidR="00501D58" w:rsidRPr="00C50E80">
        <w:rPr>
          <w:lang w:val="es-ES"/>
        </w:rPr>
        <w:t xml:space="preserve">. </w:t>
      </w:r>
    </w:p>
    <w:p w14:paraId="225E6DF5" w14:textId="2C0506CA" w:rsidR="00B0383F" w:rsidRDefault="00B0383F" w:rsidP="00EC2023">
      <w:pPr>
        <w:rPr>
          <w:lang w:val="es-ES"/>
        </w:rPr>
      </w:pPr>
      <w:r>
        <w:t>In the education domain</w:t>
      </w:r>
      <w:r w:rsidRPr="00092DDA">
        <w:t xml:space="preserve">, </w:t>
      </w:r>
      <w:r>
        <w:t xml:space="preserve">IE manifests as </w:t>
      </w:r>
      <w:r w:rsidRPr="00092DDA">
        <w:t xml:space="preserve">cognitive interaction with </w:t>
      </w:r>
      <w:r>
        <w:t xml:space="preserve">pedagogical </w:t>
      </w:r>
      <w:r w:rsidRPr="00092DDA">
        <w:t>materia</w:t>
      </w:r>
      <w:r>
        <w:t>ls</w:t>
      </w:r>
      <w:r w:rsidRPr="00092DDA">
        <w:t>, activities, communit</w:t>
      </w:r>
      <w:r>
        <w:t>ies</w:t>
      </w:r>
      <w:r w:rsidRPr="00092DDA">
        <w:t xml:space="preserve">, </w:t>
      </w:r>
      <w:r>
        <w:t>and</w:t>
      </w:r>
      <w:r w:rsidRPr="00092DDA">
        <w:t xml:space="preserve"> experiences </w:t>
      </w:r>
      <w:r w:rsidRPr="00092DDA">
        <w:fldChar w:fldCharType="begin"/>
      </w:r>
      <w:r w:rsidR="00EC2023">
        <w:instrText xml:space="preserve"> ADDIN ZOTERO_ITEM CSL_CITATION {"citationID":"BZ7XT85A","properties":{"formattedCitation":"[@abraham2019; @appleton2008; @bomia1997; @cole2009; @dincelli2020; @dvir2015a; @meece1988]","plainCitation":"[@abraham2019; @appleton2008; @bomia1997; @cole2009; @dincelli2020; @dvir2015a; @meece1988]","noteIndex":0},"citationItems":[{"id":72,"uris":["http://zotero.org/users/2644296/items/DT2U9NKD"],"itemData":{"id":72,"type":"article-journal","container-title":"Computers &amp; Security","note":"publisher: Elsevier","page":"101586","source":"Google Scholar","title":"Evaluating the effectiveness of learner controlled information security training","volume":"87","author":[{"family":"Abraham","given":"Sherly"},{"family":"Chengalur-Smith","given":"Indushobha"}],"issued":{"date-parts":[["2019"]]},"citation-key":"abraham2019"}},{"id":2098,"uris":["http://zotero.org/users/2644296/items/UH5EM7GQ"],"itemData":{"id":2098,"type":"article-journal","container-title":"Psychology in the Schools","DOI":"10.1002/pits.20303","ISSN":"00333085, 15206807","issue":"5","language":"en","note":"01499","page":"369-386","source":"CrossRef","title":"Student engagement with school: Critical conceptual and methodological issues of the construct","title-short":"Student engagement with school","URL":"http://doi.wiley.com/10.1002/pits.20303","volume":"45","author":[{"family":"Appleton","given":"James J."},{"family":"Christenson","given":"Sandra L."},{"family":"Furlong","given":"Michael J."}],"accessed":{"date-parts":[["2017",10,26]]},"issued":{"date-parts":[["2008",5]]},"citation-key":"appleton2008"},"label":"page"},{"id":2255,"uris":["http://zotero.org/users/2644296/items/7VAC3WCZ"],"itemData":{"id":2255,"type":"article-journal","abstract":"This paper examines intrinsic motivation by reviewing various motivational theories and models and discussing whether research supports the hypothesis that teaching strategies can influence intrinsic motivation. Intrinsic motivation, also known as self-motivation, refers to influences that originate from within a person which cause a person to act or learn. This includes self-concept, self-esteem, self-satisfaction, personal values, and personal/emotional needs and drives. The paper focuses on the theories and models of Biddle, Goudas, and Underwood (1995); Hancock (1995); Keller (1979); Bohlin, Milheim, and Viechnicki (1993); and Bandura (1986) and Pajares (1996), noting the various concepts developed to explain their theories and models. Teaching strategies to support the various concepts are suggested as ways to impact intrinsic motivation in the learner. Various components or concepts of intrinsic motivation revealed through the research include autonomy, expectancy, instrumentality, effort, interest, satisfaction, valence, relevance, and self-efficacy. In examining these concepts and the teaching strategies associated with them, it was determined that specific teaching strategies can have a positive effect on the various concepts related to intrinsic motivation. Teachers must be aware of strategies that will positively affect motivation, using an approach that reinforces student willingness and enthusiasm. (Contains 21 references.) (Author/SM","language":"en","note":"00238","source":"ERIC","title":"The Impact of Teaching Strategies on Intrinsic Motivation","URL":"http://eric.ed.gov/?id=ED418925","author":[{"family":"Bomia","given":"Lisa"},{"family":"Beluzo","given":"Lynne"},{"family":"Demeester","given":"Debra"},{"family":"Elander","given":"Keli"},{"family":"Johnson","given":"Mary"},{"family":"Sheldon","given":"Betty"}],"accessed":{"date-parts":[["2016",3,3]]},"issued":{"date-parts":[["1997"]]},"citation-key":"bomia1997"},"label":"page"},{"id":2218,"uris":["http://zotero.org/users/2644296/items/5EXE8G74"],"itemData":{"id":2218,"type":"article-journal","container-title":"Computers &amp; Education","DOI":"10/bzgbxg","ISSN":"03601315","issue":"1","language":"en","note":"ZSCC: 0000711","page":"141-146","source":"CrossRef","title":"Using Wiki technology to support student engagement: Lessons from the trenches","title-short":"Using Wiki technology to support student engagement","URL":"http://linkinghub.elsevier.com/retrieve/pii/S0360131508001061","volume":"52","author":[{"family":"Cole","given":"Melissa"}],"accessed":{"date-parts":[["2018",1,19]]},"issued":{"date-parts":[["2009",1]]},"citation-key":"cole2009"},"label":"page"},{"id":71,"uris":["http://zotero.org/users/2644296/items/IQPDXDHF"],"itemData":{"id":71,"type":"article-journal","container-title":"European Journal of Information Systems","issue":"6","note":"00001 \npublisher: Taylor &amp; Francis","page":"669–687","source":"Google Scholar","title":"Choose your own training adventure: designing a gamified SETA artefact for improving information security and privacy through interactive storytelling","title-short":"Choose your own training adventure","volume":"29","author":[{"family":"Dincelli","given":"Ersin"},{"family":"Chengalur-Smith","given":"InduShobha"}],"issued":{"date-parts":[["2020"]]},"citation-key":"dincelli2020"}},{"id":151,"uris":["http://zotero.org/users/2644296/items/9KRIPLJC"],"itemData":{"id":151,"type":"article-journal","abstract":"Online and mobile educational technologies (e-learning and m-learning) have enjoyed one of the fastest adoption rates ever seen in higher education (Gaskell, 2017; L. Johnson, Adams Becker, Estrada, &amp; Freeman, 2015; Snell &amp; Snell-Siddle, 2013). This research aims to study the effects of socially constructed roles, behaviors and activities in present society in online and mobile environments, in particular, gender as a determinant of consumer behavior and decision making. While ethnicity, class, income, age, and other characteristics are all important considerations when studying consumer behavior, this proposal focuses initially on gender, as it has been shown to be significant to consumers' behavior in the online learning environment (Ashong &amp; Commander, 2012; Borun, Schaller, Chambers, &amp; Allison-Bunnell, 2010; Halpern, 2013; Muilenburg &amp; Berge, 2005; Palmer, Bowman, &amp; Harroff, 2012). It also continues to be a leading form of segmentation used by researchers, marketers, and advertisers (Halpern, 2013; McSporran &amp; Young, 2001; Rovai &amp; Baker, 2005). Since gender is socially constructed-and given the social nature of learning-the study will examine how it is manifested in an online learning environment. The study aims to recognize significant gender gaps in three main areas: user engagement, learner satisfaction, and instructional outcomes.","note":"00000\ntex.ids= dvir2015a","source":"Google Scholar","title":"The Influence Of Gender On Consumer</w:instrText>
      </w:r>
      <w:r w:rsidR="00EC2023">
        <w:rPr>
          <w:cs/>
        </w:rPr>
        <w:instrText>‎</w:instrText>
      </w:r>
      <w:r w:rsidR="00EC2023">
        <w:instrText xml:space="preserve"> behavior And Decision Making In Online</w:instrText>
      </w:r>
      <w:r w:rsidR="00EC2023">
        <w:rPr>
          <w:cs/>
        </w:rPr>
        <w:instrText>‎</w:instrText>
      </w:r>
      <w:r w:rsidR="00EC2023">
        <w:instrText xml:space="preserve"> and Mobile Learning</w:instrText>
      </w:r>
      <w:r w:rsidR="00EC2023">
        <w:rPr>
          <w:cs/>
        </w:rPr>
        <w:instrText>‎</w:instrText>
      </w:r>
      <w:r w:rsidR="00EC2023">
        <w:instrText xml:space="preserve"> environments","author":[{"family":"Dvir","given":"Nim"}],"issued":{"date-parts":[["2015"]]},"citation-key":"dvir2015a"}},{"id":2120,"uris":["http://zotero.org/users/2644296/items/HJMSS4DJ"],"itemData":{"id":2120,"type":"article-journal","container-title":"Journal of Educational Psychology","DOI":"10.1037/0022-0663.80.4.514","ISSN":"0022-0663","issue":"4","language":"en","note":"00000","page":"514-523","source":"CrossRef","title":"Students' goal orientations and cognitive engagement in classroom activities.","URL":"http://doi.apa.org/getdoi.cfm?doi=10.1037/0022-0663.80.4.514","volume":"80","author":[{"family":"Meece","given":"Judith L."},{"family":"Blumenfeld","given":"Phyllis C."},{"family":"Hoyle","given":"Rick H."}],"issued":{"date-parts":[["1988"]]},"citation-key":"meece1988"},"label":"page"}],"schema":"https://github.com/citation-style-language/schema/raw/master/csl-citation.json"} </w:instrText>
      </w:r>
      <w:r w:rsidRPr="00092DDA">
        <w:fldChar w:fldCharType="separate"/>
      </w:r>
      <w:r w:rsidR="00EC2023" w:rsidRPr="00EC2023">
        <w:rPr>
          <w:rFonts w:ascii="Times New Roman" w:hAnsi="Times New Roman" w:cs="Times New Roman"/>
        </w:rPr>
        <w:t>[@abraham2019; @appleton2008; @bomia1997; @cole2009; @dincelli2020; @dvir2015a; @meece1988]</w:t>
      </w:r>
      <w:r w:rsidRPr="00092DDA">
        <w:fldChar w:fldCharType="end"/>
      </w:r>
      <w:r w:rsidRPr="008572E1">
        <w:t>.</w:t>
      </w:r>
      <w:r>
        <w:rPr>
          <w:lang w:val="es-ES"/>
        </w:rPr>
        <w:t xml:space="preserve"> </w:t>
      </w:r>
      <w:r w:rsidRPr="00DF533B">
        <w:t>In the</w:t>
      </w:r>
      <w:r>
        <w:t xml:space="preserve"> commercial domain,</w:t>
      </w:r>
      <w:r w:rsidRPr="00DF533B">
        <w:t xml:space="preserve">  </w:t>
      </w:r>
      <w:r w:rsidRPr="00D101F6">
        <w:t>IE manifests as investment</w:t>
      </w:r>
      <w:r w:rsidRPr="00B0383F">
        <w:t xml:space="preserve"> in information interaction and sustained attention and interest</w:t>
      </w:r>
      <w:r>
        <w:t xml:space="preserve"> </w:t>
      </w:r>
      <w:r>
        <w:fldChar w:fldCharType="begin"/>
      </w:r>
      <w:r w:rsidR="00EC2023">
        <w:instrText xml:space="preserve"> ADDIN ZOTERO_ITEM CSL_CITATION {"citationID":"8Fs8Vl9t","properties":{"formattedCitation":"[@obrien2008a; @oestreicher-singer2012]","plainCitation":"[@obrien2008a; @oestreicher-singer2012]","noteIndex":0},"citationItems":[{"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id":2076,"uris":["http://zotero.org/users/2644296/items/25V2WC2D"],"itemData":{"id":2076,"type":"article-journal","abstract":"The content industry has been undergoing a tremendous transformation in the last two decades. We focus in this paper on recent changes in the form of social computing. Although the content industry has implemented social computing to a large extent, it has done so from a techno-centric approach in which social features are viewed as complementary rather than integral to content. This approach does not capitalize on users’ social behavior in the website and does not answer the content industry’s need to elicit payment from consumers. We suggest that both these objectives can be achieved by acknowledging the fusion between content and community, making the social experience central to the content website's digital business strategy. We use data from Last.fm, a site offering both music consumption and online community features. The basic use of Last.fm is free, and premium services are provided for a fixed monthly subscription fee. Although the premium services on Last.fm are mainly aimed at improving the content consumption experience, we find that willingness to pay for premium services is strongly associated with the level of community participation of the user. Drawing from the literature on levels of participation in online communities, we show that consumers’ willingness to pay increases as they climb the so-called ‘ladder of participation’ on the website. Moreover, we find that willingness to pay is more strongly linked to community participation than to the volume of content consumption. We control for self-selection bias by using propensity score matching. We extend our results by estimating a hazard model to study the effect of community activity on the time between joining the website and the subscription decision. Our results suggest that firms whose digital business models remain viable in a world of “freemium” will be those that take a strategic rather than techno-centric view of social media, that integrate social media into the consumption and purchase experience rather than using it merely as a substitute for offline soft marketing. We provide new evidence of the importance of fusing social computing with content delivery and, in the process, lay a foundation for a broader strategic path for the digital content industry in an age of growing user participation.","note":"00000","source":"papers.ssrn.com","title":"Content or Community? A Digital Business Strategy for Content Providers in the Social Age","title-short":"Content or Community?","URL":"https://papers.ssrn.com/sol3/papers.cfm?abstract_id=1536768","author":[{"family":"Oestreicher-Singer","given":"Gal"},{"family":"Zalmanson","given":"Lior"}],"accessed":{"date-parts":[["2017",3,25]]},"issued":{"date-parts":[["2012",7,1]]},"citation-key":"oestreicher-singer2012"}}],"schema":"https://github.com/citation-style-language/schema/raw/master/csl-citation.json"} </w:instrText>
      </w:r>
      <w:r>
        <w:fldChar w:fldCharType="separate"/>
      </w:r>
      <w:r w:rsidR="00EC2023" w:rsidRPr="00EC2023">
        <w:rPr>
          <w:rFonts w:ascii="Times New Roman" w:hAnsi="Times New Roman" w:cs="Times New Roman"/>
        </w:rPr>
        <w:t>[@obrien2008a; @oestreicher-singer2012]</w:t>
      </w:r>
      <w:r>
        <w:fldChar w:fldCharType="end"/>
      </w:r>
      <w:r>
        <w:t>.</w:t>
      </w:r>
    </w:p>
    <w:p w14:paraId="1182EB7F" w14:textId="1AFAF775" w:rsidR="00501D58" w:rsidRDefault="00501D58" w:rsidP="00EC2023">
      <w:r w:rsidRPr="00092DDA">
        <w:t>IE as retention can also be seen as the user’s level of determination</w:t>
      </w:r>
      <w:r w:rsidR="00573E66">
        <w:t xml:space="preserve"> </w:t>
      </w:r>
      <w:r w:rsidR="00DA7A4A">
        <w:t xml:space="preserve">to use </w:t>
      </w:r>
      <w:r w:rsidRPr="00092DDA">
        <w:t>or disposition</w:t>
      </w:r>
      <w:r w:rsidR="00DA7A4A">
        <w:t xml:space="preserve"> toward information</w:t>
      </w:r>
      <w:r w:rsidRPr="00092DDA">
        <w:t>. For example, i</w:t>
      </w:r>
      <w:r w:rsidRPr="00092DDA">
        <w:rPr>
          <w:noProof/>
        </w:rPr>
        <w:t xml:space="preserve">n business contexts, such as e-commerce and marketing, IE as retention is often used to describe </w:t>
      </w:r>
      <w:r w:rsidR="00A744B4">
        <w:rPr>
          <w:noProof/>
        </w:rPr>
        <w:t>the development of</w:t>
      </w:r>
      <w:r w:rsidR="00A744B4" w:rsidRPr="00092DDA">
        <w:rPr>
          <w:noProof/>
        </w:rPr>
        <w:t xml:space="preserve"> </w:t>
      </w:r>
      <w:r w:rsidRPr="00092DDA">
        <w:rPr>
          <w:noProof/>
        </w:rPr>
        <w:t xml:space="preserve">user loyalty </w:t>
      </w:r>
      <w:r w:rsidRPr="00092DDA">
        <w:fldChar w:fldCharType="begin"/>
      </w:r>
      <w:r w:rsidR="00EC2023">
        <w:instrText xml:space="preserve"> ADDIN ZOTERO_ITEM CSL_CITATION {"citationID":"a255inmnl0","properties":{"formattedCitation":"[@koufaris2002; @oestreicher-singer2012]","plainCitation":"[@koufaris2002; @oestreicher-singer2012]","noteIndex":0},"citationItems":[{"id":2287,"uris":["http://zotero.org/users/2644296/items/GXSH3RB2"],"itemData":{"id":2287,"type":"article-journal","abstract":"In this study, we consider the online consumer as both a shopper and a computer user. We test constructs from information systems (Technology Acceptance Model), marketing (Consumer Behavior), and psychology (Flow and Environmental Psychology) in an integrated theoretical framework of online consumer behavior. Specifically, we examine how emotional and cognitive responses to visiting a Web-based store for the first time can influence online consumers' intention to return and their likelihood to make unplanned purchases. The instrumentation shows reasonably good measurement properties and the constructs are validated as a nomological network. A questionnaire-based empirical study is used to test this nomological network. Results confirm the double identity of the online consumer as a shopper and a computer user because both shopping enjoyment and perceived usefulness of the site strongly predict intention to return. Our results on unplanned purchases are not conclusive. We also test some individual and Web site factors that can affect the consumer's emotional and cognitive responses. Product involvement, Web skills, challenges, and use of value-added search mechanisms all have a significant impact on the Web consumer. The study provides a more rounded, albeit partial, view of the online consumer and is a significant steptowards a better understanding of consumer behavior on the Web. The validated metrics should be of use to researchers and practitioners alike.","container-title":"Information systems research","DOI":"10/cj8","ISSN":"1047-7047","issue":"2","journalAbbreviation":"Information Systems Research","note":"00000","page":"205–223","source":"Google Scholar","title":"Applying the technology acceptance model and flow theory to online consumer behavior","URL":"http://pubsonline.informs.org/doi/abs/10.1287/isre.13.2.205.83","volume":"13","author":[{"family":"Koufaris","given":"Marios"}],"accessed":{"date-parts":[["2015",12,30]]},"issued":{"date-parts":[["2002"]]},"citation-key":"koufaris2002"}},{"id":2076,"uris":["http://zotero.org/users/2644296/items/25V2WC2D"],"itemData":{"id":2076,"type":"article-journal","abstract":"The content industry has been undergoing a tremendous transformation in the last two decades. We focus in this paper on recent changes in the form of social computing. Although the content industry has implemented social computing to a large extent, it has done so from a techno-centric approach in which social features are viewed as complementary rather than integral to content. This approach does not capitalize on users’ social behavior in the website and does not answer the content industry’s need to elicit payment from consumers. We suggest that both these objectives can be achieved by acknowledging the fusion between content and community, making the social experience central to the content website's digital business strategy. We use data from Last.fm, a site offering both music consumption and online community features. The basic use of Last.fm is free, and premium services are provided for a fixed monthly subscription fee. Although the premium services on Last.fm are mainly aimed at improving the content consumption experience, we find that willingness to pay for premium services is strongly associated with the level of community participation of the user. Drawing from the literature on levels of participation in online communities, we show that consumers’ willingness to pay increases as they climb the so-called ‘ladder of participation’ on the website. Moreover, we find that willingness to pay is more strongly linked to community participation than to the volume of content consumption. We control for self-selection bias by using propensity score matching. We extend our results by estimating a hazard model to study the effect of community activity on the time between joining the website and the subscription decision. Our results suggest that firms whose digital business models remain viable in a world of “freemium” will be those that take a strategic rather than techno-centric view of social media, that integrate social media into the consumption and purchase experience rather than using it merely as a substitute for offline soft marketing. We provide new evidence of the importance of fusing social computing with content delivery and, in the process, lay a foundation for a broader strategic path for the digital content industry in an age of growing user participation.","note":"00000","source":"papers.ssrn.com","title":"Content or Community? A Digital Business Strategy for Content Providers in the Social Age","title-short":"Content or Community?","URL":"https://papers.ssrn.com/sol3/papers.cfm?abstract_id=1536768","author":[{"family":"Oestreicher-Singer","given":"Gal"},{"family":"Zalmanson","given":"Lior"}],"accessed":{"date-parts":[["2017",3,25]]},"issued":{"date-parts":[["2012",7,1]]},"citation-key":"oestreicher-singer2012"}}],"schema":"https://github.com/citation-style-language/schema/raw/master/csl-citation.json"} </w:instrText>
      </w:r>
      <w:r w:rsidRPr="00092DDA">
        <w:fldChar w:fldCharType="separate"/>
      </w:r>
      <w:r w:rsidR="00EC2023" w:rsidRPr="00EC2023">
        <w:rPr>
          <w:rFonts w:ascii="Times New Roman" w:hAnsi="Times New Roman" w:cs="Times New Roman"/>
        </w:rPr>
        <w:t>[@koufaris2002; @oestreicher-singer2012]</w:t>
      </w:r>
      <w:r w:rsidRPr="00092DDA">
        <w:fldChar w:fldCharType="end"/>
      </w:r>
      <w:r w:rsidR="00A744B4">
        <w:rPr>
          <w:noProof/>
        </w:rPr>
        <w:t xml:space="preserve"> among e</w:t>
      </w:r>
      <w:r w:rsidRPr="00092DDA">
        <w:rPr>
          <w:noProof/>
        </w:rPr>
        <w:t xml:space="preserve">ngaged consumers </w:t>
      </w:r>
      <w:r w:rsidR="00A744B4">
        <w:rPr>
          <w:noProof/>
        </w:rPr>
        <w:t xml:space="preserve">who </w:t>
      </w:r>
      <w:r w:rsidRPr="00092DDA">
        <w:rPr>
          <w:noProof/>
        </w:rPr>
        <w:t xml:space="preserve">exhibit enhanced connection, </w:t>
      </w:r>
      <w:r w:rsidRPr="00092DDA">
        <w:rPr>
          <w:noProof/>
        </w:rPr>
        <w:lastRenderedPageBreak/>
        <w:t>emotional bonding, trust</w:t>
      </w:r>
      <w:r w:rsidR="00573E66">
        <w:rPr>
          <w:noProof/>
        </w:rPr>
        <w:t>,</w:t>
      </w:r>
      <w:r w:rsidRPr="00092DDA">
        <w:rPr>
          <w:noProof/>
        </w:rPr>
        <w:t xml:space="preserve"> and commitment </w:t>
      </w:r>
      <w:r w:rsidRPr="00092DDA">
        <w:fldChar w:fldCharType="begin"/>
      </w:r>
      <w:r w:rsidR="00EC2023">
        <w:instrText xml:space="preserve"> ADDIN ZOTERO_ITEM CSL_CITATION {"citationID":"OTTp8bc8","properties":{"formattedCitation":"[@batra1986; @brodie2013; @brodie2011a; @google2013]","plainCitation":"[@batra1986; @brodie2013; @brodie2011a; @google2013]","noteIndex":0},"citationItems":[{"id":2093,"uris":["http://zotero.org/users/2644296/items/WKFXA2BJ"],"itemData":{"id":2093,"type":"article-journal","abstract":"This article argues that affective responses (ARs) should supplement the cognitive responses more often studied in communication research. ARs are not evaluative responses to an advertisement, but represent the moods and feelings evoked by the ad. The literature on ARs is reviewed, and a typology for such responses is presented. Three ARs are studied empirically; they appear to be antecedents of the attitude towards the ad (Aad) and to have a weak but significant impact on brand attitudes.","container-title":"Journal of Consumer Research","DOI":"10.1086/209063","ISSN":"0093-5301","issue":"2","journalAbbreviation":"J Consum Res","note":"01578","page":"234-249","source":"academic-oup-com.libproxy.albany.edu","title":"Affective Responses Mediating Acceptance of Advertising","URL":"https://academic.oup.com/jcr/article/13/2/234/1846332","volume":"13","author":[{"family":"Batra","given":"Rajeev"},{"family":"Ray","given":"Michael L."}],"accessed":{"date-parts":[["2017",10,30]]},"issued":{"date-parts":[["1986",9,1]]},"citation-key":"batra1986"},"label":"page"},{"id":2223,"uris":["http://zotero.org/users/2644296/items/52FACZYT"],"itemData":{"id":2223,"type":"article-journal","abstract":"In today’s highly dynamic and interactive business environment, the role of “customer engagement” (CE) in cocreating customer experience and value is receiving increasing attention from business practitioners and academics alike. Despite this interest, systematic scholarly inquiry into the concept and its conceptual distinctiveness from other, associated relational concepts has been limited to date. This article explores the theoretical foundations of CE by drawing on relationship marketing theory and the service-dominant (S-D) logic. The analysis also examines the use of the term “engagement” in the social science, management, and marketing academic literatures, as well as in specific business practice applications. Five fundamental propositions (FPs) derived from this analysis are used to develop a general definition of CE, and distinguish the concept from other relational concepts, including “participation” and “involvement.” The five propositions are used in the development of a framework for future research, the undertaking of which would facilitate the subsequent refinement of the conceptual domain of CE. Overall, CE, based on its relational foundations of interactive experience and the cocreation of value, is shown to represent an important concept for research in marketing and service management.","container-title":"Journal of Service Research","DOI":"10/db9zq2","ISSN":"1094-6705, 1552-7379","issue":"3","language":"en","note":"ZSCC: 0002133","page":"252-271","source":"CrossRef","title":"Customer Engagement: Conceptual Domain, Fundamental Propositions, and Implications for Research","title-short":"Customer Engagement","URL":"http://journals.sagepub.com/doi/10.1177/1094670511411703","volume":"14","author":[{"family":"Brodie","given":"Roderick J."},{"family":"Hollebeek","given":"Linda D."},{"family":"Jurić","given":"Biljana"},{"family":"Ilić","given":"Ana"}],"accessed":{"date-parts":[["2018",4,17]]},"issued":{"date-parts":[["2011",8]]},"citation-key":"brodie2011a"},"label":"page"},{"id":2258,"uris":["http://zotero.org/users/2644296/items/9A9FJ5UQ"],"itemData":{"id":2258,"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ntainer-title":"Journal of Business Research","DOI":"10/ct4xx7","ISSN":"01482963","issue":"1","language":"en","note":"01751","page":"105-114","source":"CrossRef","title":"Consumer engagement in a virtual brand community: An exploratory analysis","title-short":"Consumer engagement in a virtual brand community","URL":"http://linkinghub.elsevier.com/retrieve/pii/S0148296311002657","volume":"66","author":[{"family":"Brodie","given":"Roderick J."},{"family":"Ilic","given":"Ana"},{"literal":"Biljana Juric"},{"family":"Hollebeek","given":"Linda"}],"accessed":{"date-parts":[["2016",2,16]]},"issued":{"date-parts":[["2013",1]]},"citation-key":"brodie2013"},"label":"page"},{"id":1224,"uris":["http://zotero.org/users/2644296/items/KCBT94Z4"],"itemData":{"id":1224,"type":"webpage","abstract":"As part of our Engagement Project series, we sat down with VICE co-founder and CEO Shane Smith to talk about breaking convention, making killer content and engaging the right audience. Check out the interview at Think with Google.","container-title":"Think with Google","note":"00000","title":"The Engagement Project: The VICE Guide to Engagement","title-short":"The Engagement Project","URL":"https://www.thinkwithgoogle.com/articles/the-vice-guide-to-engagement.html","author":[{"literal":"Google"}],"accessed":{"date-parts":[["2016",2,29]]},"issued":{"date-parts":[["2013",6]]},"citation-key":"google2013"},"label":"page"}],"schema":"https://github.com/citation-style-language/schema/raw/master/csl-citation.json"} </w:instrText>
      </w:r>
      <w:r w:rsidRPr="00092DDA">
        <w:fldChar w:fldCharType="separate"/>
      </w:r>
      <w:r w:rsidR="00EC2023" w:rsidRPr="00EC2023">
        <w:rPr>
          <w:rFonts w:ascii="Times New Roman" w:hAnsi="Times New Roman" w:cs="Times New Roman"/>
        </w:rPr>
        <w:t>[@batra1986; @brodie2013; @brodie2011a; @google2013]</w:t>
      </w:r>
      <w:r w:rsidRPr="00092DDA">
        <w:fldChar w:fldCharType="end"/>
      </w:r>
      <w:r w:rsidRPr="00092DDA">
        <w:rPr>
          <w:noProof/>
        </w:rPr>
        <w:t>.</w:t>
      </w:r>
      <w:r w:rsidRPr="00092DDA">
        <w:t xml:space="preserve"> </w:t>
      </w:r>
      <w:r w:rsidRPr="00092DDA">
        <w:rPr>
          <w:noProof/>
        </w:rPr>
        <w:t xml:space="preserve">This </w:t>
      </w:r>
      <w:r w:rsidR="00F038BC">
        <w:rPr>
          <w:noProof/>
        </w:rPr>
        <w:t>connection occurs</w:t>
      </w:r>
      <w:r w:rsidRPr="00092DDA">
        <w:rPr>
          <w:noProof/>
        </w:rPr>
        <w:t xml:space="preserve"> over a period of time and is </w:t>
      </w:r>
      <w:r w:rsidR="004B4938">
        <w:rPr>
          <w:noProof/>
        </w:rPr>
        <w:t>associated with adoption and</w:t>
      </w:r>
      <w:r w:rsidRPr="00092DDA">
        <w:rPr>
          <w:noProof/>
        </w:rPr>
        <w:t xml:space="preserve"> recommend</w:t>
      </w:r>
      <w:r w:rsidR="004B4938">
        <w:rPr>
          <w:noProof/>
        </w:rPr>
        <w:t>ation of information</w:t>
      </w:r>
      <w:r w:rsidRPr="00092DDA">
        <w:rPr>
          <w:noProof/>
        </w:rPr>
        <w:t xml:space="preserve"> </w:t>
      </w:r>
      <w:r w:rsidRPr="00092DDA">
        <w:fldChar w:fldCharType="begin"/>
      </w:r>
      <w:r w:rsidR="00EC2023">
        <w:instrText xml:space="preserve"> ADDIN ZOTERO_ITEM CSL_CITATION {"citationID":"iUi191ET","properties":{"formattedCitation":"[@lalmas2014]","plainCitation":"[@lalmas2014]","noteIndex":0},"citationItems":[{"id":2289,"uris":["http://zotero.org/users/2644296/items/85X6IBVQ"],"itemData":{"id":2289,"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URL":"http://www.morganclaypool.com/doi/abs/10.2200/S00605ED1V01Y201410ICR038","volume":"6","author":[{"family":"Lalmas","given":"Mounia"},{"family":"O'Brien","given":"Heather L."},{"family":"Yom-Tov","given":"Elad"}],"accessed":{"date-parts":[["2016",2,20]]},"issued":{"date-parts":[["2014"]]},"citation-key":"lalmas2014"},"label":"page"},{"id":"Q7M2B2lz/yzWzLaD3","uris":["http://zotero.org/users/2644296/items/Z9FGSG4Z"],"itemData":{"id":385,"type":"chapter","title":"Models of user engagement","container-title":"User Modeling, Adaptation, and Personalization","publisher":"Springer","page":"164–175","source":"Google Scholar","URL":"http://link.springer.com/chapter/10.1007/978-3-642-31454-4_14","note":"00000","author":[{"family":"Lehmann","given":"Janette"},{"family":"Lalmas","given":"Mounia"},{"family":"Yom-Tov","given":"Elad"},{"family":"Dupret","given":"Georges"}],"issued":{"date-parts":[["2012"]]},"accessed":{"date-parts":[["2016",2,21]]}},"label":"page"}],"schema":"https://github.com/citation-style-language/schema/raw/master/csl-citation.json"} </w:instrText>
      </w:r>
      <w:r w:rsidRPr="00092DDA">
        <w:fldChar w:fldCharType="separate"/>
      </w:r>
      <w:r w:rsidR="00EC2023" w:rsidRPr="00EC2023">
        <w:rPr>
          <w:rFonts w:ascii="Times New Roman" w:hAnsi="Times New Roman" w:cs="Times New Roman"/>
        </w:rPr>
        <w:t>[@lalmas2014]</w:t>
      </w:r>
      <w:r w:rsidRPr="00092DDA">
        <w:fldChar w:fldCharType="end"/>
      </w:r>
      <w:r w:rsidRPr="00092DDA">
        <w:rPr>
          <w:noProof/>
        </w:rPr>
        <w:t>.</w:t>
      </w:r>
      <w:r w:rsidRPr="00092DDA">
        <w:t xml:space="preserve"> </w:t>
      </w:r>
    </w:p>
    <w:p w14:paraId="0ED83AF1" w14:textId="14CF808B" w:rsidR="00DA7A4A" w:rsidRDefault="00DA7A4A" w:rsidP="003D38C7">
      <w:r>
        <w:t>Table 2 describes the dimensions of IE.</w:t>
      </w:r>
    </w:p>
    <w:p w14:paraId="1CD5A54C" w14:textId="5B836F13" w:rsidR="009F73B4" w:rsidRDefault="009F73B4">
      <w:pPr>
        <w:pStyle w:val="Caption"/>
        <w:keepNext/>
      </w:pPr>
      <w:r>
        <w:t xml:space="preserve">Table </w:t>
      </w:r>
      <w:fldSimple w:instr=" SEQ Table \* ARABIC ">
        <w:r w:rsidR="00652B35">
          <w:rPr>
            <w:noProof/>
          </w:rPr>
          <w:t>2</w:t>
        </w:r>
      </w:fldSimple>
      <w:r>
        <w:t>. Dimensions of I</w:t>
      </w:r>
      <w:r w:rsidR="004B4938">
        <w:t>nformation Engagement</w:t>
      </w:r>
    </w:p>
    <w:tbl>
      <w:tblPr>
        <w:tblStyle w:val="APAReport"/>
        <w:tblW w:w="0" w:type="auto"/>
        <w:tblLook w:val="04A0" w:firstRow="1" w:lastRow="0" w:firstColumn="1" w:lastColumn="0" w:noHBand="0" w:noVBand="1"/>
      </w:tblPr>
      <w:tblGrid>
        <w:gridCol w:w="2318"/>
        <w:gridCol w:w="2315"/>
        <w:gridCol w:w="2319"/>
        <w:gridCol w:w="2318"/>
      </w:tblGrid>
      <w:tr w:rsidR="00501D58" w:rsidRPr="00A7122E" w14:paraId="039C0F50" w14:textId="77777777" w:rsidTr="009F73B4">
        <w:trPr>
          <w:cnfStyle w:val="100000000000" w:firstRow="1" w:lastRow="0" w:firstColumn="0" w:lastColumn="0" w:oddVBand="0" w:evenVBand="0" w:oddHBand="0" w:evenHBand="0" w:firstRowFirstColumn="0" w:firstRowLastColumn="0" w:lastRowFirstColumn="0" w:lastRowLastColumn="0"/>
        </w:trPr>
        <w:tc>
          <w:tcPr>
            <w:tcW w:w="2337" w:type="dxa"/>
          </w:tcPr>
          <w:p w14:paraId="6A998978"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Process</w:t>
            </w:r>
          </w:p>
        </w:tc>
        <w:tc>
          <w:tcPr>
            <w:tcW w:w="2337" w:type="dxa"/>
          </w:tcPr>
          <w:p w14:paraId="1F3BA90C"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Dimension</w:t>
            </w:r>
          </w:p>
        </w:tc>
        <w:tc>
          <w:tcPr>
            <w:tcW w:w="2338" w:type="dxa"/>
          </w:tcPr>
          <w:p w14:paraId="4ED0ECC7"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Expression</w:t>
            </w:r>
          </w:p>
        </w:tc>
        <w:tc>
          <w:tcPr>
            <w:tcW w:w="2338" w:type="dxa"/>
          </w:tcPr>
          <w:p w14:paraId="401869B5"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Evaluation</w:t>
            </w:r>
          </w:p>
        </w:tc>
      </w:tr>
      <w:tr w:rsidR="00501D58" w:rsidRPr="00A7122E" w14:paraId="0D2E96D0" w14:textId="77777777" w:rsidTr="009F73B4">
        <w:tc>
          <w:tcPr>
            <w:tcW w:w="2337" w:type="dxa"/>
          </w:tcPr>
          <w:p w14:paraId="15041947"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Perception</w:t>
            </w:r>
          </w:p>
        </w:tc>
        <w:tc>
          <w:tcPr>
            <w:tcW w:w="2337" w:type="dxa"/>
          </w:tcPr>
          <w:p w14:paraId="594A6885" w14:textId="3C4FBE3C"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 xml:space="preserve">Affective </w:t>
            </w:r>
          </w:p>
        </w:tc>
        <w:tc>
          <w:tcPr>
            <w:tcW w:w="2338" w:type="dxa"/>
          </w:tcPr>
          <w:p w14:paraId="1698AB35" w14:textId="575B91F0" w:rsidR="00501D58" w:rsidRPr="00A7122E" w:rsidRDefault="00A744B4" w:rsidP="00D70A81">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403CB3">
              <w:rPr>
                <w:rFonts w:ascii="Times New Roman" w:hAnsi="Times New Roman" w:cstheme="minorBidi"/>
                <w:sz w:val="20"/>
                <w:szCs w:val="20"/>
              </w:rPr>
              <w:t>M</w:t>
            </w:r>
            <w:r w:rsidR="002A1687" w:rsidRPr="00403CB3">
              <w:rPr>
                <w:rFonts w:ascii="Times New Roman" w:hAnsi="Times New Roman" w:cstheme="minorBidi"/>
                <w:sz w:val="20"/>
                <w:szCs w:val="20"/>
              </w:rPr>
              <w:t>ental impression</w:t>
            </w:r>
            <w:r w:rsidRPr="00403CB3">
              <w:rPr>
                <w:rFonts w:ascii="Times New Roman" w:hAnsi="Times New Roman" w:cstheme="minorBidi"/>
                <w:sz w:val="20"/>
                <w:szCs w:val="20"/>
              </w:rPr>
              <w:t xml:space="preserve"> and</w:t>
            </w:r>
            <w:r w:rsidR="002A1687" w:rsidRPr="00403CB3">
              <w:rPr>
                <w:rFonts w:ascii="Times New Roman" w:hAnsi="Times New Roman" w:cstheme="minorBidi"/>
                <w:sz w:val="20"/>
                <w:szCs w:val="20"/>
              </w:rPr>
              <w:t xml:space="preserve"> interpretation</w:t>
            </w:r>
            <w:r w:rsidR="004B4938" w:rsidRPr="00403CB3">
              <w:rPr>
                <w:rFonts w:ascii="Times New Roman" w:hAnsi="Times New Roman" w:cstheme="minorBidi"/>
                <w:sz w:val="20"/>
                <w:szCs w:val="20"/>
              </w:rPr>
              <w:t xml:space="preserve"> e</w:t>
            </w:r>
            <w:r w:rsidR="002A1687" w:rsidRPr="00403CB3">
              <w:rPr>
                <w:rFonts w:ascii="Times New Roman" w:hAnsi="Times New Roman" w:cstheme="minorBidi"/>
                <w:sz w:val="20"/>
                <w:szCs w:val="20"/>
              </w:rPr>
              <w:t>xpressed</w:t>
            </w:r>
            <w:r w:rsidR="002A1687">
              <w:rPr>
                <w:rFonts w:ascii="Times New Roman" w:hAnsi="Times New Roman" w:cstheme="minorBidi"/>
                <w:sz w:val="20"/>
                <w:szCs w:val="20"/>
              </w:rPr>
              <w:t xml:space="preserve"> in </w:t>
            </w:r>
            <w:r w:rsidR="004B4938">
              <w:rPr>
                <w:rFonts w:ascii="Times New Roman" w:hAnsi="Times New Roman" w:cstheme="minorBidi"/>
                <w:sz w:val="20"/>
                <w:szCs w:val="20"/>
              </w:rPr>
              <w:t>i</w:t>
            </w:r>
            <w:r w:rsidR="00501D58" w:rsidRPr="00A7122E">
              <w:rPr>
                <w:rFonts w:ascii="Times New Roman" w:hAnsi="Times New Roman" w:cstheme="minorBidi"/>
                <w:sz w:val="20"/>
                <w:szCs w:val="20"/>
              </w:rPr>
              <w:t>nvolvement</w:t>
            </w:r>
            <w:r w:rsidR="00DA7A4A">
              <w:rPr>
                <w:rFonts w:ascii="Times New Roman" w:hAnsi="Times New Roman" w:cstheme="minorBidi"/>
                <w:sz w:val="20"/>
                <w:szCs w:val="20"/>
              </w:rPr>
              <w:t xml:space="preserve"> with</w:t>
            </w:r>
            <w:r w:rsidR="00501D58" w:rsidRPr="00A7122E">
              <w:rPr>
                <w:rFonts w:ascii="Times New Roman" w:hAnsi="Times New Roman" w:cstheme="minorBidi"/>
                <w:sz w:val="20"/>
                <w:szCs w:val="20"/>
              </w:rPr>
              <w:t xml:space="preserve">, </w:t>
            </w:r>
            <w:r w:rsidRPr="00A7122E">
              <w:rPr>
                <w:rFonts w:ascii="Times New Roman" w:hAnsi="Times New Roman" w:cstheme="minorBidi"/>
                <w:sz w:val="20"/>
                <w:szCs w:val="20"/>
              </w:rPr>
              <w:t>interes</w:t>
            </w:r>
            <w:r>
              <w:rPr>
                <w:rFonts w:ascii="Times New Roman" w:hAnsi="Times New Roman" w:cstheme="minorBidi"/>
                <w:sz w:val="20"/>
                <w:szCs w:val="20"/>
              </w:rPr>
              <w:t>t</w:t>
            </w:r>
            <w:r w:rsidR="00DA7A4A">
              <w:rPr>
                <w:rFonts w:ascii="Times New Roman" w:hAnsi="Times New Roman" w:cstheme="minorBidi"/>
                <w:sz w:val="20"/>
                <w:szCs w:val="20"/>
              </w:rPr>
              <w:t xml:space="preserve"> in</w:t>
            </w:r>
            <w:r w:rsidR="004B4938">
              <w:rPr>
                <w:rFonts w:ascii="Times New Roman" w:hAnsi="Times New Roman" w:cstheme="minorBidi"/>
                <w:sz w:val="20"/>
                <w:szCs w:val="20"/>
              </w:rPr>
              <w:t>,</w:t>
            </w:r>
            <w:r w:rsidR="00501D58" w:rsidRPr="00A7122E">
              <w:rPr>
                <w:rFonts w:ascii="Times New Roman" w:hAnsi="Times New Roman" w:cstheme="minorBidi"/>
                <w:sz w:val="20"/>
                <w:szCs w:val="20"/>
              </w:rPr>
              <w:t xml:space="preserve"> and intent</w:t>
            </w:r>
            <w:r w:rsidR="00DA7A4A">
              <w:rPr>
                <w:rFonts w:ascii="Times New Roman" w:hAnsi="Times New Roman" w:cstheme="minorBidi"/>
                <w:sz w:val="20"/>
                <w:szCs w:val="20"/>
              </w:rPr>
              <w:t xml:space="preserve"> for the information</w:t>
            </w:r>
            <w:r>
              <w:rPr>
                <w:rFonts w:ascii="Times New Roman" w:hAnsi="Times New Roman" w:cstheme="minorBidi"/>
                <w:sz w:val="20"/>
                <w:szCs w:val="20"/>
              </w:rPr>
              <w:t xml:space="preserve">; </w:t>
            </w:r>
            <w:r w:rsidR="00501D58" w:rsidRPr="00A7122E">
              <w:rPr>
                <w:rFonts w:ascii="Times New Roman" w:hAnsi="Times New Roman" w:cstheme="minorBidi"/>
                <w:sz w:val="20"/>
                <w:szCs w:val="20"/>
              </w:rPr>
              <w:t>relation</w:t>
            </w:r>
            <w:r>
              <w:rPr>
                <w:rFonts w:ascii="Times New Roman" w:hAnsi="Times New Roman" w:cstheme="minorBidi"/>
                <w:sz w:val="20"/>
                <w:szCs w:val="20"/>
              </w:rPr>
              <w:t>ship</w:t>
            </w:r>
            <w:r w:rsidR="00501D58" w:rsidRPr="00A7122E">
              <w:rPr>
                <w:rFonts w:ascii="Times New Roman" w:hAnsi="Times New Roman" w:cstheme="minorBidi"/>
                <w:sz w:val="20"/>
                <w:szCs w:val="20"/>
              </w:rPr>
              <w:t xml:space="preserve"> toward the information</w:t>
            </w:r>
          </w:p>
        </w:tc>
        <w:tc>
          <w:tcPr>
            <w:tcW w:w="2338" w:type="dxa"/>
          </w:tcPr>
          <w:p w14:paraId="79ECD183"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Information experience</w:t>
            </w:r>
          </w:p>
        </w:tc>
      </w:tr>
      <w:tr w:rsidR="00501D58" w:rsidRPr="00A7122E" w14:paraId="2B4CE0AB" w14:textId="77777777" w:rsidTr="009F73B4">
        <w:tc>
          <w:tcPr>
            <w:tcW w:w="2337" w:type="dxa"/>
          </w:tcPr>
          <w:p w14:paraId="4F5C65BB"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Participation</w:t>
            </w:r>
          </w:p>
        </w:tc>
        <w:tc>
          <w:tcPr>
            <w:tcW w:w="2337" w:type="dxa"/>
          </w:tcPr>
          <w:p w14:paraId="26B78B4E"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Behavioral</w:t>
            </w:r>
          </w:p>
        </w:tc>
        <w:tc>
          <w:tcPr>
            <w:tcW w:w="2338" w:type="dxa"/>
          </w:tcPr>
          <w:p w14:paraId="6A67F70A"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Investment in the information interaction</w:t>
            </w:r>
          </w:p>
        </w:tc>
        <w:tc>
          <w:tcPr>
            <w:tcW w:w="2338" w:type="dxa"/>
          </w:tcPr>
          <w:p w14:paraId="317D3451" w14:textId="58650485"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Information exchange</w:t>
            </w:r>
            <w:r w:rsidR="00A744B4">
              <w:rPr>
                <w:rFonts w:ascii="Times New Roman" w:hAnsi="Times New Roman" w:cstheme="minorBidi"/>
                <w:sz w:val="20"/>
                <w:szCs w:val="20"/>
              </w:rPr>
              <w:t>;</w:t>
            </w:r>
            <w:r w:rsidRPr="00A7122E">
              <w:rPr>
                <w:rFonts w:ascii="Times New Roman" w:hAnsi="Times New Roman" w:cstheme="minorBidi"/>
                <w:sz w:val="20"/>
                <w:szCs w:val="20"/>
              </w:rPr>
              <w:t xml:space="preserve"> retrieval and reactions to the information (selection)</w:t>
            </w:r>
          </w:p>
        </w:tc>
      </w:tr>
      <w:tr w:rsidR="00501D58" w:rsidRPr="00A7122E" w14:paraId="05FC59C9" w14:textId="77777777" w:rsidTr="009F73B4">
        <w:tc>
          <w:tcPr>
            <w:tcW w:w="2337" w:type="dxa"/>
          </w:tcPr>
          <w:p w14:paraId="3F53C069" w14:textId="1B0CD731"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Perseverance</w:t>
            </w:r>
          </w:p>
        </w:tc>
        <w:tc>
          <w:tcPr>
            <w:tcW w:w="2337" w:type="dxa"/>
          </w:tcPr>
          <w:p w14:paraId="0B095025" w14:textId="77777777"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Cognitive</w:t>
            </w:r>
          </w:p>
        </w:tc>
        <w:tc>
          <w:tcPr>
            <w:tcW w:w="2338" w:type="dxa"/>
          </w:tcPr>
          <w:p w14:paraId="7F54404D" w14:textId="388E552F"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Integration and influence of the information</w:t>
            </w:r>
          </w:p>
        </w:tc>
        <w:tc>
          <w:tcPr>
            <w:tcW w:w="2338" w:type="dxa"/>
          </w:tcPr>
          <w:p w14:paraId="5E33D843" w14:textId="6CAF483F" w:rsidR="00501D58" w:rsidRPr="00A7122E" w:rsidRDefault="00501D58" w:rsidP="008A67E0">
            <w:pPr>
              <w:pBdr>
                <w:top w:val="none" w:sz="0" w:space="0" w:color="auto"/>
                <w:left w:val="none" w:sz="0" w:space="0" w:color="auto"/>
                <w:bottom w:val="none" w:sz="0" w:space="0" w:color="auto"/>
                <w:right w:val="none" w:sz="0" w:space="0" w:color="auto"/>
                <w:between w:val="none" w:sz="0" w:space="0" w:color="auto"/>
              </w:pBdr>
              <w:spacing w:before="120" w:line="240" w:lineRule="auto"/>
              <w:rPr>
                <w:rFonts w:ascii="Times New Roman" w:hAnsi="Times New Roman" w:cstheme="minorBidi"/>
                <w:sz w:val="20"/>
                <w:szCs w:val="20"/>
              </w:rPr>
            </w:pPr>
            <w:r w:rsidRPr="00A7122E">
              <w:rPr>
                <w:rFonts w:ascii="Times New Roman" w:hAnsi="Times New Roman" w:cstheme="minorBidi"/>
                <w:sz w:val="20"/>
                <w:szCs w:val="20"/>
              </w:rPr>
              <w:t>Employment and endurability (retention and decision</w:t>
            </w:r>
            <w:r w:rsidR="00A744B4">
              <w:rPr>
                <w:rFonts w:ascii="Times New Roman" w:hAnsi="Times New Roman" w:cstheme="minorBidi"/>
                <w:sz w:val="20"/>
                <w:szCs w:val="20"/>
              </w:rPr>
              <w:t>-</w:t>
            </w:r>
            <w:r w:rsidRPr="00A7122E">
              <w:rPr>
                <w:rFonts w:ascii="Times New Roman" w:hAnsi="Times New Roman" w:cstheme="minorBidi"/>
                <w:sz w:val="20"/>
                <w:szCs w:val="20"/>
              </w:rPr>
              <w:t>making)</w:t>
            </w:r>
          </w:p>
        </w:tc>
      </w:tr>
    </w:tbl>
    <w:p w14:paraId="636D986B" w14:textId="77777777" w:rsidR="009775FC" w:rsidRDefault="009775FC" w:rsidP="009775FC">
      <w:pPr>
        <w:pStyle w:val="CommentText"/>
        <w:rPr>
          <w:highlight w:val="yellow"/>
        </w:rPr>
      </w:pPr>
    </w:p>
    <w:p w14:paraId="3C8BA67E" w14:textId="4C59373B" w:rsidR="00501D58" w:rsidRPr="00092DDA" w:rsidRDefault="00501D58" w:rsidP="00372473">
      <w:pPr>
        <w:pStyle w:val="Heading3"/>
      </w:pPr>
      <w:bookmarkStart w:id="25" w:name="_Toc114161220"/>
      <w:r w:rsidRPr="00092DDA">
        <w:t xml:space="preserve">Determinants </w:t>
      </w:r>
      <w:r w:rsidR="004B4938">
        <w:t>of Information Engagement</w:t>
      </w:r>
      <w:bookmarkEnd w:id="25"/>
    </w:p>
    <w:p w14:paraId="547EF202" w14:textId="1CCCCCAE" w:rsidR="00501D58" w:rsidRPr="00092DDA" w:rsidRDefault="00501D58" w:rsidP="00501D58">
      <w:r w:rsidRPr="00092DDA">
        <w:t xml:space="preserve">IE </w:t>
      </w:r>
      <w:r w:rsidR="00A744B4">
        <w:t>is</w:t>
      </w:r>
      <w:r w:rsidRPr="00092DDA">
        <w:t xml:space="preserve"> dependent o</w:t>
      </w:r>
      <w:r w:rsidR="00F64977">
        <w:t>n</w:t>
      </w:r>
      <w:r w:rsidRPr="00092DDA">
        <w:t xml:space="preserve"> myriad factors relating to the task (the information interaction), the system (</w:t>
      </w:r>
      <w:r w:rsidR="00DA7A4A">
        <w:t xml:space="preserve">the </w:t>
      </w:r>
      <w:r w:rsidRPr="00092DDA">
        <w:t>technology)</w:t>
      </w:r>
      <w:r w:rsidR="00A744B4">
        <w:t>,</w:t>
      </w:r>
      <w:r w:rsidRPr="00092DDA">
        <w:t xml:space="preserve"> and the user. These factors include the </w:t>
      </w:r>
      <w:r w:rsidR="00A744B4">
        <w:t>user</w:t>
      </w:r>
      <w:r w:rsidR="004B4938">
        <w:t>’</w:t>
      </w:r>
      <w:r w:rsidR="00A744B4">
        <w:t>s ability</w:t>
      </w:r>
      <w:r w:rsidRPr="00092DDA">
        <w:t xml:space="preserve"> to attend to and become involved in the experience and overall evaluation of the experience</w:t>
      </w:r>
      <w:r w:rsidR="00A744B4">
        <w:t xml:space="preserve">, as well as </w:t>
      </w:r>
      <w:r w:rsidRPr="00092DDA">
        <w:t>the system’s abilit</w:t>
      </w:r>
      <w:r w:rsidR="00275982">
        <w:t>y</w:t>
      </w:r>
      <w:r w:rsidRPr="00092DDA">
        <w:t xml:space="preserve"> to support the experience.</w:t>
      </w:r>
    </w:p>
    <w:p w14:paraId="25172672" w14:textId="288F2D3D" w:rsidR="00501D58" w:rsidRPr="00092DDA" w:rsidRDefault="00501D58" w:rsidP="00EC2023">
      <w:r w:rsidRPr="00092DDA">
        <w:rPr>
          <w:b/>
          <w:bCs/>
        </w:rPr>
        <w:t>User determinants</w:t>
      </w:r>
      <w:r w:rsidR="00F56922">
        <w:rPr>
          <w:b/>
          <w:bCs/>
        </w:rPr>
        <w:t xml:space="preserve"> </w:t>
      </w:r>
      <w:r w:rsidRPr="00092DDA">
        <w:t>include</w:t>
      </w:r>
      <w:r w:rsidRPr="00A72FDD">
        <w:t xml:space="preserve"> intrinsic</w:t>
      </w:r>
      <w:r w:rsidRPr="00092DDA">
        <w:t xml:space="preserve"> variables, </w:t>
      </w:r>
      <w:r w:rsidR="004B4938">
        <w:t>namely</w:t>
      </w:r>
      <w:r w:rsidRPr="00092DDA">
        <w:t xml:space="preserve"> demographics and personal characteristics</w:t>
      </w:r>
      <w:r w:rsidR="004B4938">
        <w:t xml:space="preserve"> </w:t>
      </w:r>
      <w:r w:rsidRPr="00092DDA">
        <w:rPr>
          <w:noProof/>
        </w:rPr>
        <w:t>significantly associated with IE</w:t>
      </w:r>
      <w:r w:rsidR="004B4938">
        <w:rPr>
          <w:noProof/>
        </w:rPr>
        <w:t>,</w:t>
      </w:r>
      <w:r w:rsidR="00F56922">
        <w:rPr>
          <w:noProof/>
        </w:rPr>
        <w:t xml:space="preserve"> includ</w:t>
      </w:r>
      <w:r w:rsidR="004B4938">
        <w:rPr>
          <w:noProof/>
        </w:rPr>
        <w:t>ing</w:t>
      </w:r>
      <w:r w:rsidRPr="00092DDA">
        <w:rPr>
          <w:noProof/>
        </w:rPr>
        <w:t xml:space="preserve"> age </w:t>
      </w:r>
      <w:r w:rsidRPr="00092DDA">
        <w:fldChar w:fldCharType="begin"/>
      </w:r>
      <w:r w:rsidR="00EC2023">
        <w:instrText xml:space="preserve"> ADDIN ZOTERO_ITEM CSL_CITATION {"citationID":"ad93gahkof","properties":{"formattedCitation":"[@perski2017]","plainCitation":"[@perski2017]","noteIndex":0},"citationItems":[{"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schema":"https://github.com/citation-style-language/schema/raw/master/csl-citation.json"} </w:instrText>
      </w:r>
      <w:r w:rsidRPr="00092DDA">
        <w:fldChar w:fldCharType="separate"/>
      </w:r>
      <w:r w:rsidR="00EC2023" w:rsidRPr="00EC2023">
        <w:rPr>
          <w:rFonts w:ascii="Times New Roman" w:hAnsi="Times New Roman" w:cs="Times New Roman"/>
        </w:rPr>
        <w:t>[@perski2017]</w:t>
      </w:r>
      <w:r w:rsidRPr="00092DDA">
        <w:fldChar w:fldCharType="end"/>
      </w:r>
      <w:r w:rsidRPr="00092DDA">
        <w:rPr>
          <w:noProof/>
        </w:rPr>
        <w:t xml:space="preserve">, gender </w:t>
      </w:r>
      <w:r w:rsidRPr="00092DDA">
        <w:fldChar w:fldCharType="begin"/>
      </w:r>
      <w:r w:rsidR="00EC2023">
        <w:instrText xml:space="preserve"> ADDIN ZOTERO_ITEM CSL_CITATION {"citationID":"UJzSpCBc","properties":{"formattedCitation":"[@boyle2012; @dvir2015a; @johnson2011; @ma2011]","plainCitation":"[@boyle2012; @dvir2015a; @johnson2011; @ma2011]","noteIndex":0},"citationItems":[{"id":2256,"uris":["http://zotero.org/users/2644296/items/ENSDHQI8"],"itemData":{"id":2256,"type":"article-journal","container-title":"Computers in Human Behavior","DOI":"10/fx5phc","issue":"3","note":"ZSCC: 0000440","page":"771–780","source":"Google Scholar","title":"Engagement in digital entertainment games: A systematic review","title-short":"Engagement in digital entertainment games","volume":"28","author":[{"family":"Boyle","given":"Elizabeth A."},{"family":"Connolly","given":"Thomas M."},{"family":"Hainey","given":"Thomas"},{"family":"Boyle","given":"James M."}],"issued":{"date-parts":[["2012"]]},"citation-key":"boyle2012"}},{"id":151,"uris":["http://zotero.org/users/2644296/items/9KRIPLJC"],"itemData":{"id":151,"type":"article-journal","abstract":"Online and mobile educational technologies (e-learning and m-learning) have enjoyed one of the fastest adoption rates ever seen in higher education (Gaskell, 2017; L. Johnson, Adams Becker, Estrada, &amp; Freeman, 2015; Snell &amp; Snell-Siddle, 2013). This research aims to study the effects of socially constructed roles, behaviors and activities in present society in online and mobile environments, in particular, gender as a determinant of consumer behavior and decision making. While ethnicity, class, income, age, and other characteristics are all important considerations when studying consumer behavior, this proposal focuses initially on gender, as it has been shown to be significant to consumers' behavior in the online learning environment (Ashong &amp; Commander, 2012; Borun, Schaller, Chambers, &amp; Allison-Bunnell, 2010; Halpern, 2013; Muilenburg &amp; Berge, 2005; Palmer, Bowman, &amp; Harroff, 2012). It also continues to be a leading form of segmentation used by researchers, marketers, and advertisers (Halpern, 2013; McSporran &amp; Young, 2001; Rovai &amp; Baker, 2005). Since gender is socially constructed-and given the social nature of learning-the study will examine how it is manifested in an online learning environment. The study aims to recognize significant gender gaps in three main areas: user engagement, learner satisfaction, and instructional outcomes.","note":"00000\ntex.ids= dvir2015a","source":"Google Scholar","title":"The Influence Of Gender On Consumer</w:instrText>
      </w:r>
      <w:r w:rsidR="00EC2023">
        <w:rPr>
          <w:cs/>
        </w:rPr>
        <w:instrText>‎</w:instrText>
      </w:r>
      <w:r w:rsidR="00EC2023">
        <w:instrText xml:space="preserve"> behavior And Decision Making In Online</w:instrText>
      </w:r>
      <w:r w:rsidR="00EC2023">
        <w:rPr>
          <w:cs/>
        </w:rPr>
        <w:instrText>‎</w:instrText>
      </w:r>
      <w:r w:rsidR="00EC2023">
        <w:instrText xml:space="preserve"> and Mobile Learning</w:instrText>
      </w:r>
      <w:r w:rsidR="00EC2023">
        <w:rPr>
          <w:cs/>
        </w:rPr>
        <w:instrText>‎</w:instrText>
      </w:r>
      <w:r w:rsidR="00EC2023">
        <w:instrText xml:space="preserve"> environments","author":[{"family":"Dvir","given":"Nim"}],"issued":{"date-parts":[["2015"]]},"citation-key":"dvir2015a"}},{"id":1478,"uris":["http://zotero.org/users/2644296/items/WFALKUDY"],"itemData":{"id":1478,"type":"article-journal","container-title":"Journal of Organizational and End User Computing (JOEUC)","issue":"1","note":"00000","page":"79-94","title":"Gender differences in e-learning: Communication, social presence, and learning outcomes","volume":"23","author":[{"family":"Johnson","given":"Richard D."}],"issued":{"date-parts":[["2011"]]},"citation-key":"johnson2011"}},{"id":1477,"uris":["http://zotero.org/users/2644296/items/WV2VEJSA"],"itemData":{"id":1477,"type":"paper-conference","container-title":"International Conference on Hybrid Learning","note":"00000","page":"116-128","publisher":"Springer","title":"Gender differences of knowledge sharing in online learning environment","author":[{"family":"Ma","given":"Will Wai Kit"},{"family":"Yuen","given":"Allan Hoi Kau"}],"issued":{"date-parts":[["2011"]]},"citation-key":"ma2011"}}],"schema":"https://github.com/citation-style-language/schema/raw/master/csl-citation.json"} </w:instrText>
      </w:r>
      <w:r w:rsidRPr="00092DDA">
        <w:fldChar w:fldCharType="separate"/>
      </w:r>
      <w:r w:rsidR="00EC2023" w:rsidRPr="00EC2023">
        <w:rPr>
          <w:rFonts w:ascii="Times New Roman" w:hAnsi="Times New Roman" w:cs="Times New Roman"/>
        </w:rPr>
        <w:t>[@boyle2012; @dvir2015a; @johnson2011; @ma2011]</w:t>
      </w:r>
      <w:r w:rsidRPr="00092DDA">
        <w:fldChar w:fldCharType="end"/>
      </w:r>
      <w:r w:rsidR="00F56922">
        <w:rPr>
          <w:noProof/>
        </w:rPr>
        <w:t>,</w:t>
      </w:r>
      <w:r w:rsidRPr="00092DDA">
        <w:rPr>
          <w:noProof/>
        </w:rPr>
        <w:t xml:space="preserve"> </w:t>
      </w:r>
      <w:r w:rsidR="0059523C">
        <w:rPr>
          <w:noProof/>
        </w:rPr>
        <w:t>p</w:t>
      </w:r>
      <w:r w:rsidRPr="00092DDA">
        <w:rPr>
          <w:noProof/>
        </w:rPr>
        <w:t>rior knowledge</w:t>
      </w:r>
      <w:r w:rsidR="004B4938">
        <w:rPr>
          <w:noProof/>
        </w:rPr>
        <w:t>,</w:t>
      </w:r>
      <w:r w:rsidRPr="00092DDA">
        <w:rPr>
          <w:noProof/>
        </w:rPr>
        <w:t xml:space="preserve"> personal relevance </w:t>
      </w:r>
      <w:r w:rsidRPr="00092DDA">
        <w:fldChar w:fldCharType="begin"/>
      </w:r>
      <w:r w:rsidR="00EC2023">
        <w:instrText xml:space="preserve"> ADDIN ZOTERO_ITEM CSL_CITATION {"citationID":"aglrdt2u8e","properties":{"formattedCitation":"[@arapakis2014a]","plainCitation":"[@arapakis2014a]","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schema":"https://github.com/citation-style-language/schema/raw/master/csl-citation.json"} </w:instrText>
      </w:r>
      <w:r w:rsidRPr="00092DDA">
        <w:fldChar w:fldCharType="separate"/>
      </w:r>
      <w:r w:rsidR="00EC2023" w:rsidRPr="00EC2023">
        <w:rPr>
          <w:rFonts w:ascii="Times New Roman" w:hAnsi="Times New Roman" w:cs="Times New Roman"/>
        </w:rPr>
        <w:t>[@arapakis2014a]</w:t>
      </w:r>
      <w:r w:rsidRPr="00092DDA">
        <w:fldChar w:fldCharType="end"/>
      </w:r>
      <w:r w:rsidR="004B4938">
        <w:rPr>
          <w:noProof/>
        </w:rPr>
        <w:t>,</w:t>
      </w:r>
      <w:r w:rsidR="00F56922">
        <w:rPr>
          <w:noProof/>
        </w:rPr>
        <w:t xml:space="preserve"> </w:t>
      </w:r>
      <w:r w:rsidR="0059523C">
        <w:rPr>
          <w:noProof/>
        </w:rPr>
        <w:t>a</w:t>
      </w:r>
      <w:r w:rsidRPr="00092DDA">
        <w:rPr>
          <w:noProof/>
        </w:rPr>
        <w:t xml:space="preserve">nd </w:t>
      </w:r>
      <w:r w:rsidR="0059523C">
        <w:rPr>
          <w:noProof/>
        </w:rPr>
        <w:t>technolog</w:t>
      </w:r>
      <w:r w:rsidR="00F56922">
        <w:rPr>
          <w:noProof/>
        </w:rPr>
        <w:t xml:space="preserve">ical </w:t>
      </w:r>
      <w:r w:rsidR="006A0706">
        <w:rPr>
          <w:noProof/>
        </w:rPr>
        <w:t>knowledge</w:t>
      </w:r>
      <w:r w:rsidR="00F56922">
        <w:rPr>
          <w:noProof/>
        </w:rPr>
        <w:t xml:space="preserve"> and confidence </w:t>
      </w:r>
      <w:r w:rsidRPr="00092DDA">
        <w:fldChar w:fldCharType="begin"/>
      </w:r>
      <w:r w:rsidR="00EC2023">
        <w:instrText xml:space="preserve"> ADDIN ZOTERO_ITEM CSL_CITATION {"citationID":"a2jcksoab4v","properties":{"formattedCitation":"[@arapakis2014a; @perski2017]","plainCitation":"[@arapakis2014a; @perski2017]","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id":"Q7M2B2lz/doktw2Om","uris":["http://zotero.org/users/2644296/items/ZIQMKZSU"],"itemData":{"id":3051,"type":"post-weblog","title":"How Americans Encounter, Recall and Act Upon Digital News","container-title":"Pew Research Center's Journalism Project","abstract":"A unique study of Americans’ online news habits over the course of a week provides a detailed window into how Americans learn about current events in the digital age.","URL":"http://www.journalism.org/2017/02/09/how-americans-encounter-recall-and-act-upon-digital-news/","note":"00004","author":[{"family":"Mitchell","given":"Amy"},{"family":"Gottfried","given":"Jeffrey"},{"family":"Shearer","given":"Elisa"},{"family":"Lu","given":"Kristine"}],"issued":{"date-parts":[["2017",2,9]]},"accessed":{"date-parts":[["2017",10,25]]}}},{"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schema":"https://github.com/citation-style-language/schema/raw/master/csl-citation.json"} </w:instrText>
      </w:r>
      <w:r w:rsidRPr="00092DDA">
        <w:fldChar w:fldCharType="separate"/>
      </w:r>
      <w:r w:rsidR="00EC2023" w:rsidRPr="00EC2023">
        <w:rPr>
          <w:rFonts w:ascii="Times New Roman" w:hAnsi="Times New Roman" w:cs="Times New Roman"/>
        </w:rPr>
        <w:t>[@arapakis2014a; @perski2017]</w:t>
      </w:r>
      <w:r w:rsidRPr="00092DDA">
        <w:fldChar w:fldCharType="end"/>
      </w:r>
      <w:r w:rsidRPr="00092DDA">
        <w:t xml:space="preserve">. </w:t>
      </w:r>
    </w:p>
    <w:p w14:paraId="042AB697" w14:textId="7822603B" w:rsidR="00501D58" w:rsidRPr="00092DDA" w:rsidRDefault="00501D58" w:rsidP="00EC2023">
      <w:r w:rsidRPr="00092DDA">
        <w:rPr>
          <w:b/>
          <w:bCs/>
        </w:rPr>
        <w:lastRenderedPageBreak/>
        <w:t xml:space="preserve">Task determinants </w:t>
      </w:r>
      <w:r w:rsidRPr="00092DDA">
        <w:t xml:space="preserve">relate to </w:t>
      </w:r>
      <w:r w:rsidR="006A0706">
        <w:t xml:space="preserve">the </w:t>
      </w:r>
      <w:r w:rsidRPr="00092DDA">
        <w:t>user</w:t>
      </w:r>
      <w:r w:rsidR="006A0706">
        <w:t>’</w:t>
      </w:r>
      <w:r w:rsidRPr="00092DDA">
        <w:t xml:space="preserve">s goals and the activities performed to accomplish them. It may </w:t>
      </w:r>
      <w:r w:rsidR="006A0706">
        <w:t>appear intuitive that</w:t>
      </w:r>
      <w:r w:rsidRPr="00092DDA">
        <w:t xml:space="preserve"> different tasks promote different engagement trajectories in different settings, yet this </w:t>
      </w:r>
      <w:r w:rsidR="006A0706">
        <w:t xml:space="preserve">assumption </w:t>
      </w:r>
      <w:r w:rsidRPr="00092DDA">
        <w:t xml:space="preserve">has not been systematically investigated </w:t>
      </w:r>
      <w:r w:rsidRPr="00092DDA">
        <w:fldChar w:fldCharType="begin"/>
      </w:r>
      <w:r w:rsidR="00EC2023">
        <w:instrText xml:space="preserve"> ADDIN ZOTERO_ITEM CSL_CITATION {"citationID":"j7mARqJB","properties":{"formattedCitation":"[@obrien2020]","plainCitation":"[@obrien2020]","noteIndex":0},"citationItems":[{"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schema":"https://github.com/citation-style-language/schema/raw/master/csl-citation.json"} </w:instrText>
      </w:r>
      <w:r w:rsidRPr="00092DDA">
        <w:fldChar w:fldCharType="separate"/>
      </w:r>
      <w:r w:rsidR="00EC2023" w:rsidRPr="00EC2023">
        <w:rPr>
          <w:rFonts w:ascii="Times New Roman" w:hAnsi="Times New Roman" w:cs="Times New Roman"/>
        </w:rPr>
        <w:t>[@obrien2020]</w:t>
      </w:r>
      <w:r w:rsidRPr="00092DDA">
        <w:fldChar w:fldCharType="end"/>
      </w:r>
      <w:r w:rsidRPr="00092DDA">
        <w:t xml:space="preserve">. The </w:t>
      </w:r>
      <w:r w:rsidR="006A0706">
        <w:t xml:space="preserve">differential impacts of the </w:t>
      </w:r>
      <w:r w:rsidRPr="00092DDA">
        <w:t xml:space="preserve">intersection of task characteristics with personal motivations and goals make it challenging to </w:t>
      </w:r>
      <w:r w:rsidR="006A0706">
        <w:t>determine</w:t>
      </w:r>
      <w:r w:rsidR="006A0706" w:rsidRPr="00092DDA">
        <w:t xml:space="preserve"> </w:t>
      </w:r>
      <w:r w:rsidRPr="00092DDA">
        <w:t>which task attributes influence IE. Previous research has highlighted type (e.g</w:t>
      </w:r>
      <w:r w:rsidR="006A0706">
        <w:t xml:space="preserve">., </w:t>
      </w:r>
      <w:r w:rsidRPr="00092DDA">
        <w:t>information</w:t>
      </w:r>
      <w:r w:rsidR="00F64977">
        <w:t>-</w:t>
      </w:r>
      <w:r w:rsidRPr="00092DDA">
        <w:t xml:space="preserve">seeking </w:t>
      </w:r>
      <w:r w:rsidR="006A0706">
        <w:t>or</w:t>
      </w:r>
      <w:r w:rsidRPr="00092DDA">
        <w:t xml:space="preserve"> decision</w:t>
      </w:r>
      <w:r w:rsidR="006A0706">
        <w:t>-making</w:t>
      </w:r>
      <w:r w:rsidRPr="00092DDA">
        <w:t xml:space="preserve">), goal (e.g., concrete or abstract), product (e.g., </w:t>
      </w:r>
      <w:r w:rsidR="006A0706">
        <w:t>format or use</w:t>
      </w:r>
      <w:r w:rsidRPr="00092DDA">
        <w:t xml:space="preserve">), </w:t>
      </w:r>
      <w:r w:rsidR="006A0706">
        <w:t>frequency</w:t>
      </w:r>
      <w:r w:rsidR="006A0706" w:rsidRPr="00092DDA">
        <w:t xml:space="preserve"> </w:t>
      </w:r>
      <w:r w:rsidRPr="00092DDA">
        <w:t xml:space="preserve">(e.g., </w:t>
      </w:r>
      <w:r w:rsidR="006A0706">
        <w:t>discrete or</w:t>
      </w:r>
      <w:r w:rsidRPr="00092DDA">
        <w:t xml:space="preserve"> repetitive), </w:t>
      </w:r>
      <w:r w:rsidR="006A0706">
        <w:t xml:space="preserve">impetus </w:t>
      </w:r>
      <w:r w:rsidRPr="00092DDA">
        <w:t>(e.g., self</w:t>
      </w:r>
      <w:r w:rsidR="006A0706">
        <w:t xml:space="preserve"> or others</w:t>
      </w:r>
      <w:r w:rsidRPr="00092DDA">
        <w:t xml:space="preserve">), and length of time required as task determinants of IE </w:t>
      </w:r>
      <w:r w:rsidRPr="00092DDA">
        <w:fldChar w:fldCharType="begin"/>
      </w:r>
      <w:r w:rsidR="00EC2023">
        <w:instrText xml:space="preserve"> ADDIN ZOTERO_ITEM CSL_CITATION {"citationID":"7tXknG9i","properties":{"formattedCitation":"[@obrien2020]","plainCitation":"[@obrien2020]","noteIndex":0},"citationItems":[{"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schema":"https://github.com/citation-style-language/schema/raw/master/csl-citation.json"} </w:instrText>
      </w:r>
      <w:r w:rsidRPr="00092DDA">
        <w:fldChar w:fldCharType="separate"/>
      </w:r>
      <w:r w:rsidR="00EC2023" w:rsidRPr="00EC2023">
        <w:rPr>
          <w:rFonts w:ascii="Times New Roman" w:hAnsi="Times New Roman" w:cs="Times New Roman"/>
        </w:rPr>
        <w:t>[@obrien2020]</w:t>
      </w:r>
      <w:r w:rsidRPr="00092DDA">
        <w:fldChar w:fldCharType="end"/>
      </w:r>
      <w:r w:rsidRPr="00092DDA">
        <w:t xml:space="preserve">. </w:t>
      </w:r>
    </w:p>
    <w:p w14:paraId="0C2D8A8E" w14:textId="442C0E78" w:rsidR="00A04B34" w:rsidRDefault="00501D58" w:rsidP="00EC2023">
      <w:r w:rsidRPr="00092DDA">
        <w:t xml:space="preserve">Two stable </w:t>
      </w:r>
      <w:r w:rsidR="00742803">
        <w:t xml:space="preserve">task-related </w:t>
      </w:r>
      <w:r w:rsidRPr="00092DDA">
        <w:t xml:space="preserve">determinants are </w:t>
      </w:r>
      <w:r w:rsidRPr="00092DDA">
        <w:rPr>
          <w:b/>
          <w:bCs/>
        </w:rPr>
        <w:t>interest and complexity</w:t>
      </w:r>
      <w:r w:rsidRPr="00092DDA">
        <w:t xml:space="preserve">. </w:t>
      </w:r>
      <w:r w:rsidR="00742803">
        <w:t>Having</w:t>
      </w:r>
      <w:r w:rsidRPr="00092DDA">
        <w:t xml:space="preserve"> demonstrated clear links between interest and IE</w:t>
      </w:r>
      <w:r w:rsidR="00742803">
        <w:t xml:space="preserve"> </w:t>
      </w:r>
      <w:r w:rsidRPr="00092DDA">
        <w:fldChar w:fldCharType="begin"/>
      </w:r>
      <w:r w:rsidR="00EC2023">
        <w:instrText xml:space="preserve"> ADDIN ZOTERO_ITEM CSL_CITATION {"citationID":"7SlUCbT5","properties":{"formattedCitation":"[@arapakis2014a; @obrien2020; @obrien2017a; @obrien2016e]","plainCitation":"[@arapakis2014a; @obrien2020; @obrien2017a; @obrien2016e]","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id":1763,"uris":["http://zotero.org/users/2644296/items/HWGRL6AD"],"itemData":{"id":1763,"type":"paper-conference","abstract":"We conducted a study to examine how people interact with and learn from human-interest news stories. Participants engaged with news stories and completed knowledge retention tests to evaluate their ability to remember the content. We analyzed how the stories and the way in which they were presented (audio, video, text) related to knowledge retention. Results demonstrated a complex interaction between topic and knowledge retention, where participants obtained higher scores for the least preferred story. We explored these findings with respect to participants' demographics and user experience.","collection-title":"CHIIR '17","container-title":"Proceedings of the 2017 Conference on Conference Human Information Interaction and Retrieval","DOI":"10.1145/3020165.3020166","event-place":"New York, NY, USA","ISBN":"978-1-4503-4677-1","note":"00000","page":"185–193","publisher":"ACM","publisher-place":"New York, NY, USA","source":"ACM Digital Library","title":"Learning From the News: The Role of Topic, Multimedia and Interest in Knowledge Retention","title-short":"Learning From the News","URL":"http://doi.acm.org/10.1145/3020165.3020166","author":[{"family":"O'Brien","given":"Heather L"},{"family":"McKay","given":"Jocelyn"},{"family":"Vangeest","given":"Jacob"}],"accessed":{"date-parts":[["2017",10,26]]},"issued":{"date-parts":[["2017"]]},"citation-key":"obrien2017a"}},{"id":1928,"uris":["http://zotero.org/users/2644296/items/YTDV2U5U"],"itemData":{"id":1928,"type":"article-journal","abstract":"We conducted a study in which participants interacted with human-interest news stories in video, audio or text format. We gathered post-task impressions of participants' interest in and curiosity about the stories, and their behavioral intentions to link to related content or recommend the stories to others. We explored the individual and situational dimensions of interest in participants' responses, and how these related to behavioral intentions. We discuss implications for information system and study design.","container-title":"Proceedings of the Association for Information Science and Technology","DOI":"10.1002/pra2.2016.14505301150","ISSN":"2373-9231","issue":"1","journalAbbreviation":"Proc. Assoc. Info. Sci. Tech.","language":"en","note":"00000","page":"1-6","source":"Wiley Online Library","title":"What makes online news interesting? Personal and situational interest and the effect on behavioral intentions","title-short":"What makes online news interesting?","URL":"http://onlinelibrary.wiley.com/doi/10.1002/pra2.2016.14505301150/abstract","volume":"53","author":[{"family":"O'Brien","given":"Heather L."},{"family":"McKay","given":"Jocelyn"}],"accessed":{"date-parts":[["2017",10,26]]},"issued":{"date-parts":[["2016",1,1]]},"citation-key":"obrien2016e"}}],"schema":"https://github.com/citation-style-language/schema/raw/master/csl-citation.json"} </w:instrText>
      </w:r>
      <w:r w:rsidRPr="00092DDA">
        <w:fldChar w:fldCharType="separate"/>
      </w:r>
      <w:r w:rsidR="00EC2023" w:rsidRPr="00EC2023">
        <w:rPr>
          <w:rFonts w:ascii="Times New Roman" w:hAnsi="Times New Roman" w:cs="Times New Roman"/>
        </w:rPr>
        <w:t>[@arapakis2014a; @obrien2020; @obrien2017a; @obrien2016e]</w:t>
      </w:r>
      <w:r w:rsidRPr="00092DDA">
        <w:fldChar w:fldCharType="end"/>
      </w:r>
      <w:r w:rsidR="00742803">
        <w:t xml:space="preserve">, research has shown </w:t>
      </w:r>
      <w:r w:rsidR="00742803">
        <w:rPr>
          <w:bCs/>
        </w:rPr>
        <w:t>interest to</w:t>
      </w:r>
      <w:r w:rsidRPr="00092DDA">
        <w:rPr>
          <w:bCs/>
        </w:rPr>
        <w:t xml:space="preserve"> be crucial in</w:t>
      </w:r>
      <w:r w:rsidRPr="00092DDA">
        <w:t xml:space="preserve"> many </w:t>
      </w:r>
      <w:r w:rsidR="00742803">
        <w:t>information domains</w:t>
      </w:r>
      <w:r w:rsidRPr="00092DDA">
        <w:t xml:space="preserve">, including online news and social media </w:t>
      </w:r>
      <w:r w:rsidRPr="00092DDA">
        <w:fldChar w:fldCharType="begin"/>
      </w:r>
      <w:r w:rsidR="00EC2023">
        <w:instrText xml:space="preserve"> ADDIN ZOTERO_ITEM CSL_CITATION {"citationID":"55tJ9WW6","properties":{"formattedCitation":"[@arapakis2014a; @berger2012]","plainCitation":"[@arapakis2014a; @berger2012]","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id":2225,"uris":["http://zotero.org/users/2644296/items/SIVDY9YZ"],"itemData":{"id":2225,"type":"article-journal","container-title":"Journal of Marketing Research","DOI":"10/fhdtkg","ISSN":"0022-2437","issue":"2","language":"en","note":"ZSCC: 0001965","page":"192-205","source":"CrossRef","title":"What Makes Online Content Viral?","URL":"http://journals.ama.org/doi/abs/10.1509/jmr.10.0353","volume":"49","author":[{"family":"Berger","given":"Jonah"},{"family":"Milkman","given":"Katherine L"}],"accessed":{"date-parts":[["2017",10,29]]},"issued":{"date-parts":[["2012",4]]},"citation-key":"berger2012"}}],"schema":"https://github.com/citation-style-language/schema/raw/master/csl-citation.json"} </w:instrText>
      </w:r>
      <w:r w:rsidRPr="00092DDA">
        <w:fldChar w:fldCharType="separate"/>
      </w:r>
      <w:r w:rsidR="00EC2023" w:rsidRPr="00EC2023">
        <w:rPr>
          <w:rFonts w:ascii="Times New Roman" w:hAnsi="Times New Roman" w:cs="Times New Roman"/>
        </w:rPr>
        <w:t>[@arapakis2014a; @berger2012]</w:t>
      </w:r>
      <w:r w:rsidRPr="00092DDA">
        <w:fldChar w:fldCharType="end"/>
      </w:r>
      <w:r w:rsidRPr="00092DDA">
        <w:t xml:space="preserve">. Task </w:t>
      </w:r>
      <w:r w:rsidR="001A24E1">
        <w:t>c</w:t>
      </w:r>
      <w:r w:rsidRPr="00092DDA">
        <w:t xml:space="preserve">omplexity has also been shown to </w:t>
      </w:r>
      <w:r>
        <w:t>drive</w:t>
      </w:r>
      <w:r w:rsidRPr="00092DDA">
        <w:t xml:space="preserve"> IE, </w:t>
      </w:r>
      <w:r w:rsidR="001A24E1">
        <w:t>with</w:t>
      </w:r>
      <w:r w:rsidR="001A24E1" w:rsidRPr="00092DDA">
        <w:t xml:space="preserve"> </w:t>
      </w:r>
      <w:r w:rsidRPr="00092DDA">
        <w:t>p</w:t>
      </w:r>
      <w:r w:rsidRPr="00092DDA">
        <w:rPr>
          <w:noProof/>
        </w:rPr>
        <w:t>erceived</w:t>
      </w:r>
      <w:r w:rsidRPr="00092DDA">
        <w:t xml:space="preserve"> effort</w:t>
      </w:r>
      <w:r w:rsidRPr="00092DDA">
        <w:rPr>
          <w:b/>
          <w:bCs/>
        </w:rPr>
        <w:t xml:space="preserve"> </w:t>
      </w:r>
      <w:r w:rsidRPr="00092DDA">
        <w:t xml:space="preserve">suggested </w:t>
      </w:r>
      <w:r w:rsidR="001A24E1">
        <w:t>as</w:t>
      </w:r>
      <w:r w:rsidRPr="00092DDA">
        <w:t xml:space="preserve"> a barrier to IE </w:t>
      </w:r>
      <w:r w:rsidRPr="00092DDA">
        <w:fldChar w:fldCharType="begin"/>
      </w:r>
      <w:r w:rsidR="00EC2023">
        <w:instrText xml:space="preserve"> ADDIN ZOTERO_ITEM CSL_CITATION {"citationID":"a1o19p53jh9","properties":{"formattedCitation":"[@gofman2007; @gofman2009; @nielsen2015; @obrien2016d]","plainCitation":"[@gofman2007; @gofman2009; @nielsen2015; @obrien2016d]","noteIndex":0},"citationItems":[{"id":2281,"uris":["http://zotero.org/users/2644296/items/JDWDUMS4"],"itemData":{"id":2281,"type":"article-journal","container-title":"The IPSI BgD Transactions on Internet Research","issue":"2","note":"ZSCC: 0000019","page":"7–9","source":"Google Scholar","title":"Consumer driven multivariate landing page optimization: overview, issues and outlook","title-short":"Consumer driven multivariate landing page optimization","URL":"http://tir.ipsitransactions.org/2007/July/Full%20Journal.pdf#page=9","volume":"3","author":[{"family":"Gofman","given":"Alex"}],"accessed":{"date-parts":[["2015",10,31]]},"issued":{"date-parts":[["2007"]]},"citation-key":"gofman2007"}},{"id":1955,"uris":["http://zotero.org/users/2644296/items/MN3H2AE9"],"itemData":{"id":1955,"type":"article-journal","container-title":"Journal of Consumer Marketing","DOI":"10.1108/07363760910965882","ISSN":"0736-3761","issue":"4","language":"en","note":"00000","page":"286-298","source":"CrossRef","title":"Integrating science into web design: consumer‐driven web site optimization","title-short":"Integrating science into web design","URL":"http://www.emeraldinsight.com/doi/abs/10.1108/07363760910965882","volume":"26","author":[{"family":"Gofman","given":"Alex"},{"family":"Moskowitz","given":"Howard R."},{"family":"Mets","given":"Tõnis"}],"accessed":{"date-parts":[["2015",10,31]]},"issued":{"date-parts":[["2009",6,26]]},"citation-key":"gofman2009"}},{"id":2085,"uris":["http://zotero.org/users/2644296/items/6ID99IZY"],"itemData":{"id":2085,"type":"webpage","abstract":"Users won’t read web content unless the text is clear, the words and sentences are simple, and the information is easy to understand. You can test all of this.","container-title":"Nielsen Norman Group","note":"00000","title":"Legibility, Readability, and Comprehension: Making Users Read Your Words","title-short":"Legibility, Readability, and Comprehension","URL":"https://www.nngroup.com/articles/legibility-readability-comprehension/","author":[{"family":"Nielsen","given":"Jakob"}],"accessed":{"date-parts":[["2017",10,26]]},"issued":{"date-parts":[["2015",11,15]]},"citation-key":"nielsen2015"}},{"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schema":"https://github.com/citation-style-language/schema/raw/master/csl-citation.json"} </w:instrText>
      </w:r>
      <w:r w:rsidRPr="00092DDA">
        <w:fldChar w:fldCharType="separate"/>
      </w:r>
      <w:r w:rsidR="00EC2023" w:rsidRPr="00EC2023">
        <w:rPr>
          <w:rFonts w:ascii="Times New Roman" w:hAnsi="Times New Roman" w:cs="Times New Roman"/>
        </w:rPr>
        <w:t>[@gofman2007; @gofman2009; @nielsen2015; @obrien2016d]</w:t>
      </w:r>
      <w:r w:rsidRPr="00092DDA">
        <w:fldChar w:fldCharType="end"/>
      </w:r>
      <w:r w:rsidRPr="00092DDA">
        <w:t xml:space="preserve">. Much </w:t>
      </w:r>
      <w:r w:rsidR="00742803">
        <w:t xml:space="preserve">research has investigated the factors associated with task complexity, </w:t>
      </w:r>
      <w:r w:rsidRPr="00092DDA">
        <w:t>such as the number of possible paths or outcomes of a search task</w:t>
      </w:r>
      <w:r w:rsidR="00D9657A">
        <w:t xml:space="preserve"> </w:t>
      </w:r>
      <w:r w:rsidR="00D9657A">
        <w:fldChar w:fldCharType="begin"/>
      </w:r>
      <w:r w:rsidR="00EC2023">
        <w:instrText xml:space="preserve"> ADDIN ZOTERO_ITEM CSL_CITATION {"citationID":"ohdxQFnX","properties":{"formattedCitation":"[@dvir2018c]","plainCitation":"[@dvir2018c]","noteIndex":0},"citationItems":[{"id":1876,"uris":["http://zotero.org/users/2644296/items/73TWWMBY"],"itemData":{"id":1876,"type":"article-journal","abstract":"Aim/Purpose\nThis paper describes an empirical examination of how users’ willingness to disclose personal data is influenced by the amount of information provided on landing pages – standalone web pages created explicitly for marketing or advertising campaigns.\n\nBackground\nProvision of information is a central construct in the IS discipline. Content is a term commonly used to describe the information made available by a website or other electronic medium. A pertinent debate among scholars and practitioners relate to the behavioral impact of content volume: Specifically, does a greater amount of information elicit engagement and compliance, or the other way around?\n\nMethodology\nA series of large-scale web experiments (n= 535 and n= 27,900) were conducted employing a between-subjects design and A/B testing. Two variants of landing pages, long and short, were created based on relevant behavioral theories. Both variants included an identical form to collect users’ information, but different amounts of provided content. User traffic was generated using Google AdWords and randomized between the page using Unbounce.com. Relevant usage metrics, such as response rate (called “conversion rate”), location, and visit time were recorded.\n\nContribution\nThis research contributes to the body of knowledge on information provision and its effectiveness and carries practical and theoretical implications to practitioners and scholars in Information Systems, Informing Science, Communications, Digital Marketing, and related fields.\n\nFindings\nAnalyses of results show that the shorter landing pages had significantly higher conversion rates across all locations and times. Findings demonstrate a negative correlation between the content amount and consumer behavior, suggesting that users who had less information were more inclined to provide their data.\n\nRecommendations for Practitioners\nAt a practical level, results can empirically support business practices, design considerations, and content strategy by informing practitioners on the role of content in online commerce.\n\nRecommendation for Researchers\nFindings suggest that the amount of content plays a significant role in online decision making and effective informing. They also contradict prior research on trust, persuasion, and security. This study advances research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s behavior has implications in many domains (civic engagement, health, education, and more). This has relevance to system design and public communication in both online and offline contexts.\n\nFuture Research\nUsing this research as a starting point, future research can examine the impact of content in other contexts, as well as other behavioral drivers (such as demographic data). This can lead to theoretical, methodological, and practical recommendations.","call-number":"40","container-title":"Informing Science: The International Journal of an Emerging Transdiscipline","DOI":"https://doi.org/10.28945/4015","ISSN":"1547-9684, 1521-4672","journalAbbreviation":"InformingSciJ</w:instrText>
      </w:r>
      <w:r w:rsidR="00EC2023">
        <w:rPr>
          <w:cs/>
        </w:rPr>
        <w:instrText>‎</w:instrText>
      </w:r>
      <w:r w:rsidR="00EC2023">
        <w:instrText xml:space="preserve">","language":"en","license":"Creative Commons Attribution-NonCommercial-ShareAlike 4.0 International License (CC-BY-NC-SA)","note":"00000\ntex.ids= dvir2018c\npublisher: Informing Science Institute","page":"019--039","source":"Crossref","title":"When less is more: empirical study of the relation between consumer behavior and information provision on commercial landing pages","title-short":"When less is more","URL":"https://www.informingscience.org/Publications/4015","volume":"21","author":[{"family":"Dvir","given":"Nim"},{"family":"Gafni","given":"Ruti"}],"accessed":{"date-parts":[["2018",4,21]]},"issued":{"date-parts":[["2018"]]},"citation-key":"dvir2018c"}}],"schema":"https://github.com/citation-style-language/schema/raw/master/csl-citation.json"} </w:instrText>
      </w:r>
      <w:r w:rsidR="00D9657A">
        <w:fldChar w:fldCharType="separate"/>
      </w:r>
      <w:r w:rsidR="00EC2023" w:rsidRPr="00EC2023">
        <w:rPr>
          <w:rFonts w:ascii="Times New Roman" w:hAnsi="Times New Roman" w:cs="Times New Roman"/>
        </w:rPr>
        <w:t>[@dvir2018c]</w:t>
      </w:r>
      <w:r w:rsidR="00D9657A">
        <w:fldChar w:fldCharType="end"/>
      </w:r>
      <w:r w:rsidRPr="00092DDA">
        <w:t xml:space="preserve">, user perceptions of task difficulty </w:t>
      </w:r>
      <w:r w:rsidR="00D9657A">
        <w:fldChar w:fldCharType="begin"/>
      </w:r>
      <w:r w:rsidR="00EC2023">
        <w:instrText xml:space="preserve"> ADDIN ZOTERO_ITEM CSL_CITATION {"citationID":"CViE7mPr","properties":{"formattedCitation":"[@willett2014]","plainCitation":"[@willett2014]","noteIndex":0},"citationItems":[{"id":66,"uris":["http://zotero.org/users/2644296/items/IZWNEPVN"],"itemData":{"id":66,"type":"article-journal","container-title":"Journal of Documentation","note":"00000 \npublisher: Emerald Group Publishing Limited","source":"Google Scholar","title":"Untangling search task complexity and difficulty in the context of interactive information retrieval studies","author":[{"family":"Willett","given":"Peter"},{"family":"Wildemuth","given":"Barbara"},{"family":"Freund","given":"Luanne"},{"family":"Toms","given":"Elaine G."}],"issued":{"date-parts":[["2014"]]},"citation-key":"willett2014"}}],"schema":"https://github.com/citation-style-language/schema/raw/master/csl-citation.json"} </w:instrText>
      </w:r>
      <w:r w:rsidR="00D9657A">
        <w:fldChar w:fldCharType="separate"/>
      </w:r>
      <w:r w:rsidR="00EC2023" w:rsidRPr="00EC2023">
        <w:rPr>
          <w:rFonts w:ascii="Times New Roman" w:hAnsi="Times New Roman" w:cs="Times New Roman"/>
        </w:rPr>
        <w:t>[@willett2014]</w:t>
      </w:r>
      <w:r w:rsidR="00D9657A">
        <w:fldChar w:fldCharType="end"/>
      </w:r>
      <w:r w:rsidRPr="00092DDA">
        <w:t xml:space="preserve">, and degree of a priori determinability or certainty inherent in the task. Research has proposed that </w:t>
      </w:r>
      <w:r w:rsidR="00DA7A4A">
        <w:t>difficulty</w:t>
      </w:r>
      <w:r w:rsidRPr="00092DDA">
        <w:t xml:space="preserve"> is an attribute of </w:t>
      </w:r>
      <w:r w:rsidR="001A24E1">
        <w:t>IE</w:t>
      </w:r>
      <w:r w:rsidR="00D9657A">
        <w:t xml:space="preserve">, </w:t>
      </w:r>
      <w:r w:rsidR="001A24E1">
        <w:t>with UX</w:t>
      </w:r>
      <w:r w:rsidR="00D9657A" w:rsidRPr="00D9657A">
        <w:t xml:space="preserve"> </w:t>
      </w:r>
      <w:r w:rsidR="001A24E1">
        <w:t>related to whether a task is</w:t>
      </w:r>
      <w:r w:rsidR="00742803">
        <w:t xml:space="preserve"> too easy, too difficult</w:t>
      </w:r>
      <w:r w:rsidR="00D9657A" w:rsidRPr="00D9657A">
        <w:t>, or at just the right level</w:t>
      </w:r>
      <w:r w:rsidR="00DA7A4A">
        <w:t xml:space="preserve"> of difficulty</w:t>
      </w:r>
      <w:r w:rsidR="00D9657A" w:rsidRPr="00D9657A">
        <w:t xml:space="preserve"> </w:t>
      </w:r>
      <w:r w:rsidR="00D9657A">
        <w:fldChar w:fldCharType="begin"/>
      </w:r>
      <w:r w:rsidR="00EC2023">
        <w:instrText xml:space="preserve"> ADDIN ZOTERO_ITEM CSL_CITATION {"citationID":"XHPmAgHc","properties":{"formattedCitation":"[@chen2009; @obrien2020; @obrien2018a]","plainCitation":"[@chen2009; @obrien2020; @obrien2018a]","noteIndex":0},"citationItems":[{"id":1961,"uris":["http://zotero.org/users/2644296/items/6WAHRJKC"],"itemData":{"id":1961,"type":"article-journal","abstract":"One of the strengths of e-retailers is their ability to convey rich information to their customers. The theory of information overload, however, predicts that, beyond a threshold, more information leads to worse quality of, but a better subjective state towards the buying decisions. This study, via re-appraising the conception of decision quality, subjective state towards decision, and threshold of information load, proposes an extended model, considering the roles of information filtering mechanisms, on-line shopping experience, and perceived information overload, to examine the effects of information load on subjective state towards decision. An experiment was conducted to test the research model. The results indicate that rich information leads to a perception of high information overload; and the latter lead consumers to a worse subject state towards decision. Information filtering tools and on-line shopping experience may have influences on relieving but are not the panacea to the phenomenon of information overload. Novice consumers may face a more serious information overload problem","container-title":"Electronic Commerce Research and Applications","DOI":"10.1016/j.elerap.2008.09.001","ISSN":"15674223","issue":"1","language":"en","note":"00293","page":"48-58","source":"CrossRef","title":"The effects of information overload on consumers’ subjective state towards buying decision in the internet shopping environment","URL":"http://linkinghub.elsevier.com/retrieve/pii/S1567422308000367","volume":"8","author":[{"family":"Chen","given":"Yu-Chen"},{"family":"Shang","given":"Rong-An"},{"family":"Kao","given":"Chen-Yu"}],"accessed":{"date-parts":[["2017",10,14]]},"issued":{"date-parts":[["2009",1]]},"citation-key":"chen2009"},"label":"page"},{"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label":"page"},{"id":2112,"uris":["http://zotero.org/users/2644296/items/4CIYSIZN"],"itemData":{"id":2112,"type":"chapter","container-title":"The Handbook of Communication Engagement","event-place":"Hoboken, NJ, USA","ISBN":"978-1-119-16760-0","language":"en","note":"00000 \nDOI: 10.1002/9781119167600.ch6","page":"73-88","publisher":"Wiley-Blackwell","publisher-place":"Hoboken, NJ, USA","source":"onlinelibrary-wiley-com.libproxy.albany.edu","title":"Modeling Antecedents of User Engagement","URL":"http://onlinelibrary.wiley.com/doi/abs/10.1002/9781119167600.ch6","author":[{"family":"O'Brien","given":"Heather L."},{"family":"McKay","given":"Jocelyn"}],"accessed":{"date-parts":[["2018",5,5]]},"issued":{"date-parts":[["2018",4,27]]},"citation-key":"obrien2018a"},"label":"page"}],"schema":"https://github.com/citation-style-language/schema/raw/master/csl-citation.json"} </w:instrText>
      </w:r>
      <w:r w:rsidR="00D9657A">
        <w:fldChar w:fldCharType="separate"/>
      </w:r>
      <w:r w:rsidR="00EC2023" w:rsidRPr="00EC2023">
        <w:rPr>
          <w:rFonts w:ascii="Times New Roman" w:hAnsi="Times New Roman" w:cs="Times New Roman"/>
        </w:rPr>
        <w:t>[@chen2009; @obrien2020; @obrien2018a]</w:t>
      </w:r>
      <w:r w:rsidR="00D9657A">
        <w:fldChar w:fldCharType="end"/>
      </w:r>
      <w:r w:rsidR="00D9657A">
        <w:t>.</w:t>
      </w:r>
      <w:r w:rsidRPr="00092DDA">
        <w:t xml:space="preserve"> </w:t>
      </w:r>
      <w:r w:rsidR="00F64977">
        <w:t>The o</w:t>
      </w:r>
      <w:r w:rsidRPr="00092DDA">
        <w:t xml:space="preserve">ptimal </w:t>
      </w:r>
      <w:r w:rsidR="00DA7A4A">
        <w:t>level of difficulty, that</w:t>
      </w:r>
      <w:r w:rsidRPr="00092DDA">
        <w:t xml:space="preserve"> </w:t>
      </w:r>
      <w:r w:rsidR="001A24E1">
        <w:t>at which the</w:t>
      </w:r>
      <w:r w:rsidRPr="00092DDA">
        <w:t xml:space="preserve"> digital interaction</w:t>
      </w:r>
      <w:r w:rsidR="001A24E1">
        <w:t xml:space="preserve"> is</w:t>
      </w:r>
      <w:r w:rsidRPr="00092DDA">
        <w:t xml:space="preserve"> commensurate with level of knowledge and skill</w:t>
      </w:r>
      <w:r w:rsidR="00D9657A" w:rsidRPr="00D9657A">
        <w:t xml:space="preserve">, </w:t>
      </w:r>
      <w:r w:rsidR="001A24E1">
        <w:t>is</w:t>
      </w:r>
      <w:r w:rsidR="001A24E1" w:rsidRPr="00D9657A">
        <w:t xml:space="preserve"> </w:t>
      </w:r>
      <w:r w:rsidR="00D9657A" w:rsidRPr="00D9657A">
        <w:t>believed to contribute to positive IE</w:t>
      </w:r>
      <w:r w:rsidR="001A24E1">
        <w:t>. In accordance,</w:t>
      </w:r>
      <w:r w:rsidR="00D9657A" w:rsidRPr="00D9657A">
        <w:t xml:space="preserve"> research has highlighted the role that prior topical knowledge and skills play in task complexity </w:t>
      </w:r>
      <w:r w:rsidR="00D9657A">
        <w:fldChar w:fldCharType="begin"/>
      </w:r>
      <w:r w:rsidR="00EC2023">
        <w:instrText xml:space="preserve"> ADDIN ZOTERO_ITEM CSL_CITATION {"citationID":"3MRN31Rj","properties":{"formattedCitation":"[@aranyi2015; @arapakis2014; @li2008]","plainCitation":"[@aranyi2015; @arapakis2014; @li2008]","noteIndex":0},"citationItems":[{"id":1959,"uris":["http://zotero.org/users/2644296/items/7DBVA636"],"itemData":{"id":1959,"type":"article-journal","abstract":"Although news websites are used by a large and increasing number of people, there is a lack of research within human-computer interaction regarding users' experience with this type of interactive technology. In the current research, existing measures of user-experience factors were identified and, using an online survey, answers to psychometric scales to measure website characteristics, need fulfillment, affective reactions, and constructs of technology acceptance and user experience were collected from regular users of news sites. A comprehensive user-experience model was formulated to explain acceptance and quality judgments of news sites. The main contribution of the current study is the application of influential models of user experience and technology acceptance to the domain of online news. By integrating both types of variable in a comprehensive model, the relationships between the types of variable are clarified both theoretically and empirically. Implications of the model for theory, further research, and system design are discussed.","container-title":"Journal of the Association for Information Science and Technology","DOI":"10.1002/asi.23348","ISSN":"2330-1643","issue":"12","journalAbbreviation":"J Assn Inf Sci Tec","language":"en","note":"00019","page":"2471-2493","source":"Wiley Online Library","title":"Modeling user experience with news websites","URL":"http://onlinelibrary.wiley.com/doi/10.1002/asi.23348/abstract","volume":"66","author":[{"family":"Aranyi","given":"Gabor"},{"family":"Schaik","given":"Paul","non-dropping-particle":"van"}],"accessed":{"date-parts":[["2017",10,26]]},"issued":{"date-parts":[["2015",12,1]]},"citation-key":"aranyi2015"},"label":"page"},{"id":1963,"uris":["http://zotero.org/users/2644296/items/77M3UZKU"],"itemData":{"id":1963,"type":"paper-conference","abstract":"The availability of large volumes of interaction data and scalable data mining techniques have made possible to study the online behaviour for millions of Web users. Part of the efforts have focused on understanding how users interact and engage with web content. However, the measurement of within-content engagement remains a difficult and unsolved task. This is because of the lack of standardised, well-validated methods for measuring engagement, especially in an online context. To address this gap, we perform a controlled user study where we observe how users respond to online news in the presence or lack of interest. We collect mouse tracking data, which are known to correlate with visual attention, and examine how cursor behaviour can inform user engagement measures. The proposed method does not use any pre-determined concepts to characterise the cursor patterns. We, rather, follow an unsupervised approach and use a large set of features engineered from our data to extract the cursor patterns. Our findings support the connection between gaze and cursor behaviour but also, and more importantly, reveal other dependencies, such as the correlation between cursor activity and experienced affect. Finally, we demonstrate the value of our method by predicting the outcome of online news reading experiences.","collection-title":"CIKM '14","container-title":"Proceedings of the 23rd ACM International Conference on Information and Knowledge Management","DOI":"10.1145/2661829.2661909","event-place":"Shanghai, China","event-title":"International Conference on Information and Knowledge Management","ISBN":"978-1-4503-2598-1","note":"00046","page":"1439–1448","publisher":"ACM","publisher-place":"Shanghai, China","source":"Google Scholar","title":"Understanding within-content engagement through pattern analysis of mouse gestures","URL":"http://doi.acm.org/10.1145/2661829.2661909","author":[{"family":"Arapakis","given":"Ioannis"},{"family":"Lalmas","given":"Mounia"},{"family":"Valkanas","given":"George"}],"accessed":{"date-parts":[["2016",2,20]]},"issued":{"date-parts":[["2014"]]},"citation-key":"arapakis2014"},"label":"page"},{"id":68,"uris":["http://zotero.org/users/2644296/items/YTWLGUVM"],"itemData":{"id":68,"type":"article-journal","container-title":"Information Processing &amp; Management","issue":"6","note":"00000 \npublisher: Elsevier","page":"1822–1837","source":"Google Scholar","title":"A faceted approach to conceptualizing tasks in information seeking","volume":"44","author":[{"family":"Li","given":"Yuelin"},{"family":"Belkin","given":"Nicholas J."}],"issued":{"date-parts":[["2008"]]},"citation-key":"li2008"}}],"schema":"https://github.com/citation-style-language/schema/raw/master/csl-citation.json"} </w:instrText>
      </w:r>
      <w:r w:rsidR="00D9657A">
        <w:fldChar w:fldCharType="separate"/>
      </w:r>
      <w:r w:rsidR="00EC2023" w:rsidRPr="00EC2023">
        <w:rPr>
          <w:rFonts w:ascii="Times New Roman" w:hAnsi="Times New Roman" w:cs="Times New Roman"/>
        </w:rPr>
        <w:t>[@aranyi2015; @arapakis2014; @li2008]</w:t>
      </w:r>
      <w:r w:rsidR="00D9657A">
        <w:fldChar w:fldCharType="end"/>
      </w:r>
      <w:r w:rsidR="00D9657A">
        <w:t xml:space="preserve">. </w:t>
      </w:r>
    </w:p>
    <w:p w14:paraId="45CF0547" w14:textId="61980716" w:rsidR="009E7DAD" w:rsidRDefault="00501D58" w:rsidP="00EC2023">
      <w:r w:rsidRPr="00092DDA">
        <w:rPr>
          <w:b/>
          <w:bCs/>
        </w:rPr>
        <w:lastRenderedPageBreak/>
        <w:t>System determinants</w:t>
      </w:r>
      <w:r w:rsidR="00611B0F">
        <w:rPr>
          <w:b/>
          <w:bCs/>
        </w:rPr>
        <w:t xml:space="preserve"> </w:t>
      </w:r>
      <w:r w:rsidR="00611B0F" w:rsidRPr="00DF533B">
        <w:t>relate</w:t>
      </w:r>
      <w:r w:rsidR="00611B0F">
        <w:rPr>
          <w:b/>
          <w:bCs/>
        </w:rPr>
        <w:t xml:space="preserve"> </w:t>
      </w:r>
      <w:r w:rsidR="00611B0F" w:rsidRPr="00DF533B">
        <w:t>to features of the system that affect IE, including extent of</w:t>
      </w:r>
      <w:r w:rsidR="00611B0F">
        <w:rPr>
          <w:b/>
          <w:bCs/>
        </w:rPr>
        <w:t xml:space="preserve"> </w:t>
      </w:r>
      <w:r w:rsidRPr="00092DDA">
        <w:t xml:space="preserve">interactivity, </w:t>
      </w:r>
      <w:r w:rsidR="00611B0F">
        <w:t xml:space="preserve">type of </w:t>
      </w:r>
      <w:r w:rsidRPr="00092DDA">
        <w:t>format</w:t>
      </w:r>
      <w:r w:rsidR="00611B0F">
        <w:t>(s)</w:t>
      </w:r>
      <w:r w:rsidR="00903F5A">
        <w:t>,</w:t>
      </w:r>
      <w:r w:rsidRPr="00092DDA">
        <w:t xml:space="preserve"> and possible us</w:t>
      </w:r>
      <w:r w:rsidR="00903F5A">
        <w:t xml:space="preserve">es </w:t>
      </w:r>
      <w:r w:rsidRPr="00092DDA">
        <w:fldChar w:fldCharType="begin"/>
      </w:r>
      <w:r w:rsidR="00EC2023">
        <w:instrText xml:space="preserve"> ADDIN ZOTERO_ITEM CSL_CITATION {"citationID":"X1zYIxwC","properties":{"formattedCitation":"[@abraham2019; @dincelli2020; @norman2013a; @oh2016]","plainCitation":"[@abraham2019; @dincelli2020; @norman2013a; @oh2016]","noteIndex":0},"citationItems":[{"id":72,"uris":["http://zotero.org/users/2644296/items/DT2U9NKD"],"itemData":{"id":72,"type":"article-journal","container-title":"Computers &amp; Security","note":"publisher: Elsevier","page":"101586","source":"Google Scholar","title":"Evaluating the effectiveness of learner controlled information security training","volume":"87","author":[{"family":"Abraham","given":"Sherly"},{"family":"Chengalur-Smith","given":"Indushobha"}],"issued":{"date-parts":[["2019"]]},"citation-key":"abraham2019"}},{"id":71,"uris":["http://zotero.org/users/2644296/items/IQPDXDHF"],"itemData":{"id":71,"type":"article-journal","container-title":"European Journal of Information Systems","issue":"6","note":"00001 \npublisher: Taylor &amp; Francis","page":"669–687","source":"Google Scholar","title":"Choose your own training adventure: designing a gamified SETA artefact for improving information security and privacy through interactive storytelling","title-short":"Choose your own training adventure","volume":"29","author":[{"family":"Dincelli","given":"Ersin"},{"family":"Chengalur-Smith","given":"InduShobha"}],"issued":{"date-parts":[["2020"]]},"citation-key":"dincelli2020"}},{"id":1943,"uris":["http://zotero.org/users/2644296/items/TGK7CQ7N"],"itemData":{"id":1943,"type":"book","abstract":"\"Even the smartest among us can feel inept as we fail to figure out which light switch or oven burner to turn on, or whether to push, pull, or slide a door. The fault, argues this ingenious-even liberating-book, lies not in ourselves, but in product design that ignores the needs of users and the principles of cognitive psychology. The problems range from ambiguous and hidden controls to arbitrary relationships between controls and functions, coupled with a lack of feedback or other assistance and unreasonable demands on memorization. The Design of Everyday Things shows that good, usable design is possible. The rules are simple: make things visible, exploit natural relationships that couple function and control, and make intelligent use of constraints. The goal: guide the user effortlessly to the right action on the right control at the right time. In this entertaining and insightful analysis, cognitive scientist Don Norman hails excellence of design as the most important key to regaining the competitive edge in influencing consumer behavior. Now fully expanded and updated, with a new introduction by the author, The Design of Everyday Things is a powerful primer on how-and why-some products satisfy customers while others only frustrate them. \"--","call-number":"TS171.4 .N67 2013","edition":"Revised and expanded edition","event-place":"New York, New York","ISBN":"978-0-465-05065-9","note":"00000","number-of-pages":"347","publisher":"Basic Books","publisher-place":"New York, New York","source":"Library of Congress ISBN","title":"The design of everyday things","author":[{"family":"Norman","given":"Donald A."}],"issued":{"date-parts":[["2013"]]},"citation-key":"norman2013a"}},{"id":"Q7M2B2lz/XHeVeV8s","uris":["http://zotero.org/users/2644296/items/AXMJ5WWF"],"itemData":{"id":782,"type":"paper-conference","title":"Investigating the role of user engagement in digital reading environments","container-title":"Proceedings of the 2016 ACM on Conference on Human Information Interaction and Retrieval","publisher":"ACM","page":"71–80","source":"Google Scholar","URL":"http://dl.acm.org/citation.cfm?id=2854973","note":"00005","author":[{"family":"O'Brien","given":"Heather L."},{"family":"Freund","given":"Luanne"},{"family":"Kopak","given":"Richard"}],"issued":{"date-parts":[["2016"]]},"accessed":{"date-parts":[["2017",5,11]]}}},{"id":2075,"uris":["http://zotero.org/users/2644296/items/I4RJ67PM"],"itemData":{"id":2075,"type":"chapter","abstract":"This chapter builds on previous work that positions user engagement on the user involvement continuum and suggests that user engagement is comprised of physical interactions with media, cognitive involvement, absorption in media content, and behavioral outcomes in the form of outreach or media participation. The authors explore medium or interface characteristics and individual differences in the form of “power users” as determinants of user engagement, and persuasion as an outcome. An empirical example is user to illustrate the relationship between physical interactions, cognitive engagement, imagery engagement, and user attitudes and behavioral intentions. The chapter acknowledges and seeks to remedy the challenge associated with integrating conceptual frameworks of user engagement into design principles.","container-title":"Why Engagement Matters","ISBN":"978-3-319-27444-7","language":"en","note":"00000","page":"177-198","publisher":"Springer, Cham","source":"link.springer.com","title":"User Engagement with Interactive Media: A Communication Perspective","title-short":"User Engagement with Interactive Media","URL":"https://link.springer.com/chapter/10.1007/978-3-319-27446-1_8","author":[{"family":"Oh","given":"Jeeyun"},{"family":"Sundar","given":"S. Shyam"}],"accessed":{"date-parts":[["2017",10,26]]},"issued":{"date-parts":[["2016"]]},"citation-key":"oh2016"}}],"schema":"https://github.com/citation-style-language/schema/raw/master/csl-citation.json"} </w:instrText>
      </w:r>
      <w:r w:rsidRPr="00092DDA">
        <w:fldChar w:fldCharType="separate"/>
      </w:r>
      <w:r w:rsidR="00EC2023" w:rsidRPr="00EC2023">
        <w:rPr>
          <w:rFonts w:ascii="Times New Roman" w:hAnsi="Times New Roman" w:cs="Times New Roman"/>
        </w:rPr>
        <w:t>[@abraham2019; @dincelli2020; @norman2013a; @oh2016]</w:t>
      </w:r>
      <w:r w:rsidRPr="00092DDA">
        <w:fldChar w:fldCharType="end"/>
      </w:r>
      <w:r w:rsidRPr="00092DDA">
        <w:t xml:space="preserve">. </w:t>
      </w:r>
      <w:r w:rsidR="00903F5A">
        <w:rPr>
          <w:noProof/>
        </w:rPr>
        <w:t>System determinants</w:t>
      </w:r>
      <w:r w:rsidRPr="00092DDA">
        <w:t xml:space="preserve"> </w:t>
      </w:r>
      <w:r w:rsidRPr="00092DDA">
        <w:rPr>
          <w:noProof/>
        </w:rPr>
        <w:t>include</w:t>
      </w:r>
      <w:r w:rsidRPr="00092DDA">
        <w:t xml:space="preserve"> </w:t>
      </w:r>
      <w:r w:rsidR="00F71E63">
        <w:t>the design of the graphical</w:t>
      </w:r>
      <w:r w:rsidR="00F71E63" w:rsidRPr="00092DDA">
        <w:t xml:space="preserve"> </w:t>
      </w:r>
      <w:r w:rsidR="00F71E63" w:rsidRPr="00092DDA">
        <w:rPr>
          <w:noProof/>
        </w:rPr>
        <w:t xml:space="preserve">interface, </w:t>
      </w:r>
      <w:r w:rsidRPr="00092DDA">
        <w:t xml:space="preserve">in </w:t>
      </w:r>
      <w:r w:rsidRPr="00092DDA">
        <w:rPr>
          <w:noProof/>
        </w:rPr>
        <w:t>particular</w:t>
      </w:r>
      <w:r w:rsidR="00DA7A4A">
        <w:rPr>
          <w:noProof/>
        </w:rPr>
        <w:t xml:space="preserve"> its</w:t>
      </w:r>
      <w:r w:rsidRPr="00092DDA">
        <w:t xml:space="preserve"> saliency or “visual catchiness” </w:t>
      </w:r>
      <w:r w:rsidRPr="00092DDA">
        <w:fldChar w:fldCharType="begin"/>
      </w:r>
      <w:r w:rsidR="00EC2023">
        <w:instrText xml:space="preserve"> ADDIN ZOTERO_ITEM CSL_CITATION {"citationID":"a9favkee5a","properties":{"formattedCitation":"[@eisenstein2007; @koehler2014; @mccay-peet2016; @uskul2010]","plainCitation":"[@eisenstein2007; @koehler2014; @mccay-peet2016; @uskul2010]","noteIndex":0},"citationItems":[{"id":1941,"uris":["http://zotero.org/users/2644296/items/T96HQRF7"],"itemData":{"id":1941,"type":"paper-conference","abstract":"Creating video recordings of events such as lectures or meetings is increasingly inexpensive and easy. However, reviewing the content of such video may be time-consuming and difficult. Our goal is to produce a \"comic book\" summary, in which a transcript is augmented with keyframes that disambiguate and clarify accompanying text. Unlike most previous keyframe extraction systems which rely primarily on visual cues, we present a linguistically-motivated approach that selects keyframes that contain salient gestures. Rather than learning gesture salience directly, it is estimated by measuring the contribution of gesture to understanding other discourse phenomena. More specifically, we bootstrap from multimodal coreference resolution to identify gestures that improve performance. We then select keyframes that capture these gestures. Our model predicts gesture salience as a hidden variable in a conditional framework, with observable features from both the visual and textual modalities. This approach significantly outperforms competitive baselines that do not use gesture information.","collection-title":"AAAI'07","container-title":"Proceedings of the 22Nd National Conference on Artificial Intelligence - Volume 1","event-place":"Vancouver, British Columbia, Canada","ISBN":"978-1-57735-323-2","note":"00000","page":"877–882","publisher":"AAAI Press","publisher-place":"Vancouver, British Columbia, Canada","source":"ACM Digital Library","title":"Turning Lectures into Comic Books Using Linguistically Salient Gestures","URL":"http://dl.acm.org/citation.cfm?id=1619645.1619786","author":[{"family":"Eisenstein","given":"Jacob"},{"family":"Barzilay","given":"Regina"},{"family":"Davis","given":"Randall"}],"accessed":{"date-parts":[["2017",11,12]]},"issued":{"date-parts":[["2007"]]},"citation-key":"eisenstein2007"}},{"id":1944,"uris":["http://zotero.org/users/2644296/items/PXZZPI6N"],"itemData":{"id":1944,"type":"article-journal","container-title":"Journal of Vision","DOI":"10.1167/14.3.14","ISSN":"1534-7362","issue":"3","language":"en","note":"00000","page":"14-14","source":"CrossRef","title":"What do saliency models predict?","URL":"http://jov.arvojournals.org/Article.aspx?doi=10.1167/14.3.14","volume":"14","author":[{"family":"Koehler","given":"K."},{"family":"Guo","given":"F."},{"family":"Zhang","given":"S."},{"family":"Eckstein","given":"M. P."}],"accessed":{"date-parts":[["2017",10,28]]},"issued":{"date-parts":[["2014",3,11]]},"citation-key":"koehler2014"}},{"id":258,"uris":["http://zotero.org/users/2644296/items/QHQYKUGN"],"itemData":{"id":258,"type":"chapter","container-title":"Why Engagement Matters","event-place":"Cham","ISBN":"978-3-319-27444-7","language":"en","note":"00000 \nDOI: 10.1007/978-3-319-27446-1_9\nQID: Q59201110","page":"199-217","publisher":"Springer International Publishing","publisher-place":"Cham","source":"CrossRef","title":"A Model of Social Media Engagement: User Profiles, Gratifications, and Experiences","title-short":"A Model of Social Media Engagement","URL":"http://link.springer.com/10.1007/978-3-319-27446-1_9","editor":[{"family":"O'Brien","given":"Heather"},{"family":"Cairns","given":"Paul"}],"author":[{"family":"McCay-Peet","given":"Lori"},{"family":"Quan-Haase","given":"Anabel"}],"accessed":{"date-parts":[["2017",10,27]]},"issued":{"date-parts":[["2016"]]},"citation-key":"mccay-peet2016"}},{"id":2059,"uris":["http://zotero.org/users/2644296/items/EWJB8UGG"],"itemData":{"id":2059,"type":"article-journal","abstract":"The present study examines the persuasive effects of tailored health messages comparing those tailored to match (versus not match) both chronic cultural frame and momentarily salient cultural frame. Evidence from two studies (Study 1: n = 72 European Americans; Study 2: n = 48 Asian Americans) supports the hypothesis that message persuasiveness increases when chronic cultural frame, health message tailoring and momentarily salient cultural frame all match. The hypothesis was tested using a message about health risks of caffeine consumption among individuals prescreened to be regular caffeine consumers. After being primed for individualism, European Americans who read a health message that focused on the personal self were more likely to accept the message–they found it more persuasive, believed they were more at risk and engaged in more message-congruent behaviour. These effects were also found among Asian Americans who were primed for collectivism and who read a health message that focused on relational obligations. The findings point to the importance of investigating the role of situational cues in persuasive effects of health messages and suggest that matching content to primed frame consistent with the chronic frame may be a way to know what to match messages to.","container-title":"Psychology and Health","issue":"3","note":"00000","page":"321–337","source":"Google Scholar","title":"When message-frame fits salient cultural-frame, messages feel more persuasive","URL":"http://www.tandfonline.com/doi/abs/10.1080/08870440902759156","volume":"25","author":[{"family":"Uskul","given":"Ayse K."},{"family":"Oyserman","given":"Daphna"}],"accessed":{"date-parts":[["2015",12,30]]},"issued":{"date-parts":[["2010"]]},"citation-key":"uskul2010"}}],"schema":"https://github.com/citation-style-language/schema/raw/master/csl-citation.json"} </w:instrText>
      </w:r>
      <w:r w:rsidRPr="00092DDA">
        <w:fldChar w:fldCharType="separate"/>
      </w:r>
      <w:r w:rsidR="00EC2023" w:rsidRPr="00EC2023">
        <w:rPr>
          <w:rFonts w:ascii="Times New Roman" w:hAnsi="Times New Roman" w:cs="Times New Roman"/>
        </w:rPr>
        <w:t>[@eisenstein2007; @koehler2014; @mccay-peet2016; @uskul2010]</w:t>
      </w:r>
      <w:r w:rsidRPr="00092DDA">
        <w:fldChar w:fldCharType="end"/>
      </w:r>
      <w:r w:rsidR="00B02AF5">
        <w:t xml:space="preserve">. Information design has been shown to facilitate </w:t>
      </w:r>
      <w:r w:rsidR="00B02AF5" w:rsidRPr="00040D5E">
        <w:t>product-centered interaction,</w:t>
      </w:r>
      <w:r w:rsidR="00B02AF5">
        <w:t xml:space="preserve"> suggesting that</w:t>
      </w:r>
      <w:r w:rsidR="00B02AF5" w:rsidRPr="00040D5E">
        <w:t xml:space="preserve"> marketers can significantly influence the development of enduring product involvement</w:t>
      </w:r>
      <w:r w:rsidR="00B02AF5">
        <w:t xml:space="preserve"> </w:t>
      </w:r>
      <w:r w:rsidR="00B02AF5">
        <w:fldChar w:fldCharType="begin"/>
      </w:r>
      <w:r w:rsidR="00EC2023">
        <w:instrText xml:space="preserve"> ADDIN ZOTERO_ITEM CSL_CITATION {"citationID":"CGvyA47h","properties":{"formattedCitation":"[@bloch2009a; @commuri2008]","plainCitation":"[@bloch2009a; @commuri2008]","noteIndex":0},"citationItems":[{"id":81,"uris":["http://zotero.org/users/2644296/items/LUV5KFAT"],"itemData":{"id":81,"type":"article-journal","abstract":"Purpose – The aim of this research was to explore possible origins of enduring involvement (EI) with products and stimulate relevant research. In addition, this study also examined the conditions that affect involvement development and change. Design/methodology/approach – Autobiographic narratives were gathered from consumers identified as being highly involved with cars, photography, fashion, or jazz. The data were analyzed at the surface structure, the narrative level, and the deep level, to arrive at chronic structures of the episodes discussed in the narratives. Findings – EI is a dynamic construct that emerges due to socialization and influences endemic to the product class. Numerous contextual and intervening conditions, such as product tractability, switching costs, disposable variables, and role demands appear to affect the overall development and growth of EI. Research limitations/implications – In both the design of a product, as well as the facilitation of product-centered social interaction, marketers can significantly influence the development of a consumer's enduring product involvement. Such a development has long-term implications for consumer spending and behavior in relation to a product category or specific brand. Originality/value – The research is among the first works in consumer behavior to map specific elements associated with the development of EI. Further it also helps understand why consumers, rather than become bored, turn increasingly connected and involved with a product category over a period of time. Future research, both qualitative and quantitative, might build upon the results.","container-title":"Qualitative Market Research: An International Journal","DOI":"10.1108/13522750910927214","ISSN":"1352-2752","issue":"1","journalAbbreviation":"Qualitative Market Research: An International Journal","language":"en","page":"49-69","source":"ResearchGate","title":"Exploring the origins of enduring product involvement","URL":"https://www.emerald.com/insight/content/doi/10.1108/13522750910927214/full/html","volume":"12","author":[{"family":"Bloch","given":"Peter"},{"family":"Commuri","given":"Suraj"},{"family":"Arnold","given":"Todd"}],"issued":{"date-parts":[["2009",1,16]]},"citation-key":"bloch2009a"}},{"id":992,"uris":["http://zotero.org/users/2644296/items/FWCRJKSZ"],"itemData":{"id":992,"type":"article-journal","abstract":"Consumer vulnerability has long been an important issue in public policy and macromarketing. The focus of a special issue of the Journal of Macromarketing (vol. 26, issue 1) underscores this importance. The articles in that special issue lend both conceptual and methodological clarity to the subject of consumer vulnerability, thus bringing to the fore the hitherto overlooked importance of this construct. The purpose of this article is to extend this renewed interest by introducing an integrative view of consumer vulnerability that is a sum of two components: a transient, state-based component dominant in some of the articles in the special issue, and a systemic, class-based component. The proposition is that such an integrative view provides a proactive tool for macromarketers and policy makers in their efforts to safeguard and to empower vulnerable consumers.","call-number":"0010","container-title":"Journal of Macromarketing","DOI":"10.1177/0276146708316049","ISSN":"0276-1467, 1552-6534","issue":"2","journalAbbreviation":"Journal of Macromarketing","language":"en","note":"00042","page":"183-186","source":"jmk.sagepub.com","title":"An enlargement of the notion of consumer vulnerability","URL":"http://jmk.sagepub.com/content/28/2/183","volume":"28","author":[{"family":"Commuri","given":"Suraj"},{"family":"Ekici","given":"Ahmet"}],"accessed":{"date-parts":[["2013",6,6]]},"issued":{"date-parts":[["2008",6,1]]},"citation-key":"commuri2008"}}],"schema":"https://github.com/citation-style-language/schema/raw/master/csl-citation.json"} </w:instrText>
      </w:r>
      <w:r w:rsidR="00B02AF5">
        <w:fldChar w:fldCharType="separate"/>
      </w:r>
      <w:r w:rsidR="00EC2023" w:rsidRPr="00EC2023">
        <w:rPr>
          <w:rFonts w:ascii="Times New Roman" w:hAnsi="Times New Roman" w:cs="Times New Roman"/>
        </w:rPr>
        <w:t>[@bloch2009a; @commuri2008]</w:t>
      </w:r>
      <w:r w:rsidR="00B02AF5">
        <w:fldChar w:fldCharType="end"/>
      </w:r>
      <w:r w:rsidR="00B02AF5" w:rsidRPr="00040D5E">
        <w:t xml:space="preserve">. </w:t>
      </w:r>
      <w:r w:rsidR="00B02AF5">
        <w:t>This finding</w:t>
      </w:r>
      <w:r w:rsidR="00B02AF5" w:rsidRPr="00040D5E">
        <w:t xml:space="preserve"> has long-term implications for consumer spending and behavior in relation to a product category or brand.</w:t>
      </w:r>
    </w:p>
    <w:p w14:paraId="1389A383" w14:textId="2CE03B5A" w:rsidR="00501D58" w:rsidRDefault="009E7DAD" w:rsidP="00EC2023">
      <w:r>
        <w:t>Another critical determinant is t</w:t>
      </w:r>
      <w:r w:rsidR="00F64977" w:rsidRPr="00F71E63">
        <w:t xml:space="preserve">he </w:t>
      </w:r>
      <w:r>
        <w:t xml:space="preserve">design of the </w:t>
      </w:r>
      <w:r w:rsidR="00F64977" w:rsidRPr="00F71E63">
        <w:t>c</w:t>
      </w:r>
      <w:r w:rsidR="00501D58" w:rsidRPr="00F71E63">
        <w:t>ontent itself,</w:t>
      </w:r>
      <w:r>
        <w:t xml:space="preserve"> which encompasses</w:t>
      </w:r>
      <w:r w:rsidR="00501D58" w:rsidRPr="00F71E63">
        <w:t xml:space="preserve"> the digital information</w:t>
      </w:r>
      <w:r>
        <w:t xml:space="preserve"> (e.g., text, sound, and video)</w:t>
      </w:r>
      <w:r w:rsidR="00501D58" w:rsidRPr="00F71E63">
        <w:t xml:space="preserve"> provided by the system</w:t>
      </w:r>
      <w:r>
        <w:t xml:space="preserve"> and </w:t>
      </w:r>
      <w:r w:rsidRPr="00F71E63">
        <w:t xml:space="preserve">how </w:t>
      </w:r>
      <w:r>
        <w:t>it is</w:t>
      </w:r>
      <w:r w:rsidRPr="00F71E63">
        <w:t xml:space="preserve"> presented, </w:t>
      </w:r>
      <w:r>
        <w:t xml:space="preserve">as well as </w:t>
      </w:r>
      <w:r w:rsidRPr="00F71E63">
        <w:t xml:space="preserve">additional information stemming from the medium in which the information </w:t>
      </w:r>
      <w:r>
        <w:t xml:space="preserve">is </w:t>
      </w:r>
      <w:r w:rsidRPr="00F71E63">
        <w:t xml:space="preserve">delivered </w:t>
      </w:r>
      <w:r w:rsidRPr="00F71E63">
        <w:fldChar w:fldCharType="begin"/>
      </w:r>
      <w:r w:rsidR="00EC2023">
        <w:instrText xml:space="preserve"> ADDIN ZOTERO_ITEM CSL_CITATION {"citationID":"q3GsCWQV","properties":{"formattedCitation":"(Gafni &amp; Dvir, 2018; Rowley, 2008)","plainCitation":"(Gafni &amp; Dvir, 2018; Rowley, 2008)","dontUpdate":true,"noteIndex":0},"citationItems":[{"id":2016,"uris":["http://zotero.org/users/2644296/items/DG4HPD9H"],"itemData":{"id":2016,"type":"paper-conference","abstract":"Aim/Purpose \nThis paper describes an empirical investigation on how consumer behavior is influenced by the volume of content on a commercial landing page-a stand-alone web page designed to collect user data (in this case the user's e-mail address), a behavior called \"conversion.\" \n\nBackground \nContent is a term commonly used to describe the information made available by a website or other electronic medium. A pertinent debate among scholars and practitioners relate to information volume and consumer behavior: do more details elicit engagement and compliance, operationalized through conversions , or the other way around?\n\nMethodology\nA pilot study (n= 535) was conducted in </w:instrText>
      </w:r>
      <w:r w:rsidR="00EC2023">
        <w:rPr>
          <w:cs/>
        </w:rPr>
        <w:instrText>‎</w:instrText>
      </w:r>
      <w:r w:rsidR="00EC2023">
        <w:instrText>real-world commercial setting, followed by a series of large-scale online experiments (n= 27,083). Both studies employed a between-group design: Two variations of landing pages, long and short, were created based on various behavioral theories. User traffic to the pages was generated using online advertising and randomized between the pages (A/B testing).\n\nContribution\nThis research contributes to the body of knowledge on the antecedents and outcomes of online commercial interaction, focusing on content as a determinant of consumer decision-making and behavior.\n\nFindings\nThe observed results indicate a negative correlation between content volume and users’ conversions. The shorter pages had significantly higher conversion rates, across locations and time. Findings suggest that content play a significant role in online decision making. They also contradict prior research on trust, persuasion, and security.\n\nRecommendations for Practitioners\nAt a practical level, results can inform practitioners on the importance of content in online commerce. They provide an empirical support to design and content strategy considerations, specifically the use of elaboration in commercial web pages.\n\nRecommendation for Researchers\nAt the theoretical level, this research advances the body of knowledge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 behavior has implications in many domains (civic engagement, health, education and more). This has relevance to system design and public communication in both online and offline contexts, suggesting social value.\n\nFuture Research\n</w:instrText>
      </w:r>
      <w:r w:rsidR="00EC2023">
        <w:rPr>
          <w:cs/>
        </w:rPr>
        <w:instrText>‎</w:instrText>
      </w:r>
      <w:r w:rsidR="00EC2023">
        <w:instrText xml:space="preserve">Using this research as a starting point, future research can examine the impact of content in other contexts, as well as other behavioral drivers (such as demographic data). This can lead to theoretical, methodological and practical recommendations.","container-title":"Proceedings of the Informing Science and Information Technology Education Conference, La Verne, California","DOI":"10.28945/4016","event-place":"Santa Rosa, CA","event-title":"InSITE 2018- Informing Science and Information Technology Education Conference, La Verne, California","language":"en","license":"Creative Commons Attribution-NonCommercial-ShareAlike 4.0 International License (CC-BY-NC-SA)","note":"00000","page":"035-053","publisher":"Informing Science Institute","publisher-place":"Santa Rosa, CA","source":"Crossref","title":"How content volume on landing pages influences consumer </w:instrText>
      </w:r>
      <w:r w:rsidR="00EC2023">
        <w:rPr>
          <w:cs/>
        </w:rPr>
        <w:instrText>‎‎</w:instrText>
      </w:r>
      <w:r w:rsidR="00EC2023">
        <w:instrText xml:space="preserve">behavior: empirical evidence","title-short":"How Content Volume on Landing Pages Influences Consumer </w:instrText>
      </w:r>
      <w:r w:rsidR="00EC2023">
        <w:rPr>
          <w:cs/>
        </w:rPr>
        <w:instrText>‎‎</w:instrText>
      </w:r>
      <w:r w:rsidR="00EC2023">
        <w:instrText xml:space="preserve">Behavior","URL":"https://www.informingscience.org/Publications/4016","author":[{"family":"Gafni","given":"Ruti"},{"family":"Dvir","given":"Nim"}],"accessed":{"date-parts":[["2018",6,2]]},"issued":{"date-parts":[["2018"]]},"citation-key":"gafni2018"}},{"id":2072,"uris":["http://zotero.org/users/2644296/items/6ZMBPSEQ"],"itemData":{"id":2072,"type":"article-journal","abstract":"This article argues that as the importance of digital content to business and society grows it is important seek a holistic perspective on the definition and nature of digital content marketing (DCM). Along the journey it becomes evident that a recurrent theme in DCM is customer value, and this leads into the second major contribution of the article, an exploration of the notion of customer value in digital content marketplaces. Digital content is defined as: 'bit-based objects distributed through electronic channels'. A structured analysis is conducted on the basis of a set of questions in order to surface some of the unique characteristics of digital content marketing. The analysis is informed by a literature review, and the exploration of numerous web sites which deliver different types of digital content. The conclusion summarises the unique characteristics of digital content, and associated consequences for digital content marketing. It focuses on the impact of the difficulty in developing a notion of 'value' in the context of digital content, and its consequences for value chain structures, pricing strategies, marketing communications and branding, and licensing and digital rights management. In addition, the customer's experience of digital content is influenced by all stakeholders in the value chain as well as requiring the customer to participate in learning and co-creation of the experience. The potential of the 'value-in-use' notion of customer value as a basis for ensuring that consumers are fully engaged as stakeholders in the content economy is discussed. On this basis recommendations for practice and further research are developed.","container-title":"Journal of Marketing Management","DOI":"10.1362/026725708X325977","ISSN":"0267-257X","issue":"5-6","journalAbbreviation":"Journal of Marketing Management","note":"00000","page":"517-540","source":"www-tandfonline-com.libproxy.albany.edu (Atypon)","title":"Understanding digital content marketing","URL":"http://www-tandfonline-com.libproxy.albany.edu/doi/abs/10.1362/026725708X325977","volume":"24","author":[{"family":"Rowley","given":"Jennifer"}],"accessed":{"date-parts":[["2017",10,29]]},"issued":{"date-parts":[["2008",7,7]]},"citation-key":"rowley2008"}}],"schema":"https://github.com/citation-style-language/schema/raw/master/csl-citation.json"} </w:instrText>
      </w:r>
      <w:r w:rsidRPr="00F71E63">
        <w:fldChar w:fldCharType="separate"/>
      </w:r>
      <w:r w:rsidR="00B6266F" w:rsidRPr="00B6266F">
        <w:rPr>
          <w:rFonts w:ascii="Times New Roman" w:hAnsi="Times New Roman" w:cs="Times New Roman"/>
        </w:rPr>
        <w:t>(Gafni &amp; Dvir, 2018; Rowley, 2008</w:t>
      </w:r>
      <w:r w:rsidR="00DA7A4A">
        <w:rPr>
          <w:rFonts w:ascii="Times New Roman" w:hAnsi="Times New Roman" w:cs="Times New Roman"/>
        </w:rPr>
        <w:t>;</w:t>
      </w:r>
      <w:r w:rsidRPr="00F71E63">
        <w:fldChar w:fldCharType="end"/>
      </w:r>
      <w:r w:rsidR="00A300A7">
        <w:t xml:space="preserve"> </w:t>
      </w:r>
      <w:r w:rsidR="00501D58" w:rsidRPr="00F71E63">
        <w:fldChar w:fldCharType="begin"/>
      </w:r>
      <w:r w:rsidR="00EC2023">
        <w:instrText xml:space="preserve"> ADDIN ZOTERO_ITEM CSL_CITATION {"citationID":"VYVTi8u2","properties":{"formattedCitation":"(Gafni &amp; Dvir, 2018; Jarvenpaa et al., 2006; Jennings, 2000; Lee &amp; Turban, 2001; Wells et al., 2011)","plainCitation":"(Gafni &amp; Dvir, 2018; Jarvenpaa et al., 2006; Jennings, 2000; Lee &amp; Turban, 2001; Wells et al., 2011)","dontUpdate":true,"noteIndex":0},"citationItems":[{"id":2016,"uris":["http://zotero.org/users/2644296/items/DG4HPD9H"],"itemData":{"id":2016,"type":"paper-conference","abstract":"Aim/Purpose \nThis paper describes an empirical investigation on how consumer behavior is influenced by the volume of content on a commercial landing page-a stand-alone web page designed to collect user data (in this case the user's e-mail address), a behavior called \"conversion.\" \n\nBackground \nContent is a term commonly used to describe the information made available by a website or other electronic medium. A pertinent debate among scholars and practitioners relate to information volume and consumer behavior: do more details elicit engagement and compliance, operationalized through conversions , or the other way around?\n\nMethodology\nA pilot study (n= 535) was conducted in </w:instrText>
      </w:r>
      <w:r w:rsidR="00EC2023">
        <w:rPr>
          <w:cs/>
        </w:rPr>
        <w:instrText>‎</w:instrText>
      </w:r>
      <w:r w:rsidR="00EC2023">
        <w:instrText>real-world commercial setting, followed by a series of large-scale online experiments (n= 27,083). Both studies employed a between-group design: Two variations of landing pages, long and short, were created based on various behavioral theories. User traffic to the pages was generated using online advertising and randomized between the pages (A/B testing).\n\nContribution\nThis research contributes to the body of knowledge on the antecedents and outcomes of online commercial interaction, focusing on content as a determinant of consumer decision-making and behavior.\n\nFindings\nThe observed results indicate a negative correlation between content volume and users’ conversions. The shorter pages had significantly higher conversion rates, across locations and time. Findings suggest that content play a significant role in online decision making. They also contradict prior research on trust, persuasion, and security.\n\nRecommendations for Practitioners\nAt a practical level, results can inform practitioners on the importance of content in online commerce. They provide an empirical support to design and content strategy considerations, specifically the use of elaboration in commercial web pages.\n\nRecommendation for Researchers\nAt the theoretical level, this research advances the body of knowledge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 behavior has implications in many domains (civic engagement, health, education and more). This has relevance to system design and public communication in both online and offline contexts, suggesting social value.\n\nFuture Research\n</w:instrText>
      </w:r>
      <w:r w:rsidR="00EC2023">
        <w:rPr>
          <w:cs/>
        </w:rPr>
        <w:instrText>‎</w:instrText>
      </w:r>
      <w:r w:rsidR="00EC2023">
        <w:instrText xml:space="preserve">Using this research as a starting point, future research can examine the impact of content in other contexts, as well as other behavioral drivers (such as demographic data). This can lead to theoretical, methodological and practical recommendations.","container-title":"Proceedings of the Informing Science and Information Technology Education Conference, La Verne, California","DOI":"10.28945/4016","event-place":"Santa Rosa, CA","event-title":"InSITE 2018- Informing Science and Information Technology Education Conference, La Verne, California","language":"en","license":"Creative Commons Attribution-NonCommercial-ShareAlike 4.0 International License (CC-BY-NC-SA)","note":"00000","page":"035-053","publisher":"Informing Science Institute","publisher-place":"Santa Rosa, CA","source":"Crossref","title":"How content volume on landing pages influences consumer </w:instrText>
      </w:r>
      <w:r w:rsidR="00EC2023">
        <w:rPr>
          <w:cs/>
        </w:rPr>
        <w:instrText>‎‎</w:instrText>
      </w:r>
      <w:r w:rsidR="00EC2023">
        <w:instrText xml:space="preserve">behavior: empirical evidence","title-short":"How Content Volume on Landing Pages Influences Consumer </w:instrText>
      </w:r>
      <w:r w:rsidR="00EC2023">
        <w:rPr>
          <w:cs/>
        </w:rPr>
        <w:instrText>‎‎</w:instrText>
      </w:r>
      <w:r w:rsidR="00EC2023">
        <w:instrText xml:space="preserve">Behavior","URL":"https://www.informingscience.org/Publications/4016","author":[{"family":"Gafni","given":"Ruti"},{"family":"Dvir","given":"Nim"}],"accessed":{"date-parts":[["2018",6,2]]},"issued":{"date-parts":[["2018"]]},"citation-key":"gafni2018"}},{"id":1949,"uris":["http://zotero.org/users/2644296/items/N4UQ8SPY"],"itemData":{"id":1949,"type":"article-journal","container-title":"Journal of Computer-Mediated Communication","DOI":"10.1111/j.1083-6101.1999.tb00337.x","ISSN":"10836101","issue":"2","language":"en","note":"00000","page":"0-0","source":"CrossRef","title":"Consumer Trust in an Internet Store: A Cross-Cultural Validation","title-short":"Consumer Trust in an Internet Store","URL":"http://doi.wiley.com/10.1111/j.1083-6101.1999.tb00337.x","volume":"5","author":[{"family":"Jarvenpaa","given":"Sirkka L."},{"family":"Tractinsky","given":"Noam"},{"family":"Saarinen","given":"Lauri"}],"accessed":{"date-parts":[["2017",11,16]]},"issued":{"date-parts":[["2006",6,23]]},"citation-key":"jarvenpaa2006"},"label":"page"},{"id":1936,"uris":["http://zotero.org/users/2644296/items/V94247XM"],"itemData":{"id":1936,"type":"paper-conference","container-title":"Proceedings of the 2000 ACM SIGCPR conference on Computer personnel research","note":"00000","page":"77–85","publisher":"ACM","source":"Google Scholar","title":"Theory and models for creating engaging and immersive ecommerce websites","author":[{"family":"Jennings","given":"Morgan"}],"issued":{"date-parts":[["2000"]]},"citation-key":"jennings2000"},"label":"page"},{"id":2292,"uris":["http://zotero.org/users/2644296/items/CL2DSGK9"],"itemData":{"id":2292,"type":"article-journal","abstract":"E-commerce success, especially in the business-to-consumer area, is determined in part by whether consumers trust sellers and products they cannot see or touch, and electronic systems with which they have no previous experience. This paper describes a theoretical model for investigating the four main antecedent influences on consumer trust in Internet shopping, a major form of business-to-consumer e-commerce: trustworthiness of the Internet merchant, trustworthiness of the Internet as a shopping medium, infrastructural (contextual) factors (e.g., security, third-party certification), and other factors (e.g., company size, demographic variables). The antecedent variables are moderated by the individual consumer's degree of trust propensity, which reflects personality traits, culture, and experience. Based on the research model, a comprehensive set of hypotheses is formulated and a methodology for testing them is outlined. Some of the hypotheses are tested empirically to demonstrate the applicability of the theoretical model. The findings indicate that merchant integrity is a major positive determinant of consumer trust in Internet shopping, and that its effect is moderated by the individual consumer's trust propensity.","container-title":"International Journal of Electronic Commerce","DOI":"10/ggjhjj","ISSN":"1086-4415","issue":"1","journalAbbreviation":"International Journal of Electronic Commerce","note":"ZSCC: 0002468","page":"75-91","source":"www-tandfonline-com.libproxy.albany.edu (Atypon)","title":"A Trust Model for Consumer Internet Shopping","URL":"http://www-tandfonline-com.libproxy.albany.edu/doi/abs/10.1080/10864415.2001.11044227","volume":"6","author":[{"family":"Lee","given":"Matthew K. O."},{"family":"Turban","given":"Efraim"}],"accessed":{"date-parts":[["2017",11,16]]},"issued":{"date-parts":[["2001",9,1]]},"citation-key":"lee2001"},"label":"page"},{"id":1956,"uris":["http://zotero.org/users/2644296/items/JWYH9F7J"],"itemData":{"id":1956,"type":"article-journal","container-title":"MIS quarterly","note":"00000","page":"373–396","source":"Google Scholar","title":"What signal are you sending? How website quality influences perceptions of product quality and purchase intentions","title-short":"What signal are you sending?","author":[{"family":"Wells","given":"John D."},{"family":"Valacich","given":"Joseph S."},{"family":"Hess","given":"Traci J."}],"issued":{"date-parts":[["2011"]]},"citation-key":"wells2011"},"label":"page"}],"schema":"https://github.com/citation-style-language/schema/raw/master/csl-citation.json"} </w:instrText>
      </w:r>
      <w:r w:rsidR="00501D58" w:rsidRPr="00F71E63">
        <w:fldChar w:fldCharType="separate"/>
      </w:r>
      <w:proofErr w:type="spellStart"/>
      <w:r w:rsidR="00B6266F" w:rsidRPr="00B6266F">
        <w:rPr>
          <w:rFonts w:ascii="Times New Roman" w:hAnsi="Times New Roman" w:cs="Times New Roman"/>
        </w:rPr>
        <w:t>Jarvenpaa</w:t>
      </w:r>
      <w:proofErr w:type="spellEnd"/>
      <w:r w:rsidR="00B6266F" w:rsidRPr="00B6266F">
        <w:rPr>
          <w:rFonts w:ascii="Times New Roman" w:hAnsi="Times New Roman" w:cs="Times New Roman"/>
        </w:rPr>
        <w:t xml:space="preserve"> et al., 2006; Jennings, 2000; Lee &amp; Turban, 2001; Wells et al., 2011)</w:t>
      </w:r>
      <w:r w:rsidR="00501D58" w:rsidRPr="00F71E63">
        <w:fldChar w:fldCharType="end"/>
      </w:r>
      <w:r w:rsidR="00501D58" w:rsidRPr="009E7DAD">
        <w:t>.</w:t>
      </w:r>
      <w:r w:rsidR="00501D58" w:rsidRPr="00092DDA">
        <w:t xml:space="preserve"> </w:t>
      </w:r>
      <w:r>
        <w:t>Te</w:t>
      </w:r>
      <w:r w:rsidR="00501D58">
        <w:t xml:space="preserve">xtual features </w:t>
      </w:r>
      <w:r w:rsidR="005451B4">
        <w:t xml:space="preserve">have </w:t>
      </w:r>
      <w:r w:rsidR="00501D58" w:rsidRPr="00092DDA">
        <w:t xml:space="preserve">shown to predict and facilitate </w:t>
      </w:r>
      <w:r w:rsidR="00501D58">
        <w:t>I</w:t>
      </w:r>
      <w:r w:rsidR="00501D58" w:rsidRPr="00092DDA">
        <w:t>E in various domains</w:t>
      </w:r>
      <w:r w:rsidR="00C07E57">
        <w:t xml:space="preserve">, </w:t>
      </w:r>
      <w:r w:rsidR="00DA7A4A">
        <w:t xml:space="preserve">with </w:t>
      </w:r>
      <w:r w:rsidR="00501D58" w:rsidRPr="00092DDA">
        <w:t xml:space="preserve">the amount of </w:t>
      </w:r>
      <w:r w:rsidR="00501D58">
        <w:t>text</w:t>
      </w:r>
      <w:r w:rsidR="00501D58" w:rsidRPr="00092DDA">
        <w:t xml:space="preserve"> </w:t>
      </w:r>
      <w:r w:rsidR="00DA7A4A">
        <w:t xml:space="preserve">having </w:t>
      </w:r>
      <w:r w:rsidR="007A2C92">
        <w:t>been</w:t>
      </w:r>
      <w:r w:rsidR="00DA7A4A">
        <w:t xml:space="preserve"> </w:t>
      </w:r>
      <w:r w:rsidR="00C07E57">
        <w:t>found to</w:t>
      </w:r>
      <w:r w:rsidR="005451B4">
        <w:t xml:space="preserve"> </w:t>
      </w:r>
      <w:r w:rsidR="00501D58" w:rsidRPr="00092DDA">
        <w:t xml:space="preserve">influence consumers’ willingness to disclose personal data </w:t>
      </w:r>
      <w:r w:rsidR="00501D58" w:rsidRPr="00092DDA">
        <w:fldChar w:fldCharType="begin"/>
      </w:r>
      <w:r w:rsidR="00EC2023">
        <w:instrText xml:space="preserve"> ADDIN ZOTERO_ITEM CSL_CITATION {"citationID":"WafbvN91","properties":{"formattedCitation":"[@dvir2018c]","plainCitation":"[@dvir2018c]","noteIndex":0},"citationItems":[{"id":1876,"uris":["http://zotero.org/users/2644296/items/73TWWMBY"],"itemData":{"id":1876,"type":"article-journal","abstract":"Aim/Purpose\nThis paper describes an empirical examination of how users’ willingness to disclose personal data is influenced by the amount of information provided on landing pages – standalone web pages created explicitly for marketing or advertising campaigns.\n\nBackground\nProvision of information is a central construct in the IS discipline. Content is a term commonly used to describe the information made available by a website or other electronic medium. A pertinent debate among scholars and practitioners relate to the behavioral impact of content volume: Specifically, does a greater amount of information elicit engagement and compliance, or the other way around?\n\nMethodology\nA series of large-scale web experiments (n= 535 and n= 27,900) were conducted employing a between-subjects design and A/B testing. Two variants of landing pages, long and short, were created based on relevant behavioral theories. Both variants included an identical form to collect users’ information, but different amounts of provided content. User traffic was generated using Google AdWords and randomized between the page using Unbounce.com. Relevant usage metrics, such as response rate (called “conversion rate”), location, and visit time were recorded.\n\nContribution\nThis research contributes to the body of knowledge on information provision and its effectiveness and carries practical and theoretical implications to practitioners and scholars in Information Systems, Informing Science, Communications, Digital Marketing, and related fields.\n\nFindings\nAnalyses of results show that the shorter landing pages had significantly higher conversion rates across all locations and times. Findings demonstrate a negative correlation between the content amount and consumer behavior, suggesting that users who had less information were more inclined to provide their data.\n\nRecommendations for Practitioners\nAt a practical level, results can empirically support business practices, design considerations, and content strategy by informing practitioners on the role of content in online commerce.\n\nRecommendation for Researchers\nFindings suggest that the amount of content plays a significant role in online decision making and effective informing. They also contradict prior research on trust, persuasion, and security. This study advances research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s behavior has implications in many domains (civic engagement, health, education, and more). This has relevance to system design and public communication in both online and offline contexts.\n\nFuture Research\nUsing this research as a starting point, future research can examine the impact of content in other contexts, as well as other behavioral drivers (such as demographic data). This can lead to theoretical, methodological, and practical recommendations.","call-number":"40","container-title":"Informing Science: The International Journal of an Emerging Transdiscipline","DOI":"https://doi.org/10.28945/4015","ISSN":"1547-9684, 1521-4672","journalAbbreviation":"InformingSciJ</w:instrText>
      </w:r>
      <w:r w:rsidR="00EC2023">
        <w:rPr>
          <w:cs/>
        </w:rPr>
        <w:instrText>‎</w:instrText>
      </w:r>
      <w:r w:rsidR="00EC2023">
        <w:instrText xml:space="preserve">","language":"en","license":"Creative Commons Attribution-NonCommercial-ShareAlike 4.0 International License (CC-BY-NC-SA)","note":"00000\ntex.ids= dvir2018c\npublisher: Informing Science Institute","page":"019--039","source":"Crossref","title":"When less is more: empirical study of the relation between consumer behavior and information provision on commercial landing pages","title-short":"When less is more","URL":"https://www.informingscience.org/Publications/4015","volume":"21","author":[{"family":"Dvir","given":"Nim"},{"family":"Gafni","given":"Ruti"}],"accessed":{"date-parts":[["2018",4,21]]},"issued":{"date-parts":[["2018"]]},"citation-key":"dvir2018c"}}],"schema":"https://github.com/citation-style-language/schema/raw/master/csl-citation.json"} </w:instrText>
      </w:r>
      <w:r w:rsidR="00501D58" w:rsidRPr="00092DDA">
        <w:fldChar w:fldCharType="separate"/>
      </w:r>
      <w:r w:rsidR="00EC2023" w:rsidRPr="00EC2023">
        <w:rPr>
          <w:rFonts w:ascii="Times New Roman" w:hAnsi="Times New Roman" w:cs="Times New Roman"/>
        </w:rPr>
        <w:t>[@dvir2018c]</w:t>
      </w:r>
      <w:r w:rsidR="00501D58" w:rsidRPr="00092DDA">
        <w:fldChar w:fldCharType="end"/>
      </w:r>
      <w:r w:rsidR="00501D58" w:rsidRPr="00092DDA">
        <w:t xml:space="preserve">. </w:t>
      </w:r>
    </w:p>
    <w:p w14:paraId="225285D9" w14:textId="51B8071F" w:rsidR="00501D58" w:rsidRDefault="005451B4" w:rsidP="00EC2023">
      <w:pPr>
        <w:rPr>
          <w:shd w:val="clear" w:color="auto" w:fill="FFFFFF"/>
        </w:rPr>
      </w:pPr>
      <w:r>
        <w:t xml:space="preserve">Several studies have assessed </w:t>
      </w:r>
      <w:r w:rsidR="00501D58" w:rsidRPr="00092DDA">
        <w:t xml:space="preserve">information </w:t>
      </w:r>
      <w:r w:rsidR="00C07E57">
        <w:t>attributes</w:t>
      </w:r>
      <w:r w:rsidR="00C07E57" w:rsidRPr="00092DDA">
        <w:t xml:space="preserve"> </w:t>
      </w:r>
      <w:r w:rsidR="00C07E57">
        <w:t>using</w:t>
      </w:r>
      <w:r w:rsidR="00C07E57" w:rsidRPr="00092DDA">
        <w:t xml:space="preserve"> </w:t>
      </w:r>
      <w:r w:rsidR="00501D58" w:rsidRPr="00092DDA">
        <w:t xml:space="preserve">textual analysis </w:t>
      </w:r>
      <w:r w:rsidR="00C07E57">
        <w:t xml:space="preserve">to predict the outcomes of </w:t>
      </w:r>
      <w:r w:rsidR="00501D58" w:rsidRPr="00092DDA">
        <w:t>computational task</w:t>
      </w:r>
      <w:r w:rsidR="00F64977">
        <w:t>s</w:t>
      </w:r>
      <w:r w:rsidR="00501D58" w:rsidRPr="00092DDA">
        <w:t xml:space="preserve"> relating to IE</w:t>
      </w:r>
      <w:r>
        <w:t xml:space="preserve">, such as </w:t>
      </w:r>
      <w:r w:rsidR="00501D58" w:rsidRPr="00092DDA">
        <w:t xml:space="preserve">predicting the memorability of movie quotes </w:t>
      </w:r>
      <w:r w:rsidR="00501D58" w:rsidRPr="00092DDA">
        <w:fldChar w:fldCharType="begin"/>
      </w:r>
      <w:r w:rsidR="00EC2023">
        <w:instrText xml:space="preserve"> ADDIN ZOTERO_ITEM CSL_CITATION {"citationID":"uzAk9OiG","properties":{"formattedCitation":"[@cheng2012]","plainCitation":"[@cheng2012]","noteIndex":0},"citationItems":[{"id":1467,"uris":["http://zotero.org/users/2644296/items/7NWQV6W3"],"itemData":{"id":1467,"type":"article-journal","note":"00069\ntex.ids= cheng2012","source":"Google Scholar","title":"You Had Me at Hello: How Phrasing Affects Memorability","title-short":"You Had Me at Hello","URL":"http://citeseerx.ist.psu.edu/viewdoc/download?doi=10.1.1.367.7921&amp;rep=rep1&amp;type=pdf","author":[{"family":"Cheng","given":"Cristian Danescu-Niculescu-Mizil Justin"},{"family":"Kleinberg","given":"Jon"},{"family":"Lee","given":"Lillian"}],"accessed":{"date-parts":[["2015",10,15]]},"issued":{"date-parts":[["2012"]]},"citation-key":"cheng2012"}}],"schema":"https://github.com/citation-style-language/schema/raw/master/csl-citation.json"} </w:instrText>
      </w:r>
      <w:r w:rsidR="00501D58" w:rsidRPr="00092DDA">
        <w:fldChar w:fldCharType="separate"/>
      </w:r>
      <w:r w:rsidR="00EC2023" w:rsidRPr="00EC2023">
        <w:rPr>
          <w:rFonts w:ascii="Times New Roman" w:hAnsi="Times New Roman" w:cs="Times New Roman"/>
        </w:rPr>
        <w:t>[@cheng2012]</w:t>
      </w:r>
      <w:r w:rsidR="00501D58" w:rsidRPr="00092DDA">
        <w:fldChar w:fldCharType="end"/>
      </w:r>
      <w:r w:rsidR="00501D58" w:rsidRPr="00092DDA">
        <w:t xml:space="preserve"> or the </w:t>
      </w:r>
      <w:r w:rsidR="00C07E57">
        <w:t>comedic</w:t>
      </w:r>
      <w:r w:rsidR="00C07E57" w:rsidRPr="00092DDA">
        <w:t xml:space="preserve"> </w:t>
      </w:r>
      <w:r w:rsidR="00501D58" w:rsidRPr="00092DDA">
        <w:t xml:space="preserve">level of cartoon captions </w:t>
      </w:r>
      <w:r w:rsidR="00501D58" w:rsidRPr="00092DDA">
        <w:fldChar w:fldCharType="begin"/>
      </w:r>
      <w:r w:rsidR="00EC2023">
        <w:instrText xml:space="preserve"> ADDIN ZOTERO_ITEM CSL_CITATION {"citationID":"y95FUY5k","properties":{"formattedCitation":"[@shahaf2015]","plainCitation":"[@shahaf2015]","noteIndex":0},"citationItems":[{"id":1441,"uris":["http://zotero.org/users/2644296/items/CQ2WFNEQ"],"itemData":{"id":1441,"type":"paper-conference","abstract":"Humor is an integral aspect of the human experience. Motivated by the prospect of creating computational models of humor, we study the influence of the language of cartoon captions on the perceived humorousness of the cartoons. Our studies are based on a large corpus of crowdsourced cartoon captions that were submitted to a contest hosted by the New Yorker. Having access to thousands of captions submitted for the same image allows us to analyze the breadth of responses of people to the same visual stimulus. We first describe how we acquire judgments about the humorousness of different captions. Then, we detail the construction of a corpus where captions deemed funnier are paired with less-funny captions for the same cartoon. We analyze the caption pairs and find significant differences between the funnier and less-funny captions. Next, we build a classifier to identify funnier captions automatically. Given two captions and a cartoon, our classifier picks the funnier one 69% of the time for captions hinging on the same joke, and 64% of the time for any pair of captions. Finally, we use the classifier to find the best captions and study how its predictions could be used to significantly reduce the load on the cartoon contest's judges.","collection-title":"KDD '15","container-title":"Proceedings of the 21th ACM SIGKDD International Conference on Knowledge Discovery and Data Mining","DOI":"10.1145/2783258.2783388","event-place":"New York, NY, USA","ISBN":"978-1-4503-3664-2","language":"en","note":"00012","page":"1065–1074","publisher":"ACM","publisher-place":"New York, NY, USA","source":"ACM Digital Library","title":"Inside Jokes: Identifying Humorous Cartoon Captions","title-short":"Inside Jokes","URL":"http://doi.acm.org/10.1145/2783258.2783388","author":[{"family":"Shahaf","given":"Dafna"},{"family":"Horvitz","given":"Eric"},{"family":"Mankoff","given":"Robert"}],"accessed":{"date-parts":[["2015",10,23]]},"issued":{"date-parts":[["2015"]]},"citation-key":"shahaf2015"}}],"schema":"https://github.com/citation-style-language/schema/raw/master/csl-citation.json"} </w:instrText>
      </w:r>
      <w:r w:rsidR="00501D58" w:rsidRPr="00092DDA">
        <w:fldChar w:fldCharType="separate"/>
      </w:r>
      <w:r w:rsidR="00EC2023" w:rsidRPr="00EC2023">
        <w:rPr>
          <w:rFonts w:ascii="Times New Roman" w:hAnsi="Times New Roman" w:cs="Times New Roman"/>
        </w:rPr>
        <w:t>[@shahaf2015]</w:t>
      </w:r>
      <w:r w:rsidR="00501D58" w:rsidRPr="00092DDA">
        <w:fldChar w:fldCharType="end"/>
      </w:r>
      <w:r w:rsidR="00501D58" w:rsidRPr="00092DDA">
        <w:t xml:space="preserve">. </w:t>
      </w:r>
      <w:r w:rsidR="00F64977">
        <w:t>Concerning</w:t>
      </w:r>
      <w:r w:rsidR="00501D58">
        <w:t xml:space="preserve"> specific words, </w:t>
      </w:r>
      <w:r w:rsidR="003A79C7">
        <w:t xml:space="preserve">the findings of </w:t>
      </w:r>
      <w:r w:rsidR="003F3A06">
        <w:t>computational</w:t>
      </w:r>
      <w:r w:rsidR="00501D58">
        <w:t xml:space="preserve"> linguistics </w:t>
      </w:r>
      <w:r w:rsidR="003A79C7">
        <w:t xml:space="preserve">have been </w:t>
      </w:r>
      <w:r w:rsidR="00501D58">
        <w:t xml:space="preserve">used to predict popularity or frequency </w:t>
      </w:r>
      <w:r w:rsidR="00501D58">
        <w:fldChar w:fldCharType="begin"/>
      </w:r>
      <w:r w:rsidR="00EC2023">
        <w:instrText xml:space="preserve"> ADDIN ZOTERO_ITEM CSL_CITATION {"citationID":"bmJ2Xlvm","properties":{"formattedCitation":"[@turney2019]","plainCitation":"[@turney2019]","noteIndex":0},"citationItems":[{"id":57,"uris":["http://zotero.org/users/2644296/items/UBAYFS6Z"],"itemData":{"id":57,"type":"article-journal","container-title":"PLOS ONE","DOI":"10.1371/journal.pone.0211512","ISSN":"1932-6203","issue":"1","journalAbbreviation":"PLoS ONE","language":"en","page":"e0211512","source":"DOI.org (Crossref)","title":"The natural selection of words: Finding the features of fitness","title-short":"The natural selection of words","URL":"https://dx.plos.org/10.1371/journal.pone.0211512","volume":"14","author":[{"family":"Turney","given":"Peter D."},{"family":"Mohammad","given":"Saif M."}],"editor":[{"family":"Blythe","given":"Richard A"}],"accessed":{"date-parts":[["2020",9,23]]},"issued":{"date-parts":[["2019",1,28]]},"citation-key":"turney2019"}}],"schema":"https://github.com/citation-style-language/schema/raw/master/csl-citation.json"} </w:instrText>
      </w:r>
      <w:r w:rsidR="00501D58">
        <w:fldChar w:fldCharType="separate"/>
      </w:r>
      <w:r w:rsidR="00EC2023" w:rsidRPr="00EC2023">
        <w:rPr>
          <w:rFonts w:ascii="Times New Roman" w:hAnsi="Times New Roman" w:cs="Times New Roman"/>
        </w:rPr>
        <w:t>[@turney2019]</w:t>
      </w:r>
      <w:r w:rsidR="00501D58">
        <w:fldChar w:fldCharType="end"/>
      </w:r>
      <w:r w:rsidR="00501D58">
        <w:t xml:space="preserve">. </w:t>
      </w:r>
      <w:bookmarkStart w:id="26" w:name="_Hlk98703177"/>
      <w:r w:rsidR="00501D58">
        <w:t xml:space="preserve">In their study, </w:t>
      </w:r>
      <w:r w:rsidR="00501D58" w:rsidRPr="00FB3222">
        <w:rPr>
          <w:rFonts w:ascii="Times New Roman" w:hAnsi="Times New Roman" w:cs="Times New Roman"/>
        </w:rPr>
        <w:t xml:space="preserve">Turney </w:t>
      </w:r>
      <w:r w:rsidR="003A79C7">
        <w:rPr>
          <w:rFonts w:ascii="Times New Roman" w:hAnsi="Times New Roman" w:cs="Times New Roman"/>
        </w:rPr>
        <w:t>and</w:t>
      </w:r>
      <w:r w:rsidR="00501D58" w:rsidRPr="00FB3222">
        <w:rPr>
          <w:rFonts w:ascii="Times New Roman" w:hAnsi="Times New Roman" w:cs="Times New Roman"/>
        </w:rPr>
        <w:t xml:space="preserve"> Mohammad</w:t>
      </w:r>
      <w:r w:rsidR="00201AAF">
        <w:rPr>
          <w:rFonts w:ascii="Times New Roman" w:hAnsi="Times New Roman" w:cs="Times New Roman"/>
        </w:rPr>
        <w:t xml:space="preserve"> (2019)</w:t>
      </w:r>
      <w:r w:rsidR="00501D58">
        <w:rPr>
          <w:rFonts w:ascii="Times New Roman" w:hAnsi="Times New Roman" w:cs="Times New Roman"/>
        </w:rPr>
        <w:t xml:space="preserve"> developed a</w:t>
      </w:r>
      <w:r w:rsidR="009D7D51">
        <w:rPr>
          <w:rFonts w:ascii="Times New Roman" w:hAnsi="Times New Roman" w:cs="Times New Roman"/>
        </w:rPr>
        <w:t xml:space="preserve"> seven-step</w:t>
      </w:r>
      <w:r w:rsidR="00501D58">
        <w:rPr>
          <w:rFonts w:ascii="Times New Roman" w:hAnsi="Times New Roman" w:cs="Times New Roman"/>
        </w:rPr>
        <w:t xml:space="preserve"> </w:t>
      </w:r>
      <w:r w:rsidR="00501D58">
        <w:rPr>
          <w:shd w:val="clear" w:color="auto" w:fill="FFFFFF"/>
        </w:rPr>
        <w:t>algorithm</w:t>
      </w:r>
      <w:r w:rsidR="009D7D51">
        <w:rPr>
          <w:shd w:val="clear" w:color="auto" w:fill="FFFFFF"/>
        </w:rPr>
        <w:t xml:space="preserve"> to predict the most frequently used word to convey a certain meaning</w:t>
      </w:r>
      <w:r w:rsidR="00DA7A4A">
        <w:rPr>
          <w:shd w:val="clear" w:color="auto" w:fill="FFFFFF"/>
        </w:rPr>
        <w:t>, of which t</w:t>
      </w:r>
      <w:r w:rsidR="00501D58">
        <w:rPr>
          <w:shd w:val="clear" w:color="auto" w:fill="FFFFFF"/>
        </w:rPr>
        <w:t xml:space="preserve">he first four steps </w:t>
      </w:r>
      <w:r w:rsidR="009D7D51">
        <w:rPr>
          <w:shd w:val="clear" w:color="auto" w:fill="FFFFFF"/>
        </w:rPr>
        <w:t>combine</w:t>
      </w:r>
      <w:r w:rsidR="00501D58">
        <w:rPr>
          <w:shd w:val="clear" w:color="auto" w:fill="FFFFFF"/>
        </w:rPr>
        <w:t xml:space="preserve"> information from WordNet and </w:t>
      </w:r>
      <w:bookmarkStart w:id="27" w:name="_Hlk97975677"/>
      <w:r w:rsidR="00A300A7" w:rsidRPr="00A300A7">
        <w:rPr>
          <w:shd w:val="clear" w:color="auto" w:fill="FFFFFF"/>
        </w:rPr>
        <w:t xml:space="preserve">Google Books </w:t>
      </w:r>
      <w:proofErr w:type="spellStart"/>
      <w:r w:rsidR="00A300A7" w:rsidRPr="00A300A7">
        <w:rPr>
          <w:shd w:val="clear" w:color="auto" w:fill="FFFFFF"/>
        </w:rPr>
        <w:t>Ngram</w:t>
      </w:r>
      <w:proofErr w:type="spellEnd"/>
      <w:r w:rsidR="00A300A7" w:rsidRPr="00A300A7">
        <w:rPr>
          <w:shd w:val="clear" w:color="auto" w:fill="FFFFFF"/>
        </w:rPr>
        <w:t xml:space="preserve"> Corpus</w:t>
      </w:r>
      <w:bookmarkEnd w:id="27"/>
      <w:r w:rsidR="00501D58">
        <w:rPr>
          <w:shd w:val="clear" w:color="auto" w:fill="FFFFFF"/>
        </w:rPr>
        <w:t xml:space="preserve"> to make an integrated dataset </w:t>
      </w:r>
      <w:r w:rsidR="0059523C">
        <w:rPr>
          <w:shd w:val="clear" w:color="auto" w:fill="FFFFFF"/>
        </w:rPr>
        <w:t>of different words that represent the same meanings</w:t>
      </w:r>
      <w:r w:rsidR="00DA7A4A">
        <w:rPr>
          <w:shd w:val="clear" w:color="auto" w:fill="FFFFFF"/>
        </w:rPr>
        <w:t xml:space="preserve"> and the last</w:t>
      </w:r>
      <w:r w:rsidR="00501D58">
        <w:rPr>
          <w:shd w:val="clear" w:color="auto" w:fill="FFFFFF"/>
        </w:rPr>
        <w:t xml:space="preserve"> </w:t>
      </w:r>
      <w:r w:rsidR="00501D58">
        <w:rPr>
          <w:shd w:val="clear" w:color="auto" w:fill="FFFFFF"/>
        </w:rPr>
        <w:lastRenderedPageBreak/>
        <w:t>three steps involv</w:t>
      </w:r>
      <w:r w:rsidR="00DA7A4A">
        <w:rPr>
          <w:shd w:val="clear" w:color="auto" w:fill="FFFFFF"/>
        </w:rPr>
        <w:t>ing</w:t>
      </w:r>
      <w:r w:rsidR="00501D58">
        <w:rPr>
          <w:shd w:val="clear" w:color="auto" w:fill="FFFFFF"/>
        </w:rPr>
        <w:t xml:space="preserve"> </w:t>
      </w:r>
      <w:r w:rsidR="00A300A7" w:rsidRPr="00A300A7">
        <w:rPr>
          <w:shd w:val="clear" w:color="auto" w:fill="FFFFFF"/>
        </w:rPr>
        <w:t xml:space="preserve">supervised learning, </w:t>
      </w:r>
      <w:r w:rsidR="00A300A7">
        <w:rPr>
          <w:shd w:val="clear" w:color="auto" w:fill="FFFFFF"/>
        </w:rPr>
        <w:t>a type of</w:t>
      </w:r>
      <w:r w:rsidR="00A300A7" w:rsidRPr="00A300A7">
        <w:rPr>
          <w:shd w:val="clear" w:color="auto" w:fill="FFFFFF"/>
        </w:rPr>
        <w:t xml:space="preserve"> machine learning </w:t>
      </w:r>
      <w:r w:rsidR="00A300A7">
        <w:rPr>
          <w:shd w:val="clear" w:color="auto" w:fill="FFFFFF"/>
        </w:rPr>
        <w:t>using</w:t>
      </w:r>
      <w:r w:rsidR="00A300A7" w:rsidRPr="00A300A7">
        <w:rPr>
          <w:shd w:val="clear" w:color="auto" w:fill="FFFFFF"/>
        </w:rPr>
        <w:t xml:space="preserve"> labeled datasets to train algorithms to classify data or predict outcomes</w:t>
      </w:r>
      <w:r w:rsidR="006B6675">
        <w:rPr>
          <w:shd w:val="clear" w:color="auto" w:fill="FFFFFF"/>
        </w:rPr>
        <w:t xml:space="preserve">, </w:t>
      </w:r>
      <w:r w:rsidR="00501D58">
        <w:rPr>
          <w:shd w:val="clear" w:color="auto" w:fill="FFFFFF"/>
        </w:rPr>
        <w:t>with feature vectors</w:t>
      </w:r>
      <w:r w:rsidR="006B6675">
        <w:rPr>
          <w:shd w:val="clear" w:color="auto" w:fill="FFFFFF"/>
        </w:rPr>
        <w:t xml:space="preserve">, </w:t>
      </w:r>
      <w:r w:rsidR="006B6675" w:rsidRPr="006B6675">
        <w:rPr>
          <w:b/>
          <w:bCs/>
          <w:shd w:val="clear" w:color="auto" w:fill="FFFFFF"/>
        </w:rPr>
        <w:t xml:space="preserve"> </w:t>
      </w:r>
      <w:r w:rsidR="006B6675" w:rsidRPr="00DF533B">
        <w:rPr>
          <w:shd w:val="clear" w:color="auto" w:fill="FFFFFF"/>
        </w:rPr>
        <w:t>ordered lists of numerical properties used as</w:t>
      </w:r>
      <w:r w:rsidR="006B6675" w:rsidRPr="006B6675">
        <w:rPr>
          <w:shd w:val="clear" w:color="auto" w:fill="FFFFFF"/>
        </w:rPr>
        <w:t xml:space="preserve"> input</w:t>
      </w:r>
      <w:r w:rsidR="006B6675">
        <w:rPr>
          <w:shd w:val="clear" w:color="auto" w:fill="FFFFFF"/>
        </w:rPr>
        <w:t>s</w:t>
      </w:r>
      <w:r w:rsidR="006B6675" w:rsidRPr="006B6675">
        <w:rPr>
          <w:shd w:val="clear" w:color="auto" w:fill="FFFFFF"/>
        </w:rPr>
        <w:t xml:space="preserve"> to a machine learning model</w:t>
      </w:r>
      <w:r w:rsidR="006B6675">
        <w:rPr>
          <w:shd w:val="clear" w:color="auto" w:fill="FFFFFF"/>
        </w:rPr>
        <w:t>.</w:t>
      </w:r>
    </w:p>
    <w:bookmarkEnd w:id="26"/>
    <w:p w14:paraId="52E5A495" w14:textId="3D7DE194" w:rsidR="00501D58" w:rsidRPr="00092DDA" w:rsidRDefault="00501D58" w:rsidP="00EC2023">
      <w:r w:rsidRPr="00092DDA">
        <w:t xml:space="preserve">There have been increasing calls for emphasizing </w:t>
      </w:r>
      <w:r w:rsidRPr="00274630">
        <w:rPr>
          <w:i/>
          <w:iCs/>
        </w:rPr>
        <w:t>context</w:t>
      </w:r>
      <w:r w:rsidR="003E5B52">
        <w:t xml:space="preserve">, </w:t>
      </w:r>
      <w:r w:rsidR="003E5B52" w:rsidRPr="00092DDA">
        <w:t xml:space="preserve">defined as “situational opportunities and constraints that affect the occurrence and meaning behavior as well as functional relationships between variables” </w:t>
      </w:r>
      <w:r w:rsidR="003E5B52">
        <w:fldChar w:fldCharType="begin"/>
      </w:r>
      <w:r w:rsidR="00EC2023">
        <w:instrText xml:space="preserve"> ADDIN ZOTERO_ITEM CSL_CITATION {"citationID":"BUhKci6n","properties":{"formattedCitation":"[@johns2006, p. 386]","plainCitation":"[@johns2006, p. 386]","noteIndex":0},"citationItems":[{"id":67,"uris":["http://zotero.org/users/2644296/items/58HJTWCS"],"itemData":{"id":67,"type":"article-journal","container-title":"Academy of management review","issue":"2","note":"00000 \npublisher: Academy of Management Briarcliff Manor, NY 10510","page":"386–408","source":"Google Scholar","title":"The essential impact of context on organizational behavior","volume":"31","author":[{"family":"Johns","given":"Gary"}],"issued":{"date-parts":[["2006"]]},"citation-key":"johns2006"},"locator":"386","label":"page"}],"schema":"https://github.com/citation-style-language/schema/raw/master/csl-citation.json"} </w:instrText>
      </w:r>
      <w:r w:rsidR="003E5B52">
        <w:fldChar w:fldCharType="separate"/>
      </w:r>
      <w:r w:rsidR="00EC2023" w:rsidRPr="00EC2023">
        <w:rPr>
          <w:rFonts w:ascii="Times New Roman" w:hAnsi="Times New Roman" w:cs="Times New Roman"/>
        </w:rPr>
        <w:t>[@johns2006, p. 386]</w:t>
      </w:r>
      <w:r w:rsidR="003E5B52">
        <w:fldChar w:fldCharType="end"/>
      </w:r>
      <w:r w:rsidR="003E5B52">
        <w:t>,</w:t>
      </w:r>
      <w:r w:rsidR="003E5B52" w:rsidRPr="00092DDA">
        <w:t xml:space="preserve"> </w:t>
      </w:r>
      <w:r w:rsidRPr="00092DDA">
        <w:t xml:space="preserve">and </w:t>
      </w:r>
      <w:r w:rsidRPr="00274630">
        <w:rPr>
          <w:i/>
          <w:iCs/>
        </w:rPr>
        <w:t>contextual theorizing</w:t>
      </w:r>
      <w:r w:rsidRPr="00092DDA">
        <w:t xml:space="preserve"> for </w:t>
      </w:r>
      <w:r w:rsidR="00D9657A">
        <w:t>IS</w:t>
      </w:r>
      <w:r w:rsidRPr="00092DDA">
        <w:t xml:space="preserve"> research</w:t>
      </w:r>
      <w:r w:rsidR="00D9657A">
        <w:t xml:space="preserve"> </w:t>
      </w:r>
      <w:r w:rsidR="00D9657A">
        <w:fldChar w:fldCharType="begin"/>
      </w:r>
      <w:r w:rsidR="00EC2023">
        <w:instrText xml:space="preserve"> ADDIN ZOTERO_ITEM CSL_CITATION {"citationID":"QYeoBJgD","properties":{"formattedCitation":"[@malthouse2007; @nardi1996context; @stockdale2006; @venkatesh2011]","plainCitation":"[@malthouse2007; @nardi1996context; @stockdale2006; @venkatesh2011]","noteIndex":0},"citationItems":[{"id":2104,"uris":["http://zotero.org/users/2644296/items/RL7S22X2"],"itemData":{"id":2104,"type":"article-journal","abstract":"This study presents a quantitative examination of the qualitative impact of magazines on advertising effectiveness. The research identiﬁes 39 distinct experiences involved in reading magazines. We propose that these experiences are a way of describing the media context for ads that appear in magazines. We show that the large majority of these experiences are related to advertising effectiveness. The more readers experience a magazine as “making them smarter,” for instance, the more effective an ad in the magazine is. A context-free control group is included in the analysis. Heterogeneity across magazines is also examined, and it is further shown that these effects hold over the 100 largest magazines in the United States.","container-title":"Journal of Advertising","DOI":"10.2753/JOA0091-3367360301","ISSN":"0091-3367, 1557-7805","issue":"3","language":"en","note":"00000","page":"7-18","source":"Crossref","title":"The Effects of Media Context Experiences On Advertising Effectiveness","URL":"http://www.tandfonline.com/doi/abs/10.2753/JOA0091-3367360301","volume":"36","author":[{"family":"Malthouse","given":"Edward C."},{"family":"Calder","given":"Bobby J."},{"family":"Tamhane","given":"Ajit"}],"accessed":{"date-parts":[["2019",6,3]]},"issued":{"date-parts":[["2007",10]]},"citation-key":"malthouse2007"},"label":"page"},{"id":2050,"uris":["http://zotero.org/users/2644296/items/QG2M6YFG"],"itemData":{"id":2050,"type":"book","note":"Citation Key: nardi1996context","publisher":"mit Press","title":"Context and consciousness: activity theory and human-computer interaction","author":[{"family":"Nardi","given":"Bonnie A"}],"issued":{"date-parts":[["1996"]]},"citation-key":"nardi1996context"},"label":"page"},{"id":183,"uris":["http://zotero.org/users/2644296/items/5GED2QY5"],"itemData":{"id":183,"type":"article-journal","abstract":"An evaluation framework is proposed reﬂecting the content, context, process (CCP) perspective developed from existing IS literature. Evaluation is guided by addressing the questions: why is the evaluation is being done? What is being evaluated? Who aﬀects the evaluation? When is the evaluation taking place? And how is the evaluation to be carried out? The framework reﬂects the identiﬁed need for more holistic processes for evaluating information systems and explains the role of interpretive methodologies in identifying the complex interplay of issues. The framework reﬂects the social, political and cultural factors that inﬂuence the economic beneﬁts and emphasises the need for an integrated approach to evaluation.","container-title":"European Journal of Operational Research","DOI":"10.1016/j.ejor.2005.07.006","ISSN":"03772217","issue":"3","language":"en","note":"00000","page":"1090-1102","source":"Crossref","title":"An interpretive approach to evaluating information systems: A content, context, process framework","title-short":"An interpretive approach to evaluating information systems","URL":"http://linkinghub.elsevier.com/retrieve/pii/S0377221705004881","volume":"173","author":[{"family":"Stockdale","given":"Rosemary"},{"family":"Standing","given":"Craig"}],"accessed":{"date-parts":[["2018",10,22]]},"issued":{"date-parts":[["2006",9]]},"citation-key":"stockdale2006"},"label":"page"},{"id":2004,"uris":["http://zotero.org/users/2644296/items/T6YLT4CY"],"itemData":{"id":2004,"type":"article-journal","abstract":"This study presents two extensions to the two-stage expectationconﬁrmation theory of information systems (IS) continuance. First, we expand the belief set from perceived usefulness in the original IS continuance model to include three additional predictors identiﬁed in the uniﬁed theory of acceptance and use of technology, namely effort expectancy, social inﬂuence and facilitating conditions. Second, we ground the IS continuance model in the context of transactional systems that involve transmission of personal and sensitive information and include trust as a key contextual belief in the model. To test the expanded IS continuance model, we conducted a longitudinal ﬁeld study of 3159 Hong Kong citizens across two electronic government (e-government) technologies that enable citizens’ access to government services. In general, the results support the expanded model that provides a rich understanding of the changes in the preusage beliefs and attitudes through the emergent constructs of disconﬁrmation and satisfaction, ultimately inﬂuencing IS continuance intention. Finally, we discuss the theoretical and practical implications of the expanded model.","container-title":"Information Systems Journal","DOI":"10.1111/j.1365-2575.2011.00373.x","ISSN":"13501917","issue":"6","language":"en","note":"00000","page":"527-555","source":"Crossref","title":"Extending the two-stage information systems continuance model: incorporating UTAUT predictors and the role of context: Context, expectations and IS continuance","title-short":"Extending the two-stage information systems continuance model","URL":"http://doi.wiley.com/10.1111/j.1365-2575.2011.00373.x","volume":"21","author":[{"family":"Venkatesh","given":"Viswanath"},{"family":"Thong","given":"James Y. L."},{"family":"Chan","given":"Frank K. Y."},{"family":"Hu","given":"Paul Jen-Hwa"},{"family":"Brown","given":"Susan A."}],"accessed":{"date-parts":[["2018",8,26]]},"issued":{"date-parts":[["2011",11]]},"citation-key":"venkatesh2011"},"label":"page"}],"schema":"https://github.com/citation-style-language/schema/raw/master/csl-citation.json"} </w:instrText>
      </w:r>
      <w:r w:rsidR="00D9657A">
        <w:fldChar w:fldCharType="separate"/>
      </w:r>
      <w:r w:rsidR="00EC2023" w:rsidRPr="00EC2023">
        <w:rPr>
          <w:rFonts w:ascii="Times New Roman" w:hAnsi="Times New Roman" w:cs="Times New Roman"/>
        </w:rPr>
        <w:t>[@malthouse2007; @nardi1996context; @stockdale2006; @venkatesh2011]</w:t>
      </w:r>
      <w:r w:rsidR="00D9657A">
        <w:fldChar w:fldCharType="end"/>
      </w:r>
      <w:r w:rsidR="00D9657A">
        <w:t xml:space="preserve">. </w:t>
      </w:r>
      <w:r w:rsidRPr="00092DDA">
        <w:t>However, there is no agreement o</w:t>
      </w:r>
      <w:r w:rsidR="00F64977">
        <w:t>n</w:t>
      </w:r>
      <w:r w:rsidRPr="00092DDA">
        <w:t xml:space="preserve"> </w:t>
      </w:r>
      <w:r w:rsidR="003E5B52">
        <w:t xml:space="preserve">which </w:t>
      </w:r>
      <w:r w:rsidRPr="00092DDA">
        <w:t>contextual factors influence IE and how to design for</w:t>
      </w:r>
      <w:r w:rsidR="00DA7A4A">
        <w:t xml:space="preserve"> </w:t>
      </w:r>
      <w:proofErr w:type="gramStart"/>
      <w:r w:rsidR="00DA7A4A">
        <w:t>them</w:t>
      </w:r>
      <w:proofErr w:type="gramEnd"/>
      <w:r w:rsidRPr="00092DDA">
        <w:t xml:space="preserve"> </w:t>
      </w:r>
    </w:p>
    <w:p w14:paraId="4EE7BE4C" w14:textId="60263D89" w:rsidR="00501D58" w:rsidRPr="00092DDA" w:rsidRDefault="00501D58" w:rsidP="0053039C">
      <w:pPr>
        <w:rPr>
          <w:noProof/>
        </w:rPr>
      </w:pPr>
      <w:r w:rsidRPr="00092DDA">
        <w:t xml:space="preserve">In sum, </w:t>
      </w:r>
      <w:r w:rsidRPr="00092DDA">
        <w:rPr>
          <w:noProof/>
        </w:rPr>
        <w:t xml:space="preserve">IE </w:t>
      </w:r>
      <w:r w:rsidR="00611B0F">
        <w:rPr>
          <w:noProof/>
        </w:rPr>
        <w:t>depends on</w:t>
      </w:r>
      <w:r w:rsidRPr="00092DDA">
        <w:rPr>
          <w:noProof/>
        </w:rPr>
        <w:t xml:space="preserve"> </w:t>
      </w:r>
      <w:r w:rsidR="00960A0D">
        <w:rPr>
          <w:noProof/>
        </w:rPr>
        <w:t>the</w:t>
      </w:r>
      <w:r w:rsidRPr="00092DDA">
        <w:rPr>
          <w:noProof/>
        </w:rPr>
        <w:t xml:space="preserve"> user’s internal state</w:t>
      </w:r>
      <w:r w:rsidR="003E5B52">
        <w:rPr>
          <w:noProof/>
        </w:rPr>
        <w:t xml:space="preserve">, including </w:t>
      </w:r>
      <w:r w:rsidRPr="00092DDA">
        <w:rPr>
          <w:noProof/>
        </w:rPr>
        <w:t xml:space="preserve">predispositions, expectations, needs, motivation, </w:t>
      </w:r>
      <w:r w:rsidR="003E5B52">
        <w:rPr>
          <w:noProof/>
        </w:rPr>
        <w:t xml:space="preserve">and </w:t>
      </w:r>
      <w:r w:rsidRPr="00092DDA">
        <w:rPr>
          <w:noProof/>
        </w:rPr>
        <w:t>mood</w:t>
      </w:r>
      <w:r w:rsidR="003E5B52">
        <w:rPr>
          <w:noProof/>
        </w:rPr>
        <w:t>;</w:t>
      </w:r>
      <w:r w:rsidRPr="00092DDA">
        <w:rPr>
          <w:noProof/>
        </w:rPr>
        <w:t xml:space="preserve"> the characteristics of the designed system</w:t>
      </w:r>
      <w:r w:rsidR="003E5B52">
        <w:rPr>
          <w:noProof/>
        </w:rPr>
        <w:t>, including</w:t>
      </w:r>
      <w:r w:rsidRPr="00092DDA">
        <w:rPr>
          <w:noProof/>
        </w:rPr>
        <w:t xml:space="preserve"> complexity, purpose, usability, </w:t>
      </w:r>
      <w:r w:rsidR="003E5B52">
        <w:rPr>
          <w:noProof/>
        </w:rPr>
        <w:t xml:space="preserve">and </w:t>
      </w:r>
      <w:r w:rsidRPr="00092DDA">
        <w:rPr>
          <w:noProof/>
        </w:rPr>
        <w:t>functionality</w:t>
      </w:r>
      <w:r w:rsidR="003E5B52">
        <w:rPr>
          <w:noProof/>
        </w:rPr>
        <w:t>;</w:t>
      </w:r>
      <w:r w:rsidR="0053039C">
        <w:rPr>
          <w:noProof/>
        </w:rPr>
        <w:t xml:space="preserve"> the context and</w:t>
      </w:r>
      <w:r w:rsidRPr="00092DDA">
        <w:rPr>
          <w:noProof/>
        </w:rPr>
        <w:t xml:space="preserve"> </w:t>
      </w:r>
      <w:r w:rsidR="0053039C" w:rsidRPr="0053039C">
        <w:rPr>
          <w:noProof/>
        </w:rPr>
        <w:t>environment within which the interaction occurs</w:t>
      </w:r>
      <w:r w:rsidR="003E5B52">
        <w:rPr>
          <w:noProof/>
        </w:rPr>
        <w:t>;</w:t>
      </w:r>
      <w:r w:rsidR="0053039C" w:rsidRPr="0053039C">
        <w:rPr>
          <w:noProof/>
        </w:rPr>
        <w:t xml:space="preserve"> </w:t>
      </w:r>
      <w:r w:rsidRPr="00092DDA">
        <w:rPr>
          <w:noProof/>
        </w:rPr>
        <w:t xml:space="preserve">and the </w:t>
      </w:r>
      <w:r>
        <w:rPr>
          <w:noProof/>
        </w:rPr>
        <w:t>task</w:t>
      </w:r>
      <w:r w:rsidR="0053039C">
        <w:rPr>
          <w:noProof/>
        </w:rPr>
        <w:t xml:space="preserve">s </w:t>
      </w:r>
      <w:r w:rsidR="003E5B52">
        <w:rPr>
          <w:noProof/>
        </w:rPr>
        <w:t xml:space="preserve">that </w:t>
      </w:r>
      <w:r w:rsidR="0053039C">
        <w:rPr>
          <w:noProof/>
        </w:rPr>
        <w:t>drive the interaction.</w:t>
      </w:r>
      <w:r w:rsidRPr="00092DDA">
        <w:rPr>
          <w:noProof/>
        </w:rPr>
        <w:t xml:space="preserve"> </w:t>
      </w:r>
    </w:p>
    <w:p w14:paraId="2B7C3F1B" w14:textId="286E40B0" w:rsidR="00501D58" w:rsidRPr="00DF533B" w:rsidRDefault="003E5B52" w:rsidP="00501D58">
      <w:r w:rsidRPr="00DF533B">
        <w:t xml:space="preserve">Table 3 </w:t>
      </w:r>
      <w:r w:rsidR="00501D58" w:rsidRPr="00DF533B">
        <w:t xml:space="preserve">summarizes the </w:t>
      </w:r>
      <w:r w:rsidR="00DA7A4A" w:rsidRPr="00DF533B">
        <w:t xml:space="preserve">major </w:t>
      </w:r>
      <w:r w:rsidR="00501D58" w:rsidRPr="00DF533B">
        <w:t>determinants</w:t>
      </w:r>
      <w:r w:rsidR="00DA7A4A">
        <w:t xml:space="preserve"> of IE</w:t>
      </w:r>
      <w:r w:rsidRPr="00DF533B">
        <w:t>.</w:t>
      </w:r>
      <w:r w:rsidR="00501D58" w:rsidRPr="00DF533B">
        <w:t xml:space="preserve"> </w:t>
      </w:r>
    </w:p>
    <w:p w14:paraId="35148583" w14:textId="6DE81158" w:rsidR="00726E79" w:rsidRDefault="00726E79" w:rsidP="00726E79">
      <w:pPr>
        <w:pStyle w:val="Caption"/>
        <w:keepNext/>
      </w:pPr>
      <w:r>
        <w:t xml:space="preserve">Table </w:t>
      </w:r>
      <w:fldSimple w:instr=" SEQ Table \* ARABIC ">
        <w:r w:rsidR="00652B35">
          <w:rPr>
            <w:noProof/>
          </w:rPr>
          <w:t>3</w:t>
        </w:r>
      </w:fldSimple>
      <w:r>
        <w:t xml:space="preserve">. </w:t>
      </w:r>
      <w:r w:rsidRPr="00376446">
        <w:t>IE determinants</w:t>
      </w:r>
    </w:p>
    <w:tbl>
      <w:tblPr>
        <w:tblStyle w:val="APAReport"/>
        <w:tblW w:w="0" w:type="auto"/>
        <w:tblLook w:val="04A0" w:firstRow="1" w:lastRow="0" w:firstColumn="1" w:lastColumn="0" w:noHBand="0" w:noVBand="1"/>
      </w:tblPr>
      <w:tblGrid>
        <w:gridCol w:w="1795"/>
        <w:gridCol w:w="3117"/>
        <w:gridCol w:w="3117"/>
      </w:tblGrid>
      <w:tr w:rsidR="00501D58" w:rsidRPr="00092DDA" w14:paraId="2DCE9105" w14:textId="77777777" w:rsidTr="00F67AAA">
        <w:trPr>
          <w:cnfStyle w:val="100000000000" w:firstRow="1" w:lastRow="0" w:firstColumn="0" w:lastColumn="0" w:oddVBand="0" w:evenVBand="0" w:oddHBand="0" w:evenHBand="0" w:firstRowFirstColumn="0" w:firstRowLastColumn="0" w:lastRowFirstColumn="0" w:lastRowLastColumn="0"/>
        </w:trPr>
        <w:tc>
          <w:tcPr>
            <w:tcW w:w="1795" w:type="dxa"/>
          </w:tcPr>
          <w:p w14:paraId="00CB3917"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Dimension</w:t>
            </w:r>
          </w:p>
        </w:tc>
        <w:tc>
          <w:tcPr>
            <w:tcW w:w="3117" w:type="dxa"/>
          </w:tcPr>
          <w:p w14:paraId="0F59D930"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Determinants</w:t>
            </w:r>
          </w:p>
        </w:tc>
        <w:tc>
          <w:tcPr>
            <w:tcW w:w="3117" w:type="dxa"/>
          </w:tcPr>
          <w:p w14:paraId="04EDB1E7"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Sources</w:t>
            </w:r>
          </w:p>
        </w:tc>
      </w:tr>
      <w:tr w:rsidR="00501D58" w:rsidRPr="00092DDA" w14:paraId="7FB986B9" w14:textId="77777777" w:rsidTr="00F67AAA">
        <w:tc>
          <w:tcPr>
            <w:tcW w:w="1795" w:type="dxa"/>
            <w:vMerge w:val="restart"/>
          </w:tcPr>
          <w:p w14:paraId="689E4172"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User</w:t>
            </w:r>
          </w:p>
        </w:tc>
        <w:tc>
          <w:tcPr>
            <w:tcW w:w="3117" w:type="dxa"/>
          </w:tcPr>
          <w:p w14:paraId="1A41A5B2" w14:textId="0943BF5B" w:rsidR="00501D58" w:rsidRPr="00092DDA" w:rsidRDefault="003E5B52" w:rsidP="00DF533B">
            <w:pPr>
              <w:pBdr>
                <w:top w:val="none" w:sz="0" w:space="0" w:color="auto"/>
                <w:left w:val="none" w:sz="0" w:space="0" w:color="auto"/>
                <w:bottom w:val="none" w:sz="0" w:space="0" w:color="auto"/>
                <w:right w:val="none" w:sz="0" w:space="0" w:color="auto"/>
                <w:between w:val="none" w:sz="0" w:space="0" w:color="auto"/>
              </w:pBdr>
              <w:spacing w:line="360" w:lineRule="auto"/>
            </w:pPr>
            <w:r>
              <w:rPr>
                <w:noProof/>
              </w:rPr>
              <w:t>A</w:t>
            </w:r>
            <w:r w:rsidR="00501D58" w:rsidRPr="00092DDA">
              <w:rPr>
                <w:noProof/>
              </w:rPr>
              <w:t>ge</w:t>
            </w:r>
          </w:p>
        </w:tc>
        <w:tc>
          <w:tcPr>
            <w:tcW w:w="3117" w:type="dxa"/>
          </w:tcPr>
          <w:p w14:paraId="637E4F6A" w14:textId="1212B2DD"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PKim1HzP","properties":{"formattedCitation":"[@perski2017]","plainCitation":"[@perski2017]","noteIndex":0},"citationItems":[{"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schema":"https://github.com/citation-style-language/schema/raw/master/csl-citation.json"} </w:instrText>
            </w:r>
            <w:r w:rsidRPr="00092DDA">
              <w:fldChar w:fldCharType="separate"/>
            </w:r>
            <w:r w:rsidR="00EC2023" w:rsidRPr="00EC2023">
              <w:rPr>
                <w:rFonts w:ascii="Times New Roman" w:hAnsi="Times New Roman" w:cs="Times New Roman"/>
              </w:rPr>
              <w:t>[@perski2017]</w:t>
            </w:r>
            <w:r w:rsidRPr="00092DDA">
              <w:fldChar w:fldCharType="end"/>
            </w:r>
          </w:p>
        </w:tc>
      </w:tr>
      <w:tr w:rsidR="00501D58" w:rsidRPr="00092DDA" w14:paraId="62B85444" w14:textId="77777777" w:rsidTr="00F67AAA">
        <w:tc>
          <w:tcPr>
            <w:tcW w:w="1795" w:type="dxa"/>
            <w:vMerge/>
          </w:tcPr>
          <w:p w14:paraId="0B7252A8"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3BD9BCCA" w14:textId="517DD1FD" w:rsidR="00501D58" w:rsidRPr="00092DDA" w:rsidRDefault="00D361C9" w:rsidP="00DF533B">
            <w:pPr>
              <w:pBdr>
                <w:top w:val="none" w:sz="0" w:space="0" w:color="auto"/>
                <w:left w:val="none" w:sz="0" w:space="0" w:color="auto"/>
                <w:bottom w:val="none" w:sz="0" w:space="0" w:color="auto"/>
                <w:right w:val="none" w:sz="0" w:space="0" w:color="auto"/>
                <w:between w:val="none" w:sz="0" w:space="0" w:color="auto"/>
              </w:pBdr>
              <w:spacing w:line="360" w:lineRule="auto"/>
              <w:rPr>
                <w:noProof/>
              </w:rPr>
            </w:pPr>
            <w:r>
              <w:rPr>
                <w:noProof/>
              </w:rPr>
              <w:t>G</w:t>
            </w:r>
            <w:r w:rsidR="00501D58" w:rsidRPr="00092DDA">
              <w:rPr>
                <w:noProof/>
              </w:rPr>
              <w:t>ender</w:t>
            </w:r>
          </w:p>
        </w:tc>
        <w:tc>
          <w:tcPr>
            <w:tcW w:w="3117" w:type="dxa"/>
          </w:tcPr>
          <w:p w14:paraId="2B2C6F58" w14:textId="718CB645"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nS2pii4e","properties":{"formattedCitation":"[@boyle2012; @dvir2015a; @johnson2011; @ma2011]","plainCitation":"[@boyle2012; @dvir2015a; @johnson2011; @ma2011]","noteIndex":0},"citationItems":[{"id":2256,"uris":["http://zotero.org/users/2644296/items/ENSDHQI8"],"itemData":{"id":2256,"type":"article-journal","container-title":"Computers in Human Behavior","DOI":"10/fx5phc","issue":"3","note":"ZSCC: 0000440","page":"771–780","source":"Google Scholar","title":"Engagement in digital entertainment games: A systematic review","title-short":"Engagement in digital entertainment games","volume":"28","author":[{"family":"Boyle","given":"Elizabeth A."},{"family":"Connolly","given":"Thomas M."},{"family":"Hainey","given":"Thomas"},{"family":"Boyle","given":"James M."}],"issued":{"date-parts":[["2012"]]},"citation-key":"boyle2012"}},{"id":151,"uris":["http://zotero.org/users/2644296/items/9KRIPLJC"],"itemData":{"id":151,"type":"article-journal","abstract":"Online and mobile educational technologies (e-learning and m-learning) have enjoyed one of the fastest adoption rates ever seen in higher education (Gaskell, 2017; L. Johnson, Adams Becker, Estrada, &amp; Freeman, 2015; Snell &amp; Snell-Siddle, 2013). This research aims to study the effects of socially constructed roles, behaviors and activities in present society in online and mobile environments, in particular, gender as a determinant of consumer behavior and decision making. While ethnicity, class, income, age, and other characteristics are all important considerations when studying consumer behavior, this proposal focuses initially on gender, as it has been shown to be significant to consumers' behavior in the online learning environment (Ashong &amp; Commander, 2012; Borun, Schaller, Chambers, &amp; Allison-Bunnell, 2010; Halpern, 2013; Muilenburg &amp; Berge, 2005; Palmer, Bowman, &amp; Harroff, 2012). It also continues to be a leading form of segmentation used by researchers, marketers, and advertisers (Halpern, 2013; McSporran &amp; Young, 2001; Rovai &amp; Baker, 2005). Since gender is socially constructed-and given the social nature of learning-the study will examine how it is manifested in an online learning environment. The study aims to recognize significant gender gaps in three main areas: user engagement, learner satisfaction, and instructional outcomes.","note":"00000\ntex.ids= dvir2015a","source":"Google Scholar","title":"The Influence Of Gender On Consumer</w:instrText>
            </w:r>
            <w:r w:rsidR="00EC2023">
              <w:rPr>
                <w:cs/>
              </w:rPr>
              <w:instrText>‎</w:instrText>
            </w:r>
            <w:r w:rsidR="00EC2023">
              <w:instrText xml:space="preserve"> behavior And Decision Making In Online</w:instrText>
            </w:r>
            <w:r w:rsidR="00EC2023">
              <w:rPr>
                <w:cs/>
              </w:rPr>
              <w:instrText>‎</w:instrText>
            </w:r>
            <w:r w:rsidR="00EC2023">
              <w:instrText xml:space="preserve"> and Mobile Learning</w:instrText>
            </w:r>
            <w:r w:rsidR="00EC2023">
              <w:rPr>
                <w:cs/>
              </w:rPr>
              <w:instrText>‎</w:instrText>
            </w:r>
            <w:r w:rsidR="00EC2023">
              <w:instrText xml:space="preserve"> environments","author":[{"family":"Dvir","given":"Nim"}],"issued":{"date-parts":[["2015"]]},"citation-key":"dvir2015a"}},{"id":1478,"uris":["http://zotero.org/users/2644296/items/WFALKUDY"],"itemData":{"id":1478,"type":"article-journal","container-title":"Journal of Organizational and End User Computing (JOEUC)","issue":"1","note":"00000","page":"79-94","title":"Gender differences in e-learning: Communication, social presence, and learning outcomes","volume":"23","author":[{"family":"Johnson","given":"Richard D."}],"issued":{"date-parts":[["2011"]]},"citation-key":"johnson2011"}},{"id":1477,"uris":["http://zotero.org/users/2644296/items/WV2VEJSA"],"itemData":{"id":1477,"type":"paper-conference","container-title":"International Conference on Hybrid Learning","note":"00000","page":"116-128","publisher":"Springer","title":"Gender differences of knowledge sharing in online learning environment","author":[{"family":"Ma","given":"Will Wai Kit"},{"family":"Yuen","given":"Allan Hoi Kau"}],"issued":{"date-parts":[["2011"]]},"citation-key":"ma2011"}}],"schema":"https://github.com/citation-style-language/schema/raw/master/csl-citation.json"} </w:instrText>
            </w:r>
            <w:r w:rsidRPr="00092DDA">
              <w:fldChar w:fldCharType="separate"/>
            </w:r>
            <w:r w:rsidR="00EC2023" w:rsidRPr="00EC2023">
              <w:rPr>
                <w:rFonts w:ascii="Times New Roman" w:hAnsi="Times New Roman" w:cs="Times New Roman"/>
              </w:rPr>
              <w:t>[@boyle2012; @dvir2015a; @johnson2011; @ma2011]</w:t>
            </w:r>
            <w:r w:rsidRPr="00092DDA">
              <w:fldChar w:fldCharType="end"/>
            </w:r>
          </w:p>
        </w:tc>
      </w:tr>
      <w:tr w:rsidR="00501D58" w:rsidRPr="00092DDA" w14:paraId="5BEF74A1" w14:textId="77777777" w:rsidTr="00F67AAA">
        <w:tc>
          <w:tcPr>
            <w:tcW w:w="1795" w:type="dxa"/>
            <w:vMerge/>
          </w:tcPr>
          <w:p w14:paraId="5485919D"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233016DE" w14:textId="77777777" w:rsidR="00501D58" w:rsidRPr="00092DDA"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rPr>
                <w:noProof/>
              </w:rPr>
            </w:pPr>
            <w:r w:rsidRPr="00092DDA">
              <w:rPr>
                <w:noProof/>
              </w:rPr>
              <w:t>Prior knowledge and personal relevance</w:t>
            </w:r>
          </w:p>
        </w:tc>
        <w:tc>
          <w:tcPr>
            <w:tcW w:w="3117" w:type="dxa"/>
          </w:tcPr>
          <w:p w14:paraId="06EA0C88" w14:textId="2A31F49A"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ldHxGrQO","properties":{"formattedCitation":"[@arapakis2014a]","plainCitation":"[@arapakis2014a]","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schema":"https://github.com/citation-style-language/schema/raw/master/csl-citation.json"} </w:instrText>
            </w:r>
            <w:r w:rsidRPr="00092DDA">
              <w:fldChar w:fldCharType="separate"/>
            </w:r>
            <w:r w:rsidR="00EC2023" w:rsidRPr="00EC2023">
              <w:rPr>
                <w:rFonts w:ascii="Times New Roman" w:hAnsi="Times New Roman" w:cs="Times New Roman"/>
              </w:rPr>
              <w:t>[@arapakis2014a]</w:t>
            </w:r>
            <w:r w:rsidRPr="00092DDA">
              <w:fldChar w:fldCharType="end"/>
            </w:r>
          </w:p>
        </w:tc>
      </w:tr>
      <w:tr w:rsidR="00501D58" w:rsidRPr="00092DDA" w14:paraId="0DE475CF" w14:textId="77777777" w:rsidTr="00F67AAA">
        <w:tc>
          <w:tcPr>
            <w:tcW w:w="1795" w:type="dxa"/>
            <w:vMerge/>
          </w:tcPr>
          <w:p w14:paraId="0C5A1950"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7789B6D9" w14:textId="77777777" w:rsidR="00501D58" w:rsidRPr="00092DDA"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rPr>
                <w:noProof/>
              </w:rPr>
            </w:pPr>
            <w:r w:rsidRPr="00092DDA">
              <w:rPr>
                <w:noProof/>
              </w:rPr>
              <w:t xml:space="preserve">Literacy or confidence </w:t>
            </w:r>
          </w:p>
        </w:tc>
        <w:tc>
          <w:tcPr>
            <w:tcW w:w="3117" w:type="dxa"/>
          </w:tcPr>
          <w:p w14:paraId="7938AA26" w14:textId="342A29D0"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DYZ1q4Ot","properties":{"formattedCitation":"[@arapakis2014a; @perski2017]","plainCitation":"[@arapakis2014a; @perski2017]","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id":"Q7M2B2lz/doktw2Om","uris":["http://zotero.org/users/2644296/items/ZIQMKZSU"],"itemData":{"id":3051,"type":"post-weblog","title":"How Americans Encounter, Recall and Act Upon Digital News","container-title":"Pew Research Center's Journalism Project","abstract":"A unique study of Americans’ online news habits over the course of a week provides a detailed window into how Americans learn about current events in the digital age.","URL":"http://www.journalism.org/2017/02/09/how-americans-encounter-recall-and-act-upon-digital-news/","note":"00004","author":[{"family":"Mitchell","given":"Amy"},{"family":"Gottfried","given":"Jeffrey"},{"family":"Shearer","given":"Elisa"},{"family":"Lu","given":"Kristine"}],"issued":{"date-parts":[["2017",2,9]]},"accessed":{"date-parts":[["2017",10,25]]}}},{"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schema":"https://github.com/citation-style-language/schema/raw/master/csl-citation.json"} </w:instrText>
            </w:r>
            <w:r w:rsidRPr="00092DDA">
              <w:fldChar w:fldCharType="separate"/>
            </w:r>
            <w:r w:rsidR="00EC2023" w:rsidRPr="00EC2023">
              <w:rPr>
                <w:rFonts w:ascii="Times New Roman" w:hAnsi="Times New Roman" w:cs="Times New Roman"/>
              </w:rPr>
              <w:t>[@arapakis2014a; @perski2017]</w:t>
            </w:r>
            <w:r w:rsidRPr="00092DDA">
              <w:fldChar w:fldCharType="end"/>
            </w:r>
          </w:p>
        </w:tc>
      </w:tr>
      <w:tr w:rsidR="00501D58" w:rsidRPr="00092DDA" w14:paraId="36245364" w14:textId="77777777" w:rsidTr="00F67AAA">
        <w:tc>
          <w:tcPr>
            <w:tcW w:w="1795" w:type="dxa"/>
            <w:vMerge w:val="restart"/>
          </w:tcPr>
          <w:p w14:paraId="10883F5F"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r w:rsidRPr="00092DDA">
              <w:lastRenderedPageBreak/>
              <w:t>Task</w:t>
            </w:r>
          </w:p>
        </w:tc>
        <w:tc>
          <w:tcPr>
            <w:tcW w:w="3117" w:type="dxa"/>
          </w:tcPr>
          <w:p w14:paraId="55F3E9B1" w14:textId="77777777" w:rsidR="00501D58" w:rsidRPr="00092DDA"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rPr>
                <w:noProof/>
              </w:rPr>
            </w:pPr>
            <w:r w:rsidRPr="00092DDA">
              <w:rPr>
                <w:noProof/>
              </w:rPr>
              <w:t>Goals and outcomes</w:t>
            </w:r>
          </w:p>
        </w:tc>
        <w:tc>
          <w:tcPr>
            <w:tcW w:w="3117" w:type="dxa"/>
          </w:tcPr>
          <w:p w14:paraId="0958FE66" w14:textId="65D78AF0"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gNKIauMU","properties":{"formattedCitation":"[@obrien2016e]","plainCitation":"[@obrien2016e]","noteIndex":0},"citationItems":[{"id":1928,"uris":["http://zotero.org/users/2644296/items/YTDV2U5U"],"itemData":{"id":1928,"type":"article-journal","abstract":"We conducted a study in which participants interacted with human-interest news stories in video, audio or text format. We gathered post-task impressions of participants' interest in and curiosity about the stories, and their behavioral intentions to link to related content or recommend the stories to others. We explored the individual and situational dimensions of interest in participants' responses, and how these related to behavioral intentions. We discuss implications for information system and study design.","container-title":"Proceedings of the Association for Information Science and Technology","DOI":"10.1002/pra2.2016.14505301150","ISSN":"2373-9231","issue":"1","journalAbbreviation":"Proc. Assoc. Info. Sci. Tech.","language":"en","note":"00000","page":"1-6","source":"Wiley Online Library","title":"What makes online news interesting? Personal and situational interest and the effect on behavioral intentions","title-short":"What makes online news interesting?","URL":"http://onlinelibrary.wiley.com/doi/10.1002/pra2.2016.14505301150/abstract","volume":"53","author":[{"family":"O'Brien","given":"Heather L."},{"family":"McKay","given":"Jocelyn"}],"accessed":{"date-parts":[["2017",10,26]]},"issued":{"date-parts":[["2016",1,1]]},"citation-key":"obrien2016e"}}],"schema":"https://github.com/citation-style-language/schema/raw/master/csl-citation.json"} </w:instrText>
            </w:r>
            <w:r w:rsidRPr="00092DDA">
              <w:fldChar w:fldCharType="separate"/>
            </w:r>
            <w:r w:rsidR="00EC2023" w:rsidRPr="00EC2023">
              <w:rPr>
                <w:rFonts w:ascii="Times New Roman" w:hAnsi="Times New Roman" w:cs="Times New Roman"/>
              </w:rPr>
              <w:t>[@obrien2016e]</w:t>
            </w:r>
            <w:r w:rsidRPr="00092DDA">
              <w:fldChar w:fldCharType="end"/>
            </w:r>
          </w:p>
        </w:tc>
      </w:tr>
      <w:tr w:rsidR="00501D58" w:rsidRPr="00092DDA" w14:paraId="1310A1C2" w14:textId="77777777" w:rsidTr="00F67AAA">
        <w:tc>
          <w:tcPr>
            <w:tcW w:w="1795" w:type="dxa"/>
            <w:vMerge/>
          </w:tcPr>
          <w:p w14:paraId="2A9FEFFB"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54C6430E" w14:textId="47A12B13" w:rsidR="00501D58" w:rsidRPr="00092DDA"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rPr>
                <w:noProof/>
              </w:rPr>
            </w:pPr>
            <w:r w:rsidRPr="00092DDA">
              <w:t>Type, product, process</w:t>
            </w:r>
            <w:r w:rsidR="00D361C9">
              <w:t>,</w:t>
            </w:r>
            <w:r w:rsidRPr="00092DDA">
              <w:t xml:space="preserve"> and time-related qualities</w:t>
            </w:r>
          </w:p>
        </w:tc>
        <w:tc>
          <w:tcPr>
            <w:tcW w:w="3117" w:type="dxa"/>
          </w:tcPr>
          <w:p w14:paraId="550745E1" w14:textId="1352734A"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fYh0yaUA","properties":{"formattedCitation":"[@obrien2020]","plainCitation":"[@obrien2020]","noteIndex":0},"citationItems":[{"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schema":"https://github.com/citation-style-language/schema/raw/master/csl-citation.json"} </w:instrText>
            </w:r>
            <w:r w:rsidRPr="00092DDA">
              <w:fldChar w:fldCharType="separate"/>
            </w:r>
            <w:r w:rsidR="00EC2023" w:rsidRPr="00EC2023">
              <w:rPr>
                <w:rFonts w:ascii="Times New Roman" w:hAnsi="Times New Roman" w:cs="Times New Roman"/>
              </w:rPr>
              <w:t>[@obrien2020]</w:t>
            </w:r>
            <w:r w:rsidRPr="00092DDA">
              <w:fldChar w:fldCharType="end"/>
            </w:r>
          </w:p>
        </w:tc>
      </w:tr>
      <w:tr w:rsidR="00501D58" w:rsidRPr="00CE247A" w14:paraId="15E962D9" w14:textId="77777777" w:rsidTr="00F67AAA">
        <w:tc>
          <w:tcPr>
            <w:tcW w:w="1795" w:type="dxa"/>
            <w:vMerge/>
          </w:tcPr>
          <w:p w14:paraId="001A3ADD"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0950EA49" w14:textId="77777777" w:rsidR="00501D58" w:rsidRPr="00092DDA"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pPr>
            <w:r w:rsidRPr="00092DDA">
              <w:t>Interest</w:t>
            </w:r>
          </w:p>
        </w:tc>
        <w:tc>
          <w:tcPr>
            <w:tcW w:w="3117" w:type="dxa"/>
          </w:tcPr>
          <w:p w14:paraId="00389644" w14:textId="297837EA" w:rsidR="00501D58" w:rsidRPr="00F85EE7"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rPr>
                <w:lang w:val="es-ES"/>
              </w:rPr>
            </w:pPr>
            <w:r w:rsidRPr="00092DDA">
              <w:fldChar w:fldCharType="begin"/>
            </w:r>
            <w:r w:rsidR="00EC2023">
              <w:instrText xml:space="preserve"> ADDIN ZOTERO_ITEM CSL_CITATION {"citationID":"8vRwIfMe","properties":{"formattedCitation":"[@arapakis2014a; @obrien2020; @obrien2017a; @obrien2016e]","plainCitation":"[@arapakis2014a; @obrien2020; @obrien2017a; @obrien2016e]","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id":1763,"uris":["http://zotero.org/users/2644296/items/HWGRL6AD"],"itemData":{"id":1763,"type":"paper-conference","abstract":"We conducted a study to examine how people interact with and learn from human-interest news stories. Participants engaged with news stories and completed knowledge retention tests to evaluate their ability to remember the content. We analyzed how the stories and the way in which they were presented (audio, video, text) related to knowledge retention. Results demonstrated a complex interaction between topic and knowledge retention, where participants obtained higher scores for the least preferred story. We explored these findings with respect to participants' demographics and user experience.","collection-title":"CHIIR '17","container-title":"Proceedings of the 2017 Conference on Conference Human Information Interaction and Retrieval","DOI":"10.1145/3020165.3020166","event-place":"New York, NY, USA","ISBN":"978-1-4503-4677-1","note":"00000","page":"185–193","publisher":"ACM","publisher-place":"New York, NY, USA","source":"ACM Digital Library","title":"Learning From the News: The Role of Topic, Multimedia and Interest in Knowledge Retention","title-short":"Learning From the News","URL":"http://doi.acm.org/10.1145/3020165.3020166","author":[{"family":"O'Brien","given":"Heather L"},{"family":"McKay","given":"Jocelyn"},{"family":"Vangeest","given":"Jacob"}],"accessed":{"date-parts":[["2017",10,26]]},"issued":{"date-parts":[["2017"]]},"citation-key":"obrien2017a"}},{"id":1928,"uris":["http://zotero.org/users/2644296/items/YTDV2U5U"],"itemData":{"id":1928,"type":"article-journal","abstract":"We conducted a study in which participants interacted with human-interest news stories in video, audio or text format. We gathered post-task impressions of participants' interest in and curiosity about the stories, and their behavioral intentions to link to related content or recommend the stories to others. We explored the individual and situational dimensions of interest in participants' responses, and how these related to behavioral intentions. We discuss implications for information system and study design.","container-title":"Proceedings of the Association for Information Science and Technology","DOI":"10.1002/pra2.2016.14505301150","ISSN":"2373-9231","issue":"1","journalAbbreviation":"Proc. Assoc. Info. Sci. Tech.","language":"en","note":"00000","page":"1-6","source":"Wiley Online Library","title":"What makes online news interesting? Personal and situational interest and the effect on behavioral intentions","title-short":"What makes online news interesting?","URL":"http://onlinelibrary.wiley.com/doi/10.1002/pra2.2016.14505301150/abstract","volume":"53","author":[{"family":"O'Brien","given":"Heather L."},{"family":"McKay","given":"Jocelyn"}],"accessed":{"date-parts":[["2017",10,26]]},"issued":{"date-parts":[["2016",1,1]]},"citation-key":"obrien2016e"}}],"schema":"https://github.com/citation-style-language/schema/raw/master/csl-citation.json"} </w:instrText>
            </w:r>
            <w:r w:rsidRPr="00092DDA">
              <w:fldChar w:fldCharType="separate"/>
            </w:r>
            <w:r w:rsidR="00EC2023" w:rsidRPr="00EC2023">
              <w:rPr>
                <w:rFonts w:ascii="Times New Roman" w:hAnsi="Times New Roman" w:cs="Times New Roman"/>
              </w:rPr>
              <w:t>[@arapakis2014a; @obrien2020; @obrien2017a; @obrien2016e]</w:t>
            </w:r>
            <w:r w:rsidRPr="00092DDA">
              <w:fldChar w:fldCharType="end"/>
            </w:r>
          </w:p>
        </w:tc>
      </w:tr>
      <w:tr w:rsidR="00501D58" w:rsidRPr="00B960FC" w14:paraId="18F8C565" w14:textId="77777777" w:rsidTr="00F67AAA">
        <w:tc>
          <w:tcPr>
            <w:tcW w:w="1795" w:type="dxa"/>
            <w:vMerge/>
          </w:tcPr>
          <w:p w14:paraId="3581D33D" w14:textId="77777777" w:rsidR="00501D58" w:rsidRPr="00F85EE7"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rPr>
                <w:lang w:val="es-ES"/>
              </w:rPr>
            </w:pPr>
          </w:p>
        </w:tc>
        <w:tc>
          <w:tcPr>
            <w:tcW w:w="3117" w:type="dxa"/>
          </w:tcPr>
          <w:p w14:paraId="50919326" w14:textId="77777777" w:rsidR="00501D58" w:rsidRPr="00F85EE7"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rPr>
                <w:lang w:val="es-ES"/>
              </w:rPr>
            </w:pPr>
            <w:proofErr w:type="spellStart"/>
            <w:r w:rsidRPr="00F85EE7">
              <w:rPr>
                <w:lang w:val="es-ES"/>
              </w:rPr>
              <w:t>Complexity</w:t>
            </w:r>
            <w:proofErr w:type="spellEnd"/>
          </w:p>
        </w:tc>
        <w:tc>
          <w:tcPr>
            <w:tcW w:w="3117" w:type="dxa"/>
          </w:tcPr>
          <w:p w14:paraId="7BC6E980" w14:textId="0A37A564" w:rsidR="00501D58" w:rsidRPr="00B960FC"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rPr>
                <w:lang w:val="es-ES"/>
              </w:rPr>
            </w:pPr>
            <w:r w:rsidRPr="00092DDA">
              <w:fldChar w:fldCharType="begin"/>
            </w:r>
            <w:r w:rsidR="00EC2023">
              <w:rPr>
                <w:lang w:val="es-ES"/>
              </w:rPr>
              <w:instrText xml:space="preserve"> ADDIN ZOTERO_ITEM CSL_CITATION {"citationID":"tKwBtXHE","properties":{"formattedCitation":"[@gofman2007; @gofman2009; @nielsen2015; @obrien2016d]","plainCitation":"[@gofman2007; @gofman2009; @nielsen2015; @obrien2016d]","noteIndex":0},"citationItems":[{"id":2281,"uris":["http://zotero.org/users/2644296/items/JDWDUMS4"],"itemData":{"id":2281,"type":"article-journal","container-title":"The IPSI BgD Transactions on Internet Research","issue":"2","note":"ZSCC: 0000019","page":"7–9","source":"Google Scholar","title":"Consumer driven multivariate landing page optimization: overview, issues and outlook","title-short":"Consumer driven multivariate landing page optimization","URL":"http://tir.ipsitransactions.org/2007/July/Full%20Journal.pdf#page=9","volume":"3","author":[{"family":"Gofman","given":"Alex"}],"accessed":{"date-parts":[["2015",10,31]]},"issued":{"date-parts":[["2007"]]},"citation-key":"gofman2007"}},{"id":1955,"uris":["http://zotero.org/users/2644296/items/MN3H2AE9"],"itemData":{"id":1955,"type":"article-journal","container-title":"Journal of Consumer Marketing","DOI":"10.1108/07363760910965882","ISSN":"0736-3761","issue":"4","language":"en","note":"00000","page":"286-298","source":"CrossRef","title":"Integrating science into web design: consumer‐driven web site optimization","title-short":"Integrating science into web design","URL":"http://www.emeraldinsight.com/doi/abs/10.1108/07363760910965882","volume":"26","author":[{"family":"Gofman","given":"Alex"},{"family":"Moskowitz","given":"Howard R."},{"family":"Mets","given":"Tõnis"}],"accessed":{"date-parts":[["2015",10,31]]},"issued":{"date-parts":[["2009",6,26]]},"citation-key":"gofman2009"}},{"id":2085,"uris":["http://zotero.org/users/2644296/items/6ID99IZY"],"itemData":{"id":2085,"type":"webpage","abstract":"Users won’t read web content unless the text is clear, the words and sentences are simple, and the information is easy to understand. You can test all of this.","container-title":"Nielsen Norman Group","note":"00000","title":"Legibility, Readability, and Comprehension: Making Users Read Your Words","title-short":"Legibility, Readability, and Comprehension","URL":"https://www.nngroup.com/articles/legibility-readability-comprehension/","author":[{"family":"Nielsen","given":"Jakob"}],"accessed":{"date-parts":[["2017",10,26]]},"issued":{"date-parts":[["2015",11,15]]},"citation-key":"nielsen2015"}},{"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schema":"https://github.com/citation-style-language/schema/raw/master/csl-citation.json"} </w:instrText>
            </w:r>
            <w:r w:rsidRPr="00092DDA">
              <w:fldChar w:fldCharType="separate"/>
            </w:r>
            <w:r w:rsidR="00EC2023" w:rsidRPr="00EC2023">
              <w:rPr>
                <w:rFonts w:ascii="Times New Roman" w:hAnsi="Times New Roman" w:cs="Times New Roman"/>
              </w:rPr>
              <w:t>[@gofman2007; @gofman2009; @nielsen2015; @obrien2016d]</w:t>
            </w:r>
            <w:r w:rsidRPr="00092DDA">
              <w:fldChar w:fldCharType="end"/>
            </w:r>
          </w:p>
        </w:tc>
      </w:tr>
      <w:tr w:rsidR="00501D58" w:rsidRPr="00092DDA" w14:paraId="5F25E12C" w14:textId="77777777" w:rsidTr="00F67AAA">
        <w:tc>
          <w:tcPr>
            <w:tcW w:w="1795" w:type="dxa"/>
            <w:vMerge w:val="restart"/>
          </w:tcPr>
          <w:p w14:paraId="1AB96AC4" w14:textId="77777777" w:rsidR="00501D58" w:rsidRPr="00B960FC"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rPr>
                <w:lang w:val="es-ES"/>
              </w:rPr>
            </w:pPr>
            <w:proofErr w:type="spellStart"/>
            <w:r w:rsidRPr="00B960FC">
              <w:rPr>
                <w:lang w:val="es-ES"/>
              </w:rPr>
              <w:t>System</w:t>
            </w:r>
            <w:proofErr w:type="spellEnd"/>
          </w:p>
        </w:tc>
        <w:tc>
          <w:tcPr>
            <w:tcW w:w="3117" w:type="dxa"/>
          </w:tcPr>
          <w:p w14:paraId="5641A816" w14:textId="774E3882" w:rsidR="00501D58" w:rsidRPr="00B960FC" w:rsidRDefault="00D361C9" w:rsidP="00DF533B">
            <w:pPr>
              <w:pBdr>
                <w:top w:val="none" w:sz="0" w:space="0" w:color="auto"/>
                <w:left w:val="none" w:sz="0" w:space="0" w:color="auto"/>
                <w:bottom w:val="none" w:sz="0" w:space="0" w:color="auto"/>
                <w:right w:val="none" w:sz="0" w:space="0" w:color="auto"/>
                <w:between w:val="none" w:sz="0" w:space="0" w:color="auto"/>
              </w:pBdr>
              <w:spacing w:line="360" w:lineRule="auto"/>
              <w:rPr>
                <w:lang w:val="es-ES"/>
              </w:rPr>
            </w:pPr>
            <w:proofErr w:type="spellStart"/>
            <w:r w:rsidRPr="00B960FC">
              <w:rPr>
                <w:lang w:val="es-ES"/>
              </w:rPr>
              <w:t>I</w:t>
            </w:r>
            <w:r w:rsidR="00501D58" w:rsidRPr="00B960FC">
              <w:rPr>
                <w:lang w:val="es-ES"/>
              </w:rPr>
              <w:t>nteractivity</w:t>
            </w:r>
            <w:proofErr w:type="spellEnd"/>
            <w:r w:rsidR="00501D58" w:rsidRPr="00B960FC">
              <w:rPr>
                <w:lang w:val="es-ES"/>
              </w:rPr>
              <w:t xml:space="preserve">, </w:t>
            </w:r>
            <w:proofErr w:type="spellStart"/>
            <w:r w:rsidR="00501D58" w:rsidRPr="00B960FC">
              <w:rPr>
                <w:lang w:val="es-ES"/>
              </w:rPr>
              <w:t>formats</w:t>
            </w:r>
            <w:proofErr w:type="spellEnd"/>
            <w:r w:rsidRPr="00B960FC">
              <w:rPr>
                <w:lang w:val="es-ES"/>
              </w:rPr>
              <w:t>,</w:t>
            </w:r>
            <w:r w:rsidR="00501D58" w:rsidRPr="00B960FC">
              <w:rPr>
                <w:lang w:val="es-ES"/>
              </w:rPr>
              <w:t xml:space="preserve"> and </w:t>
            </w:r>
            <w:r w:rsidR="00960A0D" w:rsidRPr="00B960FC">
              <w:rPr>
                <w:lang w:val="es-ES"/>
              </w:rPr>
              <w:t>uses</w:t>
            </w:r>
          </w:p>
        </w:tc>
        <w:tc>
          <w:tcPr>
            <w:tcW w:w="3117" w:type="dxa"/>
          </w:tcPr>
          <w:p w14:paraId="2FDA2764" w14:textId="1B3B2911"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rPr>
                <w:lang w:val="es-ES"/>
              </w:rPr>
              <w:instrText xml:space="preserve"> ADDIN ZOTERO_ITEM CSL_CITATION {"citationID":"qeXVnN7b","properties":{"formattedCitation":"[@abraham2019; @dincelli2020; @norman2013a; @oh2016]","plainCitation":"[@abraham2019; @dincelli2020; @norman2013a; @oh2016]","noteIndex":0},"citationItems":[{"id":72,"uris":["http://zotero.org/users/2644296/items/DT2U9NKD"],"itemData":{"id":72,"type":"article-journal","container-title":"Computers &amp; Security","note":"publisher: Elsevier","page":"101586","source":"Google Scholar","title":"Evaluating the effectiveness of learner controlled information security training","volume":"87","author":[{"family":"Abraham","given":"Sherly"},{"family":"Chengalur-Smith","given":"Indushobha"}],"issued":{"date-parts":[["2019"]]},"citation-key":"abraham2019"}},{"id":71,"uris":["http://zotero.org/users/2644296/items/IQPDXDHF"],"itemData":{"id":71,"type":"article-journal","container-title":"European Journal of Information Systems","issue":"6","note":"00001 \npublisher: Taylor &amp; Francis","page":"669–687","source":"Google Scholar","title":"Choose your own training adventure: designing a gamified SETA artefact for improving information security and privacy through interactive storytelling","title-short":"Choose your own training adventure","volume":"29","author":[{"family":"Dincelli","given":"Ersin"},{"family":"Chengalur-Smith","given":"InduShobha"}],"issued":{"date-parts":[["2020"]]},"citation-key":"dincelli2020"}},{"id":1943,"uris":["http://zotero.org/users/2644296/items/TGK7CQ7N"],"itemData":{"id":1943,"type":"book","abstract":"\"Even the smartest among us can feel inept as we fail to figure out which light switch or oven burner to turn on, or whether to push, pull, or slide a door. The fault, argues this ingenious-even liberating-book, lies not in ourselves, but in product design that ignores the needs of users and the principles of cognitive psychology. The problems range from ambiguous and hidden controls to arbitrary relationships between controls and functions, coupled with a lack of feedback or other assistance and unreasonable demands on memorization. The Design of Everyday Things shows that good, usable design is possible. The rules are simple: make things visible, exploit natural relationships that couple function and control, and make intelligent use of constraints. The goal: guide the user effortlessly to the right action on the right control at the right time. In this entertaining and insightful analysis, cognitive scientist Don Norman hails excellence of design as the most important key to regaining the competitive edge in influencing consumer behavior. Now fully expanded and updated, with a new introduction by the author, The Design of Everyday Things is a powerful primer on how-and why-some products satisfy customers while others only frustrate them. \"--","call-number":"TS171.4 .N67 2013","edition":"Revised and expanded edition","event-place":"New York, New York","ISBN":"978-0-465-05065-9","note":"00000","number-of-pages":"347","publisher":"Basic Books","publisher-place":"New York, New York","source":"Library of Congress ISBN","title":"The design of everyday things","author":[{"family":"Norman","given":"Donald A."}],"issued":{"date-parts":[["2013"]]},"citation-key":"norman2013a"}},{"id":"Q7M2B2lz/XHeVeV8s","uris":["http://zotero.org/users/2644296/items/AXMJ5WWF"],"itemData":{"id":782,"type":"paper-conference","title":"Investigating the role of user engagement in digital reading environments","container-title":"Proceedings of the 2016 ACM on Conference on Human Information Interaction and Retrieval","publisher":"ACM","page":"71–80","source":"Google Scholar","URL":"http://dl.acm.org/citation.cfm?id=2854973","note":"00005","author":[{"family":"O'Brien","given":"Heather L."},{"family":"Freund","given":"Luanne"},{"family":"Kopak","given":"Richard"}],"issued":{"date-parts":[["2016"]]},"accessed":{"date-parts":[["2017",5,11]]}}},{"id":2075,"uris":["http://zotero.org/users/2644296/items/I4RJ67PM"],"itemData":{"id":2075,"type":"chapter","abstract":"This chapter builds on previous work that positions user engagement on the user involvement continuum and suggests that user engagement is comprised of physical interactions with media, cognitive involvement, absorption in media content, and behavioral outcomes in the form of outreach or media participation. The authors explore medium or interface characteristics and individual differences in the form of “power users” as determinants of user engagement, and persuasion as an outcome. An empirical example is user to illustrate the relationship between physical interactions, cognitive engagement, imagery engagement, and user attitudes and behavioral intentions. The chapter acknowledges and seeks to remedy the challenge associated with integrating conceptual frameworks of user engagement into design principles.","container-title":"Why Engagement Matters","ISBN":"978-3-319-27444-7","language":"en","note":"00000","page":"177-198","publisher":"Springer, Cham","source":"link.springer.com","title":"User Engagement with Interactive Media: A Communication Perspective","title-short":"User Engagement with Interactive Media","URL":"https://link.springer.com/chapter/10.1007/978-3-319-27446-1_8","author":[{"family":"Oh","given":"Jeeyun"},{"family":"Sundar","given":"S. Shyam"}],"accessed":{"date-parts":[["2017",10,26]]},"issued":{"date-parts":[["2016"]]},"citation-key":"oh2016"}}],"schema":"https://github.com/citation-style-language/schema/raw/master/csl-citation.json"} </w:instrText>
            </w:r>
            <w:r w:rsidRPr="00092DDA">
              <w:fldChar w:fldCharType="separate"/>
            </w:r>
            <w:r w:rsidR="00EC2023" w:rsidRPr="00EC2023">
              <w:rPr>
                <w:rFonts w:ascii="Times New Roman" w:hAnsi="Times New Roman" w:cs="Times New Roman"/>
              </w:rPr>
              <w:t>[@abraham2019; @dincelli2020; @norman2013a; @oh2016]</w:t>
            </w:r>
            <w:r w:rsidRPr="00092DDA">
              <w:fldChar w:fldCharType="end"/>
            </w:r>
          </w:p>
        </w:tc>
      </w:tr>
      <w:tr w:rsidR="00501D58" w:rsidRPr="00092DDA" w14:paraId="4D6C553E" w14:textId="77777777" w:rsidTr="00F67AAA">
        <w:tc>
          <w:tcPr>
            <w:tcW w:w="1795" w:type="dxa"/>
            <w:vMerge/>
          </w:tcPr>
          <w:p w14:paraId="4B3C3784"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602A9752" w14:textId="77777777" w:rsidR="00501D58" w:rsidRPr="00092DDA"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pPr>
            <w:r w:rsidRPr="00092DDA">
              <w:t xml:space="preserve">Design saliency or “visual catchiness” </w:t>
            </w:r>
          </w:p>
        </w:tc>
        <w:tc>
          <w:tcPr>
            <w:tcW w:w="3117" w:type="dxa"/>
          </w:tcPr>
          <w:p w14:paraId="5CFC12DB" w14:textId="113C3FE3"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KssErh5o","properties":{"formattedCitation":"[@eisenstein2007; @koehler2014; @mccay-peet2016; @uskul2010]","plainCitation":"[@eisenstein2007; @koehler2014; @mccay-peet2016; @uskul2010]","noteIndex":0},"citationItems":[{"id":1941,"uris":["http://zotero.org/users/2644296/items/T96HQRF7"],"itemData":{"id":1941,"type":"paper-conference","abstract":"Creating video recordings of events such as lectures or meetings is increasingly inexpensive and easy. However, reviewing the content of such video may be time-consuming and difficult. Our goal is to produce a \"comic book\" summary, in which a transcript is augmented with keyframes that disambiguate and clarify accompanying text. Unlike most previous keyframe extraction systems which rely primarily on visual cues, we present a linguistically-motivated approach that selects keyframes that contain salient gestures. Rather than learning gesture salience directly, it is estimated by measuring the contribution of gesture to understanding other discourse phenomena. More specifically, we bootstrap from multimodal coreference resolution to identify gestures that improve performance. We then select keyframes that capture these gestures. Our model predicts gesture salience as a hidden variable in a conditional framework, with observable features from both the visual and textual modalities. This approach significantly outperforms competitive baselines that do not use gesture information.","collection-title":"AAAI'07","container-title":"Proceedings of the 22Nd National Conference on Artificial Intelligence - Volume 1","event-place":"Vancouver, British Columbia, Canada","ISBN":"978-1-57735-323-2","note":"00000","page":"877–882","publisher":"AAAI Press","publisher-place":"Vancouver, British Columbia, Canada","source":"ACM Digital Library","title":"Turning Lectures into Comic Books Using Linguistically Salient Gestures","URL":"http://dl.acm.org/citation.cfm?id=1619645.1619786","author":[{"family":"Eisenstein","given":"Jacob"},{"family":"Barzilay","given":"Regina"},{"family":"Davis","given":"Randall"}],"accessed":{"date-parts":[["2017",11,12]]},"issued":{"date-parts":[["2007"]]},"citation-key":"eisenstein2007"}},{"id":1944,"uris":["http://zotero.org/users/2644296/items/PXZZPI6N"],"itemData":{"id":1944,"type":"article-journal","container-title":"Journal of Vision","DOI":"10.1167/14.3.14","ISSN":"1534-7362","issue":"3","language":"en","note":"00000","page":"14-14","source":"CrossRef","title":"What do saliency models predict?","URL":"http://jov.arvojournals.org/Article.aspx?doi=10.1167/14.3.14","volume":"14","author":[{"family":"Koehler","given":"K."},{"family":"Guo","given":"F."},{"family":"Zhang","given":"S."},{"family":"Eckstein","given":"M. P."}],"accessed":{"date-parts":[["2017",10,28]]},"issued":{"date-parts":[["2014",3,11]]},"citation-key":"koehler2014"}},{"id":258,"uris":["http://zotero.org/users/2644296/items/QHQYKUGN"],"itemData":{"id":258,"type":"chapter","container-title":"Why Engagement Matters","event-place":"Cham","ISBN":"978-3-319-27444-7","language":"en","note":"00000 \nDOI: 10.1007/978-3-319-27446-1_9\nQID: Q59201110","page":"199-217","publisher":"Springer International Publishing","publisher-place":"Cham","source":"CrossRef","title":"A Model of Social Media Engagement: User Profiles, Gratifications, and Experiences","title-short":"A Model of Social Media Engagement","URL":"http://link.springer.com/10.1007/978-3-319-27446-1_9","editor":[{"family":"O'Brien","given":"Heather"},{"family":"Cairns","given":"Paul"}],"author":[{"family":"McCay-Peet","given":"Lori"},{"family":"Quan-Haase","given":"Anabel"}],"accessed":{"date-parts":[["2017",10,27]]},"issued":{"date-parts":[["2016"]]},"citation-key":"mccay-peet2016"}},{"id":2059,"uris":["http://zotero.org/users/2644296/items/EWJB8UGG"],"itemData":{"id":2059,"type":"article-journal","abstract":"The present study examines the persuasive effects of tailored health messages comparing those tailored to match (versus not match) both chronic cultural frame and momentarily salient cultural frame. Evidence from two studies (Study 1: n = 72 European Americans; Study 2: n = 48 Asian Americans) supports the hypothesis that message persuasiveness increases when chronic cultural frame, health message tailoring and momentarily salient cultural frame all match. The hypothesis was tested using a message about health risks of caffeine consumption among individuals prescreened to be regular caffeine consumers. After being primed for individualism, European Americans who read a health message that focused on the personal self were more likely to accept the message–they found it more persuasive, believed they were more at risk and engaged in more message-congruent behaviour. These effects were also found among Asian Americans who were primed for collectivism and who read a health message that focused on relational obligations. The findings point to the importance of investigating the role of situational cues in persuasive effects of health messages and suggest that matching content to primed frame consistent with the chronic frame may be a way to know what to match messages to.","container-title":"Psychology and Health","issue":"3","note":"00000","page":"321–337","source":"Google Scholar","title":"When message-frame fits salient cultural-frame, messages feel more persuasive","URL":"http://www.tandfonline.com/doi/abs/10.1080/08870440902759156","volume":"25","author":[{"family":"Uskul","given":"Ayse K."},{"family":"Oyserman","given":"Daphna"}],"accessed":{"date-parts":[["2015",12,30]]},"issued":{"date-parts":[["2010"]]},"citation-key":"uskul2010"}}],"schema":"https://github.com/citation-style-language/schema/raw/master/csl-citation.json"} </w:instrText>
            </w:r>
            <w:r w:rsidRPr="00092DDA">
              <w:fldChar w:fldCharType="separate"/>
            </w:r>
            <w:r w:rsidR="00EC2023" w:rsidRPr="00EC2023">
              <w:rPr>
                <w:rFonts w:ascii="Times New Roman" w:hAnsi="Times New Roman" w:cs="Times New Roman"/>
              </w:rPr>
              <w:t>[@eisenstein2007; @koehler2014; @mccay-peet2016; @uskul2010]</w:t>
            </w:r>
            <w:r w:rsidRPr="00092DDA">
              <w:fldChar w:fldCharType="end"/>
            </w:r>
          </w:p>
        </w:tc>
      </w:tr>
      <w:tr w:rsidR="00501D58" w:rsidRPr="00092DDA" w14:paraId="4FED7CDE" w14:textId="77777777" w:rsidTr="00F67AAA">
        <w:tc>
          <w:tcPr>
            <w:tcW w:w="1795" w:type="dxa"/>
            <w:vMerge/>
          </w:tcPr>
          <w:p w14:paraId="500F04C3"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6B36937D" w14:textId="105C052A" w:rsidR="00501D58" w:rsidRPr="00092DDA" w:rsidRDefault="00D361C9" w:rsidP="00DF533B">
            <w:pPr>
              <w:pBdr>
                <w:top w:val="none" w:sz="0" w:space="0" w:color="auto"/>
                <w:left w:val="none" w:sz="0" w:space="0" w:color="auto"/>
                <w:bottom w:val="none" w:sz="0" w:space="0" w:color="auto"/>
                <w:right w:val="none" w:sz="0" w:space="0" w:color="auto"/>
                <w:between w:val="none" w:sz="0" w:space="0" w:color="auto"/>
              </w:pBdr>
              <w:spacing w:line="360" w:lineRule="auto"/>
            </w:pPr>
            <w:r>
              <w:t>A</w:t>
            </w:r>
            <w:r w:rsidR="00501D58" w:rsidRPr="00092DDA">
              <w:t xml:space="preserve">mount of information </w:t>
            </w:r>
          </w:p>
        </w:tc>
        <w:tc>
          <w:tcPr>
            <w:tcW w:w="3117" w:type="dxa"/>
          </w:tcPr>
          <w:p w14:paraId="27C51CC5" w14:textId="749122FC"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qiveSDtb","properties":{"formattedCitation":"[@dvir2018c]","plainCitation":"[@dvir2018c]","noteIndex":0},"citationItems":[{"id":1876,"uris":["http://zotero.org/users/2644296/items/73TWWMBY"],"itemData":{"id":1876,"type":"article-journal","abstract":"Aim/Purpose\nThis paper describes an empirical examination of how users’ willingness to disclose personal data is influenced by the amount of information provided on landing pages – standalone web pages created explicitly for marketing or advertising campaigns.\n\nBackground\nProvision of information is a central construct in the IS discipline. Content is a term commonly used to describe the information made available by a website or other electronic medium. A pertinent debate among scholars and practitioners relate to the behavioral impact of content volume: Specifically, does a greater amount of information elicit engagement and compliance, or the other way around?\n\nMethodology\nA series of large-scale web experiments (n= 535 and n= 27,900) were conducted employing a between-subjects design and A/B testing. Two variants of landing pages, long and short, were created based on relevant behavioral theories. Both variants included an identical form to collect users’ information, but different amounts of provided content. User traffic was generated using Google AdWords and randomized between the page using Unbounce.com. Relevant usage metrics, such as response rate (called “conversion rate”), location, and visit time were recorded.\n\nContribution\nThis research contributes to the body of knowledge on information provision and its effectiveness and carries practical and theoretical implications to practitioners and scholars in Information Systems, Informing Science, Communications, Digital Marketing, and related fields.\n\nFindings\nAnalyses of results show that the shorter landing pages had significantly higher conversion rates across all locations and times. Findings demonstrate a negative correlation between the content amount and consumer behavior, suggesting that users who had less information were more inclined to provide their data.\n\nRecommendations for Practitioners\nAt a practical level, results can empirically support business practices, design considerations, and content strategy by informing practitioners on the role of content in online commerce.\n\nRecommendation for Researchers\nFindings suggest that the amount of content plays a significant role in online decision making and effective informing. They also contradict prior research on trust, persuasion, and security. This study advances research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s behavior has implications in many domains (civic engagement, health, education, and more). This has relevance to system design and public communication in both online and offline contexts.\n\nFuture Research\nUsing this research as a starting point, future research can examine the impact of content in other contexts, as well as other behavioral drivers (such as demographic data). This can lead to theoretical, methodological, and practical recommendations.","call-number":"40","container-title":"Informing Science: The International Journal of an Emerging Transdiscipline","DOI":"https://doi.org/10.28945/4015","ISSN":"1547-9684, 1521-4672","journalAbbreviation":"InformingSciJ</w:instrText>
            </w:r>
            <w:r w:rsidR="00EC2023">
              <w:rPr>
                <w:cs/>
              </w:rPr>
              <w:instrText>‎</w:instrText>
            </w:r>
            <w:r w:rsidR="00EC2023">
              <w:instrText xml:space="preserve">","language":"en","license":"Creative Commons Attribution-NonCommercial-ShareAlike 4.0 International License (CC-BY-NC-SA)","note":"00000\ntex.ids= dvir2018c\npublisher: Informing Science Institute","page":"019--039","source":"Crossref","title":"When less is more: empirical study of the relation between consumer behavior and information provision on commercial landing pages","title-short":"When less is more","URL":"https://www.informingscience.org/Publications/4015","volume":"21","author":[{"family":"Dvir","given":"Nim"},{"family":"Gafni","given":"Ruti"}],"accessed":{"date-parts":[["2018",4,21]]},"issued":{"date-parts":[["2018"]]},"citation-key":"dvir2018c"}}],"schema":"https://github.com/citation-style-language/schema/raw/master/csl-citation.json"} </w:instrText>
            </w:r>
            <w:r w:rsidRPr="00092DDA">
              <w:fldChar w:fldCharType="separate"/>
            </w:r>
            <w:r w:rsidR="00EC2023" w:rsidRPr="00EC2023">
              <w:rPr>
                <w:rFonts w:ascii="Times New Roman" w:hAnsi="Times New Roman" w:cs="Times New Roman"/>
              </w:rPr>
              <w:t>[@dvir2018c]</w:t>
            </w:r>
            <w:r w:rsidRPr="00092DDA">
              <w:fldChar w:fldCharType="end"/>
            </w:r>
          </w:p>
        </w:tc>
      </w:tr>
      <w:tr w:rsidR="00501D58" w:rsidRPr="00092DDA" w14:paraId="4F76C12B" w14:textId="77777777" w:rsidTr="00F67AAA">
        <w:tc>
          <w:tcPr>
            <w:tcW w:w="1795" w:type="dxa"/>
            <w:vMerge/>
          </w:tcPr>
          <w:p w14:paraId="64DC3F8A" w14:textId="77777777" w:rsidR="00501D58" w:rsidRPr="00092DDA" w:rsidRDefault="00501D58" w:rsidP="008A67E0">
            <w:pPr>
              <w:pBdr>
                <w:top w:val="none" w:sz="0" w:space="0" w:color="auto"/>
                <w:left w:val="none" w:sz="0" w:space="0" w:color="auto"/>
                <w:bottom w:val="none" w:sz="0" w:space="0" w:color="auto"/>
                <w:right w:val="none" w:sz="0" w:space="0" w:color="auto"/>
                <w:between w:val="none" w:sz="0" w:space="0" w:color="auto"/>
              </w:pBdr>
              <w:spacing w:line="360" w:lineRule="auto"/>
            </w:pPr>
          </w:p>
        </w:tc>
        <w:tc>
          <w:tcPr>
            <w:tcW w:w="3117" w:type="dxa"/>
          </w:tcPr>
          <w:p w14:paraId="707E8ABD" w14:textId="1C10886E" w:rsidR="00501D58" w:rsidRPr="00092DDA" w:rsidRDefault="00501D58" w:rsidP="00DF533B">
            <w:pPr>
              <w:pBdr>
                <w:top w:val="none" w:sz="0" w:space="0" w:color="auto"/>
                <w:left w:val="none" w:sz="0" w:space="0" w:color="auto"/>
                <w:bottom w:val="none" w:sz="0" w:space="0" w:color="auto"/>
                <w:right w:val="none" w:sz="0" w:space="0" w:color="auto"/>
                <w:between w:val="none" w:sz="0" w:space="0" w:color="auto"/>
              </w:pBdr>
              <w:spacing w:line="360" w:lineRule="auto"/>
            </w:pPr>
            <w:r w:rsidRPr="00092DDA">
              <w:t>Sentiment, novelty, quality</w:t>
            </w:r>
            <w:r w:rsidR="00D361C9">
              <w:t>,</w:t>
            </w:r>
            <w:r w:rsidRPr="00092DDA">
              <w:t xml:space="preserve"> and information</w:t>
            </w:r>
            <w:r w:rsidR="00D361C9">
              <w:t xml:space="preserve"> framing</w:t>
            </w:r>
          </w:p>
        </w:tc>
        <w:tc>
          <w:tcPr>
            <w:tcW w:w="3117" w:type="dxa"/>
          </w:tcPr>
          <w:p w14:paraId="419D6D4C" w14:textId="02B0BBE5" w:rsidR="00501D58" w:rsidRPr="00092DDA" w:rsidRDefault="00501D58" w:rsidP="00EC2023">
            <w:pPr>
              <w:pBdr>
                <w:top w:val="none" w:sz="0" w:space="0" w:color="auto"/>
                <w:left w:val="none" w:sz="0" w:space="0" w:color="auto"/>
                <w:bottom w:val="none" w:sz="0" w:space="0" w:color="auto"/>
                <w:right w:val="none" w:sz="0" w:space="0" w:color="auto"/>
                <w:between w:val="none" w:sz="0" w:space="0" w:color="auto"/>
              </w:pBdr>
              <w:spacing w:line="360" w:lineRule="auto"/>
            </w:pPr>
            <w:r w:rsidRPr="00092DDA">
              <w:fldChar w:fldCharType="begin"/>
            </w:r>
            <w:r w:rsidR="00EC2023">
              <w:instrText xml:space="preserve"> ADDIN ZOTERO_ITEM CSL_CITATION {"citationID":"vI86hGwH","properties":{"formattedCitation":"[@arapakis2014a; @mccay-peet2016; @obrien2017]","plainCitation":"[@arapakis2014a; @mccay-peet2016; @obrien2017]","noteIndex":0},"citationItems":[{"id":1960,"uris":["http://zotero.org/users/2644296/items/7CCCRRWI"],"itemData":{"id":196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URL":"http://onlinelibrary.wiley.com/doi/10.1002/asi.23096/full","volume":"65","author":[{"family":"Arapakis","given":"Ioannis"},{"family":"Lalmas","given":"Mounia"},{"family":"Cambazoglu","given":"B. Barla"},{"family":"Marcos","given":"Mari-Carmen"},{"family":"Jose","given":"Joemon M."}],"accessed":{"date-parts":[["2016",2,20]]},"issued":{"date-parts":[["2014"]]},"citation-key":"arapakis2014a"}},{"id":258,"uris":["http://zotero.org/users/2644296/items/QHQYKUGN"],"itemData":{"id":258,"type":"chapter","container-title":"Why Engagement Matters","event-place":"Cham","ISBN":"978-3-319-27444-7","language":"en","note":"00000 \nDOI: 10.1007/978-3-319-27446-1_9\nQID: Q59201110","page":"199-217","publisher":"Springer International Publishing","publisher-place":"Cham","source":"CrossRef","title":"A Model of Social Media Engagement: User Profiles, Gratifications, and Experiences","title-short":"A Model of Social Media Engagement","URL":"http://link.springer.com/10.1007/978-3-319-27446-1_9","editor":[{"family":"O'Brien","given":"Heather"},{"family":"Cairns","given":"Paul"}],"author":[{"family":"McCay-Peet","given":"Lori"},{"family":"Quan-Haase","given":"Anabel"}],"accessed":{"date-parts":[["2017",10,27]]},"issued":{"date-parts":[["2016"]]},"citation-key":"mccay-peet2016"}},{"id":2150,"uris":["http://zotero.org/users/2644296/items/AU92JHB4"],"itemData":{"id":2150,"type":"article-journal","abstract":"User engagement (UE) is a quality of user experience characterized by the depth of an actor's cognitive, temporal, and/or emotional investment in an interaction with a digital system. Currently more art than science, UE has gained theoretical and methodological traction over the past decade, yet there is still a need to establish empirical links between UE and desired outcomes (e.g., learning, behavior change), and to understand the myriad user, system, contextual, and so on, factors that predict successful digital engagement. This paper focuses on the relationship between UE and media format as a potential antecedent, and the outcome of learning, operationalized as short-term knowledge retention. Participants interacted with two human-interest stories in one of four media formats: video, audio, narrative text, or transcript-style text; short-term knowledge retention was measured using post-task multiple choice and short-answer questions. It was anticipated that format would have a strong effect on UE, and that more engaged users would recall more information about the stories. However, these hypotheses were not fully supported, and the nature of the relationship between UE and learning was more nuanced than expected. This research has implications for the design of information systems and, more fundamentally, the impetus to make digital environments engaging.","container-title":"Journal of the Association for Information Science and Technology","DOI":"10.1002/asi.23854","ISSN":"2330-1643","issue":"12","journalAbbreviation":"Journal of the Association for Information Science and Technology","language":"en","note":"ZSCC: 0000008","page":"2809-2820","source":"Wiley Online Library","title":"Antecedents and learning outcomes of online news engagement","URL":"http://onlinelibrary.wiley.com.libproxy.albany.edu/doi/10.1002/asi.23854/abstract","volume":"68","author":[{"family":"O'Brien","given":"Heather L."}],"accessed":{"date-parts":[["2018",2,16]]},"issued":{"date-parts":[["2017",12,1]]},"citation-key":"obrien2017"}}],"schema":"https://github.com/citation-style-language/schema/raw/master/csl-citation.json"} </w:instrText>
            </w:r>
            <w:r w:rsidRPr="00092DDA">
              <w:fldChar w:fldCharType="separate"/>
            </w:r>
            <w:r w:rsidR="00EC2023" w:rsidRPr="00EC2023">
              <w:rPr>
                <w:rFonts w:ascii="Times New Roman" w:hAnsi="Times New Roman" w:cs="Times New Roman"/>
              </w:rPr>
              <w:t>[@arapakis2014a; @mccay-peet2016; @obrien2017]</w:t>
            </w:r>
            <w:r w:rsidRPr="00092DDA">
              <w:fldChar w:fldCharType="end"/>
            </w:r>
          </w:p>
        </w:tc>
      </w:tr>
    </w:tbl>
    <w:p w14:paraId="19DD702E" w14:textId="77777777" w:rsidR="00501D58" w:rsidRPr="00092DDA" w:rsidRDefault="00501D58" w:rsidP="00501D58"/>
    <w:p w14:paraId="26388506" w14:textId="4213E2F4" w:rsidR="00CD7673" w:rsidRDefault="00726E79" w:rsidP="00726E79">
      <w:pPr>
        <w:pStyle w:val="Heading2"/>
      </w:pPr>
      <w:bookmarkStart w:id="28" w:name="_Toc114161221"/>
      <w:r>
        <w:t>Theoretical underpinning</w:t>
      </w:r>
      <w:bookmarkEnd w:id="28"/>
      <w:r>
        <w:t xml:space="preserve"> </w:t>
      </w:r>
    </w:p>
    <w:p w14:paraId="3534D935" w14:textId="4056A3BE" w:rsidR="008872ED" w:rsidRDefault="00632C6B" w:rsidP="00EC2023">
      <w:r w:rsidRPr="00092DDA">
        <w:t xml:space="preserve">The theoretical foundation on which </w:t>
      </w:r>
      <w:r w:rsidR="00B26517">
        <w:t xml:space="preserve">this study </w:t>
      </w:r>
      <w:r w:rsidR="00394A66">
        <w:t>bases</w:t>
      </w:r>
      <w:r w:rsidR="00394A66" w:rsidRPr="00092DDA">
        <w:t xml:space="preserve"> </w:t>
      </w:r>
      <w:r w:rsidRPr="00092DDA">
        <w:t>IE</w:t>
      </w:r>
      <w:r w:rsidRPr="00092DDA">
        <w:rPr>
          <w:noProof/>
        </w:rPr>
        <w:t xml:space="preserve"> draws from </w:t>
      </w:r>
      <w:r w:rsidRPr="00092DDA">
        <w:rPr>
          <w:noProof/>
          <w:cs/>
        </w:rPr>
        <w:t>‎</w:t>
      </w:r>
      <w:r w:rsidRPr="00092DDA">
        <w:rPr>
          <w:noProof/>
        </w:rPr>
        <w:t xml:space="preserve">several research areas: </w:t>
      </w:r>
      <w:r w:rsidR="00B26517" w:rsidRPr="00092DDA">
        <w:rPr>
          <w:noProof/>
        </w:rPr>
        <w:t xml:space="preserve">human-computer interaction </w:t>
      </w:r>
      <w:r w:rsidRPr="00092DDA">
        <w:rPr>
          <w:noProof/>
        </w:rPr>
        <w:t>(HCI), which focus</w:t>
      </w:r>
      <w:r w:rsidR="00B26517">
        <w:rPr>
          <w:noProof/>
        </w:rPr>
        <w:t>es</w:t>
      </w:r>
      <w:r w:rsidRPr="00092DDA">
        <w:rPr>
          <w:noProof/>
        </w:rPr>
        <w:t xml:space="preserve"> </w:t>
      </w:r>
      <w:r w:rsidR="00F64977">
        <w:rPr>
          <w:noProof/>
        </w:rPr>
        <w:t>on</w:t>
      </w:r>
      <w:r w:rsidRPr="00092DDA">
        <w:rPr>
          <w:noProof/>
        </w:rPr>
        <w:t xml:space="preserve"> user </w:t>
      </w:r>
      <w:r w:rsidR="00B26517">
        <w:rPr>
          <w:noProof/>
        </w:rPr>
        <w:t>characteristics</w:t>
      </w:r>
      <w:r w:rsidRPr="00092DDA">
        <w:rPr>
          <w:noProof/>
        </w:rPr>
        <w:t>; information science, which focus</w:t>
      </w:r>
      <w:r w:rsidR="007A0CEA">
        <w:rPr>
          <w:noProof/>
        </w:rPr>
        <w:t>es</w:t>
      </w:r>
      <w:r w:rsidRPr="00092DDA">
        <w:rPr>
          <w:noProof/>
        </w:rPr>
        <w:t xml:space="preserve"> </w:t>
      </w:r>
      <w:r w:rsidR="00F64977">
        <w:rPr>
          <w:noProof/>
        </w:rPr>
        <w:t>on</w:t>
      </w:r>
      <w:r w:rsidRPr="00092DDA">
        <w:rPr>
          <w:noProof/>
        </w:rPr>
        <w:t xml:space="preserve"> </w:t>
      </w:r>
      <w:r>
        <w:rPr>
          <w:noProof/>
        </w:rPr>
        <w:t>information</w:t>
      </w:r>
      <w:r w:rsidR="00B26517">
        <w:rPr>
          <w:noProof/>
        </w:rPr>
        <w:t xml:space="preserve"> use</w:t>
      </w:r>
      <w:r w:rsidRPr="00092DDA">
        <w:rPr>
          <w:noProof/>
        </w:rPr>
        <w:t xml:space="preserve">; and </w:t>
      </w:r>
      <w:r w:rsidR="00B26517" w:rsidRPr="00092DDA">
        <w:rPr>
          <w:noProof/>
        </w:rPr>
        <w:t>cognitive psychology and behavioral economics</w:t>
      </w:r>
      <w:r w:rsidRPr="00092DDA">
        <w:rPr>
          <w:noProof/>
        </w:rPr>
        <w:t xml:space="preserve">, which </w:t>
      </w:r>
      <w:r w:rsidR="00B26517">
        <w:rPr>
          <w:noProof/>
        </w:rPr>
        <w:t>focus on the</w:t>
      </w:r>
      <w:r w:rsidRPr="00092DDA">
        <w:rPr>
          <w:noProof/>
        </w:rPr>
        <w:t xml:space="preserve"> impact of information expression. </w:t>
      </w:r>
      <w:r w:rsidR="00F45CFD">
        <w:t>This foundation is based on the unification of</w:t>
      </w:r>
      <w:r>
        <w:t xml:space="preserve"> </w:t>
      </w:r>
      <w:r>
        <w:lastRenderedPageBreak/>
        <w:t>t</w:t>
      </w:r>
      <w:r w:rsidR="008872ED">
        <w:t>wo</w:t>
      </w:r>
      <w:r>
        <w:t xml:space="preserve"> </w:t>
      </w:r>
      <w:r w:rsidRPr="00092DDA">
        <w:t>theoretical</w:t>
      </w:r>
      <w:r>
        <w:t xml:space="preserve"> frameworks relating to</w:t>
      </w:r>
      <w:r w:rsidRPr="00092DDA">
        <w:t xml:space="preserve"> the</w:t>
      </w:r>
      <w:r>
        <w:t xml:space="preserve"> affective, behavioral</w:t>
      </w:r>
      <w:r w:rsidR="00B26517">
        <w:t>,</w:t>
      </w:r>
      <w:r>
        <w:t xml:space="preserve"> and cognitive</w:t>
      </w:r>
      <w:r w:rsidR="00B26517">
        <w:t xml:space="preserve"> dimensions of IE</w:t>
      </w:r>
      <w:r w:rsidR="00B31890">
        <w:t>:</w:t>
      </w:r>
      <w:r w:rsidRPr="00092DDA">
        <w:t xml:space="preserve"> </w:t>
      </w:r>
      <w:r w:rsidR="00B31890">
        <w:t>U</w:t>
      </w:r>
      <w:r w:rsidR="00B31890" w:rsidRPr="00092DDA">
        <w:t>ser Engagement Theory</w:t>
      </w:r>
      <w:r w:rsidR="00611B0F">
        <w:t xml:space="preserve"> (UET)</w:t>
      </w:r>
      <w:r w:rsidR="00B31890">
        <w:t xml:space="preserve"> and</w:t>
      </w:r>
      <w:r w:rsidR="008872ED">
        <w:t xml:space="preserve"> </w:t>
      </w:r>
      <w:r w:rsidRPr="00092DDA">
        <w:t xml:space="preserve">Information Behavior Theory </w:t>
      </w:r>
      <w:r w:rsidRPr="00092DDA">
        <w:fldChar w:fldCharType="begin"/>
      </w:r>
      <w:r w:rsidR="00EC2023">
        <w:instrText xml:space="preserve"> ADDIN ZOTERO_ITEM CSL_CITATION {"citationID":"d03IpGju","properties":{"formattedCitation":"[@wilson2010; @wilson2000; @wilson1997; @wilson1981]","plainCitation":"[@wilson2010; @wilson2000; @wilson1997; @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id":1503,"uris":["http://zotero.org/users/2644296/items/ZACW4ZUX"],"itemData":{"id":1503,"type":"article-journal","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container-title":"Information Processing &amp; Management","DOI":"10.1016/S0306-4573(97)00028-9","ISSN":"03064573","issue":"4","language":"en","note":"01197","page":"551-572","source":"CrossRef","title":"Information behaviour: An interdisciplinary perspective","title-short":"Information behaviour","URL":"http://linkinghub.elsevier.com/retrieve/pii/S0306457397000289","volume":"33","author":[{"family":"Wilson","given":"T.D."}],"accessed":{"date-parts":[["2016",4,12]]},"issued":{"date-parts":[["1997",7]]},"citation-key":"wilson1997"}},{"id":2399,"uris":["http://zotero.org/users/2644296/items/JZAUP256"],"itemData":{"id":2399,"type":"article-journal","abstract":"This paper provides a history and overview of the field of human information behavior, including recent advances in the field and multidisciplinary perspectives.","container-title":"Informing science","DOI":"10.28945/576","ISSN":"1547-9684, 1521-4672","issue":"2","note":"00000","page":"49–56","source":"Google Scholar","title":"Human information behavior","URL":"http://210.48.147.73/silibus/human.pdf","volume":"3","author":[{"family":"Wilson","given":"T.D."}],"accessed":{"date-parts":[["2016",4,15]]},"issued":{"date-parts":[["2000"]]},"citation-key":"wilson2000"}},{"id":2398,"uris":["http://zotero.org/users/2644296/items/J4JMHKL5"],"itemData":{"id":2398,"type":"article-journal","container-title":"Bulletin of the American Society for Information Science and Technology","DOI":"10.1002/bult.2010.1720360308","issue":"3","note":"tex.publisher: Wiley Subscription Services, Inc., A Wiley Company Hoboken\n00000","page":"27–34","source":"Google Scholar","title":"Fifty years of information behavior research","volume":"36","author":[{"family":"Wilson","given":"T.D."}],"issued":{"date-parts":[["2010"]]},"citation-key":"wilson2010"}}],"schema":"https://github.com/citation-style-language/schema/raw/master/csl-citation.json"} </w:instrText>
      </w:r>
      <w:r w:rsidRPr="00092DDA">
        <w:fldChar w:fldCharType="separate"/>
      </w:r>
      <w:r w:rsidR="00EC2023" w:rsidRPr="00EC2023">
        <w:rPr>
          <w:rFonts w:ascii="Times New Roman" w:hAnsi="Times New Roman" w:cs="Times New Roman"/>
        </w:rPr>
        <w:t>[@wilson2010; @wilson2000; @wilson1997; @wilson1981]</w:t>
      </w:r>
      <w:r w:rsidRPr="00092DDA">
        <w:fldChar w:fldCharType="end"/>
      </w:r>
      <w:r w:rsidRPr="00092DDA">
        <w:t xml:space="preserve">; </w:t>
      </w:r>
    </w:p>
    <w:p w14:paraId="3C071BB2" w14:textId="02AF7694" w:rsidR="00632C6B" w:rsidRPr="00092DDA" w:rsidRDefault="00632C6B" w:rsidP="008872ED">
      <w:pPr>
        <w:pStyle w:val="Heading3"/>
      </w:pPr>
      <w:bookmarkStart w:id="29" w:name="_Toc114161222"/>
      <w:r w:rsidRPr="00092DDA">
        <w:t xml:space="preserve">User Engagement Theory </w:t>
      </w:r>
      <w:r w:rsidR="00374ACE">
        <w:t>(UET)</w:t>
      </w:r>
      <w:bookmarkEnd w:id="29"/>
    </w:p>
    <w:p w14:paraId="77BE40D2" w14:textId="2B47F45D" w:rsidR="00632C6B" w:rsidRPr="00092DDA" w:rsidRDefault="00374ACE" w:rsidP="00EC2023">
      <w:r>
        <w:t>UET</w:t>
      </w:r>
      <w:r w:rsidRPr="00092DDA" w:rsidDel="00FF6395">
        <w:t xml:space="preserve"> </w:t>
      </w:r>
      <w:r>
        <w:t xml:space="preserve">was developed to explain </w:t>
      </w:r>
      <w:r w:rsidRPr="00DF533B">
        <w:rPr>
          <w:i/>
          <w:iCs/>
        </w:rPr>
        <w:t>user engagement</w:t>
      </w:r>
      <w:r>
        <w:t xml:space="preserve"> (UE), </w:t>
      </w:r>
      <w:r w:rsidRPr="00092DDA">
        <w:t>self-directed, meaningful involvement with technological resources</w:t>
      </w:r>
      <w:r>
        <w:t xml:space="preserve"> </w:t>
      </w:r>
      <w:r>
        <w:fldChar w:fldCharType="begin"/>
      </w:r>
      <w:r w:rsidR="00EC2023">
        <w:instrText xml:space="preserve"> ADDIN ZOTERO_ITEM CSL_CITATION {"citationID":"cmpGFHwL","properties":{"formattedCitation":"[@obrien2008a]","plainCitation":"[@obrien2008a]","noteIndex":0},"citationItems":[{"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schema":"https://github.com/citation-style-language/schema/raw/master/csl-citation.json"} </w:instrText>
      </w:r>
      <w:r>
        <w:fldChar w:fldCharType="separate"/>
      </w:r>
      <w:r w:rsidR="00EC2023" w:rsidRPr="00EC2023">
        <w:rPr>
          <w:rFonts w:ascii="Times New Roman" w:hAnsi="Times New Roman" w:cs="Times New Roman"/>
        </w:rPr>
        <w:t>[@obrien2008a]</w:t>
      </w:r>
      <w:r>
        <w:fldChar w:fldCharType="end"/>
      </w:r>
      <w:r>
        <w:t>.</w:t>
      </w:r>
      <w:r w:rsidRPr="00092DDA">
        <w:t xml:space="preserve"> </w:t>
      </w:r>
      <w:r w:rsidRPr="00FF6395">
        <w:t xml:space="preserve"> </w:t>
      </w:r>
      <w:r w:rsidR="00D946F8">
        <w:t xml:space="preserve"> </w:t>
      </w:r>
    </w:p>
    <w:p w14:paraId="0BFADC15" w14:textId="75ABD281" w:rsidR="005272ED" w:rsidRDefault="00EE033E" w:rsidP="00EC2023">
      <w:r>
        <w:t>UET was d</w:t>
      </w:r>
      <w:r w:rsidR="00F45CFD" w:rsidRPr="00092DDA">
        <w:t xml:space="preserve">eveloped originally as a framework for technology-based teaching and learning </w:t>
      </w:r>
      <w:r w:rsidR="00F45CFD" w:rsidRPr="00092DDA">
        <w:fldChar w:fldCharType="begin"/>
      </w:r>
      <w:r w:rsidR="00EC2023">
        <w:instrText xml:space="preserve"> ADDIN ZOTERO_ITEM CSL_CITATION {"citationID":"2Zxi0upb","properties":{"formattedCitation":"[@kearsley1998]","plainCitation":"[@kearsley1998]","noteIndex":0},"citationItems":[{"id":2107,"uris":["http://zotero.org/users/2644296/items/27LAWWBQ"],"itemData":{"id":2107,"type":"article-journal","archive":"JSTOR","container-title":"Educational Technology","ISSN":"0013-1962","issue":"5","note":"00000","page":"20-23","source":"JSTOR","title":"Engagement Theory: A Framework for Technology-Based Teaching and Learning","title-short":"Engagement Theory","URL":"https://www.jstor.org/stable/44428478","volume":"38","author":[{"family":"Kearsley","given":"Greg"},{"family":"Shneiderman","given":"Ben"}],"accessed":{"date-parts":[["2019",2,8]]},"issued":{"date-parts":[["1998"]]},"citation-key":"kearsley1998"}}],"schema":"https://github.com/citation-style-language/schema/raw/master/csl-citation.json"} </w:instrText>
      </w:r>
      <w:r w:rsidR="00F45CFD" w:rsidRPr="00092DDA">
        <w:fldChar w:fldCharType="separate"/>
      </w:r>
      <w:r w:rsidR="00EC2023" w:rsidRPr="00EC2023">
        <w:rPr>
          <w:rFonts w:ascii="Times New Roman" w:hAnsi="Times New Roman" w:cs="Times New Roman"/>
        </w:rPr>
        <w:t>[@kearsley1998]</w:t>
      </w:r>
      <w:r w:rsidR="00F45CFD" w:rsidRPr="00092DDA">
        <w:fldChar w:fldCharType="end"/>
      </w:r>
      <w:r>
        <w:t>. It</w:t>
      </w:r>
      <w:r w:rsidR="00F45CFD">
        <w:t xml:space="preserve"> argues</w:t>
      </w:r>
      <w:r w:rsidR="00632C6B" w:rsidRPr="00092DDA">
        <w:t xml:space="preserve"> that students must be meaningfully engaged in learning activities through interaction with others and worthwhile tasks. </w:t>
      </w:r>
      <w:r w:rsidR="00FF6395">
        <w:t>Although</w:t>
      </w:r>
      <w:r w:rsidR="00632C6B" w:rsidRPr="00092DDA">
        <w:t xml:space="preserve"> engagement </w:t>
      </w:r>
      <w:r w:rsidR="00FF6395">
        <w:t>can</w:t>
      </w:r>
      <w:r w:rsidR="00632C6B" w:rsidRPr="00092DDA">
        <w:t xml:space="preserve"> occur without </w:t>
      </w:r>
      <w:r w:rsidR="00FF6395">
        <w:t>it</w:t>
      </w:r>
      <w:r w:rsidR="00632C6B" w:rsidRPr="00092DDA">
        <w:t xml:space="preserve">, technology can facilitate engagement in ways </w:t>
      </w:r>
      <w:r w:rsidR="00F64977">
        <w:t>that</w:t>
      </w:r>
      <w:r w:rsidR="00632C6B" w:rsidRPr="00092DDA">
        <w:t xml:space="preserve"> are difficult to achieve otherwise </w:t>
      </w:r>
      <w:r w:rsidR="00632C6B" w:rsidRPr="00092DDA">
        <w:fldChar w:fldCharType="begin"/>
      </w:r>
      <w:r w:rsidR="00EC2023">
        <w:instrText xml:space="preserve"> ADDIN ZOTERO_ITEM CSL_CITATION {"citationID":"MAodOSDq","properties":{"formattedCitation":"[@kearsley1998]","plainCitation":"[@kearsley1998]","noteIndex":0},"citationItems":[{"id":2107,"uris":["http://zotero.org/users/2644296/items/27LAWWBQ"],"itemData":{"id":2107,"type":"article-journal","archive":"JSTOR","container-title":"Educational Technology","ISSN":"0013-1962","issue":"5","note":"00000","page":"20-23","source":"JSTOR","title":"Engagement Theory: A Framework for Technology-Based Teaching and Learning","title-short":"Engagement Theory","URL":"https://www.jstor.org/stable/44428478","volume":"38","author":[{"family":"Kearsley","given":"Greg"},{"family":"Shneiderman","given":"Ben"}],"accessed":{"date-parts":[["2019",2,8]]},"issued":{"date-parts":[["1998"]]},"citation-key":"kearsley1998"}}],"schema":"https://github.com/citation-style-language/schema/raw/master/csl-citation.json"} </w:instrText>
      </w:r>
      <w:r w:rsidR="00632C6B" w:rsidRPr="00092DDA">
        <w:fldChar w:fldCharType="separate"/>
      </w:r>
      <w:r w:rsidR="00EC2023" w:rsidRPr="00EC2023">
        <w:rPr>
          <w:rFonts w:ascii="Times New Roman" w:hAnsi="Times New Roman" w:cs="Times New Roman"/>
        </w:rPr>
        <w:t>[@kearsley1998]</w:t>
      </w:r>
      <w:r w:rsidR="00632C6B" w:rsidRPr="00092DDA">
        <w:fldChar w:fldCharType="end"/>
      </w:r>
      <w:r w:rsidR="00632C6B" w:rsidRPr="00092DDA">
        <w:t>.</w:t>
      </w:r>
      <w:r w:rsidR="005272ED">
        <w:t xml:space="preserve"> UE, therefore, is “</w:t>
      </w:r>
      <w:r w:rsidR="005272ED" w:rsidRPr="00D946F8">
        <w:t>a restricted explanation of UX that concentrates on judgement of product quality during interaction</w:t>
      </w:r>
      <w:r w:rsidR="005272ED">
        <w:t xml:space="preserve">” </w:t>
      </w:r>
      <w:r w:rsidR="005272ED">
        <w:fldChar w:fldCharType="begin"/>
      </w:r>
      <w:r w:rsidR="00EC2023">
        <w:instrText xml:space="preserve"> ADDIN ZOTERO_ITEM CSL_CITATION {"citationID":"DErH2fDS","properties":{"formattedCitation":"[@hart2012a]","plainCitation":"[@hart2012a]","noteIndex":0},"citationItems":[{"id":2151,"uris":["http://zotero.org/users/2644296/items/8SVMWBHR"],"itemData":{"id":2151,"type":"paper-conference","abstract":"A variety of views of User Experience (UX) have emerged ranging from contextual interpretations of experience to experimental studies. This paper focuses on User Engagement (UE), a restricted explanation of UX that concentrates on judgement of product quality during interaction. It presents a model to explain how users’ judge quality according to criteria such as aesthetics, usability and engagement.","container-title":"CHI '12 CHI Conference on Human Factors in Computing Systems","event-place":"Austin, Texas, USA","event-title":"CHI '12 CHI Conference on Human Factors in Computing Systems","note":"ZSCC: 0000011","publisher-place":"Austin, Texas, USA","source":"oro.open.ac.uk","title":"Evaluating User Engagement Theory","URL":"http://openlab.ncl.ac.uk/uxtheory/files/2011/11/5_Hart.pdf","author":[{"family":"Hart","given":"Jennefer"},{"family":"Sutcliffe","given":"Alistair"},{"family":"Angeli","given":"Antonella","dropping-particle":"di"}],"accessed":{"date-parts":[["2017",12,12]]},"issued":{"date-parts":[["2012",5,5]]},"citation-key":"hart2012a"}}],"schema":"https://github.com/citation-style-language/schema/raw/master/csl-citation.json"} </w:instrText>
      </w:r>
      <w:r w:rsidR="005272ED">
        <w:fldChar w:fldCharType="separate"/>
      </w:r>
      <w:r w:rsidR="00EC2023" w:rsidRPr="00EC2023">
        <w:rPr>
          <w:rFonts w:ascii="Times New Roman" w:hAnsi="Times New Roman" w:cs="Times New Roman"/>
        </w:rPr>
        <w:t>[@hart2012a]</w:t>
      </w:r>
      <w:r w:rsidR="005272ED">
        <w:fldChar w:fldCharType="end"/>
      </w:r>
      <w:r w:rsidR="005272ED">
        <w:t xml:space="preserve">. </w:t>
      </w:r>
      <w:r w:rsidR="00632C6B" w:rsidRPr="00092DDA">
        <w:t xml:space="preserve"> </w:t>
      </w:r>
    </w:p>
    <w:p w14:paraId="401E3E64" w14:textId="77777777" w:rsidR="005272ED" w:rsidRDefault="00EE033E" w:rsidP="00EE033E">
      <w:r w:rsidRPr="003D445E">
        <w:t>Current research</w:t>
      </w:r>
      <w:r>
        <w:t xml:space="preserve"> on UET</w:t>
      </w:r>
      <w:r w:rsidRPr="003D445E">
        <w:t xml:space="preserve"> aims to expand </w:t>
      </w:r>
      <w:r>
        <w:t>process models of user judgement</w:t>
      </w:r>
      <w:r w:rsidRPr="003D445E">
        <w:t xml:space="preserve"> to encompass the nature of interaction as explored through affect, flow and presence; and how this </w:t>
      </w:r>
      <w:proofErr w:type="gramStart"/>
      <w:r w:rsidRPr="003D445E">
        <w:t>inform</w:t>
      </w:r>
      <w:proofErr w:type="gramEnd"/>
      <w:r w:rsidRPr="003D445E">
        <w:t xml:space="preserve"> UE (seen as a subset of UX).</w:t>
      </w:r>
      <w:r>
        <w:t xml:space="preserve"> </w:t>
      </w:r>
    </w:p>
    <w:p w14:paraId="61CDF190" w14:textId="05648CCD" w:rsidR="00EE033E" w:rsidRDefault="00EE033E" w:rsidP="00EE033E">
      <w:r>
        <w:t>See figure below</w:t>
      </w:r>
      <w:r w:rsidR="005272ED">
        <w:t xml:space="preserve"> (taken from Hart et al. 2012</w:t>
      </w:r>
      <w:proofErr w:type="gramStart"/>
      <w:r w:rsidR="005272ED">
        <w:t xml:space="preserve">) </w:t>
      </w:r>
      <w:r>
        <w:t>.</w:t>
      </w:r>
      <w:proofErr w:type="gramEnd"/>
      <w:r>
        <w:t xml:space="preserve"> </w:t>
      </w:r>
    </w:p>
    <w:p w14:paraId="492FE5EF" w14:textId="7D7A573B" w:rsidR="00EE033E" w:rsidRDefault="00EE033E" w:rsidP="00EF4AE2">
      <w:pPr>
        <w:keepNext/>
      </w:pPr>
      <w:r>
        <w:rPr>
          <w:noProof/>
        </w:rPr>
        <w:lastRenderedPageBreak/>
        <w:drawing>
          <wp:inline distT="0" distB="0" distL="0" distR="0" wp14:anchorId="649EC4B3" wp14:editId="39ED04FC">
            <wp:extent cx="3857625" cy="6572250"/>
            <wp:effectExtent l="0" t="0" r="952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57625" cy="6572250"/>
                    </a:xfrm>
                    <a:prstGeom prst="rect">
                      <a:avLst/>
                    </a:prstGeom>
                  </pic:spPr>
                </pic:pic>
              </a:graphicData>
            </a:graphic>
          </wp:inline>
        </w:drawing>
      </w:r>
    </w:p>
    <w:p w14:paraId="4D94E840" w14:textId="5F42457A" w:rsidR="00EE033E" w:rsidRDefault="00EE033E" w:rsidP="00EF4AE2">
      <w:pPr>
        <w:pStyle w:val="Caption"/>
        <w:jc w:val="left"/>
      </w:pPr>
      <w:r>
        <w:t xml:space="preserve">Figure </w:t>
      </w:r>
      <w:fldSimple w:instr=" SEQ Figure \* ARABIC ">
        <w:r w:rsidR="00652B35">
          <w:rPr>
            <w:noProof/>
          </w:rPr>
          <w:t>1</w:t>
        </w:r>
      </w:fldSimple>
      <w:r>
        <w:t xml:space="preserve">. UET </w:t>
      </w:r>
    </w:p>
    <w:p w14:paraId="58C9AB3A" w14:textId="34B8FA41" w:rsidR="00632C6B" w:rsidRPr="00092DDA" w:rsidRDefault="00632C6B" w:rsidP="00632C6B"/>
    <w:p w14:paraId="76EA7656" w14:textId="1EE00953" w:rsidR="00F45CFD" w:rsidRPr="00274630" w:rsidRDefault="00F45CFD" w:rsidP="00632C6B">
      <w:pPr>
        <w:rPr>
          <w:b/>
          <w:bCs/>
        </w:rPr>
      </w:pPr>
      <w:bookmarkStart w:id="30" w:name="_Hlk42266077"/>
      <w:r w:rsidRPr="00274630">
        <w:rPr>
          <w:b/>
          <w:bCs/>
        </w:rPr>
        <w:t>U</w:t>
      </w:r>
      <w:r w:rsidR="00106379">
        <w:rPr>
          <w:b/>
          <w:bCs/>
        </w:rPr>
        <w:t>ser Engagement</w:t>
      </w:r>
      <w:r w:rsidRPr="00274630">
        <w:rPr>
          <w:b/>
          <w:bCs/>
        </w:rPr>
        <w:t xml:space="preserve"> Process Model</w:t>
      </w:r>
      <w:r w:rsidR="005272ED">
        <w:rPr>
          <w:b/>
          <w:bCs/>
        </w:rPr>
        <w:t xml:space="preserve"> and Scale</w:t>
      </w:r>
    </w:p>
    <w:bookmarkEnd w:id="30"/>
    <w:p w14:paraId="3952042B" w14:textId="665CA876" w:rsidR="00C25E94" w:rsidRDefault="00C25E94" w:rsidP="00632C6B"/>
    <w:p w14:paraId="4BBAC27C" w14:textId="5AE1A718" w:rsidR="00632C6B" w:rsidRPr="00092DDA" w:rsidRDefault="00374ACE" w:rsidP="00EC2023">
      <w:pPr>
        <w:rPr>
          <w:rFonts w:eastAsia="Times New Roman"/>
        </w:rPr>
      </w:pPr>
      <w:r>
        <w:lastRenderedPageBreak/>
        <w:t>UET</w:t>
      </w:r>
      <w:r w:rsidR="005272ED">
        <w:t xml:space="preserve"> was used as the basis for the development of UE process model and scale.</w:t>
      </w:r>
      <w:r>
        <w:t xml:space="preserve"> </w:t>
      </w:r>
      <w:r w:rsidR="00FF6395" w:rsidRPr="00092DDA">
        <w:t xml:space="preserve">The </w:t>
      </w:r>
      <w:r w:rsidR="00145485">
        <w:t xml:space="preserve">UE </w:t>
      </w:r>
      <w:r w:rsidR="00FF6395" w:rsidRPr="00092DDA">
        <w:t>conceptual model</w:t>
      </w:r>
      <w:r w:rsidR="00FF6395">
        <w:t xml:space="preserve"> (“</w:t>
      </w:r>
      <w:r w:rsidR="00FF6395" w:rsidRPr="00092DDA">
        <w:t>The Process Model of User Engagement</w:t>
      </w:r>
      <w:r w:rsidR="00FF6395">
        <w:t>”)</w:t>
      </w:r>
      <w:r w:rsidR="00FF6395" w:rsidRPr="00092DDA">
        <w:t xml:space="preserve"> views UE</w:t>
      </w:r>
      <w:r w:rsidR="00FF6395">
        <w:t xml:space="preserve"> </w:t>
      </w:r>
      <w:r w:rsidR="00FF6395">
        <w:rPr>
          <w:noProof/>
        </w:rPr>
        <w:t>not as</w:t>
      </w:r>
      <w:r w:rsidR="00632C6B" w:rsidRPr="00092DDA">
        <w:t xml:space="preserve"> a singular element but rather a process</w:t>
      </w:r>
      <w:r w:rsidR="00FF6395">
        <w:t xml:space="preserve"> in which</w:t>
      </w:r>
      <w:r w:rsidR="00632C6B" w:rsidRPr="00092DDA">
        <w:t xml:space="preserve"> users move in the same trajectory when interacting with ICT</w:t>
      </w:r>
      <w:r w:rsidR="00FF6395">
        <w:t xml:space="preserve"> as they</w:t>
      </w:r>
      <w:r w:rsidR="00632C6B" w:rsidRPr="00092DDA">
        <w:t xml:space="preserve"> initiate and sustain engagement</w:t>
      </w:r>
      <w:r w:rsidR="00DA7A4A">
        <w:t xml:space="preserve"> </w:t>
      </w:r>
      <w:r w:rsidR="00DA7A4A" w:rsidRPr="00092DDA">
        <w:t>with the application or task</w:t>
      </w:r>
      <w:r w:rsidR="00632C6B" w:rsidRPr="00092DDA">
        <w:t>, disengage</w:t>
      </w:r>
      <w:r w:rsidR="00DA7A4A">
        <w:t xml:space="preserve"> from it</w:t>
      </w:r>
      <w:r w:rsidR="00632C6B" w:rsidRPr="00092DDA">
        <w:t xml:space="preserve">, and potentially re-engage </w:t>
      </w:r>
      <w:r w:rsidR="00394A66">
        <w:t>once</w:t>
      </w:r>
      <w:r w:rsidR="00DA7A4A">
        <w:t xml:space="preserve"> or repeatedly with it </w:t>
      </w:r>
      <w:r w:rsidR="00632C6B" w:rsidRPr="00092DDA">
        <w:fldChar w:fldCharType="begin"/>
      </w:r>
      <w:r w:rsidR="00EC2023">
        <w:instrText xml:space="preserve"> ADDIN ZOTERO_ITEM CSL_CITATION {"citationID":"JpVGxp0a","properties":{"formattedCitation":"[@obrien2008a]","plainCitation":"[@obrien2008a]","noteIndex":0},"citationItems":[{"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08a]</w:t>
      </w:r>
      <w:r w:rsidR="00632C6B" w:rsidRPr="00092DDA">
        <w:fldChar w:fldCharType="end"/>
      </w:r>
      <w:r w:rsidR="00632C6B" w:rsidRPr="00092DDA">
        <w:t xml:space="preserve">. </w:t>
      </w:r>
      <w:r>
        <w:t>E</w:t>
      </w:r>
      <w:r w:rsidRPr="00092DDA">
        <w:t xml:space="preserve">xperiential </w:t>
      </w:r>
      <w:r>
        <w:t>and</w:t>
      </w:r>
      <w:r w:rsidRPr="00092DDA">
        <w:t xml:space="preserve"> user</w:t>
      </w:r>
      <w:r>
        <w:t>-</w:t>
      </w:r>
      <w:r w:rsidRPr="00092DDA">
        <w:t>based</w:t>
      </w:r>
      <w:r>
        <w:t>, it</w:t>
      </w:r>
      <w:r w:rsidRPr="00D946F8">
        <w:t xml:space="preserve"> presents a model to explain how users judge quality according to criteria such as aesthetics, usability</w:t>
      </w:r>
      <w:r>
        <w:t>,</w:t>
      </w:r>
      <w:r w:rsidRPr="00D946F8">
        <w:t xml:space="preserve"> and engagement</w:t>
      </w:r>
      <w:r w:rsidRPr="00092DDA">
        <w:t xml:space="preserve"> </w:t>
      </w:r>
      <w:r w:rsidRPr="00092DDA">
        <w:fldChar w:fldCharType="begin"/>
      </w:r>
      <w:r w:rsidR="00EC2023">
        <w:instrText xml:space="preserve"> ADDIN ZOTERO_ITEM CSL_CITATION {"citationID":"IG5uzQdc","properties":{"formattedCitation":"[@obrien2010; @obrien2008a]","plainCitation":"[@obrien2010; @obrien2008a]","noteIndex":0},"citationItems":[{"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id":2079,"uris":["http://zotero.org/users/2644296/items/44XPNQ6H"],"itemData":{"id":2079,"type":"article-journal","abstract":"Facilitating engaging user experiences is essential in the design of interactive systems. To accomplish this, it is necessary to understand the composition of this construct and how to evaluate it. Building on previous work that posited a theory of engagement and identified a core set of attributes that operationalized this construct, we constructed and evaluated a multidimensional scale to measure user engagement. In this paper we describe the development of the scale, as well as two large-scale studies (N=440 and N=802) that were undertaken to assess its reliability and validity in online shopping environments. In the first we used Reliability Analysis and Exploratory Factor Analysis to identify six attributes of engagement: Perceived Usability, Aesthetics, Focused Attention, Felt Involvement, Novelty, and Endurability. In the second we tested the validity of and relationships among those attributes using Structural Equation Modeling. The result of this research is a multidimensional scale that may be used to test the engagement of software applications. In addition, findings indicate that attributes of engagement are highly intertwined, a complex interplay of user-system interaction variables. Notably, Perceived Usability played a mediating role in the relationship between Endurability and Novelty, Aesthetics, Felt Involvement, and Focused Attention.","container-title":"Journal of the American Society for Information Science and Technology","DOI":"10.1002/asi.21229","ISSN":"15322882","issue":"1","journalAbbreviation":"J. Am. Soc. Inf. Sci.","language":"en","note":"00000","page":"50–69","source":"CrossRef","title":"The development and evaluation of a survey to measure user engagement","URL":"http://onlinelibrary.wiley.com/doi/10.1002/asi.21229/full","volume":"61","author":[{"family":"O'Brien","given":"Heather L."},{"family":"Toms","given":"Elaine G."}],"accessed":{"date-parts":[["2016",2,28]]},"issued":{"date-parts":[["2010",1]]},"citation-key":"obrien2010"}}],"schema":"https://github.com/citation-style-language/schema/raw/master/csl-citation.json"} </w:instrText>
      </w:r>
      <w:r w:rsidRPr="00092DDA">
        <w:fldChar w:fldCharType="separate"/>
      </w:r>
      <w:r w:rsidR="00EC2023" w:rsidRPr="00EC2023">
        <w:rPr>
          <w:rFonts w:ascii="Times New Roman" w:hAnsi="Times New Roman" w:cs="Times New Roman"/>
        </w:rPr>
        <w:t>[@obrien2010; @obrien2008a]</w:t>
      </w:r>
      <w:r w:rsidRPr="00092DDA">
        <w:fldChar w:fldCharType="end"/>
      </w:r>
      <w:r>
        <w:t xml:space="preserve">. </w:t>
      </w:r>
      <w:r w:rsidR="00632C6B" w:rsidRPr="00092DDA">
        <w:t>The</w:t>
      </w:r>
      <w:r w:rsidR="00145485">
        <w:t xml:space="preserve"> UE</w:t>
      </w:r>
      <w:r w:rsidR="00632C6B" w:rsidRPr="00092DDA">
        <w:t xml:space="preserve"> process model </w:t>
      </w:r>
      <w:r w:rsidR="00632C6B" w:rsidRPr="00092DDA">
        <w:rPr>
          <w:noProof/>
        </w:rPr>
        <w:t>is comprised</w:t>
      </w:r>
      <w:r w:rsidR="00632C6B" w:rsidRPr="00092DDA">
        <w:t xml:space="preserve"> of four stages: </w:t>
      </w:r>
      <w:r w:rsidR="00DA7A4A">
        <w:t xml:space="preserve">the point of </w:t>
      </w:r>
      <w:r w:rsidR="00632C6B" w:rsidRPr="00092DDA">
        <w:rPr>
          <w:rFonts w:eastAsia="Times New Roman"/>
        </w:rPr>
        <w:t>engagement, sustained engagement, disengagement</w:t>
      </w:r>
      <w:r w:rsidR="00FF6395">
        <w:rPr>
          <w:rFonts w:eastAsia="Times New Roman"/>
        </w:rPr>
        <w:t>,</w:t>
      </w:r>
      <w:r w:rsidR="00632C6B" w:rsidRPr="00092DDA">
        <w:rPr>
          <w:rFonts w:eastAsia="Times New Roman"/>
        </w:rPr>
        <w:t xml:space="preserve"> and potential re-engagement. </w:t>
      </w:r>
    </w:p>
    <w:p w14:paraId="56C3F6E5" w14:textId="6ECCAEE6" w:rsidR="00632C6B" w:rsidRPr="00092DDA" w:rsidRDefault="00632C6B" w:rsidP="00632C6B">
      <w:pPr>
        <w:pStyle w:val="ListParagraph"/>
        <w:numPr>
          <w:ilvl w:val="0"/>
          <w:numId w:val="6"/>
        </w:numPr>
        <w:rPr>
          <w:rFonts w:eastAsia="Times New Roman"/>
        </w:rPr>
      </w:pPr>
      <w:r w:rsidRPr="00092DDA">
        <w:rPr>
          <w:b/>
          <w:bCs/>
        </w:rPr>
        <w:t>The point of engagement</w:t>
      </w:r>
      <w:r w:rsidRPr="00092DDA">
        <w:t xml:space="preserve"> occurs when users decide to invest in </w:t>
      </w:r>
      <w:r w:rsidR="00A75571">
        <w:t>an</w:t>
      </w:r>
      <w:r w:rsidRPr="00092DDA">
        <w:t xml:space="preserve"> interaction and to initiate and sustain engagement in a task. It </w:t>
      </w:r>
      <w:r w:rsidRPr="00092DDA">
        <w:rPr>
          <w:noProof/>
        </w:rPr>
        <w:t>is initiated</w:t>
      </w:r>
      <w:r w:rsidRPr="00092DDA">
        <w:t xml:space="preserve"> by </w:t>
      </w:r>
      <w:commentRangeStart w:id="31"/>
      <w:commentRangeStart w:id="32"/>
      <w:r w:rsidRPr="00092DDA">
        <w:t>the aesthetic appeal and novelty</w:t>
      </w:r>
      <w:commentRangeEnd w:id="31"/>
      <w:r w:rsidR="00714A19">
        <w:rPr>
          <w:rStyle w:val="CommentReference"/>
        </w:rPr>
        <w:commentReference w:id="31"/>
      </w:r>
      <w:commentRangeEnd w:id="32"/>
      <w:r w:rsidR="00E866F8">
        <w:rPr>
          <w:rStyle w:val="CommentReference"/>
        </w:rPr>
        <w:commentReference w:id="32"/>
      </w:r>
      <w:r w:rsidRPr="00092DDA">
        <w:t xml:space="preserve"> of the interface, interest</w:t>
      </w:r>
      <w:r w:rsidR="00DA7A4A">
        <w:t xml:space="preserve"> in it</w:t>
      </w:r>
      <w:r w:rsidRPr="00092DDA">
        <w:t>, motivation</w:t>
      </w:r>
      <w:r w:rsidR="00DA7A4A">
        <w:t xml:space="preserve"> to use it</w:t>
      </w:r>
      <w:r w:rsidRPr="00092DDA">
        <w:t xml:space="preserve">, or </w:t>
      </w:r>
      <w:r w:rsidR="00DA7A4A">
        <w:t xml:space="preserve">need to </w:t>
      </w:r>
      <w:r w:rsidR="006B6675">
        <w:t>fulfill</w:t>
      </w:r>
      <w:r w:rsidR="00DA7A4A">
        <w:t xml:space="preserve"> </w:t>
      </w:r>
      <w:r w:rsidRPr="00092DDA">
        <w:t xml:space="preserve">a specific </w:t>
      </w:r>
      <w:r w:rsidR="00DA7A4A">
        <w:t xml:space="preserve">a </w:t>
      </w:r>
      <w:r w:rsidRPr="00092DDA">
        <w:t>goal through interaction</w:t>
      </w:r>
      <w:r w:rsidR="00DA7A4A">
        <w:t xml:space="preserve"> with it</w:t>
      </w:r>
      <w:r w:rsidRPr="00092DDA">
        <w:t xml:space="preserve">. </w:t>
      </w:r>
    </w:p>
    <w:p w14:paraId="36E3A5F4" w14:textId="3FC82F9E" w:rsidR="00632C6B" w:rsidRPr="00092DDA" w:rsidRDefault="00F64977" w:rsidP="00632C6B">
      <w:pPr>
        <w:pStyle w:val="ListParagraph"/>
        <w:numPr>
          <w:ilvl w:val="0"/>
          <w:numId w:val="6"/>
        </w:numPr>
      </w:pPr>
      <w:r>
        <w:rPr>
          <w:b/>
          <w:bCs/>
        </w:rPr>
        <w:t>A p</w:t>
      </w:r>
      <w:r w:rsidR="00632C6B" w:rsidRPr="00092DDA">
        <w:rPr>
          <w:b/>
          <w:bCs/>
        </w:rPr>
        <w:t xml:space="preserve">eriod of sustained engagement </w:t>
      </w:r>
      <w:r w:rsidR="00A75571">
        <w:t>occurs</w:t>
      </w:r>
      <w:r w:rsidR="00A75571" w:rsidRPr="00092DDA">
        <w:t xml:space="preserve"> </w:t>
      </w:r>
      <w:r w:rsidR="00632C6B" w:rsidRPr="00092DDA">
        <w:t xml:space="preserve">when users maintain their attention and interest in the application. </w:t>
      </w:r>
    </w:p>
    <w:p w14:paraId="566257A8" w14:textId="6F5D3559" w:rsidR="00632C6B" w:rsidRPr="00092DDA" w:rsidRDefault="00632C6B" w:rsidP="00632C6B">
      <w:pPr>
        <w:pStyle w:val="ListParagraph"/>
        <w:numPr>
          <w:ilvl w:val="0"/>
          <w:numId w:val="6"/>
        </w:numPr>
      </w:pPr>
      <w:r w:rsidRPr="00092DDA">
        <w:rPr>
          <w:b/>
          <w:bCs/>
        </w:rPr>
        <w:t>Disengagement</w:t>
      </w:r>
      <w:r w:rsidRPr="00092DDA">
        <w:t xml:space="preserve"> </w:t>
      </w:r>
      <w:r w:rsidR="00F45CFD" w:rsidRPr="00092DDA">
        <w:t>occurs</w:t>
      </w:r>
      <w:r w:rsidRPr="00092DDA">
        <w:t xml:space="preserve"> when users </w:t>
      </w:r>
      <w:r w:rsidR="00A75571">
        <w:t>decide</w:t>
      </w:r>
      <w:r w:rsidRPr="00092DDA">
        <w:t xml:space="preserve"> to stop </w:t>
      </w:r>
      <w:r w:rsidR="000F60C4">
        <w:t>using an application</w:t>
      </w:r>
      <w:r w:rsidRPr="00092DDA">
        <w:t xml:space="preserve"> or when factors in the external environment cause them to cease </w:t>
      </w:r>
      <w:r w:rsidRPr="00092DDA">
        <w:rPr>
          <w:noProof/>
        </w:rPr>
        <w:t>being engaged</w:t>
      </w:r>
      <w:r w:rsidR="000F60C4">
        <w:rPr>
          <w:noProof/>
        </w:rPr>
        <w:t xml:space="preserve"> with it</w:t>
      </w:r>
      <w:r w:rsidRPr="00092DDA">
        <w:t xml:space="preserve">. </w:t>
      </w:r>
    </w:p>
    <w:p w14:paraId="15C9B5F4" w14:textId="62686A23" w:rsidR="00632C6B" w:rsidRDefault="00632C6B" w:rsidP="00632C6B">
      <w:pPr>
        <w:pStyle w:val="ListParagraph"/>
        <w:numPr>
          <w:ilvl w:val="0"/>
          <w:numId w:val="6"/>
        </w:numPr>
      </w:pPr>
      <w:r w:rsidRPr="00092DDA">
        <w:rPr>
          <w:b/>
          <w:bCs/>
        </w:rPr>
        <w:t>Re-engagement</w:t>
      </w:r>
      <w:r w:rsidR="00A75571">
        <w:t xml:space="preserve"> occurs when users</w:t>
      </w:r>
      <w:r w:rsidRPr="00092DDA">
        <w:t xml:space="preserve"> return to an application </w:t>
      </w:r>
      <w:proofErr w:type="gramStart"/>
      <w:r w:rsidR="00A75571">
        <w:t>as</w:t>
      </w:r>
      <w:r w:rsidRPr="00092DDA">
        <w:t xml:space="preserve"> </w:t>
      </w:r>
      <w:r w:rsidR="000F60C4">
        <w:t>a</w:t>
      </w:r>
      <w:r w:rsidR="000F60C4" w:rsidRPr="00092DDA">
        <w:t xml:space="preserve"> </w:t>
      </w:r>
      <w:r w:rsidRPr="00092DDA">
        <w:t>result of</w:t>
      </w:r>
      <w:proofErr w:type="gramEnd"/>
      <w:r w:rsidRPr="00092DDA">
        <w:t xml:space="preserve"> positive experience with </w:t>
      </w:r>
      <w:r w:rsidR="000F60C4">
        <w:t>it</w:t>
      </w:r>
      <w:r w:rsidRPr="00092DDA">
        <w:t>.</w:t>
      </w:r>
    </w:p>
    <w:p w14:paraId="12107969" w14:textId="0471834D" w:rsidR="00303770" w:rsidRDefault="009775FC" w:rsidP="009775FC">
      <w:r w:rsidRPr="00EF4AE2">
        <w:t xml:space="preserve">The stages of the process model correlate </w:t>
      </w:r>
      <w:r w:rsidR="00A75571" w:rsidRPr="00EF4AE2">
        <w:t xml:space="preserve">with </w:t>
      </w:r>
      <w:commentRangeStart w:id="33"/>
      <w:commentRangeStart w:id="34"/>
      <w:r w:rsidRPr="00EF4AE2">
        <w:t xml:space="preserve">the dimensions </w:t>
      </w:r>
      <w:commentRangeEnd w:id="33"/>
      <w:r w:rsidR="00714A19">
        <w:rPr>
          <w:rStyle w:val="CommentReference"/>
        </w:rPr>
        <w:commentReference w:id="33"/>
      </w:r>
      <w:commentRangeEnd w:id="34"/>
      <w:r w:rsidR="00E866F8">
        <w:rPr>
          <w:rStyle w:val="CommentReference"/>
        </w:rPr>
        <w:commentReference w:id="34"/>
      </w:r>
      <w:r w:rsidRPr="00EF4AE2">
        <w:t>recognized in the literature review</w:t>
      </w:r>
      <w:r w:rsidR="00A75571" w:rsidRPr="00EF4AE2">
        <w:t>.</w:t>
      </w:r>
      <w:r w:rsidRPr="00EF4AE2">
        <w:t xml:space="preserve"> The point of engagement relates to participation, </w:t>
      </w:r>
      <w:r w:rsidR="003E2D8A" w:rsidRPr="00EF4AE2">
        <w:t xml:space="preserve">manifested </w:t>
      </w:r>
      <w:r w:rsidRPr="00EF4AE2">
        <w:t>as retrieval of information and the start of information interaction and exchange</w:t>
      </w:r>
      <w:r w:rsidR="000F60C4" w:rsidRPr="00EF4AE2">
        <w:t>, while s</w:t>
      </w:r>
      <w:r w:rsidRPr="00EF4AE2">
        <w:t>ustained engagement and re-</w:t>
      </w:r>
      <w:r w:rsidRPr="00EF4AE2">
        <w:lastRenderedPageBreak/>
        <w:t xml:space="preserve">engagement relate to perseverance, </w:t>
      </w:r>
      <w:r w:rsidR="003E2D8A" w:rsidRPr="00EF4AE2">
        <w:t>manifested</w:t>
      </w:r>
      <w:r w:rsidRPr="00EF4AE2">
        <w:t xml:space="preserve"> in awareness</w:t>
      </w:r>
      <w:r w:rsidR="00A75571" w:rsidRPr="00EF4AE2">
        <w:t>,</w:t>
      </w:r>
      <w:r w:rsidRPr="00EF4AE2">
        <w:t xml:space="preserve"> recall</w:t>
      </w:r>
      <w:r w:rsidR="00A75571" w:rsidRPr="00EF4AE2">
        <w:t>,</w:t>
      </w:r>
      <w:r w:rsidRPr="00EF4AE2">
        <w:t xml:space="preserve"> and retrieval of the information from memory.</w:t>
      </w:r>
      <w:r w:rsidRPr="00E75848">
        <w:t xml:space="preserve"> </w:t>
      </w:r>
    </w:p>
    <w:p w14:paraId="76561705" w14:textId="7965AC62" w:rsidR="00632C6B" w:rsidRPr="00092DDA" w:rsidRDefault="00632C6B" w:rsidP="00EC2023">
      <w:pPr>
        <w:keepNext/>
      </w:pPr>
      <w:r w:rsidRPr="00092DDA">
        <w:t xml:space="preserve">By segmenting engagement into stages, </w:t>
      </w:r>
      <w:proofErr w:type="gramStart"/>
      <w:r w:rsidRPr="00092DDA">
        <w:t>O’Brien</w:t>
      </w:r>
      <w:proofErr w:type="gramEnd"/>
      <w:r w:rsidRPr="00092DDA">
        <w:t xml:space="preserve"> </w:t>
      </w:r>
      <w:r w:rsidR="00AD4D03">
        <w:t>and</w:t>
      </w:r>
      <w:r w:rsidRPr="00092DDA">
        <w:t xml:space="preserve"> Toms </w:t>
      </w:r>
      <w:r w:rsidR="003E2D8A">
        <w:t xml:space="preserve">(2008) </w:t>
      </w:r>
      <w:r w:rsidRPr="00092DDA">
        <w:t xml:space="preserve">were able to identify attributes from previous research that </w:t>
      </w:r>
      <w:r w:rsidR="00AD4D03">
        <w:t xml:space="preserve">appear </w:t>
      </w:r>
      <w:r w:rsidRPr="00092DDA">
        <w:t xml:space="preserve">most salient for </w:t>
      </w:r>
      <w:r w:rsidR="00AD4D03">
        <w:t>each</w:t>
      </w:r>
      <w:r w:rsidR="00AD4D03" w:rsidRPr="00092DDA">
        <w:t xml:space="preserve"> </w:t>
      </w:r>
      <w:r w:rsidRPr="00092DDA">
        <w:t xml:space="preserve">phase of </w:t>
      </w:r>
      <w:r w:rsidR="000F60C4">
        <w:t xml:space="preserve">an </w:t>
      </w:r>
      <w:r w:rsidRPr="00092DDA">
        <w:t xml:space="preserve">interaction </w:t>
      </w:r>
      <w:r w:rsidR="00AD4D03">
        <w:t>to</w:t>
      </w:r>
      <w:r w:rsidRPr="00092DDA">
        <w:t xml:space="preserve"> predict and facilitate engagement. </w:t>
      </w:r>
      <w:r w:rsidR="00E07AFB">
        <w:t>T</w:t>
      </w:r>
      <w:r w:rsidR="0090409A">
        <w:t>hese</w:t>
      </w:r>
      <w:r w:rsidR="0090409A" w:rsidRPr="00092DDA">
        <w:t xml:space="preserve"> </w:t>
      </w:r>
      <w:r w:rsidRPr="00092DDA">
        <w:t>attribute</w:t>
      </w:r>
      <w:r w:rsidR="00F64977">
        <w:t>s</w:t>
      </w:r>
      <w:r w:rsidR="00E07AFB">
        <w:t>, which</w:t>
      </w:r>
      <w:r w:rsidRPr="00092DDA">
        <w:t xml:space="preserve"> pertain to the user, the system, and </w:t>
      </w:r>
      <w:r w:rsidR="00AD4D03">
        <w:t xml:space="preserve">the </w:t>
      </w:r>
      <w:r w:rsidRPr="00092DDA">
        <w:t>user-system interaction</w:t>
      </w:r>
      <w:r w:rsidR="00E07AFB">
        <w:t xml:space="preserve">, are </w:t>
      </w:r>
      <w:r w:rsidR="00E07AFB" w:rsidRPr="00092DDA">
        <w:t xml:space="preserve">based on user perception </w:t>
      </w:r>
      <w:r w:rsidR="00E07AFB">
        <w:t xml:space="preserve">and therefore </w:t>
      </w:r>
      <w:r w:rsidR="00E07AFB" w:rsidRPr="00092DDA">
        <w:t xml:space="preserve">subjective </w:t>
      </w:r>
      <w:r w:rsidRPr="00092DDA">
        <w:fldChar w:fldCharType="begin"/>
      </w:r>
      <w:r w:rsidR="00EC2023">
        <w:instrText xml:space="preserve"> ADDIN ZOTERO_ITEM CSL_CITATION {"citationID":"dlF8FHI2","properties":{"formattedCitation":"[@obrien2008a]","plainCitation":"[@obrien2008a]","noteIndex":0},"citationItems":[{"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schema":"https://github.com/citation-style-language/schema/raw/master/csl-citation.json"} </w:instrText>
      </w:r>
      <w:r w:rsidRPr="00092DDA">
        <w:fldChar w:fldCharType="separate"/>
      </w:r>
      <w:r w:rsidR="00EC2023" w:rsidRPr="00EC2023">
        <w:rPr>
          <w:rFonts w:ascii="Times New Roman" w:hAnsi="Times New Roman" w:cs="Times New Roman"/>
        </w:rPr>
        <w:t>[@obrien2008a]</w:t>
      </w:r>
      <w:r w:rsidRPr="00092DDA">
        <w:fldChar w:fldCharType="end"/>
      </w:r>
      <w:r w:rsidR="00E07AFB">
        <w:t xml:space="preserve">. </w:t>
      </w:r>
      <w:r w:rsidR="000F60C4" w:rsidRPr="00092DDA">
        <w:t xml:space="preserve">O’Brien </w:t>
      </w:r>
      <w:r w:rsidR="000F60C4">
        <w:t>and</w:t>
      </w:r>
      <w:r w:rsidR="000F60C4" w:rsidRPr="00092DDA">
        <w:t xml:space="preserve"> Toms </w:t>
      </w:r>
      <w:r w:rsidR="000F60C4">
        <w:t xml:space="preserve">used the concept of </w:t>
      </w:r>
      <w:r w:rsidR="000F60C4" w:rsidRPr="00DF533B">
        <w:rPr>
          <w:i/>
          <w:iCs/>
        </w:rPr>
        <w:t>affordances</w:t>
      </w:r>
      <w:r w:rsidR="000F60C4">
        <w:t xml:space="preserve">, </w:t>
      </w:r>
      <w:r w:rsidR="000F60C4" w:rsidRPr="00092DDA">
        <w:t xml:space="preserve">the perceived and actual properties of </w:t>
      </w:r>
      <w:r w:rsidR="000F60C4">
        <w:t>an object</w:t>
      </w:r>
      <w:r w:rsidR="000F60C4" w:rsidRPr="00092DDA">
        <w:t xml:space="preserve"> that determine how </w:t>
      </w:r>
      <w:r w:rsidR="000F60C4">
        <w:t xml:space="preserve">a system </w:t>
      </w:r>
      <w:r w:rsidR="000F60C4" w:rsidRPr="00092DDA">
        <w:t xml:space="preserve">could be used </w:t>
      </w:r>
      <w:r w:rsidR="000F60C4" w:rsidRPr="00092DDA">
        <w:fldChar w:fldCharType="begin"/>
      </w:r>
      <w:r w:rsidR="00EC2023">
        <w:instrText xml:space="preserve"> ADDIN ZOTERO_ITEM CSL_CITATION {"citationID":"pyebq8J6","properties":{"formattedCitation":"[@norman2013a]","plainCitation":"[@norman2013a]","noteIndex":0},"citationItems":[{"id":1943,"uris":["http://zotero.org/users/2644296/items/TGK7CQ7N"],"itemData":{"id":1943,"type":"book","abstract":"\"Even the smartest among us can feel inept as we fail to figure out which light switch or oven burner to turn on, or whether to push, pull, or slide a door. The fault, argues this ingenious-even liberating-book, lies not in ourselves, but in product design that ignores the needs of users and the principles of cognitive psychology. The problems range from ambiguous and hidden controls to arbitrary relationships between controls and functions, coupled with a lack of feedback or other assistance and unreasonable demands on memorization. The Design of Everyday Things shows that good, usable design is possible. The rules are simple: make things visible, exploit natural relationships that couple function and control, and make intelligent use of constraints. The goal: guide the user effortlessly to the right action on the right control at the right time. In this entertaining and insightful analysis, cognitive scientist Don Norman hails excellence of design as the most important key to regaining the competitive edge in influencing consumer behavior. Now fully expanded and updated, with a new introduction by the author, The Design of Everyday Things is a powerful primer on how-and why-some products satisfy customers while others only frustrate them. \"--","call-number":"TS171.4 .N67 2013","edition":"Revised and expanded edition","event-place":"New York, New York","ISBN":"978-0-465-05065-9","note":"00000","number-of-pages":"347","publisher":"Basic Books","publisher-place":"New York, New York","source":"Library of Congress ISBN","title":"The design of everyday things","author":[{"family":"Norman","given":"Donald A."}],"issued":{"date-parts":[["2013"]]},"citation-key":"norman2013a"}}],"schema":"https://github.com/citation-style-language/schema/raw/master/csl-citation.json"} </w:instrText>
      </w:r>
      <w:r w:rsidR="000F60C4" w:rsidRPr="00092DDA">
        <w:fldChar w:fldCharType="separate"/>
      </w:r>
      <w:r w:rsidR="00EC2023" w:rsidRPr="00EC2023">
        <w:rPr>
          <w:rFonts w:ascii="Times New Roman" w:hAnsi="Times New Roman" w:cs="Times New Roman"/>
        </w:rPr>
        <w:t>[@norman2013a]</w:t>
      </w:r>
      <w:r w:rsidR="000F60C4" w:rsidRPr="00092DDA">
        <w:fldChar w:fldCharType="end"/>
      </w:r>
      <w:r w:rsidR="000F60C4">
        <w:t>,</w:t>
      </w:r>
      <w:r w:rsidR="000F60C4" w:rsidRPr="00092DDA">
        <w:t xml:space="preserve"> to develop the UES for evaluating engaging outcomes</w:t>
      </w:r>
      <w:r w:rsidR="000F60C4">
        <w:t xml:space="preserve"> </w:t>
      </w:r>
      <w:r w:rsidR="000F60C4" w:rsidRPr="00092DDA">
        <w:fldChar w:fldCharType="begin"/>
      </w:r>
      <w:r w:rsidR="00EC2023">
        <w:instrText xml:space="preserve"> ADDIN ZOTERO_ITEM CSL_CITATION {"citationID":"P517l15h","properties":{"formattedCitation":"[@obrien2018; @obrien2010]","plainCitation":"[@obrien2018; @obrien2010]","noteIndex":0},"citationItems":[{"id":2119,"uris":["http://zotero.org/users/2644296/items/9JUWNJUU"],"itemData":{"id":2119,"type":"article-journal","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container-title":"International Journal of Human-Computer Studies","DOI":"10.1016/j.ijhcs.2018.01.004","ISSN":"1071-5819","journalAbbreviation":"International Journal of Human-Computer Studies","note":"00000","page":"28-39","source":"ScienceDirect","title":"A practical approach to measuring user engagement with the refined user engagement scale (UES) and new UES short form","URL":"http://www.sciencedirect.com/science/article/pii/S1071581918300041","volume":"112","author":[{"family":"O’Brien","given":"Heather L."},{"family":"Cairns","given":"Paul"},{"family":"Hall","given":"Mark"}],"accessed":{"date-parts":[["2018",1,28]]},"issued":{"date-parts":[["2018",4,1]]},"citation-key":"obrien2018"}},{"id":2079,"uris":["http://zotero.org/users/2644296/items/44XPNQ6H"],"itemData":{"id":2079,"type":"article-journal","abstract":"Facilitating engaging user experiences is essential in the design of interactive systems. To accomplish this, it is necessary to understand the composition of this construct and how to evaluate it. Building on previous work that posited a theory of engagement and identified a core set of attributes that operationalized this construct, we constructed and evaluated a multidimensional scale to measure user engagement. In this paper we describe the development of the scale, as well as two large-scale studies (N=440 and N=802) that were undertaken to assess its reliability and validity in online shopping environments. In the first we used Reliability Analysis and Exploratory Factor Analysis to identify six attributes of engagement: Perceived Usability, Aesthetics, Focused Attention, Felt Involvement, Novelty, and Endurability. In the second we tested the validity of and relationships among those attributes using Structural Equation Modeling. The result of this research is a multidimensional scale that may be used to test the engagement of software applications. In addition, findings indicate that attributes of engagement are highly intertwined, a complex interplay of user-system interaction variables. Notably, Perceived Usability played a mediating role in the relationship between Endurability and Novelty, Aesthetics, Felt Involvement, and Focused Attention.","container-title":"Journal of the American Society for Information Science and Technology","DOI":"10.1002/asi.21229","ISSN":"15322882","issue":"1","journalAbbreviation":"J. Am. Soc. Inf. Sci.","language":"en","note":"00000","page":"50–69","source":"CrossRef","title":"The development and evaluation of a survey to measure user engagement","URL":"http://onlinelibrary.wiley.com/doi/10.1002/asi.21229/full","volume":"61","author":[{"family":"O'Brien","given":"Heather L."},{"family":"Toms","given":"Elaine G."}],"accessed":{"date-parts":[["2016",2,28]]},"issued":{"date-parts":[["2010",1]]},"citation-key":"obrien2010"}}],"schema":"https://github.com/citation-style-language/schema/raw/master/csl-citation.json"} </w:instrText>
      </w:r>
      <w:r w:rsidR="000F60C4" w:rsidRPr="00092DDA">
        <w:fldChar w:fldCharType="separate"/>
      </w:r>
      <w:r w:rsidR="00EC2023" w:rsidRPr="00EC2023">
        <w:rPr>
          <w:rFonts w:ascii="Times New Roman" w:hAnsi="Times New Roman" w:cs="Times New Roman"/>
        </w:rPr>
        <w:t>[@obrien2018; @obrien2010]</w:t>
      </w:r>
      <w:r w:rsidR="000F60C4" w:rsidRPr="00092DDA">
        <w:fldChar w:fldCharType="end"/>
      </w:r>
      <w:r w:rsidR="000F60C4" w:rsidRPr="00092DDA">
        <w:t>.</w:t>
      </w:r>
      <w:r w:rsidR="000F60C4">
        <w:t xml:space="preserve"> </w:t>
      </w:r>
      <w:bookmarkStart w:id="35" w:name="_Hlk42266120"/>
      <w:r w:rsidR="00AD4D03">
        <w:t>As</w:t>
      </w:r>
      <w:r w:rsidRPr="00092DDA">
        <w:t xml:space="preserve"> concept</w:t>
      </w:r>
      <w:r w:rsidR="00AD4D03">
        <w:t>s</w:t>
      </w:r>
      <w:r w:rsidRPr="00092DDA">
        <w:t xml:space="preserve"> within HCI</w:t>
      </w:r>
      <w:r w:rsidR="00AD4D03">
        <w:t>, affordances are</w:t>
      </w:r>
      <w:r w:rsidRPr="00092DDA">
        <w:t xml:space="preserve"> often used to describe what functions an object allows for and how </w:t>
      </w:r>
      <w:r w:rsidR="0090409A">
        <w:t>it</w:t>
      </w:r>
      <w:r w:rsidR="00AD4D03">
        <w:t xml:space="preserve"> can be </w:t>
      </w:r>
      <w:r w:rsidRPr="00092DDA">
        <w:t xml:space="preserve">signaled. </w:t>
      </w:r>
      <w:r w:rsidR="00935464" w:rsidRPr="008C4041">
        <w:t xml:space="preserve">Based on the model, O’Brien and Toms developed the User Engagement Scale (UES), a measure of how information is experienced and related to </w:t>
      </w:r>
      <w:r w:rsidR="00935464" w:rsidRPr="00EF4AE2">
        <w:rPr>
          <w:b/>
          <w:bCs/>
        </w:rPr>
        <w:t>perception</w:t>
      </w:r>
      <w:r w:rsidR="00935464" w:rsidRPr="008C4041">
        <w:t>, the third dimension described in the literature, as well as mental impression and interpretation.</w:t>
      </w:r>
      <w:r w:rsidR="00935464" w:rsidRPr="009775FC">
        <w:t xml:space="preserve"> </w:t>
      </w:r>
      <w:r w:rsidRPr="00092DDA">
        <w:t xml:space="preserve">The original version of the </w:t>
      </w:r>
      <w:r w:rsidRPr="00092DDA">
        <w:rPr>
          <w:noProof/>
        </w:rPr>
        <w:t>UES</w:t>
      </w:r>
      <w:r w:rsidRPr="00092DDA">
        <w:t xml:space="preserve"> taps into six</w:t>
      </w:r>
      <w:r>
        <w:t xml:space="preserve"> </w:t>
      </w:r>
      <w:r w:rsidRPr="00092DDA">
        <w:t xml:space="preserve">self-reported affordances of the information experience </w:t>
      </w:r>
      <w:r w:rsidRPr="00092DDA">
        <w:fldChar w:fldCharType="begin"/>
      </w:r>
      <w:r w:rsidR="00EC2023">
        <w:instrText xml:space="preserve"> ADDIN ZOTERO_ITEM CSL_CITATION {"citationID":"P7TXMDD4","properties":{"formattedCitation":"[@obrien2010]","plainCitation":"[@obrien2010]","noteIndex":0},"citationItems":[{"id":2079,"uris":["http://zotero.org/users/2644296/items/44XPNQ6H"],"itemData":{"id":2079,"type":"article-journal","abstract":"Facilitating engaging user experiences is essential in the design of interactive systems. To accomplish this, it is necessary to understand the composition of this construct and how to evaluate it. Building on previous work that posited a theory of engagement and identified a core set of attributes that operationalized this construct, we constructed and evaluated a multidimensional scale to measure user engagement. In this paper we describe the development of the scale, as well as two large-scale studies (N=440 and N=802) that were undertaken to assess its reliability and validity in online shopping environments. In the first we used Reliability Analysis and Exploratory Factor Analysis to identify six attributes of engagement: Perceived Usability, Aesthetics, Focused Attention, Felt Involvement, Novelty, and Endurability. In the second we tested the validity of and relationships among those attributes using Structural Equation Modeling. The result of this research is a multidimensional scale that may be used to test the engagement of software applications. In addition, findings indicate that attributes of engagement are highly intertwined, a complex interplay of user-system interaction variables. Notably, Perceived Usability played a mediating role in the relationship between Endurability and Novelty, Aesthetics, Felt Involvement, and Focused Attention.","container-title":"Journal of the American Society for Information Science and Technology","DOI":"10.1002/asi.21229","ISSN":"15322882","issue":"1","journalAbbreviation":"J. Am. Soc. Inf. Sci.","language":"en","note":"00000","page":"50–69","source":"CrossRef","title":"The development and evaluation of a survey to measure user engagement","URL":"http://onlinelibrary.wiley.com/doi/10.1002/asi.21229/full","volume":"61","author":[{"family":"O'Brien","given":"Heather L."},{"family":"Toms","given":"Elaine G."}],"accessed":{"date-parts":[["2016",2,28]]},"issued":{"date-parts":[["2010",1]]},"citation-key":"obrien2010"}}],"schema":"https://github.com/citation-style-language/schema/raw/master/csl-citation.json"} </w:instrText>
      </w:r>
      <w:r w:rsidRPr="00092DDA">
        <w:fldChar w:fldCharType="separate"/>
      </w:r>
      <w:r w:rsidR="00EC2023" w:rsidRPr="00EC2023">
        <w:rPr>
          <w:rFonts w:ascii="Times New Roman" w:hAnsi="Times New Roman" w:cs="Times New Roman"/>
        </w:rPr>
        <w:t>[@obrien2010]</w:t>
      </w:r>
      <w:r w:rsidRPr="00092DDA">
        <w:fldChar w:fldCharType="end"/>
      </w:r>
      <w:r w:rsidRPr="00092DDA">
        <w:t xml:space="preserve">. </w:t>
      </w:r>
      <w:r w:rsidR="008C6C6D">
        <w:t>The</w:t>
      </w:r>
      <w:r w:rsidRPr="00092DDA">
        <w:t xml:space="preserve"> short form </w:t>
      </w:r>
      <w:r w:rsidR="008C6C6D">
        <w:t xml:space="preserve">UES </w:t>
      </w:r>
      <w:r w:rsidRPr="00092DDA">
        <w:t xml:space="preserve">(UES-SF) groups the original six </w:t>
      </w:r>
      <w:r w:rsidR="008C6C6D">
        <w:t>affordances</w:t>
      </w:r>
      <w:r w:rsidR="008C6C6D" w:rsidRPr="00092DDA">
        <w:t xml:space="preserve"> </w:t>
      </w:r>
      <w:r w:rsidRPr="00092DDA">
        <w:t>into four</w:t>
      </w:r>
      <w:r w:rsidR="008C6C6D">
        <w:t>—</w:t>
      </w:r>
      <w:r w:rsidRPr="00092DDA">
        <w:t>aesthetic appeal (AE), perceived usability (PU), reward (RW), and focused attention (FA)</w:t>
      </w:r>
      <w:r w:rsidR="008C6C6D">
        <w:t>—and contains</w:t>
      </w:r>
      <w:r w:rsidRPr="00092DDA">
        <w:t xml:space="preserve"> </w:t>
      </w:r>
      <w:bookmarkEnd w:id="35"/>
      <w:r w:rsidR="008C6C6D">
        <w:t>12</w:t>
      </w:r>
      <w:r w:rsidRPr="00092DDA">
        <w:t xml:space="preserve"> questions </w:t>
      </w:r>
      <w:r w:rsidR="008C6C6D">
        <w:t>answered using</w:t>
      </w:r>
      <w:r w:rsidRPr="00092DDA">
        <w:t xml:space="preserve"> a </w:t>
      </w:r>
      <w:r w:rsidR="000F60C4">
        <w:t>5</w:t>
      </w:r>
      <w:r w:rsidRPr="00092DDA">
        <w:t xml:space="preserve">-point scale </w:t>
      </w:r>
      <w:r w:rsidR="0090409A">
        <w:t xml:space="preserve">Likert scale ranging </w:t>
      </w:r>
      <w:r w:rsidRPr="00092DDA">
        <w:t>from 1 (strongly disagree) to 5 (strongly agree</w:t>
      </w:r>
      <w:r w:rsidR="008C6C6D">
        <w:t>; s</w:t>
      </w:r>
      <w:r w:rsidRPr="00092DDA">
        <w:t xml:space="preserve">ee Appendix A). </w:t>
      </w:r>
    </w:p>
    <w:p w14:paraId="1C449360" w14:textId="231047BF" w:rsidR="00632C6B" w:rsidRDefault="00632C6B" w:rsidP="00990183">
      <w:pPr>
        <w:pStyle w:val="Caption"/>
        <w:keepNext/>
        <w:jc w:val="left"/>
      </w:pPr>
    </w:p>
    <w:tbl>
      <w:tblPr>
        <w:tblStyle w:val="PlainTable2"/>
        <w:tblW w:w="0" w:type="auto"/>
        <w:tblLook w:val="04A0" w:firstRow="1" w:lastRow="0" w:firstColumn="1" w:lastColumn="0" w:noHBand="0" w:noVBand="1"/>
      </w:tblPr>
      <w:tblGrid>
        <w:gridCol w:w="2610"/>
        <w:gridCol w:w="5850"/>
      </w:tblGrid>
      <w:tr w:rsidR="00632C6B" w:rsidRPr="00092DDA" w14:paraId="1DF8249D" w14:textId="77777777" w:rsidTr="00632C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0DD68585" w14:textId="403E5047" w:rsidR="00632C6B" w:rsidRPr="00092DDA" w:rsidRDefault="00632C6B" w:rsidP="00632C6B">
            <w:pPr>
              <w:spacing w:line="360" w:lineRule="auto"/>
            </w:pPr>
            <w:r w:rsidRPr="00092DDA">
              <w:t>A</w:t>
            </w:r>
            <w:r w:rsidR="008C6C6D">
              <w:t>ffordance</w:t>
            </w:r>
          </w:p>
          <w:p w14:paraId="79CD0944" w14:textId="77777777" w:rsidR="00632C6B" w:rsidRPr="00092DDA" w:rsidRDefault="00632C6B" w:rsidP="00632C6B">
            <w:pPr>
              <w:spacing w:line="360" w:lineRule="auto"/>
            </w:pPr>
          </w:p>
        </w:tc>
        <w:tc>
          <w:tcPr>
            <w:tcW w:w="5850" w:type="dxa"/>
            <w:hideMark/>
          </w:tcPr>
          <w:p w14:paraId="49E9809F" w14:textId="77777777" w:rsidR="00632C6B" w:rsidRPr="00092DDA" w:rsidRDefault="00632C6B" w:rsidP="00632C6B">
            <w:pPr>
              <w:spacing w:line="360" w:lineRule="auto"/>
              <w:cnfStyle w:val="100000000000" w:firstRow="1" w:lastRow="0" w:firstColumn="0" w:lastColumn="0" w:oddVBand="0" w:evenVBand="0" w:oddHBand="0" w:evenHBand="0" w:firstRowFirstColumn="0" w:firstRowLastColumn="0" w:lastRowFirstColumn="0" w:lastRowLastColumn="0"/>
            </w:pPr>
            <w:r w:rsidRPr="00092DDA">
              <w:t>Definition</w:t>
            </w:r>
          </w:p>
        </w:tc>
      </w:tr>
      <w:tr w:rsidR="00632C6B" w:rsidRPr="00092DDA" w14:paraId="11CED747" w14:textId="77777777" w:rsidTr="00632C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53A14E23" w14:textId="77777777" w:rsidR="00632C6B" w:rsidRPr="00092DDA" w:rsidRDefault="00632C6B" w:rsidP="00632C6B">
            <w:pPr>
              <w:spacing w:line="360" w:lineRule="auto"/>
            </w:pPr>
            <w:r w:rsidRPr="00092DDA">
              <w:t>Aesthetic appeal (AE)</w:t>
            </w:r>
          </w:p>
        </w:tc>
        <w:tc>
          <w:tcPr>
            <w:tcW w:w="5850" w:type="dxa"/>
          </w:tcPr>
          <w:p w14:paraId="6E3F69E8" w14:textId="14ADDAC3" w:rsidR="00632C6B" w:rsidRPr="00092DDA" w:rsidRDefault="009C0688" w:rsidP="00632C6B">
            <w:pPr>
              <w:spacing w:line="360" w:lineRule="auto"/>
              <w:cnfStyle w:val="000000100000" w:firstRow="0" w:lastRow="0" w:firstColumn="0" w:lastColumn="0" w:oddVBand="0" w:evenVBand="0" w:oddHBand="1" w:evenHBand="0" w:firstRowFirstColumn="0" w:firstRowLastColumn="0" w:lastRowFirstColumn="0" w:lastRowLastColumn="0"/>
            </w:pPr>
            <w:r>
              <w:t>L</w:t>
            </w:r>
            <w:r w:rsidR="00632C6B" w:rsidRPr="00092DDA">
              <w:t>evel of interest and curiosity evoked by the system and its contents</w:t>
            </w:r>
            <w:r w:rsidR="008C6C6D">
              <w:t xml:space="preserve"> and</w:t>
            </w:r>
            <w:r w:rsidR="00632C6B" w:rsidRPr="00092DDA">
              <w:t xml:space="preserve"> perception of the visual appearance of </w:t>
            </w:r>
            <w:r>
              <w:t>the</w:t>
            </w:r>
            <w:r w:rsidR="00632C6B" w:rsidRPr="00092DDA">
              <w:t xml:space="preserve"> computer application interface</w:t>
            </w:r>
          </w:p>
        </w:tc>
      </w:tr>
      <w:tr w:rsidR="00632C6B" w:rsidRPr="00092DDA" w14:paraId="756489BF" w14:textId="77777777" w:rsidTr="00632C6B">
        <w:tc>
          <w:tcPr>
            <w:cnfStyle w:val="001000000000" w:firstRow="0" w:lastRow="0" w:firstColumn="1" w:lastColumn="0" w:oddVBand="0" w:evenVBand="0" w:oddHBand="0" w:evenHBand="0" w:firstRowFirstColumn="0" w:firstRowLastColumn="0" w:lastRowFirstColumn="0" w:lastRowLastColumn="0"/>
            <w:tcW w:w="2610" w:type="dxa"/>
          </w:tcPr>
          <w:p w14:paraId="47258B25" w14:textId="77777777" w:rsidR="00632C6B" w:rsidRPr="00092DDA" w:rsidRDefault="00632C6B" w:rsidP="00632C6B">
            <w:pPr>
              <w:spacing w:line="360" w:lineRule="auto"/>
            </w:pPr>
            <w:r w:rsidRPr="00092DDA">
              <w:lastRenderedPageBreak/>
              <w:t>Focused attention (FA)</w:t>
            </w:r>
          </w:p>
        </w:tc>
        <w:tc>
          <w:tcPr>
            <w:tcW w:w="5850" w:type="dxa"/>
          </w:tcPr>
          <w:p w14:paraId="0657E7CE" w14:textId="2FEE031C" w:rsidR="00632C6B" w:rsidRPr="00092DDA" w:rsidRDefault="009C0688" w:rsidP="00632C6B">
            <w:pPr>
              <w:spacing w:line="360" w:lineRule="auto"/>
              <w:cnfStyle w:val="000000000000" w:firstRow="0" w:lastRow="0" w:firstColumn="0" w:lastColumn="0" w:oddVBand="0" w:evenVBand="0" w:oddHBand="0" w:evenHBand="0" w:firstRowFirstColumn="0" w:firstRowLastColumn="0" w:lastRowFirstColumn="0" w:lastRowLastColumn="0"/>
            </w:pPr>
            <w:r>
              <w:rPr>
                <w:noProof/>
              </w:rPr>
              <w:t>C</w:t>
            </w:r>
            <w:r w:rsidR="00632C6B" w:rsidRPr="00092DDA">
              <w:rPr>
                <w:noProof/>
              </w:rPr>
              <w:t>oncentration of mental activity</w:t>
            </w:r>
            <w:r>
              <w:t xml:space="preserve"> resulting from </w:t>
            </w:r>
            <w:r w:rsidR="00632C6B" w:rsidRPr="00092DDA">
              <w:t>being drawn in, interested</w:t>
            </w:r>
            <w:r>
              <w:t xml:space="preserve"> by</w:t>
            </w:r>
            <w:r w:rsidR="00632C6B" w:rsidRPr="00092DDA">
              <w:t xml:space="preserve">, and </w:t>
            </w:r>
            <w:r w:rsidR="0090409A">
              <w:t>experiencing enjoyment</w:t>
            </w:r>
            <w:r w:rsidR="00632C6B" w:rsidRPr="00092DDA">
              <w:t xml:space="preserve"> during the interaction</w:t>
            </w:r>
          </w:p>
        </w:tc>
      </w:tr>
      <w:tr w:rsidR="00632C6B" w:rsidRPr="00092DDA" w14:paraId="04157445" w14:textId="77777777" w:rsidTr="00632C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hideMark/>
          </w:tcPr>
          <w:p w14:paraId="2D056245" w14:textId="77777777" w:rsidR="00632C6B" w:rsidRPr="00092DDA" w:rsidRDefault="00632C6B" w:rsidP="00632C6B">
            <w:pPr>
              <w:spacing w:line="360" w:lineRule="auto"/>
            </w:pPr>
            <w:r w:rsidRPr="00092DDA">
              <w:t>Perceived usability (PU)</w:t>
            </w:r>
          </w:p>
        </w:tc>
        <w:tc>
          <w:tcPr>
            <w:tcW w:w="5850" w:type="dxa"/>
            <w:hideMark/>
          </w:tcPr>
          <w:p w14:paraId="4297AA89" w14:textId="7383AE90" w:rsidR="00632C6B" w:rsidRPr="00092DDA" w:rsidRDefault="009C0688" w:rsidP="00632C6B">
            <w:pPr>
              <w:spacing w:line="360" w:lineRule="auto"/>
              <w:cnfStyle w:val="000000100000" w:firstRow="0" w:lastRow="0" w:firstColumn="0" w:lastColumn="0" w:oddVBand="0" w:evenVBand="0" w:oddHBand="1" w:evenHBand="0" w:firstRowFirstColumn="0" w:firstRowLastColumn="0" w:lastRowFirstColumn="0" w:lastRowLastColumn="0"/>
            </w:pPr>
            <w:r>
              <w:rPr>
                <w:noProof/>
              </w:rPr>
              <w:t>A</w:t>
            </w:r>
            <w:r w:rsidR="00632C6B" w:rsidRPr="00092DDA">
              <w:rPr>
                <w:noProof/>
              </w:rPr>
              <w:t>ffective</w:t>
            </w:r>
            <w:r w:rsidR="00632C6B" w:rsidRPr="00092DDA">
              <w:t xml:space="preserve"> (e.g., frustration) and cognitive (e.g., effort) responses to the system</w:t>
            </w:r>
          </w:p>
          <w:p w14:paraId="4F762FD2" w14:textId="77777777" w:rsidR="00632C6B" w:rsidRPr="00092DDA" w:rsidRDefault="00632C6B" w:rsidP="00632C6B">
            <w:pPr>
              <w:spacing w:line="360" w:lineRule="auto"/>
              <w:cnfStyle w:val="000000100000" w:firstRow="0" w:lastRow="0" w:firstColumn="0" w:lastColumn="0" w:oddVBand="0" w:evenVBand="0" w:oddHBand="1" w:evenHBand="0" w:firstRowFirstColumn="0" w:firstRowLastColumn="0" w:lastRowFirstColumn="0" w:lastRowLastColumn="0"/>
            </w:pPr>
          </w:p>
        </w:tc>
      </w:tr>
      <w:tr w:rsidR="00632C6B" w:rsidRPr="00092DDA" w14:paraId="22044635" w14:textId="77777777" w:rsidTr="00632C6B">
        <w:tc>
          <w:tcPr>
            <w:cnfStyle w:val="001000000000" w:firstRow="0" w:lastRow="0" w:firstColumn="1" w:lastColumn="0" w:oddVBand="0" w:evenVBand="0" w:oddHBand="0" w:evenHBand="0" w:firstRowFirstColumn="0" w:firstRowLastColumn="0" w:lastRowFirstColumn="0" w:lastRowLastColumn="0"/>
            <w:tcW w:w="2610" w:type="dxa"/>
          </w:tcPr>
          <w:p w14:paraId="461A1A89" w14:textId="17C58F5D" w:rsidR="00632C6B" w:rsidRPr="00092DDA" w:rsidRDefault="009C0688" w:rsidP="00632C6B">
            <w:pPr>
              <w:spacing w:line="360" w:lineRule="auto"/>
            </w:pPr>
            <w:r>
              <w:t>R</w:t>
            </w:r>
            <w:r w:rsidR="00632C6B" w:rsidRPr="00092DDA">
              <w:t>eward (RW)</w:t>
            </w:r>
          </w:p>
        </w:tc>
        <w:tc>
          <w:tcPr>
            <w:tcW w:w="5850" w:type="dxa"/>
          </w:tcPr>
          <w:p w14:paraId="7278DEB2" w14:textId="72F28B60" w:rsidR="00632C6B" w:rsidRPr="00092DDA" w:rsidRDefault="009C0688" w:rsidP="00632C6B">
            <w:pPr>
              <w:spacing w:line="360" w:lineRule="auto"/>
              <w:cnfStyle w:val="000000000000" w:firstRow="0" w:lastRow="0" w:firstColumn="0" w:lastColumn="0" w:oddVBand="0" w:evenVBand="0" w:oddHBand="0" w:evenHBand="0" w:firstRowFirstColumn="0" w:firstRowLastColumn="0" w:lastRowFirstColumn="0" w:lastRowLastColumn="0"/>
            </w:pPr>
            <w:r>
              <w:t>O</w:t>
            </w:r>
            <w:r w:rsidR="00632C6B" w:rsidRPr="00092DDA">
              <w:t>verall evaluation of the experience</w:t>
            </w:r>
            <w:r>
              <w:t>,</w:t>
            </w:r>
            <w:r w:rsidR="00632C6B" w:rsidRPr="00092DDA">
              <w:t xml:space="preserve"> its perceived success</w:t>
            </w:r>
            <w:r>
              <w:t>, and likelihood to return to it</w:t>
            </w:r>
            <w:r w:rsidR="000F60C4">
              <w:t>; r</w:t>
            </w:r>
            <w:r>
              <w:t>elates to</w:t>
            </w:r>
            <w:r w:rsidR="00632C6B" w:rsidRPr="00092DDA">
              <w:t xml:space="preserve"> whether users would recommend the site to others</w:t>
            </w:r>
          </w:p>
        </w:tc>
      </w:tr>
    </w:tbl>
    <w:p w14:paraId="19061654" w14:textId="79F62619" w:rsidR="00632C6B" w:rsidRDefault="0090409A" w:rsidP="00EC2023">
      <w:r w:rsidRPr="00403CB3">
        <w:t xml:space="preserve">UES Affordances </w:t>
      </w:r>
      <w:r w:rsidRPr="00403CB3">
        <w:fldChar w:fldCharType="begin"/>
      </w:r>
      <w:r w:rsidR="00EC2023">
        <w:instrText xml:space="preserve"> ADDIN ZOTERO_ITEM CSL_CITATION {"citationID":"hQ6t5XAX","properties":{"formattedCitation":"[@obrien2018]","plainCitation":"[@obrien2018]","noteIndex":0},"citationItems":[{"id":2119,"uris":["http://zotero.org/users/2644296/items/9JUWNJUU"],"itemData":{"id":2119,"type":"article-journal","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container-title":"International Journal of Human-Computer Studies","DOI":"10.1016/j.ijhcs.2018.01.004","ISSN":"1071-5819","journalAbbreviation":"International Journal of Human-Computer Studies","note":"00000","page":"28-39","source":"ScienceDirect","title":"A practical approach to measuring user engagement with the refined user engagement scale (UES) and new UES short form","URL":"http://www.sciencedirect.com/science/article/pii/S1071581918300041","volume":"112","author":[{"family":"O’Brien","given":"Heather L."},{"family":"Cairns","given":"Paul"},{"family":"Hall","given":"Mark"}],"accessed":{"date-parts":[["2018",1,28]]},"issued":{"date-parts":[["2018",4,1]]},"citation-key":"obrien2018"}}],"schema":"https://github.com/citation-style-language/schema/raw/master/csl-citation.json"} </w:instrText>
      </w:r>
      <w:r w:rsidRPr="00403CB3">
        <w:fldChar w:fldCharType="separate"/>
      </w:r>
      <w:r w:rsidR="00EC2023" w:rsidRPr="00EC2023">
        <w:rPr>
          <w:rFonts w:ascii="Times New Roman" w:hAnsi="Times New Roman" w:cs="Times New Roman"/>
        </w:rPr>
        <w:t>[@obrien2018]</w:t>
      </w:r>
      <w:r w:rsidRPr="00403CB3">
        <w:fldChar w:fldCharType="end"/>
      </w:r>
    </w:p>
    <w:p w14:paraId="19935B67" w14:textId="7C3100DA" w:rsidR="00632C6B" w:rsidRPr="00092DDA" w:rsidRDefault="009C0688" w:rsidP="00EC2023">
      <w:r>
        <w:t xml:space="preserve">Tests of </w:t>
      </w:r>
      <w:bookmarkStart w:id="36" w:name="_Hlk98530756"/>
      <w:r>
        <w:t>t</w:t>
      </w:r>
      <w:r w:rsidR="00632C6B" w:rsidRPr="00092DDA">
        <w:t xml:space="preserve">he UE Process Model </w:t>
      </w:r>
      <w:bookmarkEnd w:id="36"/>
      <w:r w:rsidR="00632C6B" w:rsidRPr="00092DDA">
        <w:t xml:space="preserve">and the </w:t>
      </w:r>
      <w:r w:rsidR="00632C6B" w:rsidRPr="00092DDA">
        <w:rPr>
          <w:noProof/>
        </w:rPr>
        <w:t>UES</w:t>
      </w:r>
      <w:r w:rsidR="00632C6B" w:rsidRPr="00092DDA">
        <w:t xml:space="preserve"> for reliability, validity, </w:t>
      </w:r>
      <w:r w:rsidR="00632C6B" w:rsidRPr="00092DDA">
        <w:rPr>
          <w:noProof/>
        </w:rPr>
        <w:t>and</w:t>
      </w:r>
      <w:r w:rsidR="00632C6B" w:rsidRPr="00092DDA">
        <w:t xml:space="preserve"> generalizability in various domains, mostly </w:t>
      </w:r>
      <w:r w:rsidR="00632C6B" w:rsidRPr="00092DDA">
        <w:rPr>
          <w:noProof/>
        </w:rPr>
        <w:t>leisure</w:t>
      </w:r>
      <w:r w:rsidR="00632C6B" w:rsidRPr="00092DDA">
        <w:t xml:space="preserve"> (</w:t>
      </w:r>
      <w:r>
        <w:t xml:space="preserve">e.g., </w:t>
      </w:r>
      <w:r w:rsidR="00632C6B" w:rsidRPr="00092DDA">
        <w:t>online news, shopping, digital games,</w:t>
      </w:r>
      <w:r>
        <w:t xml:space="preserve"> and</w:t>
      </w:r>
      <w:r w:rsidR="00632C6B" w:rsidRPr="00092DDA">
        <w:t xml:space="preserve"> social media)</w:t>
      </w:r>
      <w:r>
        <w:t>,</w:t>
      </w:r>
      <w:r w:rsidR="00632C6B" w:rsidRPr="00092DDA">
        <w:rPr>
          <w:b/>
          <w:bCs/>
        </w:rPr>
        <w:t xml:space="preserve"> </w:t>
      </w:r>
      <w:r w:rsidR="00632C6B" w:rsidRPr="00092DDA">
        <w:t xml:space="preserve">corroborate the </w:t>
      </w:r>
      <w:r w:rsidR="000F60C4">
        <w:t>model</w:t>
      </w:r>
      <w:r w:rsidR="00632C6B" w:rsidRPr="00092DDA">
        <w:t xml:space="preserve"> and the feasibility of </w:t>
      </w:r>
      <w:r w:rsidR="000F60C4">
        <w:t xml:space="preserve">using </w:t>
      </w:r>
      <w:r w:rsidR="00632C6B" w:rsidRPr="00092DDA">
        <w:t xml:space="preserve">a universal measure of engagement  </w:t>
      </w:r>
      <w:r w:rsidR="00632C6B" w:rsidRPr="00092DDA">
        <w:fldChar w:fldCharType="begin"/>
      </w:r>
      <w:r w:rsidR="00EC2023">
        <w:instrText xml:space="preserve"> ADDIN ZOTERO_ITEM CSL_CITATION {"citationID":"CSwDZEOc","properties":{"formattedCitation":"[@obrien2018; @obrien2017a; @obrien2010; @obrien2008a; @obrien2016d]","plainCitation":"[@obrien2018; @obrien2017a; @obrien2010; @obrien2008a; @obrien2016d]","noteIndex":0},"citationItems":[{"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label":"page"},{"id":2119,"uris":["http://zotero.org/users/2644296/items/9JUWNJUU"],"itemData":{"id":2119,"type":"article-journal","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container-title":"International Journal of Human-Computer Studies","DOI":"10.1016/j.ijhcs.2018.01.004","ISSN":"1071-5819","journalAbbreviation":"International Journal of Human-Computer Studies","note":"00000","page":"28-39","source":"ScienceDirect","title":"A practical approach to measuring user engagement with the refined user engagement scale (UES) and new UES short form","URL":"http://www.sciencedirect.com/science/article/pii/S1071581918300041","volume":"112","author":[{"family":"O’Brien","given":"Heather L."},{"family":"Cairns","given":"Paul"},{"family":"Hall","given":"Mark"}],"accessed":{"date-parts":[["2018",1,28]]},"issued":{"date-parts":[["2018",4,1]]},"citation-key":"obrien2018"},"label":"page"},{"id":"Q7M2B2lz/XHeVeV8s","uris":["http://zotero.org/users/2644296/items/AXMJ5WWF"],"itemData":{"id":782,"type":"paper-conference","title":"Investigating the role of user engagement in digital reading environments","container-title":"Proceedings of the 2016 ACM on Conference on Human Information Interaction and Retrieval","publisher":"ACM","page":"71–80","source":"Google Scholar","URL":"http://dl.acm.org/citation.cfm?id=2854973","note":"00005","author":[{"family":"O'Brien","given":"Heather L."},{"family":"Freund","given":"Luanne"},{"family":"Kopak","given":"Richard"}],"issued":{"date-parts":[["2016"]]},"accessed":{"date-parts":[["2017",5,11]]}},"label":"page"},{"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label":"page"},{"id":2079,"uris":["http://zotero.org/users/2644296/items/44XPNQ6H"],"itemData":{"id":2079,"type":"article-journal","abstract":"Facilitating engaging user experiences is essential in the design of interactive systems. To accomplish this, it is necessary to understand the composition of this construct and how to evaluate it. Building on previous work that posited a theory of engagement and identified a core set of attributes that operationalized this construct, we constructed and evaluated a multidimensional scale to measure user engagement. In this paper we describe the development of the scale, as well as two large-scale studies (N=440 and N=802) that were undertaken to assess its reliability and validity in online shopping environments. In the first we used Reliability Analysis and Exploratory Factor Analysis to identify six attributes of engagement: Perceived Usability, Aesthetics, Focused Attention, Felt Involvement, Novelty, and Endurability. In the second we tested the validity of and relationships among those attributes using Structural Equation Modeling. The result of this research is a multidimensional scale that may be used to test the engagement of software applications. In addition, findings indicate that attributes of engagement are highly intertwined, a complex interplay of user-system interaction variables. Notably, Perceived Usability played a mediating role in the relationship between Endurability and Novelty, Aesthetics, Felt Involvement, and Focused Attention.","container-title":"Journal of the American Society for Information Science and Technology","DOI":"10.1002/asi.21229","ISSN":"15322882","issue":"1","journalAbbreviation":"J. Am. Soc. Inf. Sci.","language":"en","note":"00000","page":"50–69","source":"CrossRef","title":"The development and evaluation of a survey to measure user engagement","URL":"http://onlinelibrary.wiley.com/doi/10.1002/asi.21229/full","volume":"61","author":[{"family":"O'Brien","given":"Heather L."},{"family":"Toms","given":"Elaine G."}],"accessed":{"date-parts":[["2016",2,28]]},"issued":{"date-parts":[["2010",1]]},"citation-key":"obrien2010"},"label":"page"},{"id":1763,"uris":["http://zotero.org/users/2644296/items/HWGRL6AD"],"itemData":{"id":1763,"type":"paper-conference","abstract":"We conducted a study to examine how people interact with and learn from human-interest news stories. Participants engaged with news stories and completed knowledge retention tests to evaluate their ability to remember the content. We analyzed how the stories and the way in which they were presented (audio, video, text) related to knowledge retention. Results demonstrated a complex interaction between topic and knowledge retention, where participants obtained higher scores for the least preferred story. We explored these findings with respect to participants' demographics and user experience.","collection-title":"CHIIR '17","container-title":"Proceedings of the 2017 Conference on Conference Human Information Interaction and Retrieval","DOI":"10.1145/3020165.3020166","event-place":"New York, NY, USA","ISBN":"978-1-4503-4677-1","note":"00000","page":"185–193","publisher":"ACM","publisher-place":"New York, NY, USA","source":"ACM Digital Library","title":"Learning From the News: The Role of Topic, Multimedia and Interest in Knowledge Retention","title-short":"Learning From the News","URL":"http://doi.acm.org/10.1145/3020165.3020166","author":[{"family":"O'Brien","given":"Heather L"},{"family":"McKay","given":"Jocelyn"},{"family":"Vangeest","given":"Jacob"}],"accessed":{"date-parts":[["2017",10,26]]},"issued":{"date-parts":[["2017"]]},"citation-key":"obrien2017a"},"label":"page"}],"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18; @obrien2017a; @obrien2010; @obrien2008a; @obrien2016d]</w:t>
      </w:r>
      <w:r w:rsidR="00632C6B" w:rsidRPr="00092DDA">
        <w:fldChar w:fldCharType="end"/>
      </w:r>
      <w:r w:rsidR="00632C6B" w:rsidRPr="00F85EE7">
        <w:rPr>
          <w:lang w:val="es-ES"/>
        </w:rPr>
        <w:t xml:space="preserve">. </w:t>
      </w:r>
      <w:r w:rsidR="00632C6B" w:rsidRPr="00092DDA">
        <w:t xml:space="preserve">The </w:t>
      </w:r>
      <w:r w:rsidR="00145485">
        <w:t>results</w:t>
      </w:r>
      <w:r w:rsidR="00145485" w:rsidRPr="00092DDA">
        <w:t xml:space="preserve"> </w:t>
      </w:r>
      <w:r w:rsidR="00632C6B" w:rsidRPr="00092DDA">
        <w:t xml:space="preserve">also demonstrate that engagement is consistent across diverse types of applications </w:t>
      </w:r>
      <w:r w:rsidR="00632C6B" w:rsidRPr="00092DDA">
        <w:rPr>
          <w:noProof/>
        </w:rPr>
        <w:t>in terms of</w:t>
      </w:r>
      <w:r w:rsidR="00632C6B" w:rsidRPr="00092DDA">
        <w:t xml:space="preserve"> the trajectory followed by users through</w:t>
      </w:r>
      <w:r w:rsidR="00145485">
        <w:t>out</w:t>
      </w:r>
      <w:r w:rsidR="00632C6B" w:rsidRPr="00092DDA">
        <w:t xml:space="preserve"> the process </w:t>
      </w:r>
      <w:r w:rsidR="00116DDC">
        <w:t xml:space="preserve">of using them </w:t>
      </w:r>
      <w:r w:rsidR="00632C6B" w:rsidRPr="00092DDA">
        <w:t>and the attributes present.</w:t>
      </w:r>
      <w:r w:rsidR="00632C6B" w:rsidRPr="00092DDA">
        <w:rPr>
          <w:b/>
          <w:bCs/>
        </w:rPr>
        <w:t xml:space="preserve"> </w:t>
      </w:r>
      <w:r w:rsidR="00632C6B" w:rsidRPr="00092DDA">
        <w:t xml:space="preserve">The </w:t>
      </w:r>
      <w:r w:rsidR="00632C6B" w:rsidRPr="00092DDA">
        <w:rPr>
          <w:noProof/>
        </w:rPr>
        <w:t>UES</w:t>
      </w:r>
      <w:r w:rsidR="00632C6B" w:rsidRPr="00092DDA">
        <w:t xml:space="preserve"> has been </w:t>
      </w:r>
      <w:r w:rsidR="00632C6B" w:rsidRPr="00092DDA">
        <w:rPr>
          <w:noProof/>
        </w:rPr>
        <w:t>adopted</w:t>
      </w:r>
      <w:r w:rsidR="00632C6B" w:rsidRPr="00092DDA">
        <w:t xml:space="preserve"> by more than 50 international research teams who have used it to examine UE with educational technologies, search systems, haptic technologies, health and consumer applications, and other media </w:t>
      </w:r>
      <w:r w:rsidR="00632C6B" w:rsidRPr="00092DDA">
        <w:fldChar w:fldCharType="begin"/>
      </w:r>
      <w:r w:rsidR="00EC2023">
        <w:instrText xml:space="preserve"> ADDIN ZOTERO_ITEM CSL_CITATION {"citationID":"iyxl4vZ8","properties":{"formattedCitation":"[@obrien2018; @obrien2016d]","plainCitation":"[@obrien2018; @obrien2016d]","noteIndex":0},"citationItems":[{"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id":2119,"uris":["http://zotero.org/users/2644296/items/9JUWNJUU"],"itemData":{"id":2119,"type":"article-journal","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container-title":"International Journal of Human-Computer Studies","DOI":"10.1016/j.ijhcs.2018.01.004","ISSN":"1071-5819","journalAbbreviation":"International Journal of Human-Computer Studies","note":"00000","page":"28-39","source":"ScienceDirect","title":"A practical approach to measuring user engagement with the refined user engagement scale (UES) and new UES short form","URL":"http://www.sciencedirect.com/science/article/pii/S1071581918300041","volume":"112","author":[{"family":"O’Brien","given":"Heather L."},{"family":"Cairns","given":"Paul"},{"family":"Hall","given":"Mark"}],"accessed":{"date-parts":[["2018",1,28]]},"issued":{"date-parts":[["2018",4,1]]},"citation-key":"obrien2018"}}],"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18; @obrien2016d]</w:t>
      </w:r>
      <w:r w:rsidR="00632C6B" w:rsidRPr="00092DDA">
        <w:fldChar w:fldCharType="end"/>
      </w:r>
      <w:r w:rsidR="00632C6B" w:rsidRPr="00092DDA">
        <w:t xml:space="preserve">. The attributes identified as part of the UES were all </w:t>
      </w:r>
      <w:r w:rsidR="00145485">
        <w:t xml:space="preserve">found to be </w:t>
      </w:r>
      <w:r w:rsidR="00632C6B" w:rsidRPr="00092DDA">
        <w:t>interconnected, demonstrating that</w:t>
      </w:r>
      <w:r w:rsidR="00145485">
        <w:t xml:space="preserve"> </w:t>
      </w:r>
      <w:r w:rsidR="00632C6B" w:rsidRPr="00092DDA">
        <w:t>the design process</w:t>
      </w:r>
      <w:r w:rsidR="00145485">
        <w:t xml:space="preserve"> must</w:t>
      </w:r>
      <w:r w:rsidR="00632C6B" w:rsidRPr="00092DDA">
        <w:t xml:space="preserve"> consider the </w:t>
      </w:r>
      <w:r w:rsidR="00145485">
        <w:t>entire</w:t>
      </w:r>
      <w:r w:rsidR="00632C6B" w:rsidRPr="00092DDA">
        <w:t xml:space="preserve"> user experience rather than </w:t>
      </w:r>
      <w:r w:rsidR="00F64977">
        <w:t xml:space="preserve">a </w:t>
      </w:r>
      <w:r w:rsidR="00632C6B" w:rsidRPr="00092DDA">
        <w:t>single dimension.</w:t>
      </w:r>
    </w:p>
    <w:p w14:paraId="45262B73" w14:textId="0D433A93" w:rsidR="00632C6B" w:rsidRPr="00092DDA" w:rsidRDefault="00632C6B" w:rsidP="00632C6B">
      <w:r w:rsidRPr="00092DDA">
        <w:rPr>
          <w:b/>
          <w:bCs/>
        </w:rPr>
        <w:t>Limitations</w:t>
      </w:r>
      <w:r w:rsidRPr="00092DDA">
        <w:t xml:space="preserve"> </w:t>
      </w:r>
    </w:p>
    <w:p w14:paraId="645DBAFC" w14:textId="0060EECD" w:rsidR="00632C6B" w:rsidRPr="00092DDA" w:rsidRDefault="00632C6B" w:rsidP="00632C6B">
      <w:bookmarkStart w:id="37" w:name="_Hlk42266171"/>
      <w:r w:rsidRPr="00092DDA">
        <w:t xml:space="preserve">While </w:t>
      </w:r>
      <w:r w:rsidR="00E71024" w:rsidRPr="00092DDA">
        <w:t xml:space="preserve">UE </w:t>
      </w:r>
      <w:r w:rsidR="00E71024">
        <w:t>P</w:t>
      </w:r>
      <w:r w:rsidR="00E71024" w:rsidRPr="00092DDA">
        <w:t xml:space="preserve">rocess </w:t>
      </w:r>
      <w:r w:rsidR="00E71024">
        <w:t xml:space="preserve">Model and UES </w:t>
      </w:r>
      <w:r w:rsidRPr="00092DDA">
        <w:t xml:space="preserve">provide an important </w:t>
      </w:r>
      <w:r w:rsidR="00E71024">
        <w:t>framework</w:t>
      </w:r>
      <w:r w:rsidR="00E71024" w:rsidRPr="00092DDA">
        <w:t xml:space="preserve"> </w:t>
      </w:r>
      <w:r w:rsidRPr="00092DDA">
        <w:t xml:space="preserve">for the study of IE, </w:t>
      </w:r>
      <w:r w:rsidR="00116DDC">
        <w:t>they have</w:t>
      </w:r>
      <w:r w:rsidRPr="00092DDA">
        <w:t xml:space="preserve"> </w:t>
      </w:r>
      <w:r w:rsidR="00145485">
        <w:t>several</w:t>
      </w:r>
      <w:r w:rsidR="00145485" w:rsidRPr="00092DDA">
        <w:t xml:space="preserve"> </w:t>
      </w:r>
      <w:r w:rsidRPr="00092DDA">
        <w:t>limitations:</w:t>
      </w:r>
    </w:p>
    <w:p w14:paraId="7ADB3813" w14:textId="2CE455FC" w:rsidR="00632C6B" w:rsidRPr="00F85EE7" w:rsidRDefault="00E71024" w:rsidP="00EC2023">
      <w:pPr>
        <w:pStyle w:val="ListParagraph"/>
        <w:numPr>
          <w:ilvl w:val="0"/>
          <w:numId w:val="8"/>
        </w:numPr>
        <w:rPr>
          <w:lang w:val="es-ES"/>
        </w:rPr>
      </w:pPr>
      <w:bookmarkStart w:id="38" w:name="_Hlk42266156"/>
      <w:bookmarkEnd w:id="37"/>
      <w:r>
        <w:lastRenderedPageBreak/>
        <w:t>T</w:t>
      </w:r>
      <w:r w:rsidRPr="00092DDA">
        <w:t xml:space="preserve">he UE Process Model </w:t>
      </w:r>
      <w:r w:rsidR="00632C6B" w:rsidRPr="00092DDA">
        <w:t xml:space="preserve">emphasizes engagement as a quality of UX and interaction with </w:t>
      </w:r>
      <w:r w:rsidR="00632C6B" w:rsidRPr="00092DDA">
        <w:rPr>
          <w:i/>
          <w:iCs/>
        </w:rPr>
        <w:t>technology</w:t>
      </w:r>
      <w:r w:rsidR="00F878D3">
        <w:t xml:space="preserve"> </w:t>
      </w:r>
      <w:r w:rsidR="00632C6B" w:rsidRPr="00092DDA">
        <w:t xml:space="preserve">but not with </w:t>
      </w:r>
      <w:r w:rsidR="00632C6B" w:rsidRPr="00274630">
        <w:rPr>
          <w:i/>
          <w:iCs/>
        </w:rPr>
        <w:t>information</w:t>
      </w:r>
      <w:r w:rsidR="00632C6B" w:rsidRPr="00092DDA">
        <w:t xml:space="preserve">. Currently, </w:t>
      </w:r>
      <w:r w:rsidR="00F878D3">
        <w:t>IE</w:t>
      </w:r>
      <w:r w:rsidR="00632C6B" w:rsidRPr="00092DDA">
        <w:t xml:space="preserve"> and interaction are not well situated </w:t>
      </w:r>
      <w:r w:rsidR="00F878D3">
        <w:t>with</w:t>
      </w:r>
      <w:r w:rsidR="00632C6B" w:rsidRPr="00092DDA">
        <w:t xml:space="preserve">in the theory </w:t>
      </w:r>
      <w:r w:rsidR="00632C6B" w:rsidRPr="00092DDA">
        <w:fldChar w:fldCharType="begin"/>
      </w:r>
      <w:r w:rsidR="00EC2023">
        <w:instrText xml:space="preserve"> ADDIN ZOTERO_ITEM CSL_CITATION {"citationID":"o8UkWFxF","properties":{"formattedCitation":"[@obrien2017; @obrien2011]","plainCitation":"[@obrien2017; @obrien2011]","noteIndex":0},"citationItems":[{"id":1935,"uris":["http://zotero.org/users/2644296/items/W6RQ4ZT3"],"itemData":{"id":1935,"type":"article-journal","abstract":"This paper describes a qualitative study of online news reading and browsing. Thirty people participated in a quasi-experimental study in which they were asked to browse a news website and select three stories to discuss at a social gathering. Semi-structured interviews were conducted post-task to understand participants' perceptions of what makes online news reading and browsing engaging or non-engaging. Findings as presented within the experience-based framework of user engagement and demonstrate the complexity of users' interactions with information content and systems in online news environments. This study extends the model of user engagement and contributes new insights into user's experience in casual-leisure settings, such as online news, which has implications for other information domains.","container-title":"Proceedings of the American society for information science and technology","issue":"1","note":"00000","page":"1–10","source":"Google Scholar","title":"Exploring user engagement in online news interactions","URL":"http://onlinelibrary.wiley.com/doi/10.1002/meet.2011.14504801088/full","volume":"48","author":[{"family":"O'Brien","given":"Heather L."}],"accessed":{"date-parts":[["2016",2,20]]},"issued":{"date-parts":[["2011"]]},"citation-key":"obrien2011"}},{"id":2150,"uris":["http://zotero.org/users/2644296/items/AU92JHB4"],"itemData":{"id":2150,"type":"article-journal","abstract":"User engagement (UE) is a quality of user experience characterized by the depth of an actor's cognitive, temporal, and/or emotional investment in an interaction with a digital system. Currently more art than science, UE has gained theoretical and methodological traction over the past decade, yet there is still a need to establish empirical links between UE and desired outcomes (e.g., learning, behavior change), and to understand the myriad user, system, contextual, and so on, factors that predict successful digital engagement. This paper focuses on the relationship between UE and media format as a potential antecedent, and the outcome of learning, operationalized as short-term knowledge retention. Participants interacted with two human-interest stories in one of four media formats: video, audio, narrative text, or transcript-style text; short-term knowledge retention was measured using post-task multiple choice and short-answer questions. It was anticipated that format would have a strong effect on UE, and that more engaged users would recall more information about the stories. However, these hypotheses were not fully supported, and the nature of the relationship between UE and learning was more nuanced than expected. This research has implications for the design of information systems and, more fundamentally, the impetus to make digital environments engaging.","container-title":"Journal of the Association for Information Science and Technology","DOI":"10.1002/asi.23854","ISSN":"2330-1643","issue":"12","journalAbbreviation":"Journal of the Association for Information Science and Technology","language":"en","note":"ZSCC: 0000008","page":"2809-2820","source":"Wiley Online Library","title":"Antecedents and learning outcomes of online news engagement","URL":"http://onlinelibrary.wiley.com.libproxy.albany.edu/doi/10.1002/asi.23854/abstract","volume":"68","author":[{"family":"O'Brien","given":"Heather L."}],"accessed":{"date-parts":[["2018",2,16]]},"issued":{"date-parts":[["2017",12,1]]},"citation-key":"obrien2017"}}],"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17; @obrien2011]</w:t>
      </w:r>
      <w:r w:rsidR="00632C6B" w:rsidRPr="00092DDA">
        <w:fldChar w:fldCharType="end"/>
      </w:r>
      <w:r w:rsidR="00632C6B" w:rsidRPr="00092DDA">
        <w:t xml:space="preserve">.  The model and scale do not </w:t>
      </w:r>
      <w:r w:rsidR="00632C6B" w:rsidRPr="00092DDA">
        <w:rPr>
          <w:noProof/>
        </w:rPr>
        <w:t>emphasize</w:t>
      </w:r>
      <w:r w:rsidR="00632C6B" w:rsidRPr="00092DDA">
        <w:t xml:space="preserve"> information qualities as attributes for engagement; </w:t>
      </w:r>
      <w:r w:rsidR="00F878D3">
        <w:t>r</w:t>
      </w:r>
      <w:r w:rsidR="00632C6B" w:rsidRPr="00092DDA">
        <w:t xml:space="preserve">ather, they focus primarily on the characteristics of the system and how </w:t>
      </w:r>
      <w:r>
        <w:t>they</w:t>
      </w:r>
      <w:r w:rsidRPr="00092DDA">
        <w:t xml:space="preserve"> </w:t>
      </w:r>
      <w:r w:rsidR="00F878D3">
        <w:t>are</w:t>
      </w:r>
      <w:r w:rsidR="00F878D3" w:rsidRPr="00092DDA">
        <w:t xml:space="preserve"> </w:t>
      </w:r>
      <w:r w:rsidR="00632C6B" w:rsidRPr="00092DDA">
        <w:t xml:space="preserve">perceived and acted upon by users. However, information attributes </w:t>
      </w:r>
      <w:r w:rsidR="00F878D3">
        <w:t xml:space="preserve">have been </w:t>
      </w:r>
      <w:r w:rsidR="00632C6B" w:rsidRPr="00092DDA">
        <w:t xml:space="preserve">shown to be important factors </w:t>
      </w:r>
      <w:r w:rsidR="00F878D3">
        <w:t xml:space="preserve">in </w:t>
      </w:r>
      <w:r w:rsidR="00632C6B" w:rsidRPr="00092DDA">
        <w:t>UE when interacti</w:t>
      </w:r>
      <w:r w:rsidR="00F64977">
        <w:t>ng</w:t>
      </w:r>
      <w:r w:rsidR="00632C6B" w:rsidRPr="00092DDA">
        <w:t xml:space="preserve"> with technology </w:t>
      </w:r>
      <w:r w:rsidR="00632C6B" w:rsidRPr="00092DDA">
        <w:fldChar w:fldCharType="begin"/>
      </w:r>
      <w:r w:rsidR="00EC2023">
        <w:instrText xml:space="preserve"> ADDIN ZOTERO_ITEM CSL_CITATION {"citationID":"tK7rQra9","properties":{"formattedCitation":"[@obrien2011; @obrien2014]","plainCitation":"[@obrien2011; @obrien2014]","noteIndex":0},"citationItems":[{"id":2084,"uris":["http://zotero.org/users/2644296/items/4K2E47KK"],"itemData":{"id":2084,"type":"article-journal","abstract":"Introduction. We investigated how online news consumers select content in an explicitly social scenario using uses and gratification theory (UGT). Method. Participants (n=30) browsed an online news Website and selected three items. In a post-task interview, participants rated articles on interest, intellectual curiosity, and likelihood to share, and articulated their motivations for choosing each item. Analysis. The article (n=90) was the unit of analysis. Structured content analysis of the interview data involved classifying motivations according to UGT's categories of surveillance, social utility, personal identity, entertainment, and habit. We quantitatively examined interest, intellectual curiosity and willingness to share ratings. Results. Participants employed different strategies in selecting content. The prospect of making conversation influenced many participants to select content with broad appeal, and some made use of social features of the news Website to accomplish this. Surveillance and social utility motivations dominated selections; entertainment was a minor consideration. However, more personal considerations such as interest, a desire to keep up to date with world events, and alignment with point of view played an important role in selecting content. Conclusions. When seeking information to share with others, personal interest and curiosity play an important role in selection, but a wide range of situational factors and goals also come into play. Participants articulated nuanced considerations of how information could be used to forge connections with others, construct social interactions, and make an impression on others. Information seeking as a means of satisfying social needs is an area ripe for exploration in information behaviour research.","container-title":"Information Research","ISSN":"13681613","issue":"3","journalAbbreviation":"Information Research","note":"00000","page":"95-112","source":"EBSCOhost","title":"What motivates the online news browser? News item selection in a social information seeking scenario","title-short":"What motivates the online news browser?","URL":"http://libproxy.albany.edu/login?url=http://search.ebscohost.com/login.aspx?direct=true&amp;db=lih&amp;AN=100304916&amp;site=eds-live&amp;scope=site","volume":"19","author":[{"family":"O'Brien","given":"Heather"},{"family":"Freund","given":"Luanne"},{"family":"Westman","given":"Stina"}],"accessed":{"date-parts":[["2017",10,26]]},"issued":{"date-parts":[["2014",9]]},"citation-key":"obrien2014"}},{"id":1935,"uris":["http://zotero.org/users/2644296/items/W6RQ4ZT3"],"itemData":{"id":1935,"type":"article-journal","abstract":"This paper describes a qualitative study of online news reading and browsing. Thirty people participated in a quasi-experimental study in which they were asked to browse a news website and select three stories to discuss at a social gathering. Semi-structured interviews were conducted post-task to understand participants' perceptions of what makes online news reading and browsing engaging or non-engaging. Findings as presented within the experience-based framework of user engagement and demonstrate the complexity of users' interactions with information content and systems in online news environments. This study extends the model of user engagement and contributes new insights into user's experience in casual-leisure settings, such as online news, which has implications for other information domains.","container-title":"Proceedings of the American society for information science and technology","issue":"1","note":"00000","page":"1–10","source":"Google Scholar","title":"Exploring user engagement in online news interactions","URL":"http://onlinelibrary.wiley.com/doi/10.1002/meet.2011.14504801088/full","volume":"48","author":[{"family":"O'Brien","given":"Heather L."}],"accessed":{"date-parts":[["2016",2,20]]},"issued":{"date-parts":[["2011"]]},"citation-key":"obrien2011"}},{"id":"Q7M2B2lz/XHeVeV8s","uris":["http://zotero.org/users/2644296/items/AXMJ5WWF"],"itemData":{"id":782,"type":"paper-conference","title":"Investigating the role of user engagement in digital reading environments","container-title":"Proceedings of the 2016 ACM on Conference on Human Information Interaction and Retrieval","publisher":"ACM","page":"71–80","source":"Google Scholar","URL":"http://dl.acm.org/citation.cfm?id=2854973","note":"00005","author":[{"family":"O'Brien","given":"Heather L."},{"family":"Freund","given":"Luanne"},{"family":"Kopak","given":"Richard"}],"issued":{"date-parts":[["2016"]]},"accessed":{"date-parts":[["2017",5,11]]}}}],"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11; @obrien2014]</w:t>
      </w:r>
      <w:r w:rsidR="00632C6B" w:rsidRPr="00092DDA">
        <w:fldChar w:fldCharType="end"/>
      </w:r>
      <w:r w:rsidR="00632C6B" w:rsidRPr="00F85EE7">
        <w:rPr>
          <w:lang w:val="es-ES"/>
        </w:rPr>
        <w:t xml:space="preserve">. </w:t>
      </w:r>
      <w:r w:rsidR="00632C6B" w:rsidRPr="00092DDA">
        <w:t xml:space="preserve">In </w:t>
      </w:r>
      <w:r w:rsidR="00F878D3">
        <w:t>their later</w:t>
      </w:r>
      <w:r w:rsidR="00632C6B" w:rsidRPr="00092DDA">
        <w:t xml:space="preserve"> work on the UE </w:t>
      </w:r>
      <w:r>
        <w:t>P</w:t>
      </w:r>
      <w:r w:rsidR="00632C6B" w:rsidRPr="00092DDA">
        <w:t xml:space="preserve">rocess </w:t>
      </w:r>
      <w:r>
        <w:t>Model and UES</w:t>
      </w:r>
      <w:r w:rsidR="00632C6B" w:rsidRPr="00092DDA">
        <w:t xml:space="preserve">, O’Brien et al. suggested that the UE framework </w:t>
      </w:r>
      <w:r w:rsidR="00632C6B" w:rsidRPr="00092DDA">
        <w:rPr>
          <w:noProof/>
        </w:rPr>
        <w:t>be</w:t>
      </w:r>
      <w:r w:rsidR="00632C6B" w:rsidRPr="00092DDA">
        <w:t xml:space="preserve"> broadened to incorporate </w:t>
      </w:r>
      <w:r w:rsidR="006726A0">
        <w:t>IE</w:t>
      </w:r>
      <w:r w:rsidR="00632C6B" w:rsidRPr="00092DDA">
        <w:t xml:space="preserve"> and for more investigation of the relationship between </w:t>
      </w:r>
      <w:r w:rsidR="006726A0">
        <w:t>IE and</w:t>
      </w:r>
      <w:r w:rsidR="00632C6B" w:rsidRPr="00092DDA">
        <w:t xml:space="preserve"> information </w:t>
      </w:r>
      <w:r w:rsidR="006726A0">
        <w:t>presentation</w:t>
      </w:r>
      <w:r w:rsidR="00632C6B" w:rsidRPr="00092DDA">
        <w:t xml:space="preserve"> through the interface </w:t>
      </w:r>
      <w:r w:rsidR="00632C6B" w:rsidRPr="00092DDA">
        <w:fldChar w:fldCharType="begin"/>
      </w:r>
      <w:r w:rsidR="00EC2023">
        <w:instrText xml:space="preserve"> ADDIN ZOTERO_ITEM CSL_CITATION {"citationID":"woLZKVfU","properties":{"formattedCitation":"[@obrien2011; @obrien2016b; @obrien2016e; @obrien2014]","plainCitation":"[@obrien2011; @obrien2016b; @obrien2016e; @obrien2014]","noteIndex":0},"citationItems":[{"id":1935,"uris":["http://zotero.org/users/2644296/items/W6RQ4ZT3"],"itemData":{"id":1935,"type":"article-journal","abstract":"This paper describes a qualitative study of online news reading and browsing. Thirty people participated in a quasi-experimental study in which they were asked to browse a news website and select three stories to discuss at a social gathering. Semi-structured interviews were conducted post-task to understand participants' perceptions of what makes online news reading and browsing engaging or non-engaging. Findings as presented within the experience-based framework of user engagement and demonstrate the complexity of users' interactions with information content and systems in online news environments. This study extends the model of user engagement and contributes new insights into user's experience in casual-leisure settings, such as online news, which has implications for other information domains.","container-title":"Proceedings of the American society for information science and technology","issue":"1","note":"00000","page":"1–10","source":"Google Scholar","title":"Exploring user engagement in online news interactions","URL":"http://onlinelibrary.wiley.com/doi/10.1002/meet.2011.14504801088/full","volume":"48","author":[{"family":"O'Brien","given":"Heather L."}],"accessed":{"date-parts":[["2016",2,20]]},"issued":{"date-parts":[["2011"]]},"citation-key":"obrien2011"}},{"id":2081,"uris":["http://zotero.org/users/2644296/items/6WFGNXFQ"],"itemData":{"id":2081,"type":"chapter","container-title":"Why Engagement Matters","event-place":"Cham","ISBN":"978-3-319-27444-7","language":"en","note":"00000 \nDOI: 10.1007/978-3-319-27446-1_2","page":"27-52","publisher":"Springer International Publishing","publisher-place":"Cham","source":"CrossRef","title":"Translating Theory into Methodological Practice","URL":"http://link.springer.com/10.1007/978-3-319-27446-1_2","editor":[{"family":"O'Brien","given":"Heather L."},{"family":"Cairns","given":"Paul"}],"author":[{"family":"O'Brien","given":"Heather L."}],"accessed":{"date-parts":[["2017",10,27]]},"issued":{"date-parts":[["2016"]]},"citation-key":"obrien2016b"}},{"id":2084,"uris":["http://zotero.org/users/2644296/items/4K2E47KK"],"itemData":{"id":2084,"type":"article-journal","abstract":"Introduction. We investigated how online news consumers select content in an explicitly social scenario using uses and gratification theory (UGT). Method. Participants (n=30) browsed an online news Website and selected three items. In a post-task interview, participants rated articles on interest, intellectual curiosity, and likelihood to share, and articulated their motivations for choosing each item. Analysis. The article (n=90) was the unit of analysis. Structured content analysis of the interview data involved classifying motivations according to UGT's categories of surveillance, social utility, personal identity, entertainment, and habit. We quantitatively examined interest, intellectual curiosity and willingness to share ratings. Results. Participants employed different strategies in selecting content. The prospect of making conversation influenced many participants to select content with broad appeal, and some made use of social features of the news Website to accomplish this. Surveillance and social utility motivations dominated selections; entertainment was a minor consideration. However, more personal considerations such as interest, a desire to keep up to date with world events, and alignment with point of view played an important role in selecting content. Conclusions. When seeking information to share with others, personal interest and curiosity play an important role in selection, but a wide range of situational factors and goals also come into play. Participants articulated nuanced considerations of how information could be used to forge connections with others, construct social interactions, and make an impression on others. Information seeking as a means of satisfying social needs is an area ripe for exploration in information behaviour research.","container-title":"Information Research","ISSN":"13681613","issue":"3","journalAbbreviation":"Information Research","note":"00000","page":"95-112","source":"EBSCOhost","title":"What motivates the online news browser? News item selection in a social information seeking scenario","title-short":"What motivates the online news browser?","URL":"http://libproxy.albany.edu/login?url=http://search.ebscohost.com/login.aspx?direct=true&amp;db=lih&amp;AN=100304916&amp;site=eds-live&amp;scope=site","volume":"19","author":[{"family":"O'Brien","given":"Heather"},{"family":"Freund","given":"Luanne"},{"family":"Westman","given":"Stina"}],"accessed":{"date-parts":[["2017",10,26]]},"issued":{"date-parts":[["2014",9]]},"citation-key":"obrien2014"}},{"id":1928,"uris":["http://zotero.org/users/2644296/items/YTDV2U5U"],"itemData":{"id":1928,"type":"article-journal","abstract":"We conducted a study in which participants interacted with human-interest news stories in video, audio or text format. We gathered post-task impressions of participants' interest in and curiosity about the stories, and their behavioral intentions to link to related content or recommend the stories to others. We explored the individual and situational dimensions of interest in participants' responses, and how these related to behavioral intentions. We discuss implications for information system and study design.","container-title":"Proceedings of the Association for Information Science and Technology","DOI":"10.1002/pra2.2016.14505301150","ISSN":"2373-9231","issue":"1","journalAbbreviation":"Proc. Assoc. Info. Sci. Tech.","language":"en","note":"00000","page":"1-6","source":"Wiley Online Library","title":"What makes online news interesting? Personal and situational interest and the effect on behavioral intentions","title-short":"What makes online news interesting?","URL":"http://onlinelibrary.wiley.com/doi/10.1002/pra2.2016.14505301150/abstract","volume":"53","author":[{"family":"O'Brien","given":"Heather L."},{"family":"McKay","given":"Jocelyn"}],"accessed":{"date-parts":[["2017",10,26]]},"issued":{"date-parts":[["2016",1,1]]},"citation-key":"obrien2016e"}}],"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11; @obrien2016b; @obrien2016e; @obrien2014]</w:t>
      </w:r>
      <w:r w:rsidR="00632C6B" w:rsidRPr="00092DDA">
        <w:fldChar w:fldCharType="end"/>
      </w:r>
      <w:r w:rsidR="00632C6B" w:rsidRPr="00F85EE7">
        <w:rPr>
          <w:lang w:val="es-ES"/>
        </w:rPr>
        <w:t xml:space="preserve">. </w:t>
      </w:r>
    </w:p>
    <w:bookmarkEnd w:id="38"/>
    <w:p w14:paraId="47032BA3" w14:textId="0B9A7765" w:rsidR="00632C6B" w:rsidRPr="00092DDA" w:rsidRDefault="00632C6B" w:rsidP="00EC2023">
      <w:pPr>
        <w:pStyle w:val="ListParagraph"/>
        <w:numPr>
          <w:ilvl w:val="0"/>
          <w:numId w:val="8"/>
        </w:numPr>
      </w:pPr>
      <w:r w:rsidRPr="00092DDA">
        <w:t xml:space="preserve">The current model and scale are focused on identifying and evaluating UE but not on the development of engaging experiences </w:t>
      </w:r>
      <w:r w:rsidRPr="00092DDA">
        <w:fldChar w:fldCharType="begin"/>
      </w:r>
      <w:r w:rsidR="00EC2023">
        <w:instrText xml:space="preserve"> ADDIN ZOTERO_ITEM CSL_CITATION {"citationID":"a1IIitpR","properties":{"formattedCitation":"[@obrien2017; @obrien2016d]","plainCitation":"[@obrien2017; @obrien2016d]","noteIndex":0},"citationItems":[{"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id":2150,"uris":["http://zotero.org/users/2644296/items/AU92JHB4"],"itemData":{"id":2150,"type":"article-journal","abstract":"User engagement (UE) is a quality of user experience characterized by the depth of an actor's cognitive, temporal, and/or emotional investment in an interaction with a digital system. Currently more art than science, UE has gained theoretical and methodological traction over the past decade, yet there is still a need to establish empirical links between UE and desired outcomes (e.g., learning, behavior change), and to understand the myriad user, system, contextual, and so on, factors that predict successful digital engagement. This paper focuses on the relationship between UE and media format as a potential antecedent, and the outcome of learning, operationalized as short-term knowledge retention. Participants interacted with two human-interest stories in one of four media formats: video, audio, narrative text, or transcript-style text; short-term knowledge retention was measured using post-task multiple choice and short-answer questions. It was anticipated that format would have a strong effect on UE, and that more engaged users would recall more information about the stories. However, these hypotheses were not fully supported, and the nature of the relationship between UE and learning was more nuanced than expected. This research has implications for the design of information systems and, more fundamentally, the impetus to make digital environments engaging.","container-title":"Journal of the Association for Information Science and Technology","DOI":"10.1002/asi.23854","ISSN":"2330-1643","issue":"12","journalAbbreviation":"Journal of the Association for Information Science and Technology","language":"en","note":"ZSCC: 0000008","page":"2809-2820","source":"Wiley Online Library","title":"Antecedents and learning outcomes of online news engagement","URL":"http://onlinelibrary.wiley.com.libproxy.albany.edu/doi/10.1002/asi.23854/abstract","volume":"68","author":[{"family":"O'Brien","given":"Heather L."}],"accessed":{"date-parts":[["2018",2,16]]},"issued":{"date-parts":[["2017",12,1]]},"citation-key":"obrien2017"}}],"schema":"https://github.com/citation-style-language/schema/raw/master/csl-citation.json"} </w:instrText>
      </w:r>
      <w:r w:rsidRPr="00092DDA">
        <w:fldChar w:fldCharType="separate"/>
      </w:r>
      <w:r w:rsidR="00EC2023" w:rsidRPr="00EC2023">
        <w:rPr>
          <w:rFonts w:ascii="Times New Roman" w:hAnsi="Times New Roman" w:cs="Times New Roman"/>
        </w:rPr>
        <w:t>[@obrien2017; @obrien2016d]</w:t>
      </w:r>
      <w:r w:rsidRPr="00092DDA">
        <w:fldChar w:fldCharType="end"/>
      </w:r>
      <w:r w:rsidRPr="00092DDA">
        <w:t xml:space="preserve">. </w:t>
      </w:r>
    </w:p>
    <w:p w14:paraId="5FADD412" w14:textId="12A1BC95" w:rsidR="00632C6B" w:rsidRPr="00092DDA" w:rsidRDefault="00632C6B" w:rsidP="00EC2023">
      <w:pPr>
        <w:pStyle w:val="ListParagraph"/>
        <w:numPr>
          <w:ilvl w:val="0"/>
          <w:numId w:val="8"/>
        </w:numPr>
      </w:pPr>
      <w:r w:rsidRPr="00092DDA">
        <w:t>While the UES has been established as a reliable self-report measure of UE, it is not always applicable to IE. Self-report metrics are not always available in information environments (</w:t>
      </w:r>
      <w:r w:rsidR="006726A0">
        <w:t>e.g.</w:t>
      </w:r>
      <w:r w:rsidRPr="00092DDA">
        <w:t xml:space="preserve">, when users read texts on a website). </w:t>
      </w:r>
      <w:r w:rsidR="00F64977">
        <w:t>Also</w:t>
      </w:r>
      <w:r w:rsidRPr="00092DDA">
        <w:t>, some of the self-reported measures in the UES are either irrelevant to textual information interactions (</w:t>
      </w:r>
      <w:r w:rsidR="006726A0">
        <w:t>e.g.,</w:t>
      </w:r>
      <w:r w:rsidRPr="00092DDA">
        <w:t xml:space="preserve"> aesthetic appeal) or can be inaccurate (</w:t>
      </w:r>
      <w:r w:rsidR="006726A0">
        <w:t xml:space="preserve">e.g., measures of </w:t>
      </w:r>
      <w:r w:rsidRPr="00092DDA">
        <w:t>focused attention</w:t>
      </w:r>
      <w:r w:rsidR="006726A0">
        <w:t xml:space="preserve">) </w:t>
      </w:r>
      <w:r w:rsidRPr="00092DDA">
        <w:t>and should be studied</w:t>
      </w:r>
      <w:r w:rsidR="006726A0">
        <w:t xml:space="preserve"> using</w:t>
      </w:r>
      <w:r w:rsidRPr="00092DDA">
        <w:t xml:space="preserve"> behavioral or cognitive metrics. Therefore, holistic approaches to evaluation that blend subjective and objective measures, as appropriate </w:t>
      </w:r>
      <w:r w:rsidR="006726A0">
        <w:t>for</w:t>
      </w:r>
      <w:r w:rsidR="006726A0" w:rsidRPr="00092DDA">
        <w:t xml:space="preserve"> </w:t>
      </w:r>
      <w:r w:rsidRPr="00092DDA">
        <w:t>the study of information, context</w:t>
      </w:r>
      <w:r w:rsidR="006726A0">
        <w:t>,</w:t>
      </w:r>
      <w:r w:rsidRPr="00092DDA">
        <w:t xml:space="preserve"> and constraints, have been </w:t>
      </w:r>
      <w:r w:rsidR="00E71024">
        <w:t>recommended</w:t>
      </w:r>
      <w:r w:rsidRPr="00092DDA">
        <w:t xml:space="preserve"> </w:t>
      </w:r>
      <w:r w:rsidRPr="00092DDA">
        <w:fldChar w:fldCharType="begin"/>
      </w:r>
      <w:r w:rsidR="00EC2023">
        <w:instrText xml:space="preserve"> ADDIN ZOTERO_ITEM CSL_CITATION {"citationID":"QIc4LWya","properties":{"formattedCitation":"[@obrien2018a]","plainCitation":"[@obrien2018a]","noteIndex":0},"citationItems":[{"id":2112,"uris":["http://zotero.org/users/2644296/items/4CIYSIZN"],"itemData":{"id":2112,"type":"chapter","container-title":"The Handbook of Communication Engagement","event-place":"Hoboken, NJ, USA","ISBN":"978-1-119-16760-0","language":"en","note":"00000 \nDOI: 10.1002/9781119167600.ch6","page":"73-88","publisher":"Wiley-Blackwell","publisher-place":"Hoboken, NJ, USA","source":"onlinelibrary-wiley-com.libproxy.albany.edu","title":"Modeling Antecedents of User Engagement","URL":"http://onlinelibrary.wiley.com/doi/abs/10.1002/9781119167600.ch6","author":[{"family":"O'Brien","given":"Heather L."},{"family":"McKay","given":"Jocelyn"}],"accessed":{"date-parts":[["2018",5,5]]},"issued":{"date-parts":[["2018",4,27]]},"citation-key":"obrien2018a"}}],"schema":"https://github.com/citation-style-language/schema/raw/master/csl-citation.json"} </w:instrText>
      </w:r>
      <w:r w:rsidRPr="00092DDA">
        <w:fldChar w:fldCharType="separate"/>
      </w:r>
      <w:r w:rsidR="00EC2023" w:rsidRPr="00EC2023">
        <w:rPr>
          <w:rFonts w:ascii="Times New Roman" w:hAnsi="Times New Roman" w:cs="Times New Roman"/>
        </w:rPr>
        <w:t>[@obrien2018a]</w:t>
      </w:r>
      <w:r w:rsidRPr="00092DDA">
        <w:fldChar w:fldCharType="end"/>
      </w:r>
      <w:r w:rsidRPr="00092DDA">
        <w:t>.</w:t>
      </w:r>
    </w:p>
    <w:p w14:paraId="2AAD97CC" w14:textId="4E8D9322" w:rsidR="00632C6B" w:rsidRPr="00092DDA" w:rsidRDefault="00E71024" w:rsidP="00EC2023">
      <w:pPr>
        <w:pStyle w:val="ListParagraph"/>
        <w:numPr>
          <w:ilvl w:val="0"/>
          <w:numId w:val="8"/>
        </w:numPr>
      </w:pPr>
      <w:r>
        <w:t>D</w:t>
      </w:r>
      <w:r w:rsidR="00632C6B" w:rsidRPr="00092DDA">
        <w:t xml:space="preserve">espite general agreement that </w:t>
      </w:r>
      <w:r w:rsidR="006726A0">
        <w:t>IE</w:t>
      </w:r>
      <w:r w:rsidR="006726A0" w:rsidRPr="00092DDA">
        <w:t xml:space="preserve"> </w:t>
      </w:r>
      <w:r w:rsidR="00632C6B" w:rsidRPr="00092DDA">
        <w:t>support</w:t>
      </w:r>
      <w:r w:rsidR="006726A0">
        <w:t>s</w:t>
      </w:r>
      <w:r w:rsidR="00632C6B" w:rsidRPr="00092DDA">
        <w:t xml:space="preserve"> successful information tasks, </w:t>
      </w:r>
      <w:r w:rsidR="006726A0">
        <w:t xml:space="preserve">such as </w:t>
      </w:r>
      <w:r w:rsidR="00632C6B" w:rsidRPr="00092DDA">
        <w:t xml:space="preserve">information adoption and use, little emphasis has been placed on providing empirical </w:t>
      </w:r>
      <w:r w:rsidR="00632C6B" w:rsidRPr="00092DDA">
        <w:lastRenderedPageBreak/>
        <w:t xml:space="preserve">evidence </w:t>
      </w:r>
      <w:r w:rsidR="006726A0">
        <w:t>of</w:t>
      </w:r>
      <w:r w:rsidR="006726A0" w:rsidRPr="00092DDA">
        <w:t xml:space="preserve"> </w:t>
      </w:r>
      <w:r w:rsidR="00632C6B" w:rsidRPr="00092DDA">
        <w:t xml:space="preserve">it  </w:t>
      </w:r>
      <w:r w:rsidR="00632C6B" w:rsidRPr="00092DDA">
        <w:fldChar w:fldCharType="begin"/>
      </w:r>
      <w:r w:rsidR="00EC2023">
        <w:instrText xml:space="preserve"> ADDIN ZOTERO_ITEM CSL_CITATION {"citationID":"s1biA0pM","properties":{"formattedCitation":"[@obrien2020]","plainCitation":"[@obrien2020]","noteIndex":0},"citationItems":[{"id":2412,"uris":["http://zotero.org/users/2644296/items/VVGMDCMZ"],"itemData":{"id":2412,"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URL":"10.1016/j.ipm.2020.102226","volume":"57","author":[{"family":"O'Brien","given":"Heather L."},{"family":"Arguello","given":"Jaime"},{"family":"Capra","given":"Rob"}],"accessed":{"date-parts":[["2020",3,20]]},"issued":{"date-parts":[["2020",5,1]]},"citation-key":"obrien2020"}}],"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20]</w:t>
      </w:r>
      <w:r w:rsidR="00632C6B" w:rsidRPr="00092DDA">
        <w:fldChar w:fldCharType="end"/>
      </w:r>
      <w:r w:rsidR="00632C6B" w:rsidRPr="00092DDA">
        <w:t xml:space="preserve">. </w:t>
      </w:r>
      <w:r w:rsidR="006726A0">
        <w:t>Most</w:t>
      </w:r>
      <w:r w:rsidR="00632C6B" w:rsidRPr="00092DDA">
        <w:t xml:space="preserve"> current research is focused on studying </w:t>
      </w:r>
      <w:r w:rsidR="006726A0">
        <w:t>the effects of IE</w:t>
      </w:r>
      <w:r w:rsidR="00632C6B" w:rsidRPr="00092DDA">
        <w:t xml:space="preserve"> on tasks in leisure and entertainment domains </w:t>
      </w:r>
      <w:r w:rsidR="00632C6B" w:rsidRPr="00092DDA">
        <w:fldChar w:fldCharType="begin"/>
      </w:r>
      <w:r w:rsidR="00EC2023">
        <w:instrText xml:space="preserve"> ADDIN ZOTERO_ITEM CSL_CITATION {"citationID":"srjRILT5","properties":{"formattedCitation":"[[CSL STYLE ERROR: reference with no printed form.]]","plainCitation":"[[CSL STYLE ERROR: reference with no printed form.]]","noteIndex":0},"citationItems":[{"id":"Q7M2B2lz/doktw2Om","uris":["http://zotero.org/users/2644296/items/ZIQMKZSU"],"itemData":{"id":3051,"type":"post-weblog","title":"How Americans Encounter, Recall and Act Upon Digital News","container-title":"Pew Research Center's Journalism Project","abstract":"A unique study of Americans’ online news habits over the course of a week provides a detailed window into how Americans learn about current events in the digital age.","URL":"http://www.journalism.org/2017/02/09/how-americans-encounter-recall-and-act-upon-digital-news/","note":"00004","author":[{"family":"Mitchell","given":"Amy"},{"family":"Gottfried","given":"Jeffrey"},{"family":"Shearer","given":"Elisa"},{"family":"Lu","given":"Kristine"}],"issued":{"date-parts":[["2017",2,9]]},"accessed":{"date-parts":[["2017",10,25]]}}}],"schema":"https://github.com/citation-style-language/schema/raw/master/csl-citation.json"} </w:instrText>
      </w:r>
      <w:r w:rsidR="00632C6B" w:rsidRPr="00092DDA">
        <w:fldChar w:fldCharType="separate"/>
      </w:r>
      <w:r w:rsidR="00EC2023" w:rsidRPr="00EC2023">
        <w:rPr>
          <w:rFonts w:ascii="Times New Roman" w:hAnsi="Times New Roman" w:cs="Times New Roman"/>
        </w:rPr>
        <w:t>[[CSL STYLE ERROR: reference with no printed form.]]</w:t>
      </w:r>
      <w:r w:rsidR="00632C6B" w:rsidRPr="00092DDA">
        <w:fldChar w:fldCharType="end"/>
      </w:r>
      <w:r w:rsidR="006726A0">
        <w:t xml:space="preserve"> and little </w:t>
      </w:r>
      <w:r w:rsidR="00BC176E">
        <w:t>has focuse</w:t>
      </w:r>
      <w:r w:rsidR="00116DDC">
        <w:t>d</w:t>
      </w:r>
      <w:r w:rsidR="00BC176E">
        <w:t xml:space="preserve"> on studying </w:t>
      </w:r>
      <w:r w:rsidR="006726A0">
        <w:t>its effects</w:t>
      </w:r>
      <w:r w:rsidR="00632C6B" w:rsidRPr="00092DDA">
        <w:t xml:space="preserve"> in more </w:t>
      </w:r>
      <w:r w:rsidR="00632C6B" w:rsidRPr="00092DDA">
        <w:rPr>
          <w:noProof/>
        </w:rPr>
        <w:t>pragmatic</w:t>
      </w:r>
      <w:r w:rsidR="00632C6B" w:rsidRPr="00092DDA">
        <w:t xml:space="preserve"> domains, such as government and health</w:t>
      </w:r>
      <w:r w:rsidR="00632C6B" w:rsidRPr="00092DDA">
        <w:rPr>
          <w:b/>
          <w:bCs/>
        </w:rPr>
        <w:t xml:space="preserve"> </w:t>
      </w:r>
      <w:r w:rsidR="00632C6B" w:rsidRPr="00092DDA">
        <w:fldChar w:fldCharType="begin"/>
      </w:r>
      <w:r w:rsidR="00EC2023">
        <w:instrText xml:space="preserve"> ADDIN ZOTERO_ITEM CSL_CITATION {"citationID":"a18064m4ssr","properties":{"formattedCitation":"[@bomia1997; @chan2008; @imlawi2017; @kostkova2016]","plainCitation":"[@bomia1997; @chan2008; @imlawi2017; @kostkova2016]","noteIndex":0},"citationItems":[{"id":2255,"uris":["http://zotero.org/users/2644296/items/7VAC3WCZ"],"itemData":{"id":2255,"type":"article-journal","abstract":"This paper examines intrinsic motivation by reviewing various motivational theories and models and discussing whether research supports the hypothesis that teaching strategies can influence intrinsic motivation. Intrinsic motivation, also known as self-motivation, refers to influences that originate from within a person which cause a person to act or learn. This includes self-concept, self-esteem, self-satisfaction, personal values, and personal/emotional needs and drives. The paper focuses on the theories and models of Biddle, Goudas, and Underwood (1995); Hancock (1995); Keller (1979); Bohlin, Milheim, and Viechnicki (1993); and Bandura (1986) and Pajares (1996), noting the various concepts developed to explain their theories and models. Teaching strategies to support the various concepts are suggested as ways to impact intrinsic motivation in the learner. Various components or concepts of intrinsic motivation revealed through the research include autonomy, expectancy, instrumentality, effort, interest, satisfaction, valence, relevance, and self-efficacy. In examining these concepts and the teaching strategies associated with them, it was determined that specific teaching strategies can have a positive effect on the various concepts related to intrinsic motivation. Teachers must be aware of strategies that will positively affect motivation, using an approach that reinforces student willingness and enthusiasm. (Contains 21 references.) (Author/SM","language":"en","note":"00238","source":"ERIC","title":"The Impact of Teaching Strategies on Intrinsic Motivation","URL":"http://eric.ed.gov/?id=ED418925","author":[{"family":"Bomia","given":"Lisa"},{"family":"Beluzo","given":"Lynne"},{"family":"Demeester","given":"Debra"},{"family":"Elander","given":"Keli"},{"family":"Johnson","given":"Mary"},{"family":"Sheldon","given":"Betty"}],"accessed":{"date-parts":[["2016",3,3]]},"issued":{"date-parts":[["1997"]]},"citation-key":"bomia1997"}},{"id":2266,"uris":["http://zotero.org/users/2644296/items/W4X7VX6A"],"itemData":{"id":2266,"type":"article-journal","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collection-title":"eGovernment Strategies: ICT innovation in international public sector contexts","container-title":"The Journal of Strategic Information Systems","DOI":"10/bj5j89","ISSN":"0963-8687","issue":"2","journalAbbreviation":"The Journal of Strategic Information Systems","note":"ZSCC: 0000095","page":"124-139","source":"ScienceDirect","title":"User engagement in e-government systems implementation: A comparative case study of two Singaporean e-government initiatives","title-short":"User engagement in e-government systems implementation","URL":"http://www.sciencedirect.com/science/article/pii/S0963868707000649","volume":"17","author":[{"family":"Chan","given":"Calvin M. L."},{"family":"Pan","given":"Shan L."}],"issued":{"date-parts":[["2008",6,1]]},"citation-key":"chan2008"}},{"id":1492,"uris":["http://zotero.org/users/2644296/items/BXCASQRM"],"itemData":{"id":1492,"type":"article-journal","abstract":"Increasing number of online users are accessing health-related\nwebsites on the Internet, and rely on it to get answers for their health questions. Health care providers try to develop websites that focus on the users’ needs. One of the key factors, to develop users' driven health-related websites, is the focus on users’ engagement. This study proposes a research model to investigate what factors are critical\nto users’ engagement in health-related websites. Accordingly, three factors were identified; website usability, website interactivity, and users' perceived quality of health information. Little research has previously explored such a thorough list of factors that affect users’ engagement in health-related websites. 240 respondents have participated in an online survey, to test the research\nmodel. Results show that the influence of the engagement antecedents, identified by the study, is significant. These factors explain a great percentage of the variance for the engagement. The study is finally concluded by implications for theory and practice.","container-title":"International Journal of Interactive Mobile Technologies (iJIM)","DOI":"10.3991/ijim.v11i6.6959","ISSN":"1865-7923","issue":"6","note":"00000","page":"49","source":"CrossRef","title":"Health Website Success: User Engagement in Health-Related Websites","title-short":"Health Website Success","URL":"http://online-journals.org/index.php/i-jim/article/view/6959","volume":"11","author":[{"family":"Imlawi","given":"Jehad"}],"accessed":{"date-parts":[["2017",12,11]]},"issued":{"date-parts":[["2017",11,27]]},"citation-key":"imlawi2017"}},{"id":259,"uris":["http://zotero.org/users/2644296/items/LTTKRSX6"],"itemData":{"id":259,"type":"chapter","container-title":"Why Engagement Matters","event-place":"Cham","ISBN":"978-3-319-27444-7","language":"en","note":"00000","page":"127-156","publisher":"Springer International Publishing","publisher-place":"Cham","source":"CrossRef","title":"User Engagement with Digital Health Technologies","URL":"http://link.springer.com/10.1007/978-3-319-27446-1_6","editor":[{"family":"O'Brien","given":"Heather"},{"family":"Cairns","given":"Paul"}],"author":[{"family":"Kostkova","given":"Patty"}],"accessed":{"date-parts":[["2017",10,27]]},"issued":{"date-parts":[["2016"]]},"citation-key":"kostkova2016"}}],"schema":"https://github.com/citation-style-language/schema/raw/master/csl-citation.json"} </w:instrText>
      </w:r>
      <w:r w:rsidR="00632C6B" w:rsidRPr="00092DDA">
        <w:fldChar w:fldCharType="separate"/>
      </w:r>
      <w:r w:rsidR="00EC2023" w:rsidRPr="00EC2023">
        <w:rPr>
          <w:rFonts w:ascii="Times New Roman" w:hAnsi="Times New Roman" w:cs="Times New Roman"/>
        </w:rPr>
        <w:t>[@bomia1997; @chan2008; @imlawi2017; @kostkova2016]</w:t>
      </w:r>
      <w:r w:rsidR="00632C6B" w:rsidRPr="00092DDA">
        <w:fldChar w:fldCharType="end"/>
      </w:r>
      <w:r w:rsidR="00632C6B" w:rsidRPr="00092DDA">
        <w:rPr>
          <w:b/>
          <w:bCs/>
        </w:rPr>
        <w:t xml:space="preserve">. </w:t>
      </w:r>
      <w:r w:rsidR="00632C6B" w:rsidRPr="00092DDA">
        <w:t>Further study</w:t>
      </w:r>
      <w:r w:rsidR="00632C6B" w:rsidRPr="00092DDA">
        <w:rPr>
          <w:b/>
          <w:bCs/>
        </w:rPr>
        <w:t xml:space="preserve"> </w:t>
      </w:r>
      <w:r w:rsidR="006726A0">
        <w:t>should examine</w:t>
      </w:r>
      <w:r w:rsidR="00F64977">
        <w:t xml:space="preserve"> </w:t>
      </w:r>
      <w:r w:rsidR="00632C6B" w:rsidRPr="00092DDA">
        <w:t xml:space="preserve">whether IE can lead to information adoption and use and how it can be measured and designed </w:t>
      </w:r>
      <w:r w:rsidR="006726A0">
        <w:t>to do so</w:t>
      </w:r>
      <w:r w:rsidR="00632C6B" w:rsidRPr="00092DDA">
        <w:t xml:space="preserve">. </w:t>
      </w:r>
    </w:p>
    <w:p w14:paraId="60A53E1B" w14:textId="77777777" w:rsidR="00632C6B" w:rsidRPr="00092DDA" w:rsidRDefault="00632C6B" w:rsidP="008872ED">
      <w:pPr>
        <w:pStyle w:val="Heading3"/>
      </w:pPr>
      <w:bookmarkStart w:id="39" w:name="_Toc114161223"/>
      <w:r w:rsidRPr="00092DDA">
        <w:t>Information Behavior Theory</w:t>
      </w:r>
      <w:bookmarkEnd w:id="39"/>
    </w:p>
    <w:p w14:paraId="6BBD23AE" w14:textId="0B970AFD" w:rsidR="009D6F2E" w:rsidRPr="00092DDA" w:rsidRDefault="00611B0F" w:rsidP="00EC2023">
      <w:pPr>
        <w:rPr>
          <w:noProof/>
        </w:rPr>
      </w:pPr>
      <w:bookmarkStart w:id="40" w:name="_Hlk42266826"/>
      <w:r>
        <w:t>IBT</w:t>
      </w:r>
      <w:r w:rsidR="009D6F2E" w:rsidRPr="00092DDA">
        <w:t xml:space="preserve"> </w:t>
      </w:r>
      <w:r w:rsidR="009D6F2E">
        <w:t>c</w:t>
      </w:r>
      <w:r w:rsidR="009D6F2E" w:rsidRPr="00092DDA">
        <w:t xml:space="preserve">ontributes </w:t>
      </w:r>
      <w:r w:rsidR="00632C6B" w:rsidRPr="00092DDA">
        <w:t>to the study of IE by focusing on the</w:t>
      </w:r>
      <w:r w:rsidR="00B35632" w:rsidRPr="00092DDA">
        <w:t xml:space="preserve"> adoption and use of information </w:t>
      </w:r>
      <w:r w:rsidR="00B35632">
        <w:t xml:space="preserve">in performing an </w:t>
      </w:r>
      <w:r w:rsidR="00632C6B" w:rsidRPr="00DF533B">
        <w:t>information task</w:t>
      </w:r>
      <w:r w:rsidR="009D6F2E">
        <w:t xml:space="preserve"> to </w:t>
      </w:r>
      <w:r w:rsidR="00B35632" w:rsidRPr="00092DDA">
        <w:t xml:space="preserve">accomplish a goal </w:t>
      </w:r>
      <w:r w:rsidR="00632C6B" w:rsidRPr="00092DDA">
        <w:fldChar w:fldCharType="begin"/>
      </w:r>
      <w:r w:rsidR="00EC2023">
        <w:instrText xml:space="preserve"> ADDIN ZOTERO_ITEM CSL_CITATION {"citationID":"RLrDFLqE","properties":{"formattedCitation":"(Wilson, 1981, 1997, 2000)","plainCitation":"(Wilson, 1981, 1997, 2000)","dontUpdate":true,"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label":"page"},{"id":1503,"uris":["http://zotero.org/users/2644296/items/ZACW4ZUX"],"itemData":{"id":1503,"type":"article-journal","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container-title":"Information Processing &amp; Management","DOI":"10.1016/S0306-4573(97)00028-9","ISSN":"03064573","issue":"4","language":"en","note":"01197","page":"551-572","source":"CrossRef","title":"Information behaviour: An interdisciplinary perspective","title-short":"Information behaviour","URL":"http://linkinghub.elsevier.com/retrieve/pii/S0306457397000289","volume":"33","author":[{"family":"Wilson","given":"T.D."}],"accessed":{"date-parts":[["2016",4,12]]},"issued":{"date-parts":[["1997",7]]},"citation-key":"wilson1997"}},{"id":2399,"uris":["http://zotero.org/users/2644296/items/JZAUP256"],"itemData":{"id":2399,"type":"article-journal","abstract":"This paper provides a history and overview of the field of human information behavior, including recent advances in the field and multidisciplinary perspectives.","container-title":"Informing science","DOI":"10.28945/576","ISSN":"1547-9684, 1521-4672","issue":"2","note":"00000","page":"49–56","source":"Google Scholar","title":"Human information behavior","URL":"http://210.48.147.73/silibus/human.pdf","volume":"3","author":[{"family":"Wilson","given":"T.D."}],"accessed":{"date-parts":[["2016",4,15]]},"issued":{"date-parts":[["2000"]]},"citation-key":"wilson2000"}},{"id":2393,"uris":["http://zotero.org/users/2644296/items/R372NZIM"],"itemData":{"id":2393,"type":"article-journal","container-title":"Annual review of information science and technology","issue":"1","note":"00493 \nZSCC: 0000491 \npublisher: Wiley Online Library","page":"413–464","source":"Google Scholar","title":"Task-based information searching","volume":"37","author":[{"family":"Vakkari","given":"Pertti"}],"issued":{"date-parts":[["2003"]]},"citation-key":"vakkari2003"}}],"schema":"https://github.com/citation-style-language/schema/raw/master/csl-citation.json"} </w:instrText>
      </w:r>
      <w:r w:rsidR="00632C6B" w:rsidRPr="00092DDA">
        <w:fldChar w:fldCharType="separate"/>
      </w:r>
      <w:r w:rsidR="00B6266F" w:rsidRPr="00B6266F">
        <w:rPr>
          <w:rFonts w:ascii="Times New Roman" w:hAnsi="Times New Roman" w:cs="Times New Roman"/>
        </w:rPr>
        <w:t>Wilson, 1981, 1997, 2000)</w:t>
      </w:r>
      <w:r w:rsidR="00632C6B" w:rsidRPr="00092DDA">
        <w:fldChar w:fldCharType="end"/>
      </w:r>
      <w:r w:rsidR="00632C6B" w:rsidRPr="00092DDA">
        <w:t>.</w:t>
      </w:r>
      <w:r w:rsidR="00E07AFB">
        <w:t xml:space="preserve"> </w:t>
      </w:r>
      <w:r w:rsidR="00E07AFB" w:rsidRPr="00092DDA">
        <w:t xml:space="preserve">Information behavior is described as the totality of human behavior in relation to sources and channels of information, including both active and passive information-seeking, and information use </w:t>
      </w:r>
      <w:r w:rsidR="00E07AFB" w:rsidRPr="00092DDA">
        <w:fldChar w:fldCharType="begin"/>
      </w:r>
      <w:r w:rsidR="00EC2023">
        <w:instrText xml:space="preserve"> ADDIN ZOTERO_ITEM CSL_CITATION {"citationID":"9k4wfj2g","properties":{"formattedCitation":"[@wilson2000; @wilson1981]","plainCitation":"[@wilson2000; @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id":2399,"uris":["http://zotero.org/users/2644296/items/JZAUP256"],"itemData":{"id":2399,"type":"article-journal","abstract":"This paper provides a history and overview of the field of human information behavior, including recent advances in the field and multidisciplinary perspectives.","container-title":"Informing science","DOI":"10.28945/576","ISSN":"1547-9684, 1521-4672","issue":"2","note":"00000","page":"49–56","source":"Google Scholar","title":"Human information behavior","URL":"http://210.48.147.73/silibus/human.pdf","volume":"3","author":[{"family":"Wilson","given":"T.D."}],"accessed":{"date-parts":[["2016",4,15]]},"issued":{"date-parts":[["2000"]]},"citation-key":"wilson2000"}}],"schema":"https://github.com/citation-style-language/schema/raw/master/csl-citation.json"} </w:instrText>
      </w:r>
      <w:r w:rsidR="00E07AFB" w:rsidRPr="00092DDA">
        <w:fldChar w:fldCharType="separate"/>
      </w:r>
      <w:r w:rsidR="00EC2023" w:rsidRPr="00EC2023">
        <w:rPr>
          <w:rFonts w:ascii="Times New Roman" w:hAnsi="Times New Roman" w:cs="Times New Roman"/>
        </w:rPr>
        <w:t>[@wilson2000; @wilson1981]</w:t>
      </w:r>
      <w:r w:rsidR="00E07AFB" w:rsidRPr="00092DDA">
        <w:fldChar w:fldCharType="end"/>
      </w:r>
      <w:r w:rsidR="00E07AFB" w:rsidRPr="00092DDA">
        <w:t xml:space="preserve">. </w:t>
      </w:r>
      <w:r w:rsidR="00632C6B" w:rsidRPr="00092DDA">
        <w:t xml:space="preserve"> </w:t>
      </w:r>
      <w:r w:rsidR="009D6F2E" w:rsidRPr="00092DDA">
        <w:t xml:space="preserve">In the IS literature, </w:t>
      </w:r>
      <w:r w:rsidR="009D6F2E">
        <w:t>which focuses</w:t>
      </w:r>
      <w:r w:rsidR="009D6F2E" w:rsidRPr="00092DDA">
        <w:t xml:space="preserve"> on </w:t>
      </w:r>
      <w:r w:rsidR="009D6F2E">
        <w:t xml:space="preserve">the </w:t>
      </w:r>
      <w:r w:rsidR="009D6F2E" w:rsidRPr="00092DDA">
        <w:t xml:space="preserve">adoption and usability aspects of IE </w:t>
      </w:r>
      <w:r w:rsidR="009D6F2E" w:rsidRPr="00092DDA">
        <w:fldChar w:fldCharType="begin"/>
      </w:r>
      <w:r w:rsidR="00EC2023">
        <w:instrText xml:space="preserve"> ADDIN ZOTERO_ITEM CSL_CITATION {"citationID":"a15v98mjvo6","properties":{"formattedCitation":"[@perski2017]","plainCitation":"[@perski2017]","noteIndex":0},"citationItems":[{"id":2121,"uris":["http://zotero.org/users/2644296/items/6IDAVCS6"],"itemData":{"id":212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URL":"http://link.springer.com/10.1007/s13142-016-0453-1","volume":"7","author":[{"family":"Perski","given":"Olga"},{"family":"Blandford","given":"Ann"},{"family":"West","given":"Robert"},{"family":"Michie","given":"Susan"}],"accessed":{"date-parts":[["2018",1,18]]},"issued":{"date-parts":[["2017",6]]},"citation-key":"perski2017"}}],"schema":"https://github.com/citation-style-language/schema/raw/master/csl-citation.json"} </w:instrText>
      </w:r>
      <w:r w:rsidR="009D6F2E" w:rsidRPr="00092DDA">
        <w:fldChar w:fldCharType="separate"/>
      </w:r>
      <w:r w:rsidR="00EC2023" w:rsidRPr="00EC2023">
        <w:rPr>
          <w:rFonts w:ascii="Times New Roman" w:hAnsi="Times New Roman" w:cs="Times New Roman"/>
        </w:rPr>
        <w:t>[@perski2017]</w:t>
      </w:r>
      <w:r w:rsidR="009D6F2E" w:rsidRPr="00092DDA">
        <w:fldChar w:fldCharType="end"/>
      </w:r>
      <w:r w:rsidR="009D6F2E">
        <w:t>, a dominant theme is</w:t>
      </w:r>
      <w:r w:rsidR="009D6F2E" w:rsidRPr="00092DDA">
        <w:t xml:space="preserve"> that use can be operationalized as </w:t>
      </w:r>
      <w:r w:rsidR="009D6F2E">
        <w:t xml:space="preserve">a </w:t>
      </w:r>
      <w:r w:rsidR="009D6F2E" w:rsidRPr="00092DDA">
        <w:t xml:space="preserve">behavior or activity </w:t>
      </w:r>
      <w:r w:rsidR="009D6F2E" w:rsidRPr="00092DDA">
        <w:fldChar w:fldCharType="begin"/>
      </w:r>
      <w:r w:rsidR="00EC2023">
        <w:instrText xml:space="preserve"> ADDIN ZOTERO_ITEM CSL_CITATION {"citationID":"LBlhWADK","properties":{"formattedCitation":"[@burton-jones2007; @mishra2017]","plainCitation":"[@burton-jones2007; @mishra2017]","noteIndex":0},"citationItems":[{"id":2261,"uris":["http://zotero.org/users/2644296/items/VBU639XZ"],"itemData":{"id":2261,"type":"article-journal","abstract":"The objective of this paper is to contribute to a deeper understanding of system usage in organizations by examining its multilevel nature. Past research on system usage has suffered from a levels bias, with researchers studying system usage at single levels of analysis only (e.g., the individual, group, or organizational level). Although single-level research can be useful, we suggest that studying organizations one level at a time will ultimately lead to an unnatural, incomplete, and very disjointed view of how information systems are used in practice. To redress this situation, we draw on recent advances in multilevel theory to present system usage as a multilevel construct and provide an illustration for what it takes for researchers to study it as such. The multilevel perspective advanced in this article offers rich opportunities for theoretical and empirical insights and suggests a new foundation for in-depth research on the nature of system usage, its emergence and change, and its antecedents and consequences.","container-title":"MIS Quarterly","DOI":"10/ggjhjq","ISSN":"0276-7783","issue":"4","note":"ZSCC: 0000493","page":"657-679","source":"JSTOR","title":"Toward a Deeper Understanding of System Usage in Organizations: A Multilevel Perspective","title-short":"Toward a Deeper Understanding of System Usage in Organizations","URL":"http://www.jstor.org.libproxy.albany.edu/stable/25148815","volume":"31","author":[{"family":"Burton-Jones","given":"Andrew"},{"family":"Gallivan","given":"Michael J."}],"accessed":{"date-parts":[["2018",4,2]]},"issued":{"date-parts":[["2007"]]},"citation-key":"burton-jones2007"}},{"id":1930,"uris":["http://zotero.org/users/2644296/items/9Q4F8W5W"],"itemData":{"id":1930,"type":"article-journal","abstract":"Information systems (IS) use is among the most central constructs in the IS discipline (Straub and del Guidice 2012).  It is reported to be the most widely-studied construct in our field (Cordoba et al. 2012), and it is certainly one of the most consequential, for the nature, modalities and extents","container-title":"MIS Quarterly Research Curations","note":"00000","title":"IS Use","URL":"https://www.misqresearchcurations.org/blog/2017/12/1/is-use","author":[{"family":"Mishra","given":"Abhay"},{"family":"Stein","given":"Mari-Klara"},{"family":"Burton-Jones","given":"Andrew"}],"accessed":{"date-parts":[["2017",12,2]]},"issued":{"date-parts":[["2017",12,1]]},"citation-key":"mishra2017"}}],"schema":"https://github.com/citation-style-language/schema/raw/master/csl-citation.json"} </w:instrText>
      </w:r>
      <w:r w:rsidR="009D6F2E" w:rsidRPr="00092DDA">
        <w:fldChar w:fldCharType="separate"/>
      </w:r>
      <w:r w:rsidR="00EC2023" w:rsidRPr="00EC2023">
        <w:rPr>
          <w:rFonts w:ascii="Times New Roman" w:hAnsi="Times New Roman" w:cs="Times New Roman"/>
        </w:rPr>
        <w:t>[@burton-jones2007; @mishra2017]</w:t>
      </w:r>
      <w:r w:rsidR="009D6F2E" w:rsidRPr="00092DDA">
        <w:fldChar w:fldCharType="end"/>
      </w:r>
      <w:r w:rsidR="009D6F2E" w:rsidRPr="00092DDA">
        <w:t xml:space="preserve">. </w:t>
      </w:r>
      <w:r w:rsidR="009D6F2E">
        <w:t>In accordance, p</w:t>
      </w:r>
      <w:r w:rsidR="009D6F2E" w:rsidRPr="00092DDA">
        <w:t>revious research suggests that observable behavior is a reliable measure of engagement</w:t>
      </w:r>
      <w:r w:rsidR="009D6F2E">
        <w:t xml:space="preserve"> and that</w:t>
      </w:r>
      <w:r w:rsidR="009D6F2E" w:rsidRPr="00092DDA">
        <w:t xml:space="preserve"> other aspects, </w:t>
      </w:r>
      <w:r w:rsidR="009D6F2E">
        <w:t>such as</w:t>
      </w:r>
      <w:r w:rsidR="009D6F2E" w:rsidRPr="00092DDA">
        <w:t xml:space="preserve"> perception and intention, are directly related to it </w:t>
      </w:r>
      <w:r w:rsidR="009D6F2E" w:rsidRPr="00092DDA">
        <w:fldChar w:fldCharType="begin"/>
      </w:r>
      <w:r w:rsidR="00EC2023">
        <w:instrText xml:space="preserve"> ADDIN ZOTERO_ITEM CSL_CITATION {"citationID":"wFFd0UY1","properties":{"formattedCitation":"[@dvir2018c; @gill2015]","plainCitation":"[@dvir2018c; @gill2015]","noteIndex":0},"citationItems":[{"id":1876,"uris":["http://zotero.org/users/2644296/items/73TWWMBY"],"itemData":{"id":1876,"type":"article-journal","abstract":"Aim/Purpose\nThis paper describes an empirical examination of how users’ willingness to disclose personal data is influenced by the amount of information provided on landing pages – standalone web pages created explicitly for marketing or advertising campaigns.\n\nBackground\nProvision of information is a central construct in the IS discipline. Content is a term commonly used to describe the information made available by a website or other electronic medium. A pertinent debate among scholars and practitioners relate to the behavioral impact of content volume: Specifically, does a greater amount of information elicit engagement and compliance, or the other way around?\n\nMethodology\nA series of large-scale web experiments (n= 535 and n= 27,900) were conducted employing a between-subjects design and A/B testing. Two variants of landing pages, long and short, were created based on relevant behavioral theories. Both variants included an identical form to collect users’ information, but different amounts of provided content. User traffic was generated using Google AdWords and randomized between the page using Unbounce.com. Relevant usage metrics, such as response rate (called “conversion rate”), location, and visit time were recorded.\n\nContribution\nThis research contributes to the body of knowledge on information provision and its effectiveness and carries practical and theoretical implications to practitioners and scholars in Information Systems, Informing Science, Communications, Digital Marketing, and related fields.\n\nFindings\nAnalyses of results show that the shorter landing pages had significantly higher conversion rates across all locations and times. Findings demonstrate a negative correlation between the content amount and consumer behavior, suggesting that users who had less information were more inclined to provide their data.\n\nRecommendations for Practitioners\nAt a practical level, results can empirically support business practices, design considerations, and content strategy by informing practitioners on the role of content in online commerce.\n\nRecommendation for Researchers\nFindings suggest that the amount of content plays a significant role in online decision making and effective informing. They also contradict prior research on trust, persuasion, and security. This study advances research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s behavior has implications in many domains (civic engagement, health, education, and more). This has relevance to system design and public communication in both online and offline contexts.\n\nFuture Research\nUsing this research as a starting point, future research can examine the impact of content in other contexts, as well as other behavioral drivers (such as demographic data). This can lead to theoretical, methodological, and practical recommendations.","call-number":"40","container-title":"Informing Science: The International Journal of an Emerging Transdiscipline","DOI":"https://doi.org/10.28945/4015","ISSN":"1547-9684, 1521-4672","journalAbbreviation":"InformingSciJ</w:instrText>
      </w:r>
      <w:r w:rsidR="00EC2023">
        <w:rPr>
          <w:cs/>
        </w:rPr>
        <w:instrText>‎</w:instrText>
      </w:r>
      <w:r w:rsidR="00EC2023">
        <w:instrText xml:space="preserve">","language":"en","license":"Creative Commons Attribution-NonCommercial-ShareAlike 4.0 International License (CC-BY-NC-SA)","note":"00000\ntex.ids= dvir2018c\npublisher: Informing Science Institute","page":"019--039","source":"Crossref","title":"When less is more: empirical study of the relation between consumer behavior and information provision on commercial landing pages","title-short":"When less is more","URL":"https://www.informingscience.org/Publications/4015","volume":"21","author":[{"family":"Dvir","given":"Nim"},{"family":"Gafni","given":"Ruti"}],"accessed":{"date-parts":[["2018",4,21]]},"issued":{"date-parts":[["2018"]]},"citation-key":"dvir2018c"}},{"id":1428,"uris":["http://zotero.org/users/2644296/items/XYJFZZB6"],"itemData":{"id":1428,"type":"book","abstract":"The two volume Informing Science series is the first attemptto survey and synthesize research in the informing sciencetransdiscipline. Part textbook, part collection of readings, thetwo volumes present both important research findings relatingto the field and highlight fertile directions for future research.Volume One: Concepts and Systems focuses on the keybuilding blocks of informing science. It begins with anoverview of the transdiscipline, tracing its evolution fromCohen’s original proposal to its present state. Next, itconsiders a series of concepts that frequently elude attemptsat rigorous definition. Among these: theory, research,information, knowledge and complexity. With workingdefinitions established, it goes on to explore basic systemstheory, introducing the concept of an informing system. Thekey elements of such systems—the channel, thesender/informer, and the receiver/client—are then examinedindividually. The volume concludes with two overviewchapters. The first of these looks at the analysis of a basicinforming system, in which a single informer interacts directlywith a clearly specified client or set of clients. The last chapterextends these ideas to the more complex topologies (e.g.,multiple channels, multiple informers, multiple clients, layersof informing) that are more typical in real world informingcontexts.","edition":"public edition","ISBN":"978-1-68110-004-3","language":"en","note":"00007 \nGoogle-Books-ID: ykV4CwAAQBAJ","number-of-pages":"390","publisher":"Informing Science Press","source":"Amazon","title":"Informing Science Volume One: Concepts and Systems","title-short":"Informing Science Volume 1","author":[{"family":"Gill","given":"Grandon"}],"issued":{"date-parts":[["2015",12,2]]},"citation-key":"gill2015"}}],"schema":"https://github.com/citation-style-language/schema/raw/master/csl-citation.json"} </w:instrText>
      </w:r>
      <w:r w:rsidR="009D6F2E" w:rsidRPr="00092DDA">
        <w:fldChar w:fldCharType="separate"/>
      </w:r>
      <w:r w:rsidR="00EC2023" w:rsidRPr="00EC2023">
        <w:rPr>
          <w:rFonts w:ascii="Times New Roman" w:hAnsi="Times New Roman" w:cs="Times New Roman"/>
        </w:rPr>
        <w:t>[@dvir2018c; @gill2015]</w:t>
      </w:r>
      <w:r w:rsidR="009D6F2E" w:rsidRPr="00092DDA">
        <w:fldChar w:fldCharType="end"/>
      </w:r>
      <w:r w:rsidR="009D6F2E" w:rsidRPr="00092DDA">
        <w:t xml:space="preserve">.. </w:t>
      </w:r>
    </w:p>
    <w:p w14:paraId="16D2D992" w14:textId="40F981DC" w:rsidR="00632C6B" w:rsidRPr="00092DDA" w:rsidRDefault="009D6F2E" w:rsidP="00EC2023">
      <w:r w:rsidRPr="00092DDA">
        <w:t xml:space="preserve">IE </w:t>
      </w:r>
      <w:r>
        <w:t xml:space="preserve">is the result of </w:t>
      </w:r>
      <w:r w:rsidRPr="00092DDA">
        <w:t>human-information interaction (HII</w:t>
      </w:r>
      <w:r>
        <w:t xml:space="preserve">), </w:t>
      </w:r>
      <w:r w:rsidRPr="00092DDA">
        <w:t xml:space="preserve">communication between the user and the information </w:t>
      </w:r>
      <w:r w:rsidRPr="00E75848">
        <w:t xml:space="preserve">made available by the system </w:t>
      </w:r>
      <w:r w:rsidRPr="00E3488B">
        <w:fldChar w:fldCharType="begin"/>
      </w:r>
      <w:r w:rsidR="00EC2023">
        <w:instrText xml:space="preserve"> ADDIN ZOTERO_ITEM CSL_CITATION {"citationID":"y4x0DAD2","properties":{"formattedCitation":"[@shneiderman2016a]","plainCitation":"[@shneiderman2016a]","noteIndex":0},"citationItems":[{"id":155,"uris":["http://zotero.org/users/2644296/items/V2MYYMRT"],"itemData":{"id":155,"type":"book","abstract":"For courses in Human-Computer Interaction                                                                             The Sixth Edition of Designing the User Interface provides a comprehensive, authoritative, and up-to-date introduction to the dynamic field of human-computer interaction (HCI) and user experience (UX) design. This classic book has defined and charted the astonishing evolution of user interfaces for three decades. Students and professionals learn practical principles and guidelines needed to develop high quality interface designs that users can understand, predict, and control. The book covers theoretical foundations and design processes such as expert reviews and usability testing.    By presenting current research and innovations in human-computer interaction, the authors strive to inspire students, guide designers, and provoke researchers to seek solutions that improve the experiences of novice and expert users, while achieving universal usability. The authors also provide balanced presentations on controversial topics such as augmented and virtual reality, voice and natural language interfaces, and information visualization.    Updates include current HCI design methods, new design examples, and totally revamped coverage of social media, search and voice interaction. Major revisions were made to EVERY chapter, changing almost every figure (170 new color figures) and substantially updating the references.","edition":"6","event-place":"Boston","ISBN":"978-0-13-438038-4","language":"English","note":"15403","number-of-pages":"616","publisher":"Pearson","publisher-place":"Boston","source":"Google Scholar","title":"Designing the user interface: strategies for effective human-computer interaction","title-short":"Designing the user interface","author":[{"family":"Shneiderman","given":"Ben"},{"family":"Plaisant","given":"Catherine"},{"family":"Cohen","given":"Maxine"},{"family":"Jacobs","given":"Steven"},{"family":"Elmqvist","given":"Niklas"},{"family":"Diakopoulos","given":"Nicholas"}],"issued":{"date-parts":[["2016",4,30]]},"citation-key":"shneiderman2016a"}}],"schema":"https://github.com/citation-style-language/schema/raw/master/csl-citation.json"} </w:instrText>
      </w:r>
      <w:r w:rsidRPr="00E3488B">
        <w:fldChar w:fldCharType="separate"/>
      </w:r>
      <w:r w:rsidR="00EC2023" w:rsidRPr="00EC2023">
        <w:rPr>
          <w:rFonts w:ascii="Times New Roman" w:hAnsi="Times New Roman" w:cs="Times New Roman"/>
        </w:rPr>
        <w:t>[@shneiderman2016a]</w:t>
      </w:r>
      <w:r w:rsidRPr="00E3488B">
        <w:fldChar w:fldCharType="end"/>
      </w:r>
      <w:r w:rsidRPr="00E75848">
        <w:t>,</w:t>
      </w:r>
      <w:r w:rsidR="00E07AFB" w:rsidRPr="00E3488B">
        <w:t xml:space="preserve"> Although </w:t>
      </w:r>
      <w:r w:rsidR="00E07AFB" w:rsidRPr="00EF4AE2">
        <w:t xml:space="preserve">adoption and use are central constructs in IS, most research focuses on </w:t>
      </w:r>
      <w:r w:rsidR="00E07AFB" w:rsidRPr="00EF4AE2">
        <w:rPr>
          <w:i/>
          <w:iCs/>
        </w:rPr>
        <w:t>technology use</w:t>
      </w:r>
      <w:r w:rsidR="00E07AFB" w:rsidRPr="00EF4AE2">
        <w:t xml:space="preserve"> rather than </w:t>
      </w:r>
      <w:r w:rsidR="00E07AFB" w:rsidRPr="00EF4AE2">
        <w:rPr>
          <w:i/>
          <w:iCs/>
        </w:rPr>
        <w:t>information use</w:t>
      </w:r>
      <w:r w:rsidR="00E07AFB" w:rsidRPr="00EF4AE2">
        <w:t xml:space="preserve">, which relates to the interaction between the user and the information itself independently of the system </w:t>
      </w:r>
      <w:r w:rsidR="00E07AFB" w:rsidRPr="00EF4AE2">
        <w:fldChar w:fldCharType="begin"/>
      </w:r>
      <w:r w:rsidR="00EC2023">
        <w:instrText xml:space="preserve"> ADDIN ZOTERO_ITEM CSL_CITATION {"citationID":"PNd807Kc","properties":{"formattedCitation":"[@wilson1981]","plainCitation":"[@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schema":"https://github.com/citation-style-language/schema/raw/master/csl-citation.json"} </w:instrText>
      </w:r>
      <w:r w:rsidR="00E07AFB" w:rsidRPr="00EF4AE2">
        <w:fldChar w:fldCharType="separate"/>
      </w:r>
      <w:r w:rsidR="00EC2023" w:rsidRPr="00EC2023">
        <w:rPr>
          <w:rFonts w:ascii="Times New Roman" w:hAnsi="Times New Roman" w:cs="Times New Roman"/>
        </w:rPr>
        <w:t>[@wilson1981]</w:t>
      </w:r>
      <w:r w:rsidR="00E07AFB" w:rsidRPr="00EF4AE2">
        <w:fldChar w:fldCharType="end"/>
      </w:r>
      <w:r w:rsidR="00E07AFB" w:rsidRPr="00EF4AE2">
        <w:t>.</w:t>
      </w:r>
      <w:r w:rsidR="00E07AFB" w:rsidRPr="00E75848">
        <w:t xml:space="preserve"> </w:t>
      </w:r>
      <w:r w:rsidRPr="00E3488B">
        <w:t xml:space="preserve"> </w:t>
      </w:r>
      <w:bookmarkStart w:id="41" w:name="_Hlk42266847"/>
      <w:bookmarkEnd w:id="40"/>
      <w:r w:rsidR="00632C6B" w:rsidRPr="00E3488B">
        <w:t>Information</w:t>
      </w:r>
      <w:r w:rsidR="00632C6B" w:rsidRPr="00092DDA">
        <w:t xml:space="preserve"> Behavior Theory argues that </w:t>
      </w:r>
      <w:r w:rsidR="00F64977">
        <w:t xml:space="preserve">the </w:t>
      </w:r>
      <w:r w:rsidR="00632C6B" w:rsidRPr="00092DDA">
        <w:t xml:space="preserve">adoption and use of information </w:t>
      </w:r>
      <w:r w:rsidR="00F64977">
        <w:t>are</w:t>
      </w:r>
      <w:r w:rsidR="00632C6B" w:rsidRPr="00092DDA">
        <w:t xml:space="preserve"> different than the adoption and use of IS </w:t>
      </w:r>
      <w:r w:rsidR="00632C6B" w:rsidRPr="00092DDA">
        <w:fldChar w:fldCharType="begin"/>
      </w:r>
      <w:r w:rsidR="00EC2023">
        <w:instrText xml:space="preserve"> ADDIN ZOTERO_ITEM CSL_CITATION {"citationID":"GumJoVkv","properties":{"formattedCitation":"[@wilson1981]","plainCitation":"[@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schema":"https://github.com/citation-style-language/schema/raw/master/csl-citation.json"} </w:instrText>
      </w:r>
      <w:r w:rsidR="00632C6B" w:rsidRPr="00092DDA">
        <w:fldChar w:fldCharType="separate"/>
      </w:r>
      <w:r w:rsidR="00EC2023" w:rsidRPr="00EC2023">
        <w:rPr>
          <w:rFonts w:ascii="Times New Roman" w:hAnsi="Times New Roman" w:cs="Times New Roman"/>
        </w:rPr>
        <w:t>[@wilson1981]</w:t>
      </w:r>
      <w:r w:rsidR="00632C6B" w:rsidRPr="00092DDA">
        <w:fldChar w:fldCharType="end"/>
      </w:r>
      <w:r w:rsidR="00632C6B" w:rsidRPr="00092DDA">
        <w:t>. While</w:t>
      </w:r>
      <w:r w:rsidR="00882DB4">
        <w:t xml:space="preserve"> research has been</w:t>
      </w:r>
      <w:r w:rsidR="00632C6B" w:rsidRPr="00092DDA">
        <w:t xml:space="preserve"> primarily concerned with </w:t>
      </w:r>
      <w:r w:rsidR="00156F6C">
        <w:t xml:space="preserve">a </w:t>
      </w:r>
      <w:r w:rsidR="00DD0421">
        <w:t>user</w:t>
      </w:r>
      <w:r w:rsidR="00156F6C">
        <w:t>’</w:t>
      </w:r>
      <w:r w:rsidR="00DD0421">
        <w:t>s employment of</w:t>
      </w:r>
      <w:r w:rsidR="00632C6B" w:rsidRPr="00092DDA">
        <w:t xml:space="preserve"> a system, very little </w:t>
      </w:r>
      <w:r w:rsidR="00882DB4">
        <w:t>has</w:t>
      </w:r>
      <w:r w:rsidR="00632C6B" w:rsidRPr="00092DDA">
        <w:t xml:space="preserve"> examined </w:t>
      </w:r>
      <w:r w:rsidR="00156F6C">
        <w:t xml:space="preserve">the </w:t>
      </w:r>
      <w:r w:rsidR="00882DB4">
        <w:lastRenderedPageBreak/>
        <w:t>user</w:t>
      </w:r>
      <w:r w:rsidR="00156F6C">
        <w:t>’</w:t>
      </w:r>
      <w:r w:rsidR="00882DB4">
        <w:t>s</w:t>
      </w:r>
      <w:r w:rsidR="00632C6B" w:rsidRPr="00092DDA">
        <w:t xml:space="preserve"> task-oriented behavior </w:t>
      </w:r>
      <w:r w:rsidR="00632C6B" w:rsidRPr="00092DDA">
        <w:fldChar w:fldCharType="begin"/>
      </w:r>
      <w:r w:rsidR="00EC2023">
        <w:instrText xml:space="preserve"> ADDIN ZOTERO_ITEM CSL_CITATION {"citationID":"r3pWQsHZ","properties":{"formattedCitation":"[@wilson1981]","plainCitation":"[@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schema":"https://github.com/citation-style-language/schema/raw/master/csl-citation.json"} </w:instrText>
      </w:r>
      <w:r w:rsidR="00632C6B" w:rsidRPr="00092DDA">
        <w:fldChar w:fldCharType="separate"/>
      </w:r>
      <w:r w:rsidR="00EC2023" w:rsidRPr="00EC2023">
        <w:rPr>
          <w:rFonts w:ascii="Times New Roman" w:hAnsi="Times New Roman" w:cs="Times New Roman"/>
        </w:rPr>
        <w:t>[@wilson1981]</w:t>
      </w:r>
      <w:r w:rsidR="00632C6B" w:rsidRPr="00092DDA">
        <w:fldChar w:fldCharType="end"/>
      </w:r>
      <w:r w:rsidR="00632C6B" w:rsidRPr="00092DDA">
        <w:t xml:space="preserve">. </w:t>
      </w:r>
      <w:bookmarkEnd w:id="41"/>
      <w:r w:rsidR="00632C6B" w:rsidRPr="00092DDA">
        <w:t>Information behavior</w:t>
      </w:r>
      <w:r w:rsidR="00DD0421">
        <w:t xml:space="preserve"> research</w:t>
      </w:r>
      <w:r w:rsidR="00632C6B" w:rsidRPr="00092DDA">
        <w:t xml:space="preserve"> seeks to understand </w:t>
      </w:r>
      <w:r w:rsidR="00DD0421">
        <w:t>how users</w:t>
      </w:r>
      <w:r w:rsidR="00632C6B" w:rsidRPr="00092DDA">
        <w:t xml:space="preserve"> search for and use information in various contexts, which transcends the</w:t>
      </w:r>
      <w:r w:rsidR="00DD0421">
        <w:t>ir</w:t>
      </w:r>
      <w:r w:rsidR="00632C6B" w:rsidRPr="00092DDA">
        <w:t xml:space="preserve"> use of technology </w:t>
      </w:r>
      <w:r w:rsidR="00632C6B" w:rsidRPr="00092DDA">
        <w:fldChar w:fldCharType="begin"/>
      </w:r>
      <w:r w:rsidR="00EC2023">
        <w:instrText xml:space="preserve"> ADDIN ZOTERO_ITEM CSL_CITATION {"citationID":"AaaXH1Wa","properties":{"formattedCitation":"[@wilson1981]","plainCitation":"[@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schema":"https://github.com/citation-style-language/schema/raw/master/csl-citation.json"} </w:instrText>
      </w:r>
      <w:r w:rsidR="00632C6B" w:rsidRPr="00092DDA">
        <w:fldChar w:fldCharType="separate"/>
      </w:r>
      <w:r w:rsidR="00EC2023" w:rsidRPr="00EC2023">
        <w:rPr>
          <w:rFonts w:ascii="Times New Roman" w:hAnsi="Times New Roman" w:cs="Times New Roman"/>
        </w:rPr>
        <w:t>[@wilson1981]</w:t>
      </w:r>
      <w:r w:rsidR="00632C6B" w:rsidRPr="00092DDA">
        <w:fldChar w:fldCharType="end"/>
      </w:r>
      <w:r w:rsidR="00632C6B" w:rsidRPr="00092DDA">
        <w:t xml:space="preserve">. </w:t>
      </w:r>
    </w:p>
    <w:p w14:paraId="31F17E6C" w14:textId="57C8BF46" w:rsidR="00632C6B" w:rsidRPr="00092DDA" w:rsidRDefault="00632C6B" w:rsidP="00EC2023">
      <w:r w:rsidRPr="00092DDA">
        <w:t>Wilson's model of information behavior outline</w:t>
      </w:r>
      <w:r w:rsidR="00DD0421">
        <w:t>s the following</w:t>
      </w:r>
      <w:r w:rsidRPr="00092DDA">
        <w:t xml:space="preserve"> key factors relating to the user, the information system, and the information resource </w:t>
      </w:r>
      <w:r w:rsidRPr="00092DDA">
        <w:fldChar w:fldCharType="begin"/>
      </w:r>
      <w:r w:rsidR="00EC2023">
        <w:instrText xml:space="preserve"> ADDIN ZOTERO_ITEM CSL_CITATION {"citationID":"ORaSzOHP","properties":{"formattedCitation":"[@wilson2010; @wilson2000; @wilson1997; @wilson1981]","plainCitation":"[@wilson2010; @wilson2000; @wilson1997; @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id":1503,"uris":["http://zotero.org/users/2644296/items/ZACW4ZUX"],"itemData":{"id":1503,"type":"article-journal","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container-title":"Information Processing &amp; Management","DOI":"10.1016/S0306-4573(97)00028-9","ISSN":"03064573","issue":"4","language":"en","note":"01197","page":"551-572","source":"CrossRef","title":"Information behaviour: An interdisciplinary perspective","title-short":"Information behaviour","URL":"http://linkinghub.elsevier.com/retrieve/pii/S0306457397000289","volume":"33","author":[{"family":"Wilson","given":"T.D."}],"accessed":{"date-parts":[["2016",4,12]]},"issued":{"date-parts":[["1997",7]]},"citation-key":"wilson1997"}},{"id":2399,"uris":["http://zotero.org/users/2644296/items/JZAUP256"],"itemData":{"id":2399,"type":"article-journal","abstract":"This paper provides a history and overview of the field of human information behavior, including recent advances in the field and multidisciplinary perspectives.","container-title":"Informing science","DOI":"10.28945/576","ISSN":"1547-9684, 1521-4672","issue":"2","note":"00000","page":"49–56","source":"Google Scholar","title":"Human information behavior","URL":"http://210.48.147.73/silibus/human.pdf","volume":"3","author":[{"family":"Wilson","given":"T.D."}],"accessed":{"date-parts":[["2016",4,15]]},"issued":{"date-parts":[["2000"]]},"citation-key":"wilson2000"}},{"id":2398,"uris":["http://zotero.org/users/2644296/items/J4JMHKL5"],"itemData":{"id":2398,"type":"article-journal","container-title":"Bulletin of the American Society for Information Science and Technology","DOI":"10.1002/bult.2010.1720360308","issue":"3","note":"tex.publisher: Wiley Subscription Services, Inc., A Wiley Company Hoboken\n00000","page":"27–34","source":"Google Scholar","title":"Fifty years of information behavior research","volume":"36","author":[{"family":"Wilson","given":"T.D."}],"issued":{"date-parts":[["2010"]]},"citation-key":"wilson2010"}}],"schema":"https://github.com/citation-style-language/schema/raw/master/csl-citation.json"} </w:instrText>
      </w:r>
      <w:r w:rsidRPr="00092DDA">
        <w:fldChar w:fldCharType="separate"/>
      </w:r>
      <w:r w:rsidR="00EC2023" w:rsidRPr="00EC2023">
        <w:rPr>
          <w:rFonts w:ascii="Times New Roman" w:hAnsi="Times New Roman" w:cs="Times New Roman"/>
        </w:rPr>
        <w:t>[@wilson2010; @wilson2000; @wilson1997; @wilson1981]</w:t>
      </w:r>
      <w:r w:rsidRPr="00092DDA">
        <w:fldChar w:fldCharType="end"/>
      </w:r>
      <w:r w:rsidRPr="00092DDA">
        <w:t xml:space="preserve">. </w:t>
      </w:r>
    </w:p>
    <w:p w14:paraId="188BBA8C" w14:textId="3BBF4F5F" w:rsidR="00632C6B" w:rsidRPr="00092DDA" w:rsidRDefault="00632C6B" w:rsidP="00632C6B">
      <w:pPr>
        <w:pStyle w:val="ListParagraph"/>
        <w:numPr>
          <w:ilvl w:val="0"/>
          <w:numId w:val="7"/>
        </w:numPr>
      </w:pPr>
      <w:r w:rsidRPr="00092DDA">
        <w:rPr>
          <w:b/>
          <w:bCs/>
        </w:rPr>
        <w:t>Information needs</w:t>
      </w:r>
      <w:r w:rsidR="00DD0421">
        <w:rPr>
          <w:b/>
          <w:bCs/>
        </w:rPr>
        <w:t>:</w:t>
      </w:r>
      <w:r w:rsidRPr="00092DDA">
        <w:t xml:space="preserve"> </w:t>
      </w:r>
      <w:r w:rsidR="007C59C6">
        <w:t>P</w:t>
      </w:r>
      <w:r w:rsidRPr="00092DDA">
        <w:t xml:space="preserve">hysiological, cognitive, </w:t>
      </w:r>
      <w:r w:rsidR="007C59C6">
        <w:t>and</w:t>
      </w:r>
      <w:r w:rsidR="007C59C6" w:rsidRPr="00092DDA">
        <w:t xml:space="preserve"> </w:t>
      </w:r>
      <w:r w:rsidRPr="00092DDA">
        <w:t>affective demands</w:t>
      </w:r>
      <w:r w:rsidR="007C59C6">
        <w:t xml:space="preserve"> that</w:t>
      </w:r>
      <w:r w:rsidRPr="00092DDA">
        <w:t xml:space="preserve"> </w:t>
      </w:r>
      <w:r w:rsidR="007C59C6">
        <w:t>reflect</w:t>
      </w:r>
      <w:r w:rsidRPr="00092DDA">
        <w:t xml:space="preserve"> personal factors, role demands, </w:t>
      </w:r>
      <w:r w:rsidR="007C59C6">
        <w:t>and</w:t>
      </w:r>
      <w:r w:rsidR="007C59C6" w:rsidRPr="00092DDA">
        <w:t xml:space="preserve"> </w:t>
      </w:r>
      <w:r w:rsidRPr="00092DDA">
        <w:t xml:space="preserve">environmental context. They define why the individual decides to look for information, what purpose the information they find will serve, and how the information is used once it is retrieved. </w:t>
      </w:r>
    </w:p>
    <w:p w14:paraId="43804102" w14:textId="5A93EB28" w:rsidR="00632C6B" w:rsidRPr="00092DDA" w:rsidRDefault="00632C6B" w:rsidP="00EC2023">
      <w:pPr>
        <w:pStyle w:val="ListParagraph"/>
        <w:numPr>
          <w:ilvl w:val="0"/>
          <w:numId w:val="7"/>
        </w:numPr>
      </w:pPr>
      <w:r w:rsidRPr="00092DDA">
        <w:rPr>
          <w:b/>
          <w:bCs/>
        </w:rPr>
        <w:t>Information</w:t>
      </w:r>
      <w:r w:rsidR="00156F6C">
        <w:rPr>
          <w:b/>
          <w:bCs/>
        </w:rPr>
        <w:t>-</w:t>
      </w:r>
      <w:r w:rsidRPr="00092DDA">
        <w:rPr>
          <w:b/>
          <w:bCs/>
        </w:rPr>
        <w:t xml:space="preserve">seeking and </w:t>
      </w:r>
      <w:r w:rsidR="00156F6C">
        <w:rPr>
          <w:b/>
          <w:bCs/>
        </w:rPr>
        <w:t>information-</w:t>
      </w:r>
      <w:r w:rsidRPr="00092DDA">
        <w:rPr>
          <w:b/>
          <w:bCs/>
        </w:rPr>
        <w:t>searching</w:t>
      </w:r>
      <w:r w:rsidR="007C59C6">
        <w:rPr>
          <w:b/>
          <w:bCs/>
        </w:rPr>
        <w:t>:</w:t>
      </w:r>
      <w:r w:rsidRPr="00092DDA">
        <w:t xml:space="preserve"> Purposive </w:t>
      </w:r>
      <w:r w:rsidR="007C59C6">
        <w:t xml:space="preserve">and active </w:t>
      </w:r>
      <w:r w:rsidRPr="00092DDA">
        <w:t xml:space="preserve">seeking and searching of information to satisfy </w:t>
      </w:r>
      <w:r w:rsidR="007C59C6">
        <w:t>a</w:t>
      </w:r>
      <w:r w:rsidR="007C59C6" w:rsidRPr="00092DDA">
        <w:t xml:space="preserve"> </w:t>
      </w:r>
      <w:r w:rsidRPr="00092DDA">
        <w:t>goal</w:t>
      </w:r>
      <w:r w:rsidR="007C59C6">
        <w:t xml:space="preserve"> or </w:t>
      </w:r>
      <w:r w:rsidRPr="00092DDA">
        <w:t xml:space="preserve">answer a query. </w:t>
      </w:r>
      <w:r w:rsidR="00156F6C">
        <w:t>They are</w:t>
      </w:r>
      <w:r w:rsidRPr="00092DDA">
        <w:t xml:space="preserve"> the micro-level behavior</w:t>
      </w:r>
      <w:r w:rsidR="00156F6C">
        <w:t>s</w:t>
      </w:r>
      <w:r w:rsidRPr="00092DDA">
        <w:t xml:space="preserve"> employed by the searcher in interacting with </w:t>
      </w:r>
      <w:r w:rsidR="007A0CEA">
        <w:t>IS</w:t>
      </w:r>
      <w:r w:rsidRPr="00092DDA">
        <w:t xml:space="preserve"> of all kinds. To satisfy these needs, </w:t>
      </w:r>
      <w:r w:rsidR="00156F6C" w:rsidRPr="00156F6C">
        <w:t xml:space="preserve">the searcher </w:t>
      </w:r>
      <w:r w:rsidRPr="00092DDA">
        <w:t>makes demands upon a system by acting as an intermediary</w:t>
      </w:r>
      <w:r w:rsidR="00156F6C">
        <w:t xml:space="preserve"> and then evaluates t</w:t>
      </w:r>
      <w:r w:rsidRPr="00092DDA">
        <w:t xml:space="preserve">he information provided by the system to determine if it satisfies </w:t>
      </w:r>
      <w:r w:rsidR="00156F6C" w:rsidRPr="00092DDA">
        <w:t>the searcher</w:t>
      </w:r>
      <w:r w:rsidR="00156F6C">
        <w:t>’s</w:t>
      </w:r>
      <w:r w:rsidR="00156F6C" w:rsidRPr="00092DDA">
        <w:t xml:space="preserve"> </w:t>
      </w:r>
      <w:r w:rsidRPr="00092DDA">
        <w:t xml:space="preserve"> needs </w:t>
      </w:r>
      <w:r w:rsidRPr="00092DDA">
        <w:fldChar w:fldCharType="begin"/>
      </w:r>
      <w:r w:rsidR="00EC2023">
        <w:instrText xml:space="preserve"> ADDIN ZOTERO_ITEM CSL_CITATION {"citationID":"IGcQbg2m","properties":{"formattedCitation":"[@wilson2000; @wilson1981]","plainCitation":"[@wilson2000; @wilson1981]","noteIndex":0},"citationItems":[{"id":2400,"uris":["http://zotero.org/users/2644296/items/CN4ZJXA2"],"itemData":{"id":2400,"type":"article-journal","container-title":"Journal of documentation","issue":"1","note":"00000","page":"3–15","source":"Google Scholar","title":"On user studies and information needs","URL":"http://www.emeraldinsight.com/doi/pdf/10.1108/eb026702","volume":"37","author":[{"family":"Wilson","given":"T.D."}],"accessed":{"date-parts":[["2016",4,15]]},"issued":{"date-parts":[["1981"]]},"citation-key":"wilson1981"}},{"id":2399,"uris":["http://zotero.org/users/2644296/items/JZAUP256"],"itemData":{"id":2399,"type":"article-journal","abstract":"This paper provides a history and overview of the field of human information behavior, including recent advances in the field and multidisciplinary perspectives.","container-title":"Informing science","DOI":"10.28945/576","ISSN":"1547-9684, 1521-4672","issue":"2","note":"00000","page":"49–56","source":"Google Scholar","title":"Human information behavior","URL":"http://210.48.147.73/silibus/human.pdf","volume":"3","author":[{"family":"Wilson","given":"T.D."}],"accessed":{"date-parts":[["2016",4,15]]},"issued":{"date-parts":[["2000"]]},"citation-key":"wilson2000"}}],"schema":"https://github.com/citation-style-language/schema/raw/master/csl-citation.json"} </w:instrText>
      </w:r>
      <w:r w:rsidRPr="00092DDA">
        <w:fldChar w:fldCharType="separate"/>
      </w:r>
      <w:r w:rsidR="00EC2023" w:rsidRPr="00EC2023">
        <w:rPr>
          <w:rFonts w:ascii="Times New Roman" w:hAnsi="Times New Roman" w:cs="Times New Roman"/>
        </w:rPr>
        <w:t>[@wilson2000; @wilson1981]</w:t>
      </w:r>
      <w:r w:rsidRPr="00092DDA">
        <w:fldChar w:fldCharType="end"/>
      </w:r>
      <w:r w:rsidRPr="00092DDA">
        <w:t>.</w:t>
      </w:r>
    </w:p>
    <w:p w14:paraId="2A4AD3C0" w14:textId="534D2FA5" w:rsidR="00632C6B" w:rsidRPr="00092DDA" w:rsidRDefault="00632C6B" w:rsidP="00EC2023">
      <w:pPr>
        <w:pStyle w:val="ListParagraph"/>
        <w:numPr>
          <w:ilvl w:val="0"/>
          <w:numId w:val="7"/>
        </w:numPr>
      </w:pPr>
      <w:commentRangeStart w:id="42"/>
      <w:commentRangeStart w:id="43"/>
      <w:r w:rsidRPr="00092DDA">
        <w:rPr>
          <w:b/>
          <w:bCs/>
        </w:rPr>
        <w:t>Activating mechanisms</w:t>
      </w:r>
      <w:r w:rsidR="007C59C6">
        <w:rPr>
          <w:b/>
          <w:bCs/>
        </w:rPr>
        <w:t>:</w:t>
      </w:r>
      <w:r w:rsidRPr="00092DDA">
        <w:t xml:space="preserve"> </w:t>
      </w:r>
      <w:r w:rsidR="007C59C6">
        <w:t>Factors</w:t>
      </w:r>
      <w:r w:rsidRPr="00092DDA">
        <w:t xml:space="preserve"> that prompt a decision to seek information </w:t>
      </w:r>
      <w:commentRangeEnd w:id="42"/>
      <w:r w:rsidR="00714A19">
        <w:rPr>
          <w:rStyle w:val="CommentReference"/>
        </w:rPr>
        <w:commentReference w:id="42"/>
      </w:r>
      <w:commentRangeEnd w:id="43"/>
      <w:r w:rsidR="00E866F8">
        <w:rPr>
          <w:rStyle w:val="CommentReference"/>
        </w:rPr>
        <w:commentReference w:id="43"/>
      </w:r>
      <w:r w:rsidRPr="00092DDA">
        <w:fldChar w:fldCharType="begin"/>
      </w:r>
      <w:r w:rsidR="00EC2023">
        <w:instrText xml:space="preserve"> ADDIN ZOTERO_ITEM CSL_CITATION {"citationID":"BymdU2Kf","properties":{"formattedCitation":"[@wilson1997]","plainCitation":"[@wilson1997]","noteIndex":0},"citationItems":[{"id":1503,"uris":["http://zotero.org/users/2644296/items/ZACW4ZUX"],"itemData":{"id":1503,"type":"article-journal","abstract":"This paper reports on a recent review of the literature of “information behaviour” as it is studied in a variety of disciplines, other than information science. As a result of the review, areas of research interest to information science are identified and a general model of information behaviour is proposed.","container-title":"Information Processing &amp; Management","DOI":"10.1016/S0306-4573(97)00028-9","ISSN":"03064573","issue":"4","language":"en","note":"01197","page":"551-572","source":"CrossRef","title":"Information behaviour: An interdisciplinary perspective","title-short":"Information behaviour","URL":"http://linkinghub.elsevier.com/retrieve/pii/S0306457397000289","volume":"33","author":[{"family":"Wilson","given":"T.D."}],"accessed":{"date-parts":[["2016",4,12]]},"issued":{"date-parts":[["1997",7]]},"citation-key":"wilson1997"}}],"schema":"https://github.com/citation-style-language/schema/raw/master/csl-citation.json"} </w:instrText>
      </w:r>
      <w:r w:rsidRPr="00092DDA">
        <w:fldChar w:fldCharType="separate"/>
      </w:r>
      <w:r w:rsidR="00EC2023" w:rsidRPr="00EC2023">
        <w:rPr>
          <w:rFonts w:ascii="Times New Roman" w:hAnsi="Times New Roman" w:cs="Times New Roman"/>
        </w:rPr>
        <w:t>[@wilson1997]</w:t>
      </w:r>
      <w:r w:rsidRPr="00092DDA">
        <w:fldChar w:fldCharType="end"/>
      </w:r>
      <w:r w:rsidRPr="00092DDA">
        <w:t xml:space="preserve">. </w:t>
      </w:r>
    </w:p>
    <w:p w14:paraId="13AA476B" w14:textId="4A3C2FFF" w:rsidR="00632C6B" w:rsidRPr="00092DDA" w:rsidRDefault="00632C6B" w:rsidP="00632C6B">
      <w:pPr>
        <w:pStyle w:val="ListParagraph"/>
        <w:numPr>
          <w:ilvl w:val="0"/>
          <w:numId w:val="7"/>
        </w:numPr>
      </w:pPr>
      <w:r w:rsidRPr="00092DDA">
        <w:rPr>
          <w:b/>
          <w:bCs/>
        </w:rPr>
        <w:t>Information use</w:t>
      </w:r>
      <w:r w:rsidR="007C59C6">
        <w:rPr>
          <w:b/>
          <w:bCs/>
        </w:rPr>
        <w:t xml:space="preserve">: </w:t>
      </w:r>
      <w:r w:rsidR="007C59C6" w:rsidRPr="00DF533B">
        <w:t>Adopti</w:t>
      </w:r>
      <w:r w:rsidR="00A94CA8" w:rsidRPr="00DF533B">
        <w:t>on, retrieval, and retention</w:t>
      </w:r>
      <w:r w:rsidR="007C59C6" w:rsidRPr="00DF533B">
        <w:t xml:space="preserve"> of </w:t>
      </w:r>
      <w:r w:rsidR="00A94CA8" w:rsidRPr="00E923DB">
        <w:t>the</w:t>
      </w:r>
      <w:r w:rsidR="00A94CA8">
        <w:t xml:space="preserve"> results of a query</w:t>
      </w:r>
      <w:r w:rsidRPr="00092DDA">
        <w:rPr>
          <w:b/>
          <w:bCs/>
        </w:rPr>
        <w:t xml:space="preserve"> </w:t>
      </w:r>
    </w:p>
    <w:p w14:paraId="06827F1C" w14:textId="59353E54" w:rsidR="00632C6B" w:rsidRPr="00092DDA" w:rsidRDefault="00632C6B" w:rsidP="00EC2023">
      <w:r w:rsidRPr="00092DDA">
        <w:t xml:space="preserve">In terms of information qualities, the model emphasizes attributes that are </w:t>
      </w:r>
      <w:r w:rsidRPr="00092DDA">
        <w:rPr>
          <w:b/>
          <w:bCs/>
        </w:rPr>
        <w:t>objective, performance-based</w:t>
      </w:r>
      <w:r w:rsidR="00156F6C">
        <w:rPr>
          <w:b/>
          <w:bCs/>
        </w:rPr>
        <w:t>,</w:t>
      </w:r>
      <w:r w:rsidRPr="00092DDA">
        <w:rPr>
          <w:b/>
          <w:bCs/>
        </w:rPr>
        <w:t xml:space="preserve"> and utilitarian</w:t>
      </w:r>
      <w:r w:rsidRPr="00092DDA">
        <w:t xml:space="preserve">, such </w:t>
      </w:r>
      <w:r w:rsidR="00F64977">
        <w:t xml:space="preserve">as </w:t>
      </w:r>
      <w:r w:rsidRPr="00092DDA">
        <w:t xml:space="preserve">functionality and relevancy, which address information needs; findability and discoverability, which relate to information seeking and </w:t>
      </w:r>
      <w:r w:rsidRPr="00092DDA">
        <w:lastRenderedPageBreak/>
        <w:t>searching; and</w:t>
      </w:r>
      <w:r w:rsidR="00A94CA8">
        <w:t>,</w:t>
      </w:r>
      <w:r w:rsidRPr="00092DDA">
        <w:t xml:space="preserve"> most importantly, information usability, defined as the efficiency</w:t>
      </w:r>
      <w:r w:rsidR="008C068F">
        <w:t xml:space="preserve"> of locating information,</w:t>
      </w:r>
      <w:r w:rsidRPr="00092DDA">
        <w:t xml:space="preserve"> satisfaction </w:t>
      </w:r>
      <w:r w:rsidR="00A94CA8">
        <w:t>with</w:t>
      </w:r>
      <w:r w:rsidR="008C068F">
        <w:t xml:space="preserve"> the quality of the information,</w:t>
      </w:r>
      <w:r w:rsidR="00A94CA8">
        <w:t xml:space="preserve"> </w:t>
      </w:r>
      <w:r w:rsidRPr="00092DDA">
        <w:t xml:space="preserve">and effectiveness of the information </w:t>
      </w:r>
      <w:r w:rsidR="008C068F">
        <w:t xml:space="preserve">to fulfill needs </w:t>
      </w:r>
      <w:r w:rsidRPr="00092DDA">
        <w:fldChar w:fldCharType="begin"/>
      </w:r>
      <w:r w:rsidR="00EC2023">
        <w:instrText xml:space="preserve"> ADDIN ZOTERO_ITEM CSL_CITATION {"citationID":"mbUx4cz3","properties":{"formattedCitation":"[@nielsen2005]","plainCitation":"[@nielsen2005]","noteIndex":0},"citationItems":[{"id":2013,"uris":["http://zotero.org/users/2644296/items/CFHJ9QSZ"],"itemData":{"id":2013,"type":"book","note":"01163","publisher":"http://www. nngroup. com/articles/ten-usability-heuristics/(acc-essed December 19, 2013)","source":"Google Scholar","title":"Ten usability heuristics","author":[{"family":"Nielsen","given":"Jakob"}],"issued":{"date-parts":[["2005"]]},"citation-key":"nielsen2005"}}],"schema":"https://github.com/citation-style-language/schema/raw/master/csl-citation.json"} </w:instrText>
      </w:r>
      <w:r w:rsidRPr="00092DDA">
        <w:fldChar w:fldCharType="separate"/>
      </w:r>
      <w:r w:rsidR="00EC2023" w:rsidRPr="00EC2023">
        <w:rPr>
          <w:rFonts w:ascii="Times New Roman" w:hAnsi="Times New Roman" w:cs="Times New Roman"/>
        </w:rPr>
        <w:t>[@nielsen2005]</w:t>
      </w:r>
      <w:r w:rsidRPr="00092DDA">
        <w:fldChar w:fldCharType="end"/>
      </w:r>
      <w:r w:rsidRPr="00092DDA">
        <w:t xml:space="preserve">. </w:t>
      </w:r>
    </w:p>
    <w:p w14:paraId="5753013B" w14:textId="020A3649" w:rsidR="00632C6B" w:rsidRPr="00092DDA" w:rsidRDefault="00156F6C" w:rsidP="00632C6B">
      <w:pPr>
        <w:rPr>
          <w:b/>
          <w:bCs/>
        </w:rPr>
      </w:pPr>
      <w:r>
        <w:rPr>
          <w:b/>
          <w:bCs/>
        </w:rPr>
        <w:t xml:space="preserve">Wilson’s (1981) modal faces several </w:t>
      </w:r>
      <w:proofErr w:type="gramStart"/>
      <w:r>
        <w:rPr>
          <w:b/>
          <w:bCs/>
        </w:rPr>
        <w:t>limitations</w:t>
      </w:r>
      <w:proofErr w:type="gramEnd"/>
    </w:p>
    <w:p w14:paraId="266306C8" w14:textId="5AD493A2" w:rsidR="00632C6B" w:rsidRPr="00092DDA" w:rsidRDefault="00803459" w:rsidP="00EC2023">
      <w:pPr>
        <w:pStyle w:val="ListParagraph"/>
        <w:numPr>
          <w:ilvl w:val="0"/>
          <w:numId w:val="7"/>
        </w:numPr>
      </w:pPr>
      <w:r>
        <w:t>L</w:t>
      </w:r>
      <w:r w:rsidRPr="00092DDA">
        <w:t xml:space="preserve">ittle research has examined how the model </w:t>
      </w:r>
      <w:r>
        <w:t xml:space="preserve">can </w:t>
      </w:r>
      <w:r w:rsidRPr="00092DDA">
        <w:t>measured systematically</w:t>
      </w:r>
      <w:r>
        <w:t>, applied</w:t>
      </w:r>
      <w:r w:rsidRPr="00092DDA">
        <w:t xml:space="preserve"> </w:t>
      </w:r>
      <w:r>
        <w:t>to</w:t>
      </w:r>
      <w:r w:rsidRPr="00092DDA">
        <w:t xml:space="preserve"> system design</w:t>
      </w:r>
      <w:r>
        <w:t xml:space="preserve">, </w:t>
      </w:r>
      <w:r w:rsidRPr="00092DDA">
        <w:t xml:space="preserve">or </w:t>
      </w:r>
      <w:r>
        <w:t xml:space="preserve">translated into </w:t>
      </w:r>
      <w:r w:rsidRPr="00092DDA">
        <w:t xml:space="preserve">changes in policy or practice </w:t>
      </w:r>
      <w:r w:rsidR="00632C6B" w:rsidRPr="00092DDA">
        <w:fldChar w:fldCharType="begin"/>
      </w:r>
      <w:r w:rsidR="00EC2023">
        <w:instrText xml:space="preserve"> ADDIN ZOTERO_ITEM CSL_CITATION {"citationID":"Rxv1lSCt","properties":{"formattedCitation":"[[CSL STYLE ERROR: reference with no printed form.]]","plainCitation":"[[CSL STYLE ERROR: reference with no printed form.]]","noteIndex":0},"citationItems":[{"id":"Q7M2B2lz/S6vHggVs","uris":["http://zotero.org/users/2644296/items/M3RT43TN"],"itemData":{"id":"pe5VS8ih/y2XFQlBw","type":"article-journal","title":"Engagement, telepresence and interactivity in online consumer experience: Reconciling scholastic and managerial perspectives","container-title":"Journal of Business Research","collection-title":"Advances in Internet Consumer Behavior&amp; Marketing Strategy","page":"919-925","volume":"63","issue":"9–10","source":"ScienceDirect","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DOI":"10.1016/j.jbusres.2009.05.014","ISSN":"0148-2963","note":"00000","shortTitle":"Engagement, telepresence and interactivity in online consumer experience","journalAbbreviation":"Journal of Business Research","author":[{"family":"Mollen","given":"Anne"},{"family":"Wilson","given":"Hugh"}],"issued":{"date-parts":[["2010",9]]}}}],"schema":"https://github.com/citation-style-language/schema/raw/master/csl-citation.json"} </w:instrText>
      </w:r>
      <w:r w:rsidR="00632C6B" w:rsidRPr="00092DDA">
        <w:fldChar w:fldCharType="separate"/>
      </w:r>
      <w:r w:rsidR="00EC2023" w:rsidRPr="00EC2023">
        <w:rPr>
          <w:rFonts w:ascii="Times New Roman" w:hAnsi="Times New Roman" w:cs="Times New Roman"/>
        </w:rPr>
        <w:t>[[CSL STYLE ERROR: reference with no printed form.]]</w:t>
      </w:r>
      <w:r w:rsidR="00632C6B" w:rsidRPr="00092DDA">
        <w:fldChar w:fldCharType="end"/>
      </w:r>
      <w:r w:rsidR="00632C6B" w:rsidRPr="00092DDA">
        <w:t xml:space="preserve">. </w:t>
      </w:r>
    </w:p>
    <w:p w14:paraId="4007F209" w14:textId="00708BD0" w:rsidR="00632C6B" w:rsidRPr="00092DDA" w:rsidRDefault="00803459" w:rsidP="00EC2023">
      <w:pPr>
        <w:pStyle w:val="ListParagraph"/>
        <w:numPr>
          <w:ilvl w:val="0"/>
          <w:numId w:val="7"/>
        </w:numPr>
      </w:pPr>
      <w:r>
        <w:t>Little research has examined t</w:t>
      </w:r>
      <w:r w:rsidR="00632C6B" w:rsidRPr="00092DDA">
        <w:t xml:space="preserve">he link between usability and </w:t>
      </w:r>
      <w:r>
        <w:t>IE</w:t>
      </w:r>
      <w:r w:rsidR="0013770F">
        <w:t xml:space="preserve"> despite knowledge that u</w:t>
      </w:r>
      <w:r w:rsidR="00632C6B" w:rsidRPr="00092DDA">
        <w:t xml:space="preserve">sability is </w:t>
      </w:r>
      <w:r>
        <w:t xml:space="preserve">essential to IE but that </w:t>
      </w:r>
      <w:r w:rsidR="00193C83">
        <w:t>IE, although always desirable, is not essential to usability</w:t>
      </w:r>
      <w:r w:rsidR="0013770F">
        <w:t xml:space="preserve"> </w:t>
      </w:r>
      <w:r w:rsidR="00632C6B" w:rsidRPr="00092DDA">
        <w:fldChar w:fldCharType="begin"/>
      </w:r>
      <w:r w:rsidR="00EC2023">
        <w:instrText xml:space="preserve"> ADDIN ZOTERO_ITEM CSL_CITATION {"citationID":"a8jgqo9vc3","properties":{"formattedCitation":"[@obrien2008a]","plainCitation":"[@obrien2008a]","noteIndex":0},"citationItems":[{"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schema":"https://github.com/citation-style-language/schema/raw/master/csl-citation.json"} </w:instrText>
      </w:r>
      <w:r w:rsidR="00632C6B" w:rsidRPr="00092DDA">
        <w:fldChar w:fldCharType="separate"/>
      </w:r>
      <w:r w:rsidR="00EC2023" w:rsidRPr="00EC2023">
        <w:rPr>
          <w:rFonts w:ascii="Times New Roman" w:hAnsi="Times New Roman" w:cs="Times New Roman"/>
        </w:rPr>
        <w:t>[@obrien2008a]</w:t>
      </w:r>
      <w:r w:rsidR="00632C6B" w:rsidRPr="00092DDA">
        <w:fldChar w:fldCharType="end"/>
      </w:r>
      <w:r w:rsidR="00632C6B" w:rsidRPr="00092DDA">
        <w:t>.</w:t>
      </w:r>
    </w:p>
    <w:p w14:paraId="0BDD12C6" w14:textId="0A61756B" w:rsidR="00632C6B" w:rsidRPr="00092DDA" w:rsidRDefault="0013770F" w:rsidP="00EC2023">
      <w:pPr>
        <w:pStyle w:val="ListParagraph"/>
        <w:numPr>
          <w:ilvl w:val="0"/>
          <w:numId w:val="7"/>
        </w:numPr>
        <w:rPr>
          <w:lang w:val="es-PR"/>
        </w:rPr>
      </w:pPr>
      <w:r>
        <w:t>R</w:t>
      </w:r>
      <w:r w:rsidR="00632C6B" w:rsidRPr="00092DDA">
        <w:t xml:space="preserve">esearchers need to move from studying use as a unidimensional </w:t>
      </w:r>
      <w:r>
        <w:t xml:space="preserve">to </w:t>
      </w:r>
      <w:r w:rsidR="00632C6B" w:rsidRPr="00092DDA">
        <w:t>a multidimensional construct with dimensions driven differently by expectations, intentions, and facilitating conditions</w:t>
      </w:r>
      <w:r>
        <w:t xml:space="preserve"> (</w:t>
      </w:r>
      <w:r w:rsidRPr="00092DDA">
        <w:t xml:space="preserve">Venkatesh et al. </w:t>
      </w:r>
      <w:r w:rsidRPr="00092DDA">
        <w:fldChar w:fldCharType="begin"/>
      </w:r>
      <w:r w:rsidR="00EC2023">
        <w:instrText xml:space="preserve"> ADDIN ZOTERO_ITEM CSL_CITATION {"citationID":"ebgaemoe","properties":{"formattedCitation":"[@venkatesh2008]","plainCitation":"[@venkatesh2008]","noteIndex":0},"citationItems":[{"id":2115,"uris":["http://zotero.org/users/2644296/items/4W8VLZU8"],"itemData":{"id":2115,"type":"article-journal","container-title":"Decision sciences","issue":"2","note":"00000","page":"273–315","source":"Google Scholar","title":"Technology acceptance model 3 and a research agenda on interventions","volume":"39","author":[{"family":"Venkatesh","given":"Viswanath"},{"family":"Bala","given":"Hillol"}],"issued":{"date-parts":[["2008"]]},"citation-key":"venkatesh2008"},"suppress-author":true}],"schema":"https://github.com/citation-style-language/schema/raw/master/csl-citation.json"} </w:instrText>
      </w:r>
      <w:r w:rsidRPr="00092DDA">
        <w:fldChar w:fldCharType="separate"/>
      </w:r>
      <w:r w:rsidR="00EC2023" w:rsidRPr="00EC2023">
        <w:rPr>
          <w:rFonts w:ascii="Times New Roman" w:hAnsi="Times New Roman" w:cs="Times New Roman"/>
        </w:rPr>
        <w:t>[@venkatesh2008]</w:t>
      </w:r>
      <w:r w:rsidRPr="00092DDA">
        <w:fldChar w:fldCharType="end"/>
      </w:r>
      <w:r>
        <w:t xml:space="preserve">. </w:t>
      </w:r>
      <w:r w:rsidR="00632C6B" w:rsidRPr="00092DDA">
        <w:t xml:space="preserve">This is supported by current research </w:t>
      </w:r>
      <w:r>
        <w:t>identifying the</w:t>
      </w:r>
      <w:r w:rsidR="00632C6B" w:rsidRPr="00092DDA">
        <w:t xml:space="preserve"> problems </w:t>
      </w:r>
      <w:r>
        <w:t xml:space="preserve">that </w:t>
      </w:r>
      <w:r w:rsidR="00632C6B" w:rsidRPr="00092DDA">
        <w:t xml:space="preserve">can arise when individuals with limited cognitive abilities encounter massive amounts of potentially relevant information </w:t>
      </w:r>
      <w:r w:rsidR="00632C6B" w:rsidRPr="00092DDA">
        <w:fldChar w:fldCharType="begin"/>
      </w:r>
      <w:r w:rsidR="00EC2023">
        <w:instrText xml:space="preserve"> ADDIN ZOTERO_ITEM CSL_CITATION {"citationID":"a12du7h1gst","properties":{"formattedCitation":"[@chen2009; @eppler2004]","plainCitation":"[@chen2009; @eppler2004]","noteIndex":0},"citationItems":[{"id":1961,"uris":["http://zotero.org/users/2644296/items/6WAHRJKC"],"itemData":{"id":1961,"type":"article-journal","abstract":"One of the strengths of e-retailers is their ability to convey rich information to their customers. The theory of information overload, however, predicts that, beyond a threshold, more information leads to worse quality of, but a better subjective state towards the buying decisions. This study, via re-appraising the conception of decision quality, subjective state towards decision, and threshold of information load, proposes an extended model, considering the roles of information filtering mechanisms, on-line shopping experience, and perceived information overload, to examine the effects of information load on subjective state towards decision. An experiment was conducted to test the research model. The results indicate that rich information leads to a perception of high information overload; and the latter lead consumers to a worse subject state towards decision. Information filtering tools and on-line shopping experience may have influences on relieving but are not the panacea to the phenomenon of information overload. Novice consumers may face a more serious information overload problem","container-title":"Electronic Commerce Research and Applications","DOI":"10.1016/j.elerap.2008.09.001","ISSN":"15674223","issue":"1","language":"en","note":"00293","page":"48-58","source":"CrossRef","title":"The effects of information overload on consumers’ subjective state towards buying decision in the internet shopping environment","URL":"http://linkinghub.elsevier.com/retrieve/pii/S1567422308000367","volume":"8","author":[{"family":"Chen","given":"Yu-Chen"},{"family":"Shang","given":"Rong-An"},{"family":"Kao","given":"Chen-Yu"}],"accessed":{"date-parts":[["2017",10,14]]},"issued":{"date-parts":[["2009",1]]},"citation-key":"chen2009"}},{"id":1938,"uris":["http://zotero.org/users/2644296/items/TN4DJZWD"],"itemData":{"id":1938,"type":"article-journal","abstract":"Based on literature from the domains of organization science, marketing, accounting, and management information systems, this review article examines the theoretical basis of the information overload discourse and presents an overview of the main definitions, situations, causes, effects, and countermeasures. It analyzes the contributions from the last 30 years to consolidate the existing research in a conceptual framework and to identify future research directions.","container-title":"The Information Society","DOI":"10.1080/01972240490507974","ISSN":"0197-2243, 1087-6537","issue":"5","language":"en","note":"00000","page":"325-344","source":"CrossRef","title":"The concept of information overload: A review of literature from organization science, accounting, marketing, MIS, and related disciplines","title-short":"The Concept of Information Overload","URL":"http://www.tandfonline.com/doi/abs/10.1080/01972240490507974","volume":"20","author":[{"family":"Eppler","given":"Martin J."},{"family":"Mengis","given":"Jeanne"}],"accessed":{"date-parts":[["2017",11,2]]},"issued":{"date-parts":[["2004",11]]},"citation-key":"eppler2004"}}],"schema":"https://github.com/citation-style-language/schema/raw/master/csl-citation.json"} </w:instrText>
      </w:r>
      <w:r w:rsidR="00632C6B" w:rsidRPr="00092DDA">
        <w:fldChar w:fldCharType="separate"/>
      </w:r>
      <w:r w:rsidR="00EC2023" w:rsidRPr="00EC2023">
        <w:rPr>
          <w:rFonts w:ascii="Times New Roman" w:hAnsi="Times New Roman" w:cs="Times New Roman"/>
        </w:rPr>
        <w:t>[@chen2009; @eppler2004]</w:t>
      </w:r>
      <w:r w:rsidR="00632C6B" w:rsidRPr="00092DDA">
        <w:fldChar w:fldCharType="end"/>
      </w:r>
      <w:r w:rsidR="00632C6B" w:rsidRPr="00092DDA">
        <w:t xml:space="preserve">. </w:t>
      </w:r>
    </w:p>
    <w:p w14:paraId="2C891568" w14:textId="420341A9" w:rsidR="00193C83" w:rsidRDefault="00193C83" w:rsidP="00EC2023">
      <w:pPr>
        <w:pStyle w:val="ListParagraph"/>
        <w:numPr>
          <w:ilvl w:val="0"/>
          <w:numId w:val="7"/>
        </w:numPr>
      </w:pPr>
      <w:r>
        <w:t>Although u</w:t>
      </w:r>
      <w:r w:rsidRPr="00092DDA">
        <w:t xml:space="preserve">nderstanding </w:t>
      </w:r>
      <w:r>
        <w:t xml:space="preserve">cognitive ability and </w:t>
      </w:r>
      <w:r w:rsidRPr="00092DDA">
        <w:t xml:space="preserve">needs may </w:t>
      </w:r>
      <w:r>
        <w:t xml:space="preserve">provide </w:t>
      </w:r>
      <w:r w:rsidRPr="00092DDA">
        <w:t>insight into information behavior</w:t>
      </w:r>
      <w:r>
        <w:t xml:space="preserve">, research into this relationship has not been </w:t>
      </w:r>
      <w:r w:rsidRPr="00092DDA">
        <w:t xml:space="preserve">thoroughly </w:t>
      </w:r>
      <w:r>
        <w:t>explored</w:t>
      </w:r>
      <w:r w:rsidRPr="00092DDA">
        <w:t xml:space="preserve"> </w:t>
      </w:r>
      <w:r w:rsidRPr="00092DDA">
        <w:fldChar w:fldCharType="begin"/>
      </w:r>
      <w:r w:rsidR="00EC2023">
        <w:instrText xml:space="preserve"> ADDIN ZOTERO_ITEM CSL_CITATION {"citationID":"kE3MEo2H","properties":{"formattedCitation":"[@wilson2010; @wilson2000]","plainCitation":"[@wilson2010; @wilson2000]","noteIndex":0},"citationItems":[{"id":2399,"uris":["http://zotero.org/users/2644296/items/JZAUP256"],"itemData":{"id":2399,"type":"article-journal","abstract":"This paper provides a history and overview of the field of human information behavior, including recent advances in the field and multidisciplinary perspectives.","container-title":"Informing science","DOI":"10.28945/576","ISSN":"1547-9684, 1521-4672","issue":"2","note":"00000","page":"49–56","source":"Google Scholar","title":"Human information behavior","URL":"http://210.48.147.73/silibus/human.pdf","volume":"3","author":[{"family":"Wilson","given":"T.D."}],"accessed":{"date-parts":[["2016",4,15]]},"issued":{"date-parts":[["2000"]]},"citation-key":"wilson2000"},"label":"page"},{"id":2398,"uris":["http://zotero.org/users/2644296/items/J4JMHKL5"],"itemData":{"id":2398,"type":"article-journal","container-title":"Bulletin of the American Society for Information Science and Technology","DOI":"10.1002/bult.2010.1720360308","issue":"3","note":"tex.publisher: Wiley Subscription Services, Inc., A Wiley Company Hoboken\n00000","page":"27–34","source":"Google Scholar","title":"Fifty years of information behavior research","volume":"36","author":[{"family":"Wilson","given":"T.D."}],"issued":{"date-parts":[["2010"]]},"citation-key":"wilson2010"},"label":"page"}],"schema":"https://github.com/citation-style-language/schema/raw/master/csl-citation.json"} </w:instrText>
      </w:r>
      <w:r w:rsidRPr="00092DDA">
        <w:fldChar w:fldCharType="separate"/>
      </w:r>
      <w:r w:rsidR="00EC2023" w:rsidRPr="00EC2023">
        <w:rPr>
          <w:rFonts w:ascii="Times New Roman" w:hAnsi="Times New Roman" w:cs="Times New Roman"/>
        </w:rPr>
        <w:t>[@wilson2010; @wilson2000]</w:t>
      </w:r>
      <w:r w:rsidRPr="00092DDA">
        <w:fldChar w:fldCharType="end"/>
      </w:r>
      <w:r>
        <w:t>.</w:t>
      </w:r>
    </w:p>
    <w:p w14:paraId="24778A7B" w14:textId="6A1A8389" w:rsidR="00726E79" w:rsidRPr="00EF4AE2" w:rsidRDefault="006B6675" w:rsidP="00274630">
      <w:pPr>
        <w:pStyle w:val="ListParagraph"/>
        <w:rPr>
          <w:b/>
          <w:bCs/>
        </w:rPr>
      </w:pPr>
      <w:r w:rsidRPr="00EF4AE2">
        <w:rPr>
          <w:b/>
          <w:bCs/>
        </w:rPr>
        <w:t xml:space="preserve">While both IBT and UET are necessary for constructing the conceptual model, neither alone is sufficient. </w:t>
      </w:r>
      <w:r w:rsidR="00990183">
        <w:rPr>
          <w:b/>
          <w:bCs/>
        </w:rPr>
        <w:t>The t</w:t>
      </w:r>
      <w:r w:rsidR="00B05D0C" w:rsidRPr="00EF4AE2">
        <w:rPr>
          <w:b/>
          <w:bCs/>
        </w:rPr>
        <w:t>able</w:t>
      </w:r>
      <w:r w:rsidR="00990183">
        <w:rPr>
          <w:b/>
          <w:bCs/>
        </w:rPr>
        <w:t xml:space="preserve"> below</w:t>
      </w:r>
      <w:r w:rsidR="00726E79" w:rsidRPr="00EF4AE2">
        <w:rPr>
          <w:b/>
          <w:bCs/>
        </w:rPr>
        <w:t xml:space="preserve"> </w:t>
      </w:r>
      <w:bookmarkStart w:id="44" w:name="_Hlk105265824"/>
      <w:r w:rsidRPr="00EF4AE2">
        <w:rPr>
          <w:b/>
          <w:bCs/>
        </w:rPr>
        <w:t xml:space="preserve">shows how each </w:t>
      </w:r>
      <w:r w:rsidR="002660DA" w:rsidRPr="00EF4AE2">
        <w:rPr>
          <w:b/>
          <w:bCs/>
        </w:rPr>
        <w:t>complements</w:t>
      </w:r>
      <w:r w:rsidRPr="00EF4AE2">
        <w:rPr>
          <w:b/>
          <w:bCs/>
        </w:rPr>
        <w:t xml:space="preserve"> the other to provide a fulsome </w:t>
      </w:r>
      <w:r w:rsidR="002660DA" w:rsidRPr="00EF4AE2">
        <w:rPr>
          <w:b/>
          <w:bCs/>
        </w:rPr>
        <w:t>basis for</w:t>
      </w:r>
      <w:r w:rsidRPr="00EF4AE2">
        <w:rPr>
          <w:b/>
          <w:bCs/>
        </w:rPr>
        <w:t xml:space="preserve"> the model</w:t>
      </w:r>
      <w:proofErr w:type="gramStart"/>
      <w:r w:rsidRPr="00EF4AE2">
        <w:rPr>
          <w:b/>
          <w:bCs/>
        </w:rPr>
        <w:t xml:space="preserve">. </w:t>
      </w:r>
      <w:bookmarkEnd w:id="44"/>
      <w:r w:rsidR="00726E79" w:rsidRPr="00EF4AE2">
        <w:rPr>
          <w:b/>
          <w:bCs/>
        </w:rPr>
        <w:t xml:space="preserve"> </w:t>
      </w:r>
      <w:proofErr w:type="gramEnd"/>
    </w:p>
    <w:p w14:paraId="2C52B2A8" w14:textId="00F734EB" w:rsidR="00726E79" w:rsidRDefault="00726E79" w:rsidP="00726E79">
      <w:pPr>
        <w:pStyle w:val="Caption"/>
        <w:keepNext/>
      </w:pPr>
      <w:r>
        <w:lastRenderedPageBreak/>
        <w:t xml:space="preserve">Table </w:t>
      </w:r>
      <w:fldSimple w:instr=" SEQ Table \* ARABIC ">
        <w:r w:rsidR="00652B35">
          <w:rPr>
            <w:noProof/>
          </w:rPr>
          <w:t>4</w:t>
        </w:r>
      </w:fldSimple>
      <w:r>
        <w:t xml:space="preserve">. </w:t>
      </w:r>
      <w:r w:rsidR="00156F6C">
        <w:t xml:space="preserve">Information of Behavior Theory </w:t>
      </w:r>
      <w:r w:rsidR="00193C83">
        <w:t xml:space="preserve">and </w:t>
      </w:r>
      <w:r w:rsidR="00B074D7">
        <w:t xml:space="preserve">User </w:t>
      </w:r>
      <w:r w:rsidR="00193C83">
        <w:t>Engagement Theory</w:t>
      </w:r>
    </w:p>
    <w:tbl>
      <w:tblPr>
        <w:tblStyle w:val="PlainTable2"/>
        <w:tblW w:w="9270" w:type="dxa"/>
        <w:tblLook w:val="04A0" w:firstRow="1" w:lastRow="0" w:firstColumn="1" w:lastColumn="0" w:noHBand="0" w:noVBand="1"/>
      </w:tblPr>
      <w:tblGrid>
        <w:gridCol w:w="2060"/>
        <w:gridCol w:w="3160"/>
        <w:gridCol w:w="4050"/>
      </w:tblGrid>
      <w:tr w:rsidR="00EF3B22" w:rsidRPr="00092DDA" w14:paraId="205554AA" w14:textId="77777777" w:rsidTr="00EF3B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tcPr>
          <w:p w14:paraId="6E752FCC"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pPr>
          </w:p>
        </w:tc>
        <w:tc>
          <w:tcPr>
            <w:tcW w:w="3160" w:type="dxa"/>
          </w:tcPr>
          <w:p w14:paraId="20B79547"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sz w:val="28"/>
                <w:szCs w:val="28"/>
              </w:rPr>
            </w:pPr>
            <w:r w:rsidRPr="00092DDA">
              <w:rPr>
                <w:sz w:val="28"/>
                <w:szCs w:val="28"/>
              </w:rPr>
              <w:t>Information Behavior Theory</w:t>
            </w:r>
          </w:p>
        </w:tc>
        <w:tc>
          <w:tcPr>
            <w:tcW w:w="4050" w:type="dxa"/>
          </w:tcPr>
          <w:p w14:paraId="3DE69B7C" w14:textId="73A00A1E" w:rsidR="00EF3B22" w:rsidRPr="00092DDA" w:rsidRDefault="00B074D7"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 xml:space="preserve">User </w:t>
            </w:r>
            <w:r w:rsidR="00EF3B22" w:rsidRPr="00092DDA">
              <w:rPr>
                <w:sz w:val="28"/>
                <w:szCs w:val="28"/>
              </w:rPr>
              <w:t>Engagement Theory</w:t>
            </w:r>
          </w:p>
        </w:tc>
      </w:tr>
      <w:tr w:rsidR="00EF3B22" w:rsidRPr="00092DDA" w14:paraId="0B3CCFEE" w14:textId="77777777" w:rsidTr="00EF3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tcPr>
          <w:p w14:paraId="049DBC41"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Focus</w:t>
            </w:r>
          </w:p>
        </w:tc>
        <w:tc>
          <w:tcPr>
            <w:tcW w:w="3160" w:type="dxa"/>
          </w:tcPr>
          <w:p w14:paraId="324BA975"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Task</w:t>
            </w:r>
          </w:p>
        </w:tc>
        <w:tc>
          <w:tcPr>
            <w:tcW w:w="4050" w:type="dxa"/>
          </w:tcPr>
          <w:p w14:paraId="1BB0CEEA"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User</w:t>
            </w:r>
          </w:p>
        </w:tc>
      </w:tr>
      <w:tr w:rsidR="00EF3B22" w:rsidRPr="00092DDA" w14:paraId="0E23E8DD" w14:textId="77777777" w:rsidTr="00EF3B22">
        <w:tc>
          <w:tcPr>
            <w:cnfStyle w:val="001000000000" w:firstRow="0" w:lastRow="0" w:firstColumn="1" w:lastColumn="0" w:oddVBand="0" w:evenVBand="0" w:oddHBand="0" w:evenHBand="0" w:firstRowFirstColumn="0" w:firstRowLastColumn="0" w:lastRowFirstColumn="0" w:lastRowLastColumn="0"/>
            <w:tcW w:w="2060" w:type="dxa"/>
          </w:tcPr>
          <w:p w14:paraId="370184CD" w14:textId="2823ABCD" w:rsidR="00EF3B22" w:rsidRPr="00092DDA" w:rsidRDefault="00193C83"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pPr>
            <w:r>
              <w:t>U</w:t>
            </w:r>
            <w:r w:rsidR="00EF3B22" w:rsidRPr="00092DDA">
              <w:t>ser</w:t>
            </w:r>
          </w:p>
        </w:tc>
        <w:tc>
          <w:tcPr>
            <w:tcW w:w="3160" w:type="dxa"/>
          </w:tcPr>
          <w:p w14:paraId="50506DCF"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sidRPr="00092DDA">
              <w:t>Information needs</w:t>
            </w:r>
          </w:p>
        </w:tc>
        <w:tc>
          <w:tcPr>
            <w:tcW w:w="4050" w:type="dxa"/>
          </w:tcPr>
          <w:p w14:paraId="38918706"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sidRPr="00092DDA">
              <w:t>Perceptions and experience</w:t>
            </w:r>
          </w:p>
        </w:tc>
      </w:tr>
      <w:tr w:rsidR="00EF3B22" w:rsidRPr="00092DDA" w14:paraId="71C3580F" w14:textId="77777777" w:rsidTr="00EF3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tcPr>
          <w:p w14:paraId="12A90C5A" w14:textId="5D0D5BEF" w:rsidR="00EF3B22" w:rsidRPr="00092DDA" w:rsidRDefault="00193C83"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pPr>
            <w:r>
              <w:t>I</w:t>
            </w:r>
            <w:r w:rsidR="00EF3B22" w:rsidRPr="00092DDA">
              <w:t>nformation attributes</w:t>
            </w:r>
          </w:p>
        </w:tc>
        <w:tc>
          <w:tcPr>
            <w:tcW w:w="3160" w:type="dxa"/>
          </w:tcPr>
          <w:p w14:paraId="7A4B96A8"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Functionality and usability</w:t>
            </w:r>
          </w:p>
        </w:tc>
        <w:tc>
          <w:tcPr>
            <w:tcW w:w="4050" w:type="dxa"/>
          </w:tcPr>
          <w:p w14:paraId="252EF497" w14:textId="3E0A298E" w:rsidR="00EF3B22" w:rsidRPr="00092DDA" w:rsidRDefault="00B05D0C" w:rsidP="002B5A32">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t>A</w:t>
            </w:r>
            <w:r w:rsidR="00EF3B22" w:rsidRPr="00092DDA">
              <w:t>esthetic appeal</w:t>
            </w:r>
            <w:r w:rsidR="002B5A32">
              <w:t>, p</w:t>
            </w:r>
            <w:r w:rsidR="00EF3B22" w:rsidRPr="00092DDA">
              <w:t>erceived usability</w:t>
            </w:r>
            <w:r w:rsidR="002B5A32">
              <w:t xml:space="preserve">, </w:t>
            </w:r>
            <w:r w:rsidR="00EF3B22" w:rsidRPr="00092DDA">
              <w:t>reward</w:t>
            </w:r>
            <w:r w:rsidR="002B5A32">
              <w:t xml:space="preserve">, </w:t>
            </w:r>
            <w:r w:rsidR="00EF3B22" w:rsidRPr="00092DDA">
              <w:t>focused attention</w:t>
            </w:r>
          </w:p>
        </w:tc>
      </w:tr>
      <w:tr w:rsidR="00EF3B22" w:rsidRPr="00092DDA" w14:paraId="287CC2E8" w14:textId="77777777" w:rsidTr="00EF3B22">
        <w:tc>
          <w:tcPr>
            <w:cnfStyle w:val="001000000000" w:firstRow="0" w:lastRow="0" w:firstColumn="1" w:lastColumn="0" w:oddVBand="0" w:evenVBand="0" w:oddHBand="0" w:evenHBand="0" w:firstRowFirstColumn="0" w:firstRowLastColumn="0" w:lastRowFirstColumn="0" w:lastRowLastColumn="0"/>
            <w:tcW w:w="2060" w:type="dxa"/>
          </w:tcPr>
          <w:p w14:paraId="6E163819"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Process</w:t>
            </w:r>
          </w:p>
        </w:tc>
        <w:tc>
          <w:tcPr>
            <w:tcW w:w="3160" w:type="dxa"/>
          </w:tcPr>
          <w:p w14:paraId="0A9EE54A" w14:textId="1CF68C37" w:rsidR="00EF3B22" w:rsidRPr="00092DDA" w:rsidRDefault="00EF3B22" w:rsidP="0077785F">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sidRPr="00092DDA">
              <w:t>Information needs, seeking</w:t>
            </w:r>
            <w:r w:rsidR="0077785F">
              <w:t xml:space="preserve">, </w:t>
            </w:r>
            <w:r w:rsidRPr="00092DDA">
              <w:t xml:space="preserve">searching, </w:t>
            </w:r>
            <w:r w:rsidR="0077785F">
              <w:t>and</w:t>
            </w:r>
            <w:r w:rsidRPr="00092DDA">
              <w:t xml:space="preserve"> use</w:t>
            </w:r>
            <w:r w:rsidR="0077785F">
              <w:t>; a</w:t>
            </w:r>
            <w:r w:rsidR="0077785F" w:rsidRPr="00092DDA">
              <w:t>ctivating mechanisms</w:t>
            </w:r>
          </w:p>
        </w:tc>
        <w:tc>
          <w:tcPr>
            <w:tcW w:w="4050" w:type="dxa"/>
          </w:tcPr>
          <w:p w14:paraId="0CCEF4D8" w14:textId="6080B3AF" w:rsidR="00EF3B22" w:rsidRPr="00092DDA" w:rsidRDefault="002B5A3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Pr>
                <w:rFonts w:eastAsia="Times New Roman"/>
              </w:rPr>
              <w:t>P</w:t>
            </w:r>
            <w:r w:rsidR="00EF3B22" w:rsidRPr="00092DDA">
              <w:rPr>
                <w:rFonts w:eastAsia="Times New Roman"/>
              </w:rPr>
              <w:t>oint of engagement</w:t>
            </w:r>
            <w:r>
              <w:rPr>
                <w:rFonts w:eastAsia="Times New Roman"/>
              </w:rPr>
              <w:t>,</w:t>
            </w:r>
            <w:r w:rsidR="00EF3B22" w:rsidRPr="00092DDA">
              <w:rPr>
                <w:rFonts w:eastAsia="Times New Roman"/>
              </w:rPr>
              <w:t xml:space="preserve"> sustained engagement, disengagement</w:t>
            </w:r>
            <w:r w:rsidR="00F64977">
              <w:rPr>
                <w:rFonts w:eastAsia="Times New Roman"/>
              </w:rPr>
              <w:t>,</w:t>
            </w:r>
            <w:r w:rsidR="00EF3B22" w:rsidRPr="00092DDA">
              <w:rPr>
                <w:rFonts w:eastAsia="Times New Roman"/>
              </w:rPr>
              <w:t xml:space="preserve"> and potential re-engagement</w:t>
            </w:r>
          </w:p>
        </w:tc>
      </w:tr>
      <w:tr w:rsidR="00EF3B22" w:rsidRPr="00092DDA" w14:paraId="7082E6AF" w14:textId="77777777" w:rsidTr="00EF3B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tcPr>
          <w:p w14:paraId="554E1772" w14:textId="77777777" w:rsidR="00EF3B22" w:rsidRPr="00092DDA" w:rsidRDefault="00EF3B2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Outcome</w:t>
            </w:r>
          </w:p>
        </w:tc>
        <w:tc>
          <w:tcPr>
            <w:tcW w:w="3160" w:type="dxa"/>
          </w:tcPr>
          <w:p w14:paraId="2FE65019" w14:textId="4A77FBA0" w:rsidR="00EF3B22" w:rsidRPr="00092DDA" w:rsidRDefault="00990183"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Retrieval</w:t>
            </w:r>
            <w:r>
              <w:t xml:space="preserve">, </w:t>
            </w:r>
            <w:r w:rsidRPr="00092DDA">
              <w:t>retention</w:t>
            </w:r>
            <w:r w:rsidR="0077785F">
              <w:t xml:space="preserve">, </w:t>
            </w:r>
            <w:r w:rsidR="00EF3B22" w:rsidRPr="00092DDA">
              <w:t>adoption</w:t>
            </w:r>
            <w:r w:rsidR="0077785F">
              <w:t>, and use of information</w:t>
            </w:r>
          </w:p>
        </w:tc>
        <w:tc>
          <w:tcPr>
            <w:tcW w:w="4050" w:type="dxa"/>
          </w:tcPr>
          <w:p w14:paraId="319BA733" w14:textId="1AB821AF" w:rsidR="00EF3B22" w:rsidRPr="00092DDA" w:rsidRDefault="002B5A32" w:rsidP="006C0BB1">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t>E</w:t>
            </w:r>
            <w:r w:rsidR="00EF3B22" w:rsidRPr="00092DDA">
              <w:t xml:space="preserve">xperience </w:t>
            </w:r>
            <w:r>
              <w:t>and</w:t>
            </w:r>
            <w:r w:rsidR="00EF3B22" w:rsidRPr="00092DDA">
              <w:t xml:space="preserve"> evaluation</w:t>
            </w:r>
          </w:p>
        </w:tc>
      </w:tr>
    </w:tbl>
    <w:p w14:paraId="6EA6B43B" w14:textId="77777777" w:rsidR="00EF3B22" w:rsidRPr="00092DDA" w:rsidRDefault="00EF3B22" w:rsidP="00EF3B22"/>
    <w:p w14:paraId="1125E8DB" w14:textId="77777777" w:rsidR="006568A2" w:rsidRDefault="006568A2" w:rsidP="006568A2">
      <w:pPr>
        <w:pStyle w:val="Heading2"/>
      </w:pPr>
      <w:bookmarkStart w:id="45" w:name="_Toc114161224"/>
      <w:bookmarkStart w:id="46" w:name="_Toc114161248"/>
      <w:r>
        <w:t>Theoretical underpinning</w:t>
      </w:r>
      <w:bookmarkEnd w:id="46"/>
    </w:p>
    <w:p w14:paraId="7662E41C" w14:textId="77777777" w:rsidR="006568A2" w:rsidRPr="00092DDA" w:rsidRDefault="006568A2" w:rsidP="006568A2">
      <w:pPr>
        <w:pStyle w:val="Heading3"/>
      </w:pPr>
      <w:bookmarkStart w:id="47" w:name="_Cumulative_Prospect_Theory"/>
      <w:bookmarkStart w:id="48" w:name="_Toc114161249"/>
      <w:bookmarkEnd w:id="47"/>
      <w:r w:rsidRPr="00092DDA">
        <w:t>Cumulative Prospect Theory</w:t>
      </w:r>
      <w:bookmarkEnd w:id="48"/>
    </w:p>
    <w:p w14:paraId="4AD5FC1C" w14:textId="0D6C876B" w:rsidR="006568A2" w:rsidRDefault="006568A2" w:rsidP="00EC2023">
      <w:r w:rsidRPr="00092DDA">
        <w:t xml:space="preserve">Cumulative Prospect Theory (CPT) </w:t>
      </w:r>
      <w:r>
        <w:t>was used as the theoretical framework for this study</w:t>
      </w:r>
      <w:r w:rsidRPr="00092DDA">
        <w:t xml:space="preserve"> </w:t>
      </w:r>
      <w:r w:rsidRPr="00092DDA">
        <w:fldChar w:fldCharType="begin"/>
      </w:r>
      <w:r w:rsidR="00EC2023">
        <w:instrText xml:space="preserve"> ADDIN ZOTERO_ITEM CSL_CITATION {"citationID":"YBxqoIuq","properties":{"formattedCitation":"[@kahneman1979; @tversky1992; @tversky1974; @tversky1981]","plainCitation":"[@kahneman1979; @tversky1992; @tversky1974; @tversky1981]","noteIndex":0},"citationItems":[{"id":1968,"uris":["http://zotero.org/users/2644296/items/RG6MHBDG"],"itemData":{"id":1968,"type":"article-journal","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 abilities. Overweighting of low probabilities may contribute to the attractiveness of both insurance and gambling.","container-title":"Econometrica","ISSN":"00129682","issue":"2","note":"00000","page":"263-292","title":"Prospect Theory: An Analysis of Decision under Risk","volume":"47","author":[{"family":"Kahneman","given":"Daniel"},{"family":"Tversky","given":"Amos"}],"issued":{"date-parts":[["1979"]]},"citation-key":"kahneman1979"}},{"id":1967,"uris":["http://zotero.org/users/2644296/items/TWDSEFY2"],"itemData":{"id":1967,"type":"article-journal","container-title":"science","issue":"4157","note":"00000","page":"1124–1131","source":"Google Scholar","title":"Judgment under uncertainty: Heuristics and biases","title-short":"Judgment under uncertainty","volume":"185","author":[{"family":"Tversky","given":"Amos"},{"family":"Kahneman","given":"Daniel"}],"issued":{"date-parts":[["1974"]]},"citation-key":"tversky1974"}},{"id":1966,"uris":["http://zotero.org/users/2644296/items/SYUJHTUK"],"itemData":{"id":1966,"type":"article-journal","abstract":"The psychological principles that govern the perception of decision prob- lems and the evaluation of probabilities and outcomes produce predictable shifts of preference when the same problem is framed in different ways. Reversals of prefer- ence are demonstrated in choices regarding monetary outcomes, both hypothetical and real, and in questions pertaining to the loss of human lives. The effects of frames on preferences are compared to the effects of perspectives on perceptual appear- ance. The dependence of preferences on the formulation of decision problems is a significant concern for the theory of rational choice","collection-title":"NATO ASI Series","container-title":"Science","DOI":"10.1007/978-3-642-70634-9_6","ISSN":"0036-8075","issue":"4481","language":"en","note":"00000","page":"453-458","source":"link-springer-com.libproxy.albany.edu","title":"The Framing of Decisions and the Psychology of Choice","URL":"https://link.springer.com/chapter/10.1007/978-3-642-70634-9_6","volume":"211","author":[{"family":"Tversky","given":"Amos"},{"family":"Kahneman","given":"Daniel"}],"accessed":{"date-parts":[["2017",10,30]]},"issued":{"date-parts":[["1981"]]},"citation-key":"tversky1981"}},{"id":1973,"uris":["http://zotero.org/users/2644296/items/AAQRKZGV"],"itemData":{"id":1973,"type":"article-journal","container-title":"Journal of Risk and uncertainty","issue":"4","note":"00000","page":"297–323","source":"Google Scholar","title":"Advances in prospect theory: Cumulative representation of uncertainty","title-short":"Advances in prospect theory","volume":"5","author":[{"family":"Tversky","given":"Amos"},{"family":"Kahneman","given":"Daniel"}],"issued":{"date-parts":[["1992"]]},"citation-key":"tversky1992"}}],"schema":"https://github.com/citation-style-language/schema/raw/master/csl-citation.json"} </w:instrText>
      </w:r>
      <w:r w:rsidRPr="00092DDA">
        <w:fldChar w:fldCharType="separate"/>
      </w:r>
      <w:r w:rsidR="00EC2023" w:rsidRPr="00EC2023">
        <w:rPr>
          <w:rFonts w:ascii="Times New Roman" w:hAnsi="Times New Roman" w:cs="Times New Roman"/>
        </w:rPr>
        <w:t>[@kahneman1979; @tversky1992; @tversky1974; @tversky1981]</w:t>
      </w:r>
      <w:r w:rsidRPr="00092DDA">
        <w:fldChar w:fldCharType="end"/>
      </w:r>
      <w:r w:rsidRPr="00092DDA">
        <w:t xml:space="preserve">. </w:t>
      </w:r>
      <w:r>
        <w:t>Originally developed in the field of behavioral economics, CPT</w:t>
      </w:r>
      <w:r w:rsidRPr="00092DDA">
        <w:t xml:space="preserve"> </w:t>
      </w:r>
      <w:r>
        <w:t>addresses users’</w:t>
      </w:r>
      <w:r w:rsidRPr="00092DDA">
        <w:t xml:space="preserve"> affective and behavioral information needs by focusing on information processing and the importance of information context</w:t>
      </w:r>
      <w:r>
        <w:t>. According to CPT, o</w:t>
      </w:r>
      <w:r w:rsidRPr="00092DDA">
        <w:t xml:space="preserve">ne of the </w:t>
      </w:r>
      <w:r>
        <w:t>greatest</w:t>
      </w:r>
      <w:r w:rsidRPr="00092DDA">
        <w:t xml:space="preserve"> challenges in understanding human behavior and decision-making is that </w:t>
      </w:r>
      <w:r>
        <w:t>much</w:t>
      </w:r>
      <w:r w:rsidRPr="00092DDA">
        <w:t xml:space="preserve"> occurs at </w:t>
      </w:r>
      <w:r w:rsidRPr="00092DDA">
        <w:rPr>
          <w:cs/>
        </w:rPr>
        <w:t>‎</w:t>
      </w:r>
      <w:r w:rsidRPr="00092DDA">
        <w:t xml:space="preserve">a subconscious level. </w:t>
      </w:r>
      <w:r>
        <w:t>Gaining understanding of</w:t>
      </w:r>
      <w:r w:rsidRPr="00092DDA">
        <w:t xml:space="preserve"> embodied cognition </w:t>
      </w:r>
      <w:r>
        <w:t xml:space="preserve">thus </w:t>
      </w:r>
      <w:r w:rsidRPr="00092DDA">
        <w:t xml:space="preserve">offers a powerful and effective way to </w:t>
      </w:r>
      <w:r w:rsidRPr="00092DDA">
        <w:rPr>
          <w:cs/>
        </w:rPr>
        <w:t>‎</w:t>
      </w:r>
      <w:r w:rsidRPr="00092DDA">
        <w:t xml:space="preserve">better understand the </w:t>
      </w:r>
      <w:r>
        <w:t xml:space="preserve">hidden </w:t>
      </w:r>
      <w:r w:rsidRPr="00092DDA">
        <w:t>drivers behind human judgment and decision</w:t>
      </w:r>
      <w:r>
        <w:t>-</w:t>
      </w:r>
      <w:r w:rsidRPr="00092DDA">
        <w:t>making</w:t>
      </w:r>
      <w:r>
        <w:t xml:space="preserve">. </w:t>
      </w:r>
    </w:p>
    <w:p w14:paraId="0E35946B" w14:textId="7A6C6069" w:rsidR="006568A2" w:rsidRDefault="006568A2" w:rsidP="00EC2023">
      <w:r>
        <w:t>Considering</w:t>
      </w:r>
      <w:r w:rsidRPr="00092DDA">
        <w:t xml:space="preserve"> users’ abilities and limitations, such as cognitive load, when making choices and decisions under terms of risk and </w:t>
      </w:r>
      <w:r w:rsidRPr="00092DDA">
        <w:rPr>
          <w:cs/>
        </w:rPr>
        <w:t>‎</w:t>
      </w:r>
      <w:r w:rsidRPr="00092DDA">
        <w:t>uncertainty</w:t>
      </w:r>
      <w:r>
        <w:t xml:space="preserve">, </w:t>
      </w:r>
      <w:r w:rsidRPr="00092DDA">
        <w:t xml:space="preserve">CPT </w:t>
      </w:r>
      <w:r>
        <w:t xml:space="preserve">recognizes </w:t>
      </w:r>
      <w:r w:rsidRPr="00092DDA">
        <w:t>two phases in the choice process</w:t>
      </w:r>
      <w:r>
        <w:t>,</w:t>
      </w:r>
      <w:r w:rsidRPr="00092DDA">
        <w:t xml:space="preserve"> </w:t>
      </w:r>
      <w:r w:rsidRPr="001A644D">
        <w:rPr>
          <w:i/>
          <w:iCs/>
        </w:rPr>
        <w:t xml:space="preserve">framing </w:t>
      </w:r>
      <w:r w:rsidRPr="00D418E9">
        <w:t xml:space="preserve">and </w:t>
      </w:r>
      <w:r w:rsidRPr="001A644D">
        <w:rPr>
          <w:i/>
          <w:iCs/>
        </w:rPr>
        <w:t>valuation</w:t>
      </w:r>
      <w:r w:rsidRPr="00092DDA">
        <w:t xml:space="preserve">. </w:t>
      </w:r>
      <w:r w:rsidRPr="00092DDA">
        <w:rPr>
          <w:cs/>
        </w:rPr>
        <w:t>‎</w:t>
      </w:r>
      <w:r w:rsidRPr="00092DDA">
        <w:t xml:space="preserve">In the </w:t>
      </w:r>
      <w:r w:rsidRPr="00092DDA">
        <w:rPr>
          <w:cs/>
        </w:rPr>
        <w:t>‎</w:t>
      </w:r>
      <w:r w:rsidRPr="00092DDA">
        <w:t>framing phase, decision</w:t>
      </w:r>
      <w:r>
        <w:t>-</w:t>
      </w:r>
      <w:r w:rsidRPr="00092DDA">
        <w:t>maker</w:t>
      </w:r>
      <w:r>
        <w:t>s</w:t>
      </w:r>
      <w:r w:rsidRPr="00092DDA">
        <w:t xml:space="preserve"> construct a representation of the </w:t>
      </w:r>
      <w:r w:rsidRPr="00092DDA">
        <w:lastRenderedPageBreak/>
        <w:t xml:space="preserve">acts, </w:t>
      </w:r>
      <w:r w:rsidRPr="00092DDA">
        <w:rPr>
          <w:cs/>
        </w:rPr>
        <w:t>‎</w:t>
      </w:r>
      <w:r w:rsidRPr="00092DDA">
        <w:t xml:space="preserve">contingencies, and </w:t>
      </w:r>
      <w:r w:rsidRPr="00092DDA">
        <w:rPr>
          <w:cs/>
        </w:rPr>
        <w:t>‎</w:t>
      </w:r>
      <w:r w:rsidRPr="00092DDA">
        <w:t xml:space="preserve">outcomes relevant </w:t>
      </w:r>
      <w:r>
        <w:t xml:space="preserve">to a </w:t>
      </w:r>
      <w:r w:rsidRPr="00092DDA">
        <w:t>decision</w:t>
      </w:r>
      <w:r>
        <w:t>, while in</w:t>
      </w:r>
      <w:r w:rsidRPr="00092DDA">
        <w:t xml:space="preserve"> the valuation phase</w:t>
      </w:r>
      <w:r>
        <w:t xml:space="preserve"> they</w:t>
      </w:r>
      <w:r w:rsidRPr="00092DDA">
        <w:t xml:space="preserve"> </w:t>
      </w:r>
      <w:r w:rsidRPr="00092DDA">
        <w:rPr>
          <w:cs/>
        </w:rPr>
        <w:t>‎</w:t>
      </w:r>
      <w:r>
        <w:t>estimate the</w:t>
      </w:r>
      <w:r w:rsidRPr="00092DDA">
        <w:t xml:space="preserve"> </w:t>
      </w:r>
      <w:r w:rsidRPr="00092DDA">
        <w:rPr>
          <w:cs/>
        </w:rPr>
        <w:t>‎</w:t>
      </w:r>
      <w:r w:rsidRPr="00092DDA">
        <w:t>value of each prospect and choose accordingly.</w:t>
      </w:r>
      <w:r w:rsidRPr="00092DDA">
        <w:rPr>
          <w:cs/>
        </w:rPr>
        <w:t xml:space="preserve">‎ </w:t>
      </w:r>
      <w:r w:rsidRPr="00092DDA">
        <w:t xml:space="preserve">CPT </w:t>
      </w:r>
      <w:r>
        <w:t>argues</w:t>
      </w:r>
      <w:r w:rsidRPr="00092DDA">
        <w:t xml:space="preserve"> that cognitive processes can be partitioned into two main </w:t>
      </w:r>
      <w:r>
        <w:t>strategies,</w:t>
      </w:r>
      <w:r w:rsidRPr="00092DDA">
        <w:t xml:space="preserve"> traditionally called </w:t>
      </w:r>
      <w:r w:rsidRPr="001A644D">
        <w:rPr>
          <w:i/>
          <w:iCs/>
        </w:rPr>
        <w:t xml:space="preserve">intuition </w:t>
      </w:r>
      <w:r w:rsidRPr="0054745B">
        <w:t xml:space="preserve">and </w:t>
      </w:r>
      <w:r w:rsidRPr="001A644D">
        <w:rPr>
          <w:i/>
          <w:iCs/>
        </w:rPr>
        <w:t>reason</w:t>
      </w:r>
      <w:r>
        <w:t>. These processes result in</w:t>
      </w:r>
      <w:r w:rsidRPr="00092DDA">
        <w:t xml:space="preserve"> two distinct approaches for </w:t>
      </w:r>
      <w:r>
        <w:t xml:space="preserve">decision-making, </w:t>
      </w:r>
      <w:r w:rsidRPr="00092DDA">
        <w:t xml:space="preserve">one that is spontaneous, intuitive, effortless, and </w:t>
      </w:r>
      <w:r>
        <w:t xml:space="preserve">rapid and one </w:t>
      </w:r>
      <w:r w:rsidRPr="00092DDA">
        <w:t>that is deliberate, rule-governed, effortful, and slow</w:t>
      </w:r>
      <w:r>
        <w:t>, respectively. These processes work</w:t>
      </w:r>
      <w:r w:rsidRPr="00092DDA">
        <w:t xml:space="preserve"> </w:t>
      </w:r>
      <w:r>
        <w:t xml:space="preserve">in </w:t>
      </w:r>
      <w:r w:rsidRPr="00092DDA">
        <w:t xml:space="preserve">two fundamentally different ways depending on the context </w:t>
      </w:r>
      <w:r w:rsidRPr="00092DDA">
        <w:fldChar w:fldCharType="begin"/>
      </w:r>
      <w:r w:rsidR="00EC2023">
        <w:instrText xml:space="preserve"> ADDIN ZOTERO_ITEM CSL_CITATION {"citationID":"jLHdQZ3N","properties":{"formattedCitation":"[@kahneman2002a]","plainCitation":"[@kahneman2002a]","noteIndex":0},"citationItems":[{"id":2397,"uris":["http://zotero.org/users/2644296/items/5FGNXK6Q"],"itemData":{"id":2397,"type":"chapter","container-title":"Heuristics and Biases","edition":"1","ISBN":"978-0-521-79260-8","language":"en","note":"00000 \nhttp://web.archive.org/web/20200427073709/https://www.cambridge.org/core/books/heuristics-and-biases/representativeness-revisited-attribute-substitution-in-intuitive-judgment/AAB5D933A3F944CFB5CB02265D376C8F","page":"49-81","publisher":"Cambridge University Press","source":"DOI.org (Crossref)","title":"Representativeness Revisited: Attribute Substitution in Intuitive Judgment","title-short":"Representativeness Revisited","URL":"https://doi.org/10.1017/CBO9780511808098.004","editor":[{"family":"Gilovich","given":"Thomas"},{"family":"Griffin","given":"Dale"},{"family":"Kahneman","given":"Daniel"}],"author":[{"family":"Kahneman","given":"Daniel"},{"family":"Frederick","given":"Shane"}],"accessed":{"date-parts":[["2020",4,27]]},"issued":{"date-parts":[["2002",7,8]]},"citation-key":"kahneman2002a"}}],"schema":"https://github.com/citation-style-language/schema/raw/master/csl-citation.json"} </w:instrText>
      </w:r>
      <w:r w:rsidRPr="00092DDA">
        <w:fldChar w:fldCharType="separate"/>
      </w:r>
      <w:r w:rsidR="00EC2023" w:rsidRPr="00EC2023">
        <w:rPr>
          <w:rFonts w:ascii="Times New Roman" w:hAnsi="Times New Roman" w:cs="Times New Roman"/>
        </w:rPr>
        <w:t>[@kahneman2002a]</w:t>
      </w:r>
      <w:r w:rsidRPr="00092DDA">
        <w:fldChar w:fldCharType="end"/>
      </w:r>
      <w:r>
        <w:t>.</w:t>
      </w:r>
    </w:p>
    <w:p w14:paraId="388B82F8" w14:textId="2D951877" w:rsidR="006568A2" w:rsidRPr="00092DDA" w:rsidRDefault="006568A2" w:rsidP="00EC2023">
      <w:r>
        <w:t>I</w:t>
      </w:r>
      <w:r w:rsidRPr="00092DDA">
        <w:t xml:space="preserve">ntuitive judgment is influenced by </w:t>
      </w:r>
      <w:r w:rsidRPr="001A644D">
        <w:rPr>
          <w:i/>
          <w:iCs/>
        </w:rPr>
        <w:t>heuristics</w:t>
      </w:r>
      <w:r>
        <w:t xml:space="preserve">, </w:t>
      </w:r>
      <w:r w:rsidRPr="00092DDA">
        <w:t xml:space="preserve">simple, efficient rules </w:t>
      </w:r>
      <w:r>
        <w:t>used</w:t>
      </w:r>
      <w:r w:rsidRPr="00092DDA">
        <w:t xml:space="preserve"> to form judgments and make decisions. </w:t>
      </w:r>
      <w:r>
        <w:t>Described as</w:t>
      </w:r>
      <w:r w:rsidRPr="00092DDA">
        <w:t xml:space="preserve"> </w:t>
      </w:r>
      <w:r w:rsidRPr="00092DDA">
        <w:rPr>
          <w:cs/>
        </w:rPr>
        <w:t>‎‎</w:t>
      </w:r>
      <w:r w:rsidRPr="00092DDA">
        <w:t xml:space="preserve">mental shortcuts that usually involve focusing on one aspect of a complex problem and ignoring </w:t>
      </w:r>
      <w:r w:rsidRPr="00092DDA">
        <w:rPr>
          <w:cs/>
        </w:rPr>
        <w:t>‎</w:t>
      </w:r>
      <w:r w:rsidRPr="00092DDA">
        <w:t>others</w:t>
      </w:r>
      <w:r>
        <w:t>, heuristics</w:t>
      </w:r>
      <w:r w:rsidRPr="00092DDA">
        <w:t xml:space="preserve"> work well under most circumstances</w:t>
      </w:r>
      <w:r>
        <w:t>. Nevertheless, they</w:t>
      </w:r>
      <w:r w:rsidRPr="00092DDA">
        <w:t xml:space="preserve"> can lead to systematic deviations </w:t>
      </w:r>
      <w:r w:rsidRPr="00092DDA">
        <w:rPr>
          <w:cs/>
        </w:rPr>
        <w:t>‎</w:t>
      </w:r>
      <w:r w:rsidRPr="00092DDA">
        <w:t>from logic, probability</w:t>
      </w:r>
      <w:r>
        <w:t>,</w:t>
      </w:r>
      <w:r w:rsidRPr="00092DDA">
        <w:t xml:space="preserve"> or </w:t>
      </w:r>
      <w:r w:rsidRPr="00092DDA">
        <w:rPr>
          <w:cs/>
        </w:rPr>
        <w:t>‎</w:t>
      </w:r>
      <w:r w:rsidRPr="00092DDA">
        <w:t>rational choice theory</w:t>
      </w:r>
      <w:r>
        <w:t xml:space="preserve">, resulting in </w:t>
      </w:r>
      <w:r w:rsidRPr="001A644D">
        <w:rPr>
          <w:i/>
          <w:iCs/>
        </w:rPr>
        <w:t>cognitive biases</w:t>
      </w:r>
      <w:r>
        <w:t>, u</w:t>
      </w:r>
      <w:r w:rsidRPr="00092DDA">
        <w:t xml:space="preserve">nconscious, automatic influences on human </w:t>
      </w:r>
      <w:r w:rsidRPr="00092DDA">
        <w:rPr>
          <w:cs/>
        </w:rPr>
        <w:t>‎</w:t>
      </w:r>
      <w:r w:rsidRPr="00092DDA">
        <w:t xml:space="preserve">judgment and </w:t>
      </w:r>
      <w:r w:rsidRPr="00092DDA">
        <w:rPr>
          <w:cs/>
        </w:rPr>
        <w:t>‎</w:t>
      </w:r>
      <w:r w:rsidRPr="00092DDA">
        <w:t>decision</w:t>
      </w:r>
      <w:r>
        <w:t>-</w:t>
      </w:r>
      <w:r w:rsidRPr="00092DDA">
        <w:t xml:space="preserve">making that </w:t>
      </w:r>
      <w:r w:rsidRPr="00092DDA">
        <w:rPr>
          <w:cs/>
        </w:rPr>
        <w:t>‎</w:t>
      </w:r>
      <w:r w:rsidRPr="00092DDA">
        <w:t xml:space="preserve">reliably produce reasoning </w:t>
      </w:r>
      <w:r w:rsidRPr="00092DDA">
        <w:rPr>
          <w:cs/>
        </w:rPr>
        <w:t>‎</w:t>
      </w:r>
      <w:r w:rsidRPr="00092DDA">
        <w:t>errors</w:t>
      </w:r>
      <w:r w:rsidRPr="00092DDA">
        <w:rPr>
          <w:cs/>
        </w:rPr>
        <w:t>‎</w:t>
      </w:r>
      <w:r w:rsidRPr="00092DDA">
        <w:t xml:space="preserve">  </w:t>
      </w:r>
      <w:r w:rsidRPr="00092DDA">
        <w:fldChar w:fldCharType="begin"/>
      </w:r>
      <w:r w:rsidR="00EC2023">
        <w:instrText xml:space="preserve"> ADDIN ZOTERO_ITEM CSL_CITATION {"citationID":"taetPPgQ","properties":{"formattedCitation":"[@tversky1974]","plainCitation":"[@tversky1974]","noteIndex":0},"citationItems":[{"id":1967,"uris":["http://zotero.org/users/2644296/items/TWDSEFY2"],"itemData":{"id":1967,"type":"article-journal","container-title":"science","issue":"4157","note":"00000","page":"1124–1131","source":"Google Scholar","title":"Judgment under uncertainty: Heuristics and biases","title-short":"Judgment under uncertainty","volume":"185","author":[{"family":"Tversky","given":"Amos"},{"family":"Kahneman","given":"Daniel"}],"issued":{"date-parts":[["1974"]]},"citation-key":"tversky1974"}}],"schema":"https://github.com/citation-style-language/schema/raw/master/csl-citation.json"} </w:instrText>
      </w:r>
      <w:r w:rsidRPr="00092DDA">
        <w:fldChar w:fldCharType="separate"/>
      </w:r>
      <w:r w:rsidR="00EC2023" w:rsidRPr="00EC2023">
        <w:rPr>
          <w:rFonts w:ascii="Times New Roman" w:hAnsi="Times New Roman" w:cs="Times New Roman"/>
        </w:rPr>
        <w:t>[@tversky1974]</w:t>
      </w:r>
      <w:r w:rsidRPr="00092DDA">
        <w:fldChar w:fldCharType="end"/>
      </w:r>
      <w:r w:rsidRPr="00092DDA">
        <w:t xml:space="preserve">. </w:t>
      </w:r>
      <w:r w:rsidRPr="00EF3B22">
        <w:t>Thus, users’ intuitive judgments based on data of limited validity and processed according to heuristic rules</w:t>
      </w:r>
      <w:r>
        <w:t xml:space="preserve"> may lead</w:t>
      </w:r>
      <w:r w:rsidRPr="00EF3B22">
        <w:t xml:space="preserve"> to common biases.</w:t>
      </w:r>
      <w:r w:rsidRPr="001439AD">
        <w:t xml:space="preserve"> </w:t>
      </w:r>
      <w:r>
        <w:t xml:space="preserve">Whereas </w:t>
      </w:r>
      <w:r w:rsidRPr="00092DDA">
        <w:t xml:space="preserve">Engagement Theory </w:t>
      </w:r>
      <w:r>
        <w:t xml:space="preserve">(ET) </w:t>
      </w:r>
      <w:r w:rsidRPr="00092DDA">
        <w:t xml:space="preserve">and User Behavior </w:t>
      </w:r>
      <w:r>
        <w:t>T</w:t>
      </w:r>
      <w:r w:rsidRPr="00092DDA">
        <w:t xml:space="preserve">heory </w:t>
      </w:r>
      <w:r>
        <w:t xml:space="preserve">(UBT) </w:t>
      </w:r>
      <w:r w:rsidRPr="00092DDA">
        <w:t>suggest users’ decisions are driven by awareness and rationality</w:t>
      </w:r>
      <w:r>
        <w:t xml:space="preserve">, </w:t>
      </w:r>
      <w:r w:rsidRPr="00092DDA">
        <w:t xml:space="preserve">CPT suggests that rationality and awareness are often limited and influenced by external factors, therefore stressing the importance of context. </w:t>
      </w:r>
    </w:p>
    <w:p w14:paraId="5B2C437A" w14:textId="77777777" w:rsidR="006568A2" w:rsidRDefault="006568A2" w:rsidP="006568A2">
      <w:pPr>
        <w:pStyle w:val="Caption"/>
        <w:keepNext/>
      </w:pPr>
      <w:r>
        <w:t xml:space="preserve">Table </w:t>
      </w:r>
      <w:r>
        <w:fldChar w:fldCharType="begin"/>
      </w:r>
      <w:r>
        <w:instrText xml:space="preserve"> SEQ Table \* ARABIC </w:instrText>
      </w:r>
      <w:r>
        <w:fldChar w:fldCharType="separate"/>
      </w:r>
      <w:r>
        <w:rPr>
          <w:noProof/>
        </w:rPr>
        <w:t>9</w:t>
      </w:r>
      <w:r>
        <w:rPr>
          <w:noProof/>
        </w:rPr>
        <w:fldChar w:fldCharType="end"/>
      </w:r>
      <w:r>
        <w:t xml:space="preserve">. </w:t>
      </w:r>
      <w:r w:rsidRPr="002E10F7">
        <w:t>Comparison of Information Behavior Theory, Engagement Theory, and Cumulative Prospect Theory</w:t>
      </w:r>
    </w:p>
    <w:tbl>
      <w:tblPr>
        <w:tblStyle w:val="PlainTable2"/>
        <w:tblW w:w="9355" w:type="dxa"/>
        <w:tblLook w:val="04A0" w:firstRow="1" w:lastRow="0" w:firstColumn="1" w:lastColumn="0" w:noHBand="0" w:noVBand="1"/>
      </w:tblPr>
      <w:tblGrid>
        <w:gridCol w:w="1550"/>
        <w:gridCol w:w="2315"/>
        <w:gridCol w:w="2317"/>
        <w:gridCol w:w="3173"/>
      </w:tblGrid>
      <w:tr w:rsidR="006568A2" w:rsidRPr="00092DDA" w14:paraId="77CE2657" w14:textId="77777777" w:rsidTr="00AD48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14:paraId="4C2581ED"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pPr>
          </w:p>
        </w:tc>
        <w:tc>
          <w:tcPr>
            <w:tcW w:w="2315" w:type="dxa"/>
          </w:tcPr>
          <w:p w14:paraId="55F63C6F"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sz w:val="28"/>
                <w:szCs w:val="28"/>
              </w:rPr>
            </w:pPr>
            <w:r w:rsidRPr="00092DDA">
              <w:rPr>
                <w:sz w:val="28"/>
                <w:szCs w:val="28"/>
              </w:rPr>
              <w:t>Information Behavior Theory</w:t>
            </w:r>
          </w:p>
        </w:tc>
        <w:tc>
          <w:tcPr>
            <w:tcW w:w="2317" w:type="dxa"/>
          </w:tcPr>
          <w:p w14:paraId="62795845"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sz w:val="28"/>
                <w:szCs w:val="28"/>
              </w:rPr>
            </w:pPr>
            <w:r w:rsidRPr="00092DDA">
              <w:rPr>
                <w:sz w:val="28"/>
                <w:szCs w:val="28"/>
              </w:rPr>
              <w:t>Engagement Theory</w:t>
            </w:r>
          </w:p>
        </w:tc>
        <w:tc>
          <w:tcPr>
            <w:tcW w:w="3173" w:type="dxa"/>
          </w:tcPr>
          <w:p w14:paraId="643C491F"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sz w:val="28"/>
                <w:szCs w:val="28"/>
              </w:rPr>
            </w:pPr>
            <w:r w:rsidRPr="00092DDA">
              <w:rPr>
                <w:sz w:val="28"/>
                <w:szCs w:val="28"/>
              </w:rPr>
              <w:t>Cumulative Prospect Theory</w:t>
            </w:r>
          </w:p>
        </w:tc>
      </w:tr>
      <w:tr w:rsidR="006568A2" w:rsidRPr="00092DDA" w14:paraId="37A45943" w14:textId="77777777" w:rsidTr="00AD4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14:paraId="3AA1D004"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Focus</w:t>
            </w:r>
          </w:p>
        </w:tc>
        <w:tc>
          <w:tcPr>
            <w:tcW w:w="2315" w:type="dxa"/>
          </w:tcPr>
          <w:p w14:paraId="6CB5FF65"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Task</w:t>
            </w:r>
          </w:p>
        </w:tc>
        <w:tc>
          <w:tcPr>
            <w:tcW w:w="2317" w:type="dxa"/>
          </w:tcPr>
          <w:p w14:paraId="1D13ACA5"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User</w:t>
            </w:r>
          </w:p>
        </w:tc>
        <w:tc>
          <w:tcPr>
            <w:tcW w:w="3173" w:type="dxa"/>
          </w:tcPr>
          <w:p w14:paraId="16D2FF99"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System and context</w:t>
            </w:r>
          </w:p>
        </w:tc>
      </w:tr>
      <w:tr w:rsidR="006568A2" w:rsidRPr="00092DDA" w14:paraId="1CA7F16B" w14:textId="77777777" w:rsidTr="00AD4836">
        <w:tc>
          <w:tcPr>
            <w:cnfStyle w:val="001000000000" w:firstRow="0" w:lastRow="0" w:firstColumn="1" w:lastColumn="0" w:oddVBand="0" w:evenVBand="0" w:oddHBand="0" w:evenHBand="0" w:firstRowFirstColumn="0" w:firstRowLastColumn="0" w:lastRowFirstColumn="0" w:lastRowLastColumn="0"/>
            <w:tcW w:w="1550" w:type="dxa"/>
          </w:tcPr>
          <w:p w14:paraId="37014086"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pPr>
            <w:r>
              <w:lastRenderedPageBreak/>
              <w:t>Users</w:t>
            </w:r>
          </w:p>
        </w:tc>
        <w:tc>
          <w:tcPr>
            <w:tcW w:w="2315" w:type="dxa"/>
          </w:tcPr>
          <w:p w14:paraId="46151EB5"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sidRPr="00092DDA">
              <w:t>Information needs</w:t>
            </w:r>
          </w:p>
        </w:tc>
        <w:tc>
          <w:tcPr>
            <w:tcW w:w="2317" w:type="dxa"/>
          </w:tcPr>
          <w:p w14:paraId="3347F147"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sidRPr="00092DDA">
              <w:t>Perceptions and experience</w:t>
            </w:r>
          </w:p>
        </w:tc>
        <w:tc>
          <w:tcPr>
            <w:tcW w:w="3173" w:type="dxa"/>
          </w:tcPr>
          <w:p w14:paraId="69FFFD5E"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sidRPr="00092DDA">
              <w:t>Heuristics and cognitive bias</w:t>
            </w:r>
          </w:p>
        </w:tc>
      </w:tr>
      <w:tr w:rsidR="006568A2" w:rsidRPr="00092DDA" w14:paraId="7AF0448D" w14:textId="77777777" w:rsidTr="00AD4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14:paraId="71E5496B"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pPr>
            <w:r>
              <w:t>I</w:t>
            </w:r>
            <w:r w:rsidRPr="00092DDA">
              <w:t>nformation attributes</w:t>
            </w:r>
          </w:p>
        </w:tc>
        <w:tc>
          <w:tcPr>
            <w:tcW w:w="2315" w:type="dxa"/>
          </w:tcPr>
          <w:p w14:paraId="043E8CE1"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Functionality and usability</w:t>
            </w:r>
          </w:p>
        </w:tc>
        <w:tc>
          <w:tcPr>
            <w:tcW w:w="2317" w:type="dxa"/>
          </w:tcPr>
          <w:p w14:paraId="6EAF42B7"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t>A</w:t>
            </w:r>
            <w:r w:rsidRPr="00092DDA">
              <w:t>esthetic appeal</w:t>
            </w:r>
            <w:r>
              <w:t>,</w:t>
            </w:r>
          </w:p>
          <w:p w14:paraId="549F6269"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perceived usability</w:t>
            </w:r>
            <w:r>
              <w:t>,</w:t>
            </w:r>
            <w:r w:rsidRPr="00092DDA">
              <w:t xml:space="preserve"> reward</w:t>
            </w:r>
            <w:r>
              <w:t>, and</w:t>
            </w:r>
          </w:p>
          <w:p w14:paraId="018F40C6"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focused attention</w:t>
            </w:r>
          </w:p>
        </w:tc>
        <w:tc>
          <w:tcPr>
            <w:tcW w:w="3173" w:type="dxa"/>
          </w:tcPr>
          <w:p w14:paraId="6FB48B3F" w14:textId="77777777" w:rsidR="006568A2" w:rsidRPr="00092DDA" w:rsidRDefault="006568A2" w:rsidP="00AD4836">
            <w:pPr>
              <w:pStyle w:val="ListParagraph"/>
              <w:pBdr>
                <w:top w:val="none" w:sz="0" w:space="0" w:color="auto"/>
                <w:left w:val="none" w:sz="0" w:space="0" w:color="auto"/>
                <w:bottom w:val="none" w:sz="0" w:space="0" w:color="auto"/>
                <w:right w:val="none" w:sz="0" w:space="0" w:color="auto"/>
                <w:between w:val="none" w:sz="0" w:space="0" w:color="auto"/>
              </w:pBdr>
              <w:spacing w:line="360" w:lineRule="auto"/>
              <w:ind w:left="360"/>
              <w:cnfStyle w:val="000000100000" w:firstRow="0" w:lastRow="0" w:firstColumn="0" w:lastColumn="0" w:oddVBand="0" w:evenVBand="0" w:oddHBand="1" w:evenHBand="0" w:firstRowFirstColumn="0" w:firstRowLastColumn="0" w:lastRowFirstColumn="0" w:lastRowLastColumn="0"/>
            </w:pPr>
            <w:r w:rsidRPr="00092DDA">
              <w:t>Framing and reference point (representation)</w:t>
            </w:r>
            <w:r>
              <w:t xml:space="preserve">, </w:t>
            </w:r>
          </w:p>
          <w:p w14:paraId="7C4EED3D" w14:textId="77777777" w:rsidR="006568A2" w:rsidRPr="00092DDA" w:rsidRDefault="006568A2" w:rsidP="00AD4836">
            <w:pPr>
              <w:pStyle w:val="ListParagraph"/>
              <w:pBdr>
                <w:top w:val="none" w:sz="0" w:space="0" w:color="auto"/>
                <w:left w:val="none" w:sz="0" w:space="0" w:color="auto"/>
                <w:bottom w:val="none" w:sz="0" w:space="0" w:color="auto"/>
                <w:right w:val="none" w:sz="0" w:space="0" w:color="auto"/>
                <w:between w:val="none" w:sz="0" w:space="0" w:color="auto"/>
              </w:pBdr>
              <w:spacing w:line="360" w:lineRule="auto"/>
              <w:ind w:left="360"/>
              <w:cnfStyle w:val="000000100000" w:firstRow="0" w:lastRow="0" w:firstColumn="0" w:lastColumn="0" w:oddVBand="0" w:evenVBand="0" w:oddHBand="1" w:evenHBand="0" w:firstRowFirstColumn="0" w:firstRowLastColumn="0" w:lastRowFirstColumn="0" w:lastRowLastColumn="0"/>
            </w:pPr>
            <w:r>
              <w:t>f</w:t>
            </w:r>
            <w:r w:rsidRPr="00092DDA">
              <w:t>amiliarity and informativeness (levels of uncertainty and risk reduction)</w:t>
            </w:r>
            <w:r>
              <w:t>, and f</w:t>
            </w:r>
            <w:r w:rsidRPr="00092DDA">
              <w:t>luency (complexity and effort)</w:t>
            </w:r>
          </w:p>
        </w:tc>
      </w:tr>
      <w:tr w:rsidR="006568A2" w:rsidRPr="00092DDA" w14:paraId="56910FA2" w14:textId="77777777" w:rsidTr="00AD4836">
        <w:tc>
          <w:tcPr>
            <w:cnfStyle w:val="001000000000" w:firstRow="0" w:lastRow="0" w:firstColumn="1" w:lastColumn="0" w:oddVBand="0" w:evenVBand="0" w:oddHBand="0" w:evenHBand="0" w:firstRowFirstColumn="0" w:firstRowLastColumn="0" w:lastRowFirstColumn="0" w:lastRowLastColumn="0"/>
            <w:tcW w:w="1550" w:type="dxa"/>
          </w:tcPr>
          <w:p w14:paraId="6E82DE1D"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Process</w:t>
            </w:r>
          </w:p>
        </w:tc>
        <w:tc>
          <w:tcPr>
            <w:tcW w:w="2315" w:type="dxa"/>
          </w:tcPr>
          <w:p w14:paraId="2D8FF958"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sidRPr="00092DDA">
              <w:t xml:space="preserve">Information needs, </w:t>
            </w:r>
            <w:r>
              <w:t>a</w:t>
            </w:r>
            <w:r w:rsidRPr="00092DDA">
              <w:t>ctivating mechanisms,</w:t>
            </w:r>
          </w:p>
          <w:p w14:paraId="075D73B9"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t>i</w:t>
            </w:r>
            <w:r w:rsidRPr="00092DDA">
              <w:t xml:space="preserve">nformation seeking and searching, </w:t>
            </w:r>
            <w:r>
              <w:t>i</w:t>
            </w:r>
            <w:r w:rsidRPr="00092DDA">
              <w:t>nformation use</w:t>
            </w:r>
          </w:p>
        </w:tc>
        <w:tc>
          <w:tcPr>
            <w:tcW w:w="2317" w:type="dxa"/>
          </w:tcPr>
          <w:p w14:paraId="272D3003"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00000" w:firstRow="0" w:lastRow="0" w:firstColumn="0" w:lastColumn="0" w:oddVBand="0" w:evenVBand="0" w:oddHBand="0" w:evenHBand="0" w:firstRowFirstColumn="0" w:firstRowLastColumn="0" w:lastRowFirstColumn="0" w:lastRowLastColumn="0"/>
            </w:pPr>
            <w:r>
              <w:rPr>
                <w:rFonts w:eastAsia="Times New Roman"/>
              </w:rPr>
              <w:t>P</w:t>
            </w:r>
            <w:r w:rsidRPr="00092DDA">
              <w:rPr>
                <w:rFonts w:eastAsia="Times New Roman"/>
              </w:rPr>
              <w:t xml:space="preserve">oint of engagement, </w:t>
            </w:r>
            <w:r>
              <w:rPr>
                <w:rFonts w:eastAsia="Times New Roman"/>
              </w:rPr>
              <w:t xml:space="preserve">a </w:t>
            </w:r>
            <w:r w:rsidRPr="00092DDA">
              <w:rPr>
                <w:rFonts w:eastAsia="Times New Roman"/>
                <w:noProof/>
              </w:rPr>
              <w:t>period</w:t>
            </w:r>
            <w:r w:rsidRPr="00092DDA">
              <w:rPr>
                <w:rFonts w:eastAsia="Times New Roman"/>
              </w:rPr>
              <w:t xml:space="preserve"> of sustained engagement, disengagement</w:t>
            </w:r>
            <w:r>
              <w:rPr>
                <w:rFonts w:eastAsia="Times New Roman"/>
              </w:rPr>
              <w:t>,</w:t>
            </w:r>
            <w:r w:rsidRPr="00092DDA">
              <w:rPr>
                <w:rFonts w:eastAsia="Times New Roman"/>
              </w:rPr>
              <w:t xml:space="preserve"> and potential re-engagement</w:t>
            </w:r>
          </w:p>
        </w:tc>
        <w:tc>
          <w:tcPr>
            <w:tcW w:w="3173" w:type="dxa"/>
          </w:tcPr>
          <w:p w14:paraId="0B97B896" w14:textId="77777777" w:rsidR="006568A2" w:rsidRPr="00092DDA" w:rsidRDefault="006568A2" w:rsidP="00AD4836">
            <w:pPr>
              <w:pStyle w:val="ListParagraph"/>
              <w:pBdr>
                <w:top w:val="none" w:sz="0" w:space="0" w:color="auto"/>
                <w:left w:val="none" w:sz="0" w:space="0" w:color="auto"/>
                <w:bottom w:val="none" w:sz="0" w:space="0" w:color="auto"/>
                <w:right w:val="none" w:sz="0" w:space="0" w:color="auto"/>
                <w:between w:val="none" w:sz="0" w:space="0" w:color="auto"/>
              </w:pBdr>
              <w:spacing w:line="360" w:lineRule="auto"/>
              <w:ind w:left="360"/>
              <w:cnfStyle w:val="000000000000" w:firstRow="0" w:lastRow="0" w:firstColumn="0" w:lastColumn="0" w:oddVBand="0" w:evenVBand="0" w:oddHBand="0" w:evenHBand="0" w:firstRowFirstColumn="0" w:firstRowLastColumn="0" w:lastRowFirstColumn="0" w:lastRowLastColumn="0"/>
            </w:pPr>
            <w:r w:rsidRPr="00092DDA">
              <w:t>Framing</w:t>
            </w:r>
            <w:r>
              <w:t xml:space="preserve"> and v</w:t>
            </w:r>
            <w:r w:rsidRPr="00092DDA">
              <w:t>aluation</w:t>
            </w:r>
          </w:p>
        </w:tc>
      </w:tr>
      <w:tr w:rsidR="006568A2" w:rsidRPr="00092DDA" w14:paraId="04185289" w14:textId="77777777" w:rsidTr="00AD48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tcPr>
          <w:p w14:paraId="16119C16"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092DDA">
              <w:t>Outcome</w:t>
            </w:r>
          </w:p>
        </w:tc>
        <w:tc>
          <w:tcPr>
            <w:tcW w:w="2315" w:type="dxa"/>
          </w:tcPr>
          <w:p w14:paraId="3C9DB07D"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Retrieval and retention of information (adoption and use)</w:t>
            </w:r>
          </w:p>
        </w:tc>
        <w:tc>
          <w:tcPr>
            <w:tcW w:w="2317" w:type="dxa"/>
          </w:tcPr>
          <w:p w14:paraId="0888839B"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t>E</w:t>
            </w:r>
            <w:r w:rsidRPr="00092DDA">
              <w:t xml:space="preserve">xperience </w:t>
            </w:r>
            <w:r>
              <w:t>and</w:t>
            </w:r>
            <w:r w:rsidRPr="00092DDA">
              <w:t xml:space="preserve"> evaluation</w:t>
            </w:r>
          </w:p>
        </w:tc>
        <w:tc>
          <w:tcPr>
            <w:tcW w:w="3173" w:type="dxa"/>
          </w:tcPr>
          <w:p w14:paraId="782D7CC4" w14:textId="77777777" w:rsidR="006568A2" w:rsidRPr="00092DDA" w:rsidRDefault="006568A2" w:rsidP="00AD4836">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092DDA">
              <w:t>Awareness</w:t>
            </w:r>
            <w:r>
              <w:t>,</w:t>
            </w:r>
            <w:r w:rsidRPr="00092DDA">
              <w:t xml:space="preserve"> determination</w:t>
            </w:r>
            <w:r>
              <w:t>, and</w:t>
            </w:r>
            <w:r w:rsidRPr="00092DDA">
              <w:t xml:space="preserve"> decision</w:t>
            </w:r>
            <w:r>
              <w:t>-</w:t>
            </w:r>
            <w:r w:rsidRPr="00092DDA">
              <w:t>making</w:t>
            </w:r>
          </w:p>
        </w:tc>
      </w:tr>
    </w:tbl>
    <w:p w14:paraId="3422F177" w14:textId="77777777" w:rsidR="006568A2" w:rsidRPr="00092DDA" w:rsidRDefault="006568A2" w:rsidP="006568A2">
      <w:pPr>
        <w:rPr>
          <w:cs/>
        </w:rPr>
      </w:pPr>
    </w:p>
    <w:p w14:paraId="5AD3C2A7" w14:textId="77777777" w:rsidR="006568A2" w:rsidRDefault="006568A2" w:rsidP="006568A2">
      <w:pPr>
        <w:pStyle w:val="Heading2"/>
      </w:pPr>
      <w:bookmarkStart w:id="49" w:name="_Toc114161263"/>
      <w:r>
        <w:t>Literature review</w:t>
      </w:r>
      <w:bookmarkEnd w:id="49"/>
    </w:p>
    <w:p w14:paraId="08DF78EE" w14:textId="078F20FF" w:rsidR="006568A2" w:rsidRDefault="006568A2" w:rsidP="00EC2023">
      <w:r>
        <w:t xml:space="preserve">Current research has been focused on </w:t>
      </w:r>
      <w:r w:rsidRPr="00DF533B">
        <w:rPr>
          <w:i/>
          <w:iCs/>
        </w:rPr>
        <w:t xml:space="preserve">identifying </w:t>
      </w:r>
      <w:r w:rsidRPr="00580BFA">
        <w:t xml:space="preserve">and </w:t>
      </w:r>
      <w:r w:rsidRPr="00DF533B">
        <w:rPr>
          <w:i/>
          <w:iCs/>
        </w:rPr>
        <w:t>evaluating</w:t>
      </w:r>
      <w:r>
        <w:t xml:space="preserve"> IE but not </w:t>
      </w:r>
      <w:r w:rsidRPr="003A0642">
        <w:rPr>
          <w:i/>
          <w:iCs/>
        </w:rPr>
        <w:t>creating</w:t>
      </w:r>
      <w:r>
        <w:t xml:space="preserve"> IE </w:t>
      </w:r>
      <w:r>
        <w:fldChar w:fldCharType="begin"/>
      </w:r>
      <w:r w:rsidR="00EC2023">
        <w:instrText xml:space="preserve"> ADDIN ZOTERO_ITEM CSL_CITATION {"citationID":"aiXuEUtt","properties":{"formattedCitation":"[@obrien2017; @obrien2016d]","plainCitation":"[@obrien2017; @obrien2016d]","noteIndex":0},"citationItems":[{"id":1945,"uris":["http://zotero.org/users/2644296/items/P9MA8CHR"],"itemData":{"id":194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2016d"}},{"id":2150,"uris":["http://zotero.org/users/2644296/items/AU92JHB4"],"itemData":{"id":2150,"type":"article-journal","abstract":"User engagement (UE) is a quality of user experience characterized by the depth of an actor's cognitive, temporal, and/or emotional investment in an interaction with a digital system. Currently more art than science, UE has gained theoretical and methodological traction over the past decade, yet there is still a need to establish empirical links between UE and desired outcomes (e.g., learning, behavior change), and to understand the myriad user, system, contextual, and so on, factors that predict successful digital engagement. This paper focuses on the relationship between UE and media format as a potential antecedent, and the outcome of learning, operationalized as short-term knowledge retention. Participants interacted with two human-interest stories in one of four media formats: video, audio, narrative text, or transcript-style text; short-term knowledge retention was measured using post-task multiple choice and short-answer questions. It was anticipated that format would have a strong effect on UE, and that more engaged users would recall more information about the stories. However, these hypotheses were not fully supported, and the nature of the relationship between UE and learning was more nuanced than expected. This research has implications for the design of information systems and, more fundamentally, the impetus to make digital environments engaging.","container-title":"Journal of the Association for Information Science and Technology","DOI":"10.1002/asi.23854","ISSN":"2330-1643","issue":"12","journalAbbreviation":"Journal of the Association for Information Science and Technology","language":"en","note":"ZSCC: 0000008","page":"2809-2820","source":"Wiley Online Library","title":"Antecedents and learning outcomes of online news engagement","URL":"http://onlinelibrary.wiley.com.libproxy.albany.edu/doi/10.1002/asi.23854/abstract","volume":"68","author":[{"family":"O'Brien","given":"Heather L."}],"accessed":{"date-parts":[["2018",2,16]]},"issued":{"date-parts":[["2017",12,1]]},"citation-key":"obrien2017"}}],"schema":"https://github.com/citation-style-language/schema/raw/master/csl-citation.json"} </w:instrText>
      </w:r>
      <w:r>
        <w:fldChar w:fldCharType="separate"/>
      </w:r>
      <w:r w:rsidR="00EC2023" w:rsidRPr="00EC2023">
        <w:rPr>
          <w:rFonts w:ascii="Times New Roman" w:hAnsi="Times New Roman" w:cs="Times New Roman"/>
        </w:rPr>
        <w:t>[@obrien2017; @obrien2016d]</w:t>
      </w:r>
      <w:r>
        <w:fldChar w:fldCharType="end"/>
      </w:r>
      <w:r>
        <w:t>. While d</w:t>
      </w:r>
      <w:r w:rsidRPr="00C34D81">
        <w:t xml:space="preserve">esigning for </w:t>
      </w:r>
      <w:r>
        <w:t>IE</w:t>
      </w:r>
      <w:r w:rsidRPr="00C34D81">
        <w:t xml:space="preserve"> </w:t>
      </w:r>
      <w:r>
        <w:t>has been</w:t>
      </w:r>
      <w:r w:rsidRPr="00C34D81">
        <w:t xml:space="preserve"> an oft-cited goal of interactive system development in many disciplines, </w:t>
      </w:r>
      <w:r>
        <w:t>few</w:t>
      </w:r>
      <w:r w:rsidRPr="00C34D81">
        <w:t xml:space="preserve"> guidelines </w:t>
      </w:r>
      <w:r>
        <w:t xml:space="preserve">have been developed for system designers to do so </w:t>
      </w:r>
      <w:r>
        <w:fldChar w:fldCharType="begin"/>
      </w:r>
      <w:r w:rsidR="00EC2023">
        <w:instrText xml:space="preserve"> ADDIN ZOTERO_ITEM CSL_CITATION {"citationID":"QB8rIUCa","properties":{"formattedCitation":"[@blythe2005; @overbeeke2003]","plainCitation":"[@blythe2005; @overbeeke2003]","noteIndex":0},"citationItems":[{"id":2090,"uris":["http://zotero.org/users/2644296/items/GKPDXMNF"],"itemData":{"id":2090,"type":"book","event-place":"Dordrecht","ISBN":"978-1-4020-2967-7","language":"English","note":"00757 \nOCLC: 981440440","publisher":"Springer Science + Business Media, Inc.","publisher-place":"Dordrecht","source":"Open WorldCat","title":"Funology From Usability to Enjoyment","URL":"http://0-dx.doi.org.fama.us.es/10.1007/1-4020-2967-5","author":[{"family":"Blythe","given":"Mark A"},{"family":"Monk","given":"Andrew F"},{"family":"Overbeeke","given":"Kees"},{"family":"Wright","given":"Peter C"}],"accessed":{"date-parts":[["2018",3,2]]},"issued":{"date-parts":[["2005"]]},"citation-key":"blythe2005"}},{"id":2140,"uris":["http://zotero.org/users/2644296/items/T3MQE3FX"],"itemData":{"id":2140,"type":"chapter","container-title":"Funology","event-place":"Dordrecht","ISBN":"978-1-4020-2966-0","note":"ZSCC: 0000000[s0] \nDOI: 10.1007/1-4020-2967-5_2","page":"7-17","publisher":"Springer Netherlands","publisher-place":"Dordrecht","source":"CrossRef","title":"Let’s Make Things Engaging","URL":"http://link.springer.com/10.1007/1-4020-2967-5_2","volume":"3","collection-editor":[{"family":"Karat","given":"John"},{"family":"Vanderdonckt","given":"Jean"},{"family":"Abowd","given":"Gregory"},{"family":"Calvary","given":"Gaälle"},{"family":"Carroll","given":"John"},{"family":"Cockton","given":"Gilbert"},{"family":"Czerwinski","given":"Mary"},{"family":"Feiner","given":"Steve"},{"family":"Furtado","given":"Elizabeth"},{"family":"Höök","given":"Kristiana"},{"family":"Jacob","given":"Robert"},{"family":"Jeffries","given":"Robin"},{"family":"Johnson","given":"Peter"},{"family":"Nakakoji","given":"Kumiyo"},{"family":"Palanque","given":"Philippe"},{"family":"Pastor","given":"Oscar"},{"family":"Paternò","given":"Fabio"},{"family":"Pribeanu","given":"Costin"},{"family":"Salzman","given":"Marilyn"},{"family":"Schmandt","given":"Chris"},{"family":"Stolze","given":"Markus"},{"family":"Szwillus","given":"Gerd"},{"family":"Tscheligi","given":"Manfred"},{"family":"Veer","given":"Gerrit","non-dropping-particle":"van der"},{"family":"Zhai","given":"Shumin"}],"editor":[{"family":"Blythe","given":"Mark A."},{"family":"Overbeeke","given":"Kees"},{"family":"Monk","given":"Andrew F."},{"family":"Wright","given":"Peter C."}],"author":[{"family":"Overbeeke","given":"Kees"},{"family":"Djajadiningrat","given":"Tom"},{"family":"Hummels","given":"Caroline"},{"family":"Wensveen","given":"Stephan"},{"family":"Prens","given":"Joep"}],"accessed":{"date-parts":[["2018",3,2]]},"issued":{"date-parts":[["2003"]]},"citation-key":"overbeeke2003"}}],"schema":"https://github.com/citation-style-language/schema/raw/master/csl-citation.json"} </w:instrText>
      </w:r>
      <w:r>
        <w:fldChar w:fldCharType="separate"/>
      </w:r>
      <w:r w:rsidR="00EC2023" w:rsidRPr="00EC2023">
        <w:rPr>
          <w:rFonts w:ascii="Times New Roman" w:hAnsi="Times New Roman" w:cs="Times New Roman"/>
        </w:rPr>
        <w:t>[@blythe2005; @overbeeke2003]</w:t>
      </w:r>
      <w:r>
        <w:fldChar w:fldCharType="end"/>
      </w:r>
      <w:r w:rsidRPr="00E55461">
        <w:t>.</w:t>
      </w:r>
      <w:r>
        <w:t xml:space="preserve"> In contrast, examination of the effect of information quality has been receiving greater attention, as research has shown that most decisions are now determined based on the digital information itself </w:t>
      </w:r>
      <w:r>
        <w:fldChar w:fldCharType="begin"/>
      </w:r>
      <w:r w:rsidR="00EC2023">
        <w:instrText xml:space="preserve"> ADDIN ZOTERO_ITEM CSL_CITATION {"citationID":"VrEGPOyD","properties":{"formattedCitation":"[@lagun2016; @lindgaard2006]","plainCitation":"[@lagun2016; @lindgaard2006]","noteIndex":0},"citationItems":[{"id":2291,"uris":["http://zotero.org/users/2644296/items/D6GSVCMA"],"itemData":{"id":2291,"type":"paper-conference","abstract":"Prior work on user engagement with online media identified web page dwell time as a key metric reflecting level of user engagement with online news articles. While on average, dwell time gives a reasonable estimate of user experience with a news article, it is not able to capture important aspects of user interaction with the page, such as how much time a user spends reading the article vs. viewing the comment posted by other users, or the actual proportion of article read by the user. In this paper, we propose a set of user engagement classes along with new user engagement metrics that, unlike dwell time, more accurately reflect user experience with the content. Our user engagement classes provide clear and interpretable taxonomy of user engagement with online news, and are defined based on amount of time user spends on the page, proportion of the article user actually reads and the amount of interaction users performs with the comments. Moreover, we demonstrate that our metrics are relatively easier to predict from the news article content, compared to the dwell time, making optimization of user engagement more attainable goal.","collection-title":"WSDM '16","container-title":"Proceedings of the Ninth ACM International Conference on Web Search and Data Mining","DOI":"10/gf2w32","event-place":"New York, NY, USA","ISBN":"978-1-4503-3716-8","note":"ZSCC: 0000052","page":"113–122","publisher":"ACM","publisher-place":"New York, NY, USA","source":"ACM Digital Library","title":"Understanding User Attention and Engagement in Online News Reading","URL":"http://doi.acm.org/10.1145/2835776.2835833","author":[{"family":"Lagun","given":"Dmitry"},{"family":"Lalmas","given":"Mounia"}],"accessed":{"date-parts":[["2017",10,24]]},"issued":{"date-parts":[["2016"]]},"citation-key":"lagun2016"}},{"id":278,"uris":["http://zotero.org/users/2644296/items/WNI55ESF"],"itemData":{"id":278,"type":"article-journal","abstract":"Three studies were conducted to ascertain how quickly people form an opinion about web page visual appeal. In the first study, participants twice rated the visual appeal of web homepages presented for 500 ms each. The second study replicated the first, but participants also rated each web page on seven specific design dimensions. Visual appeal was found to be closely related to most of these. Study 3 again replicated the 500 ms condition as well as adding a 50 ms condition using the same stimuli to determine whether the first impression may be interpreted as a 'mere exposure effect' (Zajonc 1980). Throughout, visual appeal ratings were highly correlated from one phase to the next as were the correlations between the 50 ms and 500 ms conditions. Thus, visual appeal can be assessed within 50 ms, suggesting that web designers have about 50 ms to make a good first impression.","container-title":"Behaviour &amp; Information Technology","DOI":"10.1080/01449290500330448","ISSN":"0144-929X, 1362-3001","issue":"2","language":"en","note":"00896","page":"115-126","source":"CrossRef","title":"Attention web designers: You have 50 milliseconds to make a good first impression!","title-short":"Attention web designers","URL":"http://www.tandfonline.com/doi/abs/10.1080/01449290500330448","volume":"25","author":[{"family":"Lindgaard","given":"Gitte"},{"family":"Fernandes","given":"Gary"},{"family":"Dudek","given":"Cathy"},{"family":"Brown","given":"J."}],"accessed":{"date-parts":[["2016",12,3]]},"issued":{"date-parts":[["2006",3]]},"citation-key":"lindgaard2006"}}],"schema":"https://github.com/citation-style-language/schema/raw/master/csl-citation.json"} </w:instrText>
      </w:r>
      <w:r>
        <w:fldChar w:fldCharType="separate"/>
      </w:r>
      <w:r w:rsidR="00EC2023" w:rsidRPr="00EC2023">
        <w:rPr>
          <w:rFonts w:ascii="Times New Roman" w:hAnsi="Times New Roman" w:cs="Times New Roman"/>
        </w:rPr>
        <w:t xml:space="preserve">[@lagun2016; </w:t>
      </w:r>
      <w:r w:rsidR="00EC2023" w:rsidRPr="00EC2023">
        <w:rPr>
          <w:rFonts w:ascii="Times New Roman" w:hAnsi="Times New Roman" w:cs="Times New Roman"/>
        </w:rPr>
        <w:lastRenderedPageBreak/>
        <w:t>@lindgaard2006]</w:t>
      </w:r>
      <w:r>
        <w:fldChar w:fldCharType="end"/>
      </w:r>
      <w:r>
        <w:t xml:space="preserve">. Therefore, investigation of </w:t>
      </w:r>
      <w:r w:rsidRPr="003A0642">
        <w:rPr>
          <w:i/>
          <w:iCs/>
        </w:rPr>
        <w:t>information design</w:t>
      </w:r>
      <w:r>
        <w:t xml:space="preserve"> has become critical in the study of IE. </w:t>
      </w:r>
    </w:p>
    <w:p w14:paraId="002F0A65" w14:textId="5C5CA374" w:rsidR="006568A2" w:rsidRDefault="006568A2" w:rsidP="00EC2023">
      <w:r>
        <w:t xml:space="preserve">Information design is the quality of the information expression produced by the system’s user interface (UI), defined as the components of an interactive system (software and hardware) that provide information for users to accomplish specific tasks </w:t>
      </w:r>
      <w:r>
        <w:fldChar w:fldCharType="begin"/>
      </w:r>
      <w:r w:rsidR="00EC2023">
        <w:instrText xml:space="preserve"> ADDIN ZOTERO_ITEM CSL_CITATION {"citationID":"Am6OnjCg","properties":{"formattedCitation":"[@iso92412019]","plainCitation":"[@iso92412019]","noteIndex":0},"citationItems":[{"id":2036,"uris":["http://zotero.org/users/2644296/items/ZEJ7DZT2"],"itemData":{"id":2036,"type":"book","event-place":"Geneva, Switzerland","note":"00002","publisher":"International Standardization Organization","publisher-place":"Geneva, Switzerland","source":"Google Scholar","title":"Ergonomics of human-system interaction: Part 210: Human-centred design for interactive systems","title-short":"ISO 9241-210","URL":"https://www.iso.org/obp/ui/#iso:std:iso:9241:-210:ed-2:v1:en","author":[{"literal":"ISO 9241"}],"issued":{"date-parts":[["2019",6]]},"citation-key":"iso92412019"}}],"schema":"https://github.com/citation-style-language/schema/raw/master/csl-citation.json"} </w:instrText>
      </w:r>
      <w:r>
        <w:fldChar w:fldCharType="separate"/>
      </w:r>
      <w:r w:rsidR="00EC2023" w:rsidRPr="00EC2023">
        <w:rPr>
          <w:rFonts w:ascii="Times New Roman" w:hAnsi="Times New Roman" w:cs="Times New Roman"/>
        </w:rPr>
        <w:t>[@iso92412019]</w:t>
      </w:r>
      <w:r>
        <w:fldChar w:fldCharType="end"/>
      </w:r>
      <w:r>
        <w:t xml:space="preserve">. This study hypothesizes that the way information is delivered by the UI plays a large role in how and when it is used, engaged with, and experienced. For example, by providing what is colloquially known as “digital nudging,” the employment of UI design elements can guide user (e.g., consumer) behavior and manipulate user (e.g., consumer) choices </w:t>
      </w:r>
      <w:r>
        <w:fldChar w:fldCharType="begin"/>
      </w:r>
      <w:r w:rsidR="00EC2023">
        <w:instrText xml:space="preserve"> ADDIN ZOTERO_ITEM CSL_CITATION {"citationID":"VWZL8ZYL","properties":{"formattedCitation":"[@weinmann2016]","plainCitation":"[@weinmann2016]","noteIndex":0},"citationItems":[{"id":2109,"uris":["http://zotero.org/users/2644296/items/UUYQV7SN"],"itemData":{"id":2109,"type":"article-journal","container-title":"Business &amp; Information Systems Engineering","DOI":"10/gdkzmp","ISSN":"2363-7005, 1867-0202","issue":"6","journalAbbreviation":"Bus Inf Syst Eng","language":"en","note":"00000","page":"433-436","source":"link-springer-com.libproxy.albany.edu","title":"Digital Nudging","URL":"https://link-springer-com/article/10.1007/s12599-016-0453-1","volume":"58","author":[{"family":"Weinmann","given":"Markus"},{"family":"Schneider","given":"Christoph"},{"family":"Brocke","given":"Jan","dropping-particle":"vom"}],"accessed":{"date-parts":[["2018",6,5]]},"issued":{"date-parts":[["2016",12,1]]},"citation-key":"weinmann2016"}}],"schema":"https://github.com/citation-style-language/schema/raw/master/csl-citation.json"} </w:instrText>
      </w:r>
      <w:r>
        <w:fldChar w:fldCharType="separate"/>
      </w:r>
      <w:r w:rsidR="00EC2023" w:rsidRPr="00EC2023">
        <w:rPr>
          <w:rFonts w:ascii="Times New Roman" w:hAnsi="Times New Roman" w:cs="Times New Roman"/>
        </w:rPr>
        <w:t>[@weinmann2016]</w:t>
      </w:r>
      <w:r>
        <w:fldChar w:fldCharType="end"/>
      </w:r>
      <w:r>
        <w:t>.</w:t>
      </w:r>
    </w:p>
    <w:p w14:paraId="27AE868E" w14:textId="26BB4F69" w:rsidR="006568A2" w:rsidRDefault="006568A2" w:rsidP="00EC2023">
      <w:pPr>
        <w:rPr>
          <w:shd w:val="clear" w:color="auto" w:fill="FFFFFF"/>
        </w:rPr>
      </w:pPr>
      <w:r>
        <w:t xml:space="preserve">Several studies investigating information attributes have used </w:t>
      </w:r>
      <w:r w:rsidRPr="00092DDA">
        <w:t>textual analysis and computational linguistics task</w:t>
      </w:r>
      <w:r>
        <w:t>s</w:t>
      </w:r>
      <w:r w:rsidRPr="00092DDA">
        <w:t xml:space="preserve"> relating to IE</w:t>
      </w:r>
      <w:r>
        <w:t xml:space="preserve"> to </w:t>
      </w:r>
      <w:r w:rsidRPr="00092DDA">
        <w:t xml:space="preserve">predict the memorability of movie quotes </w:t>
      </w:r>
      <w:r w:rsidRPr="00092DDA">
        <w:fldChar w:fldCharType="begin"/>
      </w:r>
      <w:r w:rsidR="00EC2023">
        <w:instrText xml:space="preserve"> ADDIN ZOTERO_ITEM CSL_CITATION {"citationID":"fEAB3w4n","properties":{"formattedCitation":"[@cheng2012]","plainCitation":"[@cheng2012]","noteIndex":0},"citationItems":[{"id":1467,"uris":["http://zotero.org/users/2644296/items/7NWQV6W3"],"itemData":{"id":1467,"type":"article-journal","note":"00069\ntex.ids= cheng2012","source":"Google Scholar","title":"You Had Me at Hello: How Phrasing Affects Memorability","title-short":"You Had Me at Hello","URL":"http://citeseerx.ist.psu.edu/viewdoc/download?doi=10.1.1.367.7921&amp;rep=rep1&amp;type=pdf","author":[{"family":"Cheng","given":"Cristian Danescu-Niculescu-Mizil Justin"},{"family":"Kleinberg","given":"Jon"},{"family":"Lee","given":"Lillian"}],"accessed":{"date-parts":[["2015",10,15]]},"issued":{"date-parts":[["2012"]]},"citation-key":"cheng2012"}}],"schema":"https://github.com/citation-style-language/schema/raw/master/csl-citation.json"} </w:instrText>
      </w:r>
      <w:r w:rsidRPr="00092DDA">
        <w:fldChar w:fldCharType="separate"/>
      </w:r>
      <w:r w:rsidR="00EC2023" w:rsidRPr="00EC2023">
        <w:rPr>
          <w:rFonts w:ascii="Times New Roman" w:hAnsi="Times New Roman" w:cs="Times New Roman"/>
        </w:rPr>
        <w:t>[@cheng2012]</w:t>
      </w:r>
      <w:r w:rsidRPr="00092DDA">
        <w:fldChar w:fldCharType="end"/>
      </w:r>
      <w:r w:rsidRPr="00092DDA">
        <w:t xml:space="preserve"> or the </w:t>
      </w:r>
      <w:r>
        <w:t>comedic value</w:t>
      </w:r>
      <w:r w:rsidRPr="00092DDA">
        <w:t xml:space="preserve"> of cartoon captions </w:t>
      </w:r>
      <w:r w:rsidRPr="00092DDA">
        <w:fldChar w:fldCharType="begin"/>
      </w:r>
      <w:r w:rsidR="00EC2023">
        <w:instrText xml:space="preserve"> ADDIN ZOTERO_ITEM CSL_CITATION {"citationID":"9Buq32hJ","properties":{"formattedCitation":"[@shahaf2015]","plainCitation":"[@shahaf2015]","noteIndex":0},"citationItems":[{"id":1441,"uris":["http://zotero.org/users/2644296/items/CQ2WFNEQ"],"itemData":{"id":1441,"type":"paper-conference","abstract":"Humor is an integral aspect of the human experience. Motivated by the prospect of creating computational models of humor, we study the influence of the language of cartoon captions on the perceived humorousness of the cartoons. Our studies are based on a large corpus of crowdsourced cartoon captions that were submitted to a contest hosted by the New Yorker. Having access to thousands of captions submitted for the same image allows us to analyze the breadth of responses of people to the same visual stimulus. We first describe how we acquire judgments about the humorousness of different captions. Then, we detail the construction of a corpus where captions deemed funnier are paired with less-funny captions for the same cartoon. We analyze the caption pairs and find significant differences between the funnier and less-funny captions. Next, we build a classifier to identify funnier captions automatically. Given two captions and a cartoon, our classifier picks the funnier one 69% of the time for captions hinging on the same joke, and 64% of the time for any pair of captions. Finally, we use the classifier to find the best captions and study how its predictions could be used to significantly reduce the load on the cartoon contest's judges.","collection-title":"KDD '15","container-title":"Proceedings of the 21th ACM SIGKDD International Conference on Knowledge Discovery and Data Mining","DOI":"10.1145/2783258.2783388","event-place":"New York, NY, USA","ISBN":"978-1-4503-3664-2","language":"en","note":"00012","page":"1065–1074","publisher":"ACM","publisher-place":"New York, NY, USA","source":"ACM Digital Library","title":"Inside Jokes: Identifying Humorous Cartoon Captions","title-short":"Inside Jokes","URL":"http://doi.acm.org/10.1145/2783258.2783388","author":[{"family":"Shahaf","given":"Dafna"},{"family":"Horvitz","given":"Eric"},{"family":"Mankoff","given":"Robert"}],"accessed":{"date-parts":[["2015",10,23]]},"issued":{"date-parts":[["2015"]]},"citation-key":"shahaf2015"}}],"schema":"https://github.com/citation-style-language/schema/raw/master/csl-citation.json"} </w:instrText>
      </w:r>
      <w:r w:rsidRPr="00092DDA">
        <w:fldChar w:fldCharType="separate"/>
      </w:r>
      <w:r w:rsidR="00EC2023" w:rsidRPr="00EC2023">
        <w:rPr>
          <w:rFonts w:ascii="Times New Roman" w:hAnsi="Times New Roman" w:cs="Times New Roman"/>
        </w:rPr>
        <w:t>[@shahaf2015]</w:t>
      </w:r>
      <w:r w:rsidRPr="00092DDA">
        <w:fldChar w:fldCharType="end"/>
      </w:r>
      <w:r w:rsidRPr="00092DDA">
        <w:t xml:space="preserve">.  </w:t>
      </w:r>
      <w:r>
        <w:t xml:space="preserve">In relation to specific words, computational linguistics has been used to predict word popularity or frequency </w:t>
      </w:r>
      <w:r>
        <w:fldChar w:fldCharType="begin"/>
      </w:r>
      <w:r w:rsidR="00EC2023">
        <w:instrText xml:space="preserve"> ADDIN ZOTERO_ITEM CSL_CITATION {"citationID":"d6353yMw","properties":{"formattedCitation":"[@turney2019]","plainCitation":"[@turney2019]","noteIndex":0},"citationItems":[{"id":57,"uris":["http://zotero.org/users/2644296/items/UBAYFS6Z"],"itemData":{"id":57,"type":"article-journal","container-title":"PLOS ONE","DOI":"10.1371/journal.pone.0211512","ISSN":"1932-6203","issue":"1","journalAbbreviation":"PLoS ONE","language":"en","page":"e0211512","source":"DOI.org (Crossref)","title":"The natural selection of words: Finding the features of fitness","title-short":"The natural selection of words","URL":"https://dx.plos.org/10.1371/journal.pone.0211512","volume":"14","author":[{"family":"Turney","given":"Peter D."},{"family":"Mohammad","given":"Saif M."}],"editor":[{"family":"Blythe","given":"Richard A"}],"accessed":{"date-parts":[["2020",9,23]]},"issued":{"date-parts":[["2019",1,28]]},"citation-key":"turney2019"}}],"schema":"https://github.com/citation-style-language/schema/raw/master/csl-citation.json"} </w:instrText>
      </w:r>
      <w:r>
        <w:fldChar w:fldCharType="separate"/>
      </w:r>
      <w:r w:rsidR="00EC2023" w:rsidRPr="00EC2023">
        <w:rPr>
          <w:rFonts w:ascii="Times New Roman" w:hAnsi="Times New Roman" w:cs="Times New Roman"/>
        </w:rPr>
        <w:t>[@turney2019]</w:t>
      </w:r>
      <w:r>
        <w:fldChar w:fldCharType="end"/>
      </w:r>
      <w:r>
        <w:t>. These factors—memorability, entertainment value, and frequency of words and phrases—are aspects of IE.</w:t>
      </w:r>
    </w:p>
    <w:p w14:paraId="6D6CC276" w14:textId="77777777" w:rsidR="006568A2" w:rsidRPr="00A8264B" w:rsidRDefault="006568A2" w:rsidP="006568A2">
      <w:r w:rsidRPr="00092DDA">
        <w:t xml:space="preserve">There have been increasing calls for emphasizing </w:t>
      </w:r>
      <w:r w:rsidRPr="003A0642">
        <w:rPr>
          <w:i/>
          <w:iCs/>
        </w:rPr>
        <w:t xml:space="preserve">context </w:t>
      </w:r>
      <w:r w:rsidRPr="00092DDA">
        <w:t xml:space="preserve">and </w:t>
      </w:r>
      <w:r w:rsidRPr="003A0642">
        <w:rPr>
          <w:i/>
          <w:iCs/>
        </w:rPr>
        <w:t>contextual theorizing</w:t>
      </w:r>
      <w:r w:rsidRPr="00092DDA">
        <w:t xml:space="preserve"> for </w:t>
      </w:r>
      <w:r>
        <w:t>IS</w:t>
      </w:r>
      <w:r w:rsidRPr="00092DDA">
        <w:t xml:space="preserve"> research (Hong et al., 2013; </w:t>
      </w:r>
      <w:proofErr w:type="spellStart"/>
      <w:r w:rsidRPr="00092DDA">
        <w:t>Te’eni</w:t>
      </w:r>
      <w:proofErr w:type="spellEnd"/>
      <w:r w:rsidRPr="00092DDA">
        <w:t xml:space="preserve">, 2015; </w:t>
      </w:r>
      <w:proofErr w:type="spellStart"/>
      <w:r w:rsidRPr="00092DDA">
        <w:t>Te’eni</w:t>
      </w:r>
      <w:proofErr w:type="spellEnd"/>
      <w:r w:rsidRPr="00092DDA">
        <w:t xml:space="preserve">, 2016). </w:t>
      </w:r>
      <w:r>
        <w:t>While c</w:t>
      </w:r>
      <w:r w:rsidRPr="00092DDA">
        <w:t xml:space="preserve">ontext </w:t>
      </w:r>
      <w:r>
        <w:t xml:space="preserve">can be </w:t>
      </w:r>
      <w:r w:rsidRPr="00092DDA">
        <w:t xml:space="preserve">defined as </w:t>
      </w:r>
      <w:r w:rsidRPr="00A8264B">
        <w:t xml:space="preserve">“situational opportunities and constraints that affect the occurrence and meaning behavior as well as functional relationships between variables” (Johns, 2006, p. 386), there is no agreement on which contextual factors affect IE and how to design for it. </w:t>
      </w:r>
    </w:p>
    <w:p w14:paraId="006D1F09" w14:textId="77777777" w:rsidR="006568A2" w:rsidRPr="00B34B93" w:rsidRDefault="006568A2" w:rsidP="006568A2">
      <w:r w:rsidRPr="00B34B93">
        <w:t xml:space="preserve">How users interact with and </w:t>
      </w:r>
      <w:r>
        <w:t xml:space="preserve">disseminate </w:t>
      </w:r>
      <w:r w:rsidRPr="00B34B93">
        <w:t xml:space="preserve">information is a well-studied process in </w:t>
      </w:r>
      <w:proofErr w:type="gramStart"/>
      <w:r>
        <w:t>the IE</w:t>
      </w:r>
      <w:proofErr w:type="gramEnd"/>
      <w:r w:rsidRPr="00B34B93">
        <w:t xml:space="preserve"> literature. </w:t>
      </w:r>
      <w:r>
        <w:t>Defined</w:t>
      </w:r>
      <w:r w:rsidRPr="00B34B93">
        <w:t xml:space="preserve"> as a "cognitive commitment” (Mollen &amp; Wilson, 2010)</w:t>
      </w:r>
      <w:r>
        <w:t xml:space="preserve"> and</w:t>
      </w:r>
      <w:r w:rsidRPr="00B34B93">
        <w:t xml:space="preserve"> “a psychological </w:t>
      </w:r>
      <w:r w:rsidRPr="00B34B93">
        <w:lastRenderedPageBreak/>
        <w:t>investment” (Bomia et al., 1997),</w:t>
      </w:r>
      <w:r>
        <w:t xml:space="preserve"> </w:t>
      </w:r>
      <w:r w:rsidRPr="007C4104">
        <w:rPr>
          <w:i/>
          <w:iCs/>
        </w:rPr>
        <w:t>user engagement</w:t>
      </w:r>
      <w:r>
        <w:t xml:space="preserve"> is described </w:t>
      </w:r>
      <w:r w:rsidRPr="00B34B93">
        <w:t xml:space="preserve">as an immersive and captivating experience (Csikszentmihalyi, 1997). </w:t>
      </w:r>
      <w:r>
        <w:t>The</w:t>
      </w:r>
      <w:r w:rsidRPr="00B34B93">
        <w:t xml:space="preserve"> works of Heath (2007), Berger (2013), Seiter (2014)</w:t>
      </w:r>
      <w:r>
        <w:t>,</w:t>
      </w:r>
      <w:r w:rsidRPr="00B34B93">
        <w:t xml:space="preserve"> and others have shed light on how information “flow” is impacted by cognitive</w:t>
      </w:r>
      <w:r w:rsidRPr="00B34B93">
        <w:rPr>
          <w:cs/>
        </w:rPr>
        <w:t>‎</w:t>
      </w:r>
      <w:r w:rsidRPr="00B34B93">
        <w:t xml:space="preserve"> and emotional triggers, such as positive and negative signaling, information </w:t>
      </w:r>
      <w:r w:rsidRPr="00B34B93">
        <w:rPr>
          <w:cs/>
        </w:rPr>
        <w:t>‎</w:t>
      </w:r>
      <w:r w:rsidRPr="00B34B93">
        <w:t>asymmetry, processing fluency</w:t>
      </w:r>
      <w:r>
        <w:t>,</w:t>
      </w:r>
      <w:r w:rsidRPr="00B34B93">
        <w:t xml:space="preserve"> and the link between familiarity and perception. </w:t>
      </w:r>
    </w:p>
    <w:p w14:paraId="754C3A9D" w14:textId="77777777" w:rsidR="006568A2" w:rsidRPr="00B34B93" w:rsidRDefault="006568A2" w:rsidP="006568A2">
      <w:r w:rsidRPr="00B34B93">
        <w:t xml:space="preserve">There have been recent advancements in computational approaches to studying engagement. </w:t>
      </w:r>
      <w:r>
        <w:t>Among them</w:t>
      </w:r>
      <w:r w:rsidRPr="00B34B93">
        <w:t xml:space="preserve">, </w:t>
      </w:r>
      <w:proofErr w:type="gramStart"/>
      <w:r w:rsidRPr="00B34B93">
        <w:t>Berger</w:t>
      </w:r>
      <w:proofErr w:type="gramEnd"/>
      <w:r w:rsidRPr="00B34B93">
        <w:t xml:space="preserve"> and Milkman (2009) performed semi-automated sentiment analysis to quantify the affectivity and emotionality of </w:t>
      </w:r>
      <w:r w:rsidRPr="00B34B93">
        <w:rPr>
          <w:i/>
          <w:iCs/>
        </w:rPr>
        <w:t>New York Times</w:t>
      </w:r>
      <w:r w:rsidRPr="00B34B93">
        <w:t xml:space="preserve"> articles</w:t>
      </w:r>
      <w:r>
        <w:t>, while</w:t>
      </w:r>
      <w:r w:rsidRPr="00B34B93">
        <w:t xml:space="preserve"> Guerini et al. (2011) employed </w:t>
      </w:r>
      <w:r>
        <w:t>NLP</w:t>
      </w:r>
      <w:r w:rsidRPr="00B34B93">
        <w:t xml:space="preserve"> techniques to explore text virality in </w:t>
      </w:r>
      <w:r>
        <w:t>s</w:t>
      </w:r>
      <w:r w:rsidRPr="00B34B93">
        <w:t xml:space="preserve">ocial </w:t>
      </w:r>
      <w:r>
        <w:t>n</w:t>
      </w:r>
      <w:r w:rsidRPr="00B34B93">
        <w:t>etworks</w:t>
      </w:r>
      <w:r>
        <w:t>.</w:t>
      </w:r>
      <w:r w:rsidRPr="00B34B93">
        <w:t> </w:t>
      </w:r>
      <w:r>
        <w:t xml:space="preserve">In a manner </w:t>
      </w:r>
      <w:proofErr w:type="gramStart"/>
      <w:r>
        <w:t>similar to</w:t>
      </w:r>
      <w:proofErr w:type="gramEnd"/>
      <w:r>
        <w:t xml:space="preserve"> the proposed method in this study, </w:t>
      </w:r>
      <w:r w:rsidRPr="00B34B93">
        <w:t xml:space="preserve">Cheng, Kleinberg, </w:t>
      </w:r>
      <w:r>
        <w:t>and</w:t>
      </w:r>
      <w:r w:rsidRPr="00B34B93">
        <w:t xml:space="preserve"> Lee (2012) developed algorithms for evaluating movie quotes</w:t>
      </w:r>
      <w:r>
        <w:t xml:space="preserve"> by exploring </w:t>
      </w:r>
      <w:r w:rsidRPr="00B34B93">
        <w:t xml:space="preserve">patterns of influence and memorability. </w:t>
      </w:r>
      <w:r>
        <w:t xml:space="preserve">Based on their finding, they </w:t>
      </w:r>
      <w:r w:rsidRPr="00B34B93">
        <w:t>concluded that simpl</w:t>
      </w:r>
      <w:r>
        <w:t>e</w:t>
      </w:r>
      <w:r w:rsidRPr="00B34B93">
        <w:t xml:space="preserve"> syntax, generality, </w:t>
      </w:r>
      <w:r w:rsidRPr="00B34B93">
        <w:rPr>
          <w:cs/>
        </w:rPr>
        <w:t>‎</w:t>
      </w:r>
      <w:r w:rsidRPr="00B34B93">
        <w:t xml:space="preserve">and </w:t>
      </w:r>
      <w:r w:rsidRPr="00B34B93">
        <w:rPr>
          <w:cs/>
        </w:rPr>
        <w:t>‎‎</w:t>
      </w:r>
      <w:r w:rsidRPr="00B34B93">
        <w:t xml:space="preserve">distinctiveness </w:t>
      </w:r>
      <w:r>
        <w:t>are</w:t>
      </w:r>
      <w:r w:rsidRPr="00B34B93">
        <w:t xml:space="preserve"> important attributes of engagement.</w:t>
      </w:r>
    </w:p>
    <w:p w14:paraId="08718889" w14:textId="77777777" w:rsidR="006568A2" w:rsidRDefault="006568A2" w:rsidP="006568A2">
      <w:pPr>
        <w:rPr>
          <w:cs/>
        </w:rPr>
      </w:pPr>
      <w:r w:rsidRPr="00A8264B">
        <w:t xml:space="preserve">To the best of </w:t>
      </w:r>
      <w:r>
        <w:t>my</w:t>
      </w:r>
      <w:r w:rsidRPr="00A8264B">
        <w:t xml:space="preserve"> knowledge, </w:t>
      </w:r>
      <w:r>
        <w:t xml:space="preserve">no study has yet examined the relationship between </w:t>
      </w:r>
      <w:r w:rsidRPr="00A8264B">
        <w:t xml:space="preserve">content strategy </w:t>
      </w:r>
      <w:r>
        <w:t>and</w:t>
      </w:r>
      <w:r w:rsidRPr="00A8264B">
        <w:t xml:space="preserve"> engagement. </w:t>
      </w:r>
      <w:r>
        <w:t>M</w:t>
      </w:r>
      <w:r w:rsidRPr="00A8264B">
        <w:t xml:space="preserve">ost of the </w:t>
      </w:r>
      <w:r>
        <w:t xml:space="preserve">related research has focused </w:t>
      </w:r>
      <w:r w:rsidRPr="00A8264B">
        <w:t>on</w:t>
      </w:r>
      <w:r>
        <w:t xml:space="preserve"> investigating</w:t>
      </w:r>
      <w:r w:rsidRPr="00A8264B">
        <w:t xml:space="preserve"> </w:t>
      </w:r>
      <w:r w:rsidRPr="00D60406">
        <w:rPr>
          <w:i/>
          <w:iCs/>
        </w:rPr>
        <w:t>how</w:t>
      </w:r>
      <w:r w:rsidRPr="00B34B93">
        <w:t xml:space="preserve"> users </w:t>
      </w:r>
      <w:r w:rsidRPr="00A8264B">
        <w:t xml:space="preserve">react to information rather than </w:t>
      </w:r>
      <w:r w:rsidRPr="00D60406">
        <w:rPr>
          <w:i/>
          <w:iCs/>
        </w:rPr>
        <w:t>why</w:t>
      </w:r>
      <w:r w:rsidRPr="00B34B93">
        <w:t xml:space="preserve"> </w:t>
      </w:r>
      <w:r w:rsidRPr="00A8264B">
        <w:t xml:space="preserve">users become engaged with content. </w:t>
      </w:r>
      <w:r>
        <w:t>Also understudied and warranting investigation is</w:t>
      </w:r>
      <w:r w:rsidRPr="00A8264B">
        <w:t xml:space="preserve"> </w:t>
      </w:r>
      <w:r w:rsidRPr="008D5250">
        <w:rPr>
          <w:i/>
          <w:iCs/>
        </w:rPr>
        <w:t>how</w:t>
      </w:r>
      <w:r>
        <w:t xml:space="preserve"> to develop</w:t>
      </w:r>
      <w:r w:rsidRPr="00A8264B">
        <w:t xml:space="preserve"> engaging content </w:t>
      </w:r>
      <w:r>
        <w:t>rather than</w:t>
      </w:r>
      <w:r w:rsidRPr="00A8264B">
        <w:t xml:space="preserve"> </w:t>
      </w:r>
      <w:r>
        <w:t>simply</w:t>
      </w:r>
      <w:r w:rsidRPr="00A8264B">
        <w:t xml:space="preserve"> measuring</w:t>
      </w:r>
      <w:r>
        <w:t xml:space="preserve"> it</w:t>
      </w:r>
      <w:r w:rsidRPr="00A8264B">
        <w:t xml:space="preserve">. </w:t>
      </w:r>
      <w:r>
        <w:t>The</w:t>
      </w:r>
      <w:r w:rsidRPr="00A8264B">
        <w:t xml:space="preserve"> expected findings </w:t>
      </w:r>
      <w:r>
        <w:t>of this study may assist in the development of</w:t>
      </w:r>
      <w:r w:rsidRPr="00A8264B">
        <w:t xml:space="preserve"> a new systematic approach to optimizing engagement, which includes</w:t>
      </w:r>
      <w:r>
        <w:t xml:space="preserve"> lexical substitution </w:t>
      </w:r>
      <w:proofErr w:type="gramStart"/>
      <w:r>
        <w:t>in a given</w:t>
      </w:r>
      <w:proofErr w:type="gramEnd"/>
      <w:r>
        <w:t xml:space="preserve"> text.</w:t>
      </w:r>
      <w:r w:rsidRPr="00A8264B">
        <w:t xml:space="preserve"> </w:t>
      </w:r>
    </w:p>
    <w:p w14:paraId="068F9337" w14:textId="77777777" w:rsidR="006568A2" w:rsidRDefault="006568A2" w:rsidP="006568A2">
      <w:pPr>
        <w:pStyle w:val="Heading3"/>
      </w:pPr>
      <w:bookmarkStart w:id="50" w:name="_Toc114161264"/>
      <w:r>
        <w:t>Theoretical Underpinning</w:t>
      </w:r>
      <w:bookmarkEnd w:id="50"/>
      <w:r>
        <w:t xml:space="preserve"> </w:t>
      </w:r>
    </w:p>
    <w:p w14:paraId="4D0F553C" w14:textId="77777777" w:rsidR="006568A2" w:rsidRDefault="006568A2" w:rsidP="006568A2">
      <w:pPr>
        <w:pStyle w:val="Heading4"/>
      </w:pPr>
      <w:r>
        <w:t>Framing Effect</w:t>
      </w:r>
    </w:p>
    <w:p w14:paraId="6045B7BC" w14:textId="77777777" w:rsidR="006568A2" w:rsidRPr="00092DDA" w:rsidRDefault="006568A2" w:rsidP="006568A2">
      <w:r>
        <w:t xml:space="preserve">Cumulative Prospect Theory (CPT), which was introduced in </w:t>
      </w:r>
      <w:hyperlink w:anchor="_Cumulative_Prospect_Theory" w:history="1">
        <w:r>
          <w:rPr>
            <w:rStyle w:val="Hyperlink"/>
          </w:rPr>
          <w:t>S</w:t>
        </w:r>
        <w:r w:rsidRPr="00B55930">
          <w:rPr>
            <w:rStyle w:val="Hyperlink"/>
          </w:rPr>
          <w:t>ection 3.3.1</w:t>
        </w:r>
      </w:hyperlink>
      <w:r>
        <w:rPr>
          <w:rStyle w:val="Hyperlink"/>
        </w:rPr>
        <w:t>,</w:t>
      </w:r>
      <w:r>
        <w:t xml:space="preserve"> served as the theoretical framework for this study. </w:t>
      </w:r>
      <w:r w:rsidRPr="00092DDA">
        <w:t xml:space="preserve">The main </w:t>
      </w:r>
      <w:r>
        <w:t xml:space="preserve">tenets </w:t>
      </w:r>
      <w:r w:rsidRPr="00092DDA">
        <w:t>of CPT</w:t>
      </w:r>
      <w:r>
        <w:t xml:space="preserve"> are</w:t>
      </w:r>
      <w:r w:rsidRPr="00092DDA">
        <w:t xml:space="preserve"> that people tend </w:t>
      </w:r>
      <w:r w:rsidRPr="00092DDA">
        <w:rPr>
          <w:cs/>
        </w:rPr>
        <w:t>‎</w:t>
      </w:r>
      <w:r w:rsidRPr="00092DDA">
        <w:t xml:space="preserve">to think of </w:t>
      </w:r>
      <w:r w:rsidRPr="00092DDA">
        <w:lastRenderedPageBreak/>
        <w:t xml:space="preserve">possible outcomes relative to a certain </w:t>
      </w:r>
      <w:r w:rsidRPr="003A0642">
        <w:t>reference point</w:t>
      </w:r>
      <w:r w:rsidRPr="00092DDA">
        <w:t xml:space="preserve"> rather than to </w:t>
      </w:r>
      <w:r>
        <w:t>a specific outcome</w:t>
      </w:r>
      <w:r w:rsidRPr="00092DDA">
        <w:t xml:space="preserve">, a phenomenon called </w:t>
      </w:r>
      <w:r>
        <w:t xml:space="preserve">the </w:t>
      </w:r>
      <w:r w:rsidRPr="003A0642">
        <w:rPr>
          <w:i/>
          <w:iCs/>
        </w:rPr>
        <w:t xml:space="preserve">framing </w:t>
      </w:r>
      <w:r w:rsidRPr="003A0642">
        <w:rPr>
          <w:i/>
          <w:iCs/>
          <w:cs/>
        </w:rPr>
        <w:t>‎</w:t>
      </w:r>
      <w:r w:rsidRPr="003A0642">
        <w:rPr>
          <w:i/>
          <w:iCs/>
        </w:rPr>
        <w:t>effect</w:t>
      </w:r>
      <w:r w:rsidRPr="00092DDA">
        <w:t>.</w:t>
      </w:r>
      <w:r w:rsidRPr="00092DDA">
        <w:rPr>
          <w:cs/>
        </w:rPr>
        <w:t>‎</w:t>
      </w:r>
      <w:r w:rsidRPr="00092DDA">
        <w:t xml:space="preserve"> The framing of problems adopted by decision-makers results from </w:t>
      </w:r>
      <w:r>
        <w:t xml:space="preserve">both </w:t>
      </w:r>
      <w:r w:rsidRPr="00092DDA">
        <w:t xml:space="preserve">extrinsic manipulation </w:t>
      </w:r>
      <w:r w:rsidRPr="00092DDA">
        <w:rPr>
          <w:cs/>
        </w:rPr>
        <w:t>‎‎</w:t>
      </w:r>
      <w:r w:rsidRPr="00092DDA">
        <w:t>of the options offered (</w:t>
      </w:r>
      <w:r>
        <w:t xml:space="preserve">i.e., </w:t>
      </w:r>
      <w:r w:rsidRPr="00092DDA">
        <w:t>the context)</w:t>
      </w:r>
      <w:r>
        <w:t xml:space="preserve"> and o</w:t>
      </w:r>
      <w:r w:rsidRPr="00092DDA">
        <w:t>f</w:t>
      </w:r>
      <w:r>
        <w:t xml:space="preserve"> f</w:t>
      </w:r>
      <w:r w:rsidRPr="00092DDA">
        <w:t>orces intrinsic to decision-makers (</w:t>
      </w:r>
      <w:r>
        <w:t>i.e., cognitive</w:t>
      </w:r>
      <w:r w:rsidRPr="00092DDA">
        <w:t xml:space="preserve"> </w:t>
      </w:r>
      <w:r>
        <w:t>ability</w:t>
      </w:r>
      <w:r w:rsidRPr="00092DDA">
        <w:t>).</w:t>
      </w:r>
    </w:p>
    <w:p w14:paraId="606E4B69" w14:textId="23BF03EF" w:rsidR="009A7A59" w:rsidRDefault="002B5A32" w:rsidP="00726E79">
      <w:pPr>
        <w:pStyle w:val="Heading2"/>
      </w:pPr>
      <w:r>
        <w:t>C</w:t>
      </w:r>
      <w:r w:rsidR="00726E79">
        <w:t>onceptual</w:t>
      </w:r>
      <w:r w:rsidR="00B14E39">
        <w:t xml:space="preserve"> </w:t>
      </w:r>
      <w:r w:rsidR="0077785F">
        <w:t>Framework for Digital Information Engagement with Text</w:t>
      </w:r>
      <w:bookmarkEnd w:id="45"/>
    </w:p>
    <w:p w14:paraId="6B7D0CB8" w14:textId="072D05B5" w:rsidR="00726E79" w:rsidRDefault="002B5A32" w:rsidP="00EC2023">
      <w:r>
        <w:t>This</w:t>
      </w:r>
      <w:r w:rsidR="00726E79" w:rsidRPr="00092DDA">
        <w:t xml:space="preserve"> section present</w:t>
      </w:r>
      <w:r>
        <w:t>s</w:t>
      </w:r>
      <w:r w:rsidR="00726E79" w:rsidRPr="00092DDA">
        <w:t xml:space="preserve"> the</w:t>
      </w:r>
      <w:r w:rsidR="00726E79">
        <w:t xml:space="preserve"> t</w:t>
      </w:r>
      <w:r w:rsidR="00726E79" w:rsidRPr="00322CC5">
        <w:t>heoretically derived framework</w:t>
      </w:r>
      <w:r w:rsidR="00726E79" w:rsidRPr="00092DDA">
        <w:t xml:space="preserve"> that guide</w:t>
      </w:r>
      <w:r w:rsidR="00E07AFB">
        <w:t>d</w:t>
      </w:r>
      <w:r w:rsidR="00726E79" w:rsidRPr="00092DDA">
        <w:t xml:space="preserve"> this study. </w:t>
      </w:r>
      <w:r w:rsidR="00E07AFB">
        <w:t>The</w:t>
      </w:r>
      <w:r w:rsidR="0077785F">
        <w:t xml:space="preserve"> purpose of </w:t>
      </w:r>
      <w:r w:rsidR="00E07AFB">
        <w:t>this</w:t>
      </w:r>
      <w:r w:rsidR="00726E79" w:rsidRPr="00092DDA">
        <w:t xml:space="preserve"> conceptual framework</w:t>
      </w:r>
      <w:r w:rsidR="00E07AFB">
        <w:t xml:space="preserve"> </w:t>
      </w:r>
      <w:r w:rsidR="001E0093">
        <w:t>was</w:t>
      </w:r>
      <w:r w:rsidR="00E07AFB">
        <w:t xml:space="preserve"> to</w:t>
      </w:r>
      <w:r w:rsidR="00726E79" w:rsidRPr="00092DDA">
        <w:t xml:space="preserve"> condens</w:t>
      </w:r>
      <w:r w:rsidR="00E07AFB">
        <w:t>e</w:t>
      </w:r>
      <w:r w:rsidR="00726E79" w:rsidRPr="00092DDA">
        <w:t xml:space="preserve"> the mapping and </w:t>
      </w:r>
      <w:r w:rsidR="00E07AFB" w:rsidRPr="00092DDA">
        <w:t>expl</w:t>
      </w:r>
      <w:r w:rsidR="00E07AFB">
        <w:t>a</w:t>
      </w:r>
      <w:r w:rsidR="00E07AFB" w:rsidRPr="00092DDA">
        <w:t>in</w:t>
      </w:r>
      <w:r w:rsidR="00726E79" w:rsidRPr="00092DDA">
        <w:t xml:space="preserve"> the main themes of interest (</w:t>
      </w:r>
      <w:r w:rsidR="00D9657A" w:rsidRPr="00092DDA">
        <w:t>e.g.,</w:t>
      </w:r>
      <w:r w:rsidR="00726E79" w:rsidRPr="00092DDA">
        <w:t xml:space="preserve"> key factors, variables, </w:t>
      </w:r>
      <w:r>
        <w:t>and</w:t>
      </w:r>
      <w:r w:rsidRPr="00092DDA">
        <w:t xml:space="preserve"> </w:t>
      </w:r>
      <w:r w:rsidR="00726E79" w:rsidRPr="00092DDA">
        <w:t xml:space="preserve">constructs) and the presupposed boundaries or relationships among them </w:t>
      </w:r>
      <w:r w:rsidR="00D9657A">
        <w:fldChar w:fldCharType="begin"/>
      </w:r>
      <w:r w:rsidR="00EC2023">
        <w:instrText xml:space="preserve"> ADDIN ZOTERO_ITEM CSL_CITATION {"citationID":"gCCmdSvt","properties":{"formattedCitation":"[@miles2014]","plainCitation":"[@miles2014]","noteIndex":0},"citationItems":[{"id":65,"uris":["http://zotero.org/users/2644296/items/ZNX3RUND"],"itemData":{"id":65,"type":"article-journal","note":"00564 \npublisher: Thousand Oaks, CA: Sage","source":"Google Scholar","title":"Qualitative data analysis: A methods sourcebook","title-short":"Qualitative data analysis","author":[{"family":"Miles","given":"Matthew B."},{"family":"Huberman","given":"A. Michael"},{"family":"Saldana","given":"Johnny"}],"issued":{"date-parts":[["2014"]]},"citation-key":"miles2014"}}],"schema":"https://github.com/citation-style-language/schema/raw/master/csl-citation.json"} </w:instrText>
      </w:r>
      <w:r w:rsidR="00D9657A">
        <w:fldChar w:fldCharType="separate"/>
      </w:r>
      <w:r w:rsidR="00EC2023" w:rsidRPr="00EC2023">
        <w:rPr>
          <w:rFonts w:ascii="Times New Roman" w:hAnsi="Times New Roman" w:cs="Times New Roman"/>
        </w:rPr>
        <w:t>[@miles2014]</w:t>
      </w:r>
      <w:r w:rsidR="00D9657A">
        <w:fldChar w:fldCharType="end"/>
      </w:r>
      <w:r w:rsidR="00E07AFB">
        <w:t xml:space="preserve">. The development of a </w:t>
      </w:r>
      <w:r w:rsidR="00E07AFB" w:rsidRPr="00092DDA">
        <w:t>conceptual framework</w:t>
      </w:r>
      <w:r w:rsidR="00E07AFB">
        <w:t xml:space="preserve"> </w:t>
      </w:r>
      <w:r w:rsidR="00B074D7">
        <w:t xml:space="preserve">followed </w:t>
      </w:r>
      <w:r w:rsidR="00726E79" w:rsidRPr="00092DDA">
        <w:t xml:space="preserve">an approach suggested by Webster and Watson </w:t>
      </w:r>
      <w:r w:rsidR="00726E79" w:rsidRPr="00092DDA">
        <w:fldChar w:fldCharType="begin"/>
      </w:r>
      <w:r w:rsidR="00EC2023">
        <w:instrText xml:space="preserve"> ADDIN ZOTERO_ITEM CSL_CITATION {"citationID":"6pW4MBPf","properties":{"formattedCitation":"[@webster2002]","plainCitation":"[@webster2002]","noteIndex":0},"citationItems":[{"id":2058,"uris":["http://zotero.org/users/2644296/items/2V64IDT8"],"itemData":{"id":2058,"type":"article-journal","container-title":"MIS Quarterly","issue":"2","note":"00000","page":"xiii-xxiii","source":"Google Scholar","title":"Analyzing the Past to Prepare for the Future: Writing A Literature Review","title-short":"Analyzing the past to prepare for the future","URL":"http://www.jstor.org/stable/4132319","volume":"26","author":[{"family":"Webster","given":"Jane"},{"family":"Watson","given":"Richard"}],"issued":{"date-parts":[["2002"]]},"citation-key":"webster2002"},"suppress-author":true}],"schema":"https://github.com/citation-style-language/schema/raw/master/csl-citation.json"} </w:instrText>
      </w:r>
      <w:r w:rsidR="00726E79" w:rsidRPr="00092DDA">
        <w:fldChar w:fldCharType="separate"/>
      </w:r>
      <w:r w:rsidR="00EC2023" w:rsidRPr="00EC2023">
        <w:rPr>
          <w:rFonts w:ascii="Times New Roman" w:hAnsi="Times New Roman" w:cs="Times New Roman"/>
        </w:rPr>
        <w:t>[@webster2002]</w:t>
      </w:r>
      <w:r w:rsidR="00726E79" w:rsidRPr="00092DDA">
        <w:fldChar w:fldCharType="end"/>
      </w:r>
      <w:r>
        <w:t xml:space="preserve">. </w:t>
      </w:r>
      <w:r w:rsidR="00B074D7">
        <w:t>After</w:t>
      </w:r>
      <w:r w:rsidR="00726E79" w:rsidRPr="00092DDA">
        <w:t xml:space="preserve"> the various contributions to research </w:t>
      </w:r>
      <w:r>
        <w:t>were</w:t>
      </w:r>
      <w:r w:rsidRPr="00092DDA">
        <w:t xml:space="preserve"> </w:t>
      </w:r>
      <w:r w:rsidRPr="00092DDA">
        <w:rPr>
          <w:noProof/>
        </w:rPr>
        <w:t>analyzed</w:t>
      </w:r>
      <w:r w:rsidRPr="00092DDA">
        <w:t xml:space="preserve"> and compared</w:t>
      </w:r>
      <w:r w:rsidR="00E07AFB">
        <w:t>,</w:t>
      </w:r>
      <w:r w:rsidR="00B074D7">
        <w:t xml:space="preserve"> an </w:t>
      </w:r>
      <w:r w:rsidR="00726E79" w:rsidRPr="00092DDA">
        <w:t xml:space="preserve">inductive method of </w:t>
      </w:r>
      <w:r w:rsidR="00726E79" w:rsidRPr="00092DDA">
        <w:rPr>
          <w:noProof/>
        </w:rPr>
        <w:t>generalization</w:t>
      </w:r>
      <w:r w:rsidR="00B074D7">
        <w:rPr>
          <w:noProof/>
        </w:rPr>
        <w:t xml:space="preserve"> was used to </w:t>
      </w:r>
      <w:r w:rsidR="00B074D7" w:rsidRPr="00092DDA">
        <w:t>abstract common properties</w:t>
      </w:r>
      <w:r w:rsidR="00B074D7">
        <w:t xml:space="preserve"> and</w:t>
      </w:r>
      <w:r w:rsidR="00B074D7">
        <w:rPr>
          <w:noProof/>
        </w:rPr>
        <w:t xml:space="preserve"> formulate</w:t>
      </w:r>
      <w:r w:rsidR="00726E79" w:rsidRPr="00092DDA">
        <w:t xml:space="preserve"> general concepts from specific instances.</w:t>
      </w:r>
      <w:r w:rsidR="00726E79">
        <w:t xml:space="preserve"> By </w:t>
      </w:r>
      <w:r w:rsidR="00726E79" w:rsidRPr="00092DDA">
        <w:t xml:space="preserve">synthesizing </w:t>
      </w:r>
      <w:r w:rsidR="00726E79">
        <w:t xml:space="preserve">theoretical frameworks and domain </w:t>
      </w:r>
      <w:r w:rsidR="00726E79" w:rsidRPr="00092DDA">
        <w:t>literature</w:t>
      </w:r>
      <w:r w:rsidR="00726E79">
        <w:t xml:space="preserve">, </w:t>
      </w:r>
      <w:r w:rsidR="00E07AFB">
        <w:t xml:space="preserve">this part of </w:t>
      </w:r>
      <w:r w:rsidR="00726E79">
        <w:t xml:space="preserve">theory development </w:t>
      </w:r>
      <w:r w:rsidR="006237C1">
        <w:t>aim</w:t>
      </w:r>
      <w:r w:rsidR="001E0093">
        <w:t>ed</w:t>
      </w:r>
      <w:r w:rsidR="006237C1">
        <w:t xml:space="preserve"> to</w:t>
      </w:r>
      <w:r w:rsidR="00726E79">
        <w:t xml:space="preserve"> </w:t>
      </w:r>
      <w:r w:rsidR="001E0093">
        <w:t>address</w:t>
      </w:r>
      <w:r w:rsidR="00726E79">
        <w:t xml:space="preserve"> the </w:t>
      </w:r>
      <w:r w:rsidR="00726E79" w:rsidRPr="00B074D7">
        <w:t>three research questions</w:t>
      </w:r>
      <w:r w:rsidR="00F64813" w:rsidRPr="00274630">
        <w:t>.</w:t>
      </w:r>
      <w:r w:rsidR="00F64813">
        <w:t xml:space="preserve"> </w:t>
      </w:r>
    </w:p>
    <w:p w14:paraId="5799B4D4" w14:textId="4678B8CA" w:rsidR="000D6C2E" w:rsidRDefault="00156F6C" w:rsidP="00E3488B">
      <w:commentRangeStart w:id="51"/>
      <w:commentRangeStart w:id="52"/>
      <w:r w:rsidRPr="00EF4AE2">
        <w:t xml:space="preserve">As previously described, </w:t>
      </w:r>
      <w:r w:rsidR="005632EE" w:rsidRPr="00EF4AE2">
        <w:t xml:space="preserve">IE is defined as the quality of information behavior and manifested in affective, behavioral, and cognitive investment and involvement when </w:t>
      </w:r>
      <w:r w:rsidR="005F1062" w:rsidRPr="00EF4AE2">
        <w:t xml:space="preserve">the user </w:t>
      </w:r>
      <w:r w:rsidR="005632EE" w:rsidRPr="00EF4AE2">
        <w:t>interact</w:t>
      </w:r>
      <w:r w:rsidR="005F1062" w:rsidRPr="00EF4AE2">
        <w:t>s</w:t>
      </w:r>
      <w:r w:rsidR="005632EE" w:rsidRPr="00EF4AE2">
        <w:t xml:space="preserve"> with information. </w:t>
      </w:r>
      <w:commentRangeEnd w:id="51"/>
      <w:r w:rsidR="00714A19">
        <w:rPr>
          <w:rStyle w:val="CommentReference"/>
        </w:rPr>
        <w:commentReference w:id="51"/>
      </w:r>
      <w:commentRangeEnd w:id="52"/>
      <w:r w:rsidR="00B10592">
        <w:rPr>
          <w:rStyle w:val="CommentReference"/>
        </w:rPr>
        <w:commentReference w:id="52"/>
      </w:r>
      <w:r w:rsidR="005F1062" w:rsidRPr="00855503">
        <w:t>F</w:t>
      </w:r>
      <w:r w:rsidR="002362CD" w:rsidRPr="00855503">
        <w:t>or successful communication, information must be transmitted through interaction, translated through interpretation, and ultimately transformed into knowledge through integration.</w:t>
      </w:r>
      <w:r w:rsidR="000D6C2E">
        <w:t xml:space="preserve"> </w:t>
      </w:r>
      <w:r w:rsidR="00E75848" w:rsidRPr="00EF4AE2">
        <w:rPr>
          <w:b/>
          <w:bCs/>
        </w:rPr>
        <w:t>This process can be</w:t>
      </w:r>
      <w:r w:rsidR="00737494" w:rsidRPr="00EF4AE2">
        <w:rPr>
          <w:b/>
          <w:bCs/>
        </w:rPr>
        <w:t xml:space="preserve"> seen and measured using the</w:t>
      </w:r>
      <w:r w:rsidR="00E75848" w:rsidRPr="00EF4AE2">
        <w:rPr>
          <w:b/>
          <w:bCs/>
        </w:rPr>
        <w:t xml:space="preserve"> three</w:t>
      </w:r>
      <w:r w:rsidR="00737494" w:rsidRPr="00EF4AE2">
        <w:rPr>
          <w:b/>
          <w:bCs/>
        </w:rPr>
        <w:t xml:space="preserve"> IE</w:t>
      </w:r>
      <w:r w:rsidR="00E75848" w:rsidRPr="00EF4AE2">
        <w:rPr>
          <w:b/>
          <w:bCs/>
        </w:rPr>
        <w:t xml:space="preserve"> </w:t>
      </w:r>
      <w:r w:rsidR="004873CD" w:rsidRPr="00EF4AE2">
        <w:rPr>
          <w:b/>
          <w:bCs/>
        </w:rPr>
        <w:t>dimensions</w:t>
      </w:r>
      <w:r w:rsidR="00E75848" w:rsidRPr="00EF4AE2">
        <w:rPr>
          <w:b/>
          <w:bCs/>
        </w:rPr>
        <w:t xml:space="preserve"> </w:t>
      </w:r>
      <w:r w:rsidR="00737494" w:rsidRPr="00EF4AE2">
        <w:rPr>
          <w:b/>
          <w:bCs/>
        </w:rPr>
        <w:t>that</w:t>
      </w:r>
      <w:r w:rsidR="00E75848" w:rsidRPr="00EF4AE2">
        <w:rPr>
          <w:b/>
          <w:bCs/>
        </w:rPr>
        <w:t xml:space="preserve"> were recognized</w:t>
      </w:r>
      <w:r w:rsidR="00737494" w:rsidRPr="00EF4AE2">
        <w:rPr>
          <w:b/>
          <w:bCs/>
        </w:rPr>
        <w:t xml:space="preserve"> </w:t>
      </w:r>
      <w:r w:rsidR="00E75848" w:rsidRPr="00EF4AE2">
        <w:rPr>
          <w:b/>
          <w:bCs/>
        </w:rPr>
        <w:t xml:space="preserve">through the literature review and the </w:t>
      </w:r>
      <w:r w:rsidR="004873CD" w:rsidRPr="00EF4AE2">
        <w:rPr>
          <w:b/>
          <w:bCs/>
        </w:rPr>
        <w:t>theoretical</w:t>
      </w:r>
      <w:r w:rsidR="00E75848" w:rsidRPr="00EF4AE2">
        <w:rPr>
          <w:b/>
          <w:bCs/>
        </w:rPr>
        <w:t xml:space="preserve"> synthesis of </w:t>
      </w:r>
      <w:r w:rsidRPr="00EF4AE2">
        <w:rPr>
          <w:b/>
          <w:bCs/>
        </w:rPr>
        <w:t>IBT</w:t>
      </w:r>
      <w:r w:rsidR="00E75848" w:rsidRPr="00EF4AE2">
        <w:rPr>
          <w:b/>
          <w:bCs/>
        </w:rPr>
        <w:t xml:space="preserve"> and UET.</w:t>
      </w:r>
      <w:r w:rsidR="00737494">
        <w:t xml:space="preserve"> </w:t>
      </w:r>
    </w:p>
    <w:p w14:paraId="749C28CE" w14:textId="0E1E42C1" w:rsidR="005632EE" w:rsidRPr="00EF4AE2" w:rsidRDefault="00737494" w:rsidP="00EC2023">
      <w:r>
        <w:t xml:space="preserve">The first </w:t>
      </w:r>
      <w:r w:rsidR="004873CD">
        <w:t>dimension</w:t>
      </w:r>
      <w:r>
        <w:t xml:space="preserve"> is </w:t>
      </w:r>
      <w:r w:rsidRPr="00EF4AE2">
        <w:rPr>
          <w:rFonts w:eastAsia="Times New Roman" w:cs="Times New Roman"/>
          <w:b/>
          <w:bCs/>
          <w:i/>
          <w:iCs/>
          <w:color w:val="auto"/>
        </w:rPr>
        <w:t>Perception</w:t>
      </w:r>
      <w:r>
        <w:rPr>
          <w:rFonts w:eastAsia="Times New Roman" w:cs="Times New Roman"/>
          <w:i/>
          <w:iCs/>
          <w:color w:val="auto"/>
        </w:rPr>
        <w:t xml:space="preserve">, </w:t>
      </w:r>
      <w:r w:rsidRPr="00EF4AE2">
        <w:rPr>
          <w:rFonts w:eastAsia="Times New Roman" w:cs="Times New Roman"/>
          <w:color w:val="auto"/>
        </w:rPr>
        <w:t>which</w:t>
      </w:r>
      <w:r w:rsidRPr="00E3488B">
        <w:rPr>
          <w:rFonts w:eastAsia="Times New Roman" w:cs="Times New Roman"/>
          <w:color w:val="auto"/>
        </w:rPr>
        <w:t xml:space="preserve"> </w:t>
      </w:r>
      <w:r w:rsidRPr="008C4041">
        <w:rPr>
          <w:rFonts w:eastAsia="Times New Roman" w:cs="Times New Roman"/>
          <w:color w:val="auto"/>
        </w:rPr>
        <w:t xml:space="preserve">can be described as a mental impression, a way of regarding, understanding, or interpreting a phenomenon </w:t>
      </w:r>
      <w:r w:rsidRPr="008C4041">
        <w:rPr>
          <w:rFonts w:eastAsia="Times New Roman" w:cs="Times New Roman"/>
          <w:color w:val="auto"/>
        </w:rPr>
        <w:fldChar w:fldCharType="begin"/>
      </w:r>
      <w:r w:rsidR="00EC2023">
        <w:rPr>
          <w:rFonts w:eastAsia="Times New Roman" w:cs="Times New Roman"/>
          <w:color w:val="auto"/>
        </w:rPr>
        <w:instrText xml:space="preserve"> ADDIN ZOTERO_ITEM CSL_CITATION {"citationID":"8Um1QzMq","properties":{"formattedCitation":"[@2021]","plainCitation":"[@2021]","noteIndex":0},"citationItems":[{"id":69,"uris":["http://zotero.org/users/2644296/items/DJSQ3GBK"],"itemData":{"id":69,"type":"entry-dictionary","container-title":"The Oxford English Dictionary (OED)","note":"00004","publisher":"Oxford University Press","title":"Perception","issued":{"date-parts":[["2021"]]},"citation-key":"2021"}}],"schema":"https://github.com/citation-style-language/schema/raw/master/csl-citation.json"} </w:instrText>
      </w:r>
      <w:r w:rsidRPr="008C4041">
        <w:rPr>
          <w:rFonts w:eastAsia="Times New Roman" w:cs="Times New Roman"/>
          <w:color w:val="auto"/>
        </w:rPr>
        <w:fldChar w:fldCharType="separate"/>
      </w:r>
      <w:r w:rsidR="00EC2023" w:rsidRPr="00EC2023">
        <w:rPr>
          <w:rFonts w:ascii="Times New Roman" w:hAnsi="Times New Roman" w:cs="Times New Roman"/>
        </w:rPr>
        <w:t>[@2021]</w:t>
      </w:r>
      <w:r w:rsidRPr="008C4041">
        <w:rPr>
          <w:rFonts w:eastAsia="Times New Roman" w:cs="Times New Roman"/>
          <w:color w:val="auto"/>
        </w:rPr>
        <w:fldChar w:fldCharType="end"/>
      </w:r>
      <w:r w:rsidRPr="008C4041">
        <w:rPr>
          <w:rFonts w:eastAsia="Times New Roman" w:cs="Times New Roman"/>
          <w:color w:val="auto"/>
        </w:rPr>
        <w:t xml:space="preserve">. More specifically, it refers to </w:t>
      </w:r>
      <w:r w:rsidRPr="008C4041">
        <w:rPr>
          <w:rFonts w:eastAsia="Times New Roman" w:cs="Times New Roman"/>
          <w:color w:val="auto"/>
        </w:rPr>
        <w:lastRenderedPageBreak/>
        <w:t>the users</w:t>
      </w:r>
      <w:r>
        <w:rPr>
          <w:rFonts w:eastAsia="Times New Roman" w:cs="Times New Roman"/>
          <w:color w:val="auto"/>
        </w:rPr>
        <w:t>’</w:t>
      </w:r>
      <w:r w:rsidRPr="008C4041">
        <w:rPr>
          <w:rFonts w:eastAsia="Times New Roman" w:cs="Times New Roman"/>
          <w:color w:val="auto"/>
        </w:rPr>
        <w:t xml:space="preserve"> experience with, attitude toward, relation to, emotional involvement with, interest in, and intention for the information.</w:t>
      </w:r>
      <w:r>
        <w:rPr>
          <w:rFonts w:eastAsia="Times New Roman" w:cs="Times New Roman"/>
          <w:color w:val="auto"/>
        </w:rPr>
        <w:t xml:space="preserve"> As suggested earlier, it can be measured using the UES, a series of evaluation questions  </w:t>
      </w:r>
      <w:r>
        <w:rPr>
          <w:rFonts w:eastAsia="Times New Roman" w:cs="Times New Roman"/>
          <w:color w:val="auto"/>
        </w:rPr>
        <w:fldChar w:fldCharType="begin"/>
      </w:r>
      <w:r w:rsidR="00EC2023">
        <w:rPr>
          <w:rFonts w:eastAsia="Times New Roman" w:cs="Times New Roman"/>
          <w:color w:val="auto"/>
        </w:rPr>
        <w:instrText xml:space="preserve"> ADDIN ZOTERO_ITEM CSL_CITATION {"citationID":"a2e04actcgu","properties":{"formattedCitation":"[@obrien2018]","plainCitation":"[@obrien2018]","noteIndex":0},"citationItems":[{"id":2119,"uris":["http://zotero.org/users/2644296/items/9JUWNJUU"],"itemData":{"id":2119,"type":"article-journal","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container-title":"International Journal of Human-Computer Studies","DOI":"10.1016/j.ijhcs.2018.01.004","ISSN":"1071-5819","journalAbbreviation":"International Journal of Human-Computer Studies","note":"00000","page":"28-39","source":"ScienceDirect","title":"A practical approach to measuring user engagement with the refined user engagement scale (UES) and new UES short form","URL":"http://www.sciencedirect.com/science/article/pii/S1071581918300041","volume":"112","author":[{"family":"O’Brien","given":"Heather L."},{"family":"Cairns","given":"Paul"},{"family":"Hall","given":"Mark"}],"accessed":{"date-parts":[["2018",1,28]]},"issued":{"date-parts":[["2018",4,1]]},"citation-key":"obrien2018"}}],"schema":"https://github.com/citation-style-language/schema/raw/master/csl-citation.json"} </w:instrText>
      </w:r>
      <w:r>
        <w:rPr>
          <w:rFonts w:eastAsia="Times New Roman" w:cs="Times New Roman"/>
          <w:color w:val="auto"/>
        </w:rPr>
        <w:fldChar w:fldCharType="separate"/>
      </w:r>
      <w:r w:rsidR="00EC2023" w:rsidRPr="00EC2023">
        <w:rPr>
          <w:rFonts w:ascii="Times New Roman" w:hAnsi="Times New Roman" w:cs="Times New Roman"/>
        </w:rPr>
        <w:t>[@obrien2018]</w:t>
      </w:r>
      <w:r>
        <w:rPr>
          <w:rFonts w:eastAsia="Times New Roman" w:cs="Times New Roman"/>
          <w:color w:val="auto"/>
        </w:rPr>
        <w:fldChar w:fldCharType="end"/>
      </w:r>
      <w:r w:rsidR="00BE7AA4">
        <w:rPr>
          <w:rFonts w:eastAsia="Times New Roman" w:cs="Times New Roman"/>
          <w:color w:val="auto"/>
        </w:rPr>
        <w:t xml:space="preserve">. </w:t>
      </w:r>
      <w:r w:rsidR="00BE7AA4" w:rsidRPr="008C4041">
        <w:rPr>
          <w:rFonts w:eastAsia="Times New Roman" w:cs="Times New Roman"/>
          <w:color w:val="auto"/>
        </w:rPr>
        <w:t xml:space="preserve">Measurement of </w:t>
      </w:r>
      <w:r w:rsidR="00BE7AA4" w:rsidRPr="00EF4AE2">
        <w:rPr>
          <w:rFonts w:eastAsia="Times New Roman" w:cs="Times New Roman"/>
          <w:b/>
          <w:bCs/>
          <w:color w:val="auto"/>
        </w:rPr>
        <w:t>perception</w:t>
      </w:r>
      <w:r w:rsidR="00BE7AA4" w:rsidRPr="008C4041">
        <w:rPr>
          <w:rFonts w:eastAsia="Times New Roman" w:cs="Times New Roman"/>
          <w:color w:val="auto"/>
        </w:rPr>
        <w:t xml:space="preserve"> is necessary but not sufficient to measure engagement; </w:t>
      </w:r>
      <w:r w:rsidR="00BE7AA4">
        <w:rPr>
          <w:rFonts w:eastAsia="Times New Roman" w:cs="Times New Roman"/>
          <w:color w:val="auto"/>
        </w:rPr>
        <w:t xml:space="preserve">This leads to the second </w:t>
      </w:r>
      <w:r w:rsidR="004873CD">
        <w:rPr>
          <w:rFonts w:eastAsia="Times New Roman" w:cs="Times New Roman"/>
          <w:color w:val="auto"/>
        </w:rPr>
        <w:t>dimension</w:t>
      </w:r>
      <w:r w:rsidR="00BE7AA4">
        <w:rPr>
          <w:rFonts w:eastAsia="Times New Roman" w:cs="Times New Roman"/>
          <w:color w:val="auto"/>
        </w:rPr>
        <w:t xml:space="preserve"> of IE, which is </w:t>
      </w:r>
      <w:r w:rsidR="00BE7AA4" w:rsidRPr="008C4041">
        <w:rPr>
          <w:rFonts w:eastAsia="Times New Roman" w:cs="Times New Roman"/>
          <w:b/>
          <w:bCs/>
          <w:color w:val="auto"/>
        </w:rPr>
        <w:t>participation</w:t>
      </w:r>
      <w:r w:rsidR="00BE7AA4">
        <w:rPr>
          <w:rFonts w:eastAsia="Times New Roman" w:cs="Times New Roman"/>
          <w:b/>
          <w:bCs/>
          <w:color w:val="auto"/>
        </w:rPr>
        <w:t xml:space="preserve">. </w:t>
      </w:r>
      <w:r w:rsidR="00BE7AA4" w:rsidRPr="00EF4AE2">
        <w:rPr>
          <w:rFonts w:eastAsia="Times New Roman" w:cs="Times New Roman"/>
          <w:color w:val="auto"/>
        </w:rPr>
        <w:t xml:space="preserve">According to UET, </w:t>
      </w:r>
      <w:r w:rsidR="00BE7AA4" w:rsidRPr="008C4041">
        <w:rPr>
          <w:rFonts w:eastAsia="Times New Roman" w:cs="Times New Roman"/>
          <w:color w:val="auto"/>
        </w:rPr>
        <w:t xml:space="preserve">behaviors, specifically the point of engagement, must also be measured. According to IBT, </w:t>
      </w:r>
      <w:r w:rsidR="00BE7AA4" w:rsidRPr="008C4041">
        <w:rPr>
          <w:rFonts w:eastAsia="Times New Roman" w:cs="Times New Roman"/>
          <w:b/>
          <w:bCs/>
          <w:color w:val="auto"/>
        </w:rPr>
        <w:t>participation</w:t>
      </w:r>
      <w:r w:rsidR="00BE7AA4" w:rsidRPr="008C4041">
        <w:rPr>
          <w:rFonts w:eastAsia="Times New Roman" w:cs="Times New Roman"/>
          <w:color w:val="auto"/>
        </w:rPr>
        <w:t xml:space="preserve"> is a form of </w:t>
      </w:r>
      <w:r w:rsidR="00BE7AA4" w:rsidRPr="00EF4AE2">
        <w:rPr>
          <w:rFonts w:eastAsia="Times New Roman" w:cs="Times New Roman"/>
          <w:b/>
          <w:bCs/>
          <w:color w:val="auto"/>
        </w:rPr>
        <w:t>information use</w:t>
      </w:r>
      <w:r w:rsidR="004873CD">
        <w:rPr>
          <w:rFonts w:eastAsia="Times New Roman" w:cs="Times New Roman"/>
          <w:b/>
          <w:bCs/>
          <w:color w:val="auto"/>
        </w:rPr>
        <w:t xml:space="preserve"> </w:t>
      </w:r>
      <w:r w:rsidR="004873CD" w:rsidRPr="00EF4AE2">
        <w:rPr>
          <w:rFonts w:eastAsia="Times New Roman" w:cs="Times New Roman"/>
          <w:color w:val="auto"/>
        </w:rPr>
        <w:t>which is</w:t>
      </w:r>
      <w:r w:rsidR="00BE7AA4" w:rsidRPr="008C4041">
        <w:rPr>
          <w:rFonts w:eastAsia="Times New Roman" w:cs="Times New Roman"/>
          <w:color w:val="auto"/>
        </w:rPr>
        <w:t xml:space="preserve"> driven by the information itself and</w:t>
      </w:r>
      <w:r w:rsidR="004873CD">
        <w:rPr>
          <w:rFonts w:eastAsia="Times New Roman" w:cs="Times New Roman"/>
          <w:color w:val="auto"/>
        </w:rPr>
        <w:t xml:space="preserve"> can</w:t>
      </w:r>
      <w:r w:rsidR="00BE7AA4" w:rsidRPr="008C4041">
        <w:rPr>
          <w:rFonts w:eastAsia="Times New Roman" w:cs="Times New Roman"/>
          <w:color w:val="auto"/>
        </w:rPr>
        <w:t xml:space="preserve"> </w:t>
      </w:r>
      <w:r w:rsidR="004873CD">
        <w:rPr>
          <w:rFonts w:eastAsia="Times New Roman" w:cs="Times New Roman"/>
          <w:color w:val="auto"/>
        </w:rPr>
        <w:t xml:space="preserve">be </w:t>
      </w:r>
      <w:r w:rsidR="00BE7AA4" w:rsidRPr="008C4041">
        <w:rPr>
          <w:rFonts w:eastAsia="Times New Roman" w:cs="Times New Roman"/>
          <w:color w:val="auto"/>
        </w:rPr>
        <w:t xml:space="preserve">measured by information exchange, whether passive (information retrieval) or active (user reactions). </w:t>
      </w:r>
    </w:p>
    <w:p w14:paraId="0DC3477F" w14:textId="57AF3339" w:rsidR="007C3D7D" w:rsidRDefault="00BB5147" w:rsidP="00E923DB">
      <w:pPr>
        <w:rPr>
          <w:rFonts w:ascii="Times New Roman" w:hAnsi="Times New Roman" w:cs="Times New Roman"/>
          <w:color w:val="auto"/>
        </w:rPr>
      </w:pPr>
      <w:bookmarkStart w:id="53" w:name="_Hlk98612813"/>
      <w:r>
        <w:rPr>
          <w:rFonts w:ascii="Times New Roman" w:hAnsi="Times New Roman" w:cs="Times New Roman"/>
          <w:color w:val="auto"/>
        </w:rPr>
        <w:t>In this study,</w:t>
      </w:r>
      <w:r w:rsidR="004873CD">
        <w:rPr>
          <w:rFonts w:ascii="Times New Roman" w:hAnsi="Times New Roman" w:cs="Times New Roman"/>
          <w:color w:val="auto"/>
        </w:rPr>
        <w:t xml:space="preserve"> information will be represented, </w:t>
      </w:r>
      <w:r w:rsidR="005A48D9">
        <w:rPr>
          <w:rFonts w:ascii="Times New Roman" w:hAnsi="Times New Roman" w:cs="Times New Roman"/>
          <w:color w:val="auto"/>
        </w:rPr>
        <w:t>expressed,</w:t>
      </w:r>
      <w:r w:rsidR="004873CD">
        <w:rPr>
          <w:rFonts w:ascii="Times New Roman" w:hAnsi="Times New Roman" w:cs="Times New Roman"/>
          <w:color w:val="auto"/>
        </w:rPr>
        <w:t xml:space="preserve"> and communicated using words. Participation and perception will be measured through responses to the information, specifically selection and evaluation of words. </w:t>
      </w:r>
      <w:r w:rsidR="004873CD" w:rsidRPr="008C4041">
        <w:rPr>
          <w:rFonts w:eastAsia="Times New Roman" w:cs="Times New Roman"/>
          <w:color w:val="auto"/>
        </w:rPr>
        <w:t xml:space="preserve">In accordance, </w:t>
      </w:r>
      <w:r w:rsidR="004873CD" w:rsidRPr="008C4041">
        <w:rPr>
          <w:rFonts w:ascii="Times New Roman" w:hAnsi="Times New Roman" w:cs="Times New Roman"/>
          <w:color w:val="auto"/>
        </w:rPr>
        <w:t>Hypothesis 1 propose</w:t>
      </w:r>
      <w:r w:rsidR="004F5E03">
        <w:rPr>
          <w:rFonts w:ascii="Times New Roman" w:hAnsi="Times New Roman" w:cs="Times New Roman"/>
          <w:color w:val="auto"/>
        </w:rPr>
        <w:t xml:space="preserve">s that </w:t>
      </w:r>
      <w:bookmarkStart w:id="54" w:name="_Hlk118993493"/>
      <w:r w:rsidR="004F5E03">
        <w:rPr>
          <w:rFonts w:ascii="Times New Roman" w:hAnsi="Times New Roman" w:cs="Times New Roman"/>
          <w:color w:val="auto"/>
        </w:rPr>
        <w:t>participation in information interactions will also result in higher perception rates</w:t>
      </w:r>
      <w:bookmarkEnd w:id="54"/>
      <w:proofErr w:type="gramStart"/>
      <w:r w:rsidR="004F5E03">
        <w:rPr>
          <w:rFonts w:ascii="Times New Roman" w:hAnsi="Times New Roman" w:cs="Times New Roman"/>
          <w:color w:val="auto"/>
        </w:rPr>
        <w:t xml:space="preserve">.  </w:t>
      </w:r>
      <w:proofErr w:type="gramEnd"/>
    </w:p>
    <w:p w14:paraId="4B946B61" w14:textId="6B969413" w:rsidR="00EE2C06" w:rsidRDefault="00EE2C06" w:rsidP="00EF4AE2">
      <w:pPr>
        <w:pStyle w:val="Heading3"/>
        <w:numPr>
          <w:ilvl w:val="0"/>
          <w:numId w:val="0"/>
        </w:numPr>
        <w:ind w:left="720" w:hanging="720"/>
      </w:pPr>
      <w:bookmarkStart w:id="55" w:name="_Hlk105321700"/>
      <w:bookmarkStart w:id="56" w:name="_Toc114161225"/>
      <w:bookmarkStart w:id="57" w:name="_Hlk118993466"/>
      <w:r w:rsidRPr="00DF533B">
        <w:rPr>
          <w:color w:val="000000" w:themeColor="text1"/>
        </w:rPr>
        <w:t>H</w:t>
      </w:r>
      <w:r w:rsidRPr="00B739DA">
        <w:rPr>
          <w:color w:val="000000" w:themeColor="text1"/>
          <w:vertAlign w:val="subscript"/>
        </w:rPr>
        <w:t>1</w:t>
      </w:r>
      <w:r w:rsidRPr="00DF533B">
        <w:rPr>
          <w:color w:val="000000" w:themeColor="text1"/>
        </w:rPr>
        <w:t xml:space="preserve">: </w:t>
      </w:r>
      <w:bookmarkEnd w:id="55"/>
      <w:commentRangeStart w:id="58"/>
      <w:commentRangeStart w:id="59"/>
      <w:r w:rsidR="006B30D4" w:rsidRPr="006B30D4">
        <w:t xml:space="preserve">Selected words will have significantly higher </w:t>
      </w:r>
      <w:r w:rsidR="004F5E03">
        <w:t>u</w:t>
      </w:r>
      <w:r w:rsidR="006B30D4" w:rsidRPr="006B30D4">
        <w:t xml:space="preserve">ser </w:t>
      </w:r>
      <w:r w:rsidR="004F5E03">
        <w:t>e</w:t>
      </w:r>
      <w:r w:rsidR="006B30D4" w:rsidRPr="006B30D4">
        <w:t>ngagement</w:t>
      </w:r>
      <w:r w:rsidR="001C1A9B">
        <w:t xml:space="preserve"> (evaluation)</w:t>
      </w:r>
      <w:bookmarkEnd w:id="56"/>
      <w:commentRangeEnd w:id="58"/>
      <w:r w:rsidR="001212F8">
        <w:rPr>
          <w:rStyle w:val="CommentReference"/>
          <w:rFonts w:eastAsiaTheme="minorHAnsi"/>
          <w:b w:val="0"/>
          <w:bCs w:val="0"/>
          <w:kern w:val="0"/>
          <w:u w:val="none"/>
        </w:rPr>
        <w:commentReference w:id="58"/>
      </w:r>
      <w:commentRangeEnd w:id="59"/>
      <w:r w:rsidR="00B10592">
        <w:rPr>
          <w:rStyle w:val="CommentReference"/>
          <w:rFonts w:eastAsiaTheme="minorHAnsi"/>
          <w:b w:val="0"/>
          <w:bCs w:val="0"/>
          <w:kern w:val="0"/>
          <w:u w:val="none"/>
        </w:rPr>
        <w:commentReference w:id="59"/>
      </w:r>
    </w:p>
    <w:bookmarkEnd w:id="57"/>
    <w:p w14:paraId="7CB2508A" w14:textId="08377B0E" w:rsidR="007C3D7D" w:rsidRDefault="007C3D7D" w:rsidP="007C3D7D">
      <w:r>
        <w:t xml:space="preserve">Null hypothesis (H0): </w:t>
      </w:r>
      <w:commentRangeStart w:id="60"/>
      <w:commentRangeStart w:id="61"/>
      <w:r w:rsidR="00B10592">
        <w:t xml:space="preserve">µ </w:t>
      </w:r>
      <w:r w:rsidR="00B10592" w:rsidRPr="003D75E9">
        <w:rPr>
          <w:vertAlign w:val="subscript"/>
        </w:rPr>
        <w:t>evaluation/selected</w:t>
      </w:r>
      <w:r w:rsidR="00B10592">
        <w:t xml:space="preserve"> </w:t>
      </w:r>
      <w:r>
        <w:t>= µ</w:t>
      </w:r>
      <w:r w:rsidR="00B10592">
        <w:t xml:space="preserve"> </w:t>
      </w:r>
      <w:r w:rsidR="00B10592" w:rsidRPr="00011DA3">
        <w:rPr>
          <w:vertAlign w:val="subscript"/>
        </w:rPr>
        <w:t>evaluation/</w:t>
      </w:r>
      <w:r w:rsidR="00B10592">
        <w:rPr>
          <w:vertAlign w:val="subscript"/>
        </w:rPr>
        <w:t xml:space="preserve">not </w:t>
      </w:r>
      <w:r w:rsidR="00B10592" w:rsidRPr="00011DA3">
        <w:rPr>
          <w:vertAlign w:val="subscript"/>
        </w:rPr>
        <w:t>selected</w:t>
      </w:r>
      <w:r>
        <w:t xml:space="preserve"> </w:t>
      </w:r>
      <w:commentRangeEnd w:id="60"/>
      <w:r w:rsidR="001212F8">
        <w:rPr>
          <w:rStyle w:val="CommentReference"/>
        </w:rPr>
        <w:commentReference w:id="60"/>
      </w:r>
      <w:commentRangeEnd w:id="61"/>
      <w:r w:rsidR="00B10592">
        <w:rPr>
          <w:rStyle w:val="CommentReference"/>
        </w:rPr>
        <w:commentReference w:id="61"/>
      </w:r>
    </w:p>
    <w:p w14:paraId="421C7F12" w14:textId="4D93F2BB" w:rsidR="007C3D7D" w:rsidRDefault="007C3D7D" w:rsidP="007C3D7D">
      <w:r>
        <w:t>Alternative hypothesis (Ha): µ</w:t>
      </w:r>
      <w:r w:rsidR="00B10592">
        <w:t xml:space="preserve"> </w:t>
      </w:r>
      <w:r w:rsidR="00B10592" w:rsidRPr="00011DA3">
        <w:rPr>
          <w:vertAlign w:val="subscript"/>
        </w:rPr>
        <w:t>evaluation/selected</w:t>
      </w:r>
      <w:r>
        <w:t xml:space="preserve"> ≠ µ</w:t>
      </w:r>
      <w:r w:rsidR="00B10592">
        <w:t xml:space="preserve"> </w:t>
      </w:r>
      <w:r w:rsidR="00B10592" w:rsidRPr="00011DA3">
        <w:rPr>
          <w:vertAlign w:val="subscript"/>
        </w:rPr>
        <w:t>evaluation/</w:t>
      </w:r>
      <w:r w:rsidR="00B10592">
        <w:rPr>
          <w:vertAlign w:val="subscript"/>
        </w:rPr>
        <w:t xml:space="preserve">not </w:t>
      </w:r>
      <w:r w:rsidR="00B10592" w:rsidRPr="00011DA3">
        <w:rPr>
          <w:vertAlign w:val="subscript"/>
        </w:rPr>
        <w:t>selected</w:t>
      </w:r>
      <w:r w:rsidR="00B10592">
        <w:t xml:space="preserve"> </w:t>
      </w:r>
      <w:commentRangeStart w:id="62"/>
      <w:commentRangeStart w:id="63"/>
      <w:commentRangeEnd w:id="62"/>
      <w:r w:rsidR="00B10592">
        <w:rPr>
          <w:rStyle w:val="CommentReference"/>
        </w:rPr>
        <w:commentReference w:id="62"/>
      </w:r>
      <w:commentRangeEnd w:id="63"/>
      <w:r w:rsidR="00B10592">
        <w:rPr>
          <w:rStyle w:val="CommentReference"/>
        </w:rPr>
        <w:commentReference w:id="63"/>
      </w:r>
    </w:p>
    <w:p w14:paraId="1F2AB08D" w14:textId="66F29AB6" w:rsidR="00366E88" w:rsidRDefault="005A48D9" w:rsidP="00EC2023">
      <w:pPr>
        <w:rPr>
          <w:rFonts w:eastAsia="Times New Roman"/>
          <w:color w:val="auto"/>
        </w:rPr>
      </w:pPr>
      <w:r w:rsidRPr="008C4041">
        <w:rPr>
          <w:rFonts w:eastAsia="Times New Roman"/>
          <w:color w:val="auto"/>
        </w:rPr>
        <w:t xml:space="preserve">The process model of UE includes phases of sustained engagement and re-engagement </w:t>
      </w:r>
      <w:r w:rsidRPr="008C4041">
        <w:rPr>
          <w:rFonts w:eastAsia="Times New Roman"/>
          <w:color w:val="auto"/>
        </w:rPr>
        <w:fldChar w:fldCharType="begin"/>
      </w:r>
      <w:r w:rsidR="00EC2023">
        <w:rPr>
          <w:rFonts w:eastAsia="Times New Roman"/>
          <w:color w:val="auto"/>
        </w:rPr>
        <w:instrText xml:space="preserve"> ADDIN ZOTERO_ITEM CSL_CITATION {"citationID":"Va1AFQQt","properties":{"formattedCitation":"[@obrien2008a]","plainCitation":"[@obrien2008a]","noteIndex":0},"citationItems":[{"id":1933,"uris":["http://zotero.org/users/2644296/items/ZB3BZSAG"],"itemData":{"id":1933,"type":"article-journal","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container-title":"Journal of the American Society for Information Science and Technology","DOI":"10.1002/asi.20801","ISSN":"1532-2890","issue":"6","journalAbbreviation":"J. Am. Soc. Inf. Sci.","language":"en","license":"© 2008 ASIS&amp;T","note":"00000","page":"938-955","source":"Wiley Online Library","title":"What is user engagement? A conceptual framework for defining user engagement with technology","title-short":"What is user engagement?","URL":"http://eprints.whiterose.ac.uk/78832/6/WRRO_78832.pdf","volume":"59","author":[{"family":"O'Brien","given":"Heather L."},{"family":"Toms","given":"Elaine G."}],"accessed":{"date-parts":[["2016",2,16]]},"issued":{"date-parts":[["2008",4]]},"citation-key":"obrien2008a"}}],"schema":"https://github.com/citation-style-language/schema/raw/master/csl-citation.json"} </w:instrText>
      </w:r>
      <w:r w:rsidRPr="008C4041">
        <w:rPr>
          <w:rFonts w:eastAsia="Times New Roman"/>
          <w:color w:val="auto"/>
        </w:rPr>
        <w:fldChar w:fldCharType="separate"/>
      </w:r>
      <w:r w:rsidR="00EC2023" w:rsidRPr="00EC2023">
        <w:rPr>
          <w:rFonts w:ascii="Times New Roman" w:hAnsi="Times New Roman" w:cs="Times New Roman"/>
        </w:rPr>
        <w:t>[@obrien2008a]</w:t>
      </w:r>
      <w:r w:rsidRPr="008C4041">
        <w:rPr>
          <w:rFonts w:eastAsia="Times New Roman"/>
          <w:color w:val="auto"/>
        </w:rPr>
        <w:fldChar w:fldCharType="end"/>
      </w:r>
      <w:r>
        <w:rPr>
          <w:rFonts w:eastAsia="Times New Roman"/>
          <w:color w:val="auto"/>
        </w:rPr>
        <w:t>. These phases relate to the third dimension of IE which is</w:t>
      </w:r>
      <w:r w:rsidRPr="008C4041">
        <w:rPr>
          <w:rFonts w:eastAsia="Times New Roman"/>
          <w:color w:val="auto"/>
        </w:rPr>
        <w:t xml:space="preserve"> </w:t>
      </w:r>
      <w:r w:rsidRPr="008C4041">
        <w:rPr>
          <w:rFonts w:eastAsia="Times New Roman"/>
          <w:i/>
          <w:iCs/>
          <w:color w:val="auto"/>
        </w:rPr>
        <w:t>perseverance</w:t>
      </w:r>
      <w:r>
        <w:rPr>
          <w:rFonts w:eastAsia="Times New Roman"/>
          <w:i/>
          <w:iCs/>
          <w:color w:val="auto"/>
        </w:rPr>
        <w:t xml:space="preserve"> -</w:t>
      </w:r>
      <w:r w:rsidRPr="008C4041">
        <w:rPr>
          <w:rFonts w:eastAsia="Times New Roman"/>
          <w:color w:val="auto"/>
        </w:rPr>
        <w:t xml:space="preserve"> a cognitive </w:t>
      </w:r>
      <w:r>
        <w:rPr>
          <w:rFonts w:eastAsia="Times New Roman"/>
          <w:color w:val="auto"/>
        </w:rPr>
        <w:t>response</w:t>
      </w:r>
      <w:r w:rsidRPr="008C4041">
        <w:rPr>
          <w:rFonts w:eastAsia="Times New Roman"/>
          <w:color w:val="auto"/>
        </w:rPr>
        <w:t xml:space="preserve"> reflecting the level of information integration and influence</w:t>
      </w:r>
      <w:r>
        <w:rPr>
          <w:rFonts w:eastAsia="Times New Roman"/>
          <w:color w:val="auto"/>
        </w:rPr>
        <w:t>. According to IBT, it can be seen as the</w:t>
      </w:r>
      <w:r w:rsidRPr="008C4041">
        <w:rPr>
          <w:rFonts w:eastAsia="Times New Roman"/>
          <w:color w:val="auto"/>
        </w:rPr>
        <w:t xml:space="preserve"> quality of information use</w:t>
      </w:r>
      <w:r>
        <w:rPr>
          <w:rFonts w:eastAsia="Times New Roman"/>
          <w:color w:val="auto"/>
        </w:rPr>
        <w:t xml:space="preserve"> which</w:t>
      </w:r>
      <w:r w:rsidRPr="008C4041">
        <w:rPr>
          <w:rFonts w:eastAsia="Times New Roman"/>
          <w:color w:val="auto"/>
        </w:rPr>
        <w:t xml:space="preserve"> reflect</w:t>
      </w:r>
      <w:r>
        <w:rPr>
          <w:rFonts w:eastAsia="Times New Roman"/>
          <w:color w:val="auto"/>
        </w:rPr>
        <w:t>s</w:t>
      </w:r>
      <w:r w:rsidRPr="008C4041">
        <w:rPr>
          <w:rFonts w:eastAsia="Times New Roman"/>
          <w:color w:val="auto"/>
        </w:rPr>
        <w:t xml:space="preserve"> information interpretation and integration. Perseverance can manifest</w:t>
      </w:r>
      <w:r>
        <w:rPr>
          <w:rFonts w:eastAsia="Times New Roman"/>
          <w:color w:val="auto"/>
        </w:rPr>
        <w:t xml:space="preserve"> through</w:t>
      </w:r>
      <w:r w:rsidRPr="008C4041">
        <w:rPr>
          <w:rFonts w:eastAsia="Times New Roman"/>
          <w:color w:val="auto"/>
        </w:rPr>
        <w:t xml:space="preserve"> information retention and recollection, knowledge acquisition</w:t>
      </w:r>
      <w:r>
        <w:rPr>
          <w:rFonts w:eastAsia="Times New Roman"/>
          <w:color w:val="auto"/>
        </w:rPr>
        <w:t xml:space="preserve"> </w:t>
      </w:r>
      <w:r w:rsidRPr="008C4041">
        <w:rPr>
          <w:rFonts w:eastAsia="Times New Roman"/>
          <w:color w:val="auto"/>
        </w:rPr>
        <w:t>and diffusion,</w:t>
      </w:r>
      <w:r>
        <w:rPr>
          <w:rFonts w:eastAsia="Times New Roman"/>
          <w:color w:val="auto"/>
        </w:rPr>
        <w:t xml:space="preserve"> and even</w:t>
      </w:r>
      <w:r w:rsidRPr="008C4041">
        <w:rPr>
          <w:rFonts w:eastAsia="Times New Roman"/>
          <w:color w:val="auto"/>
        </w:rPr>
        <w:t xml:space="preserve"> decision-making</w:t>
      </w:r>
      <w:r>
        <w:rPr>
          <w:rFonts w:eastAsia="Times New Roman"/>
          <w:color w:val="auto"/>
        </w:rPr>
        <w:t>. It</w:t>
      </w:r>
      <w:r w:rsidRPr="008C4041">
        <w:rPr>
          <w:rFonts w:eastAsia="Times New Roman"/>
          <w:color w:val="auto"/>
        </w:rPr>
        <w:t xml:space="preserve"> can be measured by examining information acquisition, retention, recall, decision-making, and employment</w:t>
      </w:r>
      <w:proofErr w:type="gramStart"/>
      <w:r w:rsidRPr="008C4041">
        <w:rPr>
          <w:rFonts w:eastAsia="Times New Roman"/>
          <w:color w:val="auto"/>
        </w:rPr>
        <w:t>.</w:t>
      </w:r>
      <w:r w:rsidR="00366E88">
        <w:rPr>
          <w:rFonts w:eastAsia="Times New Roman"/>
          <w:color w:val="auto"/>
        </w:rPr>
        <w:t xml:space="preserve"> </w:t>
      </w:r>
      <w:r w:rsidRPr="008C4041">
        <w:rPr>
          <w:rFonts w:eastAsia="Times New Roman"/>
          <w:color w:val="auto"/>
        </w:rPr>
        <w:t xml:space="preserve"> </w:t>
      </w:r>
      <w:proofErr w:type="gramEnd"/>
    </w:p>
    <w:p w14:paraId="1A5AD20A" w14:textId="5EABA13E" w:rsidR="005A48D9" w:rsidRDefault="0000612A" w:rsidP="005A48D9">
      <w:pPr>
        <w:rPr>
          <w:rFonts w:eastAsia="Times New Roman"/>
          <w:color w:val="auto"/>
        </w:rPr>
      </w:pPr>
      <w:r>
        <w:rPr>
          <w:rFonts w:eastAsia="Times New Roman"/>
          <w:color w:val="auto"/>
        </w:rPr>
        <w:lastRenderedPageBreak/>
        <w:t>This study suggests a</w:t>
      </w:r>
      <w:r w:rsidR="00366E88">
        <w:rPr>
          <w:rFonts w:eastAsia="Times New Roman"/>
          <w:color w:val="auto"/>
        </w:rPr>
        <w:t xml:space="preserve"> positive relation between </w:t>
      </w:r>
      <w:r w:rsidR="00366E88" w:rsidRPr="008C4041">
        <w:rPr>
          <w:b/>
          <w:bCs/>
          <w:u w:val="single"/>
        </w:rPr>
        <w:t>perception</w:t>
      </w:r>
      <w:r w:rsidR="00366E88" w:rsidRPr="008C4041">
        <w:t>, the interpretation and evaluation of information</w:t>
      </w:r>
      <w:r w:rsidR="00366E88">
        <w:t xml:space="preserve">, and </w:t>
      </w:r>
      <w:r w:rsidR="00366E88" w:rsidRPr="008C4041">
        <w:t>perseverance</w:t>
      </w:r>
      <w:r w:rsidR="00366E88">
        <w:t>,</w:t>
      </w:r>
      <w:r w:rsidR="00366E88" w:rsidRPr="008C4041">
        <w:t xml:space="preserve"> seen in the integration and employment of information. </w:t>
      </w:r>
      <w:r w:rsidR="00366E88">
        <w:t xml:space="preserve">In accordance, </w:t>
      </w:r>
      <w:r w:rsidRPr="008C4041">
        <w:rPr>
          <w:rFonts w:eastAsia="Times New Roman"/>
          <w:color w:val="auto"/>
        </w:rPr>
        <w:t xml:space="preserve">Hypothesis 2 </w:t>
      </w:r>
      <w:r>
        <w:rPr>
          <w:rFonts w:eastAsia="Times New Roman"/>
          <w:color w:val="auto"/>
        </w:rPr>
        <w:t xml:space="preserve">proposes </w:t>
      </w:r>
      <w:r w:rsidR="005A48D9" w:rsidRPr="008C4041">
        <w:rPr>
          <w:rFonts w:eastAsia="Times New Roman"/>
          <w:color w:val="auto"/>
        </w:rPr>
        <w:t>the following:</w:t>
      </w:r>
    </w:p>
    <w:p w14:paraId="1CC2340D" w14:textId="77777777" w:rsidR="001C1A9B" w:rsidRDefault="00C86229" w:rsidP="001C1A9B">
      <w:pPr>
        <w:pStyle w:val="Heading3"/>
        <w:numPr>
          <w:ilvl w:val="0"/>
          <w:numId w:val="0"/>
        </w:numPr>
        <w:ind w:left="720" w:hanging="720"/>
      </w:pPr>
      <w:bookmarkStart w:id="64" w:name="_Toc114161226"/>
      <w:bookmarkStart w:id="65" w:name="_Hlk118993561"/>
      <w:r w:rsidRPr="00DF533B">
        <w:t>H</w:t>
      </w:r>
      <w:r w:rsidRPr="00990183">
        <w:rPr>
          <w:vertAlign w:val="subscript"/>
        </w:rPr>
        <w:t>2</w:t>
      </w:r>
      <w:r w:rsidRPr="00DF533B">
        <w:t xml:space="preserve">: </w:t>
      </w:r>
      <w:commentRangeStart w:id="66"/>
      <w:commentRangeStart w:id="67"/>
      <w:r w:rsidR="006B30D4" w:rsidRPr="006B30D4">
        <w:t xml:space="preserve">Remembered words </w:t>
      </w:r>
      <w:commentRangeEnd w:id="66"/>
      <w:r w:rsidR="001212F8">
        <w:rPr>
          <w:rStyle w:val="CommentReference"/>
          <w:rFonts w:eastAsiaTheme="minorHAnsi"/>
          <w:b w:val="0"/>
          <w:bCs w:val="0"/>
          <w:kern w:val="0"/>
          <w:u w:val="none"/>
        </w:rPr>
        <w:commentReference w:id="66"/>
      </w:r>
      <w:commentRangeEnd w:id="67"/>
      <w:r w:rsidR="00B10592">
        <w:rPr>
          <w:rStyle w:val="CommentReference"/>
          <w:rFonts w:eastAsiaTheme="minorHAnsi"/>
          <w:b w:val="0"/>
          <w:bCs w:val="0"/>
          <w:kern w:val="0"/>
          <w:u w:val="none"/>
        </w:rPr>
        <w:commentReference w:id="67"/>
      </w:r>
      <w:r w:rsidR="006B30D4" w:rsidRPr="006B30D4">
        <w:t xml:space="preserve">will have significantly higher </w:t>
      </w:r>
      <w:r w:rsidR="001C1A9B">
        <w:t>u</w:t>
      </w:r>
      <w:r w:rsidR="001C1A9B" w:rsidRPr="006B30D4">
        <w:t xml:space="preserve">ser </w:t>
      </w:r>
      <w:r w:rsidR="001C1A9B">
        <w:t>e</w:t>
      </w:r>
      <w:r w:rsidR="001C1A9B" w:rsidRPr="006B30D4">
        <w:t>ngagement</w:t>
      </w:r>
      <w:r w:rsidR="001C1A9B">
        <w:t xml:space="preserve"> (evaluation)</w:t>
      </w:r>
      <w:commentRangeStart w:id="68"/>
      <w:commentRangeEnd w:id="68"/>
      <w:r w:rsidR="001C1A9B">
        <w:rPr>
          <w:rStyle w:val="CommentReference"/>
          <w:rFonts w:eastAsiaTheme="minorHAnsi"/>
          <w:b w:val="0"/>
          <w:bCs w:val="0"/>
          <w:kern w:val="0"/>
          <w:u w:val="none"/>
        </w:rPr>
        <w:commentReference w:id="68"/>
      </w:r>
      <w:commentRangeStart w:id="69"/>
      <w:commentRangeEnd w:id="69"/>
      <w:r w:rsidR="001C1A9B">
        <w:rPr>
          <w:rStyle w:val="CommentReference"/>
          <w:rFonts w:eastAsiaTheme="minorHAnsi"/>
          <w:b w:val="0"/>
          <w:bCs w:val="0"/>
          <w:kern w:val="0"/>
          <w:u w:val="none"/>
        </w:rPr>
        <w:commentReference w:id="69"/>
      </w:r>
    </w:p>
    <w:bookmarkEnd w:id="64"/>
    <w:bookmarkEnd w:id="65"/>
    <w:p w14:paraId="4A970119" w14:textId="142775C9" w:rsidR="0080307F" w:rsidRDefault="007C3D7D" w:rsidP="007C3D7D">
      <w:r>
        <w:t>Null hypothesis (H0): µ</w:t>
      </w:r>
      <w:r w:rsidR="0080307F">
        <w:t xml:space="preserve"> </w:t>
      </w:r>
      <w:r w:rsidR="0080307F" w:rsidRPr="00011DA3">
        <w:rPr>
          <w:vertAlign w:val="subscript"/>
        </w:rPr>
        <w:t>evaluation/</w:t>
      </w:r>
      <w:proofErr w:type="gramStart"/>
      <w:r w:rsidR="0080307F">
        <w:rPr>
          <w:vertAlign w:val="subscript"/>
        </w:rPr>
        <w:t>retained</w:t>
      </w:r>
      <w:r w:rsidR="0080307F">
        <w:t xml:space="preserve"> </w:t>
      </w:r>
      <w:r>
        <w:t xml:space="preserve"> =</w:t>
      </w:r>
      <w:proofErr w:type="gramEnd"/>
      <w:r>
        <w:t xml:space="preserve"> µ</w:t>
      </w:r>
      <w:r w:rsidR="0080307F">
        <w:t xml:space="preserve"> </w:t>
      </w:r>
      <w:r w:rsidR="0080307F" w:rsidRPr="0080307F">
        <w:rPr>
          <w:vertAlign w:val="subscript"/>
        </w:rPr>
        <w:t xml:space="preserve"> </w:t>
      </w:r>
      <w:r w:rsidR="0080307F" w:rsidRPr="00011DA3">
        <w:rPr>
          <w:vertAlign w:val="subscript"/>
        </w:rPr>
        <w:t>evaluation/</w:t>
      </w:r>
      <w:r w:rsidR="0080307F">
        <w:rPr>
          <w:vertAlign w:val="subscript"/>
        </w:rPr>
        <w:t>not retained</w:t>
      </w:r>
      <w:r w:rsidR="0080307F">
        <w:t xml:space="preserve"> </w:t>
      </w:r>
    </w:p>
    <w:p w14:paraId="272B3887" w14:textId="16AB847D" w:rsidR="007C3D7D" w:rsidRDefault="007C3D7D" w:rsidP="0080307F">
      <w:pPr>
        <w:rPr>
          <w:rFonts w:eastAsia="Times New Roman"/>
          <w:color w:val="auto"/>
          <w:highlight w:val="yellow"/>
        </w:rPr>
      </w:pPr>
      <w:r>
        <w:t>Alternative hypothesis (Ha): µ</w:t>
      </w:r>
      <w:r w:rsidR="0080307F">
        <w:t xml:space="preserve"> </w:t>
      </w:r>
      <w:r w:rsidR="0080307F" w:rsidRPr="00011DA3">
        <w:rPr>
          <w:vertAlign w:val="subscript"/>
        </w:rPr>
        <w:t>evaluation/</w:t>
      </w:r>
      <w:r w:rsidR="0080307F">
        <w:rPr>
          <w:vertAlign w:val="subscript"/>
        </w:rPr>
        <w:t>retained</w:t>
      </w:r>
      <w:r w:rsidR="0080307F">
        <w:t xml:space="preserve">  </w:t>
      </w:r>
      <w:r>
        <w:t xml:space="preserve"> ≠ µ</w:t>
      </w:r>
      <w:r w:rsidR="0080307F">
        <w:t xml:space="preserve"> </w:t>
      </w:r>
      <w:r w:rsidR="0080307F" w:rsidRPr="00011DA3">
        <w:rPr>
          <w:vertAlign w:val="subscript"/>
        </w:rPr>
        <w:t>evaluation/</w:t>
      </w:r>
      <w:r w:rsidR="0080307F">
        <w:rPr>
          <w:vertAlign w:val="subscript"/>
        </w:rPr>
        <w:t xml:space="preserve">not </w:t>
      </w:r>
      <w:proofErr w:type="gramStart"/>
      <w:r w:rsidR="0080307F">
        <w:rPr>
          <w:vertAlign w:val="subscript"/>
        </w:rPr>
        <w:t>retained</w:t>
      </w:r>
      <w:proofErr w:type="gramEnd"/>
      <w:r w:rsidR="0080307F">
        <w:t xml:space="preserve"> </w:t>
      </w:r>
      <w:r w:rsidR="00B2019E">
        <w:rPr>
          <w:rFonts w:hint="cs"/>
          <w:rtl/>
        </w:rPr>
        <w:t xml:space="preserve"> </w:t>
      </w:r>
      <w:r w:rsidR="00B2019E">
        <w:t xml:space="preserve"> </w:t>
      </w:r>
      <w:r w:rsidR="00B2019E">
        <w:tab/>
      </w:r>
    </w:p>
    <w:bookmarkEnd w:id="53"/>
    <w:p w14:paraId="2A7775A5" w14:textId="77777777" w:rsidR="005E6DA3" w:rsidRPr="00EF4AE2" w:rsidRDefault="007C3D7D">
      <w:r w:rsidRPr="00EF4AE2">
        <w:t xml:space="preserve">According to </w:t>
      </w:r>
      <w:r w:rsidR="00156F6C" w:rsidRPr="00EF4AE2">
        <w:t>IBT</w:t>
      </w:r>
      <w:r w:rsidRPr="00EF4AE2">
        <w:t>, user interaction</w:t>
      </w:r>
      <w:r w:rsidR="005E6DA3" w:rsidRPr="00EF4AE2">
        <w:t>s</w:t>
      </w:r>
      <w:r w:rsidRPr="00EF4AE2">
        <w:t xml:space="preserve"> with information </w:t>
      </w:r>
      <w:r w:rsidR="00C86229" w:rsidRPr="00EF4AE2">
        <w:t>differs</w:t>
      </w:r>
      <w:r w:rsidRPr="00EF4AE2">
        <w:t xml:space="preserve"> from user interaction</w:t>
      </w:r>
      <w:r w:rsidR="005E6DA3" w:rsidRPr="00EF4AE2">
        <w:t>s</w:t>
      </w:r>
      <w:r w:rsidRPr="00EF4AE2">
        <w:t xml:space="preserve"> with technology</w:t>
      </w:r>
      <w:r w:rsidR="00C86229" w:rsidRPr="00EF4AE2">
        <w:t>; whereas the type of information platform (desktop, mobile, etc.)</w:t>
      </w:r>
      <w:r w:rsidRPr="00EF4AE2">
        <w:t xml:space="preserve"> </w:t>
      </w:r>
      <w:r w:rsidR="00C86229" w:rsidRPr="00EF4AE2">
        <w:t xml:space="preserve">does not significantly affect the perception of the information that is read using it, the words used to present the information (i.e., word choice) significantly affects perception. Therefore, the wording of the information </w:t>
      </w:r>
      <w:proofErr w:type="gramStart"/>
      <w:r w:rsidR="00C86229" w:rsidRPr="00EF4AE2">
        <w:rPr>
          <w:i/>
          <w:iCs/>
        </w:rPr>
        <w:t>in itself</w:t>
      </w:r>
      <w:r w:rsidR="00C86229" w:rsidRPr="00EF4AE2">
        <w:t xml:space="preserve"> affects</w:t>
      </w:r>
      <w:proofErr w:type="gramEnd"/>
      <w:r w:rsidR="00C86229" w:rsidRPr="00EF4AE2">
        <w:t xml:space="preserve"> perception. </w:t>
      </w:r>
    </w:p>
    <w:p w14:paraId="6FF334E1" w14:textId="108DAEBE" w:rsidR="005E6DA3" w:rsidRPr="00EF4AE2" w:rsidRDefault="005E6DA3">
      <w:pPr>
        <w:rPr>
          <w:b/>
          <w:bCs/>
        </w:rPr>
      </w:pPr>
      <w:r w:rsidRPr="00EF4AE2">
        <w:t>I</w:t>
      </w:r>
      <w:r w:rsidR="007C3D7D" w:rsidRPr="00EF4AE2">
        <w:t xml:space="preserve">t can be hypothesized that IE is influenced by </w:t>
      </w:r>
      <w:r w:rsidR="007C3D7D" w:rsidRPr="00EF4AE2">
        <w:rPr>
          <w:i/>
          <w:iCs/>
        </w:rPr>
        <w:t>how</w:t>
      </w:r>
      <w:r w:rsidR="007C3D7D" w:rsidRPr="00EF4AE2">
        <w:t xml:space="preserve"> the information is expressed by the system’s user interface and is </w:t>
      </w:r>
      <w:r w:rsidR="007C3D7D" w:rsidRPr="00EF4AE2">
        <w:rPr>
          <w:i/>
          <w:iCs/>
        </w:rPr>
        <w:t xml:space="preserve">independent </w:t>
      </w:r>
      <w:r w:rsidR="00F37AB2" w:rsidRPr="00EF4AE2">
        <w:rPr>
          <w:i/>
          <w:iCs/>
        </w:rPr>
        <w:t>of</w:t>
      </w:r>
      <w:r w:rsidR="00F37AB2" w:rsidRPr="00EF4AE2">
        <w:t xml:space="preserve"> </w:t>
      </w:r>
      <w:r w:rsidR="007C3D7D" w:rsidRPr="00EF4AE2">
        <w:t>and not significantly impacted by technology, task, or user variables.</w:t>
      </w:r>
      <w:r w:rsidR="004F0D51" w:rsidRPr="00EF4AE2">
        <w:t xml:space="preserve"> </w:t>
      </w:r>
      <w:r w:rsidRPr="00EF4AE2">
        <w:rPr>
          <w:b/>
          <w:bCs/>
        </w:rPr>
        <w:t>Hence</w:t>
      </w:r>
      <w:r w:rsidR="004F0D51" w:rsidRPr="00EF4AE2">
        <w:rPr>
          <w:b/>
          <w:bCs/>
        </w:rPr>
        <w:t xml:space="preserve">, </w:t>
      </w:r>
      <w:r w:rsidRPr="00EF4AE2">
        <w:rPr>
          <w:b/>
          <w:bCs/>
        </w:rPr>
        <w:t>v</w:t>
      </w:r>
      <w:r w:rsidR="004F0D51" w:rsidRPr="00EF4AE2">
        <w:rPr>
          <w:b/>
          <w:bCs/>
        </w:rPr>
        <w:t>ariations in the expression of information</w:t>
      </w:r>
      <w:r w:rsidRPr="00EF4AE2">
        <w:rPr>
          <w:b/>
          <w:bCs/>
        </w:rPr>
        <w:t xml:space="preserve"> will lead to </w:t>
      </w:r>
      <w:r w:rsidR="004F0D51" w:rsidRPr="00EF4AE2">
        <w:rPr>
          <w:b/>
          <w:bCs/>
        </w:rPr>
        <w:t>significantly different IE scores, resulting in different rates of selection, evaluation, and retention</w:t>
      </w:r>
      <w:r w:rsidRPr="00EF4AE2">
        <w:rPr>
          <w:b/>
          <w:bCs/>
        </w:rPr>
        <w:t>.</w:t>
      </w:r>
    </w:p>
    <w:p w14:paraId="430B3877" w14:textId="08E48402" w:rsidR="00F37AB2" w:rsidRPr="00DF533B" w:rsidRDefault="00156F6C">
      <w:pPr>
        <w:rPr>
          <w:b/>
          <w:bCs/>
        </w:rPr>
      </w:pPr>
      <w:r>
        <w:t>In accordance, Hypothesis 3 proposes the following:</w:t>
      </w:r>
    </w:p>
    <w:p w14:paraId="720362A3" w14:textId="6C960232" w:rsidR="004F0D51" w:rsidRDefault="004F0D51" w:rsidP="00EF4AE2">
      <w:pPr>
        <w:pStyle w:val="Heading3"/>
        <w:numPr>
          <w:ilvl w:val="0"/>
          <w:numId w:val="0"/>
        </w:numPr>
        <w:ind w:left="720" w:hanging="720"/>
        <w:rPr>
          <w:shd w:val="clear" w:color="auto" w:fill="FFFFFF"/>
        </w:rPr>
      </w:pPr>
      <w:bookmarkStart w:id="70" w:name="_Toc114161227"/>
      <w:bookmarkStart w:id="71" w:name="_Hlk118993719"/>
      <w:bookmarkStart w:id="72" w:name="_Hlk105266731"/>
      <w:r>
        <w:rPr>
          <w:shd w:val="clear" w:color="auto" w:fill="FFFFFF"/>
        </w:rPr>
        <w:t>H</w:t>
      </w:r>
      <w:r w:rsidRPr="00C27943">
        <w:rPr>
          <w:shd w:val="clear" w:color="auto" w:fill="FFFFFF"/>
          <w:vertAlign w:val="subscript"/>
        </w:rPr>
        <w:t>3</w:t>
      </w:r>
      <w:r>
        <w:rPr>
          <w:shd w:val="clear" w:color="auto" w:fill="FFFFFF"/>
        </w:rPr>
        <w:t xml:space="preserve">: </w:t>
      </w:r>
      <w:r w:rsidR="00DF327B" w:rsidRPr="00DF327B">
        <w:rPr>
          <w:shd w:val="clear" w:color="auto" w:fill="FFFFFF"/>
        </w:rPr>
        <w:t>Different words will have variations in IE, measured by significant difference in participation (selection), perception (evaluation), and perseverance (retention)</w:t>
      </w:r>
      <w:bookmarkEnd w:id="70"/>
    </w:p>
    <w:bookmarkEnd w:id="71"/>
    <w:p w14:paraId="5BDECEA3" w14:textId="074DC218" w:rsidR="00BB6147" w:rsidRDefault="009D78A9" w:rsidP="003D75E9">
      <w:pPr>
        <w:pStyle w:val="ListParagraph"/>
        <w:numPr>
          <w:ilvl w:val="0"/>
          <w:numId w:val="45"/>
        </w:numPr>
      </w:pPr>
      <w:r>
        <w:t xml:space="preserve">Null hypothesis (H0): </w:t>
      </w:r>
      <w:r w:rsidR="00375CF3">
        <w:t>µ</w:t>
      </w:r>
      <w:r w:rsidR="00375CF3" w:rsidRPr="00745596" w:rsidDel="00375CF3">
        <w:t xml:space="preserve"> </w:t>
      </w:r>
      <w:r>
        <w:t>= µ</w:t>
      </w:r>
    </w:p>
    <w:p w14:paraId="4792E866" w14:textId="3CDA25FC" w:rsidR="009D78A9" w:rsidRDefault="009D78A9" w:rsidP="009D78A9">
      <w:r>
        <w:t xml:space="preserve">Alternative hypothesis (Ha):): </w:t>
      </w:r>
      <w:r w:rsidR="00375CF3">
        <w:t>µ</w:t>
      </w:r>
      <w:r w:rsidR="00375CF3" w:rsidRPr="00745596" w:rsidDel="00375CF3">
        <w:t xml:space="preserve"> </w:t>
      </w:r>
      <w:r>
        <w:t>≠ µ</w:t>
      </w:r>
    </w:p>
    <w:p w14:paraId="4703D7F0" w14:textId="22D770C6" w:rsidR="004F5E03" w:rsidRDefault="00A21CB1" w:rsidP="004F5E03">
      <w:pPr>
        <w:pStyle w:val="ListParagraph"/>
        <w:numPr>
          <w:ilvl w:val="0"/>
          <w:numId w:val="45"/>
        </w:numPr>
        <w:rPr>
          <w:b/>
          <w:bCs/>
          <w:shd w:val="clear" w:color="auto" w:fill="FFFFFF"/>
        </w:rPr>
      </w:pPr>
      <w:r>
        <w:rPr>
          <w:b/>
          <w:bCs/>
          <w:shd w:val="clear" w:color="auto" w:fill="FFFFFF"/>
        </w:rPr>
        <w:t>Add</w:t>
      </w:r>
    </w:p>
    <w:p w14:paraId="35F4C39F" w14:textId="77777777" w:rsidR="004F5E03" w:rsidRPr="003D75E9" w:rsidRDefault="004F5E03" w:rsidP="003D75E9">
      <w:pPr>
        <w:pStyle w:val="ListParagraph"/>
        <w:rPr>
          <w:b/>
          <w:bCs/>
          <w:shd w:val="clear" w:color="auto" w:fill="FFFFFF"/>
        </w:rPr>
      </w:pPr>
    </w:p>
    <w:bookmarkEnd w:id="72"/>
    <w:p w14:paraId="3CB35CB1" w14:textId="760EBF4B" w:rsidR="00671090" w:rsidRDefault="00A912AA" w:rsidP="00671090">
      <w:r w:rsidRPr="00DF533B">
        <w:t xml:space="preserve">As </w:t>
      </w:r>
      <w:r w:rsidR="00156F6C" w:rsidRPr="00DF533B">
        <w:t>IBT</w:t>
      </w:r>
      <w:r w:rsidR="00BB6147">
        <w:t xml:space="preserve"> and UET</w:t>
      </w:r>
      <w:r w:rsidR="00671090" w:rsidRPr="00DF533B">
        <w:t xml:space="preserve"> suggest positive relationship among </w:t>
      </w:r>
      <w:r w:rsidR="00BB6147">
        <w:t xml:space="preserve">perception, </w:t>
      </w:r>
      <w:proofErr w:type="gramStart"/>
      <w:r w:rsidR="00BB6147">
        <w:t>participation</w:t>
      </w:r>
      <w:proofErr w:type="gramEnd"/>
      <w:r w:rsidR="00BB6147">
        <w:t xml:space="preserve"> and </w:t>
      </w:r>
      <w:r w:rsidR="008451D5">
        <w:t>perseverance</w:t>
      </w:r>
      <w:r w:rsidR="00BB6147">
        <w:t xml:space="preserve"> (</w:t>
      </w:r>
      <w:r w:rsidRPr="00A912AA">
        <w:t>selection, evaluation, and retention</w:t>
      </w:r>
      <w:r w:rsidR="00BB6147">
        <w:t>)</w:t>
      </w:r>
      <w:r w:rsidRPr="00DF533B">
        <w:t>,</w:t>
      </w:r>
      <w:r w:rsidR="00156F6C" w:rsidRPr="00DF533B">
        <w:t xml:space="preserve"> </w:t>
      </w:r>
      <w:r w:rsidR="00671090" w:rsidRPr="000D3759">
        <w:t xml:space="preserve">Hypothesis </w:t>
      </w:r>
      <w:r w:rsidR="00671090">
        <w:t xml:space="preserve">4 </w:t>
      </w:r>
      <w:r w:rsidR="00156F6C">
        <w:t>proposes</w:t>
      </w:r>
      <w:r w:rsidR="00671090" w:rsidRPr="000D3759">
        <w:t xml:space="preserve"> the following:</w:t>
      </w:r>
    </w:p>
    <w:p w14:paraId="7A4BF040" w14:textId="77777777" w:rsidR="008451D5" w:rsidRPr="00DF533B" w:rsidRDefault="008451D5" w:rsidP="00EF4AE2">
      <w:pPr>
        <w:pStyle w:val="Heading3"/>
        <w:numPr>
          <w:ilvl w:val="0"/>
          <w:numId w:val="0"/>
        </w:numPr>
        <w:ind w:left="720" w:hanging="720"/>
      </w:pPr>
      <w:bookmarkStart w:id="73" w:name="_Toc114161228"/>
      <w:bookmarkStart w:id="74" w:name="_Hlk118993804"/>
      <w:r w:rsidRPr="00DF533B">
        <w:t>H</w:t>
      </w:r>
      <w:r w:rsidRPr="00990183">
        <w:rPr>
          <w:vertAlign w:val="subscript"/>
        </w:rPr>
        <w:t>4</w:t>
      </w:r>
      <w:r w:rsidRPr="00DF533B">
        <w:t>: Word</w:t>
      </w:r>
      <w:r>
        <w:t>s’ IE scores (</w:t>
      </w:r>
      <w:r w:rsidRPr="00DF533B">
        <w:t>selection, evaluation, and retention</w:t>
      </w:r>
      <w:r>
        <w:t xml:space="preserve"> rates)</w:t>
      </w:r>
      <w:r w:rsidRPr="00DF533B">
        <w:t xml:space="preserve"> are positively </w:t>
      </w:r>
      <w:proofErr w:type="gramStart"/>
      <w:r w:rsidRPr="00DF533B">
        <w:t>correlated</w:t>
      </w:r>
      <w:bookmarkEnd w:id="73"/>
      <w:proofErr w:type="gramEnd"/>
      <w:r w:rsidRPr="00DF533B">
        <w:t xml:space="preserve"> </w:t>
      </w:r>
    </w:p>
    <w:bookmarkEnd w:id="74"/>
    <w:p w14:paraId="0192F4E0" w14:textId="4A70B966" w:rsidR="003C7896" w:rsidRDefault="003C7896" w:rsidP="003C7896">
      <w:pPr>
        <w:pStyle w:val="ListParagraph"/>
        <w:numPr>
          <w:ilvl w:val="0"/>
          <w:numId w:val="46"/>
        </w:numPr>
      </w:pPr>
      <w:r>
        <w:t>Null hypothesis (H</w:t>
      </w:r>
      <w:r w:rsidRPr="00DF4B34">
        <w:rPr>
          <w:vertAlign w:val="subscript"/>
        </w:rPr>
        <w:t>0</w:t>
      </w:r>
      <w:r>
        <w:t>):</w:t>
      </w:r>
      <w:r w:rsidRPr="00156F6C">
        <w:t xml:space="preserve"> </w:t>
      </w:r>
    </w:p>
    <w:p w14:paraId="237725F2" w14:textId="32850CF5" w:rsidR="003C7896" w:rsidRDefault="008451D5" w:rsidP="003C7896">
      <w:pPr>
        <w:pStyle w:val="ListParagraph"/>
      </w:pPr>
      <w:r w:rsidRPr="00E13652">
        <w:t>Word selection</w:t>
      </w:r>
      <w:r w:rsidR="003C7896">
        <w:t xml:space="preserve"> and</w:t>
      </w:r>
      <w:r w:rsidRPr="00E13652">
        <w:t xml:space="preserve"> evaluation are</w:t>
      </w:r>
      <w:r>
        <w:t xml:space="preserve"> </w:t>
      </w:r>
      <w:r w:rsidRPr="00E13652">
        <w:t>positively correlated</w:t>
      </w:r>
      <w:r w:rsidR="003C7896">
        <w:t xml:space="preserve">: </w:t>
      </w:r>
    </w:p>
    <w:p w14:paraId="7740811D" w14:textId="52042E47" w:rsidR="003C7896" w:rsidRDefault="003C7896" w:rsidP="003C7896">
      <w:pPr>
        <w:pStyle w:val="ListParagraph"/>
        <w:rPr>
          <w:vertAlign w:val="subscript"/>
        </w:rPr>
      </w:pPr>
      <w:r w:rsidRPr="003C7896">
        <w:t xml:space="preserve">m </w:t>
      </w:r>
      <w:r w:rsidRPr="003D75E9">
        <w:rPr>
          <w:vertAlign w:val="subscript"/>
        </w:rPr>
        <w:t>selection</w:t>
      </w:r>
      <w:r w:rsidRPr="003C7896">
        <w:rPr>
          <w:vertAlign w:val="subscript"/>
        </w:rPr>
        <w:t xml:space="preserve"> </w:t>
      </w:r>
      <w:r>
        <w:rPr>
          <w:rFonts w:ascii="Roboto" w:hAnsi="Roboto"/>
          <w:color w:val="202124"/>
          <w:shd w:val="clear" w:color="auto" w:fill="FFFFFF"/>
        </w:rPr>
        <w:t>=</w:t>
      </w:r>
      <w:r w:rsidRPr="003C7896">
        <w:rPr>
          <w:rFonts w:ascii="Roboto" w:hAnsi="Roboto"/>
          <w:color w:val="202124"/>
          <w:shd w:val="clear" w:color="auto" w:fill="FFFFFF"/>
        </w:rPr>
        <w:t xml:space="preserve"> </w:t>
      </w:r>
      <w:r w:rsidRPr="003C7896">
        <w:t xml:space="preserve">m </w:t>
      </w:r>
      <w:r w:rsidRPr="003C7896">
        <w:rPr>
          <w:vertAlign w:val="subscript"/>
        </w:rPr>
        <w:t xml:space="preserve">evaluation </w:t>
      </w:r>
    </w:p>
    <w:p w14:paraId="7B3F8DFA" w14:textId="4ACAB827" w:rsidR="003C7896" w:rsidRPr="003C7896" w:rsidRDefault="003C7896" w:rsidP="003C7896">
      <w:pPr>
        <w:pStyle w:val="ListParagraph"/>
      </w:pPr>
      <w:r w:rsidRPr="003C7896">
        <w:t>alternative hypothesis</w:t>
      </w:r>
      <w:r>
        <w:t xml:space="preserve"> (H</w:t>
      </w:r>
      <w:r w:rsidRPr="003D75E9">
        <w:rPr>
          <w:vertAlign w:val="subscript"/>
        </w:rPr>
        <w:t>1</w:t>
      </w:r>
      <w:r>
        <w:t>)</w:t>
      </w:r>
    </w:p>
    <w:p w14:paraId="1878B30B" w14:textId="77777777" w:rsidR="003C7896" w:rsidRDefault="003C7896" w:rsidP="003C7896">
      <w:pPr>
        <w:pStyle w:val="ListParagraph"/>
        <w:rPr>
          <w:vertAlign w:val="subscript"/>
        </w:rPr>
      </w:pPr>
      <w:r w:rsidRPr="003C7896">
        <w:t xml:space="preserve">m </w:t>
      </w:r>
      <w:r w:rsidRPr="00DF4B34">
        <w:rPr>
          <w:vertAlign w:val="subscript"/>
        </w:rPr>
        <w:t>selection</w:t>
      </w:r>
      <w:r w:rsidRPr="003C7896">
        <w:rPr>
          <w:vertAlign w:val="subscript"/>
        </w:rPr>
        <w:t xml:space="preserve"> </w:t>
      </w:r>
      <w:r w:rsidRPr="003C7896">
        <w:rPr>
          <w:rFonts w:ascii="Roboto" w:hAnsi="Roboto"/>
          <w:color w:val="202124"/>
          <w:shd w:val="clear" w:color="auto" w:fill="FFFFFF"/>
        </w:rPr>
        <w:t xml:space="preserve">≠ </w:t>
      </w:r>
      <w:r w:rsidRPr="003C7896">
        <w:t xml:space="preserve">m </w:t>
      </w:r>
      <w:r w:rsidRPr="003C7896">
        <w:rPr>
          <w:vertAlign w:val="subscript"/>
        </w:rPr>
        <w:t xml:space="preserve">evaluation </w:t>
      </w:r>
    </w:p>
    <w:p w14:paraId="183A799A" w14:textId="77777777" w:rsidR="003C7896" w:rsidRDefault="003C7896" w:rsidP="003D75E9">
      <w:pPr>
        <w:pStyle w:val="ListParagraph"/>
      </w:pPr>
    </w:p>
    <w:p w14:paraId="6974CC0D" w14:textId="77777777" w:rsidR="003C7896" w:rsidRDefault="002E682D" w:rsidP="003C7896">
      <w:pPr>
        <w:pStyle w:val="ListParagraph"/>
        <w:numPr>
          <w:ilvl w:val="0"/>
          <w:numId w:val="46"/>
        </w:numPr>
      </w:pPr>
      <w:r>
        <w:t xml:space="preserve"> </w:t>
      </w:r>
      <w:r w:rsidR="003C7896">
        <w:t>Null hypothesis (H</w:t>
      </w:r>
      <w:r w:rsidR="003C7896" w:rsidRPr="00DF4B34">
        <w:rPr>
          <w:vertAlign w:val="subscript"/>
        </w:rPr>
        <w:t>0</w:t>
      </w:r>
      <w:r w:rsidR="003C7896">
        <w:t>):</w:t>
      </w:r>
      <w:r w:rsidR="003C7896" w:rsidRPr="00156F6C">
        <w:t xml:space="preserve"> </w:t>
      </w:r>
    </w:p>
    <w:p w14:paraId="40C4ECE8" w14:textId="0D84D3CE" w:rsidR="003C7896" w:rsidRDefault="003C7896" w:rsidP="003C7896">
      <w:pPr>
        <w:pStyle w:val="ListParagraph"/>
      </w:pPr>
      <w:r w:rsidRPr="00E13652">
        <w:t xml:space="preserve">Word </w:t>
      </w:r>
      <w:r>
        <w:t>retention and</w:t>
      </w:r>
      <w:r w:rsidRPr="00E13652">
        <w:t xml:space="preserve"> evaluation are</w:t>
      </w:r>
      <w:r>
        <w:t xml:space="preserve"> </w:t>
      </w:r>
      <w:r w:rsidRPr="00E13652">
        <w:t>positively correlated</w:t>
      </w:r>
      <w:r>
        <w:t xml:space="preserve">: </w:t>
      </w:r>
    </w:p>
    <w:p w14:paraId="5DC1667B" w14:textId="27D1CDF4" w:rsidR="003C7896" w:rsidRDefault="003C7896" w:rsidP="003C7896">
      <w:pPr>
        <w:pStyle w:val="ListParagraph"/>
        <w:rPr>
          <w:vertAlign w:val="subscript"/>
        </w:rPr>
      </w:pPr>
      <w:r w:rsidRPr="003C7896">
        <w:t xml:space="preserve">m </w:t>
      </w:r>
      <w:r>
        <w:rPr>
          <w:vertAlign w:val="subscript"/>
        </w:rPr>
        <w:t>retention</w:t>
      </w:r>
      <w:r w:rsidRPr="003C7896">
        <w:rPr>
          <w:vertAlign w:val="subscript"/>
        </w:rPr>
        <w:t xml:space="preserve"> </w:t>
      </w:r>
      <w:r>
        <w:rPr>
          <w:rFonts w:ascii="Roboto" w:hAnsi="Roboto"/>
          <w:color w:val="202124"/>
          <w:shd w:val="clear" w:color="auto" w:fill="FFFFFF"/>
        </w:rPr>
        <w:t>=</w:t>
      </w:r>
      <w:r w:rsidRPr="003C7896">
        <w:rPr>
          <w:rFonts w:ascii="Roboto" w:hAnsi="Roboto"/>
          <w:color w:val="202124"/>
          <w:shd w:val="clear" w:color="auto" w:fill="FFFFFF"/>
        </w:rPr>
        <w:t xml:space="preserve"> </w:t>
      </w:r>
      <w:r w:rsidRPr="003C7896">
        <w:t xml:space="preserve">m </w:t>
      </w:r>
      <w:r w:rsidRPr="003C7896">
        <w:rPr>
          <w:vertAlign w:val="subscript"/>
        </w:rPr>
        <w:t xml:space="preserve">evaluation </w:t>
      </w:r>
    </w:p>
    <w:p w14:paraId="5F857398" w14:textId="77777777" w:rsidR="003C7896" w:rsidRPr="003C7896" w:rsidRDefault="003C7896" w:rsidP="003C7896">
      <w:pPr>
        <w:pStyle w:val="ListParagraph"/>
      </w:pPr>
      <w:r w:rsidRPr="003C7896">
        <w:t>alternative hypothesis</w:t>
      </w:r>
      <w:r>
        <w:t xml:space="preserve"> (H</w:t>
      </w:r>
      <w:r w:rsidRPr="00DF4B34">
        <w:rPr>
          <w:vertAlign w:val="subscript"/>
        </w:rPr>
        <w:t>1</w:t>
      </w:r>
      <w:r>
        <w:t>)</w:t>
      </w:r>
    </w:p>
    <w:p w14:paraId="1DB0722D" w14:textId="38C039EE" w:rsidR="003C7896" w:rsidRDefault="003C7896" w:rsidP="003C7896">
      <w:pPr>
        <w:pStyle w:val="ListParagraph"/>
        <w:rPr>
          <w:vertAlign w:val="subscript"/>
        </w:rPr>
      </w:pPr>
      <w:r w:rsidRPr="003C7896">
        <w:t xml:space="preserve">m </w:t>
      </w:r>
      <w:r>
        <w:rPr>
          <w:vertAlign w:val="subscript"/>
        </w:rPr>
        <w:t>retention</w:t>
      </w:r>
      <w:r w:rsidRPr="003C7896">
        <w:rPr>
          <w:vertAlign w:val="subscript"/>
        </w:rPr>
        <w:t xml:space="preserve"> </w:t>
      </w:r>
      <w:r w:rsidRPr="003C7896">
        <w:rPr>
          <w:rFonts w:ascii="Roboto" w:hAnsi="Roboto"/>
          <w:color w:val="202124"/>
          <w:shd w:val="clear" w:color="auto" w:fill="FFFFFF"/>
        </w:rPr>
        <w:t xml:space="preserve">≠ </w:t>
      </w:r>
      <w:r w:rsidRPr="003C7896">
        <w:t xml:space="preserve">m </w:t>
      </w:r>
      <w:r w:rsidRPr="003C7896">
        <w:rPr>
          <w:vertAlign w:val="subscript"/>
        </w:rPr>
        <w:t xml:space="preserve">evaluation </w:t>
      </w:r>
    </w:p>
    <w:p w14:paraId="4E4CCC79" w14:textId="1518E7AA" w:rsidR="008451D5" w:rsidRDefault="008451D5" w:rsidP="008F14CA"/>
    <w:p w14:paraId="515DCEB9" w14:textId="04681F66" w:rsidR="00156F6C" w:rsidRDefault="006C010C" w:rsidP="00671090">
      <w:r>
        <w:t xml:space="preserve">Lastly, information was defined as the meaning of data. Therefore, words with the same meaning, </w:t>
      </w:r>
      <w:proofErr w:type="gramStart"/>
      <w:r>
        <w:t>i.e.</w:t>
      </w:r>
      <w:proofErr w:type="gramEnd"/>
      <w:r>
        <w:t xml:space="preserve"> </w:t>
      </w:r>
      <w:r w:rsidRPr="006C010C">
        <w:t>synonyms</w:t>
      </w:r>
      <w:r>
        <w:t xml:space="preserve">, will have the same information engagement. Therefore, participation, perception and perseverance levels will not significantly differ between words with the same meaning. </w:t>
      </w:r>
    </w:p>
    <w:p w14:paraId="705AF124" w14:textId="24F4B055" w:rsidR="006C2F1A" w:rsidRDefault="00990183" w:rsidP="0036043C">
      <w:pPr>
        <w:pStyle w:val="Heading3"/>
        <w:numPr>
          <w:ilvl w:val="0"/>
          <w:numId w:val="0"/>
        </w:numPr>
        <w:ind w:left="720" w:hanging="720"/>
      </w:pPr>
      <w:bookmarkStart w:id="75" w:name="_Toc114161229"/>
      <w:bookmarkStart w:id="76" w:name="_Hlk118994033"/>
      <w:r>
        <w:lastRenderedPageBreak/>
        <w:t>H</w:t>
      </w:r>
      <w:r w:rsidRPr="00990183">
        <w:rPr>
          <w:vertAlign w:val="subscript"/>
        </w:rPr>
        <w:t>5</w:t>
      </w:r>
      <w:r w:rsidR="00671090" w:rsidRPr="006C010C">
        <w:t xml:space="preserve">: </w:t>
      </w:r>
      <w:r w:rsidR="0036043C" w:rsidRPr="006C010C">
        <w:t xml:space="preserve">Synonymous words will not have significant difference </w:t>
      </w:r>
      <w:bookmarkStart w:id="77" w:name="_Hlk42205034"/>
      <w:r w:rsidR="006C010C" w:rsidRPr="006C010C">
        <w:t xml:space="preserve">between IE levels (participation, </w:t>
      </w:r>
      <w:proofErr w:type="gramStart"/>
      <w:r w:rsidR="006C010C" w:rsidRPr="006C010C">
        <w:t>perception</w:t>
      </w:r>
      <w:proofErr w:type="gramEnd"/>
      <w:r w:rsidR="006C010C" w:rsidRPr="006C010C">
        <w:t xml:space="preserve"> and perseverance)</w:t>
      </w:r>
      <w:bookmarkEnd w:id="75"/>
      <w:r w:rsidR="006C010C">
        <w:t xml:space="preserve"> </w:t>
      </w:r>
    </w:p>
    <w:bookmarkEnd w:id="76"/>
    <w:p w14:paraId="64580B12" w14:textId="77777777" w:rsidR="00562EB2" w:rsidRPr="00235C44" w:rsidRDefault="00562EB2" w:rsidP="006C2F1A"/>
    <w:p w14:paraId="4263D8D5" w14:textId="44FD3464" w:rsidR="006C2F1A" w:rsidRDefault="00990183" w:rsidP="00235C44">
      <w:r>
        <w:t>The f</w:t>
      </w:r>
      <w:r w:rsidR="00280737">
        <w:t>igure</w:t>
      </w:r>
      <w:r>
        <w:t xml:space="preserve"> below</w:t>
      </w:r>
      <w:r w:rsidR="00280737">
        <w:t xml:space="preserve"> shows the conceptual model of the study.</w:t>
      </w:r>
    </w:p>
    <w:p w14:paraId="42E51EB5" w14:textId="7069191A" w:rsidR="007C3D7D" w:rsidRDefault="00990183" w:rsidP="00235C44">
      <w:r>
        <w:rPr>
          <w:noProof/>
        </w:rPr>
        <mc:AlternateContent>
          <mc:Choice Requires="wps">
            <w:drawing>
              <wp:anchor distT="0" distB="0" distL="114300" distR="114300" simplePos="0" relativeHeight="251689984" behindDoc="0" locked="0" layoutInCell="1" allowOverlap="1" wp14:anchorId="0AF4FFF9" wp14:editId="3827D591">
                <wp:simplePos x="0" y="0"/>
                <wp:positionH relativeFrom="column">
                  <wp:posOffset>0</wp:posOffset>
                </wp:positionH>
                <wp:positionV relativeFrom="paragraph">
                  <wp:posOffset>3898900</wp:posOffset>
                </wp:positionV>
                <wp:extent cx="551370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wps:spPr>
                      <wps:txbx>
                        <w:txbxContent>
                          <w:p w14:paraId="3427A81C" w14:textId="10A8A0A3" w:rsidR="00990183" w:rsidRPr="00C46AA4" w:rsidRDefault="00990183" w:rsidP="00990183">
                            <w:pPr>
                              <w:pStyle w:val="Caption"/>
                              <w:rPr>
                                <w:rFonts w:eastAsiaTheme="minorHAnsi" w:cstheme="majorBidi"/>
                                <w:noProof/>
                                <w:sz w:val="24"/>
                                <w:szCs w:val="24"/>
                              </w:rPr>
                            </w:pPr>
                            <w:r>
                              <w:t xml:space="preserve">Figure </w:t>
                            </w:r>
                            <w:fldSimple w:instr=" SEQ Figure \* ARABIC ">
                              <w:r w:rsidR="00652B35">
                                <w:rPr>
                                  <w:noProof/>
                                </w:rPr>
                                <w:t>2</w:t>
                              </w:r>
                            </w:fldSimple>
                            <w:r>
                              <w:t>. Conceptu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F4FFF9" id="_x0000_t202" coordsize="21600,21600" o:spt="202" path="m,l,21600r21600,l21600,xe">
                <v:stroke joinstyle="miter"/>
                <v:path gradientshapeok="t" o:connecttype="rect"/>
              </v:shapetype>
              <v:shape id="Text Box 8" o:spid="_x0000_s1026" type="#_x0000_t202" style="position:absolute;margin-left:0;margin-top:307pt;width:434.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" stroked="f">
                <v:textbox style="mso-fit-shape-to-text:t" inset="0,0,0,0">
                  <w:txbxContent>
                    <w:p w14:paraId="3427A81C" w14:textId="10A8A0A3" w:rsidR="00990183" w:rsidRPr="00C46AA4" w:rsidRDefault="00990183" w:rsidP="00990183">
                      <w:pPr>
                        <w:pStyle w:val="Caption"/>
                        <w:rPr>
                          <w:rFonts w:eastAsiaTheme="minorHAnsi" w:cstheme="majorBidi"/>
                          <w:noProof/>
                          <w:sz w:val="24"/>
                          <w:szCs w:val="24"/>
                        </w:rPr>
                      </w:pPr>
                      <w:r>
                        <w:t xml:space="preserve">Figure </w:t>
                      </w:r>
                      <w:fldSimple w:instr=" SEQ Figure \* ARABIC ">
                        <w:r w:rsidR="00652B35">
                          <w:rPr>
                            <w:noProof/>
                          </w:rPr>
                          <w:t>2</w:t>
                        </w:r>
                      </w:fldSimple>
                      <w:r>
                        <w:t>. Conceptual model</w:t>
                      </w:r>
                    </w:p>
                  </w:txbxContent>
                </v:textbox>
                <w10:wrap type="topAndBottom"/>
              </v:shape>
            </w:pict>
          </mc:Fallback>
        </mc:AlternateContent>
      </w:r>
      <w:r w:rsidR="00452E84">
        <w:rPr>
          <w:noProof/>
        </w:rPr>
        <mc:AlternateContent>
          <mc:Choice Requires="wpg">
            <w:drawing>
              <wp:anchor distT="0" distB="0" distL="114300" distR="114300" simplePos="0" relativeHeight="251680768" behindDoc="0" locked="0" layoutInCell="1" allowOverlap="0" wp14:anchorId="6E4309C4" wp14:editId="205046D2">
                <wp:simplePos x="0" y="0"/>
                <wp:positionH relativeFrom="page">
                  <wp:posOffset>914400</wp:posOffset>
                </wp:positionH>
                <wp:positionV relativeFrom="paragraph">
                  <wp:posOffset>449580</wp:posOffset>
                </wp:positionV>
                <wp:extent cx="5513705" cy="3392170"/>
                <wp:effectExtent l="0" t="0" r="0" b="0"/>
                <wp:wrapTopAndBottom/>
                <wp:docPr id="127"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13705" cy="3392170"/>
                          <a:chOff x="2732445" y="-2606117"/>
                          <a:chExt cx="7392024" cy="6727453"/>
                        </a:xfrm>
                      </wpg:grpSpPr>
                      <wps:wsp>
                        <wps:cNvPr id="128" name="TextBox 8"/>
                        <wps:cNvSpPr txBox="1"/>
                        <wps:spPr>
                          <a:xfrm>
                            <a:off x="8113886" y="973272"/>
                            <a:ext cx="2000061" cy="1357267"/>
                          </a:xfrm>
                          <a:prstGeom prst="rect">
                            <a:avLst/>
                          </a:prstGeom>
                          <a:noFill/>
                          <a:ln>
                            <a:solidFill>
                              <a:schemeClr val="tx1"/>
                            </a:solidFill>
                          </a:ln>
                        </wps:spPr>
                        <wps:txbx>
                          <w:txbxContent>
                            <w:p w14:paraId="2C443062" w14:textId="77777777" w:rsidR="007C3D7D" w:rsidRPr="00506C67" w:rsidRDefault="007C3D7D" w:rsidP="007C3D7D">
                              <w:pPr>
                                <w:jc w:val="center"/>
                                <w:rPr>
                                  <w:sz w:val="18"/>
                                  <w:szCs w:val="18"/>
                                </w:rPr>
                              </w:pPr>
                              <w:r w:rsidRPr="00506C67">
                                <w:rPr>
                                  <w:rFonts w:asciiTheme="minorHAnsi" w:hAnsi="Calibri" w:cstheme="minorBidi"/>
                                  <w:color w:val="000000" w:themeColor="text1"/>
                                  <w:kern w:val="24"/>
                                  <w:sz w:val="18"/>
                                  <w:szCs w:val="18"/>
                                </w:rPr>
                                <w:t xml:space="preserve">Participation </w:t>
                              </w:r>
                            </w:p>
                          </w:txbxContent>
                        </wps:txbx>
                        <wps:bodyPr wrap="square" rtlCol="0" anchor="ctr">
                          <a:noAutofit/>
                        </wps:bodyPr>
                      </wps:wsp>
                      <wps:wsp>
                        <wps:cNvPr id="129" name="TextBox 9"/>
                        <wps:cNvSpPr txBox="1"/>
                        <wps:spPr>
                          <a:xfrm>
                            <a:off x="8103358" y="-677574"/>
                            <a:ext cx="2000059" cy="1357267"/>
                          </a:xfrm>
                          <a:prstGeom prst="rect">
                            <a:avLst/>
                          </a:prstGeom>
                          <a:noFill/>
                          <a:ln>
                            <a:solidFill>
                              <a:schemeClr val="tx1"/>
                            </a:solidFill>
                          </a:ln>
                        </wps:spPr>
                        <wps:txbx>
                          <w:txbxContent>
                            <w:p w14:paraId="735A16A0" w14:textId="77777777" w:rsidR="007C3D7D" w:rsidRPr="00506C67" w:rsidRDefault="007C3D7D" w:rsidP="007C3D7D">
                              <w:pPr>
                                <w:jc w:val="center"/>
                                <w:rPr>
                                  <w:sz w:val="18"/>
                                  <w:szCs w:val="18"/>
                                </w:rPr>
                              </w:pPr>
                              <w:r w:rsidRPr="00506C67">
                                <w:rPr>
                                  <w:rFonts w:asciiTheme="minorHAnsi" w:hAnsi="Calibri" w:cstheme="minorBidi"/>
                                  <w:color w:val="000000" w:themeColor="text1"/>
                                  <w:kern w:val="24"/>
                                  <w:sz w:val="18"/>
                                  <w:szCs w:val="18"/>
                                </w:rPr>
                                <w:t xml:space="preserve">Perception </w:t>
                              </w:r>
                            </w:p>
                          </w:txbxContent>
                        </wps:txbx>
                        <wps:bodyPr wrap="square" rtlCol="0" anchor="ctr">
                          <a:noAutofit/>
                        </wps:bodyPr>
                      </wps:wsp>
                      <wps:wsp>
                        <wps:cNvPr id="130" name="TextBox 10"/>
                        <wps:cNvSpPr txBox="1"/>
                        <wps:spPr>
                          <a:xfrm>
                            <a:off x="8124410" y="2764069"/>
                            <a:ext cx="2000059" cy="1357267"/>
                          </a:xfrm>
                          <a:prstGeom prst="rect">
                            <a:avLst/>
                          </a:prstGeom>
                          <a:noFill/>
                          <a:ln>
                            <a:solidFill>
                              <a:schemeClr val="tx1"/>
                            </a:solidFill>
                          </a:ln>
                        </wps:spPr>
                        <wps:txbx>
                          <w:txbxContent>
                            <w:p w14:paraId="711F3189" w14:textId="77777777" w:rsidR="007C3D7D" w:rsidRPr="00506C67" w:rsidRDefault="007C3D7D" w:rsidP="007C3D7D">
                              <w:pPr>
                                <w:jc w:val="center"/>
                                <w:rPr>
                                  <w:sz w:val="18"/>
                                  <w:szCs w:val="18"/>
                                </w:rPr>
                              </w:pPr>
                              <w:r w:rsidRPr="00506C67">
                                <w:rPr>
                                  <w:rFonts w:asciiTheme="minorHAnsi" w:hAnsi="Calibri" w:cstheme="minorBidi"/>
                                  <w:color w:val="000000" w:themeColor="text1"/>
                                  <w:kern w:val="24"/>
                                  <w:sz w:val="18"/>
                                  <w:szCs w:val="18"/>
                                </w:rPr>
                                <w:t xml:space="preserve">Perseverance </w:t>
                              </w:r>
                            </w:p>
                          </w:txbxContent>
                        </wps:txbx>
                        <wps:bodyPr wrap="square" rtlCol="0" anchor="ctr">
                          <a:noAutofit/>
                        </wps:bodyPr>
                      </wps:wsp>
                      <wps:wsp>
                        <wps:cNvPr id="131" name="TextBox 11"/>
                        <wps:cNvSpPr txBox="1"/>
                        <wps:spPr>
                          <a:xfrm>
                            <a:off x="2732445" y="1071394"/>
                            <a:ext cx="2000061" cy="1357267"/>
                          </a:xfrm>
                          <a:prstGeom prst="rect">
                            <a:avLst/>
                          </a:prstGeom>
                          <a:noFill/>
                          <a:ln>
                            <a:solidFill>
                              <a:schemeClr val="tx1"/>
                            </a:solidFill>
                          </a:ln>
                        </wps:spPr>
                        <wps:txbx>
                          <w:txbxContent>
                            <w:p w14:paraId="5600DE34" w14:textId="77777777" w:rsidR="007C3D7D" w:rsidRPr="00506C67" w:rsidRDefault="007C3D7D" w:rsidP="007C3D7D">
                              <w:pPr>
                                <w:jc w:val="center"/>
                                <w:rPr>
                                  <w:sz w:val="18"/>
                                  <w:szCs w:val="18"/>
                                </w:rPr>
                              </w:pPr>
                              <w:r>
                                <w:rPr>
                                  <w:rFonts w:asciiTheme="minorHAnsi" w:hAnsi="Calibri" w:cstheme="minorBidi"/>
                                  <w:color w:val="000000" w:themeColor="text1"/>
                                  <w:kern w:val="24"/>
                                  <w:sz w:val="18"/>
                                  <w:szCs w:val="18"/>
                                </w:rPr>
                                <w:t>Expression</w:t>
                              </w:r>
                              <w:r w:rsidRPr="00506C67">
                                <w:rPr>
                                  <w:rFonts w:asciiTheme="minorHAnsi" w:hAnsi="Calibri" w:cstheme="minorBidi"/>
                                  <w:color w:val="000000" w:themeColor="text1"/>
                                  <w:kern w:val="24"/>
                                  <w:sz w:val="18"/>
                                  <w:szCs w:val="18"/>
                                </w:rPr>
                                <w:t xml:space="preserve"> </w:t>
                              </w:r>
                            </w:p>
                          </w:txbxContent>
                        </wps:txbx>
                        <wps:bodyPr wrap="square" rtlCol="0" anchor="ctr">
                          <a:noAutofit/>
                        </wps:bodyPr>
                      </wps:wsp>
                      <wps:wsp>
                        <wps:cNvPr id="132" name="TextBox 12"/>
                        <wps:cNvSpPr txBox="1"/>
                        <wps:spPr>
                          <a:xfrm>
                            <a:off x="8103355" y="-2606117"/>
                            <a:ext cx="2000061" cy="1590290"/>
                          </a:xfrm>
                          <a:prstGeom prst="rect">
                            <a:avLst/>
                          </a:prstGeom>
                          <a:noFill/>
                          <a:ln>
                            <a:solidFill>
                              <a:schemeClr val="tx1"/>
                            </a:solidFill>
                          </a:ln>
                        </wps:spPr>
                        <wps:txbx>
                          <w:txbxContent>
                            <w:p w14:paraId="4FDF4ABB" w14:textId="77777777" w:rsidR="007C3D7D" w:rsidRPr="00506C67" w:rsidRDefault="007C3D7D" w:rsidP="007C3D7D">
                              <w:pPr>
                                <w:spacing w:line="240" w:lineRule="auto"/>
                                <w:jc w:val="center"/>
                                <w:rPr>
                                  <w:sz w:val="18"/>
                                  <w:szCs w:val="18"/>
                                </w:rPr>
                              </w:pPr>
                              <w:r w:rsidRPr="00506C67">
                                <w:rPr>
                                  <w:rFonts w:asciiTheme="minorHAnsi" w:hAnsi="Calibri" w:cstheme="minorBidi"/>
                                  <w:color w:val="000000" w:themeColor="text1"/>
                                  <w:kern w:val="24"/>
                                  <w:sz w:val="18"/>
                                  <w:szCs w:val="18"/>
                                </w:rPr>
                                <w:t xml:space="preserve">Information Engagement </w:t>
                              </w:r>
                            </w:p>
                          </w:txbxContent>
                        </wps:txbx>
                        <wps:bodyPr wrap="square" rtlCol="0" anchor="ctr">
                          <a:noAutofit/>
                        </wps:bodyPr>
                      </wps:wsp>
                      <wps:wsp>
                        <wps:cNvPr id="133" name="Straight Arrow Connector 53"/>
                        <wps:cNvCnPr/>
                        <wps:spPr>
                          <a:xfrm flipV="1">
                            <a:off x="4764442" y="1600653"/>
                            <a:ext cx="2649562"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Arrow Connector 55"/>
                        <wps:cNvCnPr/>
                        <wps:spPr>
                          <a:xfrm>
                            <a:off x="7307893" y="1600653"/>
                            <a:ext cx="73259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5" name="Straight Arrow Connector 76"/>
                        <wps:cNvCnPr/>
                        <wps:spPr>
                          <a:xfrm flipV="1">
                            <a:off x="7307893" y="400824"/>
                            <a:ext cx="732594" cy="11998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77"/>
                        <wps:cNvCnPr/>
                        <wps:spPr>
                          <a:xfrm>
                            <a:off x="7307893" y="1600653"/>
                            <a:ext cx="732594" cy="135917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E4309C4" id="Group 127" o:spid="_x0000_s1027" style="position:absolute;margin-left:1in;margin-top:35.4pt;width:434.15pt;height:267.1pt;z-index:251680768;mso-position-horizontal-relative:page;mso-width-relative:margin;mso-height-relative:margin" coordorigin="27324,-26061" coordsize="73920,67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" o:allowoverlap="f">
                <v:shape id="TextBox 8" o:spid="_x0000_s1028" type="#_x0000_t202" style="position:absolute;left:81138;top:9732;width:20001;height:13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" filled="f" strokecolor="black [3213]">
                  <v:textbox>
                    <w:txbxContent>
                      <w:p w14:paraId="2C443062" w14:textId="77777777" w:rsidR="007C3D7D" w:rsidRPr="00506C67" w:rsidRDefault="007C3D7D" w:rsidP="007C3D7D">
                        <w:pPr>
                          <w:jc w:val="center"/>
                          <w:rPr>
                            <w:sz w:val="18"/>
                            <w:szCs w:val="18"/>
                          </w:rPr>
                        </w:pPr>
                        <w:r w:rsidRPr="00506C67">
                          <w:rPr>
                            <w:rFonts w:asciiTheme="minorHAnsi" w:hAnsi="Calibri" w:cstheme="minorBidi"/>
                            <w:color w:val="000000" w:themeColor="text1"/>
                            <w:kern w:val="24"/>
                            <w:sz w:val="18"/>
                            <w:szCs w:val="18"/>
                          </w:rPr>
                          <w:t xml:space="preserve">Participation </w:t>
                        </w:r>
                      </w:p>
                    </w:txbxContent>
                  </v:textbox>
                </v:shape>
                <v:shape id="TextBox 9" o:spid="_x0000_s1029" type="#_x0000_t202" style="position:absolute;left:81033;top:-6775;width:20001;height:13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" filled="f" strokecolor="black [3213]">
                  <v:textbox>
                    <w:txbxContent>
                      <w:p w14:paraId="735A16A0" w14:textId="77777777" w:rsidR="007C3D7D" w:rsidRPr="00506C67" w:rsidRDefault="007C3D7D" w:rsidP="007C3D7D">
                        <w:pPr>
                          <w:jc w:val="center"/>
                          <w:rPr>
                            <w:sz w:val="18"/>
                            <w:szCs w:val="18"/>
                          </w:rPr>
                        </w:pPr>
                        <w:r w:rsidRPr="00506C67">
                          <w:rPr>
                            <w:rFonts w:asciiTheme="minorHAnsi" w:hAnsi="Calibri" w:cstheme="minorBidi"/>
                            <w:color w:val="000000" w:themeColor="text1"/>
                            <w:kern w:val="24"/>
                            <w:sz w:val="18"/>
                            <w:szCs w:val="18"/>
                          </w:rPr>
                          <w:t xml:space="preserve">Perception </w:t>
                        </w:r>
                      </w:p>
                    </w:txbxContent>
                  </v:textbox>
                </v:shape>
                <v:shape id="TextBox 10" o:spid="_x0000_s1030" type="#_x0000_t202" style="position:absolute;left:81244;top:27640;width:20000;height:13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" filled="f" strokecolor="black [3213]">
                  <v:textbox>
                    <w:txbxContent>
                      <w:p w14:paraId="711F3189" w14:textId="77777777" w:rsidR="007C3D7D" w:rsidRPr="00506C67" w:rsidRDefault="007C3D7D" w:rsidP="007C3D7D">
                        <w:pPr>
                          <w:jc w:val="center"/>
                          <w:rPr>
                            <w:sz w:val="18"/>
                            <w:szCs w:val="18"/>
                          </w:rPr>
                        </w:pPr>
                        <w:r w:rsidRPr="00506C67">
                          <w:rPr>
                            <w:rFonts w:asciiTheme="minorHAnsi" w:hAnsi="Calibri" w:cstheme="minorBidi"/>
                            <w:color w:val="000000" w:themeColor="text1"/>
                            <w:kern w:val="24"/>
                            <w:sz w:val="18"/>
                            <w:szCs w:val="18"/>
                          </w:rPr>
                          <w:t xml:space="preserve">Perseverance </w:t>
                        </w:r>
                      </w:p>
                    </w:txbxContent>
                  </v:textbox>
                </v:shape>
                <v:shape id="TextBox 11" o:spid="_x0000_s1031" type="#_x0000_t202" style="position:absolute;left:27324;top:10713;width:20001;height:13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" filled="f" strokecolor="black [3213]">
                  <v:textbox>
                    <w:txbxContent>
                      <w:p w14:paraId="5600DE34" w14:textId="77777777" w:rsidR="007C3D7D" w:rsidRPr="00506C67" w:rsidRDefault="007C3D7D" w:rsidP="007C3D7D">
                        <w:pPr>
                          <w:jc w:val="center"/>
                          <w:rPr>
                            <w:sz w:val="18"/>
                            <w:szCs w:val="18"/>
                          </w:rPr>
                        </w:pPr>
                        <w:r>
                          <w:rPr>
                            <w:rFonts w:asciiTheme="minorHAnsi" w:hAnsi="Calibri" w:cstheme="minorBidi"/>
                            <w:color w:val="000000" w:themeColor="text1"/>
                            <w:kern w:val="24"/>
                            <w:sz w:val="18"/>
                            <w:szCs w:val="18"/>
                          </w:rPr>
                          <w:t>Expression</w:t>
                        </w:r>
                        <w:r w:rsidRPr="00506C67">
                          <w:rPr>
                            <w:rFonts w:asciiTheme="minorHAnsi" w:hAnsi="Calibri" w:cstheme="minorBidi"/>
                            <w:color w:val="000000" w:themeColor="text1"/>
                            <w:kern w:val="24"/>
                            <w:sz w:val="18"/>
                            <w:szCs w:val="18"/>
                          </w:rPr>
                          <w:t xml:space="preserve"> </w:t>
                        </w:r>
                      </w:p>
                    </w:txbxContent>
                  </v:textbox>
                </v:shape>
                <v:shape id="TextBox 12" o:spid="_x0000_s1032" type="#_x0000_t202" style="position:absolute;left:81033;top:-26061;width:20001;height:15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" filled="f" strokecolor="black [3213]">
                  <v:textbox>
                    <w:txbxContent>
                      <w:p w14:paraId="4FDF4ABB" w14:textId="77777777" w:rsidR="007C3D7D" w:rsidRPr="00506C67" w:rsidRDefault="007C3D7D" w:rsidP="007C3D7D">
                        <w:pPr>
                          <w:spacing w:line="240" w:lineRule="auto"/>
                          <w:jc w:val="center"/>
                          <w:rPr>
                            <w:sz w:val="18"/>
                            <w:szCs w:val="18"/>
                          </w:rPr>
                        </w:pPr>
                        <w:r w:rsidRPr="00506C67">
                          <w:rPr>
                            <w:rFonts w:asciiTheme="minorHAnsi" w:hAnsi="Calibri" w:cstheme="minorBidi"/>
                            <w:color w:val="000000" w:themeColor="text1"/>
                            <w:kern w:val="24"/>
                            <w:sz w:val="18"/>
                            <w:szCs w:val="18"/>
                          </w:rPr>
                          <w:t xml:space="preserve">Information Engagement </w:t>
                        </w:r>
                      </w:p>
                    </w:txbxContent>
                  </v:textbox>
                </v:shape>
                <v:shapetype id="_x0000_t32" coordsize="21600,21600" o:spt="32" o:oned="t" path="m,l21600,21600e" filled="f">
                  <v:path arrowok="t" fillok="f" o:connecttype="none"/>
                  <o:lock v:ext="edit" shapetype="t"/>
                </v:shapetype>
                <v:shape id="Straight Arrow Connector 53" o:spid="_x0000_s1033" type="#_x0000_t32" style="position:absolute;left:47644;top:16006;width:2649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" strokecolor="#4472c4 [3204]" strokeweight=".5pt">
                  <v:stroke endarrow="block" joinstyle="miter"/>
                </v:shape>
                <v:shape id="Straight Arrow Connector 55" o:spid="_x0000_s1034" type="#_x0000_t32" style="position:absolute;left:73078;top:16006;width:73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" strokecolor="#4472c4 [3204]" strokeweight=".5pt">
                  <v:stroke endarrow="block" joinstyle="miter"/>
                </v:shape>
                <v:shape id="Straight Arrow Connector 76" o:spid="_x0000_s1035" type="#_x0000_t32" style="position:absolute;left:73078;top:4008;width:7326;height:119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" strokecolor="#4472c4 [3204]" strokeweight=".5pt">
                  <v:stroke endarrow="block" joinstyle="miter"/>
                </v:shape>
                <v:shape id="Straight Arrow Connector 77" o:spid="_x0000_s1036" type="#_x0000_t32" style="position:absolute;left:73078;top:16006;width:7326;height:135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w10:wrap type="topAndBottom" anchorx="page"/>
              </v:group>
            </w:pict>
          </mc:Fallback>
        </mc:AlternateContent>
      </w:r>
    </w:p>
    <w:p w14:paraId="2455D172" w14:textId="77777777" w:rsidR="006568A2" w:rsidRDefault="006568A2" w:rsidP="006568A2">
      <w:pPr>
        <w:pStyle w:val="Heading2"/>
      </w:pPr>
      <w:bookmarkStart w:id="78" w:name="_Toc114161230"/>
      <w:bookmarkStart w:id="79" w:name="_Toc114161250"/>
      <w:bookmarkEnd w:id="77"/>
      <w:r>
        <w:t>Conceptual framework</w:t>
      </w:r>
      <w:bookmarkEnd w:id="79"/>
      <w:r>
        <w:t xml:space="preserve">  </w:t>
      </w:r>
    </w:p>
    <w:p w14:paraId="0B50CE18" w14:textId="77777777" w:rsidR="006568A2" w:rsidRPr="00191DB8" w:rsidRDefault="006568A2" w:rsidP="006568A2">
      <w:pPr>
        <w:pStyle w:val="Heading3"/>
      </w:pPr>
      <w:bookmarkStart w:id="80" w:name="_Toc114161251"/>
      <w:r w:rsidRPr="00191DB8">
        <w:t>Identifying textual predictors</w:t>
      </w:r>
      <w:bookmarkEnd w:id="80"/>
      <w:r w:rsidRPr="00191DB8">
        <w:t xml:space="preserve"> </w:t>
      </w:r>
    </w:p>
    <w:p w14:paraId="35FF33BB" w14:textId="6559290A" w:rsidR="006568A2" w:rsidRDefault="006568A2" w:rsidP="00EC2023">
      <w:pPr>
        <w:rPr>
          <w:rFonts w:eastAsia="Times New Roman"/>
          <w:color w:val="auto"/>
        </w:rPr>
      </w:pPr>
      <w:r>
        <w:t xml:space="preserve">A </w:t>
      </w:r>
      <w:r w:rsidRPr="001A644D">
        <w:t xml:space="preserve">comprehensive literature review </w:t>
      </w:r>
      <w:r>
        <w:t xml:space="preserve">of </w:t>
      </w:r>
      <w:r w:rsidRPr="00294140">
        <w:t xml:space="preserve">behavioral economics research, particularly Cumulative </w:t>
      </w:r>
      <w:r>
        <w:t>P</w:t>
      </w:r>
      <w:r w:rsidRPr="00294140">
        <w:t xml:space="preserve">rospect </w:t>
      </w:r>
      <w:r>
        <w:t>T</w:t>
      </w:r>
      <w:r w:rsidRPr="00294140">
        <w:t xml:space="preserve">heory (CPT) </w:t>
      </w:r>
      <w:r w:rsidRPr="00294140">
        <w:fldChar w:fldCharType="begin"/>
      </w:r>
      <w:r w:rsidR="00EC2023">
        <w:instrText xml:space="preserve"> ADDIN ZOTERO_ITEM CSL_CITATION {"citationID":"5s8iVsUy","properties":{"formattedCitation":"[@kahneman1979; @tversky1992; @tversky1974; @tversky1981]","plainCitation":"[@kahneman1979; @tversky1992; @tversky1974; @tversky1981]","noteIndex":0},"citationItems":[{"id":1968,"uris":["http://zotero.org/users/2644296/items/RG6MHBDG"],"itemData":{"id":1968,"type":"article-journal","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 abilities. Overweighting of low probabilities may contribute to the attractiveness of both insurance and gambling.","container-title":"Econometrica","ISSN":"00129682","issue":"2","note":"00000","page":"263-292","title":"Prospect Theory: An Analysis of Decision under Risk","volume":"47","author":[{"family":"Kahneman","given":"Daniel"},{"family":"Tversky","given":"Amos"}],"issued":{"date-parts":[["1979"]]},"citation-key":"kahneman1979"}},{"id":1967,"uris":["http://zotero.org/users/2644296/items/TWDSEFY2"],"itemData":{"id":1967,"type":"article-journal","container-title":"science","issue":"4157","note":"00000","page":"1124–1131","source":"Google Scholar","title":"Judgment under uncertainty: Heuristics and biases","title-short":"Judgment under uncertainty","volume":"185","author":[{"family":"Tversky","given":"Amos"},{"family":"Kahneman","given":"Daniel"}],"issued":{"date-parts":[["1974"]]},"citation-key":"tversky1974"}},{"id":1966,"uris":["http://zotero.org/users/2644296/items/SYUJHTUK"],"itemData":{"id":1966,"type":"article-journal","abstract":"The psychological principles that govern the perception of decision prob- lems and the evaluation of probabilities and outcomes produce predictable shifts of preference when the same problem is framed in different ways. Reversals of prefer- ence are demonstrated in choices regarding monetary outcomes, both hypothetical and real, and in questions pertaining to the loss of human lives. The effects of frames on preferences are compared to the effects of perspectives on perceptual appear- ance. The dependence of preferences on the formulation of decision problems is a significant concern for the theory of rational choice","collection-title":"NATO ASI Series","container-title":"Science","DOI":"10.1007/978-3-642-70634-9_6","ISSN":"0036-8075","issue":"4481","language":"en","note":"00000","page":"453-458","source":"link-springer-com.libproxy.albany.edu","title":"The Framing of Decisions and the Psychology of Choice","URL":"https://link.springer.com/chapter/10.1007/978-3-642-70634-9_6","volume":"211","author":[{"family":"Tversky","given":"Amos"},{"family":"Kahneman","given":"Daniel"}],"accessed":{"date-parts":[["2017",10,30]]},"issued":{"date-parts":[["1981"]]},"citation-key":"tversky1981"}},{"id":1973,"uris":["http://zotero.org/users/2644296/items/AAQRKZGV"],"itemData":{"id":1973,"type":"article-journal","container-title":"Journal of Risk and uncertainty","issue":"4","note":"00000","page":"297–323","source":"Google Scholar","title":"Advances in prospect theory: Cumulative representation of uncertainty","title-short":"Advances in prospect theory","volume":"5","author":[{"family":"Tversky","given":"Amos"},{"family":"Kahneman","given":"Daniel"}],"issued":{"date-parts":[["1992"]]},"citation-key":"tversky1992"}}],"schema":"https://github.com/citation-style-language/schema/raw/master/csl-citation.json"} </w:instrText>
      </w:r>
      <w:r w:rsidRPr="00294140">
        <w:fldChar w:fldCharType="separate"/>
      </w:r>
      <w:r w:rsidR="00EC2023" w:rsidRPr="00EC2023">
        <w:rPr>
          <w:rFonts w:ascii="Times New Roman" w:hAnsi="Times New Roman" w:cs="Times New Roman"/>
        </w:rPr>
        <w:t>[@kahneman1979; @tversky1992; @tversky1974; @tversky1981]</w:t>
      </w:r>
      <w:r w:rsidRPr="00294140">
        <w:fldChar w:fldCharType="end"/>
      </w:r>
      <w:r>
        <w:t xml:space="preserve">, revealed the </w:t>
      </w:r>
      <w:r w:rsidRPr="001A644D">
        <w:t>four</w:t>
      </w:r>
      <w:r>
        <w:t xml:space="preserve"> predictive dimensions of</w:t>
      </w:r>
      <w:r w:rsidRPr="001A644D">
        <w:t xml:space="preserve"> engaging words</w:t>
      </w:r>
      <w:r>
        <w:t xml:space="preserve">: </w:t>
      </w:r>
      <w:r w:rsidRPr="00EF4AE2">
        <w:rPr>
          <w:rFonts w:eastAsia="Times New Roman"/>
          <w:i/>
          <w:iCs/>
          <w:color w:val="auto"/>
        </w:rPr>
        <w:t>representativeness, ease-of-use, affect</w:t>
      </w:r>
      <w:r>
        <w:rPr>
          <w:rFonts w:eastAsia="Times New Roman"/>
          <w:i/>
          <w:iCs/>
          <w:color w:val="auto"/>
        </w:rPr>
        <w:t>,</w:t>
      </w:r>
      <w:r w:rsidRPr="00EF4AE2">
        <w:rPr>
          <w:rFonts w:eastAsia="Times New Roman"/>
          <w:i/>
          <w:iCs/>
          <w:color w:val="auto"/>
        </w:rPr>
        <w:t xml:space="preserve"> </w:t>
      </w:r>
      <w:r w:rsidRPr="00EF4AE2">
        <w:rPr>
          <w:rFonts w:eastAsia="Times New Roman"/>
          <w:color w:val="auto"/>
        </w:rPr>
        <w:t>and</w:t>
      </w:r>
      <w:r w:rsidRPr="00EF4AE2">
        <w:rPr>
          <w:rFonts w:eastAsia="Times New Roman"/>
          <w:i/>
          <w:iCs/>
          <w:color w:val="auto"/>
        </w:rPr>
        <w:t xml:space="preserve"> distribution</w:t>
      </w:r>
      <w:r w:rsidRPr="00EF4AE2">
        <w:t xml:space="preserve">, </w:t>
      </w:r>
      <w:r w:rsidRPr="00191DB8">
        <w:t xml:space="preserve">referred henceforth as READ. These predictive dimensions, also called </w:t>
      </w:r>
      <w:r w:rsidRPr="00191DB8">
        <w:rPr>
          <w:i/>
          <w:iCs/>
        </w:rPr>
        <w:t>attributes,</w:t>
      </w:r>
      <w:r w:rsidRPr="00191DB8">
        <w:t xml:space="preserve"> are derived from heuristics</w:t>
      </w:r>
      <w:r>
        <w:t xml:space="preserve"> </w:t>
      </w:r>
      <w:r w:rsidRPr="00191DB8">
        <w:t xml:space="preserve">that have been empirically validated as simple means of </w:t>
      </w:r>
      <w:r w:rsidRPr="00191DB8">
        <w:lastRenderedPageBreak/>
        <w:t xml:space="preserve">predicting decision-making </w:t>
      </w:r>
      <w:r w:rsidRPr="00191DB8">
        <w:fldChar w:fldCharType="begin"/>
      </w:r>
      <w:r w:rsidR="00EC2023">
        <w:instrText xml:space="preserve"> ADDIN ZOTERO_ITEM CSL_CITATION {"citationID":"psva4SvG","properties":{"formattedCitation":"[@czerlinski1999; @gigerenzer1999]","plainCitation":"[@czerlinski1999; @gigerenzer1999]","noteIndex":0},"citationItems":[{"id":75,"uris":["http://zotero.org/users/2644296/items/XVGX397B"],"itemData":{"id":75,"type":"chapter","container-title":"Simple heuristics that make us smart","note":"00592","page":"97–118","publisher":"Oxford University Press","source":"Google Scholar","title":"How good are simple heuristics?","author":[{"family":"Czerlinski","given":"Jean"},{"family":"Gigerenzer","given":"Gerd"},{"family":"Goldstein","given":"Daniel G."}],"issued":{"date-parts":[["1999"]]},"citation-key":"czerlinski1999"},"label":"page"},{"id":76,"uris":["http://zotero.org/users/2644296/items/CQYKPCUT"],"itemData":{"id":76,"type":"chapter","container-title":"Simple heuristics that make us smart","note":"00962","page":"3–34","publisher":"Oxford University Press","source":"Google Scholar","title":"Fast and frugal heuristics: The adaptive toolbox","title-short":"Fast and frugal heuristics","author":[{"family":"Gigerenzer","given":"Gerd"},{"family":"Todd","given":"Peter M."}],"issued":{"date-parts":[["1999"]]},"citation-key":"gigerenzer1999"},"label":"page"}],"schema":"https://github.com/citation-style-language/schema/raw/master/csl-citation.json"} </w:instrText>
      </w:r>
      <w:r w:rsidRPr="00191DB8">
        <w:fldChar w:fldCharType="separate"/>
      </w:r>
      <w:r w:rsidR="00EC2023" w:rsidRPr="00EC2023">
        <w:rPr>
          <w:rFonts w:ascii="Times New Roman" w:hAnsi="Times New Roman" w:cs="Times New Roman"/>
        </w:rPr>
        <w:t>[@czerlinski1999; @gigerenzer1999]</w:t>
      </w:r>
      <w:r w:rsidRPr="00191DB8">
        <w:fldChar w:fldCharType="end"/>
      </w:r>
      <w:r w:rsidRPr="00191DB8">
        <w:t xml:space="preserve">. </w:t>
      </w:r>
      <w:r>
        <w:t xml:space="preserve">These heuristics can be mapped onto information attributes that are </w:t>
      </w:r>
      <w:r w:rsidRPr="001A644D">
        <w:rPr>
          <w:rFonts w:eastAsia="Times New Roman"/>
          <w:i/>
          <w:iCs/>
          <w:color w:val="auto"/>
        </w:rPr>
        <w:t xml:space="preserve">situational, stable, </w:t>
      </w:r>
      <w:r w:rsidRPr="001A644D">
        <w:rPr>
          <w:rFonts w:eastAsia="Times New Roman"/>
          <w:color w:val="auto"/>
        </w:rPr>
        <w:t xml:space="preserve">and </w:t>
      </w:r>
      <w:r w:rsidRPr="001A644D">
        <w:rPr>
          <w:rFonts w:eastAsia="Times New Roman"/>
          <w:i/>
          <w:iCs/>
          <w:color w:val="auto"/>
        </w:rPr>
        <w:t>controllable</w:t>
      </w:r>
      <w:r>
        <w:rPr>
          <w:rFonts w:eastAsia="Times New Roman"/>
          <w:i/>
          <w:iCs/>
          <w:color w:val="auto"/>
        </w:rPr>
        <w:t xml:space="preserve"> </w:t>
      </w:r>
      <w:r w:rsidRPr="00DF533B">
        <w:rPr>
          <w:rFonts w:eastAsia="Times New Roman"/>
          <w:color w:val="auto"/>
        </w:rPr>
        <w:t xml:space="preserve">based on the </w:t>
      </w:r>
      <w:r w:rsidRPr="001A644D">
        <w:rPr>
          <w:rFonts w:eastAsia="Times New Roman"/>
          <w:color w:val="auto"/>
        </w:rPr>
        <w:t>important dimensions of Attribution Theory</w:t>
      </w:r>
      <w:r>
        <w:rPr>
          <w:rFonts w:eastAsia="Times New Roman"/>
          <w:color w:val="auto"/>
        </w:rPr>
        <w:t>, which explains how individuals collect data to arrive at causal judgments</w:t>
      </w:r>
      <w:r w:rsidRPr="001A644D">
        <w:rPr>
          <w:rFonts w:eastAsia="Times New Roman"/>
          <w:color w:val="auto"/>
        </w:rPr>
        <w:t xml:space="preserve"> </w:t>
      </w:r>
      <w:r w:rsidRPr="001A644D">
        <w:rPr>
          <w:rFonts w:eastAsia="Times New Roman"/>
          <w:color w:val="auto"/>
        </w:rPr>
        <w:fldChar w:fldCharType="begin"/>
      </w:r>
      <w:r w:rsidR="00EC2023">
        <w:rPr>
          <w:rFonts w:eastAsia="Times New Roman"/>
          <w:color w:val="auto"/>
        </w:rPr>
        <w:instrText xml:space="preserve"> ADDIN ZOTERO_ITEM CSL_CITATION {"citationID":"LWvXRhh9","properties":{"formattedCitation":"[@kelley1967]","plainCitation":"[@kelley1967]","noteIndex":0},"citationItems":[{"id":2031,"uris":["http://zotero.org/users/2644296/items/DGSTELM2"],"itemData":{"id":2031,"type":"paper-conference","container-title":"Nebraska symposium on motivation","note":"07300","publisher":"University of Nebraska Press","source":"Google Scholar","title":"Attribution theory in social psychology.","author":[{"family":"Kelley","given":"Harold H."}],"issued":{"date-parts":[["1967"]]},"citation-key":"kelley1967"}}],"schema":"https://github.com/citation-style-language/schema/raw/master/csl-citation.json"} </w:instrText>
      </w:r>
      <w:r w:rsidRPr="001A644D">
        <w:rPr>
          <w:rFonts w:eastAsia="Times New Roman"/>
          <w:color w:val="auto"/>
        </w:rPr>
        <w:fldChar w:fldCharType="separate"/>
      </w:r>
      <w:r w:rsidR="00EC2023" w:rsidRPr="00EC2023">
        <w:rPr>
          <w:rFonts w:ascii="Times New Roman" w:hAnsi="Times New Roman" w:cs="Times New Roman"/>
        </w:rPr>
        <w:t>[@kelley1967]</w:t>
      </w:r>
      <w:r w:rsidRPr="001A644D">
        <w:rPr>
          <w:rFonts w:eastAsia="Times New Roman"/>
          <w:color w:val="auto"/>
        </w:rPr>
        <w:fldChar w:fldCharType="end"/>
      </w:r>
      <w:r>
        <w:rPr>
          <w:rFonts w:eastAsia="Times New Roman"/>
          <w:color w:val="auto"/>
        </w:rPr>
        <w:t xml:space="preserve">. </w:t>
      </w:r>
    </w:p>
    <w:p w14:paraId="1A704B94" w14:textId="77777777" w:rsidR="006568A2" w:rsidRDefault="006568A2" w:rsidP="006568A2">
      <w:r>
        <w:t>The following sections describe each predictor and its suggested operationalization</w:t>
      </w:r>
      <w:proofErr w:type="gramStart"/>
      <w:r>
        <w:t xml:space="preserve">.  </w:t>
      </w:r>
      <w:proofErr w:type="gramEnd"/>
      <w:r>
        <w:t xml:space="preserve"> </w:t>
      </w:r>
    </w:p>
    <w:p w14:paraId="61101A8C" w14:textId="77777777" w:rsidR="006568A2" w:rsidRDefault="006568A2" w:rsidP="006568A2">
      <w:pPr>
        <w:pStyle w:val="Heading4"/>
        <w:rPr>
          <w:rFonts w:eastAsia="Times New Roman"/>
        </w:rPr>
      </w:pPr>
      <w:r w:rsidRPr="00092DDA">
        <w:rPr>
          <w:rFonts w:eastAsia="Times New Roman"/>
        </w:rPr>
        <w:t xml:space="preserve">Representativeness </w:t>
      </w:r>
    </w:p>
    <w:p w14:paraId="41D74606" w14:textId="29D5DFB1" w:rsidR="006568A2" w:rsidRDefault="006568A2" w:rsidP="00EC2023">
      <w:r w:rsidRPr="00F47FF5">
        <w:t>When judging the representativeness of a new stimulus</w:t>
      </w:r>
      <w:r>
        <w:t xml:space="preserve"> or </w:t>
      </w:r>
      <w:r w:rsidRPr="00F47FF5">
        <w:t xml:space="preserve">event, </w:t>
      </w:r>
      <w:r>
        <w:t>individuals typically</w:t>
      </w:r>
      <w:r w:rsidRPr="00F47FF5">
        <w:t xml:space="preserve"> </w:t>
      </w:r>
      <w:r>
        <w:t>evaluate</w:t>
      </w:r>
      <w:r w:rsidRPr="00F47FF5">
        <w:t xml:space="preserve"> the degree of similarity between the stimulus</w:t>
      </w:r>
      <w:r>
        <w:t xml:space="preserve"> or </w:t>
      </w:r>
      <w:r w:rsidRPr="00F47FF5">
        <w:t xml:space="preserve">event and </w:t>
      </w:r>
      <w:r>
        <w:t>a certain</w:t>
      </w:r>
      <w:r w:rsidRPr="00F47FF5">
        <w:t xml:space="preserve"> standard</w:t>
      </w:r>
      <w:r>
        <w:t xml:space="preserve"> or </w:t>
      </w:r>
      <w:r w:rsidRPr="00F47FF5">
        <w:t xml:space="preserve">process </w:t>
      </w:r>
      <w:r w:rsidRPr="00F47FF5">
        <w:fldChar w:fldCharType="begin"/>
      </w:r>
      <w:r w:rsidR="00EC2023">
        <w:instrText xml:space="preserve"> ADDIN ZOTERO_ITEM CSL_CITATION {"citationID":"wVRTUn00","properties":{"formattedCitation":"[@kahneman1972]","plainCitation":"[@kahneman1972]","noteIndex":0},"citationItems":[{"id":187,"uris":["http://zotero.org/users/2644296/items/ECACAN2A"],"itemData":{"id":187,"type":"article-journal","abstract":"This paper explores a heuristic—representativeness—according to which the subjective probability of an event, or a sample, is determined by the degree to which it: (i) is similar in essential characteristics to its parent population; and (ii) reflects the salient features of the process by which it is generated. This heuristic is explicated in a series of empirical examples demonstrating predictable and systematic errors in the evaluation of uncertain events. In particular, since sample size does not represent any property of the population, it is expected to have little or no effect on judgment of likelihood. This prediction is confirmed in studies showing that subjective sampling distributions and posterior probability judgments are determined by the most salient characteristic of the sample (e.g., proportion, mean) without regard to the size of the sample. The present heuristic approach is contrasted with the normative (Bayesian) approach to the analysis of the judgment of uncertainty.","container-title":"Cognitive Psychology","DOI":"10.1016/0010-0285(72)90016-3","ISSN":"0010-0285","issue":"3","journalAbbreviation":"Cognitive Psychology","note":"05097","page":"430-454","source":"ScienceDirect","title":"Subjective probability: A judgment of representativeness","title-short":"Subjective probability","URL":"http://www.sciencedirect.com/science/article/pii/0010028572900163","volume":"3","author":[{"family":"Kahneman","given":"Daniel"},{"family":"Tversky","given":"Amos"}],"accessed":{"date-parts":[["2018",11,15]]},"issued":{"date-parts":[["1972",7,1]]},"citation-key":"kahneman1972"}}],"schema":"https://github.com/citation-style-language/schema/raw/master/csl-citation.json"} </w:instrText>
      </w:r>
      <w:r w:rsidRPr="00F47FF5">
        <w:fldChar w:fldCharType="separate"/>
      </w:r>
      <w:r w:rsidR="00EC2023" w:rsidRPr="00EC2023">
        <w:rPr>
          <w:rFonts w:ascii="Times New Roman" w:hAnsi="Times New Roman" w:cs="Times New Roman"/>
        </w:rPr>
        <w:t>[@kahneman1972]</w:t>
      </w:r>
      <w:r w:rsidRPr="00F47FF5">
        <w:fldChar w:fldCharType="end"/>
      </w:r>
      <w:r w:rsidRPr="00F47FF5">
        <w:t xml:space="preserve">. </w:t>
      </w:r>
      <w:r>
        <w:t xml:space="preserve">In accordance, the </w:t>
      </w:r>
      <w:r w:rsidRPr="00EF4AE2">
        <w:rPr>
          <w:i/>
          <w:iCs/>
        </w:rPr>
        <w:t>representativeness heuristic</w:t>
      </w:r>
      <w:r w:rsidRPr="00F47FF5">
        <w:t> </w:t>
      </w:r>
      <w:r>
        <w:t>is</w:t>
      </w:r>
      <w:r w:rsidRPr="00F47FF5">
        <w:t xml:space="preserve"> the tendency to assess </w:t>
      </w:r>
      <w:r>
        <w:t xml:space="preserve">the </w:t>
      </w:r>
      <w:r w:rsidRPr="00F47FF5">
        <w:t>similarity of objects and organiz</w:t>
      </w:r>
      <w:r>
        <w:t>e</w:t>
      </w:r>
      <w:r w:rsidRPr="00F47FF5">
        <w:t xml:space="preserve"> them based </w:t>
      </w:r>
      <w:r>
        <w:t>on</w:t>
      </w:r>
      <w:r w:rsidRPr="00F47FF5">
        <w:t xml:space="preserve"> </w:t>
      </w:r>
      <w:r>
        <w:t xml:space="preserve">their </w:t>
      </w:r>
      <w:r w:rsidRPr="00F47FF5">
        <w:t>association</w:t>
      </w:r>
      <w:r>
        <w:t xml:space="preserve">, allowing </w:t>
      </w:r>
      <w:r w:rsidRPr="00191DB8">
        <w:t>for increased functionality, familiarity, findability, and fluency</w:t>
      </w:r>
      <w:r>
        <w:t xml:space="preserve">. </w:t>
      </w:r>
      <w:r>
        <w:rPr>
          <w:shd w:val="clear" w:color="auto" w:fill="FFFFFF"/>
        </w:rPr>
        <w:t xml:space="preserve">Based on the work of </w:t>
      </w:r>
      <w:r w:rsidRPr="00F47FF5">
        <w:t xml:space="preserve">Kahneman </w:t>
      </w:r>
      <w:r>
        <w:t>and</w:t>
      </w:r>
      <w:r w:rsidRPr="00F47FF5">
        <w:t xml:space="preserve"> Tversky</w:t>
      </w:r>
      <w:r>
        <w:t xml:space="preserve">, </w:t>
      </w:r>
      <w:r w:rsidRPr="00F47FF5">
        <w:t>representativeness</w:t>
      </w:r>
      <w:r>
        <w:t xml:space="preserve"> attributes or predictors can be described as the group of meanings and associations associated with a piece of information. A </w:t>
      </w:r>
      <w:r>
        <w:rPr>
          <w:shd w:val="clear" w:color="auto" w:fill="FFFFFF"/>
        </w:rPr>
        <w:t xml:space="preserve">word is a basic unit for the expression of meaning, but the mapping between words and meanings is many-to-many; a word may have one meaning (synonymy) or many meanings (polysemy). Generally, individuals prefer one word when selecting from a set of synonyms and prefer one meaning of a polysemous word over others to convey a meaning. This means that although a word can have several interpretations, is likely to be the most representative. </w:t>
      </w:r>
    </w:p>
    <w:p w14:paraId="7AA633DC" w14:textId="77777777" w:rsidR="006568A2" w:rsidRDefault="006568A2" w:rsidP="006568A2">
      <w:r w:rsidRPr="00191DB8">
        <w:t xml:space="preserve">The representativeness attribute can be operationalized using </w:t>
      </w:r>
      <w:r w:rsidRPr="00F47FF5">
        <w:t>semantic relation analysis</w:t>
      </w:r>
      <w:r>
        <w:t>, which</w:t>
      </w:r>
      <w:r w:rsidRPr="00F47FF5">
        <w:t xml:space="preserve"> </w:t>
      </w:r>
      <w:r>
        <w:t xml:space="preserve">evaluates </w:t>
      </w:r>
      <w:r w:rsidRPr="00F47FF5">
        <w:t>equivalency, hierarchy, and association</w:t>
      </w:r>
      <w:r>
        <w:t>, as is described in the Methods section</w:t>
      </w:r>
      <w:r w:rsidRPr="00F47FF5">
        <w:t>.</w:t>
      </w:r>
      <w:r>
        <w:t xml:space="preserve"> </w:t>
      </w:r>
    </w:p>
    <w:p w14:paraId="55207D66" w14:textId="77777777" w:rsidR="006568A2" w:rsidRDefault="006568A2" w:rsidP="006568A2">
      <w:pPr>
        <w:pStyle w:val="Heading4"/>
      </w:pPr>
      <w:r w:rsidRPr="008A3DA1">
        <w:lastRenderedPageBreak/>
        <w:t>Ease</w:t>
      </w:r>
      <w:r>
        <w:t>-</w:t>
      </w:r>
      <w:r w:rsidRPr="00F23BF6">
        <w:t>of</w:t>
      </w:r>
      <w:r>
        <w:t>-use</w:t>
      </w:r>
      <w:r w:rsidRPr="00F23BF6">
        <w:t xml:space="preserve"> </w:t>
      </w:r>
    </w:p>
    <w:p w14:paraId="5A77A345" w14:textId="0C05A4A1" w:rsidR="006568A2" w:rsidRPr="00F23BF6" w:rsidRDefault="006568A2" w:rsidP="00EC2023">
      <w:r>
        <w:t>Ease-of-use in terms of textual information asserts that</w:t>
      </w:r>
      <w:r w:rsidRPr="00F47FF5">
        <w:t xml:space="preserve"> users prefer texts </w:t>
      </w:r>
      <w:r>
        <w:t xml:space="preserve">they find highly readable based on the level of </w:t>
      </w:r>
      <w:r w:rsidRPr="00F47FF5">
        <w:t xml:space="preserve">their processing </w:t>
      </w:r>
      <w:r>
        <w:t>(</w:t>
      </w:r>
      <w:r w:rsidRPr="00F47FF5">
        <w:t>cognitive</w:t>
      </w:r>
      <w:r>
        <w:t>/</w:t>
      </w:r>
      <w:r w:rsidRPr="00F47FF5">
        <w:t>perceptual</w:t>
      </w:r>
      <w:r>
        <w:t xml:space="preserve">) </w:t>
      </w:r>
      <w:r w:rsidRPr="00F47FF5">
        <w:t>fluency</w:t>
      </w:r>
      <w:r>
        <w:t>. Both p</w:t>
      </w:r>
      <w:r w:rsidRPr="00F47FF5">
        <w:t xml:space="preserve">erceptual fluency and readability </w:t>
      </w:r>
      <w:r>
        <w:t xml:space="preserve">have been </w:t>
      </w:r>
      <w:r w:rsidRPr="00F47FF5">
        <w:t>shown to be stimuli and determinants of decision</w:t>
      </w:r>
      <w:r>
        <w:t>-</w:t>
      </w:r>
      <w:r w:rsidRPr="00F47FF5">
        <w:t>making, perception</w:t>
      </w:r>
      <w:r>
        <w:t>,</w:t>
      </w:r>
      <w:r w:rsidRPr="00F47FF5">
        <w:t xml:space="preserve"> and memory </w:t>
      </w:r>
      <w:r w:rsidRPr="00F47FF5">
        <w:fldChar w:fldCharType="begin"/>
      </w:r>
      <w:r w:rsidR="00EC2023">
        <w:instrText xml:space="preserve"> ADDIN ZOTERO_ITEM CSL_CITATION {"citationID":"ZZgSVRqe","properties":{"formattedCitation":"[@alter2008; @tversky1974]","plainCitation":"[@alter2008; @tversky1974]","noteIndex":0},"citationItems":[{"id":1192,"uris":["http://zotero.org/users/2644296/items/Q7E4TTKF"],"itemData":{"id":1192,"type":"article-journal","abstract":"Although people routinely estimate the value of items in their environment, from goods and services to natural resources and lost earnings following an accident, the processes that underlie human valuation estimates are not well understood. We show that people use familiarity and fluency—the ease with which they process information—to determine an item’s value. In three experiments, participants believed that familiar forms of currency (e.g., a familiar $1 bill) had greater purchasing power than their unfamiliar counterparts (e.g., a rare and unfamiliar coin). Mechanistic analyses showed a positive correlation between participants’ familiarity with the unfamiliar currency and their estimates of its value. We conclude by discussing the theoretical and practical implications of our findings for researchers, marketing experts, and policymakers alike.","container-title":"Psychonomic Bulletin &amp; Review","DOI":"10.3758/PBR.15.5.985","ISSN":"1069-9384, 1531-5320","issue":"5","journalAbbreviation":"Psychonomic Bulletin &amp; Review","language":"en","note":"00045","page":"985-990","source":"link.springer.com","title":"Easy on the mind, easy on the wallet: The roles of familiarity and processing fluency in valuation judgments","title-short":"Easy on the mind, easy on the wallet","URL":"http://link.springer.com/article/10.3758/PBR.15.5.985","volume":"15","author":[{"family":"Alter","given":"Adam L."},{"family":"Oppenheimer","given":"Daniel M."}],"accessed":{"date-parts":[["2016",1,6]]},"issued":{"date-parts":[["2008",10]]},"citation-key":"alter2008"}},{"id":1967,"uris":["http://zotero.org/users/2644296/items/TWDSEFY2"],"itemData":{"id":1967,"type":"article-journal","container-title":"science","issue":"4157","note":"00000","page":"1124–1131","source":"Google Scholar","title":"Judgment under uncertainty: Heuristics and biases","title-short":"Judgment under uncertainty","volume":"185","author":[{"family":"Tversky","given":"Amos"},{"family":"Kahneman","given":"Daniel"}],"issued":{"date-parts":[["1974"]]},"citation-key":"tversky1974"}}],"schema":"https://github.com/citation-style-language/schema/raw/master/csl-citation.json"} </w:instrText>
      </w:r>
      <w:r w:rsidRPr="00F47FF5">
        <w:fldChar w:fldCharType="separate"/>
      </w:r>
      <w:r w:rsidR="00EC2023" w:rsidRPr="00EC2023">
        <w:rPr>
          <w:rFonts w:ascii="Times New Roman" w:hAnsi="Times New Roman" w:cs="Times New Roman"/>
        </w:rPr>
        <w:t>[@alter2008; @tversky1974]</w:t>
      </w:r>
      <w:r w:rsidRPr="00F47FF5">
        <w:fldChar w:fldCharType="end"/>
      </w:r>
      <w:r>
        <w:t>. A</w:t>
      </w:r>
      <w:r w:rsidRPr="00F47FF5">
        <w:t xml:space="preserve">ccessibility, the ease of </w:t>
      </w:r>
      <w:r>
        <w:t>processing</w:t>
      </w:r>
      <w:r w:rsidRPr="00F47FF5">
        <w:t xml:space="preserve"> information, </w:t>
      </w:r>
      <w:r>
        <w:t>has been</w:t>
      </w:r>
      <w:r w:rsidRPr="00F47FF5">
        <w:t xml:space="preserve"> specifically shown to influence engagement </w:t>
      </w:r>
      <w:r w:rsidRPr="00F47FF5">
        <w:fldChar w:fldCharType="begin"/>
      </w:r>
      <w:r w:rsidR="00EC2023">
        <w:instrText xml:space="preserve"> ADDIN ZOTERO_ITEM CSL_CITATION {"citationID":"ZphTFrk1","properties":{"formattedCitation":"[@dvir2018c]","plainCitation":"[@dvir2018c]","noteIndex":0},"citationItems":[{"id":1876,"uris":["http://zotero.org/users/2644296/items/73TWWMBY"],"itemData":{"id":1876,"type":"article-journal","abstract":"Aim/Purpose\nThis paper describes an empirical examination of how users’ willingness to disclose personal data is influenced by the amount of information provided on landing pages – standalone web pages created explicitly for marketing or advertising campaigns.\n\nBackground\nProvision of information is a central construct in the IS discipline. Content is a term commonly used to describe the information made available by a website or other electronic medium. A pertinent debate among scholars and practitioners relate to the behavioral impact of content volume: Specifically, does a greater amount of information elicit engagement and compliance, or the other way around?\n\nMethodology\nA series of large-scale web experiments (n= 535 and n= 27,900) were conducted employing a between-subjects design and A/B testing. Two variants of landing pages, long and short, were created based on relevant behavioral theories. Both variants included an identical form to collect users’ information, but different amounts of provided content. User traffic was generated using Google AdWords and randomized between the page using Unbounce.com. Relevant usage metrics, such as response rate (called “conversion rate”), location, and visit time were recorded.\n\nContribution\nThis research contributes to the body of knowledge on information provision and its effectiveness and carries practical and theoretical implications to practitioners and scholars in Information Systems, Informing Science, Communications, Digital Marketing, and related fields.\n\nFindings\nAnalyses of results show that the shorter landing pages had significantly higher conversion rates across all locations and times. Findings demonstrate a negative correlation between the content amount and consumer behavior, suggesting that users who had less information were more inclined to provide their data.\n\nRecommendations for Practitioners\nAt a practical level, results can empirically support business practices, design considerations, and content strategy by informing practitioners on the role of content in online commerce.\n\nRecommendation for Researchers\nFindings suggest that the amount of content plays a significant role in online decision making and effective informing. They also contradict prior research on trust, persuasion, and security. This study advances research on the paradoxical relationship between the increased level of information and online decision-making and indicates that contrary to earlier work, not all persuasion theories</w:instrText>
      </w:r>
      <w:r w:rsidR="00EC2023">
        <w:rPr>
          <w:cs/>
        </w:rPr>
        <w:instrText>‎</w:instrText>
      </w:r>
      <w:r w:rsidR="00EC2023">
        <w:instrText xml:space="preserve"> are </w:instrText>
      </w:r>
      <w:r w:rsidR="00EC2023">
        <w:rPr>
          <w:cs/>
        </w:rPr>
        <w:instrText>‎</w:instrText>
      </w:r>
      <w:r w:rsidR="00EC2023">
        <w:instrText>effective online.\n\nImpact on Society\nUnderstanding how information drives behavior has implications in many domains (civic engagement, health, education, and more). This has relevance to system design and public communication in both online and offline contexts.\n\nFuture Research\nUsing this research as a starting point, future research can examine the impact of content in other contexts, as well as other behavioral drivers (such as demographic data). This can lead to theoretical, methodological, and practical recommendations.","call-number":"40","container-title":"Informing Science: The International Journal of an Emerging Transdiscipline","DOI":"https://doi.org/10.28945/4015","ISSN":"1547-9684, 1521-4672","journalAbbreviation":"InformingSciJ</w:instrText>
      </w:r>
      <w:r w:rsidR="00EC2023">
        <w:rPr>
          <w:cs/>
        </w:rPr>
        <w:instrText>‎</w:instrText>
      </w:r>
      <w:r w:rsidR="00EC2023">
        <w:instrText xml:space="preserve">","language":"en","license":"Creative Commons Attribution-NonCommercial-ShareAlike 4.0 International License (CC-BY-NC-SA)","note":"00000\ntex.ids= dvir2018c\npublisher: Informing Science Institute","page":"019--039","source":"Crossref","title":"When less is more: empirical study of the relation between consumer behavior and information provision on commercial landing pages","title-short":"When less is more","URL":"https://www.informingscience.org/Publications/4015","volume":"21","author":[{"family":"Dvir","given":"Nim"},{"family":"Gafni","given":"Ruti"}],"accessed":{"date-parts":[["2018",4,21]]},"issued":{"date-parts":[["2018"]]},"citation-key":"dvir2018c"}}],"schema":"https://github.com/citation-style-language/schema/raw/master/csl-citation.json"} </w:instrText>
      </w:r>
      <w:r w:rsidRPr="00F47FF5">
        <w:fldChar w:fldCharType="separate"/>
      </w:r>
      <w:r w:rsidR="00EC2023" w:rsidRPr="00EC2023">
        <w:rPr>
          <w:rFonts w:ascii="Times New Roman" w:hAnsi="Times New Roman" w:cs="Times New Roman"/>
        </w:rPr>
        <w:t>[@dvir2018c]</w:t>
      </w:r>
      <w:r w:rsidRPr="00F47FF5">
        <w:fldChar w:fldCharType="end"/>
      </w:r>
      <w:r w:rsidRPr="00F47FF5">
        <w:t>.</w:t>
      </w:r>
      <w:r>
        <w:t xml:space="preserve"> The </w:t>
      </w:r>
      <w:r>
        <w:rPr>
          <w:i/>
          <w:iCs/>
        </w:rPr>
        <w:t>e</w:t>
      </w:r>
      <w:r w:rsidRPr="00EF4AE2">
        <w:rPr>
          <w:i/>
          <w:iCs/>
        </w:rPr>
        <w:t>ase</w:t>
      </w:r>
      <w:r>
        <w:rPr>
          <w:i/>
          <w:iCs/>
        </w:rPr>
        <w:t>-</w:t>
      </w:r>
      <w:r w:rsidRPr="00EF4AE2">
        <w:rPr>
          <w:i/>
          <w:iCs/>
        </w:rPr>
        <w:t>of</w:t>
      </w:r>
      <w:r>
        <w:rPr>
          <w:i/>
          <w:iCs/>
        </w:rPr>
        <w:t>-</w:t>
      </w:r>
      <w:r w:rsidRPr="00EF4AE2">
        <w:rPr>
          <w:i/>
          <w:iCs/>
        </w:rPr>
        <w:t>processing</w:t>
      </w:r>
      <w:r>
        <w:rPr>
          <w:i/>
          <w:iCs/>
        </w:rPr>
        <w:t xml:space="preserve"> heuristic</w:t>
      </w:r>
      <w:r w:rsidRPr="00EF4AE2">
        <w:t> is a fundamental heuristic in metacognition that guides,</w:t>
      </w:r>
      <w:r>
        <w:t xml:space="preserve"> </w:t>
      </w:r>
      <w:r w:rsidRPr="00EF4AE2">
        <w:t>and biases judgments about memory.</w:t>
      </w:r>
      <w:r>
        <w:rPr>
          <w:rFonts w:ascii="Arial" w:hAnsi="Arial" w:cs="Arial"/>
          <w:color w:val="222222"/>
          <w:sz w:val="20"/>
          <w:szCs w:val="20"/>
          <w:shd w:val="clear" w:color="auto" w:fill="FFFFFF"/>
        </w:rPr>
        <w:t xml:space="preserve"> </w:t>
      </w:r>
      <w:r w:rsidRPr="00F23BF6">
        <w:t xml:space="preserve">Various studies have shown that information that is easy to process is judged to have been learned well, </w:t>
      </w:r>
      <w:r>
        <w:t xml:space="preserve">providing evidence of </w:t>
      </w:r>
      <w:r w:rsidRPr="00F23BF6">
        <w:t xml:space="preserve">the fundamental importance of the ease-of-processing heuristic </w:t>
      </w:r>
      <w:r>
        <w:fldChar w:fldCharType="begin"/>
      </w:r>
      <w:r w:rsidR="00EC2023">
        <w:instrText xml:space="preserve"> ADDIN ZOTERO_ITEM CSL_CITATION {"citationID":"a1un4ft2c13","properties":{"formattedCitation":"[@kornell2011]","plainCitation":"[@kornell2011]","noteIndex":0},"citationItems":[{"id":51,"uris":["http://zotero.org/users/2644296/items/IJIMXW8T"],"itemData":{"id":51,"type":"article-journal","abstract":"Judgments about memory are essential in promoting knowledge; they help identify trustworthy memories and predict what information will be retained in the future. In the three experiments reported here, we investigated the mechanisms underlying predictions about memory. In Experiments 1 and 2, single words were presented once or multiple times, in large or small type. There was a double dissociation between actual memory and predicted memory: Type size affected predicted but not actual memory, and future study opportunities affected actual memory but scarcely affected predicted memory. The results of Experiment 3 suggest that beliefs and judgments are largely independent, and neither consistently resembles actual memory. Participants' underestimation of future learning—a stability bias—stemmed from an overreliance on their current memory state in making predictions about future memory states. The overreliance on type size highlights the fundamental importance of the ease-of-processing heuristic: Information that is easy to process is judged to have been learned well.","container-title":"Psychological Science","ISSN":"0956-7976","issue":"6","note":"publisher: Sage Publications, Inc.","page":"787-794","source":"JSTOR","title":"The Ease-of-Processing Heuristic and the Stability Bias: Dissociating Memory, Memory Beliefs, and Memory Judgments","title-short":"The Ease-of-Processing Heuristic and the Stability Bias","URL":"http://www.jstor.org/stable/25835453","volume":"22","author":[{"family":"Kornell","given":"Nate"},{"family":"Rhodes","given":"Matthew G."},{"family":"Castel","given":"Alan D."},{"family":"Tauber","given":"Sarah K."}],"accessed":{"date-parts":[["2022",8,8]]},"issued":{"date-parts":[["2011"]]},"citation-key":"kornell2011"}}],"schema":"https://github.com/citation-style-language/schema/raw/master/csl-citation.json"} </w:instrText>
      </w:r>
      <w:r>
        <w:fldChar w:fldCharType="separate"/>
      </w:r>
      <w:r w:rsidR="00EC2023" w:rsidRPr="00EC2023">
        <w:rPr>
          <w:rFonts w:ascii="Times New Roman" w:hAnsi="Times New Roman" w:cs="Times New Roman"/>
        </w:rPr>
        <w:t>[@kornell2011]</w:t>
      </w:r>
      <w:r>
        <w:fldChar w:fldCharType="end"/>
      </w:r>
      <w:r>
        <w:t xml:space="preserve">. </w:t>
      </w:r>
      <w:r w:rsidRPr="00F23BF6">
        <w:t xml:space="preserve"> </w:t>
      </w:r>
    </w:p>
    <w:p w14:paraId="3ABF7984" w14:textId="77777777" w:rsidR="006568A2" w:rsidRPr="00F47FF5" w:rsidRDefault="006568A2" w:rsidP="006568A2">
      <w:r w:rsidRPr="00DF533B">
        <w:rPr>
          <w:i/>
          <w:iCs/>
        </w:rPr>
        <w:t>Language fluency</w:t>
      </w:r>
      <w:r w:rsidRPr="005D7712">
        <w:t xml:space="preserve"> is one of a variety of terms used to characterize or measure language ability, often in conjunction with accuracy and complexity. Although there are no widely agreed-upon definitions or measures of language fluency, </w:t>
      </w:r>
      <w:r>
        <w:t xml:space="preserve">individuals are generally considered </w:t>
      </w:r>
      <w:r w:rsidRPr="005D7712">
        <w:t>fluent i</w:t>
      </w:r>
      <w:r>
        <w:t>f</w:t>
      </w:r>
      <w:r w:rsidRPr="005D7712">
        <w:t xml:space="preserve"> their use of language appears fluid, coherent, </w:t>
      </w:r>
      <w:r>
        <w:t xml:space="preserve">and paced appropriately. This relates to the </w:t>
      </w:r>
      <w:r w:rsidRPr="00EF4AE2">
        <w:rPr>
          <w:i/>
          <w:iCs/>
        </w:rPr>
        <w:t>availability heuristic,</w:t>
      </w:r>
      <w:r>
        <w:t xml:space="preserve"> a mental shortcut that helps individuals understand the world by using information that they find easy to recall.</w:t>
      </w:r>
    </w:p>
    <w:p w14:paraId="5EA5828F" w14:textId="77777777" w:rsidR="006568A2" w:rsidRDefault="006568A2" w:rsidP="006568A2">
      <w:r>
        <w:t>Calculating the complexity of a phrase in terms of word length (number of characters) and syllable number is one means of</w:t>
      </w:r>
      <w:r w:rsidRPr="00F47FF5">
        <w:t xml:space="preserve"> operationaliz</w:t>
      </w:r>
      <w:r>
        <w:t>ing</w:t>
      </w:r>
      <w:r w:rsidRPr="00F47FF5">
        <w:t xml:space="preserve"> and quantify</w:t>
      </w:r>
      <w:r>
        <w:t>ing</w:t>
      </w:r>
      <w:r w:rsidRPr="00F47FF5">
        <w:t xml:space="preserve"> </w:t>
      </w:r>
      <w:r w:rsidRPr="00EF4AE2">
        <w:t>ease-of-processing heuristic</w:t>
      </w:r>
      <w:proofErr w:type="gramStart"/>
      <w:r>
        <w:t xml:space="preserve">.  </w:t>
      </w:r>
      <w:proofErr w:type="gramEnd"/>
      <w:r>
        <w:t xml:space="preserve">Another is its readability, of which several means of calculation exist, including </w:t>
      </w:r>
      <w:r w:rsidRPr="00D337BD">
        <w:t>the Flesch-Kincaid test</w:t>
      </w:r>
      <w:r>
        <w:t xml:space="preserve">. </w:t>
      </w:r>
    </w:p>
    <w:p w14:paraId="0E8E9E57" w14:textId="77777777" w:rsidR="006568A2" w:rsidRDefault="006568A2" w:rsidP="006568A2">
      <w:pPr>
        <w:pStyle w:val="Heading4"/>
      </w:pPr>
      <w:r w:rsidRPr="00092DDA">
        <w:t>A</w:t>
      </w:r>
      <w:r>
        <w:t>ffect</w:t>
      </w:r>
      <w:r w:rsidRPr="00092DDA">
        <w:t xml:space="preserve"> </w:t>
      </w:r>
    </w:p>
    <w:p w14:paraId="105D22C9" w14:textId="2C0BB5FD" w:rsidR="006568A2" w:rsidRDefault="006568A2" w:rsidP="00EC2023">
      <w:r w:rsidRPr="00F92EF2">
        <w:t xml:space="preserve">In addition to its </w:t>
      </w:r>
      <w:r w:rsidRPr="00DF533B">
        <w:rPr>
          <w:i/>
          <w:iCs/>
        </w:rPr>
        <w:t xml:space="preserve">denotational </w:t>
      </w:r>
      <w:r w:rsidRPr="00F92EF2">
        <w:t xml:space="preserve">or literal meaning, the emotional </w:t>
      </w:r>
      <w:r w:rsidRPr="001A644D">
        <w:rPr>
          <w:i/>
          <w:iCs/>
        </w:rPr>
        <w:t>connotation</w:t>
      </w:r>
      <w:r w:rsidRPr="00F92EF2">
        <w:t xml:space="preserve"> or association</w:t>
      </w:r>
      <w:r>
        <w:t xml:space="preserve"> that a </w:t>
      </w:r>
      <w:r w:rsidRPr="00F92EF2">
        <w:t>word or phrase carries is critical</w:t>
      </w:r>
      <w:r>
        <w:t xml:space="preserve"> in IE</w:t>
      </w:r>
      <w:r w:rsidRPr="00F92EF2">
        <w:t xml:space="preserve">. An emotional connotation is frequently described as </w:t>
      </w:r>
      <w:r w:rsidRPr="00F92EF2">
        <w:lastRenderedPageBreak/>
        <w:t xml:space="preserve">either positive or negative regarding its pleasing or displeasing emotional connection. </w:t>
      </w:r>
      <w:r w:rsidRPr="001A644D">
        <w:rPr>
          <w:i/>
          <w:iCs/>
        </w:rPr>
        <w:t>Valence</w:t>
      </w:r>
      <w:r>
        <w:t xml:space="preserve"> </w:t>
      </w:r>
      <w:r w:rsidRPr="00F92EF2">
        <w:t xml:space="preserve">or hedonic tone is </w:t>
      </w:r>
      <w:r>
        <w:t>an</w:t>
      </w:r>
      <w:r w:rsidRPr="00F92EF2">
        <w:t xml:space="preserve"> affective quality referring to the intrinsic attractiveness</w:t>
      </w:r>
      <w:r>
        <w:t xml:space="preserve"> or </w:t>
      </w:r>
      <w:r w:rsidRPr="00F92EF2">
        <w:t>"goodness</w:t>
      </w:r>
      <w:r>
        <w:t>”</w:t>
      </w:r>
      <w:r w:rsidRPr="00F92EF2">
        <w:t xml:space="preserve"> (positive valence) or </w:t>
      </w:r>
      <w:r>
        <w:t xml:space="preserve">the </w:t>
      </w:r>
      <w:r w:rsidRPr="00F92EF2">
        <w:t>averseness</w:t>
      </w:r>
      <w:r>
        <w:t xml:space="preserve"> or </w:t>
      </w:r>
      <w:r w:rsidRPr="00F92EF2">
        <w:t>"badness</w:t>
      </w:r>
      <w:r>
        <w:t>”</w:t>
      </w:r>
      <w:r w:rsidRPr="00F92EF2">
        <w:t xml:space="preserve"> (negative valence) of an </w:t>
      </w:r>
      <w:r>
        <w:t xml:space="preserve">individual, </w:t>
      </w:r>
      <w:r w:rsidRPr="00F92EF2">
        <w:t>event, object, or situation</w:t>
      </w:r>
      <w:r>
        <w:t xml:space="preserve"> </w:t>
      </w:r>
      <w:r w:rsidRPr="00F47FF5">
        <w:fldChar w:fldCharType="begin"/>
      </w:r>
      <w:r w:rsidR="00EC2023">
        <w:instrText xml:space="preserve"> ADDIN ZOTERO_ITEM CSL_CITATION {"citationID":"IyGor51u","properties":{"formattedCitation":"[@finucane2000]","plainCitation":"[@finucane2000]","noteIndex":0},"citationItems":[{"id":86,"uris":["http://zotero.org/users/2644296/items/NSEGVWNU"],"itemData":{"id":86,"type":"article-journal","container-title":"Journal of behavioral decision making","issue":"1","note":"03168 \npublisher: Wiley Online Library","page":"1–17","source":"Google Scholar","title":"The affect heuristic in judgments of risks and benefits","volume":"13","author":[{"family":"Finucane","given":"Melissa L."},{"family":"Alhakami","given":"Ali"},{"family":"Slovic","given":"Paul"},{"family":"Johnson","given":"Stephen M."}],"issued":{"date-parts":[["2000"]]},"citation-key":"finucane2000"}}],"schema":"https://github.com/citation-style-language/schema/raw/master/csl-citation.json"} </w:instrText>
      </w:r>
      <w:r w:rsidRPr="00F47FF5">
        <w:fldChar w:fldCharType="separate"/>
      </w:r>
      <w:r w:rsidR="00EC2023" w:rsidRPr="00EC2023">
        <w:rPr>
          <w:rFonts w:ascii="Times New Roman" w:hAnsi="Times New Roman" w:cs="Times New Roman"/>
        </w:rPr>
        <w:t>[@finucane2000]</w:t>
      </w:r>
      <w:r w:rsidRPr="00F47FF5">
        <w:fldChar w:fldCharType="end"/>
      </w:r>
      <w:r w:rsidRPr="00F47FF5">
        <w:t>. There is now compelling evidence that every stimulus evokes an affective evaluation</w:t>
      </w:r>
      <w:r>
        <w:t xml:space="preserve"> that may occur subconsciously </w:t>
      </w:r>
      <w:r w:rsidRPr="00F47FF5">
        <w:fldChar w:fldCharType="begin"/>
      </w:r>
      <w:r w:rsidR="00EC2023">
        <w:instrText xml:space="preserve"> ADDIN ZOTERO_ITEM CSL_CITATION {"citationID":"SPxIe690","properties":{"formattedCitation":"[@kahneman2002a]","plainCitation":"[@kahneman2002a]","noteIndex":0},"citationItems":[{"id":2397,"uris":["http://zotero.org/users/2644296/items/5FGNXK6Q"],"itemData":{"id":2397,"type":"chapter","container-title":"Heuristics and Biases","edition":"1","ISBN":"978-0-521-79260-8","language":"en","note":"00000 \nhttp://web.archive.org/web/20200427073709/https://www.cambridge.org/core/books/heuristics-and-biases/representativeness-revisited-attribute-substitution-in-intuitive-judgment/AAB5D933A3F944CFB5CB02265D376C8F","page":"49-81","publisher":"Cambridge University Press","source":"DOI.org (Crossref)","title":"Representativeness Revisited: Attribute Substitution in Intuitive Judgment","title-short":"Representativeness Revisited","URL":"https://doi.org/10.1017/CBO9780511808098.004","editor":[{"family":"Gilovich","given":"Thomas"},{"family":"Griffin","given":"Dale"},{"family":"Kahneman","given":"Daniel"}],"author":[{"family":"Kahneman","given":"Daniel"},{"family":"Frederick","given":"Shane"}],"accessed":{"date-parts":[["2020",4,27]]},"issued":{"date-parts":[["2002",7,8]]},"citation-key":"kahneman2002a"}}],"schema":"https://github.com/citation-style-language/schema/raw/master/csl-citation.json"} </w:instrText>
      </w:r>
      <w:r w:rsidRPr="00F47FF5">
        <w:fldChar w:fldCharType="separate"/>
      </w:r>
      <w:r w:rsidR="00EC2023" w:rsidRPr="00EC2023">
        <w:rPr>
          <w:rFonts w:ascii="Times New Roman" w:hAnsi="Times New Roman" w:cs="Times New Roman"/>
        </w:rPr>
        <w:t>[@kahneman2002a]</w:t>
      </w:r>
      <w:r w:rsidRPr="00F47FF5">
        <w:fldChar w:fldCharType="end"/>
      </w:r>
      <w:r w:rsidRPr="00F47FF5">
        <w:t xml:space="preserve">. </w:t>
      </w:r>
      <w:r w:rsidRPr="00257216">
        <w:t>The </w:t>
      </w:r>
      <w:r>
        <w:t xml:space="preserve">original </w:t>
      </w:r>
      <w:r w:rsidRPr="00257216">
        <w:rPr>
          <w:i/>
          <w:iCs/>
        </w:rPr>
        <w:t>affect heuristic</w:t>
      </w:r>
      <w:r w:rsidRPr="00257216">
        <w:t> </w:t>
      </w:r>
      <w:r>
        <w:t xml:space="preserve">explains why individuals </w:t>
      </w:r>
      <w:r w:rsidRPr="00257216">
        <w:t xml:space="preserve">often rely on </w:t>
      </w:r>
      <w:r>
        <w:t>their</w:t>
      </w:r>
      <w:r w:rsidRPr="00257216">
        <w:t xml:space="preserve"> emotions rather than concrete information when making decisions. </w:t>
      </w:r>
      <w:r>
        <w:t>While using it allows them</w:t>
      </w:r>
      <w:r w:rsidRPr="00257216">
        <w:t xml:space="preserve"> to reach a conclusion quickly and easily, </w:t>
      </w:r>
      <w:r>
        <w:t>doing so can also</w:t>
      </w:r>
      <w:r w:rsidRPr="00257216">
        <w:t xml:space="preserve"> distort </w:t>
      </w:r>
      <w:r>
        <w:t>thei</w:t>
      </w:r>
      <w:r w:rsidRPr="00257216">
        <w:t xml:space="preserve">r thinking and lead </w:t>
      </w:r>
      <w:r>
        <w:t>them</w:t>
      </w:r>
      <w:r w:rsidRPr="00257216">
        <w:t xml:space="preserve"> to make suboptimal choices.</w:t>
      </w:r>
    </w:p>
    <w:p w14:paraId="600C2ED1" w14:textId="7C5AC2BB" w:rsidR="006568A2" w:rsidRDefault="006568A2" w:rsidP="00EC2023">
      <w:r w:rsidRPr="00EF4AE2">
        <w:rPr>
          <w:i/>
          <w:iCs/>
        </w:rPr>
        <w:t>Affective valence</w:t>
      </w:r>
      <w:r w:rsidRPr="00257216">
        <w:t xml:space="preserve"> has been shown to influence decision-making and </w:t>
      </w:r>
      <w:r>
        <w:t>ultimately</w:t>
      </w:r>
      <w:r w:rsidRPr="00257216">
        <w:t xml:space="preserve"> engagement </w:t>
      </w:r>
      <w:r w:rsidRPr="00257216">
        <w:fldChar w:fldCharType="begin"/>
      </w:r>
      <w:r w:rsidR="00EC2023">
        <w:instrText xml:space="preserve"> ADDIN ZOTERO_ITEM CSL_CITATION {"citationID":"J57ersdd","properties":{"formattedCitation":"[@batra1986; @commuri2008; @finucane2000]","plainCitation":"[@batra1986; @commuri2008; @finucane2000]","noteIndex":0},"citationItems":[{"id":2093,"uris":["http://zotero.org/users/2644296/items/WKFXA2BJ"],"itemData":{"id":2093,"type":"article-journal","abstract":"This article argues that affective responses (ARs) should supplement the cognitive responses more often studied in communication research. ARs are not evaluative responses to an advertisement, but represent the moods and feelings evoked by the ad. The literature on ARs is reviewed, and a typology for such responses is presented. Three ARs are studied empirically; they appear to be antecedents of the attitude towards the ad (Aad) and to have a weak but significant impact on brand attitudes.","container-title":"Journal of Consumer Research","DOI":"10.1086/209063","ISSN":"0093-5301","issue":"2","journalAbbreviation":"J Consum Res","note":"01578","page":"234-249","source":"academic-oup-com.libproxy.albany.edu","title":"Affective Responses Mediating Acceptance of Advertising","URL":"https://academic.oup.com/jcr/article/13/2/234/1846332","volume":"13","author":[{"family":"Batra","given":"Rajeev"},{"family":"Ray","given":"Michael L."}],"accessed":{"date-parts":[["2017",10,30]]},"issued":{"date-parts":[["1986",9,1]]},"citation-key":"batra1986"}},{"id":992,"uris":["http://zotero.org/users/2644296/items/FWCRJKSZ"],"itemData":{"id":992,"type":"article-journal","abstract":"Consumer vulnerability has long been an important issue in public policy and macromarketing. The focus of a special issue of the Journal of Macromarketing (vol. 26, issue 1) underscores this importance. The articles in that special issue lend both conceptual and methodological clarity to the subject of consumer vulnerability, thus bringing to the fore the hitherto overlooked importance of this construct. The purpose of this article is to extend this renewed interest by introducing an integrative view of consumer vulnerability that is a sum of two components: a transient, state-based component dominant in some of the articles in the special issue, and a systemic, class-based component. The proposition is that such an integrative view provides a proactive tool for macromarketers and policy makers in their efforts to safeguard and to empower vulnerable consumers.","call-number":"0010","container-title":"Journal of Macromarketing","DOI":"10.1177/0276146708316049","ISSN":"0276-1467, 1552-6534","issue":"2","journalAbbreviation":"Journal of Macromarketing","language":"en","note":"00042","page":"183-186","source":"jmk.sagepub.com","title":"An enlargement of the notion of consumer vulnerability","URL":"http://jmk.sagepub.com/content/28/2/183","volume":"28","author":[{"family":"Commuri","given":"Suraj"},{"family":"Ekici","given":"Ahmet"}],"accessed":{"date-parts":[["2013",6,6]]},"issued":{"date-parts":[["2008",6,1]]},"citation-key":"commuri2008"}},{"id":86,"uris":["http://zotero.org/users/2644296/items/NSEGVWNU"],"itemData":{"id":86,"type":"article-journal","container-title":"Journal of behavioral decision making","issue":"1","note":"03168 \npublisher: Wiley Online Library","page":"1–17","source":"Google Scholar","title":"The affect heuristic in judgments of risks and benefits","volume":"13","author":[{"family":"Finucane","given":"Melissa L."},{"family":"Alhakami","given":"Ali"},{"family":"Slovic","given":"Paul"},{"family":"Johnson","given":"Stephen M."}],"issued":{"date-parts":[["2000"]]},"citation-key":"finucane2000"}}],"schema":"https://github.com/citation-style-language/schema/raw/master/csl-citation.json"} </w:instrText>
      </w:r>
      <w:r w:rsidRPr="00257216">
        <w:fldChar w:fldCharType="separate"/>
      </w:r>
      <w:r w:rsidR="00EC2023" w:rsidRPr="00EC2023">
        <w:rPr>
          <w:rFonts w:ascii="Times New Roman" w:hAnsi="Times New Roman" w:cs="Times New Roman"/>
        </w:rPr>
        <w:t>[@batra1986; @commuri2008; @finucane2000]</w:t>
      </w:r>
      <w:r w:rsidRPr="00257216">
        <w:fldChar w:fldCharType="end"/>
      </w:r>
      <w:r>
        <w:t>.</w:t>
      </w:r>
      <w:r w:rsidRPr="00257216">
        <w:t xml:space="preserve"> </w:t>
      </w:r>
      <w:r>
        <w:t xml:space="preserve">Based on the original </w:t>
      </w:r>
      <w:r w:rsidRPr="00257216">
        <w:t>affect heuristic</w:t>
      </w:r>
      <w:r>
        <w:t>, which</w:t>
      </w:r>
      <w:r w:rsidRPr="00257216">
        <w:t xml:space="preserve"> has been widely accepted as a major general-purpose heuristic</w:t>
      </w:r>
      <w:r>
        <w:t xml:space="preserve">, the affect attribute proposes that the level of a word’s sentiment will have a significant impact on its level of engagement. </w:t>
      </w:r>
      <w:r w:rsidRPr="00EF4AE2">
        <w:rPr>
          <w:i/>
          <w:iCs/>
        </w:rPr>
        <w:t>Emotional valence</w:t>
      </w:r>
      <w:r>
        <w:t xml:space="preserve"> can be operationalized by performing s</w:t>
      </w:r>
      <w:r w:rsidRPr="00F47FF5">
        <w:t>entiment analysis</w:t>
      </w:r>
      <w:r>
        <w:t xml:space="preserve">, which </w:t>
      </w:r>
      <w:r w:rsidRPr="00F47FF5">
        <w:t xml:space="preserve">aims at </w:t>
      </w:r>
      <w:r>
        <w:t xml:space="preserve">measuring, </w:t>
      </w:r>
      <w:r w:rsidRPr="00F47FF5">
        <w:t>understanding</w:t>
      </w:r>
      <w:r>
        <w:t>,</w:t>
      </w:r>
      <w:r w:rsidRPr="00F47FF5">
        <w:t xml:space="preserve"> and quantifying the sentiment behind a text, e.g., whether </w:t>
      </w:r>
      <w:r>
        <w:t xml:space="preserve">it </w:t>
      </w:r>
      <w:r w:rsidRPr="00F47FF5">
        <w:t>is positive, negative, or neutral, using NLP, computational linguistics</w:t>
      </w:r>
      <w:r>
        <w:t>,</w:t>
      </w:r>
      <w:r w:rsidRPr="00F47FF5">
        <w:t xml:space="preserve"> and text analysis</w:t>
      </w:r>
      <w:r>
        <w:t xml:space="preserve"> </w:t>
      </w:r>
      <w:r>
        <w:fldChar w:fldCharType="begin"/>
      </w:r>
      <w:r w:rsidR="00EC2023">
        <w:instrText xml:space="preserve"> ADDIN ZOTERO_ITEM CSL_CITATION {"citationID":"3pc3uzXc","properties":{"formattedCitation":"[@liu2012]","plainCitation":"[@liu2012]","noteIndex":0},"citationItems":[{"id":78,"uris":["http://zotero.org/users/2644296/items/QQSE2NV6"],"itemData":{"id":78,"type":"article-journal","container-title":"Synthesis lectures on human language technologies","issue":"1","note":"06477 \npublisher: Morgan &amp; Claypool Publishers","page":"1–167","source":"Google Scholar","title":"Sentiment analysis and opinion mining","volume":"5","author":[{"family":"Liu","given":"Bing"}],"issued":{"date-parts":[["2012"]]},"citation-key":"liu2012"}}],"schema":"https://github.com/citation-style-language/schema/raw/master/csl-citation.json"} </w:instrText>
      </w:r>
      <w:r>
        <w:fldChar w:fldCharType="separate"/>
      </w:r>
      <w:r w:rsidR="00EC2023" w:rsidRPr="00EC2023">
        <w:rPr>
          <w:rFonts w:ascii="Times New Roman" w:hAnsi="Times New Roman" w:cs="Times New Roman"/>
        </w:rPr>
        <w:t>[@liu2012]</w:t>
      </w:r>
      <w:r>
        <w:fldChar w:fldCharType="end"/>
      </w:r>
      <w:r w:rsidRPr="00F47FF5">
        <w:t>.</w:t>
      </w:r>
      <w:r w:rsidRPr="00826BA1">
        <w:t xml:space="preserve"> </w:t>
      </w:r>
    </w:p>
    <w:p w14:paraId="4E6CF1CD" w14:textId="77777777" w:rsidR="006568A2" w:rsidRPr="00092DDA" w:rsidRDefault="006568A2" w:rsidP="006568A2">
      <w:pPr>
        <w:pStyle w:val="Heading4"/>
      </w:pPr>
      <w:r w:rsidRPr="00092DDA">
        <w:t xml:space="preserve">Distribution </w:t>
      </w:r>
    </w:p>
    <w:p w14:paraId="44851233" w14:textId="6AE4FA54" w:rsidR="006568A2" w:rsidRPr="00F47FF5" w:rsidRDefault="006568A2" w:rsidP="00EC2023">
      <w:r>
        <w:t xml:space="preserve">The </w:t>
      </w:r>
      <w:r w:rsidRPr="00EF4AE2">
        <w:rPr>
          <w:i/>
          <w:iCs/>
        </w:rPr>
        <w:t>distribution attribute</w:t>
      </w:r>
      <w:r>
        <w:t xml:space="preserve"> states that a term’s frequency or</w:t>
      </w:r>
      <w:r w:rsidRPr="00092DDA">
        <w:t xml:space="preserve"> </w:t>
      </w:r>
      <w:r>
        <w:t>level of d</w:t>
      </w:r>
      <w:r w:rsidRPr="00092DDA">
        <w:t>ispersion</w:t>
      </w:r>
      <w:r>
        <w:t xml:space="preserve"> or </w:t>
      </w:r>
      <w:r w:rsidRPr="00092DDA">
        <w:t>distinctiveness</w:t>
      </w:r>
      <w:r>
        <w:t xml:space="preserve"> influences its familiarity and fluency, which in turn impacts its representativeness. The frequency of a word is positively correlated with its familiarity, which is also an indicator of its cultural association and readability. This correlation is</w:t>
      </w:r>
      <w:r w:rsidRPr="00F47FF5">
        <w:t xml:space="preserve"> related to the </w:t>
      </w:r>
      <w:r w:rsidRPr="00DF533B">
        <w:rPr>
          <w:i/>
          <w:iCs/>
        </w:rPr>
        <w:t>recognition heuristic</w:t>
      </w:r>
      <w:r>
        <w:t>, which posits that if</w:t>
      </w:r>
      <w:r w:rsidRPr="00F47FF5">
        <w:t xml:space="preserve"> one of two objects is recognized and the other is not, the recognized object </w:t>
      </w:r>
      <w:r>
        <w:t xml:space="preserve">is likely to have greater </w:t>
      </w:r>
      <w:r w:rsidRPr="00F47FF5">
        <w:t xml:space="preserve">value with respect to </w:t>
      </w:r>
      <w:r>
        <w:t>a</w:t>
      </w:r>
      <w:r w:rsidRPr="00F47FF5">
        <w:t xml:space="preserve"> criterion</w:t>
      </w:r>
      <w:r>
        <w:t xml:space="preserve">. Having been </w:t>
      </w:r>
      <w:r w:rsidRPr="00F47FF5">
        <w:t xml:space="preserve">used as a model in the </w:t>
      </w:r>
      <w:r w:rsidRPr="00F47FF5">
        <w:lastRenderedPageBreak/>
        <w:t>psychology of judgment and decision</w:t>
      </w:r>
      <w:r>
        <w:t>-</w:t>
      </w:r>
      <w:r w:rsidRPr="00F47FF5">
        <w:t>making</w:t>
      </w:r>
      <w:r>
        <w:t xml:space="preserve"> </w:t>
      </w:r>
      <w:r>
        <w:fldChar w:fldCharType="begin"/>
      </w:r>
      <w:r w:rsidR="00EC2023">
        <w:instrText xml:space="preserve"> ADDIN ZOTERO_ITEM CSL_CITATION {"citationID":"JIfKxfk9","properties":{"formattedCitation":"[@tversky1992]","plainCitation":"[@tversky1992]","noteIndex":0},"citationItems":[{"id":1973,"uris":["http://zotero.org/users/2644296/items/AAQRKZGV"],"itemData":{"id":1973,"type":"article-journal","container-title":"Journal of Risk and uncertainty","issue":"4","note":"00000","page":"297–323","source":"Google Scholar","title":"Advances in prospect theory: Cumulative representation of uncertainty","title-short":"Advances in prospect theory","volume":"5","author":[{"family":"Tversky","given":"Amos"},{"family":"Kahneman","given":"Daniel"}],"issued":{"date-parts":[["1992"]]},"citation-key":"tversky1992"}}],"schema":"https://github.com/citation-style-language/schema/raw/master/csl-citation.json"} </w:instrText>
      </w:r>
      <w:r>
        <w:fldChar w:fldCharType="separate"/>
      </w:r>
      <w:r w:rsidR="00EC2023" w:rsidRPr="00EC2023">
        <w:rPr>
          <w:rFonts w:ascii="Times New Roman" w:hAnsi="Times New Roman" w:cs="Times New Roman"/>
        </w:rPr>
        <w:t>[@tversky1992]</w:t>
      </w:r>
      <w:r>
        <w:fldChar w:fldCharType="end"/>
      </w:r>
      <w:r>
        <w:t xml:space="preserve">, the recognition heuristic relates to </w:t>
      </w:r>
      <w:r w:rsidRPr="002657C4">
        <w:t xml:space="preserve">the </w:t>
      </w:r>
      <w:r w:rsidRPr="00EF4AE2">
        <w:rPr>
          <w:i/>
          <w:iCs/>
        </w:rPr>
        <w:t>availability heuristic</w:t>
      </w:r>
      <w:r w:rsidRPr="00EF4AE2">
        <w:t xml:space="preserve">, which </w:t>
      </w:r>
      <w:r>
        <w:t>assists individuals in</w:t>
      </w:r>
      <w:r w:rsidRPr="00EF4AE2">
        <w:t xml:space="preserve"> understand</w:t>
      </w:r>
      <w:r>
        <w:t>ing</w:t>
      </w:r>
      <w:r w:rsidRPr="00EF4AE2">
        <w:t xml:space="preserve"> the world by using information easy to recall.</w:t>
      </w:r>
      <w:r>
        <w:t xml:space="preserve"> For example, w</w:t>
      </w:r>
      <w:r w:rsidRPr="00F47FF5">
        <w:t>hen comp</w:t>
      </w:r>
      <w:r>
        <w:t>a</w:t>
      </w:r>
      <w:r w:rsidRPr="00F47FF5">
        <w:t xml:space="preserve">ring familiar and unfamiliar phrases, users have little recourse but to base their judgments on ease of retrieval or recognition </w:t>
      </w:r>
      <w:r w:rsidRPr="00F47FF5">
        <w:fldChar w:fldCharType="begin"/>
      </w:r>
      <w:r w:rsidR="00EC2023">
        <w:instrText xml:space="preserve"> ADDIN ZOTERO_ITEM CSL_CITATION {"citationID":"qJPTDnce","properties":{"formattedCitation":"[@kahneman2002a]","plainCitation":"[@kahneman2002a]","noteIndex":0},"citationItems":[{"id":2397,"uris":["http://zotero.org/users/2644296/items/5FGNXK6Q"],"itemData":{"id":2397,"type":"chapter","container-title":"Heuristics and Biases","edition":"1","ISBN":"978-0-521-79260-8","language":"en","note":"00000 \nhttp://web.archive.org/web/20200427073709/https://www.cambridge.org/core/books/heuristics-and-biases/representativeness-revisited-attribute-substitution-in-intuitive-judgment/AAB5D933A3F944CFB5CB02265D376C8F","page":"49-81","publisher":"Cambridge University Press","source":"DOI.org (Crossref)","title":"Representativeness Revisited: Attribute Substitution in Intuitive Judgment","title-short":"Representativeness Revisited","URL":"https://doi.org/10.1017/CBO9780511808098.004","editor":[{"family":"Gilovich","given":"Thomas"},{"family":"Griffin","given":"Dale"},{"family":"Kahneman","given":"Daniel"}],"author":[{"family":"Kahneman","given":"Daniel"},{"family":"Frederick","given":"Shane"}],"accessed":{"date-parts":[["2020",4,27]]},"issued":{"date-parts":[["2002",7,8]]},"citation-key":"kahneman2002a"}}],"schema":"https://github.com/citation-style-language/schema/raw/master/csl-citation.json"} </w:instrText>
      </w:r>
      <w:r w:rsidRPr="00F47FF5">
        <w:fldChar w:fldCharType="separate"/>
      </w:r>
      <w:r w:rsidR="00EC2023" w:rsidRPr="00EC2023">
        <w:rPr>
          <w:rFonts w:ascii="Times New Roman" w:hAnsi="Times New Roman" w:cs="Times New Roman"/>
        </w:rPr>
        <w:t>[@kahneman2002a]</w:t>
      </w:r>
      <w:r w:rsidRPr="00F47FF5">
        <w:fldChar w:fldCharType="end"/>
      </w:r>
      <w:r w:rsidRPr="00F47FF5">
        <w:t xml:space="preserve">. </w:t>
      </w:r>
      <w:r>
        <w:t>I</w:t>
      </w:r>
      <w:r w:rsidRPr="00F47FF5">
        <w:t>n a series of experiments</w:t>
      </w:r>
      <w:r>
        <w:t>, participants</w:t>
      </w:r>
      <w:r w:rsidRPr="00F47FF5">
        <w:t xml:space="preserve"> were shown to rely on feelings of familiarity when comparing uncertain quantities, such as the relative size of two cities </w:t>
      </w:r>
      <w:r>
        <w:fldChar w:fldCharType="begin"/>
      </w:r>
      <w:r w:rsidR="00EC2023">
        <w:instrText xml:space="preserve"> ADDIN ZOTERO_ITEM CSL_CITATION {"citationID":"nf3wEVU3","properties":{"formattedCitation":"[@gigerenzer1996]","plainCitation":"[@gigerenzer1996]","noteIndex":0},"citationItems":[{"id":77,"uris":["http://zotero.org/users/2644296/items/BJ3VFA9Q"],"itemData":{"id":77,"type":"article-journal","container-title":"Psychological review","issue":"4","note":"04132 \npublisher: American Psychological Association","page":"650","source":"Google Scholar","title":"Reasoning the fast and frugal way: models of bounded rationality.","title-short":"Reasoning the fast and frugal way","volume":"103","author":[{"family":"Gigerenzer","given":"Gerd"},{"family":"Goldstein","given":"Daniel G."}],"issued":{"date-parts":[["1996"]]},"citation-key":"gigerenzer1996"}}],"schema":"https://github.com/citation-style-language/schema/raw/master/csl-citation.json"} </w:instrText>
      </w:r>
      <w:r>
        <w:fldChar w:fldCharType="separate"/>
      </w:r>
      <w:r w:rsidR="00EC2023" w:rsidRPr="00EC2023">
        <w:rPr>
          <w:rFonts w:ascii="Times New Roman" w:hAnsi="Times New Roman" w:cs="Times New Roman"/>
        </w:rPr>
        <w:t>[@gigerenzer1996]</w:t>
      </w:r>
      <w:r>
        <w:fldChar w:fldCharType="end"/>
      </w:r>
      <w:r w:rsidRPr="00F47FF5">
        <w:t>. Th</w:t>
      </w:r>
      <w:r>
        <w:t xml:space="preserve">is finding provides evidence that </w:t>
      </w:r>
      <w:r w:rsidRPr="00F47FF5">
        <w:t xml:space="preserve">inferences are made based on functionality and familiarity, as users tend to prefer alternatives that are more recognizable and relevant. </w:t>
      </w:r>
    </w:p>
    <w:p w14:paraId="4018085E" w14:textId="6F4E0842" w:rsidR="006568A2" w:rsidRDefault="006568A2" w:rsidP="00EC2023">
      <w:r>
        <w:t>W</w:t>
      </w:r>
      <w:r w:rsidRPr="00092DDA">
        <w:t>ord frequency</w:t>
      </w:r>
      <w:r>
        <w:t xml:space="preserve"> </w:t>
      </w:r>
      <w:r w:rsidRPr="00092DDA">
        <w:t xml:space="preserve">is an important </w:t>
      </w:r>
      <w:r>
        <w:t>factor in computational linguistics and</w:t>
      </w:r>
      <w:r w:rsidRPr="00092DDA">
        <w:t xml:space="preserve"> </w:t>
      </w:r>
      <w:r>
        <w:t>NLP</w:t>
      </w:r>
      <w:r w:rsidRPr="00092DDA">
        <w:t xml:space="preserve">. </w:t>
      </w:r>
      <w:r>
        <w:t xml:space="preserve">Research has found that </w:t>
      </w:r>
      <w:r w:rsidRPr="00092DDA">
        <w:t xml:space="preserve">very frequent words </w:t>
      </w:r>
      <w:r>
        <w:t>are</w:t>
      </w:r>
      <w:r w:rsidRPr="00092DDA">
        <w:t xml:space="preserve"> read and understood quickly and easily </w:t>
      </w:r>
      <w:r w:rsidRPr="00092DDA">
        <w:fldChar w:fldCharType="begin"/>
      </w:r>
      <w:r w:rsidR="00EC2023">
        <w:instrText xml:space="preserve"> ADDIN ZOTERO_ITEM CSL_CITATION {"citationID":"edfPbQCI","properties":{"formattedCitation":"[@brysbaert2011; @savin1963]","plainCitation":"[@brysbaert2011; @savin1963]","noteIndex":0},"citationItems":[{"id":2415,"uris":["http://zotero.org/users/2644296/items/PJBVRFSL"],"itemData":{"id":2415,"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note":"00002 \nZSCC: NoCitationData[s0] \nhttp://web.archive.org/web/20200406183106/https://econtent.hogrefe.com/action/cookieAbsent","page":"412-424","source":"DOI.org (Crossref)","title":"The Word Frequency Effect: A Review of Recent Developments and Implications for the Choice of Frequency Estimates in German","title-short":"The Word Frequency Effect","URL":"10.1027/1618-3169/a000123","volume":"58","author":[{"family":"Brysbaert","given":"Marc"},{"family":"Buchmeier","given":"Matthias"},{"family":"Conrad","given":"Markus"},{"family":"Jacobs","given":"Arthur M."},{"family":"Bölte","given":"Jens"},{"family":"Böhl","given":"Andrea"}],"accessed":{"date-parts":[["2020",4,6]]},"issued":{"date-parts":[["2011",7,1]]},"citation-key":"brysbaert2011"}},{"id":2414,"uris":["http://zotero.org/users/2644296/items/EZ4GLJH7"],"itemData":{"id":2414,"type":"article-journal","container-title":"The Journal of the Acoustical Society of America","DOI":"10.1121/1.1918432","ISSN":"0001-4966","issue":"2","journalAbbreviation":"The Journal of the Acoustical Society of America","language":"en","note":"00265 \nZSCC: 0000264 \nhttp://web.archive.org/web/20200406190615/https://asa.scitation.org/doi/10.1121/1.1918432","page":"200-206","source":"DOI.org (Crossref)","title":"Word‐Frequency Effect and Errors in the Perception of Speech","URL":"10.1121/1.1918432","volume":"35","author":[{"family":"Savin","given":"Harris B."}],"accessed":{"date-parts":[["2020",4,6]]},"issued":{"date-parts":[["1963",2]]},"citation-key":"savin1963"}}],"schema":"https://github.com/citation-style-language/schema/raw/master/csl-citation.json"} </w:instrText>
      </w:r>
      <w:r w:rsidRPr="00092DDA">
        <w:fldChar w:fldCharType="separate"/>
      </w:r>
      <w:r w:rsidR="00EC2023" w:rsidRPr="00EC2023">
        <w:rPr>
          <w:rFonts w:ascii="Times New Roman" w:hAnsi="Times New Roman" w:cs="Times New Roman"/>
        </w:rPr>
        <w:t>[@brysbaert2011; @savin1963]</w:t>
      </w:r>
      <w:r w:rsidRPr="00092DDA">
        <w:fldChar w:fldCharType="end"/>
      </w:r>
      <w:r>
        <w:t xml:space="preserve">, with highly frequent words </w:t>
      </w:r>
      <w:r w:rsidRPr="00092DDA">
        <w:t xml:space="preserve">perceived and interpreted correctly and more easily </w:t>
      </w:r>
      <w:r>
        <w:t xml:space="preserve">than infrequent words </w:t>
      </w:r>
      <w:r w:rsidRPr="00092DDA">
        <w:fldChar w:fldCharType="begin"/>
      </w:r>
      <w:r w:rsidR="00EC2023">
        <w:instrText xml:space="preserve"> ADDIN ZOTERO_ITEM CSL_CITATION {"citationID":"o9PJJj5w","properties":{"formattedCitation":"[@savin1963]","plainCitation":"[@savin1963]","noteIndex":0},"citationItems":[{"id":2414,"uris":["http://zotero.org/users/2644296/items/EZ4GLJH7"],"itemData":{"id":2414,"type":"article-journal","container-title":"The Journal of the Acoustical Society of America","DOI":"10.1121/1.1918432","ISSN":"0001-4966","issue":"2","journalAbbreviation":"The Journal of the Acoustical Society of America","language":"en","note":"00265 \nZSCC: 0000264 \nhttp://web.archive.org/web/20200406190615/https://asa.scitation.org/doi/10.1121/1.1918432","page":"200-206","source":"DOI.org (Crossref)","title":"Word‐Frequency Effect and Errors in the Perception of Speech","URL":"10.1121/1.1918432","volume":"35","author":[{"family":"Savin","given":"Harris B."}],"accessed":{"date-parts":[["2020",4,6]]},"issued":{"date-parts":[["1963",2]]},"citation-key":"savin1963"}}],"schema":"https://github.com/citation-style-language/schema/raw/master/csl-citation.json"} </w:instrText>
      </w:r>
      <w:r w:rsidRPr="00092DDA">
        <w:fldChar w:fldCharType="separate"/>
      </w:r>
      <w:r w:rsidR="00EC2023" w:rsidRPr="00EC2023">
        <w:rPr>
          <w:rFonts w:ascii="Times New Roman" w:hAnsi="Times New Roman" w:cs="Times New Roman"/>
        </w:rPr>
        <w:t>[@savin1963]</w:t>
      </w:r>
      <w:r w:rsidRPr="00092DDA">
        <w:fldChar w:fldCharType="end"/>
      </w:r>
      <w:r w:rsidRPr="00092DDA">
        <w:t xml:space="preserve">. </w:t>
      </w:r>
      <w:r>
        <w:t xml:space="preserve">In a study of the words used in the Internet Movie Database (IMDB), word frequency was shown to impact IE directly; specifically, high-frequency words were found to have a positive impact on IE </w:t>
      </w:r>
      <w:r>
        <w:fldChar w:fldCharType="begin"/>
      </w:r>
      <w:r w:rsidR="00EC2023">
        <w:instrText xml:space="preserve"> ADDIN ZOTERO_ITEM CSL_CITATION {"citationID":"pH5z8wSS","properties":{"formattedCitation":"[@dvir2018f; @dvir2019d]","plainCitation":"[@dvir2018f; @dvir2019d]","noteIndex":0},"citationItems":[{"id":2229,"uris":["http://zotero.org/users/2644296/items/2UCI8B3E"],"itemData":{"id":2229,"type":"paper-conference","abstract":"This paper describes a novel approach to systematically improve interactions with digital content based solely on its wording. Following an interdisciplinary literature review, we recognized three key attributes of words that drive successful interactions: (1) Novelty (2) Familiarity (3) Sentimentality. Based on these attributes, we developed a model to systematically improve a given content using word frequency, sentiment analysis and semantic substitution, and by employing computational linguistics and natural language processing (NLP) tech-niques. We conducted a pilot study (n=416) in which the model was used to formalize evaluation and optimization of academic titles. A between-group design was used to compare responses to the original (control) and modified (treatment) titles. Results show that the modified titles had significantly higher scores for selection, user engage-ment and memorability. Our findings suggest that users’ successful interactions with digital content is fostered by, and perhaps dependent upon, the wording being used. They also provide empirical support that engaging content can be systematically evaluated and produced. Implications and future research directions are discussed.","container-title":"Proceedings of the 81st Annual Meeting of the Association for Information Science and Technology (ASIS&amp;T)","DOI":"10/ggjhjv","event-place":"Vancouver, Canada","event-title":"81st Annual Meeting of the Association for Information Science &amp; Technology (ASIS&amp;T)","ISBN":"978-0-578-41425-6","language":"en","note":"ZSCC: 0000003","page":"797-798","publisher":"Association for Information Science and Technology","publisher-place":"Vancouver, Canada","source":"Zotero","title":"Sticky words: Evaluation and optimization of information interactions based on linguistic analysis","title-short":"Sticky words","URL":"https://www.asist.org/wp-content/uploads/2018/12/Final-81st-Annual-Meeting-Proceedings.pdf#page=821","volume":"81","author":[{"family":"Dvir","given":"Nim"}],"issued":{"date-parts":[["2018",11,10]]},"citation-key":"dvir2018f"}},{"id":2227,"uris":["http://zotero.org/users/2644296/items/U3GJXEI6","http://zotero.org/users/2644296/items/PPVAFZ4G"],"itemData":{"id":2227,"type":"paper-conference","abstract":"This paper describes a novel approach to systematically improve information interactions based solely on its wording. Following an interdisciplinary literature review, we recognized three key attributes of words that drive user engagement: (1) Novelty (2) Familiarity (3) Emotionality. Based on these attributes, we developed a model to systematically improve a given content using computational linguistics, natural language processing (NLP) and text analysis (word frequency, sentiment analysis and lexical substitution). We conducted a pilot study (n=216) in which the model was used to formalize evaluation and optimization of academic titles. A between-group design (A/B testing) was used to compare responses to the original and modified (treatment) titles. Data was collected for selection and evaluation (User Engagement Scale). The pilot results suggest that user engagement with digital information is fostered by, and perhaps dependent upon, the wording being used. They also provide empirical support that engaging content can be systematically evaluated and produced. The preliminary results show that the modified (treatment) titles had significantly higher scores for information use and user engagement (selection and evaluation). We propose that computational linguistics is a useful approach for optimizing information interactions. The empirically based insights can inform the development of digital content strategies, thereby improving the success of information interactions.elop more sophisticated interaction measures.","container-title":"Proceedings of The Informing Science and Information Technology Education Conference","DOI":"10.28945/4338","event-place":"Jerusalem","event-title":"InSITE 2019: Informing Science + IT Education Conferences: Jerusalem","language":"en","note":"ZSCC: 0000003\ntex.ids= dvir2019d, dvir2019g\narXiv: 1906.09569 [cs]","page":"501-512","publisher":"Informing Science Institute","publisher-place":"Jerusalem","source":"Crossref","title":"Systematic improvement of user engagement with academic titles using computational linguistics","URL":"https://www.informingscience.org/Publications/4338","author":[{"family":"Dvir","given":"Nim"},{"family":"Gafni","given":"Ruti"}],"accessed":{"date-parts":[["2019",6,10]]},"issued":{"date-parts":[["2019"]]},"citation-key":"dvir2019d"}}],"schema":"https://github.com/citation-style-language/schema/raw/master/csl-citation.json"} </w:instrText>
      </w:r>
      <w:r>
        <w:fldChar w:fldCharType="separate"/>
      </w:r>
      <w:r w:rsidR="00EC2023" w:rsidRPr="00EC2023">
        <w:rPr>
          <w:rFonts w:ascii="Times New Roman" w:hAnsi="Times New Roman" w:cs="Times New Roman"/>
        </w:rPr>
        <w:t>[@dvir2018f; @dvir2019d]</w:t>
      </w:r>
      <w:r>
        <w:fldChar w:fldCharType="end"/>
      </w:r>
      <w:r>
        <w:t xml:space="preserve">. The </w:t>
      </w:r>
      <w:r w:rsidRPr="00EF4AE2">
        <w:rPr>
          <w:i/>
          <w:iCs/>
        </w:rPr>
        <w:t>distribution attribute</w:t>
      </w:r>
      <w:r>
        <w:t xml:space="preserve"> can be operationalized using TDM to measure s</w:t>
      </w:r>
      <w:r w:rsidRPr="00092DDA">
        <w:t>ituational significance</w:t>
      </w:r>
      <w:r>
        <w:t xml:space="preserve"> (saliency or scarcity). This attribute can be defined therefore in terms of scarcity – the less scarce a word is, the higher its distribution. </w:t>
      </w:r>
    </w:p>
    <w:p w14:paraId="7505CFD1" w14:textId="77777777" w:rsidR="006568A2" w:rsidRDefault="006568A2" w:rsidP="006568A2">
      <w:pPr>
        <w:pStyle w:val="Heading3"/>
      </w:pPr>
      <w:bookmarkStart w:id="81" w:name="_Toc114161252"/>
      <w:r>
        <w:t>Developing a predictive model</w:t>
      </w:r>
      <w:bookmarkEnd w:id="81"/>
    </w:p>
    <w:p w14:paraId="7B0284AD" w14:textId="77777777" w:rsidR="006568A2" w:rsidRDefault="006568A2" w:rsidP="006568A2">
      <w:r w:rsidRPr="00755071">
        <w:t xml:space="preserve">The predictive model used in this study was developed by combining the textual attributes </w:t>
      </w:r>
      <w:r>
        <w:t xml:space="preserve">of the information </w:t>
      </w:r>
      <w:r w:rsidRPr="00755071">
        <w:t xml:space="preserve">described in the previous sections, specifically its functionality, feeling, fluency, familiarity, and findability. The model provides </w:t>
      </w:r>
      <w:r>
        <w:t xml:space="preserve">the </w:t>
      </w:r>
      <w:r w:rsidRPr="00755071">
        <w:t xml:space="preserve">means to </w:t>
      </w:r>
      <w:proofErr w:type="gramStart"/>
      <w:r w:rsidRPr="00755071">
        <w:t xml:space="preserve">systematically and quantitatively measure </w:t>
      </w:r>
      <w:r>
        <w:t xml:space="preserve">four </w:t>
      </w:r>
      <w:r w:rsidRPr="00755071">
        <w:t>IE attributes using textual analysis and computational linguistics</w:t>
      </w:r>
      <w:proofErr w:type="gramEnd"/>
      <w:r w:rsidRPr="00755071">
        <w:t xml:space="preserve">. </w:t>
      </w:r>
      <w:r w:rsidRPr="00755071">
        <w:lastRenderedPageBreak/>
        <w:t xml:space="preserve">These IE attributes are </w:t>
      </w:r>
      <w:r w:rsidRPr="00755071">
        <w:rPr>
          <w:i/>
          <w:iCs/>
        </w:rPr>
        <w:t>representativeness,</w:t>
      </w:r>
      <w:r w:rsidRPr="00755071">
        <w:t xml:space="preserve"> which relates to a word’s perceived usability and reward, i.e., how usable and relevant a word is; </w:t>
      </w:r>
      <w:r w:rsidRPr="00755071">
        <w:rPr>
          <w:i/>
          <w:iCs/>
        </w:rPr>
        <w:t>ease-of-use</w:t>
      </w:r>
      <w:r w:rsidRPr="00755071">
        <w:t xml:space="preserve">, which relates to a word’s cognitive load, i.e., its ability to be understood and promote focused attention; </w:t>
      </w:r>
      <w:r>
        <w:rPr>
          <w:i/>
          <w:iCs/>
        </w:rPr>
        <w:t>a</w:t>
      </w:r>
      <w:r w:rsidRPr="00755071">
        <w:rPr>
          <w:i/>
          <w:iCs/>
        </w:rPr>
        <w:t xml:space="preserve">ffect, </w:t>
      </w:r>
      <w:r w:rsidRPr="00755071">
        <w:t>which</w:t>
      </w:r>
      <w:r w:rsidRPr="00755071">
        <w:rPr>
          <w:i/>
          <w:iCs/>
        </w:rPr>
        <w:t xml:space="preserve"> </w:t>
      </w:r>
      <w:r w:rsidRPr="00755071">
        <w:t xml:space="preserve">relates to a word’s sensory appeal, i.e., how much the word stimulates the senses; and </w:t>
      </w:r>
      <w:r w:rsidRPr="00755071">
        <w:rPr>
          <w:i/>
          <w:iCs/>
        </w:rPr>
        <w:t>distribution</w:t>
      </w:r>
      <w:r w:rsidRPr="00755071">
        <w:t xml:space="preserve">, which relates to  a word’s perceived usability, i.e., its recognizability and relevance. </w:t>
      </w:r>
      <w:r>
        <w:t xml:space="preserve">Figure 1 summarizes the predictive textual </w:t>
      </w:r>
      <w:r w:rsidRPr="00F23BF6">
        <w:t>measures of the READ model</w:t>
      </w:r>
      <w:r>
        <w:t xml:space="preserve"> and Table 3 shows the four heuristics of wording and phrasing.</w:t>
      </w:r>
    </w:p>
    <w:p w14:paraId="2AA8D583" w14:textId="77777777" w:rsidR="006568A2" w:rsidRPr="00755071" w:rsidRDefault="006568A2" w:rsidP="006568A2"/>
    <w:p w14:paraId="2A13D563" w14:textId="77777777" w:rsidR="006568A2" w:rsidRPr="00CD5760" w:rsidRDefault="006568A2" w:rsidP="006568A2"/>
    <w:p w14:paraId="55EE05CA" w14:textId="77777777" w:rsidR="006568A2" w:rsidRDefault="006568A2" w:rsidP="006568A2">
      <w:r>
        <w:rPr>
          <w:noProof/>
        </w:rPr>
        <mc:AlternateContent>
          <mc:Choice Requires="wps">
            <w:drawing>
              <wp:anchor distT="0" distB="0" distL="114300" distR="114300" simplePos="0" relativeHeight="251693056" behindDoc="0" locked="0" layoutInCell="1" allowOverlap="1" wp14:anchorId="1A168FD0" wp14:editId="6E97ED03">
                <wp:simplePos x="0" y="0"/>
                <wp:positionH relativeFrom="column">
                  <wp:posOffset>1552575</wp:posOffset>
                </wp:positionH>
                <wp:positionV relativeFrom="paragraph">
                  <wp:posOffset>2294255</wp:posOffset>
                </wp:positionV>
                <wp:extent cx="281622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816225" cy="635"/>
                        </a:xfrm>
                        <a:prstGeom prst="rect">
                          <a:avLst/>
                        </a:prstGeom>
                        <a:solidFill>
                          <a:prstClr val="white"/>
                        </a:solidFill>
                        <a:ln>
                          <a:noFill/>
                        </a:ln>
                      </wps:spPr>
                      <wps:txbx>
                        <w:txbxContent>
                          <w:p w14:paraId="703FFFEE" w14:textId="77777777" w:rsidR="006568A2" w:rsidRPr="008C5484" w:rsidRDefault="006568A2" w:rsidP="006568A2">
                            <w:pPr>
                              <w:pStyle w:val="Caption"/>
                              <w:rPr>
                                <w:rFonts w:eastAsiaTheme="minorHAnsi" w:cstheme="majorBidi"/>
                                <w:noProof/>
                                <w:sz w:val="24"/>
                                <w:szCs w:val="24"/>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CE281F">
                              <w:t>Predictive textual measures of the READ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68FD0" id="Text Box 9" o:spid="_x0000_s1037" type="#_x0000_t202" style="position:absolute;margin-left:122.25pt;margin-top:180.65pt;width:221.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lPfGgIAAD8EAAAOAAAAZHJzL2Uyb0RvYy54bWysU01v2zAMvQ/YfxB0X5xka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" stroked="f">
                <v:textbox style="mso-fit-shape-to-text:t" inset="0,0,0,0">
                  <w:txbxContent>
                    <w:p w14:paraId="703FFFEE" w14:textId="77777777" w:rsidR="006568A2" w:rsidRPr="008C5484" w:rsidRDefault="006568A2" w:rsidP="006568A2">
                      <w:pPr>
                        <w:pStyle w:val="Caption"/>
                        <w:rPr>
                          <w:rFonts w:eastAsiaTheme="minorHAnsi" w:cstheme="majorBidi"/>
                          <w:noProof/>
                          <w:sz w:val="24"/>
                          <w:szCs w:val="24"/>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CE281F">
                        <w:t>Predictive textual measures of the READ model</w:t>
                      </w:r>
                    </w:p>
                  </w:txbxContent>
                </v:textbox>
                <w10:wrap type="topAndBottom"/>
              </v:shape>
            </w:pict>
          </mc:Fallback>
        </mc:AlternateContent>
      </w:r>
      <w:r>
        <w:rPr>
          <w:noProof/>
        </w:rPr>
        <mc:AlternateContent>
          <mc:Choice Requires="wpg">
            <w:drawing>
              <wp:anchor distT="0" distB="0" distL="114300" distR="114300" simplePos="0" relativeHeight="251692032" behindDoc="0" locked="0" layoutInCell="1" allowOverlap="0" wp14:anchorId="556C6CBF" wp14:editId="3B94C184">
                <wp:simplePos x="0" y="0"/>
                <wp:positionH relativeFrom="page">
                  <wp:align>center</wp:align>
                </wp:positionH>
                <wp:positionV relativeFrom="paragraph">
                  <wp:posOffset>435610</wp:posOffset>
                </wp:positionV>
                <wp:extent cx="2816225" cy="1801495"/>
                <wp:effectExtent l="0" t="0" r="22225" b="27305"/>
                <wp:wrapTopAndBottom/>
                <wp:docPr id="116" name="Group 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816225" cy="1801495"/>
                          <a:chOff x="-10755" y="-902714"/>
                          <a:chExt cx="5066170" cy="6041219"/>
                        </a:xfrm>
                      </wpg:grpSpPr>
                      <wps:wsp>
                        <wps:cNvPr id="117" name="TextBox 3"/>
                        <wps:cNvSpPr txBox="1"/>
                        <wps:spPr>
                          <a:xfrm>
                            <a:off x="191" y="-902714"/>
                            <a:ext cx="2000061" cy="1357266"/>
                          </a:xfrm>
                          <a:prstGeom prst="rect">
                            <a:avLst/>
                          </a:prstGeom>
                          <a:noFill/>
                          <a:ln>
                            <a:solidFill>
                              <a:schemeClr val="tx1"/>
                            </a:solidFill>
                          </a:ln>
                        </wps:spPr>
                        <wps:txbx>
                          <w:txbxContent>
                            <w:p w14:paraId="624A3516" w14:textId="77777777" w:rsidR="006568A2" w:rsidRPr="00506C67" w:rsidRDefault="006568A2" w:rsidP="006568A2">
                              <w:pPr>
                                <w:jc w:val="center"/>
                                <w:rPr>
                                  <w:sz w:val="18"/>
                                  <w:szCs w:val="18"/>
                                </w:rPr>
                              </w:pPr>
                              <w:r w:rsidRPr="00506C67">
                                <w:rPr>
                                  <w:rFonts w:asciiTheme="minorHAnsi" w:hAnsi="Calibri" w:cstheme="minorBidi"/>
                                  <w:color w:val="000000" w:themeColor="text1"/>
                                  <w:kern w:val="24"/>
                                  <w:sz w:val="18"/>
                                  <w:szCs w:val="18"/>
                                </w:rPr>
                                <w:t xml:space="preserve">Representativeness </w:t>
                              </w:r>
                            </w:p>
                          </w:txbxContent>
                        </wps:txbx>
                        <wps:bodyPr wrap="square" rtlCol="0" anchor="ctr">
                          <a:noAutofit/>
                        </wps:bodyPr>
                      </wps:wsp>
                      <wps:wsp>
                        <wps:cNvPr id="118" name="TextBox 5"/>
                        <wps:cNvSpPr txBox="1"/>
                        <wps:spPr>
                          <a:xfrm>
                            <a:off x="0" y="679726"/>
                            <a:ext cx="2000061" cy="1357266"/>
                          </a:xfrm>
                          <a:prstGeom prst="rect">
                            <a:avLst/>
                          </a:prstGeom>
                          <a:noFill/>
                          <a:ln>
                            <a:solidFill>
                              <a:schemeClr val="tx1"/>
                            </a:solidFill>
                          </a:ln>
                        </wps:spPr>
                        <wps:txbx>
                          <w:txbxContent>
                            <w:p w14:paraId="53E36EEC" w14:textId="77777777" w:rsidR="006568A2" w:rsidRPr="00506C67" w:rsidRDefault="006568A2" w:rsidP="006568A2">
                              <w:pPr>
                                <w:jc w:val="center"/>
                                <w:rPr>
                                  <w:sz w:val="18"/>
                                  <w:szCs w:val="18"/>
                                </w:rPr>
                              </w:pPr>
                              <w:r>
                                <w:rPr>
                                  <w:rFonts w:asciiTheme="minorHAnsi" w:hAnsi="Calibri" w:cstheme="minorBidi"/>
                                  <w:color w:val="000000" w:themeColor="text1"/>
                                  <w:kern w:val="24"/>
                                  <w:sz w:val="18"/>
                                  <w:szCs w:val="18"/>
                                </w:rPr>
                                <w:t>Ease-of-use</w:t>
                              </w:r>
                              <w:r w:rsidRPr="00506C67">
                                <w:rPr>
                                  <w:rFonts w:asciiTheme="minorHAnsi" w:hAnsi="Calibri" w:cstheme="minorBidi"/>
                                  <w:color w:val="000000" w:themeColor="text1"/>
                                  <w:kern w:val="24"/>
                                  <w:sz w:val="18"/>
                                  <w:szCs w:val="18"/>
                                </w:rPr>
                                <w:t xml:space="preserve"> </w:t>
                              </w:r>
                            </w:p>
                          </w:txbxContent>
                        </wps:txbx>
                        <wps:bodyPr wrap="square" rtlCol="0" anchor="ctr">
                          <a:noAutofit/>
                        </wps:bodyPr>
                      </wps:wsp>
                      <wps:wsp>
                        <wps:cNvPr id="119" name="TextBox 6"/>
                        <wps:cNvSpPr txBox="1"/>
                        <wps:spPr>
                          <a:xfrm>
                            <a:off x="-10755" y="2393560"/>
                            <a:ext cx="1999863" cy="897180"/>
                          </a:xfrm>
                          <a:prstGeom prst="rect">
                            <a:avLst/>
                          </a:prstGeom>
                          <a:noFill/>
                          <a:ln>
                            <a:solidFill>
                              <a:schemeClr val="tx1"/>
                            </a:solidFill>
                          </a:ln>
                        </wps:spPr>
                        <wps:txbx>
                          <w:txbxContent>
                            <w:p w14:paraId="57233D15" w14:textId="77777777" w:rsidR="006568A2" w:rsidRPr="00506C67" w:rsidRDefault="006568A2" w:rsidP="006568A2">
                              <w:pPr>
                                <w:spacing w:line="240" w:lineRule="auto"/>
                                <w:jc w:val="center"/>
                                <w:rPr>
                                  <w:sz w:val="18"/>
                                  <w:szCs w:val="18"/>
                                </w:rPr>
                              </w:pPr>
                              <w:r w:rsidRPr="00506C67">
                                <w:rPr>
                                  <w:rFonts w:asciiTheme="minorHAnsi" w:hAnsi="Calibri" w:cstheme="minorBidi"/>
                                  <w:color w:val="000000" w:themeColor="text1"/>
                                  <w:kern w:val="24"/>
                                  <w:sz w:val="18"/>
                                  <w:szCs w:val="18"/>
                                </w:rPr>
                                <w:t>A</w:t>
                              </w:r>
                              <w:r>
                                <w:rPr>
                                  <w:rFonts w:asciiTheme="minorHAnsi" w:hAnsi="Calibri" w:cstheme="minorBidi"/>
                                  <w:color w:val="000000" w:themeColor="text1"/>
                                  <w:kern w:val="24"/>
                                  <w:sz w:val="18"/>
                                  <w:szCs w:val="18"/>
                                </w:rPr>
                                <w:t>ffect</w:t>
                              </w:r>
                              <w:r w:rsidRPr="00506C67">
                                <w:rPr>
                                  <w:rFonts w:asciiTheme="minorHAnsi" w:hAnsi="Calibri" w:cstheme="minorBidi"/>
                                  <w:color w:val="000000" w:themeColor="text1"/>
                                  <w:kern w:val="24"/>
                                  <w:sz w:val="18"/>
                                  <w:szCs w:val="18"/>
                                </w:rPr>
                                <w:t xml:space="preserve"> </w:t>
                              </w:r>
                            </w:p>
                          </w:txbxContent>
                        </wps:txbx>
                        <wps:bodyPr wrap="square" rtlCol="0" anchor="ctr">
                          <a:noAutofit/>
                        </wps:bodyPr>
                      </wps:wsp>
                      <wps:wsp>
                        <wps:cNvPr id="120" name="TextBox 7"/>
                        <wps:cNvSpPr txBox="1"/>
                        <wps:spPr>
                          <a:xfrm>
                            <a:off x="-10752" y="3781239"/>
                            <a:ext cx="2000061" cy="1357266"/>
                          </a:xfrm>
                          <a:prstGeom prst="rect">
                            <a:avLst/>
                          </a:prstGeom>
                          <a:noFill/>
                          <a:ln>
                            <a:solidFill>
                              <a:schemeClr val="tx1"/>
                            </a:solidFill>
                          </a:ln>
                        </wps:spPr>
                        <wps:txbx>
                          <w:txbxContent>
                            <w:p w14:paraId="7DEB374D" w14:textId="77777777" w:rsidR="006568A2" w:rsidRPr="00506C67" w:rsidRDefault="006568A2" w:rsidP="006568A2">
                              <w:pPr>
                                <w:jc w:val="center"/>
                                <w:rPr>
                                  <w:sz w:val="18"/>
                                  <w:szCs w:val="18"/>
                                </w:rPr>
                              </w:pPr>
                              <w:r w:rsidRPr="00506C67">
                                <w:rPr>
                                  <w:rFonts w:asciiTheme="minorHAnsi" w:hAnsi="Calibri" w:cstheme="minorBidi"/>
                                  <w:color w:val="000000" w:themeColor="text1"/>
                                  <w:kern w:val="24"/>
                                  <w:sz w:val="18"/>
                                  <w:szCs w:val="18"/>
                                </w:rPr>
                                <w:t xml:space="preserve">Distribution </w:t>
                              </w:r>
                            </w:p>
                          </w:txbxContent>
                        </wps:txbx>
                        <wps:bodyPr wrap="square" rtlCol="0" anchor="ctr">
                          <a:noAutofit/>
                        </wps:bodyPr>
                      </wps:wsp>
                      <wps:wsp>
                        <wps:cNvPr id="121" name="TextBox 11"/>
                        <wps:cNvSpPr txBox="1"/>
                        <wps:spPr>
                          <a:xfrm>
                            <a:off x="2732442" y="1071395"/>
                            <a:ext cx="2322973" cy="2627101"/>
                          </a:xfrm>
                          <a:prstGeom prst="rect">
                            <a:avLst/>
                          </a:prstGeom>
                          <a:noFill/>
                          <a:ln>
                            <a:solidFill>
                              <a:schemeClr val="tx1"/>
                            </a:solidFill>
                          </a:ln>
                        </wps:spPr>
                        <wps:txbx>
                          <w:txbxContent>
                            <w:p w14:paraId="43B57BA9" w14:textId="77777777" w:rsidR="006568A2" w:rsidRPr="00506C67" w:rsidRDefault="006568A2" w:rsidP="006568A2">
                              <w:pPr>
                                <w:spacing w:line="240" w:lineRule="auto"/>
                                <w:jc w:val="center"/>
                                <w:rPr>
                                  <w:sz w:val="18"/>
                                  <w:szCs w:val="18"/>
                                </w:rPr>
                              </w:pPr>
                              <w:r>
                                <w:rPr>
                                  <w:rFonts w:asciiTheme="minorHAnsi" w:hAnsi="Calibri" w:cstheme="minorBidi"/>
                                  <w:color w:val="000000" w:themeColor="text1"/>
                                  <w:kern w:val="24"/>
                                  <w:sz w:val="18"/>
                                  <w:szCs w:val="18"/>
                                </w:rPr>
                                <w:t>IE</w:t>
                              </w:r>
                              <w:r w:rsidRPr="00506C67">
                                <w:rPr>
                                  <w:rFonts w:asciiTheme="minorHAnsi" w:hAnsi="Calibri" w:cstheme="minorBidi"/>
                                  <w:color w:val="000000" w:themeColor="text1"/>
                                  <w:kern w:val="24"/>
                                  <w:sz w:val="18"/>
                                  <w:szCs w:val="18"/>
                                </w:rPr>
                                <w:t xml:space="preserve"> </w:t>
                              </w:r>
                            </w:p>
                          </w:txbxContent>
                        </wps:txbx>
                        <wps:bodyPr wrap="square" rtlCol="0" anchor="ctr">
                          <a:noAutofit/>
                        </wps:bodyPr>
                      </wps:wsp>
                      <wps:wsp>
                        <wps:cNvPr id="122" name="Straight Arrow Connector 90"/>
                        <wps:cNvCnPr/>
                        <wps:spPr>
                          <a:xfrm>
                            <a:off x="2000065" y="-16060"/>
                            <a:ext cx="732594" cy="12677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3" name="Straight Arrow Connector 91"/>
                        <wps:cNvCnPr/>
                        <wps:spPr>
                          <a:xfrm>
                            <a:off x="2000250" y="1251592"/>
                            <a:ext cx="763943" cy="3490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4" name="Straight Arrow Connector 92"/>
                        <wps:cNvCnPr/>
                        <wps:spPr>
                          <a:xfrm flipV="1">
                            <a:off x="2000065" y="2036892"/>
                            <a:ext cx="732594" cy="5995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5" name="Straight Arrow Connector 93"/>
                        <wps:cNvCnPr/>
                        <wps:spPr>
                          <a:xfrm flipV="1">
                            <a:off x="2000065" y="2587932"/>
                            <a:ext cx="732594" cy="1533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6C6CBF" id="Group 116" o:spid="_x0000_s1038" style="position:absolute;margin-left:0;margin-top:34.3pt;width:221.75pt;height:141.85pt;z-index:251692032;mso-position-horizontal:center;mso-position-horizontal-relative:page;mso-width-relative:margin;mso-height-relative:margin" coordorigin="-107,-9027" coordsize="50661,60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" o:allowoverlap="f">
                <v:shape id="TextBox 3" o:spid="_x0000_s1039" type="#_x0000_t202" style="position:absolute;left:1;top:-9027;width:20001;height:13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" filled="f" strokecolor="black [3213]">
                  <v:textbox>
                    <w:txbxContent>
                      <w:p w14:paraId="624A3516" w14:textId="77777777" w:rsidR="006568A2" w:rsidRPr="00506C67" w:rsidRDefault="006568A2" w:rsidP="006568A2">
                        <w:pPr>
                          <w:jc w:val="center"/>
                          <w:rPr>
                            <w:sz w:val="18"/>
                            <w:szCs w:val="18"/>
                          </w:rPr>
                        </w:pPr>
                        <w:r w:rsidRPr="00506C67">
                          <w:rPr>
                            <w:rFonts w:asciiTheme="minorHAnsi" w:hAnsi="Calibri" w:cstheme="minorBidi"/>
                            <w:color w:val="000000" w:themeColor="text1"/>
                            <w:kern w:val="24"/>
                            <w:sz w:val="18"/>
                            <w:szCs w:val="18"/>
                          </w:rPr>
                          <w:t xml:space="preserve">Representativeness </w:t>
                        </w:r>
                      </w:p>
                    </w:txbxContent>
                  </v:textbox>
                </v:shape>
                <v:shape id="TextBox 5" o:spid="_x0000_s1040" type="#_x0000_t202" style="position:absolute;top:6797;width:20000;height:13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" filled="f" strokecolor="black [3213]">
                  <v:textbox>
                    <w:txbxContent>
                      <w:p w14:paraId="53E36EEC" w14:textId="77777777" w:rsidR="006568A2" w:rsidRPr="00506C67" w:rsidRDefault="006568A2" w:rsidP="006568A2">
                        <w:pPr>
                          <w:jc w:val="center"/>
                          <w:rPr>
                            <w:sz w:val="18"/>
                            <w:szCs w:val="18"/>
                          </w:rPr>
                        </w:pPr>
                        <w:r>
                          <w:rPr>
                            <w:rFonts w:asciiTheme="minorHAnsi" w:hAnsi="Calibri" w:cstheme="minorBidi"/>
                            <w:color w:val="000000" w:themeColor="text1"/>
                            <w:kern w:val="24"/>
                            <w:sz w:val="18"/>
                            <w:szCs w:val="18"/>
                          </w:rPr>
                          <w:t>Ease-of-use</w:t>
                        </w:r>
                        <w:r w:rsidRPr="00506C67">
                          <w:rPr>
                            <w:rFonts w:asciiTheme="minorHAnsi" w:hAnsi="Calibri" w:cstheme="minorBidi"/>
                            <w:color w:val="000000" w:themeColor="text1"/>
                            <w:kern w:val="24"/>
                            <w:sz w:val="18"/>
                            <w:szCs w:val="18"/>
                          </w:rPr>
                          <w:t xml:space="preserve"> </w:t>
                        </w:r>
                      </w:p>
                    </w:txbxContent>
                  </v:textbox>
                </v:shape>
                <v:shape id="TextBox 6" o:spid="_x0000_s1041" type="#_x0000_t202" style="position:absolute;left:-107;top:23935;width:19998;height:8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" filled="f" strokecolor="black [3213]">
                  <v:textbox>
                    <w:txbxContent>
                      <w:p w14:paraId="57233D15" w14:textId="77777777" w:rsidR="006568A2" w:rsidRPr="00506C67" w:rsidRDefault="006568A2" w:rsidP="006568A2">
                        <w:pPr>
                          <w:spacing w:line="240" w:lineRule="auto"/>
                          <w:jc w:val="center"/>
                          <w:rPr>
                            <w:sz w:val="18"/>
                            <w:szCs w:val="18"/>
                          </w:rPr>
                        </w:pPr>
                        <w:r w:rsidRPr="00506C67">
                          <w:rPr>
                            <w:rFonts w:asciiTheme="minorHAnsi" w:hAnsi="Calibri" w:cstheme="minorBidi"/>
                            <w:color w:val="000000" w:themeColor="text1"/>
                            <w:kern w:val="24"/>
                            <w:sz w:val="18"/>
                            <w:szCs w:val="18"/>
                          </w:rPr>
                          <w:t>A</w:t>
                        </w:r>
                        <w:r>
                          <w:rPr>
                            <w:rFonts w:asciiTheme="minorHAnsi" w:hAnsi="Calibri" w:cstheme="minorBidi"/>
                            <w:color w:val="000000" w:themeColor="text1"/>
                            <w:kern w:val="24"/>
                            <w:sz w:val="18"/>
                            <w:szCs w:val="18"/>
                          </w:rPr>
                          <w:t>ffect</w:t>
                        </w:r>
                        <w:r w:rsidRPr="00506C67">
                          <w:rPr>
                            <w:rFonts w:asciiTheme="minorHAnsi" w:hAnsi="Calibri" w:cstheme="minorBidi"/>
                            <w:color w:val="000000" w:themeColor="text1"/>
                            <w:kern w:val="24"/>
                            <w:sz w:val="18"/>
                            <w:szCs w:val="18"/>
                          </w:rPr>
                          <w:t xml:space="preserve"> </w:t>
                        </w:r>
                      </w:p>
                    </w:txbxContent>
                  </v:textbox>
                </v:shape>
                <v:shape id="TextBox 7" o:spid="_x0000_s1042" type="#_x0000_t202" style="position:absolute;left:-107;top:37812;width:20000;height:13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" filled="f" strokecolor="black [3213]">
                  <v:textbox>
                    <w:txbxContent>
                      <w:p w14:paraId="7DEB374D" w14:textId="77777777" w:rsidR="006568A2" w:rsidRPr="00506C67" w:rsidRDefault="006568A2" w:rsidP="006568A2">
                        <w:pPr>
                          <w:jc w:val="center"/>
                          <w:rPr>
                            <w:sz w:val="18"/>
                            <w:szCs w:val="18"/>
                          </w:rPr>
                        </w:pPr>
                        <w:r w:rsidRPr="00506C67">
                          <w:rPr>
                            <w:rFonts w:asciiTheme="minorHAnsi" w:hAnsi="Calibri" w:cstheme="minorBidi"/>
                            <w:color w:val="000000" w:themeColor="text1"/>
                            <w:kern w:val="24"/>
                            <w:sz w:val="18"/>
                            <w:szCs w:val="18"/>
                          </w:rPr>
                          <w:t xml:space="preserve">Distribution </w:t>
                        </w:r>
                      </w:p>
                    </w:txbxContent>
                  </v:textbox>
                </v:shape>
                <v:shape id="TextBox 11" o:spid="_x0000_s1043" type="#_x0000_t202" style="position:absolute;left:27324;top:10713;width:23230;height:26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" filled="f" strokecolor="black [3213]">
                  <v:textbox>
                    <w:txbxContent>
                      <w:p w14:paraId="43B57BA9" w14:textId="77777777" w:rsidR="006568A2" w:rsidRPr="00506C67" w:rsidRDefault="006568A2" w:rsidP="006568A2">
                        <w:pPr>
                          <w:spacing w:line="240" w:lineRule="auto"/>
                          <w:jc w:val="center"/>
                          <w:rPr>
                            <w:sz w:val="18"/>
                            <w:szCs w:val="18"/>
                          </w:rPr>
                        </w:pPr>
                        <w:r>
                          <w:rPr>
                            <w:rFonts w:asciiTheme="minorHAnsi" w:hAnsi="Calibri" w:cstheme="minorBidi"/>
                            <w:color w:val="000000" w:themeColor="text1"/>
                            <w:kern w:val="24"/>
                            <w:sz w:val="18"/>
                            <w:szCs w:val="18"/>
                          </w:rPr>
                          <w:t>IE</w:t>
                        </w:r>
                        <w:r w:rsidRPr="00506C67">
                          <w:rPr>
                            <w:rFonts w:asciiTheme="minorHAnsi" w:hAnsi="Calibri" w:cstheme="minorBidi"/>
                            <w:color w:val="000000" w:themeColor="text1"/>
                            <w:kern w:val="24"/>
                            <w:sz w:val="18"/>
                            <w:szCs w:val="18"/>
                          </w:rPr>
                          <w:t xml:space="preserve"> </w:t>
                        </w:r>
                      </w:p>
                    </w:txbxContent>
                  </v:textbox>
                </v:shape>
                <v:shape id="Straight Arrow Connector 90" o:spid="_x0000_s1044" type="#_x0000_t32" style="position:absolute;left:20000;top:-160;width:7326;height:1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" strokecolor="#4472c4 [3204]" strokeweight=".5pt">
                  <v:stroke endarrow="block" joinstyle="miter"/>
                </v:shape>
                <v:shape id="Straight Arrow Connector 91" o:spid="_x0000_s1045" type="#_x0000_t32" style="position:absolute;left:20002;top:12515;width:7639;height:34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" strokecolor="#4472c4 [3204]" strokeweight=".5pt">
                  <v:stroke endarrow="block" joinstyle="miter"/>
                </v:shape>
                <v:shape id="Straight Arrow Connector 92" o:spid="_x0000_s1046" type="#_x0000_t32" style="position:absolute;left:20000;top:20368;width:7326;height:59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" strokecolor="#4472c4 [3204]" strokeweight=".5pt">
                  <v:stroke endarrow="block" joinstyle="miter"/>
                </v:shape>
                <v:shape id="Straight Arrow Connector 93" o:spid="_x0000_s1047" type="#_x0000_t32" style="position:absolute;left:20000;top:25879;width:7326;height:153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" strokecolor="#4472c4 [3204]" strokeweight=".5pt">
                  <v:stroke endarrow="block" joinstyle="miter"/>
                </v:shape>
                <w10:wrap type="topAndBottom" anchorx="page"/>
              </v:group>
            </w:pict>
          </mc:Fallback>
        </mc:AlternateContent>
      </w:r>
    </w:p>
    <w:p w14:paraId="2760F385" w14:textId="77777777" w:rsidR="006568A2" w:rsidRDefault="006568A2" w:rsidP="006568A2"/>
    <w:p w14:paraId="4D6B06B0" w14:textId="77777777" w:rsidR="006568A2" w:rsidRPr="00EF4AE2" w:rsidRDefault="006568A2" w:rsidP="006568A2">
      <w:pPr>
        <w:pStyle w:val="Caption"/>
        <w:keepNext/>
        <w:rPr>
          <w:sz w:val="24"/>
          <w:szCs w:val="24"/>
        </w:rPr>
      </w:pPr>
    </w:p>
    <w:p w14:paraId="1DEC71D2" w14:textId="77777777" w:rsidR="006568A2" w:rsidRDefault="006568A2" w:rsidP="006568A2">
      <w:pPr>
        <w:pStyle w:val="Caption"/>
        <w:keepNext/>
      </w:pPr>
      <w:r>
        <w:t xml:space="preserve">Table </w:t>
      </w:r>
      <w:r>
        <w:fldChar w:fldCharType="begin"/>
      </w:r>
      <w:r>
        <w:instrText xml:space="preserve"> SEQ Table \* ARABIC </w:instrText>
      </w:r>
      <w:r>
        <w:fldChar w:fldCharType="separate"/>
      </w:r>
      <w:r>
        <w:rPr>
          <w:noProof/>
        </w:rPr>
        <w:t>10</w:t>
      </w:r>
      <w:r>
        <w:rPr>
          <w:noProof/>
        </w:rPr>
        <w:fldChar w:fldCharType="end"/>
      </w:r>
      <w:r>
        <w:t xml:space="preserve">. </w:t>
      </w:r>
      <w:r w:rsidRPr="00AA25EE">
        <w:t>Heuristics of Wording and Phrasing</w:t>
      </w:r>
    </w:p>
    <w:tbl>
      <w:tblPr>
        <w:tblStyle w:val="PlainTable3"/>
        <w:tblW w:w="13205" w:type="dxa"/>
        <w:tblLayout w:type="fixed"/>
        <w:tblLook w:val="04A0" w:firstRow="1" w:lastRow="0" w:firstColumn="1" w:lastColumn="0" w:noHBand="0" w:noVBand="1"/>
      </w:tblPr>
      <w:tblGrid>
        <w:gridCol w:w="3240"/>
        <w:gridCol w:w="2320"/>
        <w:gridCol w:w="2270"/>
        <w:gridCol w:w="5375"/>
      </w:tblGrid>
      <w:tr w:rsidR="006568A2" w:rsidRPr="00E37481" w14:paraId="233731B3" w14:textId="77777777" w:rsidTr="00612BC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40" w:type="dxa"/>
          </w:tcPr>
          <w:p w14:paraId="12D73DA3" w14:textId="77777777" w:rsidR="006568A2" w:rsidRPr="00EF3B22" w:rsidRDefault="006568A2" w:rsidP="00612BC3">
            <w:pPr>
              <w:ind w:left="-19" w:firstLine="19"/>
            </w:pPr>
            <w:r>
              <w:t>ATTRiBUTE</w:t>
            </w:r>
          </w:p>
        </w:tc>
        <w:tc>
          <w:tcPr>
            <w:tcW w:w="2320" w:type="dxa"/>
          </w:tcPr>
          <w:p w14:paraId="66646077" w14:textId="77777777" w:rsidR="006568A2" w:rsidRPr="00EF3B22" w:rsidRDefault="006568A2" w:rsidP="00612BC3">
            <w:pPr>
              <w:ind w:left="1282" w:hanging="1282"/>
              <w:cnfStyle w:val="100000000000" w:firstRow="1" w:lastRow="0" w:firstColumn="0" w:lastColumn="0" w:oddVBand="0" w:evenVBand="0" w:oddHBand="0" w:evenHBand="0" w:firstRowFirstColumn="0" w:firstRowLastColumn="0" w:lastRowFirstColumn="0" w:lastRowLastColumn="0"/>
            </w:pPr>
            <w:r w:rsidRPr="00EF3B22">
              <w:t>Definition</w:t>
            </w:r>
          </w:p>
        </w:tc>
        <w:tc>
          <w:tcPr>
            <w:tcW w:w="2270" w:type="dxa"/>
          </w:tcPr>
          <w:p w14:paraId="33D5B5A9" w14:textId="77777777" w:rsidR="006568A2" w:rsidRPr="00EF3B22" w:rsidRDefault="006568A2" w:rsidP="00612BC3">
            <w:pPr>
              <w:cnfStyle w:val="100000000000" w:firstRow="1" w:lastRow="0" w:firstColumn="0" w:lastColumn="0" w:oddVBand="0" w:evenVBand="0" w:oddHBand="0" w:evenHBand="0" w:firstRowFirstColumn="0" w:firstRowLastColumn="0" w:lastRowFirstColumn="0" w:lastRowLastColumn="0"/>
            </w:pPr>
            <w:r w:rsidRPr="00EF3B22">
              <w:t xml:space="preserve">Factor </w:t>
            </w:r>
          </w:p>
        </w:tc>
        <w:tc>
          <w:tcPr>
            <w:tcW w:w="5375" w:type="dxa"/>
          </w:tcPr>
          <w:p w14:paraId="28A6D49C" w14:textId="77777777" w:rsidR="006568A2" w:rsidRPr="00EF3B22" w:rsidRDefault="006568A2" w:rsidP="00612BC3">
            <w:pPr>
              <w:cnfStyle w:val="100000000000" w:firstRow="1" w:lastRow="0" w:firstColumn="0" w:lastColumn="0" w:oddVBand="0" w:evenVBand="0" w:oddHBand="0" w:evenHBand="0" w:firstRowFirstColumn="0" w:firstRowLastColumn="0" w:lastRowFirstColumn="0" w:lastRowLastColumn="0"/>
            </w:pPr>
            <w:r>
              <w:t>Measurement</w:t>
            </w:r>
          </w:p>
        </w:tc>
      </w:tr>
      <w:tr w:rsidR="006568A2" w:rsidRPr="00E37481" w14:paraId="6D245747" w14:textId="77777777" w:rsidTr="00612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Pr>
          <w:p w14:paraId="177A6F61" w14:textId="77777777" w:rsidR="006568A2" w:rsidRPr="00EF3B22" w:rsidRDefault="006568A2" w:rsidP="00612BC3">
            <w:r w:rsidRPr="00EF3B22">
              <w:lastRenderedPageBreak/>
              <w:t>representativeness</w:t>
            </w:r>
          </w:p>
        </w:tc>
        <w:tc>
          <w:tcPr>
            <w:tcW w:w="2320" w:type="dxa"/>
          </w:tcPr>
          <w:p w14:paraId="4F0F9D6D"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r>
              <w:t>Number of a</w:t>
            </w:r>
            <w:r w:rsidRPr="00EF3B22">
              <w:t>ssociation</w:t>
            </w:r>
            <w:r>
              <w:t xml:space="preserve">s and meanings formed with a word </w:t>
            </w:r>
          </w:p>
        </w:tc>
        <w:tc>
          <w:tcPr>
            <w:tcW w:w="2270" w:type="dxa"/>
          </w:tcPr>
          <w:p w14:paraId="2517397D"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r w:rsidRPr="00EF3B22">
              <w:t xml:space="preserve">Familiarity </w:t>
            </w:r>
          </w:p>
        </w:tc>
        <w:tc>
          <w:tcPr>
            <w:tcW w:w="5375" w:type="dxa"/>
          </w:tcPr>
          <w:p w14:paraId="0705308D"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r w:rsidRPr="00EF3B22">
              <w:t xml:space="preserve">Semantic relation </w:t>
            </w:r>
          </w:p>
        </w:tc>
      </w:tr>
      <w:tr w:rsidR="006568A2" w:rsidRPr="00E37481" w14:paraId="58B673EC" w14:textId="77777777" w:rsidTr="00612BC3">
        <w:trPr>
          <w:trHeight w:val="552"/>
        </w:trPr>
        <w:tc>
          <w:tcPr>
            <w:cnfStyle w:val="001000000000" w:firstRow="0" w:lastRow="0" w:firstColumn="1" w:lastColumn="0" w:oddVBand="0" w:evenVBand="0" w:oddHBand="0" w:evenHBand="0" w:firstRowFirstColumn="0" w:firstRowLastColumn="0" w:lastRowFirstColumn="0" w:lastRowLastColumn="0"/>
            <w:tcW w:w="3240" w:type="dxa"/>
          </w:tcPr>
          <w:p w14:paraId="263538A1" w14:textId="77777777" w:rsidR="006568A2" w:rsidRPr="00EF3B22" w:rsidRDefault="006568A2" w:rsidP="00612BC3">
            <w:r>
              <w:t>Ease-of-use</w:t>
            </w:r>
          </w:p>
        </w:tc>
        <w:tc>
          <w:tcPr>
            <w:tcW w:w="2320" w:type="dxa"/>
          </w:tcPr>
          <w:p w14:paraId="62CA3973" w14:textId="77777777" w:rsidR="006568A2" w:rsidRDefault="006568A2" w:rsidP="00612BC3">
            <w:pPr>
              <w:cnfStyle w:val="000000000000" w:firstRow="0" w:lastRow="0" w:firstColumn="0" w:lastColumn="0" w:oddVBand="0" w:evenVBand="0" w:oddHBand="0" w:evenHBand="0" w:firstRowFirstColumn="0" w:firstRowLastColumn="0" w:lastRowFirstColumn="0" w:lastRowLastColumn="0"/>
            </w:pPr>
            <w:r>
              <w:t>Level of complexity of and a</w:t>
            </w:r>
            <w:r w:rsidRPr="00EF3B22">
              <w:t>mount</w:t>
            </w:r>
            <w:r>
              <w:t xml:space="preserve"> of cognitive load required by a word</w:t>
            </w:r>
          </w:p>
        </w:tc>
        <w:tc>
          <w:tcPr>
            <w:tcW w:w="2270" w:type="dxa"/>
          </w:tcPr>
          <w:p w14:paraId="030ADD21"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r w:rsidRPr="00EF3B22">
              <w:t>Fluency (ability)</w:t>
            </w:r>
          </w:p>
        </w:tc>
        <w:tc>
          <w:tcPr>
            <w:tcW w:w="5375" w:type="dxa"/>
          </w:tcPr>
          <w:p w14:paraId="52D1E120"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r w:rsidRPr="00EF3B22">
              <w:t>Simplicity</w:t>
            </w:r>
          </w:p>
        </w:tc>
      </w:tr>
      <w:tr w:rsidR="006568A2" w:rsidRPr="00E37481" w14:paraId="6A5BACA7" w14:textId="77777777" w:rsidTr="00612BC3">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240" w:type="dxa"/>
            <w:vMerge w:val="restart"/>
          </w:tcPr>
          <w:p w14:paraId="6A8A19C5" w14:textId="77777777" w:rsidR="006568A2" w:rsidRPr="00EF3B22" w:rsidRDefault="006568A2" w:rsidP="00612BC3">
            <w:r>
              <w:t>Affect</w:t>
            </w:r>
          </w:p>
        </w:tc>
        <w:tc>
          <w:tcPr>
            <w:tcW w:w="2320" w:type="dxa"/>
            <w:vMerge w:val="restart"/>
          </w:tcPr>
          <w:p w14:paraId="4F0B9021"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r>
              <w:t>Level of a</w:t>
            </w:r>
            <w:r w:rsidRPr="00EF3B22">
              <w:t>ffect</w:t>
            </w:r>
            <w:r>
              <w:t xml:space="preserve"> stimulated by a word</w:t>
            </w:r>
          </w:p>
        </w:tc>
        <w:tc>
          <w:tcPr>
            <w:tcW w:w="2270" w:type="dxa"/>
            <w:vMerge w:val="restart"/>
          </w:tcPr>
          <w:p w14:paraId="09A51B9B"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r w:rsidRPr="00EF3B22">
              <w:t>Feeling (attitude)</w:t>
            </w:r>
          </w:p>
        </w:tc>
        <w:tc>
          <w:tcPr>
            <w:tcW w:w="5375" w:type="dxa"/>
            <w:vMerge w:val="restart"/>
          </w:tcPr>
          <w:p w14:paraId="1E20C614"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r w:rsidRPr="00EF3B22">
              <w:t>Sentiment</w:t>
            </w:r>
            <w:r>
              <w:t xml:space="preserve"> analysis</w:t>
            </w:r>
            <w:r w:rsidRPr="00EF3B22">
              <w:t xml:space="preserve"> </w:t>
            </w:r>
          </w:p>
        </w:tc>
      </w:tr>
      <w:tr w:rsidR="006568A2" w:rsidRPr="00E37481" w14:paraId="14E2DB2E" w14:textId="77777777" w:rsidTr="00612BC3">
        <w:trPr>
          <w:trHeight w:val="552"/>
        </w:trPr>
        <w:tc>
          <w:tcPr>
            <w:cnfStyle w:val="001000000000" w:firstRow="0" w:lastRow="0" w:firstColumn="1" w:lastColumn="0" w:oddVBand="0" w:evenVBand="0" w:oddHBand="0" w:evenHBand="0" w:firstRowFirstColumn="0" w:firstRowLastColumn="0" w:lastRowFirstColumn="0" w:lastRowLastColumn="0"/>
            <w:tcW w:w="3240" w:type="dxa"/>
            <w:vMerge/>
          </w:tcPr>
          <w:p w14:paraId="59FB7622" w14:textId="77777777" w:rsidR="006568A2" w:rsidRPr="00EF3B22" w:rsidRDefault="006568A2" w:rsidP="00612BC3"/>
        </w:tc>
        <w:tc>
          <w:tcPr>
            <w:tcW w:w="2320" w:type="dxa"/>
            <w:vMerge/>
          </w:tcPr>
          <w:p w14:paraId="1EEFCCAC"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p>
        </w:tc>
        <w:tc>
          <w:tcPr>
            <w:tcW w:w="2270" w:type="dxa"/>
            <w:vMerge/>
          </w:tcPr>
          <w:p w14:paraId="708B9F8C"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p>
        </w:tc>
        <w:tc>
          <w:tcPr>
            <w:tcW w:w="5375" w:type="dxa"/>
            <w:vMerge/>
          </w:tcPr>
          <w:p w14:paraId="3774BF7C"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p>
        </w:tc>
      </w:tr>
      <w:tr w:rsidR="006568A2" w:rsidRPr="00E37481" w14:paraId="224D608F" w14:textId="77777777" w:rsidTr="00612BC3">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3240" w:type="dxa"/>
            <w:vMerge/>
          </w:tcPr>
          <w:p w14:paraId="5DFF3319" w14:textId="77777777" w:rsidR="006568A2" w:rsidRPr="00EF3B22" w:rsidRDefault="006568A2" w:rsidP="00612BC3"/>
        </w:tc>
        <w:tc>
          <w:tcPr>
            <w:tcW w:w="2320" w:type="dxa"/>
            <w:vMerge/>
          </w:tcPr>
          <w:p w14:paraId="2258398C"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p>
        </w:tc>
        <w:tc>
          <w:tcPr>
            <w:tcW w:w="2270" w:type="dxa"/>
            <w:vMerge/>
          </w:tcPr>
          <w:p w14:paraId="2DA4862E"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p>
        </w:tc>
        <w:tc>
          <w:tcPr>
            <w:tcW w:w="5375" w:type="dxa"/>
            <w:vMerge/>
          </w:tcPr>
          <w:p w14:paraId="1BBC4FC8" w14:textId="77777777" w:rsidR="006568A2" w:rsidRPr="00EF3B22" w:rsidRDefault="006568A2" w:rsidP="00612BC3">
            <w:pPr>
              <w:cnfStyle w:val="000000100000" w:firstRow="0" w:lastRow="0" w:firstColumn="0" w:lastColumn="0" w:oddVBand="0" w:evenVBand="0" w:oddHBand="1" w:evenHBand="0" w:firstRowFirstColumn="0" w:firstRowLastColumn="0" w:lastRowFirstColumn="0" w:lastRowLastColumn="0"/>
            </w:pPr>
          </w:p>
        </w:tc>
      </w:tr>
      <w:tr w:rsidR="006568A2" w:rsidRPr="00E37481" w14:paraId="09E13581" w14:textId="77777777" w:rsidTr="00612BC3">
        <w:tc>
          <w:tcPr>
            <w:cnfStyle w:val="001000000000" w:firstRow="0" w:lastRow="0" w:firstColumn="1" w:lastColumn="0" w:oddVBand="0" w:evenVBand="0" w:oddHBand="0" w:evenHBand="0" w:firstRowFirstColumn="0" w:firstRowLastColumn="0" w:lastRowFirstColumn="0" w:lastRowLastColumn="0"/>
            <w:tcW w:w="3240" w:type="dxa"/>
          </w:tcPr>
          <w:p w14:paraId="0D7E0A92" w14:textId="77777777" w:rsidR="006568A2" w:rsidRPr="00EF3B22" w:rsidRDefault="006568A2" w:rsidP="00612BC3">
            <w:r w:rsidRPr="00EF3B22">
              <w:t xml:space="preserve">Distribution </w:t>
            </w:r>
          </w:p>
        </w:tc>
        <w:tc>
          <w:tcPr>
            <w:tcW w:w="2320" w:type="dxa"/>
          </w:tcPr>
          <w:p w14:paraId="3768347E"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r>
              <w:t>A</w:t>
            </w:r>
            <w:r w:rsidRPr="00EF3B22">
              <w:t xml:space="preserve">vailability </w:t>
            </w:r>
            <w:r>
              <w:t xml:space="preserve">and recognizability of a word </w:t>
            </w:r>
          </w:p>
        </w:tc>
        <w:tc>
          <w:tcPr>
            <w:tcW w:w="2270" w:type="dxa"/>
          </w:tcPr>
          <w:p w14:paraId="33B29B1E"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r w:rsidRPr="00EF3B22">
              <w:t xml:space="preserve">Frequency (availability) </w:t>
            </w:r>
          </w:p>
        </w:tc>
        <w:tc>
          <w:tcPr>
            <w:tcW w:w="5375" w:type="dxa"/>
          </w:tcPr>
          <w:p w14:paraId="65F5A377"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r w:rsidRPr="00EF3B22">
              <w:t>Saliency/</w:t>
            </w:r>
            <w:r>
              <w:t>s</w:t>
            </w:r>
            <w:r w:rsidRPr="00EF3B22">
              <w:t>ignificance</w:t>
            </w:r>
          </w:p>
          <w:p w14:paraId="1B8CF6B5" w14:textId="77777777" w:rsidR="006568A2" w:rsidRPr="00EF3B22" w:rsidRDefault="006568A2" w:rsidP="00612BC3">
            <w:pPr>
              <w:cnfStyle w:val="000000000000" w:firstRow="0" w:lastRow="0" w:firstColumn="0" w:lastColumn="0" w:oddVBand="0" w:evenVBand="0" w:oddHBand="0" w:evenHBand="0" w:firstRowFirstColumn="0" w:firstRowLastColumn="0" w:lastRowFirstColumn="0" w:lastRowLastColumn="0"/>
            </w:pPr>
          </w:p>
        </w:tc>
      </w:tr>
    </w:tbl>
    <w:p w14:paraId="1FCE4EBC" w14:textId="77777777" w:rsidR="006568A2" w:rsidRDefault="006568A2" w:rsidP="006568A2"/>
    <w:p w14:paraId="48AF56F7" w14:textId="77777777" w:rsidR="006568A2" w:rsidRDefault="006568A2" w:rsidP="006568A2">
      <w:r>
        <w:t xml:space="preserve">Combination of the four attributes, the </w:t>
      </w:r>
      <w:r w:rsidRPr="00EF4AE2">
        <w:rPr>
          <w:b/>
          <w:bCs/>
          <w:i/>
          <w:iCs/>
        </w:rPr>
        <w:t>R</w:t>
      </w:r>
      <w:r w:rsidRPr="00EF4AE2">
        <w:rPr>
          <w:i/>
          <w:iCs/>
        </w:rPr>
        <w:t xml:space="preserve">epresentativeness, </w:t>
      </w:r>
      <w:r w:rsidRPr="00EF4AE2">
        <w:rPr>
          <w:b/>
          <w:bCs/>
          <w:i/>
          <w:iCs/>
        </w:rPr>
        <w:t>E</w:t>
      </w:r>
      <w:r w:rsidRPr="00EF4AE2">
        <w:rPr>
          <w:i/>
          <w:iCs/>
        </w:rPr>
        <w:t xml:space="preserve">ase-of-use, </w:t>
      </w:r>
      <w:r w:rsidRPr="00EF4AE2">
        <w:rPr>
          <w:b/>
          <w:bCs/>
          <w:i/>
          <w:iCs/>
        </w:rPr>
        <w:t>A</w:t>
      </w:r>
      <w:r w:rsidRPr="00EF4AE2">
        <w:rPr>
          <w:i/>
          <w:iCs/>
        </w:rPr>
        <w:t xml:space="preserve">ffect, and </w:t>
      </w:r>
      <w:r w:rsidRPr="00EF4AE2">
        <w:rPr>
          <w:b/>
          <w:bCs/>
          <w:i/>
          <w:iCs/>
        </w:rPr>
        <w:t>D</w:t>
      </w:r>
      <w:r w:rsidRPr="00EF4AE2">
        <w:rPr>
          <w:i/>
          <w:iCs/>
        </w:rPr>
        <w:t>istribution</w:t>
      </w:r>
      <w:r>
        <w:rPr>
          <w:i/>
          <w:iCs/>
        </w:rPr>
        <w:t xml:space="preserve"> </w:t>
      </w:r>
      <w:r w:rsidRPr="00EF4AE2">
        <w:t>attributes,</w:t>
      </w:r>
      <w:r>
        <w:rPr>
          <w:i/>
          <w:iCs/>
        </w:rPr>
        <w:t xml:space="preserve"> </w:t>
      </w:r>
      <w:r w:rsidRPr="00EF4AE2">
        <w:t>yield</w:t>
      </w:r>
      <w:r>
        <w:t>ed</w:t>
      </w:r>
      <w:r w:rsidRPr="00EF4AE2">
        <w:t xml:space="preserve"> the</w:t>
      </w:r>
      <w:r>
        <w:rPr>
          <w:i/>
          <w:iCs/>
        </w:rPr>
        <w:t xml:space="preserve"> </w:t>
      </w:r>
      <w:r w:rsidRPr="00EF4AE2">
        <w:rPr>
          <w:b/>
          <w:bCs/>
          <w:i/>
          <w:iCs/>
        </w:rPr>
        <w:t>READ</w:t>
      </w:r>
      <w:r w:rsidRPr="00EF4AE2">
        <w:rPr>
          <w:i/>
          <w:iCs/>
        </w:rPr>
        <w:t xml:space="preserve"> Model</w:t>
      </w:r>
      <w:r w:rsidRPr="00452E84">
        <w:t>,</w:t>
      </w:r>
      <w:r>
        <w:t xml:space="preserve"> a means of systematic determination of the probability that a word will be engaging. In accordance with the model, the following hypotheses were developed:</w:t>
      </w:r>
    </w:p>
    <w:p w14:paraId="09A82550" w14:textId="77777777" w:rsidR="006568A2" w:rsidRPr="00741F3D" w:rsidRDefault="006568A2" w:rsidP="006568A2">
      <w:pPr>
        <w:pStyle w:val="Heading4"/>
        <w:rPr>
          <w:highlight w:val="yellow"/>
        </w:rPr>
      </w:pPr>
      <w:r w:rsidRPr="00741F3D">
        <w:t>H</w:t>
      </w:r>
      <w:r w:rsidRPr="00741F3D">
        <w:rPr>
          <w:vertAlign w:val="subscript"/>
        </w:rPr>
        <w:t>1</w:t>
      </w:r>
      <w:r w:rsidRPr="00741F3D">
        <w:t xml:space="preserve">: Words’ representativeness, </w:t>
      </w:r>
      <w:r>
        <w:t>ease-of-use</w:t>
      </w:r>
      <w:r w:rsidRPr="00741F3D">
        <w:t>, a</w:t>
      </w:r>
      <w:r>
        <w:t>ffect,</w:t>
      </w:r>
      <w:r w:rsidRPr="00741F3D">
        <w:t xml:space="preserve"> and distribution scores will predict</w:t>
      </w:r>
      <w:r>
        <w:t xml:space="preserve"> </w:t>
      </w:r>
      <w:proofErr w:type="gramStart"/>
      <w:r>
        <w:t>their</w:t>
      </w:r>
      <w:proofErr w:type="gramEnd"/>
    </w:p>
    <w:p w14:paraId="12AC30E7" w14:textId="77777777" w:rsidR="006568A2" w:rsidRPr="00EF4AE2" w:rsidRDefault="006568A2" w:rsidP="006568A2">
      <w:pPr>
        <w:rPr>
          <w:b/>
          <w:bCs/>
          <w:highlight w:val="yellow"/>
        </w:rPr>
      </w:pPr>
      <w:r w:rsidRPr="00741F3D">
        <w:rPr>
          <w:b/>
          <w:bCs/>
        </w:rPr>
        <w:t>level of engagement</w:t>
      </w:r>
    </w:p>
    <w:p w14:paraId="72DCC24A" w14:textId="77777777" w:rsidR="006568A2" w:rsidRPr="0005614D" w:rsidRDefault="006568A2" w:rsidP="006568A2">
      <w:pPr>
        <w:pStyle w:val="Heading4"/>
      </w:pPr>
      <w:r w:rsidRPr="002126F7">
        <w:lastRenderedPageBreak/>
        <w:t>H</w:t>
      </w:r>
      <w:r w:rsidRPr="002126F7">
        <w:rPr>
          <w:vertAlign w:val="subscript"/>
        </w:rPr>
        <w:t>2</w:t>
      </w:r>
      <w:r w:rsidRPr="002126F7">
        <w:t xml:space="preserve">: </w:t>
      </w:r>
      <w:r w:rsidRPr="00EF4AE2">
        <w:t xml:space="preserve">When there is more than one possible word to describe the same information, </w:t>
      </w:r>
      <w:r>
        <w:t>a word’s representativeness, ease-of-use</w:t>
      </w:r>
      <w:r w:rsidRPr="00741F3D">
        <w:t>, a</w:t>
      </w:r>
      <w:r>
        <w:t xml:space="preserve">ffect. and distribution scores will predict whether a synonym is more </w:t>
      </w:r>
      <w:proofErr w:type="gramStart"/>
      <w:r>
        <w:t>engaging</w:t>
      </w:r>
      <w:proofErr w:type="gramEnd"/>
      <w:r>
        <w:t xml:space="preserve"> </w:t>
      </w:r>
    </w:p>
    <w:p w14:paraId="4C555DD9" w14:textId="77777777" w:rsidR="006568A2" w:rsidRDefault="006568A2" w:rsidP="006568A2">
      <w:pPr>
        <w:pStyle w:val="Heading2"/>
      </w:pPr>
      <w:bookmarkStart w:id="82" w:name="_Toc114161265"/>
      <w:r>
        <w:t>Conceptual Framework</w:t>
      </w:r>
      <w:bookmarkEnd w:id="82"/>
    </w:p>
    <w:p w14:paraId="01FE3DB4" w14:textId="77777777" w:rsidR="006568A2" w:rsidRDefault="006568A2" w:rsidP="006568A2">
      <w:r>
        <w:t xml:space="preserve">The findings from the earlier phases of this study were applied to </w:t>
      </w:r>
      <w:r w:rsidRPr="00092DDA">
        <w:t>construct</w:t>
      </w:r>
      <w:r>
        <w:t xml:space="preserve"> a user-centered, information-based, and data-driven predictive approach</w:t>
      </w:r>
      <w:r w:rsidRPr="00092DDA">
        <w:t xml:space="preserve"> </w:t>
      </w:r>
      <w:r>
        <w:t xml:space="preserve">and the READ Model </w:t>
      </w:r>
      <w:r w:rsidRPr="00092DDA">
        <w:t>to systematically assess and manipulate</w:t>
      </w:r>
      <w:r>
        <w:t xml:space="preserve"> IE as shown in Figures 1 and 2, respectively.</w:t>
      </w:r>
    </w:p>
    <w:p w14:paraId="1191DD23" w14:textId="77777777" w:rsidR="006568A2" w:rsidRDefault="006568A2" w:rsidP="006568A2">
      <w:pPr>
        <w:keepNext/>
      </w:pPr>
      <w:r>
        <w:lastRenderedPageBreak/>
        <w:t xml:space="preserve"> </w:t>
      </w:r>
      <w:r>
        <w:rPr>
          <w:noProof/>
        </w:rPr>
        <w:drawing>
          <wp:inline distT="0" distB="0" distL="0" distR="0" wp14:anchorId="786E6B94" wp14:editId="0306EB19">
            <wp:extent cx="5695950" cy="6964759"/>
            <wp:effectExtent l="0" t="0" r="0" b="7620"/>
            <wp:docPr id="84" name="Picture 84" descr="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t tex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8924" cy="6968395"/>
                    </a:xfrm>
                    <a:prstGeom prst="rect">
                      <a:avLst/>
                    </a:prstGeom>
                    <a:noFill/>
                    <a:ln>
                      <a:noFill/>
                    </a:ln>
                  </pic:spPr>
                </pic:pic>
              </a:graphicData>
            </a:graphic>
          </wp:inline>
        </w:drawing>
      </w:r>
    </w:p>
    <w:p w14:paraId="23DD4AC8" w14:textId="77777777" w:rsidR="006568A2" w:rsidRDefault="006568A2" w:rsidP="006568A2">
      <w:pPr>
        <w:pStyle w:val="Caption"/>
        <w:jc w:val="left"/>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AF57FB">
        <w:t xml:space="preserve">Predictive approach to assessing and manipulating </w:t>
      </w:r>
      <w:proofErr w:type="gramStart"/>
      <w:r w:rsidRPr="00AF57FB">
        <w:t>IE</w:t>
      </w:r>
      <w:proofErr w:type="gramEnd"/>
    </w:p>
    <w:p w14:paraId="0E72B4E8" w14:textId="77777777" w:rsidR="006568A2" w:rsidRDefault="006568A2" w:rsidP="006568A2">
      <w:pPr>
        <w:keepNext/>
      </w:pPr>
      <w:r>
        <w:rPr>
          <w:b/>
          <w:bCs/>
          <w:noProof/>
        </w:rPr>
        <w:lastRenderedPageBreak/>
        <w:drawing>
          <wp:inline distT="0" distB="0" distL="0" distR="0" wp14:anchorId="17F69C3E" wp14:editId="3B75D3E2">
            <wp:extent cx="5639435" cy="2477135"/>
            <wp:effectExtent l="0" t="0" r="0" b="0"/>
            <wp:docPr id="32" name="Picture 32" descr="A black background with a blue arrow pointing to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black background with a blue arrow pointing to a black background&#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39435" cy="2477135"/>
                    </a:xfrm>
                    <a:prstGeom prst="rect">
                      <a:avLst/>
                    </a:prstGeom>
                    <a:noFill/>
                  </pic:spPr>
                </pic:pic>
              </a:graphicData>
            </a:graphic>
          </wp:inline>
        </w:drawing>
      </w:r>
    </w:p>
    <w:p w14:paraId="6192D22A" w14:textId="77777777" w:rsidR="006568A2" w:rsidRDefault="006568A2" w:rsidP="006568A2">
      <w:pPr>
        <w:pStyle w:val="Caption"/>
        <w:jc w:val="left"/>
        <w:rPr>
          <w:b w:val="0"/>
          <w:bCs w:val="0"/>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F17051">
        <w:t>The READ Model</w:t>
      </w:r>
    </w:p>
    <w:p w14:paraId="589583B3" w14:textId="77777777" w:rsidR="006568A2" w:rsidRDefault="006568A2" w:rsidP="006568A2">
      <w:r>
        <w:t xml:space="preserve">Using TDM, </w:t>
      </w:r>
      <w:r w:rsidRPr="00092DDA">
        <w:t>computational linguistic</w:t>
      </w:r>
      <w:r>
        <w:t xml:space="preserve">s, and NLP, the process and model were used to examine whether engaging words or terms could be systematically assessed using four predictors. The data collected was used to test the </w:t>
      </w:r>
      <w:r w:rsidRPr="00092DDA">
        <w:t>hypothes</w:t>
      </w:r>
      <w:r>
        <w:t>is</w:t>
      </w:r>
      <w:r w:rsidRPr="00092DDA">
        <w:t xml:space="preserve"> that word</w:t>
      </w:r>
      <w:r>
        <w:t>s and phrases</w:t>
      </w:r>
      <w:r w:rsidRPr="00092DDA">
        <w:t xml:space="preserve"> can </w:t>
      </w:r>
      <w:r>
        <w:t xml:space="preserve">influence the level of </w:t>
      </w:r>
      <w:r w:rsidRPr="00092DDA">
        <w:t>participation, perception</w:t>
      </w:r>
      <w:r>
        <w:t xml:space="preserve">, </w:t>
      </w:r>
      <w:r w:rsidRPr="00092DDA">
        <w:t xml:space="preserve">and </w:t>
      </w:r>
      <w:r>
        <w:t xml:space="preserve">perseverance, the primary attributes of IE, </w:t>
      </w:r>
      <w:r w:rsidRPr="00092DDA">
        <w:t xml:space="preserve">when strategically placed </w:t>
      </w:r>
      <w:proofErr w:type="gramStart"/>
      <w:r w:rsidRPr="00092DDA">
        <w:t>in a given</w:t>
      </w:r>
      <w:proofErr w:type="gramEnd"/>
      <w:r w:rsidRPr="00092DDA">
        <w:t xml:space="preserve"> context</w:t>
      </w:r>
      <w:r>
        <w:t xml:space="preserve">. Confirmation </w:t>
      </w:r>
      <w:proofErr w:type="gramStart"/>
      <w:r>
        <w:t>of  the</w:t>
      </w:r>
      <w:proofErr w:type="gramEnd"/>
      <w:r>
        <w:t xml:space="preserve"> hypothesis would provide support that IE can be systematically manipulated by substituting a word with a more engaging synonym without changing the overall meaning. It would, for example, help determine whether changing the word “maven” in the title “Is t</w:t>
      </w:r>
      <w:r w:rsidRPr="00092DDA">
        <w:t>he Pirate Party</w:t>
      </w:r>
      <w:r>
        <w:t xml:space="preserve"> t</w:t>
      </w:r>
      <w:r w:rsidRPr="00092DDA">
        <w:t xml:space="preserve">he new </w:t>
      </w:r>
      <w:r w:rsidRPr="003A0642">
        <w:rPr>
          <w:i/>
          <w:iCs/>
        </w:rPr>
        <w:t>maven</w:t>
      </w:r>
      <w:r>
        <w:rPr>
          <w:b/>
          <w:bCs/>
        </w:rPr>
        <w:t xml:space="preserve"> </w:t>
      </w:r>
      <w:r w:rsidRPr="00092DDA">
        <w:t>of media accountability or a blended, self-serving movement?”</w:t>
      </w:r>
      <w:r w:rsidRPr="00092DDA">
        <w:rPr>
          <w:rStyle w:val="FootnoteReference"/>
        </w:rPr>
        <w:footnoteReference w:id="1"/>
      </w:r>
      <w:r>
        <w:t xml:space="preserve"> to the word “star” so that the title becomes </w:t>
      </w:r>
      <w:r w:rsidRPr="00092DDA">
        <w:t>“</w:t>
      </w:r>
      <w:r>
        <w:t>Is t</w:t>
      </w:r>
      <w:r w:rsidRPr="00092DDA">
        <w:t>he Pirate Party</w:t>
      </w:r>
      <w:r>
        <w:t xml:space="preserve"> t</w:t>
      </w:r>
      <w:r w:rsidRPr="00092DDA">
        <w:t xml:space="preserve">he new </w:t>
      </w:r>
      <w:r w:rsidRPr="003A0642">
        <w:rPr>
          <w:i/>
          <w:iCs/>
        </w:rPr>
        <w:t xml:space="preserve">star </w:t>
      </w:r>
      <w:r w:rsidRPr="00092DDA">
        <w:t>of media accountability or a blended, self-serving movement?”</w:t>
      </w:r>
      <w:r>
        <w:t xml:space="preserve"> would increase IE. Hypothesis 1 formally states this possibility.</w:t>
      </w:r>
    </w:p>
    <w:p w14:paraId="7AEA6030" w14:textId="77777777" w:rsidR="006568A2" w:rsidRDefault="006568A2" w:rsidP="006568A2">
      <w:pPr>
        <w:pStyle w:val="Heading3"/>
        <w:numPr>
          <w:ilvl w:val="0"/>
          <w:numId w:val="0"/>
        </w:numPr>
        <w:rPr>
          <w:b w:val="0"/>
          <w:bCs w:val="0"/>
          <w:i/>
          <w:iCs/>
          <w:u w:val="none"/>
        </w:rPr>
      </w:pPr>
      <w:bookmarkStart w:id="83" w:name="_Toc114161266"/>
      <w:bookmarkStart w:id="84" w:name="_Hlk118995152"/>
      <w:r w:rsidRPr="00B34B93">
        <w:rPr>
          <w:b w:val="0"/>
          <w:bCs w:val="0"/>
          <w:i/>
          <w:iCs/>
          <w:u w:val="none"/>
        </w:rPr>
        <w:lastRenderedPageBreak/>
        <w:t>H</w:t>
      </w:r>
      <w:r w:rsidRPr="00B34B93">
        <w:rPr>
          <w:b w:val="0"/>
          <w:bCs w:val="0"/>
          <w:i/>
          <w:iCs/>
          <w:u w:val="none"/>
          <w:vertAlign w:val="subscript"/>
        </w:rPr>
        <w:t>1</w:t>
      </w:r>
      <w:r w:rsidRPr="00B34B93">
        <w:rPr>
          <w:b w:val="0"/>
          <w:bCs w:val="0"/>
          <w:i/>
          <w:iCs/>
          <w:u w:val="none"/>
        </w:rPr>
        <w:t xml:space="preserve">: </w:t>
      </w:r>
      <w:r>
        <w:rPr>
          <w:b w:val="0"/>
          <w:bCs w:val="0"/>
          <w:i/>
          <w:iCs/>
          <w:u w:val="none"/>
        </w:rPr>
        <w:t xml:space="preserve">Use of more engaging words (“sticky words”) will positively influence the level of IE with the entire text as measured by participation, </w:t>
      </w:r>
      <w:r w:rsidRPr="0058110C">
        <w:rPr>
          <w:b w:val="0"/>
          <w:bCs w:val="0"/>
          <w:i/>
          <w:iCs/>
          <w:u w:val="none"/>
        </w:rPr>
        <w:t>perception</w:t>
      </w:r>
      <w:r>
        <w:rPr>
          <w:b w:val="0"/>
          <w:bCs w:val="0"/>
          <w:i/>
          <w:iCs/>
          <w:u w:val="none"/>
        </w:rPr>
        <w:t>, and perseverance.</w:t>
      </w:r>
      <w:bookmarkEnd w:id="83"/>
    </w:p>
    <w:bookmarkEnd w:id="84"/>
    <w:p w14:paraId="0C78FC70" w14:textId="77777777" w:rsidR="006568A2" w:rsidRPr="00074346" w:rsidRDefault="006568A2" w:rsidP="006568A2">
      <w:r w:rsidRPr="00074346">
        <w:t xml:space="preserve">Modified sentences will have higher IE </w:t>
      </w:r>
      <w:proofErr w:type="gramStart"/>
      <w:r w:rsidRPr="00074346">
        <w:t>levels</w:t>
      </w:r>
      <w:proofErr w:type="gramEnd"/>
    </w:p>
    <w:p w14:paraId="22EA99C8" w14:textId="6D7F53E0" w:rsidR="006568A2" w:rsidRDefault="006568A2" w:rsidP="006568A2">
      <w:pPr>
        <w:pStyle w:val="Heading1"/>
      </w:pPr>
      <w:bookmarkStart w:id="85" w:name="_Toc114161231"/>
      <w:bookmarkEnd w:id="78"/>
      <w:r>
        <w:t>Study 1</w:t>
      </w:r>
    </w:p>
    <w:p w14:paraId="41442A51" w14:textId="681FB188" w:rsidR="009E41D1" w:rsidRDefault="00227B8B" w:rsidP="009E41D1">
      <w:pPr>
        <w:pStyle w:val="Heading3"/>
      </w:pPr>
      <w:r>
        <w:t>Study design</w:t>
      </w:r>
      <w:bookmarkEnd w:id="85"/>
    </w:p>
    <w:p w14:paraId="7604EF38" w14:textId="3A5A872D" w:rsidR="0052760D" w:rsidRDefault="005F7837" w:rsidP="0052760D">
      <w:r>
        <w:t>This study examine</w:t>
      </w:r>
      <w:r w:rsidR="008D21FE">
        <w:t>d</w:t>
      </w:r>
      <w:r>
        <w:t xml:space="preserve"> the relations</w:t>
      </w:r>
      <w:r w:rsidR="008D21FE">
        <w:t>hip</w:t>
      </w:r>
      <w:r>
        <w:t xml:space="preserve"> between the </w:t>
      </w:r>
      <w:r w:rsidR="008D21FE">
        <w:t xml:space="preserve">dimensions of IE and </w:t>
      </w:r>
      <w:r>
        <w:t>textual information</w:t>
      </w:r>
      <w:r w:rsidR="0052760D">
        <w:t xml:space="preserve">. It focuses on </w:t>
      </w:r>
      <w:r>
        <w:t xml:space="preserve">how </w:t>
      </w:r>
      <w:r w:rsidR="0052760D">
        <w:t>IE dimensions (participation, perception, and perseverance) are</w:t>
      </w:r>
      <w:r>
        <w:t xml:space="preserve"> impacted by variation in phrasing</w:t>
      </w:r>
      <w:r w:rsidR="008D21FE">
        <w:t xml:space="preserve">, </w:t>
      </w:r>
      <w:r w:rsidR="0052760D">
        <w:t>or how</w:t>
      </w:r>
      <w:r>
        <w:t xml:space="preserve"> wording </w:t>
      </w:r>
      <w:r w:rsidRPr="00226DC9">
        <w:t>(</w:t>
      </w:r>
      <w:r>
        <w:t xml:space="preserve">the </w:t>
      </w:r>
      <w:r w:rsidRPr="00226DC9">
        <w:t>independent variable)</w:t>
      </w:r>
      <w:r>
        <w:t xml:space="preserve"> impacts IE </w:t>
      </w:r>
      <w:r w:rsidRPr="00226DC9">
        <w:t>(</w:t>
      </w:r>
      <w:r>
        <w:t xml:space="preserve">the </w:t>
      </w:r>
      <w:r w:rsidRPr="00226DC9">
        <w:t>dependent variable</w:t>
      </w:r>
      <w:r>
        <w:t xml:space="preserve">). </w:t>
      </w:r>
    </w:p>
    <w:p w14:paraId="1D33B311" w14:textId="0AAD8E7B" w:rsidR="0052760D" w:rsidRDefault="005F7837" w:rsidP="0052760D">
      <w:r>
        <w:t xml:space="preserve">Data </w:t>
      </w:r>
      <w:proofErr w:type="gramStart"/>
      <w:r w:rsidR="008D21FE">
        <w:t>were</w:t>
      </w:r>
      <w:proofErr w:type="gramEnd"/>
      <w:r>
        <w:t xml:space="preserve"> collected using</w:t>
      </w:r>
      <w:r w:rsidR="0052760D">
        <w:t xml:space="preserve"> large scale</w:t>
      </w:r>
      <w:r>
        <w:t xml:space="preserve"> online user surveys administered through the Qualtric.com platform</w:t>
      </w:r>
      <w:r w:rsidR="0052760D">
        <w:t>, and then</w:t>
      </w:r>
      <w:r w:rsidR="0037017A">
        <w:t xml:space="preserve"> analyzed</w:t>
      </w:r>
      <w:r w:rsidR="0052760D">
        <w:t xml:space="preserve"> using the statistical </w:t>
      </w:r>
      <w:r w:rsidR="006347C4">
        <w:t>software</w:t>
      </w:r>
      <w:r w:rsidR="0052760D">
        <w:t xml:space="preserve"> SPSS, Stata</w:t>
      </w:r>
      <w:r w:rsidR="006347C4">
        <w:t>,</w:t>
      </w:r>
      <w:r w:rsidR="0052760D">
        <w:t xml:space="preserve"> and Minitab.</w:t>
      </w:r>
      <w:r w:rsidR="00B43BE4">
        <w:t xml:space="preserve"> </w:t>
      </w:r>
      <w:bookmarkStart w:id="86" w:name="_Hlk98673853"/>
      <w:bookmarkStart w:id="87" w:name="_Hlk98673890"/>
    </w:p>
    <w:p w14:paraId="1D7C997A" w14:textId="4778C561" w:rsidR="00BD3D11" w:rsidRDefault="00BD3D11" w:rsidP="0052760D">
      <w:pPr>
        <w:pStyle w:val="Heading3"/>
      </w:pPr>
      <w:bookmarkStart w:id="88" w:name="_Toc114161232"/>
      <w:r w:rsidRPr="00BD3D11">
        <w:t xml:space="preserve">Compiling </w:t>
      </w:r>
      <w:r w:rsidR="008D21FE">
        <w:t>the</w:t>
      </w:r>
      <w:r w:rsidRPr="00BD3D11">
        <w:t xml:space="preserve"> </w:t>
      </w:r>
      <w:r w:rsidR="007E4A8F">
        <w:t>D</w:t>
      </w:r>
      <w:r w:rsidRPr="00BD3D11">
        <w:t>ataset</w:t>
      </w:r>
      <w:bookmarkEnd w:id="88"/>
    </w:p>
    <w:p w14:paraId="23A713E4" w14:textId="63045A43" w:rsidR="00BD3D11" w:rsidRDefault="009939AB" w:rsidP="00EC2023">
      <w:r>
        <w:t xml:space="preserve">For the survey, </w:t>
      </w:r>
      <w:r w:rsidR="00D66BB5">
        <w:t>100 different words were chosen randomly from</w:t>
      </w:r>
      <w:r w:rsidR="004C5427">
        <w:t xml:space="preserve"> WordNet </w:t>
      </w:r>
      <w:r w:rsidR="00FB34B8">
        <w:fldChar w:fldCharType="begin"/>
      </w:r>
      <w:r w:rsidR="00EC2023">
        <w:instrText xml:space="preserve"> ADDIN ZOTERO_ITEM CSL_CITATION {"citationID":"kDqcmXTp","properties":{"formattedCitation":"[@princetonuniversityWordNet2018]","plainCitation":"[@princetonuniversityWordNet2018]","noteIndex":0},"citationItems":[{"id":"Q7M2B2lz/KDLEoBjw","uris":["http://zotero.org/users/2644296/items/UQWIW4PA"],"itemData":{"id":1443,"type":"webpage","container-title":"WordNet","note":"10432","title":"About WordNet","title-short":"WordNet","URL":"https://wordnet.princeton.edu/","author":[{"literal":"Princeton University"}],"accessed":{"date-parts":[["2018",5,4]]},"issued":{"date-parts":[["2018"]]},"citation-key":"princetonuniversityWordNet2018"}}],"schema":"https://github.com/citation-style-language/schema/raw/master/csl-citation.json"} </w:instrText>
      </w:r>
      <w:r w:rsidR="00FB34B8">
        <w:fldChar w:fldCharType="separate"/>
      </w:r>
      <w:r w:rsidR="00EC2023" w:rsidRPr="00EC2023">
        <w:rPr>
          <w:rFonts w:ascii="Times New Roman" w:hAnsi="Times New Roman" w:cs="Times New Roman"/>
        </w:rPr>
        <w:t>[@princetonuniversityWordNet2018]</w:t>
      </w:r>
      <w:r w:rsidR="00FB34B8">
        <w:fldChar w:fldCharType="end"/>
      </w:r>
      <w:r w:rsidR="007612EC">
        <w:rPr>
          <w:rStyle w:val="FootnoteReference"/>
        </w:rPr>
        <w:footnoteReference w:id="2"/>
      </w:r>
      <w:r w:rsidR="0052760D">
        <w:t>. WordNet is</w:t>
      </w:r>
      <w:r w:rsidR="00562EB2">
        <w:t xml:space="preserve"> a</w:t>
      </w:r>
      <w:r w:rsidR="00BD3D11" w:rsidRPr="00F47FF5">
        <w:t xml:space="preserve"> large lexical database of English phrases grouped into sets of cognitive synonyms (</w:t>
      </w:r>
      <w:proofErr w:type="spellStart"/>
      <w:r w:rsidR="00BD3D11" w:rsidRPr="00F47FF5">
        <w:t>synsets</w:t>
      </w:r>
      <w:proofErr w:type="spellEnd"/>
      <w:r w:rsidR="00BD3D11" w:rsidRPr="00F47FF5">
        <w:t>), each expressing a distinct concept</w:t>
      </w:r>
      <w:r w:rsidR="00FB34B8">
        <w:t xml:space="preserve"> or meaning</w:t>
      </w:r>
      <w:r w:rsidR="00BD3D11" w:rsidRPr="00F47FF5">
        <w:t xml:space="preserve"> </w:t>
      </w:r>
      <w:r w:rsidR="00BD3D11" w:rsidRPr="00F47FF5">
        <w:fldChar w:fldCharType="begin"/>
      </w:r>
      <w:r w:rsidR="00EC2023">
        <w:instrText xml:space="preserve"> ADDIN ZOTERO_ITEM CSL_CITATION {"citationID":"VOSR6zjK","properties":{"formattedCitation":"[@miller1995]","plainCitation":"[@miller1995]","noteIndex":0},"citationItems":[{"id":346,"uris":["http://zotero.org/users/2644296/items/9296RPWZ"],"itemData":{"id":346,"type":"article-journal","container-title":"Communications of the ACM","issue":"11","note":"07486","page":"39–41","source":"Google Scholar","title":"WordNet: a lexical database for English","title-short":"WordNet","URL":"http://dl.acm.org/citation.cfm?id=219748","volume":"38","author":[{"family":"Miller","given":"George A."}],"accessed":{"date-parts":[["2016",4,10]]},"issued":{"date-parts":[["1995"]]},"citation-key":"miller1995"}}],"schema":"https://github.com/citation-style-language/schema/raw/master/csl-citation.json"} </w:instrText>
      </w:r>
      <w:r w:rsidR="00BD3D11" w:rsidRPr="00F47FF5">
        <w:fldChar w:fldCharType="separate"/>
      </w:r>
      <w:r w:rsidR="00EC2023" w:rsidRPr="00EC2023">
        <w:rPr>
          <w:rFonts w:ascii="Times New Roman" w:hAnsi="Times New Roman" w:cs="Times New Roman"/>
        </w:rPr>
        <w:t>[@miller1995]</w:t>
      </w:r>
      <w:r w:rsidR="00BD3D11" w:rsidRPr="00F47FF5">
        <w:fldChar w:fldCharType="end"/>
      </w:r>
      <w:r w:rsidR="008D21FE">
        <w:t>.</w:t>
      </w:r>
      <w:r w:rsidR="004C5427">
        <w:t xml:space="preserve"> </w:t>
      </w:r>
      <w:r w:rsidR="00FD1821">
        <w:t xml:space="preserve">The dataset </w:t>
      </w:r>
      <w:r w:rsidR="00FB34B8">
        <w:t>was</w:t>
      </w:r>
      <w:r w:rsidR="00FD1821">
        <w:t xml:space="preserve"> compiled by</w:t>
      </w:r>
      <w:r w:rsidR="00BD3D11">
        <w:t xml:space="preserve"> </w:t>
      </w:r>
      <w:r w:rsidR="00226DC9">
        <w:t>randomly select</w:t>
      </w:r>
      <w:r w:rsidR="00FD1821">
        <w:t>ing</w:t>
      </w:r>
      <w:r w:rsidR="00DF66D1">
        <w:t xml:space="preserve"> sets of </w:t>
      </w:r>
      <w:r w:rsidR="00B55930">
        <w:t>synonymous</w:t>
      </w:r>
      <w:r w:rsidR="00BD3D11">
        <w:t xml:space="preserve"> words</w:t>
      </w:r>
      <w:r w:rsidR="00FB34B8">
        <w:t xml:space="preserve"> representing 50 </w:t>
      </w:r>
      <w:proofErr w:type="spellStart"/>
      <w:r w:rsidR="00FB34B8">
        <w:t>synsets</w:t>
      </w:r>
      <w:proofErr w:type="spellEnd"/>
      <w:r w:rsidR="00DF66D1">
        <w:t xml:space="preserve">. </w:t>
      </w:r>
      <w:r w:rsidR="00BD3D11" w:rsidRPr="00F47FF5">
        <w:t>For example, the word</w:t>
      </w:r>
      <w:r w:rsidR="00BD3D11">
        <w:t>s</w:t>
      </w:r>
      <w:r w:rsidR="00BD3D11" w:rsidRPr="00F47FF5">
        <w:t xml:space="preserve"> </w:t>
      </w:r>
      <w:r w:rsidR="00BD3D11">
        <w:t>“</w:t>
      </w:r>
      <w:r w:rsidR="00BD3D11" w:rsidRPr="00F47FF5">
        <w:t>star</w:t>
      </w:r>
      <w:r w:rsidR="00BD3D11">
        <w:t xml:space="preserve">” and “maven” belong to the same </w:t>
      </w:r>
      <w:r w:rsidR="00FF1823">
        <w:t>synset</w:t>
      </w:r>
      <w:r w:rsidR="00BD3D11">
        <w:t xml:space="preserve"> </w:t>
      </w:r>
      <w:r w:rsidR="00FF1823">
        <w:t xml:space="preserve">because </w:t>
      </w:r>
      <w:r w:rsidR="00BD3D11">
        <w:t>they share a meaning in WordNet (“</w:t>
      </w:r>
      <w:r w:rsidR="00BD3D11" w:rsidRPr="00BD3D11">
        <w:t>someone who is dazzlingly skilled in any field</w:t>
      </w:r>
      <w:r w:rsidR="00BD3D11">
        <w:t xml:space="preserve">”). </w:t>
      </w:r>
      <w:r w:rsidR="00FB34B8">
        <w:t xml:space="preserve">For the complete list of words, see </w:t>
      </w:r>
      <w:r w:rsidR="008D21FE">
        <w:t xml:space="preserve">Table </w:t>
      </w:r>
      <w:r w:rsidR="007612EC">
        <w:t xml:space="preserve">below </w:t>
      </w:r>
      <w:r w:rsidR="00FB34B8">
        <w:t xml:space="preserve">and </w:t>
      </w:r>
      <w:hyperlink w:anchor="_Word_pairs" w:history="1">
        <w:r w:rsidR="0037017A">
          <w:rPr>
            <w:rStyle w:val="Hyperlink"/>
          </w:rPr>
          <w:t>S</w:t>
        </w:r>
        <w:r w:rsidR="00BD3D11" w:rsidRPr="00BD3D11">
          <w:rPr>
            <w:rStyle w:val="Hyperlink"/>
          </w:rPr>
          <w:t xml:space="preserve">ection </w:t>
        </w:r>
        <w:r w:rsidR="006C2F1A">
          <w:rPr>
            <w:rStyle w:val="Hyperlink"/>
          </w:rPr>
          <w:t>5</w:t>
        </w:r>
        <w:r w:rsidR="00BD3D11" w:rsidRPr="00BD3D11">
          <w:rPr>
            <w:rStyle w:val="Hyperlink"/>
          </w:rPr>
          <w:t>.4</w:t>
        </w:r>
      </w:hyperlink>
      <w:r w:rsidR="00BD3D11" w:rsidRPr="00F47FF5">
        <w:t>.</w:t>
      </w:r>
    </w:p>
    <w:p w14:paraId="703D6A45" w14:textId="04C4CE02" w:rsidR="007612EC" w:rsidRDefault="007612EC" w:rsidP="00EF4AE2">
      <w:pPr>
        <w:pStyle w:val="Caption"/>
        <w:keepNext/>
      </w:pPr>
      <w:r>
        <w:t xml:space="preserve">Table </w:t>
      </w:r>
      <w:fldSimple w:instr=" SEQ Table \* ARABIC ">
        <w:r w:rsidR="00652B35">
          <w:rPr>
            <w:noProof/>
          </w:rPr>
          <w:t>5</w:t>
        </w:r>
      </w:fldSimple>
      <w:r>
        <w:t xml:space="preserve">. The 50 </w:t>
      </w:r>
      <w:proofErr w:type="spellStart"/>
      <w:r>
        <w:t>synsets</w:t>
      </w:r>
      <w:proofErr w:type="spellEnd"/>
      <w:r>
        <w:t xml:space="preserve"> analyzed in the </w:t>
      </w:r>
      <w:proofErr w:type="gramStart"/>
      <w:r>
        <w:t>study</w:t>
      </w:r>
      <w:proofErr w:type="gramEnd"/>
    </w:p>
    <w:tbl>
      <w:tblPr>
        <w:tblStyle w:val="APAReport"/>
        <w:tblW w:w="7669" w:type="pct"/>
        <w:tblInd w:w="-360" w:type="dxa"/>
        <w:tblLayout w:type="fixed"/>
        <w:tblLook w:val="04A0" w:firstRow="1" w:lastRow="0" w:firstColumn="1" w:lastColumn="0" w:noHBand="0" w:noVBand="1"/>
      </w:tblPr>
      <w:tblGrid>
        <w:gridCol w:w="1422"/>
        <w:gridCol w:w="1547"/>
        <w:gridCol w:w="1695"/>
        <w:gridCol w:w="9554"/>
      </w:tblGrid>
      <w:tr w:rsidR="00011E64" w:rsidRPr="00EA145C" w14:paraId="29C82C6A" w14:textId="77777777" w:rsidTr="00EF4AE2">
        <w:trPr>
          <w:cnfStyle w:val="100000000000" w:firstRow="1" w:lastRow="0" w:firstColumn="0" w:lastColumn="0" w:oddVBand="0" w:evenVBand="0" w:oddHBand="0" w:evenHBand="0" w:firstRowFirstColumn="0" w:firstRowLastColumn="0" w:lastRowFirstColumn="0" w:lastRowLastColumn="0"/>
          <w:trHeight w:val="290"/>
        </w:trPr>
        <w:tc>
          <w:tcPr>
            <w:tcW w:w="500" w:type="pct"/>
          </w:tcPr>
          <w:p w14:paraId="13F0BAD5"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Word1</w:t>
            </w:r>
          </w:p>
        </w:tc>
        <w:tc>
          <w:tcPr>
            <w:tcW w:w="544" w:type="pct"/>
          </w:tcPr>
          <w:p w14:paraId="153C4A2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Word2</w:t>
            </w:r>
          </w:p>
        </w:tc>
        <w:tc>
          <w:tcPr>
            <w:tcW w:w="596" w:type="pct"/>
          </w:tcPr>
          <w:p w14:paraId="44F6A785"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Synset</w:t>
            </w:r>
          </w:p>
        </w:tc>
        <w:tc>
          <w:tcPr>
            <w:tcW w:w="3359" w:type="pct"/>
          </w:tcPr>
          <w:p w14:paraId="458566DE" w14:textId="77777777" w:rsidR="00EA145C" w:rsidRPr="00DF533B" w:rsidRDefault="00EA145C" w:rsidP="00EF4AE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ind w:hanging="72"/>
              <w:rPr>
                <w:rFonts w:ascii="Calibri" w:hAnsi="Calibri" w:cs="Calibri"/>
                <w:b/>
                <w:bCs/>
                <w:color w:val="auto"/>
                <w:sz w:val="22"/>
                <w:szCs w:val="22"/>
              </w:rPr>
            </w:pPr>
            <w:r w:rsidRPr="00DF533B">
              <w:rPr>
                <w:rFonts w:ascii="Calibri" w:hAnsi="Calibri" w:cs="Calibri"/>
                <w:b/>
                <w:bCs/>
                <w:color w:val="auto"/>
                <w:sz w:val="22"/>
                <w:szCs w:val="22"/>
              </w:rPr>
              <w:t>Definition</w:t>
            </w:r>
          </w:p>
        </w:tc>
      </w:tr>
      <w:tr w:rsidR="00011E64" w:rsidRPr="00EA145C" w14:paraId="3DE8ADD2" w14:textId="77777777" w:rsidTr="00EF4AE2">
        <w:trPr>
          <w:trHeight w:val="290"/>
        </w:trPr>
        <w:tc>
          <w:tcPr>
            <w:tcW w:w="500" w:type="pct"/>
          </w:tcPr>
          <w:p w14:paraId="7F5CA935"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abused</w:t>
            </w:r>
          </w:p>
        </w:tc>
        <w:tc>
          <w:tcPr>
            <w:tcW w:w="544" w:type="pct"/>
          </w:tcPr>
          <w:p w14:paraId="20D45A21"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altreated</w:t>
            </w:r>
          </w:p>
        </w:tc>
        <w:tc>
          <w:tcPr>
            <w:tcW w:w="596" w:type="pct"/>
          </w:tcPr>
          <w:p w14:paraId="0D9271D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bused.a.02</w:t>
            </w:r>
          </w:p>
        </w:tc>
        <w:tc>
          <w:tcPr>
            <w:tcW w:w="3359" w:type="pct"/>
          </w:tcPr>
          <w:p w14:paraId="4626146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subjected to cruel treatment</w:t>
            </w:r>
          </w:p>
        </w:tc>
      </w:tr>
      <w:tr w:rsidR="00011E64" w:rsidRPr="00EA145C" w14:paraId="1FFCD81A" w14:textId="77777777" w:rsidTr="00EF4AE2">
        <w:trPr>
          <w:trHeight w:val="290"/>
        </w:trPr>
        <w:tc>
          <w:tcPr>
            <w:tcW w:w="500" w:type="pct"/>
          </w:tcPr>
          <w:p w14:paraId="2261304D"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lastRenderedPageBreak/>
              <w:t>star</w:t>
            </w:r>
          </w:p>
        </w:tc>
        <w:tc>
          <w:tcPr>
            <w:tcW w:w="544" w:type="pct"/>
          </w:tcPr>
          <w:p w14:paraId="0586B9BE"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aven</w:t>
            </w:r>
          </w:p>
        </w:tc>
        <w:tc>
          <w:tcPr>
            <w:tcW w:w="596" w:type="pct"/>
          </w:tcPr>
          <w:p w14:paraId="1C90513E"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ce.n.03</w:t>
            </w:r>
          </w:p>
        </w:tc>
        <w:tc>
          <w:tcPr>
            <w:tcW w:w="3359" w:type="pct"/>
          </w:tcPr>
          <w:p w14:paraId="6789793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someone who is dazzlingly skilled in any field</w:t>
            </w:r>
          </w:p>
        </w:tc>
      </w:tr>
      <w:tr w:rsidR="00011E64" w:rsidRPr="00EA145C" w14:paraId="5F951897" w14:textId="77777777" w:rsidTr="00EF4AE2">
        <w:trPr>
          <w:trHeight w:val="290"/>
        </w:trPr>
        <w:tc>
          <w:tcPr>
            <w:tcW w:w="500" w:type="pct"/>
          </w:tcPr>
          <w:p w14:paraId="41FB271A"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quick</w:t>
            </w:r>
          </w:p>
        </w:tc>
        <w:tc>
          <w:tcPr>
            <w:tcW w:w="544" w:type="pct"/>
          </w:tcPr>
          <w:p w14:paraId="5B17D920"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nimble</w:t>
            </w:r>
          </w:p>
        </w:tc>
        <w:tc>
          <w:tcPr>
            <w:tcW w:w="596" w:type="pct"/>
          </w:tcPr>
          <w:p w14:paraId="3CF181C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gile.s.01</w:t>
            </w:r>
          </w:p>
        </w:tc>
        <w:tc>
          <w:tcPr>
            <w:tcW w:w="3359" w:type="pct"/>
          </w:tcPr>
          <w:p w14:paraId="180DAC3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moving quickly and lightly</w:t>
            </w:r>
          </w:p>
        </w:tc>
      </w:tr>
      <w:tr w:rsidR="00011E64" w:rsidRPr="00EA145C" w14:paraId="53508E86" w14:textId="77777777" w:rsidTr="00EF4AE2">
        <w:trPr>
          <w:trHeight w:val="290"/>
        </w:trPr>
        <w:tc>
          <w:tcPr>
            <w:tcW w:w="500" w:type="pct"/>
          </w:tcPr>
          <w:p w14:paraId="75DD4BC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rich</w:t>
            </w:r>
          </w:p>
        </w:tc>
        <w:tc>
          <w:tcPr>
            <w:tcW w:w="544" w:type="pct"/>
          </w:tcPr>
          <w:p w14:paraId="45B19D03"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lenteous</w:t>
            </w:r>
          </w:p>
        </w:tc>
        <w:tc>
          <w:tcPr>
            <w:tcW w:w="596" w:type="pct"/>
          </w:tcPr>
          <w:p w14:paraId="49E15614"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mple.s.02</w:t>
            </w:r>
          </w:p>
        </w:tc>
        <w:tc>
          <w:tcPr>
            <w:tcW w:w="3359" w:type="pct"/>
          </w:tcPr>
          <w:p w14:paraId="64B01CD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ffording an abundant supply</w:t>
            </w:r>
          </w:p>
        </w:tc>
      </w:tr>
      <w:tr w:rsidR="00011E64" w:rsidRPr="00EA145C" w14:paraId="1E1005C7" w14:textId="77777777" w:rsidTr="00EF4AE2">
        <w:trPr>
          <w:trHeight w:val="290"/>
        </w:trPr>
        <w:tc>
          <w:tcPr>
            <w:tcW w:w="500" w:type="pct"/>
          </w:tcPr>
          <w:p w14:paraId="547879A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annoying</w:t>
            </w:r>
          </w:p>
        </w:tc>
        <w:tc>
          <w:tcPr>
            <w:tcW w:w="544" w:type="pct"/>
          </w:tcPr>
          <w:p w14:paraId="2CDFE6BE"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nettlesome</w:t>
            </w:r>
          </w:p>
        </w:tc>
        <w:tc>
          <w:tcPr>
            <w:tcW w:w="596" w:type="pct"/>
          </w:tcPr>
          <w:p w14:paraId="24A3D02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nnoying.s.01</w:t>
            </w:r>
          </w:p>
        </w:tc>
        <w:tc>
          <w:tcPr>
            <w:tcW w:w="3359" w:type="pct"/>
          </w:tcPr>
          <w:p w14:paraId="3B754CC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causing irritation or annoyance</w:t>
            </w:r>
          </w:p>
        </w:tc>
      </w:tr>
      <w:tr w:rsidR="00011E64" w:rsidRPr="00EA145C" w14:paraId="5EA1108D" w14:textId="77777777" w:rsidTr="00EF4AE2">
        <w:trPr>
          <w:trHeight w:val="290"/>
        </w:trPr>
        <w:tc>
          <w:tcPr>
            <w:tcW w:w="500" w:type="pct"/>
          </w:tcPr>
          <w:p w14:paraId="67BA6AB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art</w:t>
            </w:r>
          </w:p>
        </w:tc>
        <w:tc>
          <w:tcPr>
            <w:tcW w:w="544" w:type="pct"/>
          </w:tcPr>
          <w:p w14:paraId="759C32D6"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rowess</w:t>
            </w:r>
          </w:p>
        </w:tc>
        <w:tc>
          <w:tcPr>
            <w:tcW w:w="596" w:type="pct"/>
          </w:tcPr>
          <w:p w14:paraId="0457257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rt.n.03</w:t>
            </w:r>
          </w:p>
        </w:tc>
        <w:tc>
          <w:tcPr>
            <w:tcW w:w="3359" w:type="pct"/>
          </w:tcPr>
          <w:p w14:paraId="1E452B76" w14:textId="0300DB6A"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superior skill learn</w:t>
            </w:r>
            <w:r w:rsidR="008D21FE">
              <w:rPr>
                <w:rFonts w:ascii="Calibri" w:hAnsi="Calibri" w:cs="Calibri"/>
                <w:color w:val="auto"/>
                <w:sz w:val="22"/>
                <w:szCs w:val="22"/>
              </w:rPr>
              <w:t>ed</w:t>
            </w:r>
            <w:r w:rsidRPr="00DF533B">
              <w:rPr>
                <w:rFonts w:ascii="Calibri" w:hAnsi="Calibri" w:cs="Calibri"/>
                <w:color w:val="auto"/>
                <w:sz w:val="22"/>
                <w:szCs w:val="22"/>
              </w:rPr>
              <w:t xml:space="preserve"> by study</w:t>
            </w:r>
            <w:r w:rsidR="008D21FE">
              <w:rPr>
                <w:rFonts w:ascii="Calibri" w:hAnsi="Calibri" w:cs="Calibri"/>
                <w:color w:val="auto"/>
                <w:sz w:val="22"/>
                <w:szCs w:val="22"/>
              </w:rPr>
              <w:t>,</w:t>
            </w:r>
            <w:r w:rsidRPr="00DF533B">
              <w:rPr>
                <w:rFonts w:ascii="Calibri" w:hAnsi="Calibri" w:cs="Calibri"/>
                <w:color w:val="auto"/>
                <w:sz w:val="22"/>
                <w:szCs w:val="22"/>
              </w:rPr>
              <w:t xml:space="preserve"> practice</w:t>
            </w:r>
            <w:r w:rsidR="008D21FE">
              <w:rPr>
                <w:rFonts w:ascii="Calibri" w:hAnsi="Calibri" w:cs="Calibri"/>
                <w:color w:val="auto"/>
                <w:sz w:val="22"/>
                <w:szCs w:val="22"/>
              </w:rPr>
              <w:t>,</w:t>
            </w:r>
            <w:r w:rsidRPr="00DF533B">
              <w:rPr>
                <w:rFonts w:ascii="Calibri" w:hAnsi="Calibri" w:cs="Calibri"/>
                <w:color w:val="auto"/>
                <w:sz w:val="22"/>
                <w:szCs w:val="22"/>
              </w:rPr>
              <w:t xml:space="preserve"> and observation</w:t>
            </w:r>
          </w:p>
        </w:tc>
      </w:tr>
      <w:tr w:rsidR="00011E64" w:rsidRPr="00EA145C" w14:paraId="604DE17B" w14:textId="77777777" w:rsidTr="00EF4AE2">
        <w:trPr>
          <w:trHeight w:val="290"/>
        </w:trPr>
        <w:tc>
          <w:tcPr>
            <w:tcW w:w="500" w:type="pct"/>
          </w:tcPr>
          <w:p w14:paraId="6404E46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gone</w:t>
            </w:r>
          </w:p>
        </w:tc>
        <w:tc>
          <w:tcPr>
            <w:tcW w:w="544" w:type="pct"/>
          </w:tcPr>
          <w:p w14:paraId="2ABA8AC6"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eceased</w:t>
            </w:r>
          </w:p>
        </w:tc>
        <w:tc>
          <w:tcPr>
            <w:tcW w:w="596" w:type="pct"/>
          </w:tcPr>
          <w:p w14:paraId="516A9B7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sleep.s.03</w:t>
            </w:r>
          </w:p>
        </w:tc>
        <w:tc>
          <w:tcPr>
            <w:tcW w:w="3359" w:type="pct"/>
          </w:tcPr>
          <w:p w14:paraId="01DB9774"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dead</w:t>
            </w:r>
          </w:p>
        </w:tc>
      </w:tr>
      <w:tr w:rsidR="00011E64" w:rsidRPr="00EA145C" w14:paraId="3F6F226D" w14:textId="77777777" w:rsidTr="00EF4AE2">
        <w:trPr>
          <w:trHeight w:val="290"/>
        </w:trPr>
        <w:tc>
          <w:tcPr>
            <w:tcW w:w="500" w:type="pct"/>
          </w:tcPr>
          <w:p w14:paraId="26D0093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zombie</w:t>
            </w:r>
          </w:p>
        </w:tc>
        <w:tc>
          <w:tcPr>
            <w:tcW w:w="544" w:type="pct"/>
          </w:tcPr>
          <w:p w14:paraId="15FDA805"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automaton</w:t>
            </w:r>
          </w:p>
        </w:tc>
        <w:tc>
          <w:tcPr>
            <w:tcW w:w="596" w:type="pct"/>
          </w:tcPr>
          <w:p w14:paraId="3F238E0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utomaton.n.01</w:t>
            </w:r>
          </w:p>
        </w:tc>
        <w:tc>
          <w:tcPr>
            <w:tcW w:w="3359" w:type="pct"/>
          </w:tcPr>
          <w:p w14:paraId="520C5D9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someone who acts or responds in a mechanical or apathetic way</w:t>
            </w:r>
          </w:p>
        </w:tc>
      </w:tr>
      <w:tr w:rsidR="00011E64" w:rsidRPr="00EA145C" w14:paraId="70B46556" w14:textId="77777777" w:rsidTr="00EF4AE2">
        <w:trPr>
          <w:trHeight w:val="290"/>
        </w:trPr>
        <w:tc>
          <w:tcPr>
            <w:tcW w:w="500" w:type="pct"/>
          </w:tcPr>
          <w:p w14:paraId="25888EC2"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greedy</w:t>
            </w:r>
          </w:p>
        </w:tc>
        <w:tc>
          <w:tcPr>
            <w:tcW w:w="544" w:type="pct"/>
          </w:tcPr>
          <w:p w14:paraId="02D9762E"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avaricious</w:t>
            </w:r>
          </w:p>
        </w:tc>
        <w:tc>
          <w:tcPr>
            <w:tcW w:w="596" w:type="pct"/>
          </w:tcPr>
          <w:p w14:paraId="6B97840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avaricious.s.01</w:t>
            </w:r>
          </w:p>
        </w:tc>
        <w:tc>
          <w:tcPr>
            <w:tcW w:w="3359" w:type="pct"/>
          </w:tcPr>
          <w:p w14:paraId="2EB1A930" w14:textId="52EE2BE0"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immoderately desirous of acquiring</w:t>
            </w:r>
            <w:r w:rsidR="008D21FE">
              <w:rPr>
                <w:rFonts w:ascii="Calibri" w:hAnsi="Calibri" w:cs="Calibri"/>
                <w:color w:val="auto"/>
                <w:sz w:val="22"/>
                <w:szCs w:val="22"/>
              </w:rPr>
              <w:t xml:space="preserve"> something, typically</w:t>
            </w:r>
            <w:r w:rsidRPr="00DF533B">
              <w:rPr>
                <w:rFonts w:ascii="Calibri" w:hAnsi="Calibri" w:cs="Calibri"/>
                <w:color w:val="auto"/>
                <w:sz w:val="22"/>
                <w:szCs w:val="22"/>
              </w:rPr>
              <w:t xml:space="preserve"> wealth</w:t>
            </w:r>
          </w:p>
        </w:tc>
      </w:tr>
      <w:tr w:rsidR="00011E64" w:rsidRPr="00EA145C" w14:paraId="43CBE278" w14:textId="77777777" w:rsidTr="00EF4AE2">
        <w:trPr>
          <w:trHeight w:val="290"/>
        </w:trPr>
        <w:tc>
          <w:tcPr>
            <w:tcW w:w="500" w:type="pct"/>
          </w:tcPr>
          <w:p w14:paraId="53A0785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king</w:t>
            </w:r>
          </w:p>
        </w:tc>
        <w:tc>
          <w:tcPr>
            <w:tcW w:w="544" w:type="pct"/>
          </w:tcPr>
          <w:p w14:paraId="4E35BB95"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agnate</w:t>
            </w:r>
          </w:p>
        </w:tc>
        <w:tc>
          <w:tcPr>
            <w:tcW w:w="596" w:type="pct"/>
          </w:tcPr>
          <w:p w14:paraId="7E6A276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baron.n.03</w:t>
            </w:r>
          </w:p>
        </w:tc>
        <w:tc>
          <w:tcPr>
            <w:tcW w:w="3359" w:type="pct"/>
          </w:tcPr>
          <w:p w14:paraId="4975B5CA"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very wealthy or powerful businessman</w:t>
            </w:r>
          </w:p>
        </w:tc>
      </w:tr>
      <w:tr w:rsidR="00011E64" w:rsidRPr="00EA145C" w14:paraId="23C4A6DC" w14:textId="77777777" w:rsidTr="00EF4AE2">
        <w:trPr>
          <w:trHeight w:val="290"/>
        </w:trPr>
        <w:tc>
          <w:tcPr>
            <w:tcW w:w="500" w:type="pct"/>
          </w:tcPr>
          <w:p w14:paraId="7FBBF87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other</w:t>
            </w:r>
          </w:p>
        </w:tc>
        <w:tc>
          <w:tcPr>
            <w:tcW w:w="544" w:type="pct"/>
          </w:tcPr>
          <w:p w14:paraId="69391758"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engender</w:t>
            </w:r>
          </w:p>
        </w:tc>
        <w:tc>
          <w:tcPr>
            <w:tcW w:w="596" w:type="pct"/>
          </w:tcPr>
          <w:p w14:paraId="4E418AD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beget.v.01</w:t>
            </w:r>
          </w:p>
        </w:tc>
        <w:tc>
          <w:tcPr>
            <w:tcW w:w="3359" w:type="pct"/>
          </w:tcPr>
          <w:p w14:paraId="4379692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make children</w:t>
            </w:r>
          </w:p>
        </w:tc>
      </w:tr>
      <w:tr w:rsidR="00011E64" w:rsidRPr="00EA145C" w14:paraId="75047852" w14:textId="77777777" w:rsidTr="00EF4AE2">
        <w:trPr>
          <w:trHeight w:val="290"/>
        </w:trPr>
        <w:tc>
          <w:tcPr>
            <w:tcW w:w="500" w:type="pct"/>
          </w:tcPr>
          <w:p w14:paraId="4A4212A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ubbling</w:t>
            </w:r>
          </w:p>
        </w:tc>
        <w:tc>
          <w:tcPr>
            <w:tcW w:w="544" w:type="pct"/>
          </w:tcPr>
          <w:p w14:paraId="63D24424"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elching</w:t>
            </w:r>
          </w:p>
        </w:tc>
        <w:tc>
          <w:tcPr>
            <w:tcW w:w="596" w:type="pct"/>
          </w:tcPr>
          <w:p w14:paraId="148D111E"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burp.v.01</w:t>
            </w:r>
          </w:p>
        </w:tc>
        <w:tc>
          <w:tcPr>
            <w:tcW w:w="3359" w:type="pct"/>
          </w:tcPr>
          <w:p w14:paraId="02D65EEE"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expel gas from the stomach</w:t>
            </w:r>
          </w:p>
        </w:tc>
      </w:tr>
      <w:tr w:rsidR="00011E64" w:rsidRPr="00EA145C" w14:paraId="3F2805F2" w14:textId="77777777" w:rsidTr="00EF4AE2">
        <w:trPr>
          <w:trHeight w:val="290"/>
        </w:trPr>
        <w:tc>
          <w:tcPr>
            <w:tcW w:w="500" w:type="pct"/>
          </w:tcPr>
          <w:p w14:paraId="4788D3E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fighter</w:t>
            </w:r>
          </w:p>
        </w:tc>
        <w:tc>
          <w:tcPr>
            <w:tcW w:w="544" w:type="pct"/>
          </w:tcPr>
          <w:p w14:paraId="67364E42"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elligerent</w:t>
            </w:r>
          </w:p>
        </w:tc>
        <w:tc>
          <w:tcPr>
            <w:tcW w:w="596" w:type="pct"/>
          </w:tcPr>
          <w:p w14:paraId="2965382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combatant.n.01</w:t>
            </w:r>
          </w:p>
        </w:tc>
        <w:tc>
          <w:tcPr>
            <w:tcW w:w="3359" w:type="pct"/>
          </w:tcPr>
          <w:p w14:paraId="2B282BE0" w14:textId="696FC7AD"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someone who fights or is fighting</w:t>
            </w:r>
          </w:p>
        </w:tc>
      </w:tr>
      <w:tr w:rsidR="00011E64" w:rsidRPr="00EA145C" w14:paraId="068AE842" w14:textId="77777777" w:rsidTr="00EF4AE2">
        <w:trPr>
          <w:trHeight w:val="290"/>
        </w:trPr>
        <w:tc>
          <w:tcPr>
            <w:tcW w:w="500" w:type="pct"/>
          </w:tcPr>
          <w:p w14:paraId="7D78D905"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computerization</w:t>
            </w:r>
          </w:p>
        </w:tc>
        <w:tc>
          <w:tcPr>
            <w:tcW w:w="544" w:type="pct"/>
          </w:tcPr>
          <w:p w14:paraId="202A994B"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cybernation</w:t>
            </w:r>
          </w:p>
        </w:tc>
        <w:tc>
          <w:tcPr>
            <w:tcW w:w="596" w:type="pct"/>
          </w:tcPr>
          <w:p w14:paraId="1D478B1E"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computerization.n.01</w:t>
            </w:r>
          </w:p>
        </w:tc>
        <w:tc>
          <w:tcPr>
            <w:tcW w:w="3359" w:type="pct"/>
          </w:tcPr>
          <w:p w14:paraId="5CB0D29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the control of processes by computer</w:t>
            </w:r>
          </w:p>
        </w:tc>
      </w:tr>
      <w:tr w:rsidR="00011E64" w:rsidRPr="00EA145C" w14:paraId="6CFADF0B" w14:textId="77777777" w:rsidTr="00EF4AE2">
        <w:trPr>
          <w:trHeight w:val="290"/>
        </w:trPr>
        <w:tc>
          <w:tcPr>
            <w:tcW w:w="500" w:type="pct"/>
          </w:tcPr>
          <w:p w14:paraId="19FCEED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cut</w:t>
            </w:r>
          </w:p>
        </w:tc>
        <w:tc>
          <w:tcPr>
            <w:tcW w:w="544" w:type="pct"/>
          </w:tcPr>
          <w:p w14:paraId="17627C4E"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shortened</w:t>
            </w:r>
          </w:p>
        </w:tc>
        <w:tc>
          <w:tcPr>
            <w:tcW w:w="596" w:type="pct"/>
          </w:tcPr>
          <w:p w14:paraId="38476E8A"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cut.s.03</w:t>
            </w:r>
          </w:p>
        </w:tc>
        <w:tc>
          <w:tcPr>
            <w:tcW w:w="3359" w:type="pct"/>
          </w:tcPr>
          <w:p w14:paraId="2768726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with parts removed</w:t>
            </w:r>
          </w:p>
        </w:tc>
      </w:tr>
      <w:tr w:rsidR="00011E64" w:rsidRPr="00EA145C" w14:paraId="30D5C805" w14:textId="77777777" w:rsidTr="00EF4AE2">
        <w:trPr>
          <w:trHeight w:val="290"/>
        </w:trPr>
        <w:tc>
          <w:tcPr>
            <w:tcW w:w="500" w:type="pct"/>
          </w:tcPr>
          <w:p w14:paraId="6F4B973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lady</w:t>
            </w:r>
          </w:p>
        </w:tc>
        <w:tc>
          <w:tcPr>
            <w:tcW w:w="544" w:type="pct"/>
          </w:tcPr>
          <w:p w14:paraId="41F4FA50"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gentlewoman</w:t>
            </w:r>
          </w:p>
        </w:tc>
        <w:tc>
          <w:tcPr>
            <w:tcW w:w="596" w:type="pct"/>
          </w:tcPr>
          <w:p w14:paraId="6E33A71A"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dame.n.02</w:t>
            </w:r>
          </w:p>
        </w:tc>
        <w:tc>
          <w:tcPr>
            <w:tcW w:w="3359" w:type="pct"/>
          </w:tcPr>
          <w:p w14:paraId="4E9E7AB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woman of refinement</w:t>
            </w:r>
          </w:p>
        </w:tc>
      </w:tr>
      <w:tr w:rsidR="00011E64" w:rsidRPr="00EA145C" w14:paraId="4F20A103" w14:textId="77777777" w:rsidTr="00EF4AE2">
        <w:trPr>
          <w:trHeight w:val="290"/>
        </w:trPr>
        <w:tc>
          <w:tcPr>
            <w:tcW w:w="500" w:type="pct"/>
          </w:tcPr>
          <w:p w14:paraId="14673AFD"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eath</w:t>
            </w:r>
          </w:p>
        </w:tc>
        <w:tc>
          <w:tcPr>
            <w:tcW w:w="544" w:type="pct"/>
          </w:tcPr>
          <w:p w14:paraId="574EC736"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emise</w:t>
            </w:r>
          </w:p>
        </w:tc>
        <w:tc>
          <w:tcPr>
            <w:tcW w:w="596" w:type="pct"/>
          </w:tcPr>
          <w:p w14:paraId="043D5184"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death.n.04</w:t>
            </w:r>
          </w:p>
        </w:tc>
        <w:tc>
          <w:tcPr>
            <w:tcW w:w="3359" w:type="pct"/>
          </w:tcPr>
          <w:p w14:paraId="3F6CE1D6" w14:textId="1F897BF2"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the time at which life</w:t>
            </w:r>
            <w:r w:rsidR="008D21FE">
              <w:rPr>
                <w:rFonts w:ascii="Calibri" w:hAnsi="Calibri" w:cs="Calibri"/>
                <w:color w:val="auto"/>
                <w:sz w:val="22"/>
                <w:szCs w:val="22"/>
              </w:rPr>
              <w:t xml:space="preserve"> begins to</w:t>
            </w:r>
            <w:r w:rsidRPr="00DF533B">
              <w:rPr>
                <w:rFonts w:ascii="Calibri" w:hAnsi="Calibri" w:cs="Calibri"/>
                <w:color w:val="auto"/>
                <w:sz w:val="22"/>
                <w:szCs w:val="22"/>
              </w:rPr>
              <w:t xml:space="preserve"> end</w:t>
            </w:r>
            <w:r w:rsidR="008D21FE">
              <w:rPr>
                <w:rFonts w:ascii="Calibri" w:hAnsi="Calibri" w:cs="Calibri"/>
                <w:color w:val="auto"/>
                <w:sz w:val="22"/>
                <w:szCs w:val="22"/>
              </w:rPr>
              <w:t xml:space="preserve"> and</w:t>
            </w:r>
            <w:r w:rsidRPr="00DF533B">
              <w:rPr>
                <w:rFonts w:ascii="Calibri" w:hAnsi="Calibri" w:cs="Calibri"/>
                <w:color w:val="auto"/>
                <w:sz w:val="22"/>
                <w:szCs w:val="22"/>
              </w:rPr>
              <w:t xml:space="preserve"> continuing until dea</w:t>
            </w:r>
            <w:r w:rsidR="008D21FE">
              <w:rPr>
                <w:rFonts w:ascii="Calibri" w:hAnsi="Calibri" w:cs="Calibri"/>
                <w:color w:val="auto"/>
                <w:sz w:val="22"/>
                <w:szCs w:val="22"/>
              </w:rPr>
              <w:t>th</w:t>
            </w:r>
          </w:p>
        </w:tc>
      </w:tr>
      <w:tr w:rsidR="00011E64" w:rsidRPr="00EA145C" w14:paraId="74530D65" w14:textId="77777777" w:rsidTr="00EF4AE2">
        <w:trPr>
          <w:trHeight w:val="290"/>
        </w:trPr>
        <w:tc>
          <w:tcPr>
            <w:tcW w:w="500" w:type="pct"/>
          </w:tcPr>
          <w:p w14:paraId="31CDDADD"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going</w:t>
            </w:r>
          </w:p>
        </w:tc>
        <w:tc>
          <w:tcPr>
            <w:tcW w:w="544" w:type="pct"/>
          </w:tcPr>
          <w:p w14:paraId="415223E8"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eparture</w:t>
            </w:r>
          </w:p>
        </w:tc>
        <w:tc>
          <w:tcPr>
            <w:tcW w:w="596" w:type="pct"/>
          </w:tcPr>
          <w:p w14:paraId="07384A09"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departure.n.01</w:t>
            </w:r>
          </w:p>
        </w:tc>
        <w:tc>
          <w:tcPr>
            <w:tcW w:w="3359" w:type="pct"/>
          </w:tcPr>
          <w:p w14:paraId="157CEB14"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the act of departing</w:t>
            </w:r>
          </w:p>
        </w:tc>
      </w:tr>
      <w:tr w:rsidR="00011E64" w:rsidRPr="00EA145C" w14:paraId="75498111" w14:textId="77777777" w:rsidTr="00EF4AE2">
        <w:trPr>
          <w:trHeight w:val="290"/>
        </w:trPr>
        <w:tc>
          <w:tcPr>
            <w:tcW w:w="500" w:type="pct"/>
          </w:tcPr>
          <w:p w14:paraId="3135BF3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surrogate</w:t>
            </w:r>
          </w:p>
        </w:tc>
        <w:tc>
          <w:tcPr>
            <w:tcW w:w="544" w:type="pct"/>
          </w:tcPr>
          <w:p w14:paraId="75F4C364"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eputy</w:t>
            </w:r>
          </w:p>
        </w:tc>
        <w:tc>
          <w:tcPr>
            <w:tcW w:w="596" w:type="pct"/>
          </w:tcPr>
          <w:p w14:paraId="49F8D88D"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deputy.n.04</w:t>
            </w:r>
          </w:p>
        </w:tc>
        <w:tc>
          <w:tcPr>
            <w:tcW w:w="3359" w:type="pct"/>
          </w:tcPr>
          <w:p w14:paraId="6A98719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person appointed to represent or act on behalf of others</w:t>
            </w:r>
          </w:p>
        </w:tc>
      </w:tr>
      <w:tr w:rsidR="00011E64" w:rsidRPr="00EA145C" w14:paraId="5F3091EC" w14:textId="77777777" w:rsidTr="00EF4AE2">
        <w:trPr>
          <w:trHeight w:val="290"/>
        </w:trPr>
        <w:tc>
          <w:tcPr>
            <w:tcW w:w="500" w:type="pct"/>
          </w:tcPr>
          <w:p w14:paraId="1FE96EA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find</w:t>
            </w:r>
          </w:p>
        </w:tc>
        <w:tc>
          <w:tcPr>
            <w:tcW w:w="544" w:type="pct"/>
          </w:tcPr>
          <w:p w14:paraId="5945B6EE"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uncovering</w:t>
            </w:r>
          </w:p>
        </w:tc>
        <w:tc>
          <w:tcPr>
            <w:tcW w:w="596" w:type="pct"/>
          </w:tcPr>
          <w:p w14:paraId="6287BB4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discovery.n.01</w:t>
            </w:r>
          </w:p>
        </w:tc>
        <w:tc>
          <w:tcPr>
            <w:tcW w:w="3359" w:type="pct"/>
          </w:tcPr>
          <w:p w14:paraId="0C276A95"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the act of discovering something</w:t>
            </w:r>
          </w:p>
        </w:tc>
      </w:tr>
      <w:tr w:rsidR="00011E64" w:rsidRPr="00EA145C" w14:paraId="690A301D" w14:textId="77777777" w:rsidTr="00EF4AE2">
        <w:trPr>
          <w:trHeight w:val="290"/>
        </w:trPr>
        <w:tc>
          <w:tcPr>
            <w:tcW w:w="500" w:type="pct"/>
          </w:tcPr>
          <w:p w14:paraId="655AE2A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ove</w:t>
            </w:r>
          </w:p>
        </w:tc>
        <w:tc>
          <w:tcPr>
            <w:tcW w:w="544" w:type="pct"/>
          </w:tcPr>
          <w:p w14:paraId="6AB4F06F"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eacenik</w:t>
            </w:r>
          </w:p>
        </w:tc>
        <w:tc>
          <w:tcPr>
            <w:tcW w:w="596" w:type="pct"/>
          </w:tcPr>
          <w:p w14:paraId="3A78CA2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dove.n.02</w:t>
            </w:r>
          </w:p>
        </w:tc>
        <w:tc>
          <w:tcPr>
            <w:tcW w:w="3359" w:type="pct"/>
          </w:tcPr>
          <w:p w14:paraId="46EF653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someone who prefers negotiations to armed conflict in the conduct of foreign relations</w:t>
            </w:r>
          </w:p>
        </w:tc>
      </w:tr>
      <w:tr w:rsidR="00011E64" w:rsidRPr="00EA145C" w14:paraId="7A75742A" w14:textId="77777777" w:rsidTr="00EF4AE2">
        <w:trPr>
          <w:trHeight w:val="290"/>
        </w:trPr>
        <w:tc>
          <w:tcPr>
            <w:tcW w:w="500" w:type="pct"/>
          </w:tcPr>
          <w:p w14:paraId="46E4B98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one</w:t>
            </w:r>
          </w:p>
        </w:tc>
        <w:tc>
          <w:tcPr>
            <w:tcW w:w="544" w:type="pct"/>
          </w:tcPr>
          <w:p w14:paraId="4FAE4696"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coif</w:t>
            </w:r>
          </w:p>
        </w:tc>
        <w:tc>
          <w:tcPr>
            <w:tcW w:w="596" w:type="pct"/>
          </w:tcPr>
          <w:p w14:paraId="6BD6BA7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dress.v.16</w:t>
            </w:r>
          </w:p>
        </w:tc>
        <w:tc>
          <w:tcPr>
            <w:tcW w:w="3359" w:type="pct"/>
          </w:tcPr>
          <w:p w14:paraId="27BC3622" w14:textId="2188EAA7" w:rsidR="00EA145C" w:rsidRPr="00DF533B" w:rsidRDefault="008D21FE"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Pr>
                <w:rFonts w:ascii="Calibri" w:hAnsi="Calibri" w:cs="Calibri"/>
                <w:color w:val="auto"/>
                <w:sz w:val="22"/>
                <w:szCs w:val="22"/>
              </w:rPr>
              <w:t xml:space="preserve">to </w:t>
            </w:r>
            <w:r w:rsidR="00EA145C" w:rsidRPr="00DF533B">
              <w:rPr>
                <w:rFonts w:ascii="Calibri" w:hAnsi="Calibri" w:cs="Calibri"/>
                <w:color w:val="auto"/>
                <w:sz w:val="22"/>
                <w:szCs w:val="22"/>
              </w:rPr>
              <w:t>arrange attractively</w:t>
            </w:r>
          </w:p>
        </w:tc>
      </w:tr>
      <w:tr w:rsidR="00011E64" w:rsidRPr="00EA145C" w14:paraId="3EFEAF5C" w14:textId="77777777" w:rsidTr="00EF4AE2">
        <w:trPr>
          <w:trHeight w:val="290"/>
        </w:trPr>
        <w:tc>
          <w:tcPr>
            <w:tcW w:w="500" w:type="pct"/>
          </w:tcPr>
          <w:p w14:paraId="06F669D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enemy</w:t>
            </w:r>
          </w:p>
        </w:tc>
        <w:tc>
          <w:tcPr>
            <w:tcW w:w="544" w:type="pct"/>
          </w:tcPr>
          <w:p w14:paraId="36473D3D"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opposition</w:t>
            </w:r>
          </w:p>
        </w:tc>
        <w:tc>
          <w:tcPr>
            <w:tcW w:w="596" w:type="pct"/>
          </w:tcPr>
          <w:p w14:paraId="660528B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enemy.n.02</w:t>
            </w:r>
          </w:p>
        </w:tc>
        <w:tc>
          <w:tcPr>
            <w:tcW w:w="3359" w:type="pct"/>
          </w:tcPr>
          <w:p w14:paraId="6EF819B2" w14:textId="4D4EB878"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n armed adversary</w:t>
            </w:r>
            <w:r w:rsidR="008D21FE">
              <w:rPr>
                <w:rFonts w:ascii="Calibri" w:hAnsi="Calibri" w:cs="Calibri"/>
                <w:color w:val="auto"/>
                <w:sz w:val="22"/>
                <w:szCs w:val="22"/>
              </w:rPr>
              <w:t xml:space="preserve">, </w:t>
            </w:r>
            <w:r w:rsidRPr="00DF533B">
              <w:rPr>
                <w:rFonts w:ascii="Calibri" w:hAnsi="Calibri" w:cs="Calibri"/>
                <w:color w:val="auto"/>
                <w:sz w:val="22"/>
                <w:szCs w:val="22"/>
              </w:rPr>
              <w:t>especially a member of an opposing military force</w:t>
            </w:r>
          </w:p>
        </w:tc>
      </w:tr>
      <w:tr w:rsidR="00011E64" w:rsidRPr="00EA145C" w14:paraId="0DD0C983" w14:textId="77777777" w:rsidTr="00EF4AE2">
        <w:trPr>
          <w:trHeight w:val="290"/>
        </w:trPr>
        <w:tc>
          <w:tcPr>
            <w:tcW w:w="500" w:type="pct"/>
          </w:tcPr>
          <w:p w14:paraId="4B9A334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foodie</w:t>
            </w:r>
          </w:p>
        </w:tc>
        <w:tc>
          <w:tcPr>
            <w:tcW w:w="544" w:type="pct"/>
          </w:tcPr>
          <w:p w14:paraId="75AD7F2F"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epicurean</w:t>
            </w:r>
          </w:p>
        </w:tc>
        <w:tc>
          <w:tcPr>
            <w:tcW w:w="596" w:type="pct"/>
          </w:tcPr>
          <w:p w14:paraId="1BF512D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epicure.n.01</w:t>
            </w:r>
          </w:p>
        </w:tc>
        <w:tc>
          <w:tcPr>
            <w:tcW w:w="3359" w:type="pct"/>
          </w:tcPr>
          <w:p w14:paraId="23E11AE0" w14:textId="22B4C011"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person devoted to refined</w:t>
            </w:r>
            <w:r w:rsidR="008D21FE">
              <w:rPr>
                <w:rFonts w:ascii="Calibri" w:hAnsi="Calibri" w:cs="Calibri"/>
                <w:color w:val="auto"/>
                <w:sz w:val="22"/>
                <w:szCs w:val="22"/>
              </w:rPr>
              <w:t>,</w:t>
            </w:r>
            <w:r w:rsidRPr="00DF533B">
              <w:rPr>
                <w:rFonts w:ascii="Calibri" w:hAnsi="Calibri" w:cs="Calibri"/>
                <w:color w:val="auto"/>
                <w:sz w:val="22"/>
                <w:szCs w:val="22"/>
              </w:rPr>
              <w:t xml:space="preserve"> sensuous enjoyment</w:t>
            </w:r>
            <w:r w:rsidR="008D21FE">
              <w:rPr>
                <w:rFonts w:ascii="Calibri" w:hAnsi="Calibri" w:cs="Calibri"/>
                <w:color w:val="auto"/>
                <w:sz w:val="22"/>
                <w:szCs w:val="22"/>
              </w:rPr>
              <w:t xml:space="preserve">s, </w:t>
            </w:r>
            <w:r w:rsidRPr="00DF533B">
              <w:rPr>
                <w:rFonts w:ascii="Calibri" w:hAnsi="Calibri" w:cs="Calibri"/>
                <w:color w:val="auto"/>
                <w:sz w:val="22"/>
                <w:szCs w:val="22"/>
              </w:rPr>
              <w:t>especially good food and drink</w:t>
            </w:r>
          </w:p>
        </w:tc>
      </w:tr>
      <w:tr w:rsidR="00011E64" w:rsidRPr="00EA145C" w14:paraId="7B806886" w14:textId="77777777" w:rsidTr="00EF4AE2">
        <w:trPr>
          <w:trHeight w:val="290"/>
        </w:trPr>
        <w:tc>
          <w:tcPr>
            <w:tcW w:w="500" w:type="pct"/>
          </w:tcPr>
          <w:p w14:paraId="1DCF5AA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exile</w:t>
            </w:r>
          </w:p>
        </w:tc>
        <w:tc>
          <w:tcPr>
            <w:tcW w:w="544" w:type="pct"/>
          </w:tcPr>
          <w:p w14:paraId="36D60ED0"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deportee</w:t>
            </w:r>
          </w:p>
        </w:tc>
        <w:tc>
          <w:tcPr>
            <w:tcW w:w="596" w:type="pct"/>
          </w:tcPr>
          <w:p w14:paraId="4D032059"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exile.n.02</w:t>
            </w:r>
          </w:p>
        </w:tc>
        <w:tc>
          <w:tcPr>
            <w:tcW w:w="3359" w:type="pct"/>
          </w:tcPr>
          <w:p w14:paraId="0BFCC78F" w14:textId="5F7EA34C"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 xml:space="preserve">a person who is expelled from </w:t>
            </w:r>
            <w:r w:rsidR="008D21FE">
              <w:rPr>
                <w:rFonts w:ascii="Calibri" w:hAnsi="Calibri" w:cs="Calibri"/>
                <w:color w:val="auto"/>
                <w:sz w:val="22"/>
                <w:szCs w:val="22"/>
              </w:rPr>
              <w:t xml:space="preserve">a </w:t>
            </w:r>
            <w:r w:rsidRPr="00DF533B">
              <w:rPr>
                <w:rFonts w:ascii="Calibri" w:hAnsi="Calibri" w:cs="Calibri"/>
                <w:color w:val="auto"/>
                <w:sz w:val="22"/>
                <w:szCs w:val="22"/>
              </w:rPr>
              <w:t>home or country by authority</w:t>
            </w:r>
          </w:p>
        </w:tc>
      </w:tr>
      <w:tr w:rsidR="00011E64" w:rsidRPr="00EA145C" w14:paraId="33C96B30" w14:textId="77777777" w:rsidTr="00EF4AE2">
        <w:trPr>
          <w:trHeight w:val="290"/>
        </w:trPr>
        <w:tc>
          <w:tcPr>
            <w:tcW w:w="500" w:type="pct"/>
          </w:tcPr>
          <w:p w14:paraId="0836EA0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lush</w:t>
            </w:r>
          </w:p>
        </w:tc>
        <w:tc>
          <w:tcPr>
            <w:tcW w:w="544" w:type="pct"/>
          </w:tcPr>
          <w:p w14:paraId="3DBBA54B"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rofuse</w:t>
            </w:r>
          </w:p>
        </w:tc>
        <w:tc>
          <w:tcPr>
            <w:tcW w:w="596" w:type="pct"/>
          </w:tcPr>
          <w:p w14:paraId="62C0F6ED"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exuberant.s.03</w:t>
            </w:r>
          </w:p>
        </w:tc>
        <w:tc>
          <w:tcPr>
            <w:tcW w:w="3359" w:type="pct"/>
          </w:tcPr>
          <w:p w14:paraId="1FCDC34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produced or growing in extreme abundance</w:t>
            </w:r>
          </w:p>
        </w:tc>
      </w:tr>
      <w:tr w:rsidR="00011E64" w:rsidRPr="00EA145C" w14:paraId="713EF1D1" w14:textId="77777777" w:rsidTr="00EF4AE2">
        <w:trPr>
          <w:trHeight w:val="290"/>
        </w:trPr>
        <w:tc>
          <w:tcPr>
            <w:tcW w:w="500" w:type="pct"/>
          </w:tcPr>
          <w:p w14:paraId="5121D59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sticky</w:t>
            </w:r>
          </w:p>
        </w:tc>
        <w:tc>
          <w:tcPr>
            <w:tcW w:w="544" w:type="pct"/>
          </w:tcPr>
          <w:p w14:paraId="1A0C1B29"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ucilaginous</w:t>
            </w:r>
          </w:p>
        </w:tc>
        <w:tc>
          <w:tcPr>
            <w:tcW w:w="596" w:type="pct"/>
          </w:tcPr>
          <w:p w14:paraId="5D7ABFC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gluey.s.01</w:t>
            </w:r>
          </w:p>
        </w:tc>
        <w:tc>
          <w:tcPr>
            <w:tcW w:w="3359" w:type="pct"/>
          </w:tcPr>
          <w:p w14:paraId="491CCF0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having the sticky properties of an adhesive</w:t>
            </w:r>
          </w:p>
        </w:tc>
      </w:tr>
      <w:tr w:rsidR="00011E64" w:rsidRPr="00EA145C" w14:paraId="61B50E89" w14:textId="77777777" w:rsidTr="00EF4AE2">
        <w:trPr>
          <w:trHeight w:val="290"/>
        </w:trPr>
        <w:tc>
          <w:tcPr>
            <w:tcW w:w="500" w:type="pct"/>
          </w:tcPr>
          <w:p w14:paraId="16CFDA8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hit</w:t>
            </w:r>
          </w:p>
        </w:tc>
        <w:tc>
          <w:tcPr>
            <w:tcW w:w="544" w:type="pct"/>
          </w:tcPr>
          <w:p w14:paraId="3F006EB3"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smasher</w:t>
            </w:r>
          </w:p>
        </w:tc>
        <w:tc>
          <w:tcPr>
            <w:tcW w:w="596" w:type="pct"/>
          </w:tcPr>
          <w:p w14:paraId="0EA39F3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hit.n.03</w:t>
            </w:r>
          </w:p>
        </w:tc>
        <w:tc>
          <w:tcPr>
            <w:tcW w:w="3359" w:type="pct"/>
          </w:tcPr>
          <w:p w14:paraId="361F16A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conspicuous success</w:t>
            </w:r>
          </w:p>
        </w:tc>
      </w:tr>
      <w:tr w:rsidR="00011E64" w:rsidRPr="00EA145C" w14:paraId="082BC62B" w14:textId="77777777" w:rsidTr="00EF4AE2">
        <w:trPr>
          <w:trHeight w:val="581"/>
        </w:trPr>
        <w:tc>
          <w:tcPr>
            <w:tcW w:w="500" w:type="pct"/>
          </w:tcPr>
          <w:p w14:paraId="79FB7FF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ill</w:t>
            </w:r>
          </w:p>
        </w:tc>
        <w:tc>
          <w:tcPr>
            <w:tcW w:w="544" w:type="pct"/>
          </w:tcPr>
          <w:p w14:paraId="406A5EDC"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oorly</w:t>
            </w:r>
          </w:p>
        </w:tc>
        <w:tc>
          <w:tcPr>
            <w:tcW w:w="596" w:type="pct"/>
          </w:tcPr>
          <w:p w14:paraId="4BC5F64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ill.r.01</w:t>
            </w:r>
          </w:p>
        </w:tc>
        <w:tc>
          <w:tcPr>
            <w:tcW w:w="3359" w:type="pct"/>
          </w:tcPr>
          <w:p w14:paraId="0485481A" w14:textId="0B390919"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in a poor or improper or unsatisfactory manner; not well</w:t>
            </w:r>
          </w:p>
        </w:tc>
      </w:tr>
      <w:tr w:rsidR="00011E64" w:rsidRPr="00EA145C" w14:paraId="67E92AF0" w14:textId="77777777" w:rsidTr="00EF4AE2">
        <w:trPr>
          <w:trHeight w:val="290"/>
        </w:trPr>
        <w:tc>
          <w:tcPr>
            <w:tcW w:w="500" w:type="pct"/>
          </w:tcPr>
          <w:p w14:paraId="125E265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now</w:t>
            </w:r>
          </w:p>
        </w:tc>
        <w:tc>
          <w:tcPr>
            <w:tcW w:w="544" w:type="pct"/>
          </w:tcPr>
          <w:p w14:paraId="40F23684"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forthwith</w:t>
            </w:r>
          </w:p>
        </w:tc>
        <w:tc>
          <w:tcPr>
            <w:tcW w:w="596" w:type="pct"/>
          </w:tcPr>
          <w:p w14:paraId="27224E6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immediately.r.01</w:t>
            </w:r>
          </w:p>
        </w:tc>
        <w:tc>
          <w:tcPr>
            <w:tcW w:w="3359" w:type="pct"/>
          </w:tcPr>
          <w:p w14:paraId="6A26A732"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without delay or hesitation; with no time intervening</w:t>
            </w:r>
          </w:p>
        </w:tc>
      </w:tr>
      <w:tr w:rsidR="00011E64" w:rsidRPr="00EA145C" w14:paraId="136C99D9" w14:textId="77777777" w:rsidTr="00EF4AE2">
        <w:trPr>
          <w:trHeight w:val="290"/>
        </w:trPr>
        <w:tc>
          <w:tcPr>
            <w:tcW w:w="500" w:type="pct"/>
          </w:tcPr>
          <w:p w14:paraId="77212A1A"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reciprocation</w:t>
            </w:r>
          </w:p>
        </w:tc>
        <w:tc>
          <w:tcPr>
            <w:tcW w:w="544" w:type="pct"/>
          </w:tcPr>
          <w:p w14:paraId="4E591D62"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interchange</w:t>
            </w:r>
          </w:p>
        </w:tc>
        <w:tc>
          <w:tcPr>
            <w:tcW w:w="596" w:type="pct"/>
          </w:tcPr>
          <w:p w14:paraId="4BC90ED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interchange.n.02</w:t>
            </w:r>
          </w:p>
        </w:tc>
        <w:tc>
          <w:tcPr>
            <w:tcW w:w="3359" w:type="pct"/>
          </w:tcPr>
          <w:p w14:paraId="7B4B50ED" w14:textId="0194B039"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mutual interaction; the activity of reciprocating or exchanging</w:t>
            </w:r>
            <w:r w:rsidR="008D21FE">
              <w:rPr>
                <w:rFonts w:ascii="Calibri" w:hAnsi="Calibri" w:cs="Calibri"/>
                <w:color w:val="auto"/>
                <w:sz w:val="22"/>
                <w:szCs w:val="22"/>
              </w:rPr>
              <w:t xml:space="preserve">, </w:t>
            </w:r>
            <w:r w:rsidRPr="00DF533B">
              <w:rPr>
                <w:rFonts w:ascii="Calibri" w:hAnsi="Calibri" w:cs="Calibri"/>
                <w:color w:val="auto"/>
                <w:sz w:val="22"/>
                <w:szCs w:val="22"/>
              </w:rPr>
              <w:t>especially information</w:t>
            </w:r>
          </w:p>
        </w:tc>
      </w:tr>
      <w:tr w:rsidR="00011E64" w:rsidRPr="00EA145C" w14:paraId="634FFABC" w14:textId="77777777" w:rsidTr="00EF4AE2">
        <w:trPr>
          <w:trHeight w:val="290"/>
        </w:trPr>
        <w:tc>
          <w:tcPr>
            <w:tcW w:w="500" w:type="pct"/>
          </w:tcPr>
          <w:p w14:paraId="4856D62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natural</w:t>
            </w:r>
          </w:p>
        </w:tc>
        <w:tc>
          <w:tcPr>
            <w:tcW w:w="544" w:type="pct"/>
          </w:tcPr>
          <w:p w14:paraId="4662521C"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lifelike</w:t>
            </w:r>
          </w:p>
        </w:tc>
        <w:tc>
          <w:tcPr>
            <w:tcW w:w="596" w:type="pct"/>
          </w:tcPr>
          <w:p w14:paraId="44F4E20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lifelike.s.02</w:t>
            </w:r>
          </w:p>
        </w:tc>
        <w:tc>
          <w:tcPr>
            <w:tcW w:w="3359" w:type="pct"/>
          </w:tcPr>
          <w:p w14:paraId="018EEE1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free from artificiality</w:t>
            </w:r>
          </w:p>
        </w:tc>
      </w:tr>
      <w:tr w:rsidR="00011E64" w:rsidRPr="00EA145C" w14:paraId="6EF8AB85" w14:textId="77777777" w:rsidTr="00EF4AE2">
        <w:trPr>
          <w:trHeight w:val="290"/>
        </w:trPr>
        <w:tc>
          <w:tcPr>
            <w:tcW w:w="500" w:type="pct"/>
          </w:tcPr>
          <w:p w14:paraId="0E52E21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just</w:t>
            </w:r>
          </w:p>
        </w:tc>
        <w:tc>
          <w:tcPr>
            <w:tcW w:w="544" w:type="pct"/>
          </w:tcPr>
          <w:p w14:paraId="1CB8E2A7"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erely</w:t>
            </w:r>
          </w:p>
        </w:tc>
        <w:tc>
          <w:tcPr>
            <w:tcW w:w="596" w:type="pct"/>
          </w:tcPr>
          <w:p w14:paraId="7BDBE70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merely.r.01</w:t>
            </w:r>
          </w:p>
        </w:tc>
        <w:tc>
          <w:tcPr>
            <w:tcW w:w="3359" w:type="pct"/>
          </w:tcPr>
          <w:p w14:paraId="3E3AC08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nd nothing more</w:t>
            </w:r>
          </w:p>
        </w:tc>
      </w:tr>
      <w:tr w:rsidR="00011E64" w:rsidRPr="00EA145C" w14:paraId="53C35E48" w14:textId="77777777" w:rsidTr="00EF4AE2">
        <w:trPr>
          <w:trHeight w:val="581"/>
        </w:trPr>
        <w:tc>
          <w:tcPr>
            <w:tcW w:w="500" w:type="pct"/>
          </w:tcPr>
          <w:p w14:paraId="54D8FB29"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otive</w:t>
            </w:r>
          </w:p>
        </w:tc>
        <w:tc>
          <w:tcPr>
            <w:tcW w:w="544" w:type="pct"/>
          </w:tcPr>
          <w:p w14:paraId="232838D3"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need</w:t>
            </w:r>
          </w:p>
        </w:tc>
        <w:tc>
          <w:tcPr>
            <w:tcW w:w="596" w:type="pct"/>
          </w:tcPr>
          <w:p w14:paraId="5918C3D4"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motivation.n.01</w:t>
            </w:r>
          </w:p>
        </w:tc>
        <w:tc>
          <w:tcPr>
            <w:tcW w:w="3359" w:type="pct"/>
          </w:tcPr>
          <w:p w14:paraId="261D794E" w14:textId="40392B69"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the psychological feature that arouses an organism to action toward a desired goal; the reason for the action that which gives purpose and direction to behavior</w:t>
            </w:r>
          </w:p>
        </w:tc>
      </w:tr>
      <w:tr w:rsidR="00011E64" w:rsidRPr="00EA145C" w14:paraId="30F701BD" w14:textId="77777777" w:rsidTr="00EF4AE2">
        <w:trPr>
          <w:trHeight w:val="290"/>
        </w:trPr>
        <w:tc>
          <w:tcPr>
            <w:tcW w:w="500" w:type="pct"/>
          </w:tcPr>
          <w:p w14:paraId="0904CBC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eing</w:t>
            </w:r>
          </w:p>
        </w:tc>
        <w:tc>
          <w:tcPr>
            <w:tcW w:w="544" w:type="pct"/>
          </w:tcPr>
          <w:p w14:paraId="180B0A35"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organism</w:t>
            </w:r>
          </w:p>
        </w:tc>
        <w:tc>
          <w:tcPr>
            <w:tcW w:w="596" w:type="pct"/>
          </w:tcPr>
          <w:p w14:paraId="7A93567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organism.n.01</w:t>
            </w:r>
          </w:p>
        </w:tc>
        <w:tc>
          <w:tcPr>
            <w:tcW w:w="3359" w:type="pct"/>
          </w:tcPr>
          <w:p w14:paraId="0168EA73" w14:textId="69B64049"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living thing that has or can develop the ability to act or function independently</w:t>
            </w:r>
          </w:p>
        </w:tc>
      </w:tr>
      <w:tr w:rsidR="00011E64" w:rsidRPr="00EA145C" w14:paraId="7876A0D5" w14:textId="77777777" w:rsidTr="00EF4AE2">
        <w:trPr>
          <w:trHeight w:val="290"/>
        </w:trPr>
        <w:tc>
          <w:tcPr>
            <w:tcW w:w="500" w:type="pct"/>
          </w:tcPr>
          <w:p w14:paraId="0F0A7FD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ale</w:t>
            </w:r>
          </w:p>
        </w:tc>
        <w:tc>
          <w:tcPr>
            <w:tcW w:w="544" w:type="pct"/>
          </w:tcPr>
          <w:p w14:paraId="20D7015C"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lanch</w:t>
            </w:r>
          </w:p>
        </w:tc>
        <w:tc>
          <w:tcPr>
            <w:tcW w:w="596" w:type="pct"/>
          </w:tcPr>
          <w:p w14:paraId="735BE2A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pale.v.01</w:t>
            </w:r>
          </w:p>
        </w:tc>
        <w:tc>
          <w:tcPr>
            <w:tcW w:w="3359" w:type="pct"/>
          </w:tcPr>
          <w:p w14:paraId="2711FF29"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turn pale, as if in fear</w:t>
            </w:r>
          </w:p>
        </w:tc>
      </w:tr>
      <w:tr w:rsidR="00011E64" w:rsidRPr="00EA145C" w14:paraId="3BD1A779" w14:textId="77777777" w:rsidTr="00EF4AE2">
        <w:trPr>
          <w:trHeight w:val="290"/>
        </w:trPr>
        <w:tc>
          <w:tcPr>
            <w:tcW w:w="500" w:type="pct"/>
          </w:tcPr>
          <w:p w14:paraId="7A04FC84"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uff</w:t>
            </w:r>
          </w:p>
        </w:tc>
        <w:tc>
          <w:tcPr>
            <w:tcW w:w="544" w:type="pct"/>
          </w:tcPr>
          <w:p w14:paraId="2C585EF2"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gasp</w:t>
            </w:r>
          </w:p>
        </w:tc>
        <w:tc>
          <w:tcPr>
            <w:tcW w:w="596" w:type="pct"/>
          </w:tcPr>
          <w:p w14:paraId="553F41A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pant.v.01</w:t>
            </w:r>
          </w:p>
        </w:tc>
        <w:tc>
          <w:tcPr>
            <w:tcW w:w="3359" w:type="pct"/>
          </w:tcPr>
          <w:p w14:paraId="76C6986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breathe noisily, as when one is exhausted</w:t>
            </w:r>
          </w:p>
        </w:tc>
      </w:tr>
      <w:tr w:rsidR="00011E64" w:rsidRPr="00EA145C" w14:paraId="787338C2" w14:textId="77777777" w:rsidTr="00EF4AE2">
        <w:trPr>
          <w:trHeight w:val="290"/>
        </w:trPr>
        <w:tc>
          <w:tcPr>
            <w:tcW w:w="500" w:type="pct"/>
          </w:tcPr>
          <w:p w14:paraId="751290C4"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soul</w:t>
            </w:r>
          </w:p>
        </w:tc>
        <w:tc>
          <w:tcPr>
            <w:tcW w:w="544" w:type="pct"/>
          </w:tcPr>
          <w:p w14:paraId="644897CD"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mortal</w:t>
            </w:r>
          </w:p>
        </w:tc>
        <w:tc>
          <w:tcPr>
            <w:tcW w:w="596" w:type="pct"/>
          </w:tcPr>
          <w:p w14:paraId="4FF4833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person.n.01</w:t>
            </w:r>
          </w:p>
        </w:tc>
        <w:tc>
          <w:tcPr>
            <w:tcW w:w="3359" w:type="pct"/>
          </w:tcPr>
          <w:p w14:paraId="7259C1F8"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human being</w:t>
            </w:r>
          </w:p>
        </w:tc>
      </w:tr>
      <w:tr w:rsidR="00011E64" w:rsidRPr="00EA145C" w14:paraId="64CDA3FA" w14:textId="77777777" w:rsidTr="00EF4AE2">
        <w:trPr>
          <w:trHeight w:val="581"/>
        </w:trPr>
        <w:tc>
          <w:tcPr>
            <w:tcW w:w="500" w:type="pct"/>
          </w:tcPr>
          <w:p w14:paraId="7755597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irate</w:t>
            </w:r>
          </w:p>
        </w:tc>
        <w:tc>
          <w:tcPr>
            <w:tcW w:w="544" w:type="pct"/>
          </w:tcPr>
          <w:p w14:paraId="205544B4"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uccaneer</w:t>
            </w:r>
          </w:p>
        </w:tc>
        <w:tc>
          <w:tcPr>
            <w:tcW w:w="596" w:type="pct"/>
          </w:tcPr>
          <w:p w14:paraId="0239829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pirate.n.02</w:t>
            </w:r>
          </w:p>
        </w:tc>
        <w:tc>
          <w:tcPr>
            <w:tcW w:w="3359" w:type="pct"/>
          </w:tcPr>
          <w:p w14:paraId="73537C1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someone who robs at sea or plunders the land from the sea without having a commission from any sovereign nation</w:t>
            </w:r>
          </w:p>
        </w:tc>
      </w:tr>
      <w:tr w:rsidR="00011E64" w:rsidRPr="00EA145C" w14:paraId="1EF9DF4C" w14:textId="77777777" w:rsidTr="00EF4AE2">
        <w:trPr>
          <w:trHeight w:val="290"/>
        </w:trPr>
        <w:tc>
          <w:tcPr>
            <w:tcW w:w="500" w:type="pct"/>
          </w:tcPr>
          <w:p w14:paraId="4018A22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lastRenderedPageBreak/>
              <w:t>dress</w:t>
            </w:r>
          </w:p>
        </w:tc>
        <w:tc>
          <w:tcPr>
            <w:tcW w:w="544" w:type="pct"/>
          </w:tcPr>
          <w:p w14:paraId="0C12C24A"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rimp</w:t>
            </w:r>
          </w:p>
        </w:tc>
        <w:tc>
          <w:tcPr>
            <w:tcW w:w="596" w:type="pct"/>
          </w:tcPr>
          <w:p w14:paraId="46B442D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preen.v.03</w:t>
            </w:r>
          </w:p>
        </w:tc>
        <w:tc>
          <w:tcPr>
            <w:tcW w:w="3359" w:type="pct"/>
          </w:tcPr>
          <w:p w14:paraId="0C75D1A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dress or groom with elaborate care</w:t>
            </w:r>
          </w:p>
        </w:tc>
      </w:tr>
      <w:tr w:rsidR="00011E64" w:rsidRPr="00EA145C" w14:paraId="42DF1462" w14:textId="77777777" w:rsidTr="00EF4AE2">
        <w:trPr>
          <w:trHeight w:val="290"/>
        </w:trPr>
        <w:tc>
          <w:tcPr>
            <w:tcW w:w="500" w:type="pct"/>
          </w:tcPr>
          <w:p w14:paraId="72F82D57"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rot</w:t>
            </w:r>
          </w:p>
        </w:tc>
        <w:tc>
          <w:tcPr>
            <w:tcW w:w="544" w:type="pct"/>
          </w:tcPr>
          <w:p w14:paraId="35F04E6E"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putrefaction</w:t>
            </w:r>
          </w:p>
        </w:tc>
        <w:tc>
          <w:tcPr>
            <w:tcW w:w="596" w:type="pct"/>
          </w:tcPr>
          <w:p w14:paraId="5EFD941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putrefaction.n.01</w:t>
            </w:r>
          </w:p>
        </w:tc>
        <w:tc>
          <w:tcPr>
            <w:tcW w:w="3359" w:type="pct"/>
          </w:tcPr>
          <w:p w14:paraId="4128520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state of decay usually accompanied by an offensive odor</w:t>
            </w:r>
          </w:p>
        </w:tc>
      </w:tr>
      <w:tr w:rsidR="00011E64" w:rsidRPr="00EA145C" w14:paraId="045C8CD3" w14:textId="77777777" w:rsidTr="00EF4AE2">
        <w:trPr>
          <w:trHeight w:val="290"/>
        </w:trPr>
        <w:tc>
          <w:tcPr>
            <w:tcW w:w="500" w:type="pct"/>
          </w:tcPr>
          <w:p w14:paraId="031DBE89"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real</w:t>
            </w:r>
          </w:p>
        </w:tc>
        <w:tc>
          <w:tcPr>
            <w:tcW w:w="544" w:type="pct"/>
          </w:tcPr>
          <w:p w14:paraId="27233376"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tangible</w:t>
            </w:r>
          </w:p>
        </w:tc>
        <w:tc>
          <w:tcPr>
            <w:tcW w:w="596" w:type="pct"/>
          </w:tcPr>
          <w:p w14:paraId="0C79F75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real.s.04</w:t>
            </w:r>
          </w:p>
        </w:tc>
        <w:tc>
          <w:tcPr>
            <w:tcW w:w="3359" w:type="pct"/>
          </w:tcPr>
          <w:p w14:paraId="3E13457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capable of being treated as fact</w:t>
            </w:r>
          </w:p>
        </w:tc>
      </w:tr>
      <w:tr w:rsidR="00011E64" w:rsidRPr="00EA145C" w14:paraId="1F8EA38E" w14:textId="77777777" w:rsidTr="00EF4AE2">
        <w:trPr>
          <w:trHeight w:val="290"/>
        </w:trPr>
        <w:tc>
          <w:tcPr>
            <w:tcW w:w="500" w:type="pct"/>
          </w:tcPr>
          <w:p w14:paraId="6D931CA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sex</w:t>
            </w:r>
          </w:p>
        </w:tc>
        <w:tc>
          <w:tcPr>
            <w:tcW w:w="544" w:type="pct"/>
          </w:tcPr>
          <w:p w14:paraId="3FBFB7CB"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gender</w:t>
            </w:r>
          </w:p>
        </w:tc>
        <w:tc>
          <w:tcPr>
            <w:tcW w:w="596" w:type="pct"/>
          </w:tcPr>
          <w:p w14:paraId="38FAC15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sex.n.04</w:t>
            </w:r>
          </w:p>
        </w:tc>
        <w:tc>
          <w:tcPr>
            <w:tcW w:w="3359" w:type="pct"/>
          </w:tcPr>
          <w:p w14:paraId="06D7CAE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 xml:space="preserve">the properties that distinguish organisms </w:t>
            </w:r>
            <w:proofErr w:type="gramStart"/>
            <w:r w:rsidRPr="00DF533B">
              <w:rPr>
                <w:rFonts w:ascii="Calibri" w:hAnsi="Calibri" w:cs="Calibri"/>
                <w:color w:val="auto"/>
                <w:sz w:val="22"/>
                <w:szCs w:val="22"/>
              </w:rPr>
              <w:t>on the basis of</w:t>
            </w:r>
            <w:proofErr w:type="gramEnd"/>
            <w:r w:rsidRPr="00DF533B">
              <w:rPr>
                <w:rFonts w:ascii="Calibri" w:hAnsi="Calibri" w:cs="Calibri"/>
                <w:color w:val="auto"/>
                <w:sz w:val="22"/>
                <w:szCs w:val="22"/>
              </w:rPr>
              <w:t xml:space="preserve"> their reproductive roles</w:t>
            </w:r>
          </w:p>
        </w:tc>
      </w:tr>
      <w:tr w:rsidR="00011E64" w:rsidRPr="00EA145C" w14:paraId="278D04F2" w14:textId="77777777" w:rsidTr="00EF4AE2">
        <w:trPr>
          <w:trHeight w:val="290"/>
        </w:trPr>
        <w:tc>
          <w:tcPr>
            <w:tcW w:w="500" w:type="pct"/>
          </w:tcPr>
          <w:p w14:paraId="3E25508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termination</w:t>
            </w:r>
          </w:p>
        </w:tc>
        <w:tc>
          <w:tcPr>
            <w:tcW w:w="544" w:type="pct"/>
          </w:tcPr>
          <w:p w14:paraId="38904CD9"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ending</w:t>
            </w:r>
          </w:p>
        </w:tc>
        <w:tc>
          <w:tcPr>
            <w:tcW w:w="596" w:type="pct"/>
          </w:tcPr>
          <w:p w14:paraId="12E104F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termination.n.05</w:t>
            </w:r>
          </w:p>
        </w:tc>
        <w:tc>
          <w:tcPr>
            <w:tcW w:w="3359" w:type="pct"/>
          </w:tcPr>
          <w:p w14:paraId="5D873870"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the act of ending something</w:t>
            </w:r>
          </w:p>
        </w:tc>
      </w:tr>
      <w:tr w:rsidR="00011E64" w:rsidRPr="00EA145C" w14:paraId="61235BFB" w14:textId="77777777" w:rsidTr="00EF4AE2">
        <w:trPr>
          <w:trHeight w:val="290"/>
        </w:trPr>
        <w:tc>
          <w:tcPr>
            <w:tcW w:w="500" w:type="pct"/>
          </w:tcPr>
          <w:p w14:paraId="68036CBD"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right</w:t>
            </w:r>
          </w:p>
        </w:tc>
        <w:tc>
          <w:tcPr>
            <w:tcW w:w="544" w:type="pct"/>
          </w:tcPr>
          <w:p w14:paraId="666F6AAC"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veracious</w:t>
            </w:r>
          </w:p>
        </w:tc>
        <w:tc>
          <w:tcPr>
            <w:tcW w:w="596" w:type="pct"/>
          </w:tcPr>
          <w:p w14:paraId="5B5C246C"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veracious.s.02</w:t>
            </w:r>
          </w:p>
        </w:tc>
        <w:tc>
          <w:tcPr>
            <w:tcW w:w="3359" w:type="pct"/>
          </w:tcPr>
          <w:p w14:paraId="78EE183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precisely accurate</w:t>
            </w:r>
          </w:p>
        </w:tc>
      </w:tr>
      <w:tr w:rsidR="00011E64" w:rsidRPr="00EA145C" w14:paraId="77EE5C6D" w14:textId="77777777" w:rsidTr="00EF4AE2">
        <w:trPr>
          <w:trHeight w:val="290"/>
        </w:trPr>
        <w:tc>
          <w:tcPr>
            <w:tcW w:w="500" w:type="pct"/>
          </w:tcPr>
          <w:p w14:paraId="248C84FA"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wash</w:t>
            </w:r>
          </w:p>
        </w:tc>
        <w:tc>
          <w:tcPr>
            <w:tcW w:w="544" w:type="pct"/>
          </w:tcPr>
          <w:p w14:paraId="3DD627AA"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lave</w:t>
            </w:r>
          </w:p>
        </w:tc>
        <w:tc>
          <w:tcPr>
            <w:tcW w:w="596" w:type="pct"/>
          </w:tcPr>
          <w:p w14:paraId="5BBC6B1D"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wash.v.02</w:t>
            </w:r>
          </w:p>
        </w:tc>
        <w:tc>
          <w:tcPr>
            <w:tcW w:w="3359" w:type="pct"/>
          </w:tcPr>
          <w:p w14:paraId="666626E0" w14:textId="48D0F48F"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cleanse one's body with soap and water</w:t>
            </w:r>
          </w:p>
        </w:tc>
      </w:tr>
      <w:tr w:rsidR="00011E64" w:rsidRPr="00EA145C" w14:paraId="1D0C26F4" w14:textId="77777777" w:rsidTr="00EF4AE2">
        <w:trPr>
          <w:trHeight w:val="290"/>
        </w:trPr>
        <w:tc>
          <w:tcPr>
            <w:tcW w:w="500" w:type="pct"/>
          </w:tcPr>
          <w:p w14:paraId="0E5CC7DF"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est</w:t>
            </w:r>
          </w:p>
        </w:tc>
        <w:tc>
          <w:tcPr>
            <w:tcW w:w="544" w:type="pct"/>
          </w:tcPr>
          <w:p w14:paraId="186C7CAC"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easily</w:t>
            </w:r>
          </w:p>
        </w:tc>
        <w:tc>
          <w:tcPr>
            <w:tcW w:w="596" w:type="pct"/>
          </w:tcPr>
          <w:p w14:paraId="14F790FA"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well.r.03</w:t>
            </w:r>
          </w:p>
        </w:tc>
        <w:tc>
          <w:tcPr>
            <w:tcW w:w="3359" w:type="pct"/>
          </w:tcPr>
          <w:p w14:paraId="78818D0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 xml:space="preserve">indicating high probability; </w:t>
            </w:r>
            <w:proofErr w:type="gramStart"/>
            <w:r w:rsidRPr="00DF533B">
              <w:rPr>
                <w:rFonts w:ascii="Calibri" w:hAnsi="Calibri" w:cs="Calibri"/>
                <w:color w:val="auto"/>
                <w:sz w:val="22"/>
                <w:szCs w:val="22"/>
              </w:rPr>
              <w:t>in all likelihood</w:t>
            </w:r>
            <w:proofErr w:type="gramEnd"/>
          </w:p>
        </w:tc>
      </w:tr>
      <w:tr w:rsidR="00011E64" w:rsidRPr="00EA145C" w14:paraId="4C2513EF" w14:textId="77777777" w:rsidTr="00EF4AE2">
        <w:trPr>
          <w:trHeight w:val="290"/>
        </w:trPr>
        <w:tc>
          <w:tcPr>
            <w:tcW w:w="500" w:type="pct"/>
          </w:tcPr>
          <w:p w14:paraId="763F1735"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better</w:t>
            </w:r>
          </w:p>
        </w:tc>
        <w:tc>
          <w:tcPr>
            <w:tcW w:w="544" w:type="pct"/>
          </w:tcPr>
          <w:p w14:paraId="6D6A51C6"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well</w:t>
            </w:r>
          </w:p>
        </w:tc>
        <w:tc>
          <w:tcPr>
            <w:tcW w:w="596" w:type="pct"/>
          </w:tcPr>
          <w:p w14:paraId="22D00D25"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well.r.11</w:t>
            </w:r>
          </w:p>
        </w:tc>
        <w:tc>
          <w:tcPr>
            <w:tcW w:w="3359" w:type="pct"/>
          </w:tcPr>
          <w:p w14:paraId="229513CB"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in a manner affording benefit or advantage</w:t>
            </w:r>
          </w:p>
        </w:tc>
      </w:tr>
      <w:tr w:rsidR="00011E64" w:rsidRPr="00EA145C" w14:paraId="010C67A8" w14:textId="77777777" w:rsidTr="00EF4AE2">
        <w:trPr>
          <w:trHeight w:val="290"/>
        </w:trPr>
        <w:tc>
          <w:tcPr>
            <w:tcW w:w="500" w:type="pct"/>
          </w:tcPr>
          <w:p w14:paraId="457A92B6"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witch</w:t>
            </w:r>
          </w:p>
        </w:tc>
        <w:tc>
          <w:tcPr>
            <w:tcW w:w="544" w:type="pct"/>
          </w:tcPr>
          <w:p w14:paraId="0A5B369F" w14:textId="77777777" w:rsidR="00EA145C" w:rsidRPr="00DF533B" w:rsidRDefault="00EA145C" w:rsidP="00DF533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b/>
                <w:bCs/>
                <w:color w:val="auto"/>
                <w:sz w:val="22"/>
                <w:szCs w:val="22"/>
              </w:rPr>
            </w:pPr>
            <w:r w:rsidRPr="00DF533B">
              <w:rPr>
                <w:rFonts w:ascii="Calibri" w:hAnsi="Calibri" w:cs="Calibri"/>
                <w:b/>
                <w:bCs/>
                <w:color w:val="auto"/>
                <w:sz w:val="22"/>
                <w:szCs w:val="22"/>
              </w:rPr>
              <w:t>wiccan</w:t>
            </w:r>
          </w:p>
        </w:tc>
        <w:tc>
          <w:tcPr>
            <w:tcW w:w="596" w:type="pct"/>
          </w:tcPr>
          <w:p w14:paraId="684B37D1"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18"/>
                <w:szCs w:val="18"/>
              </w:rPr>
            </w:pPr>
            <w:r w:rsidRPr="00DF533B">
              <w:rPr>
                <w:rFonts w:ascii="Calibri" w:hAnsi="Calibri" w:cs="Calibri"/>
                <w:color w:val="auto"/>
                <w:sz w:val="18"/>
                <w:szCs w:val="18"/>
              </w:rPr>
              <w:t>wiccan.n.01</w:t>
            </w:r>
          </w:p>
        </w:tc>
        <w:tc>
          <w:tcPr>
            <w:tcW w:w="3359" w:type="pct"/>
          </w:tcPr>
          <w:p w14:paraId="28A946C3" w14:textId="77777777" w:rsidR="00EA145C" w:rsidRPr="00DF533B" w:rsidRDefault="00EA145C" w:rsidP="00EA145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Calibri" w:hAnsi="Calibri" w:cs="Calibri"/>
                <w:color w:val="auto"/>
                <w:sz w:val="22"/>
                <w:szCs w:val="22"/>
              </w:rPr>
            </w:pPr>
            <w:r w:rsidRPr="00DF533B">
              <w:rPr>
                <w:rFonts w:ascii="Calibri" w:hAnsi="Calibri" w:cs="Calibri"/>
                <w:color w:val="auto"/>
                <w:sz w:val="22"/>
                <w:szCs w:val="22"/>
              </w:rPr>
              <w:t>a believer in Wicca</w:t>
            </w:r>
          </w:p>
        </w:tc>
      </w:tr>
    </w:tbl>
    <w:p w14:paraId="2697EF4E" w14:textId="77777777" w:rsidR="00562EB2" w:rsidRPr="00BD3D11" w:rsidRDefault="00562EB2" w:rsidP="00BD3D11"/>
    <w:p w14:paraId="1B22C3B2" w14:textId="77777777" w:rsidR="00227B8B" w:rsidRPr="00092DDA" w:rsidRDefault="00227B8B" w:rsidP="00227B8B">
      <w:pPr>
        <w:pStyle w:val="Heading3"/>
      </w:pPr>
      <w:bookmarkStart w:id="89" w:name="_Toc114161233"/>
      <w:r w:rsidRPr="00092DDA">
        <w:t>Participants</w:t>
      </w:r>
      <w:bookmarkEnd w:id="89"/>
      <w:r w:rsidRPr="00092DDA">
        <w:t xml:space="preserve"> </w:t>
      </w:r>
    </w:p>
    <w:p w14:paraId="2010A292" w14:textId="23D49CF1" w:rsidR="007612EC" w:rsidRDefault="00FA7DBE" w:rsidP="00FA7DBE">
      <w:r>
        <w:rPr>
          <w:b/>
          <w:bCs/>
          <w:u w:val="single"/>
        </w:rPr>
        <w:t>Recruitment</w:t>
      </w:r>
      <w:r w:rsidR="006F4302" w:rsidRPr="00DF533B">
        <w:rPr>
          <w:b/>
          <w:bCs/>
          <w:u w:val="single"/>
        </w:rPr>
        <w:t>:</w:t>
      </w:r>
      <w:r w:rsidR="006F4302">
        <w:t xml:space="preserve"> </w:t>
      </w:r>
      <w:r w:rsidR="00227B8B" w:rsidRPr="00F47FF5">
        <w:t xml:space="preserve">Participants </w:t>
      </w:r>
      <w:r w:rsidR="00227B8B">
        <w:t>were</w:t>
      </w:r>
      <w:r w:rsidR="00227B8B" w:rsidRPr="00F47FF5">
        <w:t xml:space="preserve"> recruited </w:t>
      </w:r>
      <w:r>
        <w:t xml:space="preserve">via </w:t>
      </w:r>
      <w:r w:rsidR="00227B8B" w:rsidRPr="00F47FF5">
        <w:t xml:space="preserve">a listserv </w:t>
      </w:r>
      <w:r>
        <w:t>sent to</w:t>
      </w:r>
      <w:r w:rsidR="00227B8B" w:rsidRPr="00F47FF5">
        <w:t xml:space="preserve"> undergraduate students </w:t>
      </w:r>
      <w:r w:rsidR="0037017A">
        <w:t>at</w:t>
      </w:r>
      <w:r w:rsidR="00227B8B" w:rsidRPr="00F47FF5">
        <w:t xml:space="preserve"> </w:t>
      </w:r>
      <w:r w:rsidR="00227B8B">
        <w:t xml:space="preserve">a </w:t>
      </w:r>
      <w:r w:rsidR="00227B8B" w:rsidRPr="00F47FF5">
        <w:t xml:space="preserve">large research university in the </w:t>
      </w:r>
      <w:r w:rsidR="00227B8B">
        <w:t>United States.</w:t>
      </w:r>
      <w:r w:rsidR="00227B8B" w:rsidRPr="00F47FF5">
        <w:t xml:space="preserve"> After completing the online survey, </w:t>
      </w:r>
      <w:r w:rsidR="00227B8B">
        <w:t xml:space="preserve">the </w:t>
      </w:r>
      <w:r w:rsidR="00227B8B" w:rsidRPr="00F47FF5">
        <w:t>participants</w:t>
      </w:r>
      <w:r w:rsidR="00227B8B">
        <w:t xml:space="preserve"> were</w:t>
      </w:r>
      <w:r w:rsidR="00227B8B" w:rsidRPr="00F47FF5">
        <w:t xml:space="preserve"> asked to forward invitation</w:t>
      </w:r>
      <w:r w:rsidR="00227B8B">
        <w:t>s to</w:t>
      </w:r>
      <w:r w:rsidR="00227B8B" w:rsidRPr="00F47FF5">
        <w:t xml:space="preserve"> their acquaintances</w:t>
      </w:r>
      <w:r w:rsidR="00227B8B">
        <w:t xml:space="preserve">, </w:t>
      </w:r>
      <w:r>
        <w:t>i.e.,</w:t>
      </w:r>
      <w:r w:rsidR="00227B8B" w:rsidRPr="00F47FF5">
        <w:t xml:space="preserve"> snowball sampling</w:t>
      </w:r>
      <w:r w:rsidR="00B1406D">
        <w:t xml:space="preserve">. </w:t>
      </w:r>
    </w:p>
    <w:p w14:paraId="50A1E936" w14:textId="77777777" w:rsidR="007612EC" w:rsidRDefault="007612EC" w:rsidP="00FA7DBE">
      <w:r>
        <w:t>Prior to recruitment, the recruitment method and use of a survey study had been reviewed and approved by the University at Albany Institutional Review Board (IRB Study No.</w:t>
      </w:r>
      <w:r w:rsidRPr="006F4302">
        <w:t xml:space="preserve"> 22X113</w:t>
      </w:r>
      <w:r>
        <w:t xml:space="preserve">) and all participants had provided informed consent. </w:t>
      </w:r>
    </w:p>
    <w:p w14:paraId="1B556902" w14:textId="2E95993D" w:rsidR="003E62AE" w:rsidRPr="00A56483" w:rsidRDefault="00FA7DBE" w:rsidP="00A56483">
      <w:r w:rsidRPr="00A56483">
        <w:t xml:space="preserve">The system verified that the survey was only completed once, therefore controlling for unique participants. </w:t>
      </w:r>
      <w:r w:rsidR="0098344A" w:rsidRPr="00A56483">
        <w:t>Overall, 80,500</w:t>
      </w:r>
      <w:r w:rsidRPr="00A56483">
        <w:t xml:space="preserve"> observations were collected from 8,561 distinct participants.</w:t>
      </w:r>
      <w:r w:rsidR="003E62AE" w:rsidRPr="00A56483">
        <w:t xml:space="preserve"> The mean number of words evaluated by a single participant was 9.446139.</w:t>
      </w:r>
    </w:p>
    <w:p w14:paraId="487651B3" w14:textId="77777777" w:rsidR="00FA7DBE" w:rsidRDefault="005F7837" w:rsidP="00EA145C">
      <w:r w:rsidRPr="00F37AB2">
        <w:rPr>
          <w:b/>
          <w:bCs/>
          <w:u w:val="single"/>
        </w:rPr>
        <w:t>Selection criteria:</w:t>
      </w:r>
      <w:r>
        <w:t xml:space="preserve"> Only undergraduate students completed the survey. </w:t>
      </w:r>
    </w:p>
    <w:p w14:paraId="7F2FBDE2" w14:textId="1B0B5491" w:rsidR="00B43BE4" w:rsidRDefault="00EA145C" w:rsidP="00E923DB">
      <w:r w:rsidRPr="000D3759">
        <w:rPr>
          <w:b/>
          <w:bCs/>
          <w:u w:val="single"/>
        </w:rPr>
        <w:t>Characteristics</w:t>
      </w:r>
      <w:r>
        <w:rPr>
          <w:b/>
          <w:bCs/>
          <w:u w:val="single"/>
        </w:rPr>
        <w:t xml:space="preserve">: </w:t>
      </w:r>
      <w:proofErr w:type="gramStart"/>
      <w:r w:rsidR="009939AB">
        <w:t>All of</w:t>
      </w:r>
      <w:proofErr w:type="gramEnd"/>
      <w:r w:rsidR="009939AB">
        <w:t xml:space="preserve"> the observations were by undergraduate students who</w:t>
      </w:r>
      <w:r>
        <w:t xml:space="preserve"> voluntar</w:t>
      </w:r>
      <w:r w:rsidR="00AF4385">
        <w:t>il</w:t>
      </w:r>
      <w:r>
        <w:t>y</w:t>
      </w:r>
      <w:r w:rsidR="009939AB">
        <w:t xml:space="preserve"> agreed to complete the survey and signed an informed consent form. </w:t>
      </w:r>
      <w:r w:rsidR="00B43BE4">
        <w:t xml:space="preserve">The table below summarizes the composition of the study population. </w:t>
      </w:r>
    </w:p>
    <w:p w14:paraId="31D231B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p w14:paraId="1DADC70A" w14:textId="420D02F5" w:rsidR="00427C37" w:rsidRDefault="00427C37" w:rsidP="00EF4AE2">
      <w:pPr>
        <w:pStyle w:val="Caption"/>
        <w:keepNext/>
      </w:pPr>
      <w:r>
        <w:lastRenderedPageBreak/>
        <w:t xml:space="preserve">Table </w:t>
      </w:r>
      <w:fldSimple w:instr=" SEQ Table \* ARABIC ">
        <w:r w:rsidR="00652B35">
          <w:rPr>
            <w:noProof/>
          </w:rPr>
          <w:t>6</w:t>
        </w:r>
      </w:fldSimple>
      <w:r>
        <w:t>. Study population</w:t>
      </w:r>
    </w:p>
    <w:tbl>
      <w:tblPr>
        <w:tblW w:w="7908" w:type="dxa"/>
        <w:tblLayout w:type="fixed"/>
        <w:tblCellMar>
          <w:left w:w="0" w:type="dxa"/>
          <w:right w:w="0" w:type="dxa"/>
        </w:tblCellMar>
        <w:tblLook w:val="0000" w:firstRow="0" w:lastRow="0" w:firstColumn="0" w:lastColumn="0" w:noHBand="0" w:noVBand="0"/>
      </w:tblPr>
      <w:tblGrid>
        <w:gridCol w:w="1683"/>
        <w:gridCol w:w="3258"/>
        <w:gridCol w:w="1361"/>
        <w:gridCol w:w="1606"/>
      </w:tblGrid>
      <w:tr w:rsidR="00427C37" w:rsidRPr="00427C37" w14:paraId="67552911" w14:textId="77777777" w:rsidTr="00EF4AE2">
        <w:trPr>
          <w:cantSplit/>
          <w:tblHeader/>
        </w:trPr>
        <w:tc>
          <w:tcPr>
            <w:tcW w:w="4941" w:type="dxa"/>
            <w:gridSpan w:val="2"/>
            <w:tcBorders>
              <w:top w:val="single" w:sz="8" w:space="0" w:color="000000"/>
              <w:left w:val="nil"/>
              <w:bottom w:val="single" w:sz="8" w:space="0" w:color="000000"/>
              <w:right w:val="nil"/>
            </w:tcBorders>
            <w:shd w:val="clear" w:color="auto" w:fill="FFFFFF"/>
            <w:vAlign w:val="bottom"/>
          </w:tcPr>
          <w:p w14:paraId="67CA35A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361" w:type="dxa"/>
            <w:tcBorders>
              <w:top w:val="single" w:sz="8" w:space="0" w:color="000000"/>
              <w:left w:val="nil"/>
              <w:bottom w:val="single" w:sz="8" w:space="0" w:color="000000"/>
              <w:right w:val="nil"/>
            </w:tcBorders>
            <w:shd w:val="clear" w:color="auto" w:fill="FFFFFF"/>
            <w:vAlign w:val="bottom"/>
          </w:tcPr>
          <w:p w14:paraId="5378873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Count</w:t>
            </w:r>
          </w:p>
        </w:tc>
        <w:tc>
          <w:tcPr>
            <w:tcW w:w="1606" w:type="dxa"/>
            <w:tcBorders>
              <w:top w:val="single" w:sz="8" w:space="0" w:color="000000"/>
              <w:left w:val="nil"/>
              <w:bottom w:val="single" w:sz="8" w:space="0" w:color="000000"/>
              <w:right w:val="nil"/>
            </w:tcBorders>
            <w:shd w:val="clear" w:color="auto" w:fill="FFFFFF"/>
            <w:vAlign w:val="bottom"/>
          </w:tcPr>
          <w:p w14:paraId="51E8B42E" w14:textId="429E9A6D"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N %</w:t>
            </w:r>
          </w:p>
        </w:tc>
      </w:tr>
      <w:tr w:rsidR="00427C37" w:rsidRPr="00427C37" w14:paraId="70233A66" w14:textId="77777777" w:rsidTr="00EF4AE2">
        <w:trPr>
          <w:cantSplit/>
        </w:trPr>
        <w:tc>
          <w:tcPr>
            <w:tcW w:w="1683" w:type="dxa"/>
            <w:vMerge w:val="restart"/>
            <w:tcBorders>
              <w:top w:val="single" w:sz="8" w:space="0" w:color="000000"/>
              <w:left w:val="nil"/>
              <w:bottom w:val="nil"/>
              <w:right w:val="nil"/>
            </w:tcBorders>
            <w:shd w:val="clear" w:color="auto" w:fill="FFFFFF"/>
          </w:tcPr>
          <w:p w14:paraId="491561A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Ethnicity</w:t>
            </w:r>
          </w:p>
        </w:tc>
        <w:tc>
          <w:tcPr>
            <w:tcW w:w="3258" w:type="dxa"/>
            <w:tcBorders>
              <w:top w:val="single" w:sz="8" w:space="0" w:color="000000"/>
              <w:left w:val="nil"/>
              <w:bottom w:val="nil"/>
              <w:right w:val="nil"/>
            </w:tcBorders>
            <w:shd w:val="clear" w:color="auto" w:fill="FFFFFF"/>
          </w:tcPr>
          <w:p w14:paraId="544FC31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Asian</w:t>
            </w:r>
          </w:p>
        </w:tc>
        <w:tc>
          <w:tcPr>
            <w:tcW w:w="1361" w:type="dxa"/>
            <w:tcBorders>
              <w:top w:val="single" w:sz="8" w:space="0" w:color="000000"/>
              <w:left w:val="nil"/>
              <w:bottom w:val="nil"/>
              <w:right w:val="nil"/>
            </w:tcBorders>
            <w:shd w:val="clear" w:color="auto" w:fill="FFFFFF"/>
          </w:tcPr>
          <w:p w14:paraId="12FB51F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6780</w:t>
            </w:r>
          </w:p>
        </w:tc>
        <w:tc>
          <w:tcPr>
            <w:tcW w:w="1606" w:type="dxa"/>
            <w:tcBorders>
              <w:top w:val="single" w:sz="8" w:space="0" w:color="000000"/>
              <w:left w:val="nil"/>
              <w:bottom w:val="nil"/>
              <w:right w:val="nil"/>
            </w:tcBorders>
            <w:shd w:val="clear" w:color="auto" w:fill="FFFFFF"/>
          </w:tcPr>
          <w:p w14:paraId="4E856FE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3.3%</w:t>
            </w:r>
          </w:p>
        </w:tc>
      </w:tr>
      <w:tr w:rsidR="00427C37" w:rsidRPr="00427C37" w14:paraId="2F8B4CF2" w14:textId="77777777" w:rsidTr="00EF4AE2">
        <w:trPr>
          <w:cantSplit/>
        </w:trPr>
        <w:tc>
          <w:tcPr>
            <w:tcW w:w="1683" w:type="dxa"/>
            <w:vMerge/>
            <w:tcBorders>
              <w:top w:val="single" w:sz="8" w:space="0" w:color="000000"/>
              <w:left w:val="nil"/>
              <w:bottom w:val="nil"/>
              <w:right w:val="nil"/>
            </w:tcBorders>
            <w:shd w:val="clear" w:color="auto" w:fill="FFFFFF"/>
          </w:tcPr>
          <w:p w14:paraId="1284457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77694A4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White</w:t>
            </w:r>
          </w:p>
        </w:tc>
        <w:tc>
          <w:tcPr>
            <w:tcW w:w="1361" w:type="dxa"/>
            <w:tcBorders>
              <w:top w:val="nil"/>
              <w:left w:val="nil"/>
              <w:bottom w:val="nil"/>
              <w:right w:val="nil"/>
            </w:tcBorders>
            <w:shd w:val="clear" w:color="auto" w:fill="FFFFFF"/>
          </w:tcPr>
          <w:p w14:paraId="1D538F8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4043</w:t>
            </w:r>
          </w:p>
        </w:tc>
        <w:tc>
          <w:tcPr>
            <w:tcW w:w="1606" w:type="dxa"/>
            <w:tcBorders>
              <w:top w:val="nil"/>
              <w:left w:val="nil"/>
              <w:bottom w:val="nil"/>
              <w:right w:val="nil"/>
            </w:tcBorders>
            <w:shd w:val="clear" w:color="auto" w:fill="FFFFFF"/>
          </w:tcPr>
          <w:p w14:paraId="29B5690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9.9%</w:t>
            </w:r>
          </w:p>
        </w:tc>
      </w:tr>
      <w:tr w:rsidR="00427C37" w:rsidRPr="00427C37" w14:paraId="119425DF" w14:textId="77777777" w:rsidTr="00EF4AE2">
        <w:trPr>
          <w:cantSplit/>
        </w:trPr>
        <w:tc>
          <w:tcPr>
            <w:tcW w:w="1683" w:type="dxa"/>
            <w:vMerge/>
            <w:tcBorders>
              <w:top w:val="single" w:sz="8" w:space="0" w:color="000000"/>
              <w:left w:val="nil"/>
              <w:bottom w:val="nil"/>
              <w:right w:val="nil"/>
            </w:tcBorders>
            <w:shd w:val="clear" w:color="auto" w:fill="FFFFFF"/>
          </w:tcPr>
          <w:p w14:paraId="0E13AF1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2431C52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Black or African American</w:t>
            </w:r>
          </w:p>
        </w:tc>
        <w:tc>
          <w:tcPr>
            <w:tcW w:w="1361" w:type="dxa"/>
            <w:tcBorders>
              <w:top w:val="nil"/>
              <w:left w:val="nil"/>
              <w:bottom w:val="nil"/>
              <w:right w:val="nil"/>
            </w:tcBorders>
            <w:shd w:val="clear" w:color="auto" w:fill="FFFFFF"/>
          </w:tcPr>
          <w:p w14:paraId="246525F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3497</w:t>
            </w:r>
          </w:p>
        </w:tc>
        <w:tc>
          <w:tcPr>
            <w:tcW w:w="1606" w:type="dxa"/>
            <w:tcBorders>
              <w:top w:val="nil"/>
              <w:left w:val="nil"/>
              <w:bottom w:val="nil"/>
              <w:right w:val="nil"/>
            </w:tcBorders>
            <w:shd w:val="clear" w:color="auto" w:fill="FFFFFF"/>
          </w:tcPr>
          <w:p w14:paraId="576D279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9.2%</w:t>
            </w:r>
          </w:p>
        </w:tc>
      </w:tr>
      <w:tr w:rsidR="00427C37" w:rsidRPr="00427C37" w14:paraId="13709E4D" w14:textId="77777777" w:rsidTr="00EF4AE2">
        <w:trPr>
          <w:cantSplit/>
        </w:trPr>
        <w:tc>
          <w:tcPr>
            <w:tcW w:w="1683" w:type="dxa"/>
            <w:vMerge/>
            <w:tcBorders>
              <w:top w:val="single" w:sz="8" w:space="0" w:color="000000"/>
              <w:left w:val="nil"/>
              <w:bottom w:val="nil"/>
              <w:right w:val="nil"/>
            </w:tcBorders>
            <w:shd w:val="clear" w:color="auto" w:fill="FFFFFF"/>
          </w:tcPr>
          <w:p w14:paraId="7B7D8BF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A6F662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Latin</w:t>
            </w:r>
          </w:p>
        </w:tc>
        <w:tc>
          <w:tcPr>
            <w:tcW w:w="1361" w:type="dxa"/>
            <w:tcBorders>
              <w:top w:val="nil"/>
              <w:left w:val="nil"/>
              <w:bottom w:val="nil"/>
              <w:right w:val="nil"/>
            </w:tcBorders>
            <w:shd w:val="clear" w:color="auto" w:fill="FFFFFF"/>
          </w:tcPr>
          <w:p w14:paraId="3EAF0E3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5759</w:t>
            </w:r>
          </w:p>
        </w:tc>
        <w:tc>
          <w:tcPr>
            <w:tcW w:w="1606" w:type="dxa"/>
            <w:tcBorders>
              <w:top w:val="nil"/>
              <w:left w:val="nil"/>
              <w:bottom w:val="nil"/>
              <w:right w:val="nil"/>
            </w:tcBorders>
            <w:shd w:val="clear" w:color="auto" w:fill="FFFFFF"/>
          </w:tcPr>
          <w:p w14:paraId="5CC1D76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2%</w:t>
            </w:r>
          </w:p>
        </w:tc>
      </w:tr>
      <w:tr w:rsidR="00427C37" w:rsidRPr="00427C37" w14:paraId="5A73BF5D" w14:textId="77777777" w:rsidTr="00EF4AE2">
        <w:trPr>
          <w:cantSplit/>
        </w:trPr>
        <w:tc>
          <w:tcPr>
            <w:tcW w:w="1683" w:type="dxa"/>
            <w:vMerge/>
            <w:tcBorders>
              <w:top w:val="single" w:sz="8" w:space="0" w:color="000000"/>
              <w:left w:val="nil"/>
              <w:bottom w:val="nil"/>
              <w:right w:val="nil"/>
            </w:tcBorders>
            <w:shd w:val="clear" w:color="auto" w:fill="FFFFFF"/>
          </w:tcPr>
          <w:p w14:paraId="62759F5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556E2B9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Native Hawaiian or Pacific Islander</w:t>
            </w:r>
          </w:p>
        </w:tc>
        <w:tc>
          <w:tcPr>
            <w:tcW w:w="1361" w:type="dxa"/>
            <w:tcBorders>
              <w:top w:val="nil"/>
              <w:left w:val="nil"/>
              <w:bottom w:val="nil"/>
              <w:right w:val="nil"/>
            </w:tcBorders>
            <w:shd w:val="clear" w:color="auto" w:fill="FFFFFF"/>
          </w:tcPr>
          <w:p w14:paraId="7E8A092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21</w:t>
            </w:r>
          </w:p>
        </w:tc>
        <w:tc>
          <w:tcPr>
            <w:tcW w:w="1606" w:type="dxa"/>
            <w:tcBorders>
              <w:top w:val="nil"/>
              <w:left w:val="nil"/>
              <w:bottom w:val="nil"/>
              <w:right w:val="nil"/>
            </w:tcBorders>
            <w:shd w:val="clear" w:color="auto" w:fill="FFFFFF"/>
          </w:tcPr>
          <w:p w14:paraId="108F09B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0.5%</w:t>
            </w:r>
          </w:p>
        </w:tc>
      </w:tr>
      <w:tr w:rsidR="00427C37" w:rsidRPr="00427C37" w14:paraId="65F9C096" w14:textId="77777777" w:rsidTr="00EF4AE2">
        <w:trPr>
          <w:cantSplit/>
        </w:trPr>
        <w:tc>
          <w:tcPr>
            <w:tcW w:w="1683" w:type="dxa"/>
            <w:vMerge w:val="restart"/>
            <w:tcBorders>
              <w:top w:val="nil"/>
              <w:left w:val="nil"/>
              <w:bottom w:val="nil"/>
              <w:right w:val="nil"/>
            </w:tcBorders>
            <w:shd w:val="clear" w:color="auto" w:fill="FFFFFF"/>
          </w:tcPr>
          <w:p w14:paraId="25813A7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roofErr w:type="spellStart"/>
            <w:r w:rsidRPr="00427C37">
              <w:rPr>
                <w:rFonts w:ascii="Times New Roman" w:hAnsi="Times New Roman" w:cs="Times New Roman"/>
              </w:rPr>
              <w:t>AgeGroup</w:t>
            </w:r>
            <w:proofErr w:type="spellEnd"/>
          </w:p>
        </w:tc>
        <w:tc>
          <w:tcPr>
            <w:tcW w:w="3258" w:type="dxa"/>
            <w:tcBorders>
              <w:top w:val="nil"/>
              <w:left w:val="nil"/>
              <w:bottom w:val="nil"/>
              <w:right w:val="nil"/>
            </w:tcBorders>
            <w:shd w:val="clear" w:color="auto" w:fill="FFFFFF"/>
          </w:tcPr>
          <w:p w14:paraId="69AD8FD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17-22</w:t>
            </w:r>
          </w:p>
        </w:tc>
        <w:tc>
          <w:tcPr>
            <w:tcW w:w="1361" w:type="dxa"/>
            <w:tcBorders>
              <w:top w:val="nil"/>
              <w:left w:val="nil"/>
              <w:bottom w:val="nil"/>
              <w:right w:val="nil"/>
            </w:tcBorders>
            <w:shd w:val="clear" w:color="auto" w:fill="FFFFFF"/>
          </w:tcPr>
          <w:p w14:paraId="42753C4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60584</w:t>
            </w:r>
          </w:p>
        </w:tc>
        <w:tc>
          <w:tcPr>
            <w:tcW w:w="1606" w:type="dxa"/>
            <w:tcBorders>
              <w:top w:val="nil"/>
              <w:left w:val="nil"/>
              <w:bottom w:val="nil"/>
              <w:right w:val="nil"/>
            </w:tcBorders>
            <w:shd w:val="clear" w:color="auto" w:fill="FFFFFF"/>
          </w:tcPr>
          <w:p w14:paraId="2696103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5.3%</w:t>
            </w:r>
          </w:p>
        </w:tc>
      </w:tr>
      <w:tr w:rsidR="00427C37" w:rsidRPr="00427C37" w14:paraId="1D69C2B3" w14:textId="77777777" w:rsidTr="00EF4AE2">
        <w:trPr>
          <w:cantSplit/>
        </w:trPr>
        <w:tc>
          <w:tcPr>
            <w:tcW w:w="1683" w:type="dxa"/>
            <w:vMerge/>
            <w:tcBorders>
              <w:top w:val="nil"/>
              <w:left w:val="nil"/>
              <w:bottom w:val="nil"/>
              <w:right w:val="nil"/>
            </w:tcBorders>
            <w:shd w:val="clear" w:color="auto" w:fill="FFFFFF"/>
          </w:tcPr>
          <w:p w14:paraId="395E1ED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6AD1407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23-29</w:t>
            </w:r>
          </w:p>
        </w:tc>
        <w:tc>
          <w:tcPr>
            <w:tcW w:w="1361" w:type="dxa"/>
            <w:tcBorders>
              <w:top w:val="nil"/>
              <w:left w:val="nil"/>
              <w:bottom w:val="nil"/>
              <w:right w:val="nil"/>
            </w:tcBorders>
            <w:shd w:val="clear" w:color="auto" w:fill="FFFFFF"/>
          </w:tcPr>
          <w:p w14:paraId="78A22D4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9508</w:t>
            </w:r>
          </w:p>
        </w:tc>
        <w:tc>
          <w:tcPr>
            <w:tcW w:w="1606" w:type="dxa"/>
            <w:tcBorders>
              <w:top w:val="nil"/>
              <w:left w:val="nil"/>
              <w:bottom w:val="nil"/>
              <w:right w:val="nil"/>
            </w:tcBorders>
            <w:shd w:val="clear" w:color="auto" w:fill="FFFFFF"/>
          </w:tcPr>
          <w:p w14:paraId="00B0E5B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4.2%</w:t>
            </w:r>
          </w:p>
        </w:tc>
      </w:tr>
      <w:tr w:rsidR="00427C37" w:rsidRPr="00427C37" w14:paraId="58E245E8" w14:textId="77777777" w:rsidTr="00EF4AE2">
        <w:trPr>
          <w:cantSplit/>
        </w:trPr>
        <w:tc>
          <w:tcPr>
            <w:tcW w:w="1683" w:type="dxa"/>
            <w:vMerge/>
            <w:tcBorders>
              <w:top w:val="nil"/>
              <w:left w:val="nil"/>
              <w:bottom w:val="nil"/>
              <w:right w:val="nil"/>
            </w:tcBorders>
            <w:shd w:val="clear" w:color="auto" w:fill="FFFFFF"/>
          </w:tcPr>
          <w:p w14:paraId="7D5F145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439CEFC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30 and above</w:t>
            </w:r>
          </w:p>
        </w:tc>
        <w:tc>
          <w:tcPr>
            <w:tcW w:w="1361" w:type="dxa"/>
            <w:tcBorders>
              <w:top w:val="nil"/>
              <w:left w:val="nil"/>
              <w:bottom w:val="nil"/>
              <w:right w:val="nil"/>
            </w:tcBorders>
            <w:shd w:val="clear" w:color="auto" w:fill="FFFFFF"/>
          </w:tcPr>
          <w:p w14:paraId="76A7087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08</w:t>
            </w:r>
          </w:p>
        </w:tc>
        <w:tc>
          <w:tcPr>
            <w:tcW w:w="1606" w:type="dxa"/>
            <w:tcBorders>
              <w:top w:val="nil"/>
              <w:left w:val="nil"/>
              <w:bottom w:val="nil"/>
              <w:right w:val="nil"/>
            </w:tcBorders>
            <w:shd w:val="clear" w:color="auto" w:fill="FFFFFF"/>
          </w:tcPr>
          <w:p w14:paraId="00FBD9E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0.5%</w:t>
            </w:r>
          </w:p>
        </w:tc>
      </w:tr>
      <w:tr w:rsidR="00427C37" w:rsidRPr="00427C37" w14:paraId="3DE06B9E" w14:textId="77777777" w:rsidTr="00EF4AE2">
        <w:trPr>
          <w:cantSplit/>
        </w:trPr>
        <w:tc>
          <w:tcPr>
            <w:tcW w:w="1683" w:type="dxa"/>
            <w:vMerge w:val="restart"/>
            <w:tcBorders>
              <w:top w:val="nil"/>
              <w:left w:val="nil"/>
              <w:bottom w:val="nil"/>
              <w:right w:val="nil"/>
            </w:tcBorders>
            <w:shd w:val="clear" w:color="auto" w:fill="FFFFFF"/>
          </w:tcPr>
          <w:p w14:paraId="7BA0C5D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Gender</w:t>
            </w:r>
          </w:p>
        </w:tc>
        <w:tc>
          <w:tcPr>
            <w:tcW w:w="3258" w:type="dxa"/>
            <w:tcBorders>
              <w:top w:val="nil"/>
              <w:left w:val="nil"/>
              <w:bottom w:val="nil"/>
              <w:right w:val="nil"/>
            </w:tcBorders>
            <w:shd w:val="clear" w:color="auto" w:fill="FFFFFF"/>
          </w:tcPr>
          <w:p w14:paraId="61D20E3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male</w:t>
            </w:r>
          </w:p>
        </w:tc>
        <w:tc>
          <w:tcPr>
            <w:tcW w:w="1361" w:type="dxa"/>
            <w:tcBorders>
              <w:top w:val="nil"/>
              <w:left w:val="nil"/>
              <w:bottom w:val="nil"/>
              <w:right w:val="nil"/>
            </w:tcBorders>
            <w:shd w:val="clear" w:color="auto" w:fill="FFFFFF"/>
          </w:tcPr>
          <w:p w14:paraId="5278107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7317</w:t>
            </w:r>
          </w:p>
        </w:tc>
        <w:tc>
          <w:tcPr>
            <w:tcW w:w="1606" w:type="dxa"/>
            <w:tcBorders>
              <w:top w:val="nil"/>
              <w:left w:val="nil"/>
              <w:bottom w:val="nil"/>
              <w:right w:val="nil"/>
            </w:tcBorders>
            <w:shd w:val="clear" w:color="auto" w:fill="FFFFFF"/>
          </w:tcPr>
          <w:p w14:paraId="631BD5A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58.8%</w:t>
            </w:r>
          </w:p>
        </w:tc>
      </w:tr>
      <w:tr w:rsidR="00427C37" w:rsidRPr="00427C37" w14:paraId="4EF4B384" w14:textId="77777777" w:rsidTr="00EF4AE2">
        <w:trPr>
          <w:cantSplit/>
        </w:trPr>
        <w:tc>
          <w:tcPr>
            <w:tcW w:w="1683" w:type="dxa"/>
            <w:vMerge/>
            <w:tcBorders>
              <w:top w:val="nil"/>
              <w:left w:val="nil"/>
              <w:bottom w:val="nil"/>
              <w:right w:val="nil"/>
            </w:tcBorders>
            <w:shd w:val="clear" w:color="auto" w:fill="FFFFFF"/>
          </w:tcPr>
          <w:p w14:paraId="658D613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7BD76C7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female</w:t>
            </w:r>
          </w:p>
        </w:tc>
        <w:tc>
          <w:tcPr>
            <w:tcW w:w="1361" w:type="dxa"/>
            <w:tcBorders>
              <w:top w:val="nil"/>
              <w:left w:val="nil"/>
              <w:bottom w:val="nil"/>
              <w:right w:val="nil"/>
            </w:tcBorders>
            <w:shd w:val="clear" w:color="auto" w:fill="FFFFFF"/>
          </w:tcPr>
          <w:p w14:paraId="126A251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3183</w:t>
            </w:r>
          </w:p>
        </w:tc>
        <w:tc>
          <w:tcPr>
            <w:tcW w:w="1606" w:type="dxa"/>
            <w:tcBorders>
              <w:top w:val="nil"/>
              <w:left w:val="nil"/>
              <w:bottom w:val="nil"/>
              <w:right w:val="nil"/>
            </w:tcBorders>
            <w:shd w:val="clear" w:color="auto" w:fill="FFFFFF"/>
          </w:tcPr>
          <w:p w14:paraId="0D1DE55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1.2%</w:t>
            </w:r>
          </w:p>
        </w:tc>
      </w:tr>
      <w:tr w:rsidR="00427C37" w:rsidRPr="00427C37" w14:paraId="73DF74EA" w14:textId="77777777" w:rsidTr="00EF4AE2">
        <w:trPr>
          <w:cantSplit/>
        </w:trPr>
        <w:tc>
          <w:tcPr>
            <w:tcW w:w="1683" w:type="dxa"/>
            <w:vMerge w:val="restart"/>
            <w:tcBorders>
              <w:top w:val="nil"/>
              <w:left w:val="nil"/>
              <w:bottom w:val="nil"/>
              <w:right w:val="nil"/>
            </w:tcBorders>
            <w:shd w:val="clear" w:color="auto" w:fill="FFFFFF"/>
          </w:tcPr>
          <w:p w14:paraId="1C97B88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roofErr w:type="spellStart"/>
            <w:r w:rsidRPr="00427C37">
              <w:rPr>
                <w:rFonts w:ascii="Times New Roman" w:hAnsi="Times New Roman" w:cs="Times New Roman"/>
              </w:rPr>
              <w:t>AcademicYear</w:t>
            </w:r>
            <w:proofErr w:type="spellEnd"/>
          </w:p>
        </w:tc>
        <w:tc>
          <w:tcPr>
            <w:tcW w:w="3258" w:type="dxa"/>
            <w:tcBorders>
              <w:top w:val="nil"/>
              <w:left w:val="nil"/>
              <w:bottom w:val="nil"/>
              <w:right w:val="nil"/>
            </w:tcBorders>
            <w:shd w:val="clear" w:color="auto" w:fill="FFFFFF"/>
          </w:tcPr>
          <w:p w14:paraId="038EEA4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Senior</w:t>
            </w:r>
          </w:p>
        </w:tc>
        <w:tc>
          <w:tcPr>
            <w:tcW w:w="1361" w:type="dxa"/>
            <w:tcBorders>
              <w:top w:val="nil"/>
              <w:left w:val="nil"/>
              <w:bottom w:val="nil"/>
              <w:right w:val="nil"/>
            </w:tcBorders>
            <w:shd w:val="clear" w:color="auto" w:fill="FFFFFF"/>
          </w:tcPr>
          <w:p w14:paraId="1CBDD04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3811</w:t>
            </w:r>
          </w:p>
        </w:tc>
        <w:tc>
          <w:tcPr>
            <w:tcW w:w="1606" w:type="dxa"/>
            <w:tcBorders>
              <w:top w:val="nil"/>
              <w:left w:val="nil"/>
              <w:bottom w:val="nil"/>
              <w:right w:val="nil"/>
            </w:tcBorders>
            <w:shd w:val="clear" w:color="auto" w:fill="FFFFFF"/>
          </w:tcPr>
          <w:p w14:paraId="38ECEA2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2.0%</w:t>
            </w:r>
          </w:p>
        </w:tc>
      </w:tr>
      <w:tr w:rsidR="00427C37" w:rsidRPr="00427C37" w14:paraId="26AB03B6" w14:textId="77777777" w:rsidTr="00EF4AE2">
        <w:trPr>
          <w:cantSplit/>
        </w:trPr>
        <w:tc>
          <w:tcPr>
            <w:tcW w:w="1683" w:type="dxa"/>
            <w:vMerge/>
            <w:tcBorders>
              <w:top w:val="nil"/>
              <w:left w:val="nil"/>
              <w:bottom w:val="nil"/>
              <w:right w:val="nil"/>
            </w:tcBorders>
            <w:shd w:val="clear" w:color="auto" w:fill="FFFFFF"/>
          </w:tcPr>
          <w:p w14:paraId="5E952F4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C44148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Junior</w:t>
            </w:r>
          </w:p>
        </w:tc>
        <w:tc>
          <w:tcPr>
            <w:tcW w:w="1361" w:type="dxa"/>
            <w:tcBorders>
              <w:top w:val="nil"/>
              <w:left w:val="nil"/>
              <w:bottom w:val="nil"/>
              <w:right w:val="nil"/>
            </w:tcBorders>
            <w:shd w:val="clear" w:color="auto" w:fill="FFFFFF"/>
          </w:tcPr>
          <w:p w14:paraId="7AD384E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5179</w:t>
            </w:r>
          </w:p>
        </w:tc>
        <w:tc>
          <w:tcPr>
            <w:tcW w:w="1606" w:type="dxa"/>
            <w:tcBorders>
              <w:top w:val="nil"/>
              <w:left w:val="nil"/>
              <w:bottom w:val="nil"/>
              <w:right w:val="nil"/>
            </w:tcBorders>
            <w:shd w:val="clear" w:color="auto" w:fill="FFFFFF"/>
          </w:tcPr>
          <w:p w14:paraId="1F9EB5A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1.3%</w:t>
            </w:r>
          </w:p>
        </w:tc>
      </w:tr>
      <w:tr w:rsidR="00427C37" w:rsidRPr="00427C37" w14:paraId="63F58964" w14:textId="77777777" w:rsidTr="00EF4AE2">
        <w:trPr>
          <w:cantSplit/>
        </w:trPr>
        <w:tc>
          <w:tcPr>
            <w:tcW w:w="1683" w:type="dxa"/>
            <w:vMerge/>
            <w:tcBorders>
              <w:top w:val="nil"/>
              <w:left w:val="nil"/>
              <w:bottom w:val="nil"/>
              <w:right w:val="nil"/>
            </w:tcBorders>
            <w:shd w:val="clear" w:color="auto" w:fill="FFFFFF"/>
          </w:tcPr>
          <w:p w14:paraId="09BA1A4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438E383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sophomore</w:t>
            </w:r>
          </w:p>
        </w:tc>
        <w:tc>
          <w:tcPr>
            <w:tcW w:w="1361" w:type="dxa"/>
            <w:tcBorders>
              <w:top w:val="nil"/>
              <w:left w:val="nil"/>
              <w:bottom w:val="nil"/>
              <w:right w:val="nil"/>
            </w:tcBorders>
            <w:shd w:val="clear" w:color="auto" w:fill="FFFFFF"/>
          </w:tcPr>
          <w:p w14:paraId="420F281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1123</w:t>
            </w:r>
          </w:p>
        </w:tc>
        <w:tc>
          <w:tcPr>
            <w:tcW w:w="1606" w:type="dxa"/>
            <w:tcBorders>
              <w:top w:val="nil"/>
              <w:left w:val="nil"/>
              <w:bottom w:val="nil"/>
              <w:right w:val="nil"/>
            </w:tcBorders>
            <w:shd w:val="clear" w:color="auto" w:fill="FFFFFF"/>
          </w:tcPr>
          <w:p w14:paraId="5A82B8B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3.8%</w:t>
            </w:r>
          </w:p>
        </w:tc>
      </w:tr>
      <w:tr w:rsidR="00427C37" w:rsidRPr="00427C37" w14:paraId="7A1CB838" w14:textId="77777777" w:rsidTr="00EF4AE2">
        <w:trPr>
          <w:cantSplit/>
        </w:trPr>
        <w:tc>
          <w:tcPr>
            <w:tcW w:w="1683" w:type="dxa"/>
            <w:vMerge/>
            <w:tcBorders>
              <w:top w:val="nil"/>
              <w:left w:val="nil"/>
              <w:bottom w:val="nil"/>
              <w:right w:val="nil"/>
            </w:tcBorders>
            <w:shd w:val="clear" w:color="auto" w:fill="FFFFFF"/>
          </w:tcPr>
          <w:p w14:paraId="5DA4A8A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0E6FB0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Freshman</w:t>
            </w:r>
          </w:p>
        </w:tc>
        <w:tc>
          <w:tcPr>
            <w:tcW w:w="1361" w:type="dxa"/>
            <w:tcBorders>
              <w:top w:val="nil"/>
              <w:left w:val="nil"/>
              <w:bottom w:val="nil"/>
              <w:right w:val="nil"/>
            </w:tcBorders>
            <w:shd w:val="clear" w:color="auto" w:fill="FFFFFF"/>
          </w:tcPr>
          <w:p w14:paraId="083894F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0387</w:t>
            </w:r>
          </w:p>
        </w:tc>
        <w:tc>
          <w:tcPr>
            <w:tcW w:w="1606" w:type="dxa"/>
            <w:tcBorders>
              <w:top w:val="nil"/>
              <w:left w:val="nil"/>
              <w:bottom w:val="nil"/>
              <w:right w:val="nil"/>
            </w:tcBorders>
            <w:shd w:val="clear" w:color="auto" w:fill="FFFFFF"/>
          </w:tcPr>
          <w:p w14:paraId="7DB73FE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2.9%</w:t>
            </w:r>
          </w:p>
        </w:tc>
      </w:tr>
      <w:tr w:rsidR="00427C37" w:rsidRPr="00427C37" w14:paraId="02374D91" w14:textId="77777777" w:rsidTr="00EF4AE2">
        <w:trPr>
          <w:cantSplit/>
        </w:trPr>
        <w:tc>
          <w:tcPr>
            <w:tcW w:w="1683" w:type="dxa"/>
            <w:vMerge w:val="restart"/>
            <w:tcBorders>
              <w:top w:val="nil"/>
              <w:left w:val="nil"/>
              <w:bottom w:val="nil"/>
              <w:right w:val="nil"/>
            </w:tcBorders>
            <w:shd w:val="clear" w:color="auto" w:fill="FFFFFF"/>
          </w:tcPr>
          <w:p w14:paraId="3AD43B0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roofErr w:type="spellStart"/>
            <w:r w:rsidRPr="00427C37">
              <w:rPr>
                <w:rFonts w:ascii="Times New Roman" w:hAnsi="Times New Roman" w:cs="Times New Roman"/>
              </w:rPr>
              <w:t>EngLevel</w:t>
            </w:r>
            <w:proofErr w:type="spellEnd"/>
          </w:p>
        </w:tc>
        <w:tc>
          <w:tcPr>
            <w:tcW w:w="3258" w:type="dxa"/>
            <w:tcBorders>
              <w:top w:val="nil"/>
              <w:left w:val="nil"/>
              <w:bottom w:val="nil"/>
              <w:right w:val="nil"/>
            </w:tcBorders>
            <w:shd w:val="clear" w:color="auto" w:fill="FFFFFF"/>
          </w:tcPr>
          <w:p w14:paraId="7AEA1B3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native speaker</w:t>
            </w:r>
          </w:p>
        </w:tc>
        <w:tc>
          <w:tcPr>
            <w:tcW w:w="1361" w:type="dxa"/>
            <w:tcBorders>
              <w:top w:val="nil"/>
              <w:left w:val="nil"/>
              <w:bottom w:val="nil"/>
              <w:right w:val="nil"/>
            </w:tcBorders>
            <w:shd w:val="clear" w:color="auto" w:fill="FFFFFF"/>
          </w:tcPr>
          <w:p w14:paraId="02220CD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63267</w:t>
            </w:r>
          </w:p>
        </w:tc>
        <w:tc>
          <w:tcPr>
            <w:tcW w:w="1606" w:type="dxa"/>
            <w:tcBorders>
              <w:top w:val="nil"/>
              <w:left w:val="nil"/>
              <w:bottom w:val="nil"/>
              <w:right w:val="nil"/>
            </w:tcBorders>
            <w:shd w:val="clear" w:color="auto" w:fill="FFFFFF"/>
          </w:tcPr>
          <w:p w14:paraId="6F53F05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8.6%</w:t>
            </w:r>
          </w:p>
        </w:tc>
      </w:tr>
      <w:tr w:rsidR="00427C37" w:rsidRPr="00427C37" w14:paraId="14058BB9" w14:textId="77777777" w:rsidTr="00EF4AE2">
        <w:trPr>
          <w:cantSplit/>
        </w:trPr>
        <w:tc>
          <w:tcPr>
            <w:tcW w:w="1683" w:type="dxa"/>
            <w:vMerge/>
            <w:tcBorders>
              <w:top w:val="nil"/>
              <w:left w:val="nil"/>
              <w:bottom w:val="nil"/>
              <w:right w:val="nil"/>
            </w:tcBorders>
            <w:shd w:val="clear" w:color="auto" w:fill="FFFFFF"/>
          </w:tcPr>
          <w:p w14:paraId="1EA75AB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54FEA5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excellent command / highly proficient in spoken and written English</w:t>
            </w:r>
          </w:p>
        </w:tc>
        <w:tc>
          <w:tcPr>
            <w:tcW w:w="1361" w:type="dxa"/>
            <w:tcBorders>
              <w:top w:val="nil"/>
              <w:left w:val="nil"/>
              <w:bottom w:val="nil"/>
              <w:right w:val="nil"/>
            </w:tcBorders>
            <w:shd w:val="clear" w:color="auto" w:fill="FFFFFF"/>
          </w:tcPr>
          <w:p w14:paraId="35DCC2A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6143</w:t>
            </w:r>
          </w:p>
        </w:tc>
        <w:tc>
          <w:tcPr>
            <w:tcW w:w="1606" w:type="dxa"/>
            <w:tcBorders>
              <w:top w:val="nil"/>
              <w:left w:val="nil"/>
              <w:bottom w:val="nil"/>
              <w:right w:val="nil"/>
            </w:tcBorders>
            <w:shd w:val="clear" w:color="auto" w:fill="FFFFFF"/>
          </w:tcPr>
          <w:p w14:paraId="71242DF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6%</w:t>
            </w:r>
          </w:p>
        </w:tc>
      </w:tr>
      <w:tr w:rsidR="00427C37" w:rsidRPr="00427C37" w14:paraId="49508324" w14:textId="77777777" w:rsidTr="00EF4AE2">
        <w:trPr>
          <w:cantSplit/>
        </w:trPr>
        <w:tc>
          <w:tcPr>
            <w:tcW w:w="1683" w:type="dxa"/>
            <w:vMerge/>
            <w:tcBorders>
              <w:top w:val="nil"/>
              <w:left w:val="nil"/>
              <w:bottom w:val="nil"/>
              <w:right w:val="nil"/>
            </w:tcBorders>
            <w:shd w:val="clear" w:color="auto" w:fill="FFFFFF"/>
          </w:tcPr>
          <w:p w14:paraId="33CDE3E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7CAC77B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near native / fluent</w:t>
            </w:r>
          </w:p>
        </w:tc>
        <w:tc>
          <w:tcPr>
            <w:tcW w:w="1361" w:type="dxa"/>
            <w:tcBorders>
              <w:top w:val="nil"/>
              <w:left w:val="nil"/>
              <w:bottom w:val="nil"/>
              <w:right w:val="nil"/>
            </w:tcBorders>
            <w:shd w:val="clear" w:color="auto" w:fill="FFFFFF"/>
          </w:tcPr>
          <w:p w14:paraId="7F78C7A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865</w:t>
            </w:r>
          </w:p>
        </w:tc>
        <w:tc>
          <w:tcPr>
            <w:tcW w:w="1606" w:type="dxa"/>
            <w:tcBorders>
              <w:top w:val="nil"/>
              <w:left w:val="nil"/>
              <w:bottom w:val="nil"/>
              <w:right w:val="nil"/>
            </w:tcBorders>
            <w:shd w:val="clear" w:color="auto" w:fill="FFFFFF"/>
          </w:tcPr>
          <w:p w14:paraId="578FF90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6.0%</w:t>
            </w:r>
          </w:p>
        </w:tc>
      </w:tr>
      <w:tr w:rsidR="00427C37" w:rsidRPr="00427C37" w14:paraId="4A8F42BE" w14:textId="77777777" w:rsidTr="00EF4AE2">
        <w:trPr>
          <w:cantSplit/>
        </w:trPr>
        <w:tc>
          <w:tcPr>
            <w:tcW w:w="1683" w:type="dxa"/>
            <w:vMerge/>
            <w:tcBorders>
              <w:top w:val="nil"/>
              <w:left w:val="nil"/>
              <w:bottom w:val="nil"/>
              <w:right w:val="nil"/>
            </w:tcBorders>
            <w:shd w:val="clear" w:color="auto" w:fill="FFFFFF"/>
          </w:tcPr>
          <w:p w14:paraId="30C3C58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617CE65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good command / good working knowledge</w:t>
            </w:r>
          </w:p>
        </w:tc>
        <w:tc>
          <w:tcPr>
            <w:tcW w:w="1361" w:type="dxa"/>
            <w:tcBorders>
              <w:top w:val="nil"/>
              <w:left w:val="nil"/>
              <w:bottom w:val="nil"/>
              <w:right w:val="nil"/>
            </w:tcBorders>
            <w:shd w:val="clear" w:color="auto" w:fill="FFFFFF"/>
          </w:tcPr>
          <w:p w14:paraId="0F9E6B5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605</w:t>
            </w:r>
          </w:p>
        </w:tc>
        <w:tc>
          <w:tcPr>
            <w:tcW w:w="1606" w:type="dxa"/>
            <w:tcBorders>
              <w:top w:val="nil"/>
              <w:left w:val="nil"/>
              <w:bottom w:val="nil"/>
              <w:right w:val="nil"/>
            </w:tcBorders>
            <w:shd w:val="clear" w:color="auto" w:fill="FFFFFF"/>
          </w:tcPr>
          <w:p w14:paraId="4B8864C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2%</w:t>
            </w:r>
          </w:p>
        </w:tc>
      </w:tr>
      <w:tr w:rsidR="00427C37" w:rsidRPr="00427C37" w14:paraId="689F3816" w14:textId="77777777" w:rsidTr="00EF4AE2">
        <w:trPr>
          <w:cantSplit/>
        </w:trPr>
        <w:tc>
          <w:tcPr>
            <w:tcW w:w="1683" w:type="dxa"/>
            <w:vMerge/>
            <w:tcBorders>
              <w:top w:val="nil"/>
              <w:left w:val="nil"/>
              <w:bottom w:val="nil"/>
              <w:right w:val="nil"/>
            </w:tcBorders>
            <w:shd w:val="clear" w:color="auto" w:fill="FFFFFF"/>
          </w:tcPr>
          <w:p w14:paraId="7500570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29187A5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basic communication skills / working knowledge</w:t>
            </w:r>
          </w:p>
        </w:tc>
        <w:tc>
          <w:tcPr>
            <w:tcW w:w="1361" w:type="dxa"/>
            <w:tcBorders>
              <w:top w:val="nil"/>
              <w:left w:val="nil"/>
              <w:bottom w:val="nil"/>
              <w:right w:val="nil"/>
            </w:tcBorders>
            <w:shd w:val="clear" w:color="auto" w:fill="FFFFFF"/>
          </w:tcPr>
          <w:p w14:paraId="2B1B50A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856</w:t>
            </w:r>
          </w:p>
        </w:tc>
        <w:tc>
          <w:tcPr>
            <w:tcW w:w="1606" w:type="dxa"/>
            <w:tcBorders>
              <w:top w:val="nil"/>
              <w:left w:val="nil"/>
              <w:bottom w:val="nil"/>
              <w:right w:val="nil"/>
            </w:tcBorders>
            <w:shd w:val="clear" w:color="auto" w:fill="FFFFFF"/>
          </w:tcPr>
          <w:p w14:paraId="51F2BF3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3%</w:t>
            </w:r>
          </w:p>
        </w:tc>
      </w:tr>
      <w:tr w:rsidR="00427C37" w:rsidRPr="00427C37" w14:paraId="480A0F16" w14:textId="77777777" w:rsidTr="00EF4AE2">
        <w:trPr>
          <w:cantSplit/>
        </w:trPr>
        <w:tc>
          <w:tcPr>
            <w:tcW w:w="1683" w:type="dxa"/>
            <w:vMerge/>
            <w:tcBorders>
              <w:top w:val="nil"/>
              <w:left w:val="nil"/>
              <w:bottom w:val="nil"/>
              <w:right w:val="nil"/>
            </w:tcBorders>
            <w:shd w:val="clear" w:color="auto" w:fill="FFFFFF"/>
          </w:tcPr>
          <w:p w14:paraId="3F37954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5266DD9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very good command</w:t>
            </w:r>
          </w:p>
        </w:tc>
        <w:tc>
          <w:tcPr>
            <w:tcW w:w="1361" w:type="dxa"/>
            <w:tcBorders>
              <w:top w:val="nil"/>
              <w:left w:val="nil"/>
              <w:bottom w:val="nil"/>
              <w:right w:val="nil"/>
            </w:tcBorders>
            <w:shd w:val="clear" w:color="auto" w:fill="FFFFFF"/>
          </w:tcPr>
          <w:p w14:paraId="4F4F11E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764</w:t>
            </w:r>
          </w:p>
        </w:tc>
        <w:tc>
          <w:tcPr>
            <w:tcW w:w="1606" w:type="dxa"/>
            <w:tcBorders>
              <w:top w:val="nil"/>
              <w:left w:val="nil"/>
              <w:bottom w:val="nil"/>
              <w:right w:val="nil"/>
            </w:tcBorders>
            <w:shd w:val="clear" w:color="auto" w:fill="FFFFFF"/>
          </w:tcPr>
          <w:p w14:paraId="276E283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2%</w:t>
            </w:r>
          </w:p>
        </w:tc>
      </w:tr>
      <w:tr w:rsidR="00427C37" w:rsidRPr="00427C37" w14:paraId="0B913E7D" w14:textId="77777777" w:rsidTr="00EF4AE2">
        <w:trPr>
          <w:cantSplit/>
        </w:trPr>
        <w:tc>
          <w:tcPr>
            <w:tcW w:w="1683" w:type="dxa"/>
            <w:vMerge w:val="restart"/>
            <w:tcBorders>
              <w:top w:val="nil"/>
              <w:left w:val="nil"/>
              <w:bottom w:val="nil"/>
              <w:right w:val="nil"/>
            </w:tcBorders>
            <w:shd w:val="clear" w:color="auto" w:fill="FFFFFF"/>
          </w:tcPr>
          <w:p w14:paraId="44F1ACE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Major</w:t>
            </w:r>
          </w:p>
        </w:tc>
        <w:tc>
          <w:tcPr>
            <w:tcW w:w="3258" w:type="dxa"/>
            <w:tcBorders>
              <w:top w:val="nil"/>
              <w:left w:val="nil"/>
              <w:bottom w:val="nil"/>
              <w:right w:val="nil"/>
            </w:tcBorders>
            <w:shd w:val="clear" w:color="auto" w:fill="FFFFFF"/>
          </w:tcPr>
          <w:p w14:paraId="0683526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Accounting and Law</w:t>
            </w:r>
          </w:p>
        </w:tc>
        <w:tc>
          <w:tcPr>
            <w:tcW w:w="1361" w:type="dxa"/>
            <w:tcBorders>
              <w:top w:val="nil"/>
              <w:left w:val="nil"/>
              <w:bottom w:val="nil"/>
              <w:right w:val="nil"/>
            </w:tcBorders>
            <w:shd w:val="clear" w:color="auto" w:fill="FFFFFF"/>
          </w:tcPr>
          <w:p w14:paraId="76FCA7C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0465</w:t>
            </w:r>
          </w:p>
        </w:tc>
        <w:tc>
          <w:tcPr>
            <w:tcW w:w="1606" w:type="dxa"/>
            <w:tcBorders>
              <w:top w:val="nil"/>
              <w:left w:val="nil"/>
              <w:bottom w:val="nil"/>
              <w:right w:val="nil"/>
            </w:tcBorders>
            <w:shd w:val="clear" w:color="auto" w:fill="FFFFFF"/>
          </w:tcPr>
          <w:p w14:paraId="55BE961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3.0%</w:t>
            </w:r>
          </w:p>
        </w:tc>
      </w:tr>
      <w:tr w:rsidR="00427C37" w:rsidRPr="00427C37" w14:paraId="72D57C16" w14:textId="77777777" w:rsidTr="00EF4AE2">
        <w:trPr>
          <w:cantSplit/>
        </w:trPr>
        <w:tc>
          <w:tcPr>
            <w:tcW w:w="1683" w:type="dxa"/>
            <w:vMerge/>
            <w:tcBorders>
              <w:top w:val="nil"/>
              <w:left w:val="nil"/>
              <w:bottom w:val="nil"/>
              <w:right w:val="nil"/>
            </w:tcBorders>
            <w:shd w:val="clear" w:color="auto" w:fill="FFFFFF"/>
          </w:tcPr>
          <w:p w14:paraId="5E16E91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2FFA2E7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Marketing</w:t>
            </w:r>
          </w:p>
        </w:tc>
        <w:tc>
          <w:tcPr>
            <w:tcW w:w="1361" w:type="dxa"/>
            <w:tcBorders>
              <w:top w:val="nil"/>
              <w:left w:val="nil"/>
              <w:bottom w:val="nil"/>
              <w:right w:val="nil"/>
            </w:tcBorders>
            <w:shd w:val="clear" w:color="auto" w:fill="FFFFFF"/>
          </w:tcPr>
          <w:p w14:paraId="2BD4794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9167</w:t>
            </w:r>
          </w:p>
        </w:tc>
        <w:tc>
          <w:tcPr>
            <w:tcW w:w="1606" w:type="dxa"/>
            <w:tcBorders>
              <w:top w:val="nil"/>
              <w:left w:val="nil"/>
              <w:bottom w:val="nil"/>
              <w:right w:val="nil"/>
            </w:tcBorders>
            <w:shd w:val="clear" w:color="auto" w:fill="FFFFFF"/>
          </w:tcPr>
          <w:p w14:paraId="113D2C3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1.4%</w:t>
            </w:r>
          </w:p>
        </w:tc>
      </w:tr>
      <w:tr w:rsidR="00427C37" w:rsidRPr="00427C37" w14:paraId="04AE1188" w14:textId="77777777" w:rsidTr="00EF4AE2">
        <w:trPr>
          <w:cantSplit/>
        </w:trPr>
        <w:tc>
          <w:tcPr>
            <w:tcW w:w="1683" w:type="dxa"/>
            <w:vMerge/>
            <w:tcBorders>
              <w:top w:val="nil"/>
              <w:left w:val="nil"/>
              <w:bottom w:val="nil"/>
              <w:right w:val="nil"/>
            </w:tcBorders>
            <w:shd w:val="clear" w:color="auto" w:fill="FFFFFF"/>
          </w:tcPr>
          <w:p w14:paraId="030656D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253E8A3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Finance</w:t>
            </w:r>
          </w:p>
        </w:tc>
        <w:tc>
          <w:tcPr>
            <w:tcW w:w="1361" w:type="dxa"/>
            <w:tcBorders>
              <w:top w:val="nil"/>
              <w:left w:val="nil"/>
              <w:bottom w:val="nil"/>
              <w:right w:val="nil"/>
            </w:tcBorders>
            <w:shd w:val="clear" w:color="auto" w:fill="FFFFFF"/>
          </w:tcPr>
          <w:p w14:paraId="6B4A23F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652</w:t>
            </w:r>
          </w:p>
        </w:tc>
        <w:tc>
          <w:tcPr>
            <w:tcW w:w="1606" w:type="dxa"/>
            <w:tcBorders>
              <w:top w:val="nil"/>
              <w:left w:val="nil"/>
              <w:bottom w:val="nil"/>
              <w:right w:val="nil"/>
            </w:tcBorders>
            <w:shd w:val="clear" w:color="auto" w:fill="FFFFFF"/>
          </w:tcPr>
          <w:p w14:paraId="1652E1D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9.5%</w:t>
            </w:r>
          </w:p>
        </w:tc>
      </w:tr>
      <w:tr w:rsidR="00427C37" w:rsidRPr="00427C37" w14:paraId="3BD28F90" w14:textId="77777777" w:rsidTr="00EF4AE2">
        <w:trPr>
          <w:cantSplit/>
        </w:trPr>
        <w:tc>
          <w:tcPr>
            <w:tcW w:w="1683" w:type="dxa"/>
            <w:vMerge/>
            <w:tcBorders>
              <w:top w:val="nil"/>
              <w:left w:val="nil"/>
              <w:bottom w:val="nil"/>
              <w:right w:val="nil"/>
            </w:tcBorders>
            <w:shd w:val="clear" w:color="auto" w:fill="FFFFFF"/>
          </w:tcPr>
          <w:p w14:paraId="24E3328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3B16074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Management</w:t>
            </w:r>
          </w:p>
        </w:tc>
        <w:tc>
          <w:tcPr>
            <w:tcW w:w="1361" w:type="dxa"/>
            <w:tcBorders>
              <w:top w:val="nil"/>
              <w:left w:val="nil"/>
              <w:bottom w:val="nil"/>
              <w:right w:val="nil"/>
            </w:tcBorders>
            <w:shd w:val="clear" w:color="auto" w:fill="FFFFFF"/>
          </w:tcPr>
          <w:p w14:paraId="572255B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6344</w:t>
            </w:r>
          </w:p>
        </w:tc>
        <w:tc>
          <w:tcPr>
            <w:tcW w:w="1606" w:type="dxa"/>
            <w:tcBorders>
              <w:top w:val="nil"/>
              <w:left w:val="nil"/>
              <w:bottom w:val="nil"/>
              <w:right w:val="nil"/>
            </w:tcBorders>
            <w:shd w:val="clear" w:color="auto" w:fill="FFFFFF"/>
          </w:tcPr>
          <w:p w14:paraId="5B3FDB7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9%</w:t>
            </w:r>
          </w:p>
        </w:tc>
      </w:tr>
      <w:tr w:rsidR="00427C37" w:rsidRPr="00427C37" w14:paraId="7966F291" w14:textId="77777777" w:rsidTr="00EF4AE2">
        <w:trPr>
          <w:cantSplit/>
        </w:trPr>
        <w:tc>
          <w:tcPr>
            <w:tcW w:w="1683" w:type="dxa"/>
            <w:vMerge/>
            <w:tcBorders>
              <w:top w:val="nil"/>
              <w:left w:val="nil"/>
              <w:bottom w:val="nil"/>
              <w:right w:val="nil"/>
            </w:tcBorders>
            <w:shd w:val="clear" w:color="auto" w:fill="FFFFFF"/>
          </w:tcPr>
          <w:p w14:paraId="17DA576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2E5837A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Economics</w:t>
            </w:r>
          </w:p>
        </w:tc>
        <w:tc>
          <w:tcPr>
            <w:tcW w:w="1361" w:type="dxa"/>
            <w:tcBorders>
              <w:top w:val="nil"/>
              <w:left w:val="nil"/>
              <w:bottom w:val="nil"/>
              <w:right w:val="nil"/>
            </w:tcBorders>
            <w:shd w:val="clear" w:color="auto" w:fill="FFFFFF"/>
          </w:tcPr>
          <w:p w14:paraId="095BD9B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5940</w:t>
            </w:r>
          </w:p>
        </w:tc>
        <w:tc>
          <w:tcPr>
            <w:tcW w:w="1606" w:type="dxa"/>
            <w:tcBorders>
              <w:top w:val="nil"/>
              <w:left w:val="nil"/>
              <w:bottom w:val="nil"/>
              <w:right w:val="nil"/>
            </w:tcBorders>
            <w:shd w:val="clear" w:color="auto" w:fill="FFFFFF"/>
          </w:tcPr>
          <w:p w14:paraId="23BBDF0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4%</w:t>
            </w:r>
          </w:p>
        </w:tc>
      </w:tr>
      <w:tr w:rsidR="00427C37" w:rsidRPr="00427C37" w14:paraId="6F0760AD" w14:textId="77777777" w:rsidTr="00EF4AE2">
        <w:trPr>
          <w:cantSplit/>
        </w:trPr>
        <w:tc>
          <w:tcPr>
            <w:tcW w:w="1683" w:type="dxa"/>
            <w:vMerge/>
            <w:tcBorders>
              <w:top w:val="nil"/>
              <w:left w:val="nil"/>
              <w:bottom w:val="nil"/>
              <w:right w:val="nil"/>
            </w:tcBorders>
            <w:shd w:val="clear" w:color="auto" w:fill="FFFFFF"/>
          </w:tcPr>
          <w:p w14:paraId="7D74904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7BCFA0F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Mathematics and Statistics</w:t>
            </w:r>
          </w:p>
        </w:tc>
        <w:tc>
          <w:tcPr>
            <w:tcW w:w="1361" w:type="dxa"/>
            <w:tcBorders>
              <w:top w:val="nil"/>
              <w:left w:val="nil"/>
              <w:bottom w:val="nil"/>
              <w:right w:val="nil"/>
            </w:tcBorders>
            <w:shd w:val="clear" w:color="auto" w:fill="FFFFFF"/>
          </w:tcPr>
          <w:p w14:paraId="675F5EA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211</w:t>
            </w:r>
          </w:p>
        </w:tc>
        <w:tc>
          <w:tcPr>
            <w:tcW w:w="1606" w:type="dxa"/>
            <w:tcBorders>
              <w:top w:val="nil"/>
              <w:left w:val="nil"/>
              <w:bottom w:val="nil"/>
              <w:right w:val="nil"/>
            </w:tcBorders>
            <w:shd w:val="clear" w:color="auto" w:fill="FFFFFF"/>
          </w:tcPr>
          <w:p w14:paraId="50BFF42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0%</w:t>
            </w:r>
          </w:p>
        </w:tc>
      </w:tr>
      <w:tr w:rsidR="00427C37" w:rsidRPr="00427C37" w14:paraId="4DB78515" w14:textId="77777777" w:rsidTr="00EF4AE2">
        <w:trPr>
          <w:cantSplit/>
        </w:trPr>
        <w:tc>
          <w:tcPr>
            <w:tcW w:w="1683" w:type="dxa"/>
            <w:vMerge/>
            <w:tcBorders>
              <w:top w:val="nil"/>
              <w:left w:val="nil"/>
              <w:bottom w:val="nil"/>
              <w:right w:val="nil"/>
            </w:tcBorders>
            <w:shd w:val="clear" w:color="auto" w:fill="FFFFFF"/>
          </w:tcPr>
          <w:p w14:paraId="0914B02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79B5AF6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Psychology</w:t>
            </w:r>
          </w:p>
        </w:tc>
        <w:tc>
          <w:tcPr>
            <w:tcW w:w="1361" w:type="dxa"/>
            <w:tcBorders>
              <w:top w:val="nil"/>
              <w:left w:val="nil"/>
              <w:bottom w:val="nil"/>
              <w:right w:val="nil"/>
            </w:tcBorders>
            <w:shd w:val="clear" w:color="auto" w:fill="FFFFFF"/>
          </w:tcPr>
          <w:p w14:paraId="4A165B2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839</w:t>
            </w:r>
          </w:p>
        </w:tc>
        <w:tc>
          <w:tcPr>
            <w:tcW w:w="1606" w:type="dxa"/>
            <w:tcBorders>
              <w:top w:val="nil"/>
              <w:left w:val="nil"/>
              <w:bottom w:val="nil"/>
              <w:right w:val="nil"/>
            </w:tcBorders>
            <w:shd w:val="clear" w:color="auto" w:fill="FFFFFF"/>
          </w:tcPr>
          <w:p w14:paraId="56B3E07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5%</w:t>
            </w:r>
          </w:p>
        </w:tc>
      </w:tr>
      <w:tr w:rsidR="00427C37" w:rsidRPr="00427C37" w14:paraId="7C47C276" w14:textId="77777777" w:rsidTr="00EF4AE2">
        <w:trPr>
          <w:cantSplit/>
        </w:trPr>
        <w:tc>
          <w:tcPr>
            <w:tcW w:w="1683" w:type="dxa"/>
            <w:vMerge/>
            <w:tcBorders>
              <w:top w:val="nil"/>
              <w:left w:val="nil"/>
              <w:bottom w:val="nil"/>
              <w:right w:val="nil"/>
            </w:tcBorders>
            <w:shd w:val="clear" w:color="auto" w:fill="FFFFFF"/>
          </w:tcPr>
          <w:p w14:paraId="14794B8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0C5325C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Information Science</w:t>
            </w:r>
          </w:p>
        </w:tc>
        <w:tc>
          <w:tcPr>
            <w:tcW w:w="1361" w:type="dxa"/>
            <w:tcBorders>
              <w:top w:val="nil"/>
              <w:left w:val="nil"/>
              <w:bottom w:val="nil"/>
              <w:right w:val="nil"/>
            </w:tcBorders>
            <w:shd w:val="clear" w:color="auto" w:fill="FFFFFF"/>
          </w:tcPr>
          <w:p w14:paraId="6CDE064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820</w:t>
            </w:r>
          </w:p>
        </w:tc>
        <w:tc>
          <w:tcPr>
            <w:tcW w:w="1606" w:type="dxa"/>
            <w:tcBorders>
              <w:top w:val="nil"/>
              <w:left w:val="nil"/>
              <w:bottom w:val="nil"/>
              <w:right w:val="nil"/>
            </w:tcBorders>
            <w:shd w:val="clear" w:color="auto" w:fill="FFFFFF"/>
          </w:tcPr>
          <w:p w14:paraId="1CA4E09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5%</w:t>
            </w:r>
          </w:p>
        </w:tc>
      </w:tr>
      <w:tr w:rsidR="00427C37" w:rsidRPr="00427C37" w14:paraId="15044E1D" w14:textId="77777777" w:rsidTr="00EF4AE2">
        <w:trPr>
          <w:cantSplit/>
        </w:trPr>
        <w:tc>
          <w:tcPr>
            <w:tcW w:w="1683" w:type="dxa"/>
            <w:vMerge/>
            <w:tcBorders>
              <w:top w:val="nil"/>
              <w:left w:val="nil"/>
              <w:bottom w:val="nil"/>
              <w:right w:val="nil"/>
            </w:tcBorders>
            <w:shd w:val="clear" w:color="auto" w:fill="FFFFFF"/>
          </w:tcPr>
          <w:p w14:paraId="67FC140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4C98ADB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Criminal Justice</w:t>
            </w:r>
          </w:p>
        </w:tc>
        <w:tc>
          <w:tcPr>
            <w:tcW w:w="1361" w:type="dxa"/>
            <w:tcBorders>
              <w:top w:val="nil"/>
              <w:left w:val="nil"/>
              <w:bottom w:val="nil"/>
              <w:right w:val="nil"/>
            </w:tcBorders>
            <w:shd w:val="clear" w:color="auto" w:fill="FFFFFF"/>
          </w:tcPr>
          <w:p w14:paraId="184C9A7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735</w:t>
            </w:r>
          </w:p>
        </w:tc>
        <w:tc>
          <w:tcPr>
            <w:tcW w:w="1606" w:type="dxa"/>
            <w:tcBorders>
              <w:top w:val="nil"/>
              <w:left w:val="nil"/>
              <w:bottom w:val="nil"/>
              <w:right w:val="nil"/>
            </w:tcBorders>
            <w:shd w:val="clear" w:color="auto" w:fill="FFFFFF"/>
          </w:tcPr>
          <w:p w14:paraId="4DCEE3C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4%</w:t>
            </w:r>
          </w:p>
        </w:tc>
      </w:tr>
      <w:tr w:rsidR="00427C37" w:rsidRPr="00427C37" w14:paraId="145D6C79" w14:textId="77777777" w:rsidTr="00EF4AE2">
        <w:trPr>
          <w:cantSplit/>
        </w:trPr>
        <w:tc>
          <w:tcPr>
            <w:tcW w:w="1683" w:type="dxa"/>
            <w:vMerge/>
            <w:tcBorders>
              <w:top w:val="nil"/>
              <w:left w:val="nil"/>
              <w:bottom w:val="nil"/>
              <w:right w:val="nil"/>
            </w:tcBorders>
            <w:shd w:val="clear" w:color="auto" w:fill="FFFFFF"/>
          </w:tcPr>
          <w:p w14:paraId="613570B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5A31456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Communication</w:t>
            </w:r>
          </w:p>
        </w:tc>
        <w:tc>
          <w:tcPr>
            <w:tcW w:w="1361" w:type="dxa"/>
            <w:tcBorders>
              <w:top w:val="nil"/>
              <w:left w:val="nil"/>
              <w:bottom w:val="nil"/>
              <w:right w:val="nil"/>
            </w:tcBorders>
            <w:shd w:val="clear" w:color="auto" w:fill="FFFFFF"/>
          </w:tcPr>
          <w:p w14:paraId="2F40CAC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668</w:t>
            </w:r>
          </w:p>
        </w:tc>
        <w:tc>
          <w:tcPr>
            <w:tcW w:w="1606" w:type="dxa"/>
            <w:tcBorders>
              <w:top w:val="nil"/>
              <w:left w:val="nil"/>
              <w:bottom w:val="nil"/>
              <w:right w:val="nil"/>
            </w:tcBorders>
            <w:shd w:val="clear" w:color="auto" w:fill="FFFFFF"/>
          </w:tcPr>
          <w:p w14:paraId="63B0E56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3%</w:t>
            </w:r>
          </w:p>
        </w:tc>
      </w:tr>
      <w:tr w:rsidR="00427C37" w:rsidRPr="00427C37" w14:paraId="2F0A8553" w14:textId="77777777" w:rsidTr="00EF4AE2">
        <w:trPr>
          <w:cantSplit/>
        </w:trPr>
        <w:tc>
          <w:tcPr>
            <w:tcW w:w="1683" w:type="dxa"/>
            <w:vMerge/>
            <w:tcBorders>
              <w:top w:val="nil"/>
              <w:left w:val="nil"/>
              <w:bottom w:val="nil"/>
              <w:right w:val="nil"/>
            </w:tcBorders>
            <w:shd w:val="clear" w:color="auto" w:fill="FFFFFF"/>
          </w:tcPr>
          <w:p w14:paraId="5F171F7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51E28D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English</w:t>
            </w:r>
          </w:p>
        </w:tc>
        <w:tc>
          <w:tcPr>
            <w:tcW w:w="1361" w:type="dxa"/>
            <w:tcBorders>
              <w:top w:val="nil"/>
              <w:left w:val="nil"/>
              <w:bottom w:val="nil"/>
              <w:right w:val="nil"/>
            </w:tcBorders>
            <w:shd w:val="clear" w:color="auto" w:fill="FFFFFF"/>
          </w:tcPr>
          <w:p w14:paraId="4110899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664</w:t>
            </w:r>
          </w:p>
        </w:tc>
        <w:tc>
          <w:tcPr>
            <w:tcW w:w="1606" w:type="dxa"/>
            <w:tcBorders>
              <w:top w:val="nil"/>
              <w:left w:val="nil"/>
              <w:bottom w:val="nil"/>
              <w:right w:val="nil"/>
            </w:tcBorders>
            <w:shd w:val="clear" w:color="auto" w:fill="FFFFFF"/>
          </w:tcPr>
          <w:p w14:paraId="327AE0B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3%</w:t>
            </w:r>
          </w:p>
        </w:tc>
      </w:tr>
      <w:tr w:rsidR="00427C37" w:rsidRPr="00427C37" w14:paraId="0A4F1CC8" w14:textId="77777777" w:rsidTr="00EF4AE2">
        <w:trPr>
          <w:cantSplit/>
        </w:trPr>
        <w:tc>
          <w:tcPr>
            <w:tcW w:w="1683" w:type="dxa"/>
            <w:vMerge/>
            <w:tcBorders>
              <w:top w:val="nil"/>
              <w:left w:val="nil"/>
              <w:bottom w:val="nil"/>
              <w:right w:val="nil"/>
            </w:tcBorders>
            <w:shd w:val="clear" w:color="auto" w:fill="FFFFFF"/>
          </w:tcPr>
          <w:p w14:paraId="41A97C4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E1148F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Computer Science</w:t>
            </w:r>
          </w:p>
        </w:tc>
        <w:tc>
          <w:tcPr>
            <w:tcW w:w="1361" w:type="dxa"/>
            <w:tcBorders>
              <w:top w:val="nil"/>
              <w:left w:val="nil"/>
              <w:bottom w:val="nil"/>
              <w:right w:val="nil"/>
            </w:tcBorders>
            <w:shd w:val="clear" w:color="auto" w:fill="FFFFFF"/>
          </w:tcPr>
          <w:p w14:paraId="18292D2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635</w:t>
            </w:r>
          </w:p>
        </w:tc>
        <w:tc>
          <w:tcPr>
            <w:tcW w:w="1606" w:type="dxa"/>
            <w:tcBorders>
              <w:top w:val="nil"/>
              <w:left w:val="nil"/>
              <w:bottom w:val="nil"/>
              <w:right w:val="nil"/>
            </w:tcBorders>
            <w:shd w:val="clear" w:color="auto" w:fill="FFFFFF"/>
          </w:tcPr>
          <w:p w14:paraId="7EB53F6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3%</w:t>
            </w:r>
          </w:p>
        </w:tc>
      </w:tr>
      <w:tr w:rsidR="00427C37" w:rsidRPr="00427C37" w14:paraId="7FFB2F4C" w14:textId="77777777" w:rsidTr="00EF4AE2">
        <w:trPr>
          <w:cantSplit/>
        </w:trPr>
        <w:tc>
          <w:tcPr>
            <w:tcW w:w="1683" w:type="dxa"/>
            <w:vMerge/>
            <w:tcBorders>
              <w:top w:val="nil"/>
              <w:left w:val="nil"/>
              <w:bottom w:val="nil"/>
              <w:right w:val="nil"/>
            </w:tcBorders>
            <w:shd w:val="clear" w:color="auto" w:fill="FFFFFF"/>
          </w:tcPr>
          <w:p w14:paraId="180FD29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320EAB9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Philosophy</w:t>
            </w:r>
          </w:p>
        </w:tc>
        <w:tc>
          <w:tcPr>
            <w:tcW w:w="1361" w:type="dxa"/>
            <w:tcBorders>
              <w:top w:val="nil"/>
              <w:left w:val="nil"/>
              <w:bottom w:val="nil"/>
              <w:right w:val="nil"/>
            </w:tcBorders>
            <w:shd w:val="clear" w:color="auto" w:fill="FFFFFF"/>
          </w:tcPr>
          <w:p w14:paraId="77D9BDA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545</w:t>
            </w:r>
          </w:p>
        </w:tc>
        <w:tc>
          <w:tcPr>
            <w:tcW w:w="1606" w:type="dxa"/>
            <w:tcBorders>
              <w:top w:val="nil"/>
              <w:left w:val="nil"/>
              <w:bottom w:val="nil"/>
              <w:right w:val="nil"/>
            </w:tcBorders>
            <w:shd w:val="clear" w:color="auto" w:fill="FFFFFF"/>
          </w:tcPr>
          <w:p w14:paraId="774DD54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2%</w:t>
            </w:r>
          </w:p>
        </w:tc>
      </w:tr>
      <w:tr w:rsidR="00427C37" w:rsidRPr="00427C37" w14:paraId="08559F8F" w14:textId="77777777" w:rsidTr="00EF4AE2">
        <w:trPr>
          <w:cantSplit/>
        </w:trPr>
        <w:tc>
          <w:tcPr>
            <w:tcW w:w="1683" w:type="dxa"/>
            <w:vMerge/>
            <w:tcBorders>
              <w:top w:val="nil"/>
              <w:left w:val="nil"/>
              <w:bottom w:val="nil"/>
              <w:right w:val="nil"/>
            </w:tcBorders>
            <w:shd w:val="clear" w:color="auto" w:fill="FFFFFF"/>
          </w:tcPr>
          <w:p w14:paraId="62526D3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0F34EBD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Political Science</w:t>
            </w:r>
          </w:p>
        </w:tc>
        <w:tc>
          <w:tcPr>
            <w:tcW w:w="1361" w:type="dxa"/>
            <w:tcBorders>
              <w:top w:val="nil"/>
              <w:left w:val="nil"/>
              <w:bottom w:val="nil"/>
              <w:right w:val="nil"/>
            </w:tcBorders>
            <w:shd w:val="clear" w:color="auto" w:fill="FFFFFF"/>
          </w:tcPr>
          <w:p w14:paraId="7C49540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529</w:t>
            </w:r>
          </w:p>
        </w:tc>
        <w:tc>
          <w:tcPr>
            <w:tcW w:w="1606" w:type="dxa"/>
            <w:tcBorders>
              <w:top w:val="nil"/>
              <w:left w:val="nil"/>
              <w:bottom w:val="nil"/>
              <w:right w:val="nil"/>
            </w:tcBorders>
            <w:shd w:val="clear" w:color="auto" w:fill="FFFFFF"/>
          </w:tcPr>
          <w:p w14:paraId="242A5D9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1%</w:t>
            </w:r>
          </w:p>
        </w:tc>
      </w:tr>
      <w:tr w:rsidR="00427C37" w:rsidRPr="00427C37" w14:paraId="20C083D5" w14:textId="77777777" w:rsidTr="00EF4AE2">
        <w:trPr>
          <w:cantSplit/>
        </w:trPr>
        <w:tc>
          <w:tcPr>
            <w:tcW w:w="1683" w:type="dxa"/>
            <w:vMerge/>
            <w:tcBorders>
              <w:top w:val="nil"/>
              <w:left w:val="nil"/>
              <w:bottom w:val="nil"/>
              <w:right w:val="nil"/>
            </w:tcBorders>
            <w:shd w:val="clear" w:color="auto" w:fill="FFFFFF"/>
          </w:tcPr>
          <w:p w14:paraId="57D6F6C8"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6CC63B9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Physics</w:t>
            </w:r>
          </w:p>
        </w:tc>
        <w:tc>
          <w:tcPr>
            <w:tcW w:w="1361" w:type="dxa"/>
            <w:tcBorders>
              <w:top w:val="nil"/>
              <w:left w:val="nil"/>
              <w:bottom w:val="nil"/>
              <w:right w:val="nil"/>
            </w:tcBorders>
            <w:shd w:val="clear" w:color="auto" w:fill="FFFFFF"/>
          </w:tcPr>
          <w:p w14:paraId="0BE8B6A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513</w:t>
            </w:r>
          </w:p>
        </w:tc>
        <w:tc>
          <w:tcPr>
            <w:tcW w:w="1606" w:type="dxa"/>
            <w:tcBorders>
              <w:top w:val="nil"/>
              <w:left w:val="nil"/>
              <w:bottom w:val="nil"/>
              <w:right w:val="nil"/>
            </w:tcBorders>
            <w:shd w:val="clear" w:color="auto" w:fill="FFFFFF"/>
          </w:tcPr>
          <w:p w14:paraId="79B49B8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1%</w:t>
            </w:r>
          </w:p>
        </w:tc>
      </w:tr>
      <w:tr w:rsidR="00427C37" w:rsidRPr="00427C37" w14:paraId="65E1756B" w14:textId="77777777" w:rsidTr="00EF4AE2">
        <w:trPr>
          <w:cantSplit/>
        </w:trPr>
        <w:tc>
          <w:tcPr>
            <w:tcW w:w="1683" w:type="dxa"/>
            <w:vMerge/>
            <w:tcBorders>
              <w:top w:val="nil"/>
              <w:left w:val="nil"/>
              <w:bottom w:val="nil"/>
              <w:right w:val="nil"/>
            </w:tcBorders>
            <w:shd w:val="clear" w:color="auto" w:fill="FFFFFF"/>
          </w:tcPr>
          <w:p w14:paraId="148E55E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33832CE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Sociology</w:t>
            </w:r>
          </w:p>
        </w:tc>
        <w:tc>
          <w:tcPr>
            <w:tcW w:w="1361" w:type="dxa"/>
            <w:tcBorders>
              <w:top w:val="nil"/>
              <w:left w:val="nil"/>
              <w:bottom w:val="nil"/>
              <w:right w:val="nil"/>
            </w:tcBorders>
            <w:shd w:val="clear" w:color="auto" w:fill="FFFFFF"/>
          </w:tcPr>
          <w:p w14:paraId="4A5D8E0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462</w:t>
            </w:r>
          </w:p>
        </w:tc>
        <w:tc>
          <w:tcPr>
            <w:tcW w:w="1606" w:type="dxa"/>
            <w:tcBorders>
              <w:top w:val="nil"/>
              <w:left w:val="nil"/>
              <w:bottom w:val="nil"/>
              <w:right w:val="nil"/>
            </w:tcBorders>
            <w:shd w:val="clear" w:color="auto" w:fill="FFFFFF"/>
          </w:tcPr>
          <w:p w14:paraId="021E77A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1%</w:t>
            </w:r>
          </w:p>
        </w:tc>
      </w:tr>
      <w:tr w:rsidR="00427C37" w:rsidRPr="00427C37" w14:paraId="07329249" w14:textId="77777777" w:rsidTr="00EF4AE2">
        <w:trPr>
          <w:cantSplit/>
        </w:trPr>
        <w:tc>
          <w:tcPr>
            <w:tcW w:w="1683" w:type="dxa"/>
            <w:vMerge/>
            <w:tcBorders>
              <w:top w:val="nil"/>
              <w:left w:val="nil"/>
              <w:bottom w:val="nil"/>
              <w:right w:val="nil"/>
            </w:tcBorders>
            <w:shd w:val="clear" w:color="auto" w:fill="FFFFFF"/>
          </w:tcPr>
          <w:p w14:paraId="156280B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7EF093B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Africana Studies</w:t>
            </w:r>
          </w:p>
        </w:tc>
        <w:tc>
          <w:tcPr>
            <w:tcW w:w="1361" w:type="dxa"/>
            <w:tcBorders>
              <w:top w:val="nil"/>
              <w:left w:val="nil"/>
              <w:bottom w:val="nil"/>
              <w:right w:val="nil"/>
            </w:tcBorders>
            <w:shd w:val="clear" w:color="auto" w:fill="FFFFFF"/>
          </w:tcPr>
          <w:p w14:paraId="6E60C0C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400</w:t>
            </w:r>
          </w:p>
        </w:tc>
        <w:tc>
          <w:tcPr>
            <w:tcW w:w="1606" w:type="dxa"/>
            <w:tcBorders>
              <w:top w:val="nil"/>
              <w:left w:val="nil"/>
              <w:bottom w:val="nil"/>
              <w:right w:val="nil"/>
            </w:tcBorders>
            <w:shd w:val="clear" w:color="auto" w:fill="FFFFFF"/>
          </w:tcPr>
          <w:p w14:paraId="10CF992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0%</w:t>
            </w:r>
          </w:p>
        </w:tc>
      </w:tr>
      <w:tr w:rsidR="00427C37" w:rsidRPr="00427C37" w14:paraId="51D7C785" w14:textId="77777777" w:rsidTr="00EF4AE2">
        <w:trPr>
          <w:cantSplit/>
        </w:trPr>
        <w:tc>
          <w:tcPr>
            <w:tcW w:w="1683" w:type="dxa"/>
            <w:vMerge/>
            <w:tcBorders>
              <w:top w:val="nil"/>
              <w:left w:val="nil"/>
              <w:bottom w:val="nil"/>
              <w:right w:val="nil"/>
            </w:tcBorders>
            <w:shd w:val="clear" w:color="auto" w:fill="FFFFFF"/>
          </w:tcPr>
          <w:p w14:paraId="3A22A15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5D94172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Anthropology</w:t>
            </w:r>
          </w:p>
        </w:tc>
        <w:tc>
          <w:tcPr>
            <w:tcW w:w="1361" w:type="dxa"/>
            <w:tcBorders>
              <w:top w:val="nil"/>
              <w:left w:val="nil"/>
              <w:bottom w:val="nil"/>
              <w:right w:val="nil"/>
            </w:tcBorders>
            <w:shd w:val="clear" w:color="auto" w:fill="FFFFFF"/>
          </w:tcPr>
          <w:p w14:paraId="1549859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276</w:t>
            </w:r>
          </w:p>
        </w:tc>
        <w:tc>
          <w:tcPr>
            <w:tcW w:w="1606" w:type="dxa"/>
            <w:tcBorders>
              <w:top w:val="nil"/>
              <w:left w:val="nil"/>
              <w:bottom w:val="nil"/>
              <w:right w:val="nil"/>
            </w:tcBorders>
            <w:shd w:val="clear" w:color="auto" w:fill="FFFFFF"/>
          </w:tcPr>
          <w:p w14:paraId="4095E75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8%</w:t>
            </w:r>
          </w:p>
        </w:tc>
      </w:tr>
      <w:tr w:rsidR="00427C37" w:rsidRPr="00427C37" w14:paraId="3C77B5D8" w14:textId="77777777" w:rsidTr="00EF4AE2">
        <w:trPr>
          <w:cantSplit/>
        </w:trPr>
        <w:tc>
          <w:tcPr>
            <w:tcW w:w="1683" w:type="dxa"/>
            <w:vMerge/>
            <w:tcBorders>
              <w:top w:val="nil"/>
              <w:left w:val="nil"/>
              <w:bottom w:val="nil"/>
              <w:right w:val="nil"/>
            </w:tcBorders>
            <w:shd w:val="clear" w:color="auto" w:fill="FFFFFF"/>
          </w:tcPr>
          <w:p w14:paraId="5E0E22E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5F5D5C0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Environmental and Sustainable Engineering</w:t>
            </w:r>
          </w:p>
        </w:tc>
        <w:tc>
          <w:tcPr>
            <w:tcW w:w="1361" w:type="dxa"/>
            <w:tcBorders>
              <w:top w:val="nil"/>
              <w:left w:val="nil"/>
              <w:bottom w:val="nil"/>
              <w:right w:val="nil"/>
            </w:tcBorders>
            <w:shd w:val="clear" w:color="auto" w:fill="FFFFFF"/>
          </w:tcPr>
          <w:p w14:paraId="1BA0FC5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252</w:t>
            </w:r>
          </w:p>
        </w:tc>
        <w:tc>
          <w:tcPr>
            <w:tcW w:w="1606" w:type="dxa"/>
            <w:tcBorders>
              <w:top w:val="nil"/>
              <w:left w:val="nil"/>
              <w:bottom w:val="nil"/>
              <w:right w:val="nil"/>
            </w:tcBorders>
            <w:shd w:val="clear" w:color="auto" w:fill="FFFFFF"/>
          </w:tcPr>
          <w:p w14:paraId="09FCA5F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8%</w:t>
            </w:r>
          </w:p>
        </w:tc>
      </w:tr>
      <w:tr w:rsidR="00427C37" w:rsidRPr="00427C37" w14:paraId="79632B1D" w14:textId="77777777" w:rsidTr="00EF4AE2">
        <w:trPr>
          <w:cantSplit/>
        </w:trPr>
        <w:tc>
          <w:tcPr>
            <w:tcW w:w="1683" w:type="dxa"/>
            <w:vMerge/>
            <w:tcBorders>
              <w:top w:val="nil"/>
              <w:left w:val="nil"/>
              <w:bottom w:val="nil"/>
              <w:right w:val="nil"/>
            </w:tcBorders>
            <w:shd w:val="clear" w:color="auto" w:fill="FFFFFF"/>
          </w:tcPr>
          <w:p w14:paraId="5787F36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591079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Biomedical Sciences</w:t>
            </w:r>
          </w:p>
        </w:tc>
        <w:tc>
          <w:tcPr>
            <w:tcW w:w="1361" w:type="dxa"/>
            <w:tcBorders>
              <w:top w:val="nil"/>
              <w:left w:val="nil"/>
              <w:bottom w:val="nil"/>
              <w:right w:val="nil"/>
            </w:tcBorders>
            <w:shd w:val="clear" w:color="auto" w:fill="FFFFFF"/>
          </w:tcPr>
          <w:p w14:paraId="77DCF18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224</w:t>
            </w:r>
          </w:p>
        </w:tc>
        <w:tc>
          <w:tcPr>
            <w:tcW w:w="1606" w:type="dxa"/>
            <w:tcBorders>
              <w:top w:val="nil"/>
              <w:left w:val="nil"/>
              <w:bottom w:val="nil"/>
              <w:right w:val="nil"/>
            </w:tcBorders>
            <w:shd w:val="clear" w:color="auto" w:fill="FFFFFF"/>
          </w:tcPr>
          <w:p w14:paraId="722B121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8%</w:t>
            </w:r>
          </w:p>
        </w:tc>
      </w:tr>
      <w:tr w:rsidR="00427C37" w:rsidRPr="00427C37" w14:paraId="1FF4B310" w14:textId="77777777" w:rsidTr="00EF4AE2">
        <w:trPr>
          <w:cantSplit/>
        </w:trPr>
        <w:tc>
          <w:tcPr>
            <w:tcW w:w="1683" w:type="dxa"/>
            <w:vMerge/>
            <w:tcBorders>
              <w:top w:val="nil"/>
              <w:left w:val="nil"/>
              <w:bottom w:val="nil"/>
              <w:right w:val="nil"/>
            </w:tcBorders>
            <w:shd w:val="clear" w:color="auto" w:fill="FFFFFF"/>
          </w:tcPr>
          <w:p w14:paraId="6C7A017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F978E9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History</w:t>
            </w:r>
          </w:p>
        </w:tc>
        <w:tc>
          <w:tcPr>
            <w:tcW w:w="1361" w:type="dxa"/>
            <w:tcBorders>
              <w:top w:val="nil"/>
              <w:left w:val="nil"/>
              <w:bottom w:val="nil"/>
              <w:right w:val="nil"/>
            </w:tcBorders>
            <w:shd w:val="clear" w:color="auto" w:fill="FFFFFF"/>
          </w:tcPr>
          <w:p w14:paraId="14463F0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159</w:t>
            </w:r>
          </w:p>
        </w:tc>
        <w:tc>
          <w:tcPr>
            <w:tcW w:w="1606" w:type="dxa"/>
            <w:tcBorders>
              <w:top w:val="nil"/>
              <w:left w:val="nil"/>
              <w:bottom w:val="nil"/>
              <w:right w:val="nil"/>
            </w:tcBorders>
            <w:shd w:val="clear" w:color="auto" w:fill="FFFFFF"/>
          </w:tcPr>
          <w:p w14:paraId="65EBBE6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7%</w:t>
            </w:r>
          </w:p>
        </w:tc>
      </w:tr>
      <w:tr w:rsidR="00427C37" w:rsidRPr="00427C37" w14:paraId="31ADEC7D" w14:textId="77777777" w:rsidTr="00EF4AE2">
        <w:trPr>
          <w:cantSplit/>
        </w:trPr>
        <w:tc>
          <w:tcPr>
            <w:tcW w:w="1683" w:type="dxa"/>
            <w:vMerge w:val="restart"/>
            <w:tcBorders>
              <w:top w:val="nil"/>
              <w:left w:val="nil"/>
              <w:bottom w:val="nil"/>
              <w:right w:val="nil"/>
            </w:tcBorders>
            <w:shd w:val="clear" w:color="auto" w:fill="FFFFFF"/>
          </w:tcPr>
          <w:p w14:paraId="09863C6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device</w:t>
            </w:r>
          </w:p>
        </w:tc>
        <w:tc>
          <w:tcPr>
            <w:tcW w:w="3258" w:type="dxa"/>
            <w:tcBorders>
              <w:top w:val="nil"/>
              <w:left w:val="nil"/>
              <w:bottom w:val="nil"/>
              <w:right w:val="nil"/>
            </w:tcBorders>
            <w:shd w:val="clear" w:color="auto" w:fill="FFFFFF"/>
          </w:tcPr>
          <w:p w14:paraId="7DC7780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laptop</w:t>
            </w:r>
          </w:p>
        </w:tc>
        <w:tc>
          <w:tcPr>
            <w:tcW w:w="1361" w:type="dxa"/>
            <w:tcBorders>
              <w:top w:val="nil"/>
              <w:left w:val="nil"/>
              <w:bottom w:val="nil"/>
              <w:right w:val="nil"/>
            </w:tcBorders>
            <w:shd w:val="clear" w:color="auto" w:fill="FFFFFF"/>
          </w:tcPr>
          <w:p w14:paraId="6855A5F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56447</w:t>
            </w:r>
          </w:p>
        </w:tc>
        <w:tc>
          <w:tcPr>
            <w:tcW w:w="1606" w:type="dxa"/>
            <w:tcBorders>
              <w:top w:val="nil"/>
              <w:left w:val="nil"/>
              <w:bottom w:val="nil"/>
              <w:right w:val="nil"/>
            </w:tcBorders>
            <w:shd w:val="clear" w:color="auto" w:fill="FFFFFF"/>
          </w:tcPr>
          <w:p w14:paraId="38CD291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70.1%</w:t>
            </w:r>
          </w:p>
        </w:tc>
      </w:tr>
      <w:tr w:rsidR="00427C37" w:rsidRPr="00427C37" w14:paraId="136E8F3E" w14:textId="77777777" w:rsidTr="00EF4AE2">
        <w:trPr>
          <w:cantSplit/>
        </w:trPr>
        <w:tc>
          <w:tcPr>
            <w:tcW w:w="1683" w:type="dxa"/>
            <w:vMerge/>
            <w:tcBorders>
              <w:top w:val="nil"/>
              <w:left w:val="nil"/>
              <w:bottom w:val="nil"/>
              <w:right w:val="nil"/>
            </w:tcBorders>
            <w:shd w:val="clear" w:color="auto" w:fill="FFFFFF"/>
          </w:tcPr>
          <w:p w14:paraId="7856336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DFFC96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mobile</w:t>
            </w:r>
          </w:p>
        </w:tc>
        <w:tc>
          <w:tcPr>
            <w:tcW w:w="1361" w:type="dxa"/>
            <w:tcBorders>
              <w:top w:val="nil"/>
              <w:left w:val="nil"/>
              <w:bottom w:val="nil"/>
              <w:right w:val="nil"/>
            </w:tcBorders>
            <w:shd w:val="clear" w:color="auto" w:fill="FFFFFF"/>
          </w:tcPr>
          <w:p w14:paraId="78DDF7A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2588</w:t>
            </w:r>
          </w:p>
        </w:tc>
        <w:tc>
          <w:tcPr>
            <w:tcW w:w="1606" w:type="dxa"/>
            <w:tcBorders>
              <w:top w:val="nil"/>
              <w:left w:val="nil"/>
              <w:bottom w:val="nil"/>
              <w:right w:val="nil"/>
            </w:tcBorders>
            <w:shd w:val="clear" w:color="auto" w:fill="FFFFFF"/>
          </w:tcPr>
          <w:p w14:paraId="7672212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5.6%</w:t>
            </w:r>
          </w:p>
        </w:tc>
      </w:tr>
      <w:tr w:rsidR="00427C37" w:rsidRPr="00427C37" w14:paraId="35F778E5" w14:textId="77777777" w:rsidTr="00EF4AE2">
        <w:trPr>
          <w:cantSplit/>
        </w:trPr>
        <w:tc>
          <w:tcPr>
            <w:tcW w:w="1683" w:type="dxa"/>
            <w:vMerge/>
            <w:tcBorders>
              <w:top w:val="nil"/>
              <w:left w:val="nil"/>
              <w:bottom w:val="nil"/>
              <w:right w:val="nil"/>
            </w:tcBorders>
            <w:shd w:val="clear" w:color="auto" w:fill="FFFFFF"/>
          </w:tcPr>
          <w:p w14:paraId="1379E84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46D1EDA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desktop</w:t>
            </w:r>
          </w:p>
        </w:tc>
        <w:tc>
          <w:tcPr>
            <w:tcW w:w="1361" w:type="dxa"/>
            <w:tcBorders>
              <w:top w:val="nil"/>
              <w:left w:val="nil"/>
              <w:bottom w:val="nil"/>
              <w:right w:val="nil"/>
            </w:tcBorders>
            <w:shd w:val="clear" w:color="auto" w:fill="FFFFFF"/>
          </w:tcPr>
          <w:p w14:paraId="7E97CA8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1465</w:t>
            </w:r>
          </w:p>
        </w:tc>
        <w:tc>
          <w:tcPr>
            <w:tcW w:w="1606" w:type="dxa"/>
            <w:tcBorders>
              <w:top w:val="nil"/>
              <w:left w:val="nil"/>
              <w:bottom w:val="nil"/>
              <w:right w:val="nil"/>
            </w:tcBorders>
            <w:shd w:val="clear" w:color="auto" w:fill="FFFFFF"/>
          </w:tcPr>
          <w:p w14:paraId="2042991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4.2%</w:t>
            </w:r>
          </w:p>
        </w:tc>
      </w:tr>
      <w:tr w:rsidR="00427C37" w:rsidRPr="00427C37" w14:paraId="616EC46B" w14:textId="77777777" w:rsidTr="00EF4AE2">
        <w:trPr>
          <w:cantSplit/>
        </w:trPr>
        <w:tc>
          <w:tcPr>
            <w:tcW w:w="1683" w:type="dxa"/>
            <w:vMerge w:val="restart"/>
            <w:tcBorders>
              <w:top w:val="nil"/>
              <w:left w:val="nil"/>
              <w:bottom w:val="nil"/>
              <w:right w:val="nil"/>
            </w:tcBorders>
            <w:shd w:val="clear" w:color="auto" w:fill="FFFFFF"/>
          </w:tcPr>
          <w:p w14:paraId="71E5C0D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OS</w:t>
            </w:r>
          </w:p>
        </w:tc>
        <w:tc>
          <w:tcPr>
            <w:tcW w:w="3258" w:type="dxa"/>
            <w:tcBorders>
              <w:top w:val="nil"/>
              <w:left w:val="nil"/>
              <w:bottom w:val="nil"/>
              <w:right w:val="nil"/>
            </w:tcBorders>
            <w:shd w:val="clear" w:color="auto" w:fill="FFFFFF"/>
          </w:tcPr>
          <w:p w14:paraId="16247F5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macOS</w:t>
            </w:r>
          </w:p>
        </w:tc>
        <w:tc>
          <w:tcPr>
            <w:tcW w:w="1361" w:type="dxa"/>
            <w:tcBorders>
              <w:top w:val="nil"/>
              <w:left w:val="nil"/>
              <w:bottom w:val="nil"/>
              <w:right w:val="nil"/>
            </w:tcBorders>
            <w:shd w:val="clear" w:color="auto" w:fill="FFFFFF"/>
          </w:tcPr>
          <w:p w14:paraId="1135976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4354</w:t>
            </w:r>
          </w:p>
        </w:tc>
        <w:tc>
          <w:tcPr>
            <w:tcW w:w="1606" w:type="dxa"/>
            <w:tcBorders>
              <w:top w:val="nil"/>
              <w:left w:val="nil"/>
              <w:bottom w:val="nil"/>
              <w:right w:val="nil"/>
            </w:tcBorders>
            <w:shd w:val="clear" w:color="auto" w:fill="FFFFFF"/>
          </w:tcPr>
          <w:p w14:paraId="4FFE14B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2.7%</w:t>
            </w:r>
          </w:p>
        </w:tc>
      </w:tr>
      <w:tr w:rsidR="00427C37" w:rsidRPr="00427C37" w14:paraId="4FE33C9C" w14:textId="77777777" w:rsidTr="00EF4AE2">
        <w:trPr>
          <w:cantSplit/>
        </w:trPr>
        <w:tc>
          <w:tcPr>
            <w:tcW w:w="1683" w:type="dxa"/>
            <w:vMerge/>
            <w:tcBorders>
              <w:top w:val="nil"/>
              <w:left w:val="nil"/>
              <w:bottom w:val="nil"/>
              <w:right w:val="nil"/>
            </w:tcBorders>
            <w:shd w:val="clear" w:color="auto" w:fill="FFFFFF"/>
          </w:tcPr>
          <w:p w14:paraId="71721F5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4228A6E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Windows</w:t>
            </w:r>
          </w:p>
        </w:tc>
        <w:tc>
          <w:tcPr>
            <w:tcW w:w="1361" w:type="dxa"/>
            <w:tcBorders>
              <w:top w:val="nil"/>
              <w:left w:val="nil"/>
              <w:bottom w:val="nil"/>
              <w:right w:val="nil"/>
            </w:tcBorders>
            <w:shd w:val="clear" w:color="auto" w:fill="FFFFFF"/>
          </w:tcPr>
          <w:p w14:paraId="2C98514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2512</w:t>
            </w:r>
          </w:p>
        </w:tc>
        <w:tc>
          <w:tcPr>
            <w:tcW w:w="1606" w:type="dxa"/>
            <w:tcBorders>
              <w:top w:val="nil"/>
              <w:left w:val="nil"/>
              <w:bottom w:val="nil"/>
              <w:right w:val="nil"/>
            </w:tcBorders>
            <w:shd w:val="clear" w:color="auto" w:fill="FFFFFF"/>
          </w:tcPr>
          <w:p w14:paraId="6A72C45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0.4%</w:t>
            </w:r>
          </w:p>
        </w:tc>
      </w:tr>
      <w:tr w:rsidR="00427C37" w:rsidRPr="00427C37" w14:paraId="3F6E0323" w14:textId="77777777" w:rsidTr="00EF4AE2">
        <w:trPr>
          <w:cantSplit/>
        </w:trPr>
        <w:tc>
          <w:tcPr>
            <w:tcW w:w="1683" w:type="dxa"/>
            <w:vMerge/>
            <w:tcBorders>
              <w:top w:val="nil"/>
              <w:left w:val="nil"/>
              <w:bottom w:val="nil"/>
              <w:right w:val="nil"/>
            </w:tcBorders>
            <w:shd w:val="clear" w:color="auto" w:fill="FFFFFF"/>
          </w:tcPr>
          <w:p w14:paraId="5B9901F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7EC492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iOS</w:t>
            </w:r>
          </w:p>
        </w:tc>
        <w:tc>
          <w:tcPr>
            <w:tcW w:w="1361" w:type="dxa"/>
            <w:tcBorders>
              <w:top w:val="nil"/>
              <w:left w:val="nil"/>
              <w:bottom w:val="nil"/>
              <w:right w:val="nil"/>
            </w:tcBorders>
            <w:shd w:val="clear" w:color="auto" w:fill="FFFFFF"/>
          </w:tcPr>
          <w:p w14:paraId="5EBF2566"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1842</w:t>
            </w:r>
          </w:p>
        </w:tc>
        <w:tc>
          <w:tcPr>
            <w:tcW w:w="1606" w:type="dxa"/>
            <w:tcBorders>
              <w:top w:val="nil"/>
              <w:left w:val="nil"/>
              <w:bottom w:val="nil"/>
              <w:right w:val="nil"/>
            </w:tcBorders>
            <w:shd w:val="clear" w:color="auto" w:fill="FFFFFF"/>
          </w:tcPr>
          <w:p w14:paraId="660A97C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4.7%</w:t>
            </w:r>
          </w:p>
        </w:tc>
      </w:tr>
      <w:tr w:rsidR="00427C37" w:rsidRPr="00427C37" w14:paraId="0D3591CB" w14:textId="77777777" w:rsidTr="00EF4AE2">
        <w:trPr>
          <w:cantSplit/>
        </w:trPr>
        <w:tc>
          <w:tcPr>
            <w:tcW w:w="1683" w:type="dxa"/>
            <w:vMerge/>
            <w:tcBorders>
              <w:top w:val="nil"/>
              <w:left w:val="nil"/>
              <w:bottom w:val="nil"/>
              <w:right w:val="nil"/>
            </w:tcBorders>
            <w:shd w:val="clear" w:color="auto" w:fill="FFFFFF"/>
          </w:tcPr>
          <w:p w14:paraId="7A7B3EFC"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652C519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Chrome OS</w:t>
            </w:r>
          </w:p>
        </w:tc>
        <w:tc>
          <w:tcPr>
            <w:tcW w:w="1361" w:type="dxa"/>
            <w:tcBorders>
              <w:top w:val="nil"/>
              <w:left w:val="nil"/>
              <w:bottom w:val="nil"/>
              <w:right w:val="nil"/>
            </w:tcBorders>
            <w:shd w:val="clear" w:color="auto" w:fill="FFFFFF"/>
          </w:tcPr>
          <w:p w14:paraId="7043EED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986</w:t>
            </w:r>
          </w:p>
        </w:tc>
        <w:tc>
          <w:tcPr>
            <w:tcW w:w="1606" w:type="dxa"/>
            <w:tcBorders>
              <w:top w:val="nil"/>
              <w:left w:val="nil"/>
              <w:bottom w:val="nil"/>
              <w:right w:val="nil"/>
            </w:tcBorders>
            <w:shd w:val="clear" w:color="auto" w:fill="FFFFFF"/>
          </w:tcPr>
          <w:p w14:paraId="792EA32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2%</w:t>
            </w:r>
          </w:p>
        </w:tc>
      </w:tr>
      <w:tr w:rsidR="00427C37" w:rsidRPr="00427C37" w14:paraId="6669A3FF" w14:textId="77777777" w:rsidTr="00EF4AE2">
        <w:trPr>
          <w:cantSplit/>
        </w:trPr>
        <w:tc>
          <w:tcPr>
            <w:tcW w:w="1683" w:type="dxa"/>
            <w:vMerge/>
            <w:tcBorders>
              <w:top w:val="nil"/>
              <w:left w:val="nil"/>
              <w:bottom w:val="nil"/>
              <w:right w:val="nil"/>
            </w:tcBorders>
            <w:shd w:val="clear" w:color="auto" w:fill="FFFFFF"/>
          </w:tcPr>
          <w:p w14:paraId="5B26DA0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7C86609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Android</w:t>
            </w:r>
          </w:p>
        </w:tc>
        <w:tc>
          <w:tcPr>
            <w:tcW w:w="1361" w:type="dxa"/>
            <w:tcBorders>
              <w:top w:val="nil"/>
              <w:left w:val="nil"/>
              <w:bottom w:val="nil"/>
              <w:right w:val="nil"/>
            </w:tcBorders>
            <w:shd w:val="clear" w:color="auto" w:fill="FFFFFF"/>
          </w:tcPr>
          <w:p w14:paraId="4A34168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806</w:t>
            </w:r>
          </w:p>
        </w:tc>
        <w:tc>
          <w:tcPr>
            <w:tcW w:w="1606" w:type="dxa"/>
            <w:tcBorders>
              <w:top w:val="nil"/>
              <w:left w:val="nil"/>
              <w:bottom w:val="nil"/>
              <w:right w:val="nil"/>
            </w:tcBorders>
            <w:shd w:val="clear" w:color="auto" w:fill="FFFFFF"/>
          </w:tcPr>
          <w:p w14:paraId="4B50661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1.0%</w:t>
            </w:r>
          </w:p>
        </w:tc>
      </w:tr>
      <w:tr w:rsidR="00427C37" w:rsidRPr="00427C37" w14:paraId="79216FEA" w14:textId="77777777" w:rsidTr="00EF4AE2">
        <w:trPr>
          <w:cantSplit/>
        </w:trPr>
        <w:tc>
          <w:tcPr>
            <w:tcW w:w="1683" w:type="dxa"/>
            <w:vMerge w:val="restart"/>
            <w:tcBorders>
              <w:top w:val="nil"/>
              <w:left w:val="nil"/>
              <w:bottom w:val="single" w:sz="8" w:space="0" w:color="000000"/>
              <w:right w:val="nil"/>
            </w:tcBorders>
            <w:shd w:val="clear" w:color="auto" w:fill="FFFFFF"/>
          </w:tcPr>
          <w:p w14:paraId="7DC5627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Browser</w:t>
            </w:r>
          </w:p>
        </w:tc>
        <w:tc>
          <w:tcPr>
            <w:tcW w:w="3258" w:type="dxa"/>
            <w:tcBorders>
              <w:top w:val="nil"/>
              <w:left w:val="nil"/>
              <w:bottom w:val="nil"/>
              <w:right w:val="nil"/>
            </w:tcBorders>
            <w:shd w:val="clear" w:color="auto" w:fill="FFFFFF"/>
          </w:tcPr>
          <w:p w14:paraId="185EB67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Chrome</w:t>
            </w:r>
          </w:p>
        </w:tc>
        <w:tc>
          <w:tcPr>
            <w:tcW w:w="1361" w:type="dxa"/>
            <w:tcBorders>
              <w:top w:val="nil"/>
              <w:left w:val="nil"/>
              <w:bottom w:val="nil"/>
              <w:right w:val="nil"/>
            </w:tcBorders>
            <w:shd w:val="clear" w:color="auto" w:fill="FFFFFF"/>
          </w:tcPr>
          <w:p w14:paraId="0489A67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45668</w:t>
            </w:r>
          </w:p>
        </w:tc>
        <w:tc>
          <w:tcPr>
            <w:tcW w:w="1606" w:type="dxa"/>
            <w:tcBorders>
              <w:top w:val="nil"/>
              <w:left w:val="nil"/>
              <w:bottom w:val="nil"/>
              <w:right w:val="nil"/>
            </w:tcBorders>
            <w:shd w:val="clear" w:color="auto" w:fill="FFFFFF"/>
          </w:tcPr>
          <w:p w14:paraId="2FC379B9"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56.7%</w:t>
            </w:r>
          </w:p>
        </w:tc>
      </w:tr>
      <w:tr w:rsidR="00427C37" w:rsidRPr="00427C37" w14:paraId="14D79051" w14:textId="77777777" w:rsidTr="00EF4AE2">
        <w:trPr>
          <w:cantSplit/>
        </w:trPr>
        <w:tc>
          <w:tcPr>
            <w:tcW w:w="1683" w:type="dxa"/>
            <w:vMerge/>
            <w:tcBorders>
              <w:top w:val="nil"/>
              <w:left w:val="nil"/>
              <w:bottom w:val="single" w:sz="8" w:space="0" w:color="000000"/>
              <w:right w:val="nil"/>
            </w:tcBorders>
            <w:shd w:val="clear" w:color="auto" w:fill="FFFFFF"/>
          </w:tcPr>
          <w:p w14:paraId="12CF6FA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3AFC0981"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Safari</w:t>
            </w:r>
          </w:p>
        </w:tc>
        <w:tc>
          <w:tcPr>
            <w:tcW w:w="1361" w:type="dxa"/>
            <w:tcBorders>
              <w:top w:val="nil"/>
              <w:left w:val="nil"/>
              <w:bottom w:val="nil"/>
              <w:right w:val="nil"/>
            </w:tcBorders>
            <w:shd w:val="clear" w:color="auto" w:fill="FFFFFF"/>
          </w:tcPr>
          <w:p w14:paraId="7205628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5523</w:t>
            </w:r>
          </w:p>
        </w:tc>
        <w:tc>
          <w:tcPr>
            <w:tcW w:w="1606" w:type="dxa"/>
            <w:tcBorders>
              <w:top w:val="nil"/>
              <w:left w:val="nil"/>
              <w:bottom w:val="nil"/>
              <w:right w:val="nil"/>
            </w:tcBorders>
            <w:shd w:val="clear" w:color="auto" w:fill="FFFFFF"/>
          </w:tcPr>
          <w:p w14:paraId="53A24FAD"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1.7%</w:t>
            </w:r>
          </w:p>
        </w:tc>
      </w:tr>
      <w:tr w:rsidR="00427C37" w:rsidRPr="00427C37" w14:paraId="3477CAB0" w14:textId="77777777" w:rsidTr="00EF4AE2">
        <w:trPr>
          <w:cantSplit/>
        </w:trPr>
        <w:tc>
          <w:tcPr>
            <w:tcW w:w="1683" w:type="dxa"/>
            <w:vMerge/>
            <w:tcBorders>
              <w:top w:val="nil"/>
              <w:left w:val="nil"/>
              <w:bottom w:val="single" w:sz="8" w:space="0" w:color="000000"/>
              <w:right w:val="nil"/>
            </w:tcBorders>
            <w:shd w:val="clear" w:color="auto" w:fill="FFFFFF"/>
          </w:tcPr>
          <w:p w14:paraId="2CC83F8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193AF30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Edge</w:t>
            </w:r>
          </w:p>
        </w:tc>
        <w:tc>
          <w:tcPr>
            <w:tcW w:w="1361" w:type="dxa"/>
            <w:tcBorders>
              <w:top w:val="nil"/>
              <w:left w:val="nil"/>
              <w:bottom w:val="nil"/>
              <w:right w:val="nil"/>
            </w:tcBorders>
            <w:shd w:val="clear" w:color="auto" w:fill="FFFFFF"/>
          </w:tcPr>
          <w:p w14:paraId="058AB947"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6903</w:t>
            </w:r>
          </w:p>
        </w:tc>
        <w:tc>
          <w:tcPr>
            <w:tcW w:w="1606" w:type="dxa"/>
            <w:tcBorders>
              <w:top w:val="nil"/>
              <w:left w:val="nil"/>
              <w:bottom w:val="nil"/>
              <w:right w:val="nil"/>
            </w:tcBorders>
            <w:shd w:val="clear" w:color="auto" w:fill="FFFFFF"/>
          </w:tcPr>
          <w:p w14:paraId="35F288D3"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8.6%</w:t>
            </w:r>
          </w:p>
        </w:tc>
      </w:tr>
      <w:tr w:rsidR="00427C37" w:rsidRPr="00427C37" w14:paraId="1D2617AA" w14:textId="77777777" w:rsidTr="00EF4AE2">
        <w:trPr>
          <w:cantSplit/>
        </w:trPr>
        <w:tc>
          <w:tcPr>
            <w:tcW w:w="1683" w:type="dxa"/>
            <w:vMerge/>
            <w:tcBorders>
              <w:top w:val="nil"/>
              <w:left w:val="nil"/>
              <w:bottom w:val="single" w:sz="8" w:space="0" w:color="000000"/>
              <w:right w:val="nil"/>
            </w:tcBorders>
            <w:shd w:val="clear" w:color="auto" w:fill="FFFFFF"/>
          </w:tcPr>
          <w:p w14:paraId="72A7991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nil"/>
              <w:right w:val="nil"/>
            </w:tcBorders>
            <w:shd w:val="clear" w:color="auto" w:fill="FFFFFF"/>
          </w:tcPr>
          <w:p w14:paraId="22A8779F"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Firefox</w:t>
            </w:r>
          </w:p>
        </w:tc>
        <w:tc>
          <w:tcPr>
            <w:tcW w:w="1361" w:type="dxa"/>
            <w:tcBorders>
              <w:top w:val="nil"/>
              <w:left w:val="nil"/>
              <w:bottom w:val="nil"/>
              <w:right w:val="nil"/>
            </w:tcBorders>
            <w:shd w:val="clear" w:color="auto" w:fill="FFFFFF"/>
          </w:tcPr>
          <w:p w14:paraId="3401E335"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101</w:t>
            </w:r>
          </w:p>
        </w:tc>
        <w:tc>
          <w:tcPr>
            <w:tcW w:w="1606" w:type="dxa"/>
            <w:tcBorders>
              <w:top w:val="nil"/>
              <w:left w:val="nil"/>
              <w:bottom w:val="nil"/>
              <w:right w:val="nil"/>
            </w:tcBorders>
            <w:shd w:val="clear" w:color="auto" w:fill="FFFFFF"/>
          </w:tcPr>
          <w:p w14:paraId="477636EE"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2.6%</w:t>
            </w:r>
          </w:p>
        </w:tc>
      </w:tr>
      <w:tr w:rsidR="00427C37" w:rsidRPr="00427C37" w14:paraId="0F772594" w14:textId="77777777" w:rsidTr="00EF4AE2">
        <w:trPr>
          <w:cantSplit/>
        </w:trPr>
        <w:tc>
          <w:tcPr>
            <w:tcW w:w="1683" w:type="dxa"/>
            <w:vMerge/>
            <w:tcBorders>
              <w:top w:val="nil"/>
              <w:left w:val="nil"/>
              <w:bottom w:val="single" w:sz="8" w:space="0" w:color="000000"/>
              <w:right w:val="nil"/>
            </w:tcBorders>
            <w:shd w:val="clear" w:color="auto" w:fill="FFFFFF"/>
          </w:tcPr>
          <w:p w14:paraId="59668802"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3258" w:type="dxa"/>
            <w:tcBorders>
              <w:top w:val="nil"/>
              <w:left w:val="nil"/>
              <w:bottom w:val="single" w:sz="8" w:space="0" w:color="000000"/>
              <w:right w:val="nil"/>
            </w:tcBorders>
            <w:shd w:val="clear" w:color="auto" w:fill="FFFFFF"/>
          </w:tcPr>
          <w:p w14:paraId="4D7C97DB"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27C37">
              <w:rPr>
                <w:rFonts w:ascii="Times New Roman" w:hAnsi="Times New Roman" w:cs="Times New Roman"/>
              </w:rPr>
              <w:t>Opera</w:t>
            </w:r>
          </w:p>
        </w:tc>
        <w:tc>
          <w:tcPr>
            <w:tcW w:w="1361" w:type="dxa"/>
            <w:tcBorders>
              <w:top w:val="nil"/>
              <w:left w:val="nil"/>
              <w:bottom w:val="single" w:sz="8" w:space="0" w:color="000000"/>
              <w:right w:val="nil"/>
            </w:tcBorders>
            <w:shd w:val="clear" w:color="auto" w:fill="FFFFFF"/>
          </w:tcPr>
          <w:p w14:paraId="3FDA9250"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305</w:t>
            </w:r>
          </w:p>
        </w:tc>
        <w:tc>
          <w:tcPr>
            <w:tcW w:w="1606" w:type="dxa"/>
            <w:tcBorders>
              <w:top w:val="nil"/>
              <w:left w:val="nil"/>
              <w:bottom w:val="single" w:sz="8" w:space="0" w:color="000000"/>
              <w:right w:val="nil"/>
            </w:tcBorders>
            <w:shd w:val="clear" w:color="auto" w:fill="FFFFFF"/>
          </w:tcPr>
          <w:p w14:paraId="3F2BD42A"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27C37">
              <w:rPr>
                <w:rFonts w:ascii="Times New Roman" w:hAnsi="Times New Roman" w:cs="Times New Roman"/>
              </w:rPr>
              <w:t>0.4%</w:t>
            </w:r>
          </w:p>
        </w:tc>
      </w:tr>
    </w:tbl>
    <w:p w14:paraId="68E95BD4" w14:textId="77777777" w:rsidR="00427C37" w:rsidRPr="00427C37" w:rsidRDefault="00427C37" w:rsidP="00427C3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3FBFD263" w14:textId="348830F0" w:rsidR="00B43BE4" w:rsidRDefault="00B43BE4" w:rsidP="00E923DB"/>
    <w:p w14:paraId="5FEB48B1" w14:textId="41B15110" w:rsidR="00C50C9F" w:rsidRDefault="00427C37" w:rsidP="00C50C9F">
      <w:r>
        <w:t xml:space="preserve">The table shows that </w:t>
      </w:r>
      <w:proofErr w:type="gramStart"/>
      <w:r>
        <w:t>the majority of</w:t>
      </w:r>
      <w:proofErr w:type="gramEnd"/>
      <w:r>
        <w:t xml:space="preserve"> the participants were seniors (33,811 responses, 42%). </w:t>
      </w:r>
      <w:r w:rsidR="00C50C9F">
        <w:rPr>
          <w:rFonts w:ascii="Times New Roman" w:hAnsi="Times New Roman" w:cs="Times New Roman"/>
          <w:color w:val="auto"/>
        </w:rPr>
        <w:t xml:space="preserve">The mean age was 22.1 (SD = 1.388), with 75.3% of responses belonging to the age group of 17-22. </w:t>
      </w:r>
      <w:r w:rsidR="00755CE8">
        <w:t xml:space="preserve">41.2% </w:t>
      </w:r>
      <w:r>
        <w:t xml:space="preserve">of the responses </w:t>
      </w:r>
      <w:r w:rsidR="00755CE8">
        <w:t xml:space="preserve">were by females and </w:t>
      </w:r>
      <w:r w:rsidR="00464A40">
        <w:t xml:space="preserve">58.8% by males. </w:t>
      </w:r>
      <w:r w:rsidR="00C50C9F">
        <w:t xml:space="preserve">More than 95.0% reported that their English proficiency was at least “very good,” with 79.0% identifying as native speakers. </w:t>
      </w:r>
    </w:p>
    <w:p w14:paraId="5661CCB4" w14:textId="574D4D31" w:rsidR="00464A40" w:rsidRDefault="00C50C9F" w:rsidP="00C50C9F">
      <w:r>
        <w:t>The most popular major was</w:t>
      </w:r>
      <w:r w:rsidR="00AF4385">
        <w:t xml:space="preserve"> </w:t>
      </w:r>
      <w:r w:rsidR="007608DF">
        <w:t>Accounting and Law</w:t>
      </w:r>
      <w:r>
        <w:t xml:space="preserve"> (10,465 responses, 13%), </w:t>
      </w:r>
      <w:proofErr w:type="gramStart"/>
      <w:r>
        <w:t>following</w:t>
      </w:r>
      <w:proofErr w:type="gramEnd"/>
      <w:r>
        <w:t xml:space="preserve"> by</w:t>
      </w:r>
      <w:r w:rsidR="007608DF">
        <w:t xml:space="preserve"> Marketing</w:t>
      </w:r>
      <w:r>
        <w:t xml:space="preserve"> (12.0%)</w:t>
      </w:r>
      <w:r w:rsidR="007608DF">
        <w:t xml:space="preserve"> </w:t>
      </w:r>
      <w:r w:rsidR="00AF4385">
        <w:t>and Finance</w:t>
      </w:r>
      <w:r>
        <w:t xml:space="preserve"> (9.4%)</w:t>
      </w:r>
      <w:r w:rsidR="00AF4385">
        <w:t>.</w:t>
      </w:r>
      <w:r w:rsidR="007608DF">
        <w:t xml:space="preserve"> </w:t>
      </w:r>
      <w:r>
        <w:t>Re</w:t>
      </w:r>
      <w:r w:rsidR="00AF4385">
        <w:t xml:space="preserve">garding race and ethnicity, </w:t>
      </w:r>
      <w:r w:rsidR="00211C8D">
        <w:t>37.</w:t>
      </w:r>
      <w:r w:rsidR="001605A1">
        <w:t>6</w:t>
      </w:r>
      <w:r w:rsidR="00211C8D">
        <w:t>% identified as Asian, 31.</w:t>
      </w:r>
      <w:r w:rsidR="001605A1">
        <w:t>6</w:t>
      </w:r>
      <w:r w:rsidR="00211C8D">
        <w:t>% as Black or African American, 24.</w:t>
      </w:r>
      <w:r w:rsidR="001605A1">
        <w:t>9</w:t>
      </w:r>
      <w:r w:rsidR="00211C8D">
        <w:t xml:space="preserve">% as </w:t>
      </w:r>
      <w:r w:rsidR="001605A1">
        <w:t>W</w:t>
      </w:r>
      <w:r w:rsidR="00211C8D">
        <w:t>hite</w:t>
      </w:r>
      <w:r w:rsidR="001605A1">
        <w:t>,</w:t>
      </w:r>
      <w:r w:rsidR="00211C8D">
        <w:t xml:space="preserve"> and 5.</w:t>
      </w:r>
      <w:r w:rsidR="001605A1">
        <w:t>7</w:t>
      </w:r>
      <w:r w:rsidR="00211C8D">
        <w:t xml:space="preserve">% as </w:t>
      </w:r>
      <w:r w:rsidR="001605A1">
        <w:t>Latinx</w:t>
      </w:r>
      <w:r w:rsidR="00211C8D">
        <w:t xml:space="preserve">. </w:t>
      </w:r>
    </w:p>
    <w:p w14:paraId="14CBBDF5" w14:textId="23C7E44C" w:rsidR="00AB455B" w:rsidRDefault="00AB455B" w:rsidP="00AB455B">
      <w:r>
        <w:lastRenderedPageBreak/>
        <w:t>U</w:t>
      </w:r>
      <w:r w:rsidRPr="00372473">
        <w:t xml:space="preserve">sing Qualtrics, </w:t>
      </w:r>
      <w:r>
        <w:t xml:space="preserve">metadata </w:t>
      </w:r>
      <w:proofErr w:type="gramStart"/>
      <w:r w:rsidR="001605A1">
        <w:t>were</w:t>
      </w:r>
      <w:proofErr w:type="gramEnd"/>
      <w:r w:rsidR="009939AB">
        <w:t xml:space="preserve"> collected on </w:t>
      </w:r>
      <w:r>
        <w:t>the</w:t>
      </w:r>
      <w:r w:rsidRPr="00372473">
        <w:t xml:space="preserve"> technology</w:t>
      </w:r>
      <w:r>
        <w:t xml:space="preserve"> use</w:t>
      </w:r>
      <w:r w:rsidR="009939AB">
        <w:t xml:space="preserve">d </w:t>
      </w:r>
      <w:r w:rsidR="00C50C9F">
        <w:t xml:space="preserve">by the participants </w:t>
      </w:r>
      <w:r w:rsidR="009939AB">
        <w:t>to complete the surveys</w:t>
      </w:r>
      <w:r w:rsidRPr="00372473">
        <w:t xml:space="preserve">. </w:t>
      </w:r>
      <w:proofErr w:type="gramStart"/>
      <w:r w:rsidR="009939AB">
        <w:t>The majority of</w:t>
      </w:r>
      <w:proofErr w:type="gramEnd"/>
      <w:r w:rsidR="009939AB">
        <w:t xml:space="preserve"> the observations were submitted through a laptop</w:t>
      </w:r>
      <w:r w:rsidR="00EA145C">
        <w:t xml:space="preserve"> device (70.1%), </w:t>
      </w:r>
      <w:r w:rsidR="001605A1">
        <w:t>followed by</w:t>
      </w:r>
      <w:r w:rsidR="009939AB">
        <w:t xml:space="preserve"> mobile devices (15.</w:t>
      </w:r>
      <w:r w:rsidR="001605A1">
        <w:t>6</w:t>
      </w:r>
      <w:r w:rsidR="009939AB">
        <w:t>%) and desktops (14.2%). This may be attributed to the survey being easier to read and com</w:t>
      </w:r>
      <w:r w:rsidR="00375CF3">
        <w:t>p</w:t>
      </w:r>
      <w:r w:rsidR="009939AB">
        <w:t xml:space="preserve">lete on </w:t>
      </w:r>
      <w:r w:rsidR="001605A1">
        <w:t>a large screen</w:t>
      </w:r>
      <w:r w:rsidR="009939AB">
        <w:t xml:space="preserve">, as was reported by participants in </w:t>
      </w:r>
      <w:proofErr w:type="gramStart"/>
      <w:r w:rsidR="009939AB">
        <w:t>early</w:t>
      </w:r>
      <w:proofErr w:type="gramEnd"/>
      <w:r w:rsidR="009939AB">
        <w:t xml:space="preserve"> stages of the survey design. The most popular operating systems were MacOS on laptop devices (40.</w:t>
      </w:r>
      <w:r w:rsidR="001605A1">
        <w:t>8</w:t>
      </w:r>
      <w:r w:rsidR="009939AB">
        <w:t>%), Windows on desktops</w:t>
      </w:r>
      <w:r w:rsidR="00706842">
        <w:t xml:space="preserve"> (40.4%)</w:t>
      </w:r>
      <w:r w:rsidR="009939AB">
        <w:t xml:space="preserve"> and </w:t>
      </w:r>
      <w:r w:rsidR="00EA145C">
        <w:t>iOS</w:t>
      </w:r>
      <w:r w:rsidR="009939AB">
        <w:t xml:space="preserve"> on mobile. The most popular browser was Google Chrome (</w:t>
      </w:r>
      <w:r w:rsidR="009939AB" w:rsidRPr="009939AB">
        <w:t>56.7%</w:t>
      </w:r>
      <w:r w:rsidR="009939AB">
        <w:t xml:space="preserve">) followed by </w:t>
      </w:r>
      <w:r w:rsidR="009939AB" w:rsidRPr="009939AB">
        <w:t>Safari (</w:t>
      </w:r>
      <w:r w:rsidR="009939AB" w:rsidRPr="00DF533B">
        <w:t>31.7%)</w:t>
      </w:r>
      <w:r w:rsidR="001605A1">
        <w:t xml:space="preserve">. </w:t>
      </w:r>
    </w:p>
    <w:p w14:paraId="524A72C1" w14:textId="3B324563" w:rsidR="00B51E32" w:rsidRPr="001C1A9B" w:rsidRDefault="00813162" w:rsidP="003D75E9">
      <w:r w:rsidRPr="003D75E9">
        <w:rPr>
          <w:b/>
          <w:bCs/>
        </w:rPr>
        <w:t>Sampling and randomization</w:t>
      </w:r>
    </w:p>
    <w:p w14:paraId="2CB10975" w14:textId="669A045F" w:rsidR="00A073A8" w:rsidRDefault="00813162" w:rsidP="007C2695">
      <w:r>
        <w:t xml:space="preserve">Each </w:t>
      </w:r>
      <w:r w:rsidR="00303770">
        <w:t>participant</w:t>
      </w:r>
      <w:r>
        <w:t xml:space="preserve"> was </w:t>
      </w:r>
      <w:proofErr w:type="gramStart"/>
      <w:r>
        <w:t>presented</w:t>
      </w:r>
      <w:proofErr w:type="gramEnd"/>
      <w:r>
        <w:t xml:space="preserve"> 7</w:t>
      </w:r>
      <w:r w:rsidR="001605A1">
        <w:t>–</w:t>
      </w:r>
      <w:r>
        <w:t>10 words from the dataset in random order</w:t>
      </w:r>
      <w:r w:rsidR="001605A1">
        <w:t xml:space="preserve">, with </w:t>
      </w:r>
      <w:r>
        <w:t xml:space="preserve">great importance </w:t>
      </w:r>
      <w:r w:rsidR="001605A1">
        <w:t>placed on the</w:t>
      </w:r>
      <w:r>
        <w:t xml:space="preserve"> randomization and control variables. Each word of the dataset was presented exactly 805 times, using randomization to </w:t>
      </w:r>
      <w:proofErr w:type="gramStart"/>
      <w:r>
        <w:t>control for</w:t>
      </w:r>
      <w:proofErr w:type="gramEnd"/>
      <w:r>
        <w:t xml:space="preserve"> the display order (DO) and the participants’ characteristics. </w:t>
      </w:r>
      <w:r w:rsidR="007C2695">
        <w:t>By b</w:t>
      </w:r>
      <w:r w:rsidR="007C2695" w:rsidRPr="001322A5">
        <w:t>alancing both known and unknown predictive factors</w:t>
      </w:r>
      <w:r w:rsidR="007C2695">
        <w:t xml:space="preserve">, the survey design aimed to </w:t>
      </w:r>
      <w:r w:rsidR="007C2695" w:rsidRPr="001322A5">
        <w:t xml:space="preserve">reduce </w:t>
      </w:r>
      <w:r w:rsidR="007C2695">
        <w:t xml:space="preserve">biases, such as </w:t>
      </w:r>
      <w:r w:rsidR="007C2695" w:rsidRPr="001322A5">
        <w:t>selection bias and allocation bias</w:t>
      </w:r>
      <w:r w:rsidR="00A073A8">
        <w:t>, to the greatest extent possible</w:t>
      </w:r>
      <w:r w:rsidR="00A8676C">
        <w:t>.</w:t>
      </w:r>
    </w:p>
    <w:p w14:paraId="061645F3" w14:textId="6E2266DE" w:rsidR="00EA145C" w:rsidRPr="00DF533B" w:rsidRDefault="00A96227" w:rsidP="00DF533B">
      <w:r>
        <w:t>C</w:t>
      </w:r>
      <w:r w:rsidR="007C2695" w:rsidRPr="00E923DB">
        <w:t xml:space="preserve">hi-square </w:t>
      </w:r>
      <w:r>
        <w:t>analysis of</w:t>
      </w:r>
      <w:r w:rsidR="007C2695" w:rsidRPr="004E13CB">
        <w:t xml:space="preserve"> the goodness of fit of </w:t>
      </w:r>
      <w:r w:rsidR="007C2695" w:rsidRPr="00D101F6">
        <w:t xml:space="preserve">the samples </w:t>
      </w:r>
      <w:r>
        <w:t>revealed</w:t>
      </w:r>
      <w:r w:rsidR="007C2695" w:rsidRPr="00A156F0">
        <w:t xml:space="preserve"> </w:t>
      </w:r>
      <w:r w:rsidR="007C2695" w:rsidRPr="007C2695">
        <w:t xml:space="preserve">that </w:t>
      </w:r>
      <w:r>
        <w:t xml:space="preserve">the </w:t>
      </w:r>
      <w:r w:rsidR="007C2695" w:rsidRPr="007C2695">
        <w:t xml:space="preserve">characteristic composition for each word sample was comparable to </w:t>
      </w:r>
      <w:r>
        <w:t xml:space="preserve">that of </w:t>
      </w:r>
      <w:r w:rsidR="007C2695" w:rsidRPr="007C2695">
        <w:t>the overall population</w:t>
      </w:r>
      <w:proofErr w:type="gramStart"/>
      <w:r w:rsidR="007C2695" w:rsidRPr="007C2695">
        <w:t xml:space="preserve">.  </w:t>
      </w:r>
      <w:proofErr w:type="gramEnd"/>
      <w:r>
        <w:t>Pearson c</w:t>
      </w:r>
      <w:r w:rsidRPr="00E923DB">
        <w:t xml:space="preserve">hi-square </w:t>
      </w:r>
      <w:r>
        <w:t xml:space="preserve">analysis </w:t>
      </w:r>
      <w:r w:rsidR="000C7706">
        <w:t xml:space="preserve">between demographic groups and between word samples </w:t>
      </w:r>
      <w:r>
        <w:t xml:space="preserve">revealed </w:t>
      </w:r>
      <w:r w:rsidR="000C7706">
        <w:t>no significant difference</w:t>
      </w:r>
      <w:r>
        <w:t xml:space="preserve">s for all </w:t>
      </w:r>
      <w:r w:rsidRPr="000C7706">
        <w:t>χ2</w:t>
      </w:r>
      <w:r>
        <w:t xml:space="preserve"> </w:t>
      </w:r>
      <w:r w:rsidR="000C7706">
        <w:t>(</w:t>
      </w:r>
      <w:r w:rsidR="000C7706" w:rsidRPr="000C7706">
        <w:t xml:space="preserve">Φ = </w:t>
      </w:r>
      <w:r w:rsidR="000C7706">
        <w:t>1).</w:t>
      </w:r>
    </w:p>
    <w:p w14:paraId="25183E1F" w14:textId="55854230" w:rsidR="00030059" w:rsidRPr="00030059" w:rsidRDefault="00030059" w:rsidP="00030059">
      <w:pPr>
        <w:rPr>
          <w:rFonts w:ascii="Times New Roman" w:hAnsi="Times New Roman" w:cs="Times New Roman"/>
          <w:color w:val="auto"/>
        </w:rPr>
      </w:pPr>
    </w:p>
    <w:tbl>
      <w:tblPr>
        <w:tblW w:w="5000" w:type="pct"/>
        <w:tblLayout w:type="fixed"/>
        <w:tblCellMar>
          <w:left w:w="0" w:type="dxa"/>
          <w:right w:w="0" w:type="dxa"/>
        </w:tblCellMar>
        <w:tblLook w:val="0000" w:firstRow="0" w:lastRow="0" w:firstColumn="0" w:lastColumn="0" w:noHBand="0" w:noVBand="0"/>
      </w:tblPr>
      <w:tblGrid>
        <w:gridCol w:w="9270"/>
      </w:tblGrid>
      <w:tr w:rsidR="00030059" w:rsidRPr="00030059" w14:paraId="4DDE6D1B" w14:textId="77777777" w:rsidTr="003D75E9">
        <w:trPr>
          <w:cantSplit/>
        </w:trPr>
        <w:tc>
          <w:tcPr>
            <w:tcW w:w="5000" w:type="pct"/>
            <w:tcBorders>
              <w:top w:val="nil"/>
              <w:left w:val="nil"/>
              <w:bottom w:val="nil"/>
              <w:right w:val="nil"/>
            </w:tcBorders>
            <w:shd w:val="clear" w:color="auto" w:fill="FFFFFF"/>
            <w:vAlign w:val="center"/>
          </w:tcPr>
          <w:p w14:paraId="2E13EFAC" w14:textId="4486E100" w:rsidR="00030059" w:rsidRPr="00030059" w:rsidRDefault="00030059" w:rsidP="00030059">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
        </w:tc>
      </w:tr>
    </w:tbl>
    <w:p w14:paraId="7E884FDF" w14:textId="102FDE97" w:rsidR="00942515" w:rsidRDefault="00942515" w:rsidP="00942515">
      <w:pPr>
        <w:pStyle w:val="Heading3"/>
      </w:pPr>
      <w:bookmarkStart w:id="90" w:name="_Toc114161234"/>
      <w:bookmarkStart w:id="91" w:name="_Hlk98706224"/>
      <w:r>
        <w:lastRenderedPageBreak/>
        <w:t>Measures</w:t>
      </w:r>
      <w:bookmarkEnd w:id="90"/>
    </w:p>
    <w:p w14:paraId="2C991D44" w14:textId="217ED3D3" w:rsidR="00887CB7" w:rsidRDefault="00887CB7" w:rsidP="00887CB7">
      <w:r>
        <w:t xml:space="preserve">After participants </w:t>
      </w:r>
      <w:r w:rsidR="00A96227">
        <w:t>provided</w:t>
      </w:r>
      <w:r>
        <w:t xml:space="preserve"> their informed consent (</w:t>
      </w:r>
      <w:hyperlink w:anchor="_Introduction_and_informed" w:history="1">
        <w:r w:rsidRPr="00BD3D11">
          <w:rPr>
            <w:rStyle w:val="Hyperlink"/>
          </w:rPr>
          <w:t xml:space="preserve">see section </w:t>
        </w:r>
        <w:r>
          <w:rPr>
            <w:rStyle w:val="Hyperlink"/>
          </w:rPr>
          <w:t>5</w:t>
        </w:r>
        <w:r w:rsidRPr="00BD3D11">
          <w:rPr>
            <w:rStyle w:val="Hyperlink"/>
          </w:rPr>
          <w:t>.2</w:t>
        </w:r>
      </w:hyperlink>
      <w:r>
        <w:t xml:space="preserve">) and answered </w:t>
      </w:r>
      <w:r w:rsidR="00A96227">
        <w:t xml:space="preserve">several </w:t>
      </w:r>
      <w:r>
        <w:t xml:space="preserve"> demographic questions (</w:t>
      </w:r>
      <w:hyperlink w:anchor="_Demographic_questions" w:history="1">
        <w:r w:rsidRPr="00BD3D11">
          <w:rPr>
            <w:rStyle w:val="Hyperlink"/>
          </w:rPr>
          <w:t xml:space="preserve">see section </w:t>
        </w:r>
        <w:r>
          <w:rPr>
            <w:rStyle w:val="Hyperlink"/>
          </w:rPr>
          <w:t>5</w:t>
        </w:r>
        <w:r w:rsidRPr="00BD3D11">
          <w:rPr>
            <w:rStyle w:val="Hyperlink"/>
          </w:rPr>
          <w:t>.3</w:t>
        </w:r>
      </w:hyperlink>
      <w:r>
        <w:t xml:space="preserve">), </w:t>
      </w:r>
      <w:r w:rsidR="00A96227">
        <w:t xml:space="preserve">they completed </w:t>
      </w:r>
      <w:r>
        <w:t xml:space="preserve">the survey </w:t>
      </w:r>
      <w:r w:rsidR="00A96227">
        <w:t xml:space="preserve">to </w:t>
      </w:r>
      <w:r>
        <w:t>measure their responses to textual information</w:t>
      </w:r>
      <w:r w:rsidR="00A96227">
        <w:t xml:space="preserve"> to assess their </w:t>
      </w:r>
      <w:r w:rsidR="00376C5F">
        <w:t>perception</w:t>
      </w:r>
      <w:r w:rsidR="00A96227">
        <w:t>,</w:t>
      </w:r>
      <w:r w:rsidR="00376C5F">
        <w:t xml:space="preserve"> participation, and perseverance,</w:t>
      </w:r>
      <w:r w:rsidR="00A96227">
        <w:t xml:space="preserve"> the </w:t>
      </w:r>
      <w:r w:rsidR="00A96227" w:rsidRPr="005F76DD">
        <w:t xml:space="preserve">three dimensions </w:t>
      </w:r>
      <w:r w:rsidR="00A96227">
        <w:t>of IE</w:t>
      </w:r>
      <w:r>
        <w:t xml:space="preserve"> </w:t>
      </w:r>
    </w:p>
    <w:p w14:paraId="28B9518B" w14:textId="141976E2" w:rsidR="00730A6E" w:rsidRPr="00DF533B" w:rsidRDefault="000C7706" w:rsidP="001656C8">
      <w:pPr>
        <w:pStyle w:val="ListParagraph"/>
        <w:numPr>
          <w:ilvl w:val="0"/>
          <w:numId w:val="37"/>
        </w:numPr>
        <w:rPr>
          <w:b/>
          <w:bCs/>
        </w:rPr>
      </w:pPr>
      <w:r w:rsidRPr="00DF533B">
        <w:rPr>
          <w:b/>
          <w:bCs/>
        </w:rPr>
        <w:t>P</w:t>
      </w:r>
      <w:r w:rsidR="005632EE" w:rsidRPr="00DF533B">
        <w:rPr>
          <w:b/>
          <w:bCs/>
        </w:rPr>
        <w:t>erception</w:t>
      </w:r>
    </w:p>
    <w:p w14:paraId="13772798" w14:textId="79F2A98D" w:rsidR="00730A6E" w:rsidRDefault="005632EE" w:rsidP="00EC2023">
      <w:pPr>
        <w:rPr>
          <w:sz w:val="22"/>
          <w:szCs w:val="22"/>
        </w:rPr>
      </w:pPr>
      <w:r w:rsidRPr="005F76DD">
        <w:t xml:space="preserve"> </w:t>
      </w:r>
      <w:r w:rsidR="00A96227">
        <w:t xml:space="preserve">Perception </w:t>
      </w:r>
      <w:r w:rsidR="00E3169F">
        <w:t xml:space="preserve">was measured </w:t>
      </w:r>
      <w:r w:rsidR="00A96227">
        <w:t xml:space="preserve">as </w:t>
      </w:r>
      <w:proofErr w:type="gramStart"/>
      <w:r w:rsidR="00A96227">
        <w:t>a</w:t>
      </w:r>
      <w:r w:rsidRPr="005F76DD">
        <w:t>ffective</w:t>
      </w:r>
      <w:proofErr w:type="gramEnd"/>
      <w:r w:rsidRPr="005F76DD">
        <w:t xml:space="preserve"> evaluation of the information</w:t>
      </w:r>
      <w:r w:rsidR="00730A6E">
        <w:t xml:space="preserve">. Participants were presented with </w:t>
      </w:r>
      <w:r w:rsidR="00A96227">
        <w:t xml:space="preserve">a </w:t>
      </w:r>
      <w:r w:rsidR="00730A6E">
        <w:t xml:space="preserve">randomized list of words and asked to evaluate it based on statements adopted from the </w:t>
      </w:r>
      <w:r w:rsidR="00A96227">
        <w:rPr>
          <w:lang w:bidi="ar-SA"/>
        </w:rPr>
        <w:t>UES</w:t>
      </w:r>
      <w:r w:rsidR="00730A6E">
        <w:rPr>
          <w:lang w:bidi="ar-SA"/>
        </w:rPr>
        <w:t xml:space="preserve"> </w:t>
      </w:r>
      <w:r w:rsidR="00730A6E">
        <w:rPr>
          <w:lang w:bidi="ar-SA"/>
        </w:rPr>
        <w:fldChar w:fldCharType="begin"/>
      </w:r>
      <w:r w:rsidR="00EC2023">
        <w:rPr>
          <w:lang w:bidi="ar-SA"/>
        </w:rPr>
        <w:instrText xml:space="preserve"> ADDIN ZOTERO_ITEM CSL_CITATION {"citationID":"qXNtiD3k","properties":{"formattedCitation":"[@obrien2018]","plainCitation":"[@obrien2018]","noteIndex":0},"citationItems":[{"id":2119,"uris":["http://zotero.org/users/2644296/items/9JUWNJUU"],"itemData":{"id":2119,"type":"article-journal","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container-title":"International Journal of Human-Computer Studies","DOI":"10.1016/j.ijhcs.2018.01.004","ISSN":"1071-5819","journalAbbreviation":"International Journal of Human-Computer Studies","note":"00000","page":"28-39","source":"ScienceDirect","title":"A practical approach to measuring user engagement with the refined user engagement scale (UES) and new UES short form","URL":"http://www.sciencedirect.com/science/article/pii/S1071581918300041","volume":"112","author":[{"family":"O’Brien","given":"Heather L."},{"family":"Cairns","given":"Paul"},{"family":"Hall","given":"Mark"}],"accessed":{"date-parts":[["2018",1,28]]},"issued":{"date-parts":[["2018",4,1]]},"citation-key":"obrien2018"}}],"schema":"https://github.com/citation-style-language/schema/raw/master/csl-citation.json"} </w:instrText>
      </w:r>
      <w:r w:rsidR="00730A6E">
        <w:rPr>
          <w:lang w:bidi="ar-SA"/>
        </w:rPr>
        <w:fldChar w:fldCharType="separate"/>
      </w:r>
      <w:r w:rsidR="00EC2023" w:rsidRPr="00EC2023">
        <w:rPr>
          <w:rFonts w:ascii="Garamond" w:hAnsi="Garamond"/>
        </w:rPr>
        <w:t>[@obrien2018]</w:t>
      </w:r>
      <w:r w:rsidR="00730A6E">
        <w:rPr>
          <w:lang w:bidi="ar-SA"/>
        </w:rPr>
        <w:fldChar w:fldCharType="end"/>
      </w:r>
      <w:r w:rsidR="00730A6E">
        <w:rPr>
          <w:lang w:bidi="ar-SA"/>
        </w:rPr>
        <w:t xml:space="preserve">. </w:t>
      </w:r>
      <w:r w:rsidR="009011B8">
        <w:rPr>
          <w:lang w:bidi="ar-SA"/>
        </w:rPr>
        <w:t>P</w:t>
      </w:r>
      <w:r w:rsidR="00A96227">
        <w:rPr>
          <w:lang w:bidi="ar-SA"/>
        </w:rPr>
        <w:t xml:space="preserve">articipants used an 8-item Likert scale </w:t>
      </w:r>
      <w:r w:rsidR="00730A6E">
        <w:rPr>
          <w:lang w:bidi="ar-SA"/>
        </w:rPr>
        <w:t xml:space="preserve">to assess each word’s sensory appeal, focused attention, </w:t>
      </w:r>
      <w:r w:rsidR="00730A6E" w:rsidRPr="00496BD9">
        <w:t>perceived usability, and reward</w:t>
      </w:r>
      <w:r w:rsidR="00A96227">
        <w:rPr>
          <w:lang w:bidi="ar-SA"/>
        </w:rPr>
        <w:t xml:space="preserve"> </w:t>
      </w:r>
      <w:r w:rsidR="00730A6E" w:rsidRPr="00496BD9">
        <w:t xml:space="preserve">(for a list of statements used, see </w:t>
      </w:r>
      <w:hyperlink w:anchor="_Word_evaluation" w:history="1">
        <w:r w:rsidR="00730A6E" w:rsidRPr="00496BD9">
          <w:rPr>
            <w:rStyle w:val="Hyperlink"/>
          </w:rPr>
          <w:t>section 5.5</w:t>
        </w:r>
      </w:hyperlink>
      <w:r w:rsidR="00730A6E" w:rsidRPr="00496BD9">
        <w:t>). Statements were presented in random order</w:t>
      </w:r>
      <w:r w:rsidR="00E3169F">
        <w:t>, with</w:t>
      </w:r>
      <w:r w:rsidR="00730A6E" w:rsidRPr="00496BD9">
        <w:t xml:space="preserve"> </w:t>
      </w:r>
      <w:r w:rsidR="00E3169F">
        <w:t>4</w:t>
      </w:r>
      <w:r w:rsidR="00730A6E" w:rsidRPr="00496BD9">
        <w:t xml:space="preserve"> positively formulated (</w:t>
      </w:r>
      <w:r w:rsidR="00E3169F">
        <w:t>e.g.</w:t>
      </w:r>
      <w:r w:rsidR="00730A6E" w:rsidRPr="00496BD9">
        <w:t>, “</w:t>
      </w:r>
      <w:r w:rsidR="00E3169F">
        <w:t>T</w:t>
      </w:r>
      <w:r w:rsidR="00730A6E" w:rsidRPr="00496BD9">
        <w:t xml:space="preserve">his word appealed to my senses” or “this word is easy to understand”) and </w:t>
      </w:r>
      <w:r w:rsidR="00E3169F">
        <w:t>4</w:t>
      </w:r>
      <w:r w:rsidR="00730A6E" w:rsidRPr="00496BD9">
        <w:t xml:space="preserve"> negatively formulated (</w:t>
      </w:r>
      <w:r w:rsidR="00E3169F">
        <w:t>e.g.</w:t>
      </w:r>
      <w:r w:rsidR="00730A6E" w:rsidRPr="00496BD9">
        <w:t>, “</w:t>
      </w:r>
      <w:r w:rsidR="00E3169F">
        <w:t>T</w:t>
      </w:r>
      <w:r w:rsidR="00730A6E" w:rsidRPr="00496BD9">
        <w:t xml:space="preserve">his word is not usable”). Participants indicated how much they agreed or disagreed with each statement using a </w:t>
      </w:r>
      <w:r w:rsidR="00E3169F">
        <w:t>5</w:t>
      </w:r>
      <w:r w:rsidR="00730A6E" w:rsidRPr="00496BD9">
        <w:t xml:space="preserve">-point scale </w:t>
      </w:r>
      <w:r w:rsidR="00E3169F">
        <w:t xml:space="preserve">ranging from </w:t>
      </w:r>
      <w:r w:rsidR="00730A6E" w:rsidRPr="00496BD9">
        <w:t>strongly disagree</w:t>
      </w:r>
      <w:r w:rsidR="00E3169F">
        <w:t xml:space="preserve"> (1) to </w:t>
      </w:r>
      <w:r w:rsidR="00730A6E" w:rsidRPr="00496BD9">
        <w:t>strongly agree</w:t>
      </w:r>
      <w:r w:rsidR="00E3169F">
        <w:t xml:space="preserve"> (5</w:t>
      </w:r>
      <w:r w:rsidR="00730A6E" w:rsidRPr="00496BD9">
        <w:t>). The responses to the negative statements were reverse</w:t>
      </w:r>
      <w:r w:rsidR="00E3169F">
        <w:t>-</w:t>
      </w:r>
      <w:r w:rsidR="00730A6E" w:rsidRPr="00496BD9">
        <w:t xml:space="preserve">coded to </w:t>
      </w:r>
      <w:r w:rsidR="00E3169F">
        <w:t>maintain</w:t>
      </w:r>
      <w:r w:rsidR="00730A6E" w:rsidRPr="00496BD9">
        <w:t xml:space="preserve"> a unified 8-item scale.</w:t>
      </w:r>
      <w:r w:rsidR="00730A6E">
        <w:t xml:space="preserve"> Testing for scale reliability</w:t>
      </w:r>
      <w:r w:rsidR="00E3169F">
        <w:t xml:space="preserve"> revealed </w:t>
      </w:r>
      <w:proofErr w:type="gramStart"/>
      <w:r w:rsidR="00E3169F">
        <w:t>a</w:t>
      </w:r>
      <w:r w:rsidR="00730A6E" w:rsidRPr="00496BD9">
        <w:t xml:space="preserve"> Cronbach’s</w:t>
      </w:r>
      <w:proofErr w:type="gramEnd"/>
      <w:r w:rsidR="00730A6E" w:rsidRPr="00496BD9">
        <w:t xml:space="preserve"> alpha </w:t>
      </w:r>
      <w:r w:rsidR="00E3169F">
        <w:t>of</w:t>
      </w:r>
      <w:r w:rsidR="00730A6E" w:rsidRPr="00496BD9">
        <w:t xml:space="preserve"> </w:t>
      </w:r>
      <w:r w:rsidR="00E3169F">
        <w:t>0</w:t>
      </w:r>
      <w:r w:rsidR="00730A6E" w:rsidRPr="00496BD9">
        <w:t>.888.</w:t>
      </w:r>
      <w:r w:rsidR="00730A6E">
        <w:rPr>
          <w:sz w:val="22"/>
          <w:szCs w:val="22"/>
        </w:rPr>
        <w:t xml:space="preserve"> </w:t>
      </w:r>
    </w:p>
    <w:p w14:paraId="2C44170D" w14:textId="62DFF66C" w:rsidR="00730A6E" w:rsidRPr="00DF533B" w:rsidRDefault="00730A6E" w:rsidP="001656C8">
      <w:pPr>
        <w:pStyle w:val="ListParagraph"/>
        <w:numPr>
          <w:ilvl w:val="0"/>
          <w:numId w:val="37"/>
        </w:numPr>
        <w:rPr>
          <w:b/>
          <w:bCs/>
        </w:rPr>
      </w:pPr>
      <w:r w:rsidRPr="00DF533B">
        <w:rPr>
          <w:b/>
          <w:bCs/>
        </w:rPr>
        <w:t>P</w:t>
      </w:r>
      <w:r w:rsidR="005632EE" w:rsidRPr="00DF533B">
        <w:rPr>
          <w:b/>
          <w:bCs/>
        </w:rPr>
        <w:t xml:space="preserve">articipation </w:t>
      </w:r>
    </w:p>
    <w:p w14:paraId="0649C561" w14:textId="1598C1DA" w:rsidR="001656C8" w:rsidRPr="00DF533B" w:rsidRDefault="00E3169F" w:rsidP="00DF533B">
      <w:pPr>
        <w:rPr>
          <w:sz w:val="22"/>
          <w:szCs w:val="22"/>
        </w:rPr>
      </w:pPr>
      <w:r>
        <w:t>Participation was measured as</w:t>
      </w:r>
      <w:r w:rsidR="009011B8">
        <w:t xml:space="preserve"> </w:t>
      </w:r>
      <w:r w:rsidR="009011B8" w:rsidRPr="005F76DD">
        <w:t>behavioral reactions</w:t>
      </w:r>
      <w:r w:rsidR="009011B8">
        <w:t xml:space="preserve"> and</w:t>
      </w:r>
      <w:r>
        <w:t xml:space="preserve"> r</w:t>
      </w:r>
      <w:r w:rsidR="005632EE" w:rsidRPr="005F76DD">
        <w:t xml:space="preserve">etrieval of </w:t>
      </w:r>
      <w:proofErr w:type="gramStart"/>
      <w:r w:rsidR="005632EE" w:rsidRPr="005F76DD">
        <w:t>the information</w:t>
      </w:r>
      <w:proofErr w:type="gramEnd"/>
      <w:r w:rsidR="00730A6E">
        <w:t xml:space="preserve">. </w:t>
      </w:r>
      <w:r>
        <w:t xml:space="preserve">To measure </w:t>
      </w:r>
      <w:r w:rsidR="00730A6E">
        <w:t>participation</w:t>
      </w:r>
      <w:r>
        <w:t xml:space="preserve">, the participants </w:t>
      </w:r>
      <w:r w:rsidR="00730A6E">
        <w:t xml:space="preserve">were asked to click on the words </w:t>
      </w:r>
      <w:r>
        <w:t xml:space="preserve">with which </w:t>
      </w:r>
      <w:r w:rsidR="00730A6E">
        <w:t>they would like to engage</w:t>
      </w:r>
      <w:r w:rsidR="009011B8">
        <w:t>.</w:t>
      </w:r>
      <w:r w:rsidR="00730A6E">
        <w:t xml:space="preserve"> For each word, a selection response was recorded (“1” or “0”</w:t>
      </w:r>
      <w:proofErr w:type="gramStart"/>
      <w:r w:rsidR="00730A6E">
        <w:t>)</w:t>
      </w:r>
      <w:r w:rsidR="009011B8">
        <w:t>, and</w:t>
      </w:r>
      <w:proofErr w:type="gramEnd"/>
      <w:r w:rsidR="00730A6E">
        <w:t xml:space="preserve"> was used to calculate selection rates. </w:t>
      </w:r>
    </w:p>
    <w:p w14:paraId="4A505574" w14:textId="7595D2ED" w:rsidR="00730A6E" w:rsidRPr="00DF533B" w:rsidRDefault="00730A6E">
      <w:pPr>
        <w:pStyle w:val="ListParagraph"/>
        <w:numPr>
          <w:ilvl w:val="0"/>
          <w:numId w:val="37"/>
        </w:numPr>
        <w:rPr>
          <w:b/>
          <w:bCs/>
        </w:rPr>
      </w:pPr>
      <w:r w:rsidRPr="00DF533B">
        <w:rPr>
          <w:b/>
          <w:bCs/>
        </w:rPr>
        <w:t>P</w:t>
      </w:r>
      <w:r w:rsidR="005632EE" w:rsidRPr="00DF533B">
        <w:rPr>
          <w:b/>
          <w:bCs/>
        </w:rPr>
        <w:t>erseverance</w:t>
      </w:r>
    </w:p>
    <w:p w14:paraId="52230740" w14:textId="63292A66" w:rsidR="009011B8" w:rsidRPr="00DF533B" w:rsidRDefault="00E3169F" w:rsidP="00DF533B">
      <w:pPr>
        <w:pStyle w:val="ListParagraph"/>
        <w:ind w:left="0"/>
      </w:pPr>
      <w:r>
        <w:lastRenderedPageBreak/>
        <w:t>Perseverance was measured as r</w:t>
      </w:r>
      <w:r w:rsidR="00887CB7">
        <w:t xml:space="preserve">etention </w:t>
      </w:r>
      <w:r w:rsidR="005632EE" w:rsidRPr="005F76DD">
        <w:t>of the information</w:t>
      </w:r>
      <w:r>
        <w:t xml:space="preserve"> in terms of </w:t>
      </w:r>
      <w:r w:rsidR="009011B8">
        <w:t>memory</w:t>
      </w:r>
      <w:r w:rsidR="00F8356F">
        <w:t>.</w:t>
      </w:r>
      <w:r w:rsidR="00F8356F" w:rsidRPr="00E923DB">
        <w:t xml:space="preserve"> </w:t>
      </w:r>
      <w:r>
        <w:t>The p</w:t>
      </w:r>
      <w:r w:rsidR="00964C7B" w:rsidRPr="00DF533B">
        <w:t xml:space="preserve">articipants were asked to write the words they </w:t>
      </w:r>
      <w:r w:rsidR="00F8356F" w:rsidRPr="00E923DB">
        <w:t>remember</w:t>
      </w:r>
      <w:r w:rsidR="00F8356F">
        <w:t>ed</w:t>
      </w:r>
      <w:r w:rsidR="00964C7B" w:rsidRPr="00DF533B">
        <w:t xml:space="preserve"> from the list</w:t>
      </w:r>
      <w:r w:rsidR="00F8356F">
        <w:t xml:space="preserve"> previously presented. </w:t>
      </w:r>
      <w:r w:rsidR="00964C7B" w:rsidRPr="00DF533B">
        <w:t>For each word, a retention measurement was recorded (“1” if remembered, “0” if not)</w:t>
      </w:r>
      <w:r w:rsidR="009011B8">
        <w:t>.</w:t>
      </w:r>
    </w:p>
    <w:p w14:paraId="39738DC7" w14:textId="4F557997" w:rsidR="00F41299" w:rsidRDefault="00412D7B" w:rsidP="00EE22C3">
      <w:pPr>
        <w:pStyle w:val="Heading2"/>
      </w:pPr>
      <w:bookmarkStart w:id="92" w:name="_Toc114161235"/>
      <w:bookmarkEnd w:id="86"/>
      <w:bookmarkEnd w:id="87"/>
      <w:bookmarkEnd w:id="91"/>
      <w:r>
        <w:rPr>
          <w:rFonts w:hint="cs"/>
        </w:rPr>
        <w:t>R</w:t>
      </w:r>
      <w:r>
        <w:t>esult</w:t>
      </w:r>
      <w:r w:rsidR="00054331">
        <w:t>s</w:t>
      </w:r>
      <w:bookmarkEnd w:id="92"/>
    </w:p>
    <w:p w14:paraId="45421C55" w14:textId="18373B6F" w:rsidR="00423CB2" w:rsidRDefault="00000000" w:rsidP="00423CB2">
      <w:hyperlink r:id="rId15" w:history="1">
        <w:r w:rsidR="00423CB2" w:rsidRPr="00C278B8">
          <w:rPr>
            <w:rStyle w:val="Hyperlink"/>
          </w:rPr>
          <w:t>Data for study 1 can be found in the following link.</w:t>
        </w:r>
      </w:hyperlink>
    </w:p>
    <w:p w14:paraId="6238631F" w14:textId="58B30017" w:rsidR="005632EE" w:rsidRDefault="005632EE" w:rsidP="005632E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p w14:paraId="6617502A" w14:textId="77777777" w:rsidR="00C11CDE" w:rsidRPr="007F26F2" w:rsidRDefault="00C11CDE" w:rsidP="005632E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p w14:paraId="283F99B2" w14:textId="3AE6C949" w:rsidR="005632EE" w:rsidRPr="00706842" w:rsidRDefault="005632EE" w:rsidP="00706842">
      <w:pPr>
        <w:pStyle w:val="Heading3"/>
        <w:numPr>
          <w:ilvl w:val="0"/>
          <w:numId w:val="0"/>
        </w:numPr>
        <w:ind w:left="720" w:hanging="720"/>
        <w:rPr>
          <w:color w:val="000000" w:themeColor="text1"/>
        </w:rPr>
      </w:pPr>
      <w:bookmarkStart w:id="93" w:name="_Toc114161236"/>
      <w:r w:rsidRPr="00706842">
        <w:rPr>
          <w:rFonts w:ascii="Times New Roman" w:hAnsi="Times New Roman" w:cs="Times New Roman"/>
          <w:color w:val="auto"/>
        </w:rPr>
        <w:t xml:space="preserve">Hypothesis 1: </w:t>
      </w:r>
      <w:r w:rsidR="00582DD7" w:rsidRPr="00706842">
        <w:rPr>
          <w:color w:val="000000" w:themeColor="text1"/>
        </w:rPr>
        <w:t xml:space="preserve">Words that are selected will have significantly higher UES scores than words that are not </w:t>
      </w:r>
      <w:proofErr w:type="gramStart"/>
      <w:r w:rsidR="00582DD7" w:rsidRPr="00706842">
        <w:rPr>
          <w:color w:val="000000" w:themeColor="text1"/>
        </w:rPr>
        <w:t>selected</w:t>
      </w:r>
      <w:bookmarkEnd w:id="93"/>
      <w:proofErr w:type="gramEnd"/>
    </w:p>
    <w:p w14:paraId="2F83F07E" w14:textId="7EA02B99" w:rsidR="00C53664" w:rsidRDefault="00C53664" w:rsidP="00C53664">
      <w:pPr>
        <w:pStyle w:val="Caption"/>
        <w:keepNext/>
      </w:pPr>
      <w:r>
        <w:t xml:space="preserve">Table </w:t>
      </w:r>
      <w:fldSimple w:instr=" SEQ Table \* ARABIC ">
        <w:r w:rsidR="00652B35">
          <w:rPr>
            <w:noProof/>
          </w:rPr>
          <w:t>7</w:t>
        </w:r>
      </w:fldSimple>
      <w:r>
        <w:t xml:space="preserve">. </w:t>
      </w:r>
      <w:r w:rsidRPr="00C67C38">
        <w:t>Descriptive Statistics of Observations</w:t>
      </w:r>
    </w:p>
    <w:tbl>
      <w:tblPr>
        <w:tblW w:w="7020" w:type="dxa"/>
        <w:tblLayout w:type="fixed"/>
        <w:tblCellMar>
          <w:left w:w="0" w:type="dxa"/>
          <w:right w:w="0" w:type="dxa"/>
        </w:tblCellMar>
        <w:tblLook w:val="0000" w:firstRow="0" w:lastRow="0" w:firstColumn="0" w:lastColumn="0" w:noHBand="0" w:noVBand="0"/>
      </w:tblPr>
      <w:tblGrid>
        <w:gridCol w:w="2448"/>
        <w:gridCol w:w="1240"/>
        <w:gridCol w:w="1024"/>
        <w:gridCol w:w="1438"/>
        <w:gridCol w:w="870"/>
      </w:tblGrid>
      <w:tr w:rsidR="00B75BB9" w:rsidRPr="004F6132" w14:paraId="46ECA05A" w14:textId="77777777" w:rsidTr="00885F48">
        <w:trPr>
          <w:cantSplit/>
        </w:trPr>
        <w:tc>
          <w:tcPr>
            <w:tcW w:w="2448" w:type="dxa"/>
            <w:tcBorders>
              <w:top w:val="nil"/>
              <w:left w:val="nil"/>
              <w:bottom w:val="single" w:sz="8" w:space="0" w:color="152935"/>
              <w:right w:val="nil"/>
            </w:tcBorders>
            <w:shd w:val="clear" w:color="auto" w:fill="FFFFFF"/>
            <w:vAlign w:val="bottom"/>
          </w:tcPr>
          <w:p w14:paraId="6BDD8D50"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240" w:type="dxa"/>
            <w:tcBorders>
              <w:top w:val="nil"/>
              <w:left w:val="nil"/>
              <w:bottom w:val="single" w:sz="8" w:space="0" w:color="152935"/>
              <w:right w:val="single" w:sz="8" w:space="0" w:color="E0E0E0"/>
            </w:tcBorders>
            <w:shd w:val="clear" w:color="auto" w:fill="FFFFFF"/>
            <w:vAlign w:val="bottom"/>
          </w:tcPr>
          <w:p w14:paraId="2D832EB3"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4F6132">
              <w:rPr>
                <w:rFonts w:ascii="Arial" w:hAnsi="Arial" w:cs="Arial"/>
                <w:color w:val="264A60"/>
                <w:sz w:val="18"/>
                <w:szCs w:val="18"/>
              </w:rPr>
              <w:t>N</w:t>
            </w:r>
          </w:p>
        </w:tc>
        <w:tc>
          <w:tcPr>
            <w:tcW w:w="1024" w:type="dxa"/>
            <w:tcBorders>
              <w:top w:val="nil"/>
              <w:left w:val="single" w:sz="8" w:space="0" w:color="E0E0E0"/>
              <w:bottom w:val="single" w:sz="8" w:space="0" w:color="152935"/>
              <w:right w:val="single" w:sz="8" w:space="0" w:color="E0E0E0"/>
            </w:tcBorders>
            <w:shd w:val="clear" w:color="auto" w:fill="FFFFFF"/>
            <w:vAlign w:val="bottom"/>
          </w:tcPr>
          <w:p w14:paraId="1CA34D97"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4F6132">
              <w:rPr>
                <w:rFonts w:ascii="Arial" w:hAnsi="Arial" w:cs="Arial"/>
                <w:color w:val="264A60"/>
                <w:sz w:val="18"/>
                <w:szCs w:val="18"/>
              </w:rPr>
              <w:t>Mean</w:t>
            </w:r>
          </w:p>
        </w:tc>
        <w:tc>
          <w:tcPr>
            <w:tcW w:w="1438" w:type="dxa"/>
            <w:tcBorders>
              <w:top w:val="nil"/>
              <w:left w:val="single" w:sz="8" w:space="0" w:color="E0E0E0"/>
              <w:bottom w:val="single" w:sz="8" w:space="0" w:color="152935"/>
              <w:right w:val="single" w:sz="8" w:space="0" w:color="E0E0E0"/>
            </w:tcBorders>
            <w:shd w:val="clear" w:color="auto" w:fill="FFFFFF"/>
            <w:vAlign w:val="bottom"/>
          </w:tcPr>
          <w:p w14:paraId="3FE4550D"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4F6132">
              <w:rPr>
                <w:rFonts w:ascii="Arial" w:hAnsi="Arial" w:cs="Arial"/>
                <w:color w:val="264A60"/>
                <w:sz w:val="18"/>
                <w:szCs w:val="18"/>
              </w:rPr>
              <w:t>Std. Deviation</w:t>
            </w:r>
          </w:p>
        </w:tc>
        <w:tc>
          <w:tcPr>
            <w:tcW w:w="870" w:type="dxa"/>
            <w:tcBorders>
              <w:top w:val="nil"/>
              <w:left w:val="single" w:sz="8" w:space="0" w:color="E0E0E0"/>
              <w:bottom w:val="single" w:sz="8" w:space="0" w:color="152935"/>
              <w:right w:val="nil"/>
            </w:tcBorders>
            <w:shd w:val="clear" w:color="auto" w:fill="FFFFFF"/>
            <w:vAlign w:val="bottom"/>
          </w:tcPr>
          <w:p w14:paraId="359F9A3B"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4F6132">
              <w:rPr>
                <w:rFonts w:ascii="Arial" w:hAnsi="Arial" w:cs="Arial"/>
                <w:color w:val="264A60"/>
                <w:sz w:val="18"/>
                <w:szCs w:val="18"/>
              </w:rPr>
              <w:t>Variance</w:t>
            </w:r>
          </w:p>
        </w:tc>
      </w:tr>
      <w:tr w:rsidR="00B75BB9" w:rsidRPr="004F6132" w14:paraId="3F6AF434" w14:textId="77777777" w:rsidTr="00885F48">
        <w:trPr>
          <w:cantSplit/>
        </w:trPr>
        <w:tc>
          <w:tcPr>
            <w:tcW w:w="2448" w:type="dxa"/>
            <w:tcBorders>
              <w:top w:val="single" w:sz="8" w:space="0" w:color="152935"/>
              <w:left w:val="nil"/>
              <w:bottom w:val="single" w:sz="8" w:space="0" w:color="AEAEAE"/>
              <w:right w:val="nil"/>
            </w:tcBorders>
            <w:shd w:val="clear" w:color="auto" w:fill="E0E0E0"/>
          </w:tcPr>
          <w:p w14:paraId="7ED06B24"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S</w:t>
            </w:r>
            <w:r w:rsidRPr="004F6132">
              <w:rPr>
                <w:rFonts w:ascii="Arial" w:hAnsi="Arial" w:cs="Arial"/>
                <w:color w:val="264A60"/>
                <w:sz w:val="18"/>
                <w:szCs w:val="18"/>
              </w:rPr>
              <w:t>elect</w:t>
            </w:r>
          </w:p>
        </w:tc>
        <w:tc>
          <w:tcPr>
            <w:tcW w:w="1240" w:type="dxa"/>
            <w:tcBorders>
              <w:top w:val="single" w:sz="8" w:space="0" w:color="152935"/>
              <w:left w:val="nil"/>
              <w:bottom w:val="single" w:sz="8" w:space="0" w:color="AEAEAE"/>
              <w:right w:val="single" w:sz="8" w:space="0" w:color="E0E0E0"/>
            </w:tcBorders>
            <w:shd w:val="clear" w:color="auto" w:fill="F9F9FB"/>
          </w:tcPr>
          <w:p w14:paraId="1CAB4B1A"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010205"/>
                <w:sz w:val="18"/>
                <w:szCs w:val="18"/>
              </w:rPr>
            </w:pPr>
            <w:r w:rsidRPr="004F6132">
              <w:rPr>
                <w:rFonts w:ascii="Arial" w:hAnsi="Arial" w:cs="Arial"/>
                <w:color w:val="010205"/>
                <w:sz w:val="18"/>
                <w:szCs w:val="18"/>
              </w:rPr>
              <w:t xml:space="preserve">         80500</w:t>
            </w:r>
          </w:p>
        </w:tc>
        <w:tc>
          <w:tcPr>
            <w:tcW w:w="1024" w:type="dxa"/>
            <w:tcBorders>
              <w:top w:val="single" w:sz="8" w:space="0" w:color="152935"/>
              <w:left w:val="single" w:sz="8" w:space="0" w:color="E0E0E0"/>
              <w:bottom w:val="single" w:sz="8" w:space="0" w:color="AEAEAE"/>
              <w:right w:val="single" w:sz="8" w:space="0" w:color="E0E0E0"/>
            </w:tcBorders>
            <w:shd w:val="clear" w:color="auto" w:fill="F9F9FB"/>
          </w:tcPr>
          <w:p w14:paraId="726CE435"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218</w:t>
            </w:r>
          </w:p>
        </w:tc>
        <w:tc>
          <w:tcPr>
            <w:tcW w:w="1438" w:type="dxa"/>
            <w:tcBorders>
              <w:top w:val="single" w:sz="8" w:space="0" w:color="152935"/>
              <w:left w:val="single" w:sz="8" w:space="0" w:color="E0E0E0"/>
              <w:bottom w:val="single" w:sz="8" w:space="0" w:color="AEAEAE"/>
              <w:right w:val="single" w:sz="8" w:space="0" w:color="E0E0E0"/>
            </w:tcBorders>
            <w:shd w:val="clear" w:color="auto" w:fill="F9F9FB"/>
          </w:tcPr>
          <w:p w14:paraId="567BB532"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413</w:t>
            </w:r>
          </w:p>
        </w:tc>
        <w:tc>
          <w:tcPr>
            <w:tcW w:w="870" w:type="dxa"/>
            <w:tcBorders>
              <w:top w:val="single" w:sz="8" w:space="0" w:color="152935"/>
              <w:left w:val="single" w:sz="8" w:space="0" w:color="E0E0E0"/>
              <w:bottom w:val="single" w:sz="8" w:space="0" w:color="AEAEAE"/>
              <w:right w:val="nil"/>
            </w:tcBorders>
            <w:shd w:val="clear" w:color="auto" w:fill="F9F9FB"/>
          </w:tcPr>
          <w:p w14:paraId="62E32763"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171</w:t>
            </w:r>
          </w:p>
        </w:tc>
      </w:tr>
      <w:tr w:rsidR="00B75BB9" w:rsidRPr="004F6132" w14:paraId="008FFA78" w14:textId="77777777" w:rsidTr="00885F48">
        <w:trPr>
          <w:cantSplit/>
        </w:trPr>
        <w:tc>
          <w:tcPr>
            <w:tcW w:w="2448" w:type="dxa"/>
            <w:tcBorders>
              <w:top w:val="single" w:sz="8" w:space="0" w:color="AEAEAE"/>
              <w:left w:val="nil"/>
              <w:bottom w:val="single" w:sz="8" w:space="0" w:color="AEAEAE"/>
              <w:right w:val="nil"/>
            </w:tcBorders>
            <w:shd w:val="clear" w:color="auto" w:fill="E0E0E0"/>
          </w:tcPr>
          <w:p w14:paraId="052756AC"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R</w:t>
            </w:r>
            <w:r w:rsidRPr="004F6132">
              <w:rPr>
                <w:rFonts w:ascii="Arial" w:hAnsi="Arial" w:cs="Arial"/>
                <w:color w:val="264A60"/>
                <w:sz w:val="18"/>
                <w:szCs w:val="18"/>
              </w:rPr>
              <w:t>etention</w:t>
            </w:r>
          </w:p>
        </w:tc>
        <w:tc>
          <w:tcPr>
            <w:tcW w:w="1240" w:type="dxa"/>
            <w:tcBorders>
              <w:top w:val="single" w:sz="8" w:space="0" w:color="AEAEAE"/>
              <w:left w:val="nil"/>
              <w:bottom w:val="single" w:sz="8" w:space="0" w:color="AEAEAE"/>
              <w:right w:val="single" w:sz="8" w:space="0" w:color="E0E0E0"/>
            </w:tcBorders>
            <w:shd w:val="clear" w:color="auto" w:fill="F9F9FB"/>
          </w:tcPr>
          <w:p w14:paraId="5134A78D"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010205"/>
                <w:sz w:val="18"/>
                <w:szCs w:val="18"/>
              </w:rPr>
            </w:pPr>
            <w:r w:rsidRPr="004F6132">
              <w:rPr>
                <w:rFonts w:ascii="Arial" w:hAnsi="Arial" w:cs="Arial"/>
                <w:color w:val="010205"/>
                <w:sz w:val="18"/>
                <w:szCs w:val="18"/>
              </w:rPr>
              <w:t xml:space="preserve">         80500</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6C0CA65C"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081</w:t>
            </w:r>
          </w:p>
        </w:tc>
        <w:tc>
          <w:tcPr>
            <w:tcW w:w="1438" w:type="dxa"/>
            <w:tcBorders>
              <w:top w:val="single" w:sz="8" w:space="0" w:color="AEAEAE"/>
              <w:left w:val="single" w:sz="8" w:space="0" w:color="E0E0E0"/>
              <w:bottom w:val="single" w:sz="8" w:space="0" w:color="AEAEAE"/>
              <w:right w:val="single" w:sz="8" w:space="0" w:color="E0E0E0"/>
            </w:tcBorders>
            <w:shd w:val="clear" w:color="auto" w:fill="F9F9FB"/>
          </w:tcPr>
          <w:p w14:paraId="3C5704F8"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272</w:t>
            </w:r>
          </w:p>
        </w:tc>
        <w:tc>
          <w:tcPr>
            <w:tcW w:w="870" w:type="dxa"/>
            <w:tcBorders>
              <w:top w:val="single" w:sz="8" w:space="0" w:color="AEAEAE"/>
              <w:left w:val="single" w:sz="8" w:space="0" w:color="E0E0E0"/>
              <w:bottom w:val="single" w:sz="8" w:space="0" w:color="AEAEAE"/>
              <w:right w:val="nil"/>
            </w:tcBorders>
            <w:shd w:val="clear" w:color="auto" w:fill="F9F9FB"/>
          </w:tcPr>
          <w:p w14:paraId="71666725"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074</w:t>
            </w:r>
          </w:p>
        </w:tc>
      </w:tr>
      <w:tr w:rsidR="00B75BB9" w:rsidRPr="004F6132" w14:paraId="59554831" w14:textId="77777777" w:rsidTr="00885F48">
        <w:trPr>
          <w:cantSplit/>
        </w:trPr>
        <w:tc>
          <w:tcPr>
            <w:tcW w:w="2448" w:type="dxa"/>
            <w:tcBorders>
              <w:top w:val="single" w:sz="8" w:space="0" w:color="AEAEAE"/>
              <w:left w:val="nil"/>
              <w:bottom w:val="single" w:sz="8" w:space="0" w:color="AEAEAE"/>
              <w:right w:val="nil"/>
            </w:tcBorders>
            <w:shd w:val="clear" w:color="auto" w:fill="E0E0E0"/>
          </w:tcPr>
          <w:p w14:paraId="2E88832B"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Mean UES score</w:t>
            </w:r>
          </w:p>
        </w:tc>
        <w:tc>
          <w:tcPr>
            <w:tcW w:w="1240" w:type="dxa"/>
            <w:tcBorders>
              <w:top w:val="single" w:sz="8" w:space="0" w:color="AEAEAE"/>
              <w:left w:val="nil"/>
              <w:bottom w:val="single" w:sz="8" w:space="0" w:color="AEAEAE"/>
              <w:right w:val="single" w:sz="8" w:space="0" w:color="E0E0E0"/>
            </w:tcBorders>
            <w:shd w:val="clear" w:color="auto" w:fill="F9F9FB"/>
          </w:tcPr>
          <w:p w14:paraId="461CDD97"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010205"/>
                <w:sz w:val="18"/>
                <w:szCs w:val="18"/>
              </w:rPr>
            </w:pPr>
            <w:r w:rsidRPr="004F6132">
              <w:rPr>
                <w:rFonts w:ascii="Arial" w:hAnsi="Arial" w:cs="Arial"/>
                <w:color w:val="010205"/>
                <w:sz w:val="18"/>
                <w:szCs w:val="18"/>
              </w:rPr>
              <w:t xml:space="preserve">         80500</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5C6DCE72"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2.437</w:t>
            </w:r>
          </w:p>
        </w:tc>
        <w:tc>
          <w:tcPr>
            <w:tcW w:w="1438" w:type="dxa"/>
            <w:tcBorders>
              <w:top w:val="single" w:sz="8" w:space="0" w:color="AEAEAE"/>
              <w:left w:val="single" w:sz="8" w:space="0" w:color="E0E0E0"/>
              <w:bottom w:val="single" w:sz="8" w:space="0" w:color="AEAEAE"/>
              <w:right w:val="single" w:sz="8" w:space="0" w:color="E0E0E0"/>
            </w:tcBorders>
            <w:shd w:val="clear" w:color="auto" w:fill="F9F9FB"/>
          </w:tcPr>
          <w:p w14:paraId="7B95D2D0"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877</w:t>
            </w:r>
          </w:p>
        </w:tc>
        <w:tc>
          <w:tcPr>
            <w:tcW w:w="870" w:type="dxa"/>
            <w:tcBorders>
              <w:top w:val="single" w:sz="8" w:space="0" w:color="AEAEAE"/>
              <w:left w:val="single" w:sz="8" w:space="0" w:color="E0E0E0"/>
              <w:bottom w:val="single" w:sz="8" w:space="0" w:color="AEAEAE"/>
              <w:right w:val="nil"/>
            </w:tcBorders>
            <w:shd w:val="clear" w:color="auto" w:fill="F9F9FB"/>
          </w:tcPr>
          <w:p w14:paraId="3DC568E1"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770</w:t>
            </w:r>
          </w:p>
        </w:tc>
      </w:tr>
      <w:tr w:rsidR="00B75BB9" w:rsidRPr="004F6132" w14:paraId="2D06E3DE" w14:textId="77777777" w:rsidTr="00885F48">
        <w:trPr>
          <w:cantSplit/>
        </w:trPr>
        <w:tc>
          <w:tcPr>
            <w:tcW w:w="2448" w:type="dxa"/>
            <w:tcBorders>
              <w:top w:val="single" w:sz="8" w:space="0" w:color="AEAEAE"/>
              <w:left w:val="nil"/>
              <w:bottom w:val="single" w:sz="8" w:space="0" w:color="AEAEAE"/>
              <w:right w:val="nil"/>
            </w:tcBorders>
            <w:shd w:val="clear" w:color="auto" w:fill="E0E0E0"/>
          </w:tcPr>
          <w:p w14:paraId="37BF7271"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Pr>
                <w:rFonts w:ascii="Arial" w:hAnsi="Arial" w:cs="Arial"/>
                <w:color w:val="264A60"/>
                <w:sz w:val="18"/>
                <w:szCs w:val="18"/>
              </w:rPr>
              <w:t>Evaluation rate</w:t>
            </w:r>
          </w:p>
        </w:tc>
        <w:tc>
          <w:tcPr>
            <w:tcW w:w="1240" w:type="dxa"/>
            <w:tcBorders>
              <w:top w:val="single" w:sz="8" w:space="0" w:color="AEAEAE"/>
              <w:left w:val="nil"/>
              <w:bottom w:val="single" w:sz="8" w:space="0" w:color="AEAEAE"/>
              <w:right w:val="single" w:sz="8" w:space="0" w:color="E0E0E0"/>
            </w:tcBorders>
            <w:shd w:val="clear" w:color="auto" w:fill="F9F9FB"/>
          </w:tcPr>
          <w:p w14:paraId="46962F71"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010205"/>
                <w:sz w:val="18"/>
                <w:szCs w:val="18"/>
              </w:rPr>
            </w:pPr>
            <w:r w:rsidRPr="004F6132">
              <w:rPr>
                <w:rFonts w:ascii="Arial" w:hAnsi="Arial" w:cs="Arial"/>
                <w:color w:val="010205"/>
                <w:sz w:val="18"/>
                <w:szCs w:val="18"/>
              </w:rPr>
              <w:t xml:space="preserve">         80500</w:t>
            </w:r>
          </w:p>
        </w:tc>
        <w:tc>
          <w:tcPr>
            <w:tcW w:w="1024" w:type="dxa"/>
            <w:tcBorders>
              <w:top w:val="single" w:sz="8" w:space="0" w:color="AEAEAE"/>
              <w:left w:val="single" w:sz="8" w:space="0" w:color="E0E0E0"/>
              <w:bottom w:val="single" w:sz="8" w:space="0" w:color="AEAEAE"/>
              <w:right w:val="single" w:sz="8" w:space="0" w:color="E0E0E0"/>
            </w:tcBorders>
            <w:shd w:val="clear" w:color="auto" w:fill="F9F9FB"/>
          </w:tcPr>
          <w:p w14:paraId="0AA6EC74"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487</w:t>
            </w:r>
          </w:p>
        </w:tc>
        <w:tc>
          <w:tcPr>
            <w:tcW w:w="1438" w:type="dxa"/>
            <w:tcBorders>
              <w:top w:val="single" w:sz="8" w:space="0" w:color="AEAEAE"/>
              <w:left w:val="single" w:sz="8" w:space="0" w:color="E0E0E0"/>
              <w:bottom w:val="single" w:sz="8" w:space="0" w:color="AEAEAE"/>
              <w:right w:val="single" w:sz="8" w:space="0" w:color="E0E0E0"/>
            </w:tcBorders>
            <w:shd w:val="clear" w:color="auto" w:fill="F9F9FB"/>
          </w:tcPr>
          <w:p w14:paraId="40C9CEEB"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175</w:t>
            </w:r>
          </w:p>
        </w:tc>
        <w:tc>
          <w:tcPr>
            <w:tcW w:w="870" w:type="dxa"/>
            <w:tcBorders>
              <w:top w:val="single" w:sz="8" w:space="0" w:color="AEAEAE"/>
              <w:left w:val="single" w:sz="8" w:space="0" w:color="E0E0E0"/>
              <w:bottom w:val="single" w:sz="8" w:space="0" w:color="AEAEAE"/>
              <w:right w:val="nil"/>
            </w:tcBorders>
            <w:shd w:val="clear" w:color="auto" w:fill="F9F9FB"/>
          </w:tcPr>
          <w:p w14:paraId="1913F0BB"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4F6132">
              <w:rPr>
                <w:rFonts w:ascii="Arial" w:hAnsi="Arial" w:cs="Arial"/>
                <w:color w:val="010205"/>
                <w:sz w:val="18"/>
                <w:szCs w:val="18"/>
              </w:rPr>
              <w:t>.031</w:t>
            </w:r>
          </w:p>
        </w:tc>
      </w:tr>
      <w:tr w:rsidR="00B75BB9" w:rsidRPr="004F6132" w14:paraId="0E04A818" w14:textId="77777777" w:rsidTr="00885F48">
        <w:trPr>
          <w:cantSplit/>
        </w:trPr>
        <w:tc>
          <w:tcPr>
            <w:tcW w:w="2448" w:type="dxa"/>
            <w:tcBorders>
              <w:top w:val="single" w:sz="8" w:space="0" w:color="AEAEAE"/>
              <w:left w:val="nil"/>
              <w:bottom w:val="single" w:sz="8" w:space="0" w:color="152935"/>
              <w:right w:val="nil"/>
            </w:tcBorders>
            <w:shd w:val="clear" w:color="auto" w:fill="E0E0E0"/>
          </w:tcPr>
          <w:p w14:paraId="7C607C62"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4F6132">
              <w:rPr>
                <w:rFonts w:ascii="Arial" w:hAnsi="Arial" w:cs="Arial"/>
                <w:color w:val="264A60"/>
                <w:sz w:val="18"/>
                <w:szCs w:val="18"/>
              </w:rPr>
              <w:t>Valid N (listwise)</w:t>
            </w:r>
          </w:p>
        </w:tc>
        <w:tc>
          <w:tcPr>
            <w:tcW w:w="1240" w:type="dxa"/>
            <w:tcBorders>
              <w:top w:val="single" w:sz="8" w:space="0" w:color="AEAEAE"/>
              <w:left w:val="nil"/>
              <w:bottom w:val="single" w:sz="8" w:space="0" w:color="152935"/>
              <w:right w:val="single" w:sz="8" w:space="0" w:color="E0E0E0"/>
            </w:tcBorders>
            <w:shd w:val="clear" w:color="auto" w:fill="F9F9FB"/>
          </w:tcPr>
          <w:p w14:paraId="1C90B969"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010205"/>
                <w:sz w:val="18"/>
                <w:szCs w:val="18"/>
              </w:rPr>
            </w:pPr>
            <w:r w:rsidRPr="004F6132">
              <w:rPr>
                <w:rFonts w:ascii="Arial" w:hAnsi="Arial" w:cs="Arial"/>
                <w:color w:val="010205"/>
                <w:sz w:val="18"/>
                <w:szCs w:val="18"/>
              </w:rPr>
              <w:t xml:space="preserve">         80500</w:t>
            </w:r>
          </w:p>
        </w:tc>
        <w:tc>
          <w:tcPr>
            <w:tcW w:w="1024" w:type="dxa"/>
            <w:tcBorders>
              <w:top w:val="single" w:sz="8" w:space="0" w:color="AEAEAE"/>
              <w:left w:val="single" w:sz="8" w:space="0" w:color="E0E0E0"/>
              <w:bottom w:val="single" w:sz="8" w:space="0" w:color="152935"/>
              <w:right w:val="single" w:sz="8" w:space="0" w:color="E0E0E0"/>
            </w:tcBorders>
            <w:shd w:val="clear" w:color="auto" w:fill="F9F9FB"/>
          </w:tcPr>
          <w:p w14:paraId="7725A3B8"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438" w:type="dxa"/>
            <w:tcBorders>
              <w:top w:val="single" w:sz="8" w:space="0" w:color="AEAEAE"/>
              <w:left w:val="single" w:sz="8" w:space="0" w:color="E0E0E0"/>
              <w:bottom w:val="single" w:sz="8" w:space="0" w:color="152935"/>
              <w:right w:val="single" w:sz="8" w:space="0" w:color="E0E0E0"/>
            </w:tcBorders>
            <w:shd w:val="clear" w:color="auto" w:fill="F9F9FB"/>
          </w:tcPr>
          <w:p w14:paraId="7A06BAFB"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870" w:type="dxa"/>
            <w:tcBorders>
              <w:top w:val="single" w:sz="8" w:space="0" w:color="AEAEAE"/>
              <w:left w:val="single" w:sz="8" w:space="0" w:color="E0E0E0"/>
              <w:bottom w:val="single" w:sz="8" w:space="0" w:color="152935"/>
              <w:right w:val="nil"/>
            </w:tcBorders>
            <w:shd w:val="clear" w:color="auto" w:fill="F9F9FB"/>
          </w:tcPr>
          <w:p w14:paraId="6F403A2C"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r>
      <w:tr w:rsidR="00B75BB9" w:rsidRPr="004F6132" w14:paraId="2342E77F" w14:textId="77777777" w:rsidTr="00885F48">
        <w:trPr>
          <w:cantSplit/>
        </w:trPr>
        <w:tc>
          <w:tcPr>
            <w:tcW w:w="7020" w:type="dxa"/>
            <w:gridSpan w:val="5"/>
            <w:tcBorders>
              <w:top w:val="nil"/>
              <w:left w:val="nil"/>
              <w:bottom w:val="nil"/>
              <w:right w:val="nil"/>
            </w:tcBorders>
            <w:shd w:val="clear" w:color="auto" w:fill="FFFFFF"/>
          </w:tcPr>
          <w:p w14:paraId="63B148CE" w14:textId="77777777" w:rsidR="00B75BB9" w:rsidRPr="004F6132" w:rsidRDefault="00B75BB9"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010205"/>
                <w:sz w:val="18"/>
                <w:szCs w:val="18"/>
              </w:rPr>
            </w:pPr>
            <w:r>
              <w:rPr>
                <w:rFonts w:ascii="Arial" w:hAnsi="Arial" w:cs="Arial"/>
                <w:color w:val="010205"/>
                <w:sz w:val="18"/>
                <w:szCs w:val="18"/>
              </w:rPr>
              <w:t>Note. Standard deviation</w:t>
            </w:r>
            <w:r w:rsidRPr="004F6132">
              <w:rPr>
                <w:rFonts w:ascii="Arial" w:hAnsi="Arial" w:cs="Arial"/>
                <w:color w:val="010205"/>
                <w:sz w:val="18"/>
                <w:szCs w:val="18"/>
              </w:rPr>
              <w:t xml:space="preserve"> and </w:t>
            </w:r>
            <w:r>
              <w:rPr>
                <w:rFonts w:ascii="Arial" w:hAnsi="Arial" w:cs="Arial"/>
                <w:color w:val="010205"/>
                <w:sz w:val="18"/>
                <w:szCs w:val="18"/>
              </w:rPr>
              <w:t>v</w:t>
            </w:r>
            <w:r w:rsidRPr="004F6132">
              <w:rPr>
                <w:rFonts w:ascii="Arial" w:hAnsi="Arial" w:cs="Arial"/>
                <w:color w:val="010205"/>
                <w:sz w:val="18"/>
                <w:szCs w:val="18"/>
              </w:rPr>
              <w:t>ariance use N rather than N-1 in denominators.</w:t>
            </w:r>
          </w:p>
        </w:tc>
      </w:tr>
    </w:tbl>
    <w:p w14:paraId="029E50DB" w14:textId="77777777" w:rsidR="00B75BB9" w:rsidRPr="00EF4AE2" w:rsidRDefault="00B75BB9" w:rsidP="00EF4AE2">
      <w:pPr>
        <w:rPr>
          <w:highlight w:val="yellow"/>
        </w:rPr>
      </w:pPr>
    </w:p>
    <w:p w14:paraId="485875F2" w14:textId="3018C470" w:rsidR="0020052A" w:rsidRDefault="0098344A" w:rsidP="002005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r>
        <w:rPr>
          <w:rFonts w:ascii="Times New Roman" w:hAnsi="Times New Roman" w:cs="Times New Roman"/>
          <w:color w:val="auto"/>
        </w:rPr>
        <w:t>P</w:t>
      </w:r>
      <w:r w:rsidR="00C61CB4">
        <w:rPr>
          <w:rFonts w:ascii="Times New Roman" w:hAnsi="Times New Roman" w:cs="Times New Roman"/>
          <w:color w:val="auto"/>
        </w:rPr>
        <w:t xml:space="preserve">articipants selected </w:t>
      </w:r>
      <w:r w:rsidR="00C61CB4" w:rsidRPr="00C61CB4">
        <w:rPr>
          <w:rFonts w:ascii="Times New Roman" w:hAnsi="Times New Roman" w:cs="Times New Roman"/>
          <w:color w:val="auto"/>
        </w:rPr>
        <w:t>17</w:t>
      </w:r>
      <w:r w:rsidR="00C61CB4">
        <w:rPr>
          <w:rFonts w:ascii="Times New Roman" w:hAnsi="Times New Roman" w:cs="Times New Roman"/>
          <w:color w:val="auto"/>
        </w:rPr>
        <w:t>,</w:t>
      </w:r>
      <w:r w:rsidR="00C61CB4" w:rsidRPr="00C61CB4">
        <w:rPr>
          <w:rFonts w:ascii="Times New Roman" w:hAnsi="Times New Roman" w:cs="Times New Roman"/>
          <w:color w:val="auto"/>
        </w:rPr>
        <w:t>858</w:t>
      </w:r>
      <w:r w:rsidR="00C61CB4">
        <w:rPr>
          <w:rFonts w:ascii="Times New Roman" w:hAnsi="Times New Roman" w:cs="Times New Roman"/>
          <w:color w:val="auto"/>
        </w:rPr>
        <w:t xml:space="preserve"> </w:t>
      </w:r>
      <w:r w:rsidR="00C278B8">
        <w:rPr>
          <w:rFonts w:ascii="Times New Roman" w:hAnsi="Times New Roman" w:cs="Times New Roman"/>
          <w:color w:val="auto"/>
        </w:rPr>
        <w:t xml:space="preserve">words </w:t>
      </w:r>
      <w:r>
        <w:rPr>
          <w:rFonts w:ascii="Times New Roman" w:hAnsi="Times New Roman" w:cs="Times New Roman"/>
          <w:color w:val="auto"/>
        </w:rPr>
        <w:t xml:space="preserve">out of </w:t>
      </w:r>
      <w:r w:rsidRPr="00105803">
        <w:rPr>
          <w:rFonts w:ascii="Times New Roman" w:hAnsi="Times New Roman" w:cs="Times New Roman"/>
          <w:color w:val="auto"/>
        </w:rPr>
        <w:t>80,500</w:t>
      </w:r>
      <w:r>
        <w:rPr>
          <w:rFonts w:ascii="Times New Roman" w:hAnsi="Times New Roman" w:cs="Times New Roman"/>
          <w:color w:val="auto"/>
        </w:rPr>
        <w:t xml:space="preserve"> observations, leading to </w:t>
      </w:r>
      <w:proofErr w:type="gramStart"/>
      <w:r>
        <w:rPr>
          <w:rFonts w:ascii="Times New Roman" w:hAnsi="Times New Roman" w:cs="Times New Roman"/>
          <w:color w:val="auto"/>
        </w:rPr>
        <w:t>selection</w:t>
      </w:r>
      <w:proofErr w:type="gramEnd"/>
      <w:r>
        <w:rPr>
          <w:rFonts w:ascii="Times New Roman" w:hAnsi="Times New Roman" w:cs="Times New Roman"/>
          <w:color w:val="auto"/>
        </w:rPr>
        <w:t xml:space="preserve"> rate of</w:t>
      </w:r>
      <w:r>
        <w:rPr>
          <w:rFonts w:ascii="Roboto" w:hAnsi="Roboto"/>
          <w:color w:val="202124"/>
          <w:shd w:val="clear" w:color="auto" w:fill="FFFFFF"/>
        </w:rPr>
        <w:t> </w:t>
      </w:r>
      <w:r>
        <w:rPr>
          <w:rFonts w:ascii="Cambria" w:hAnsi="Cambria" w:cs="Cambria"/>
          <w:color w:val="202124"/>
          <w:shd w:val="clear" w:color="auto" w:fill="FFFFFF"/>
        </w:rPr>
        <w:t xml:space="preserve">μ = </w:t>
      </w:r>
      <w:r>
        <w:rPr>
          <w:rFonts w:ascii="Times New Roman" w:hAnsi="Times New Roman" w:cs="Times New Roman"/>
          <w:color w:val="auto"/>
        </w:rPr>
        <w:t>21.8%</w:t>
      </w:r>
      <w:proofErr w:type="gramStart"/>
      <w:r>
        <w:rPr>
          <w:rFonts w:ascii="Times New Roman" w:hAnsi="Times New Roman" w:cs="Times New Roman"/>
          <w:color w:val="auto"/>
        </w:rPr>
        <w:t xml:space="preserve">. </w:t>
      </w:r>
      <w:r>
        <w:rPr>
          <w:rFonts w:ascii="Cambria" w:hAnsi="Cambria" w:cs="Cambria"/>
          <w:color w:val="202124"/>
          <w:shd w:val="clear" w:color="auto" w:fill="FFFFFF"/>
        </w:rPr>
        <w:t xml:space="preserve"> </w:t>
      </w:r>
      <w:proofErr w:type="gramEnd"/>
      <w:r>
        <w:rPr>
          <w:rFonts w:ascii="Cambria" w:hAnsi="Cambria" w:cs="Cambria"/>
          <w:color w:val="202124"/>
          <w:shd w:val="clear" w:color="auto" w:fill="FFFFFF"/>
        </w:rPr>
        <w:t xml:space="preserve">For all observations, the mean of the evaluations, calculated as the average UES, was μ = </w:t>
      </w:r>
      <w:r w:rsidR="00EF5F05">
        <w:rPr>
          <w:rFonts w:ascii="Times New Roman" w:hAnsi="Times New Roman" w:cs="Times New Roman"/>
          <w:color w:val="auto"/>
        </w:rPr>
        <w:t>2.43.</w:t>
      </w:r>
      <w:r>
        <w:rPr>
          <w:rFonts w:ascii="Cambria" w:hAnsi="Cambria" w:cs="Cambria"/>
          <w:color w:val="202124"/>
          <w:shd w:val="clear" w:color="auto" w:fill="FFFFFF"/>
        </w:rPr>
        <w:t xml:space="preserve"> </w:t>
      </w:r>
      <w:r w:rsidR="0020052A">
        <w:rPr>
          <w:rFonts w:ascii="Times New Roman" w:hAnsi="Times New Roman" w:cs="Times New Roman"/>
          <w:color w:val="auto"/>
        </w:rPr>
        <w:t xml:space="preserve">For the selected words, the mean of the UES was </w:t>
      </w:r>
      <w:proofErr w:type="gramStart"/>
      <w:r w:rsidR="0020052A" w:rsidRPr="0020052A">
        <w:rPr>
          <w:rFonts w:ascii="Times New Roman" w:hAnsi="Times New Roman" w:cs="Times New Roman"/>
          <w:color w:val="auto"/>
        </w:rPr>
        <w:t>2.75870</w:t>
      </w:r>
      <w:r w:rsidR="0020052A">
        <w:rPr>
          <w:rFonts w:ascii="Times New Roman" w:hAnsi="Times New Roman" w:cs="Times New Roman"/>
          <w:color w:val="auto"/>
        </w:rPr>
        <w:t xml:space="preserve"> ,</w:t>
      </w:r>
      <w:proofErr w:type="gramEnd"/>
      <w:r w:rsidR="0020052A">
        <w:rPr>
          <w:rFonts w:ascii="Times New Roman" w:hAnsi="Times New Roman" w:cs="Times New Roman"/>
          <w:color w:val="auto"/>
        </w:rPr>
        <w:t xml:space="preserve"> while</w:t>
      </w:r>
      <w:r w:rsidR="008B3E89">
        <w:rPr>
          <w:rFonts w:ascii="Times New Roman" w:hAnsi="Times New Roman" w:cs="Times New Roman"/>
          <w:color w:val="auto"/>
        </w:rPr>
        <w:t xml:space="preserve"> the mean UES for </w:t>
      </w:r>
      <w:r w:rsidR="00EF5F05">
        <w:rPr>
          <w:rFonts w:ascii="Times New Roman" w:hAnsi="Times New Roman" w:cs="Times New Roman"/>
          <w:color w:val="auto"/>
        </w:rPr>
        <w:t>unselected</w:t>
      </w:r>
      <w:r w:rsidR="008B3E89">
        <w:rPr>
          <w:rFonts w:ascii="Times New Roman" w:hAnsi="Times New Roman" w:cs="Times New Roman"/>
          <w:color w:val="auto"/>
        </w:rPr>
        <w:t xml:space="preserve"> words was</w:t>
      </w:r>
      <w:r w:rsidR="0020052A">
        <w:rPr>
          <w:rFonts w:ascii="Times New Roman" w:hAnsi="Times New Roman" w:cs="Times New Roman"/>
          <w:color w:val="auto"/>
        </w:rPr>
        <w:t xml:space="preserve"> </w:t>
      </w:r>
      <w:r w:rsidR="0020052A" w:rsidRPr="0020052A">
        <w:rPr>
          <w:rFonts w:ascii="Times New Roman" w:hAnsi="Times New Roman" w:cs="Times New Roman"/>
          <w:color w:val="auto"/>
        </w:rPr>
        <w:t>2.34900</w:t>
      </w:r>
      <w:r w:rsidR="0020052A">
        <w:rPr>
          <w:rFonts w:ascii="Times New Roman" w:hAnsi="Times New Roman" w:cs="Times New Roman"/>
          <w:color w:val="auto"/>
        </w:rPr>
        <w:t>. A t</w:t>
      </w:r>
      <w:r w:rsidR="0020052A" w:rsidRPr="0065361D">
        <w:rPr>
          <w:rFonts w:ascii="Times New Roman" w:hAnsi="Times New Roman" w:cs="Times New Roman"/>
          <w:color w:val="auto"/>
        </w:rPr>
        <w:t xml:space="preserve">-test </w:t>
      </w:r>
      <w:r w:rsidR="0020052A">
        <w:rPr>
          <w:rFonts w:ascii="Times New Roman" w:hAnsi="Times New Roman" w:cs="Times New Roman"/>
          <w:color w:val="auto"/>
        </w:rPr>
        <w:t>of</w:t>
      </w:r>
      <w:r w:rsidR="0020052A" w:rsidRPr="0065361D">
        <w:rPr>
          <w:rFonts w:ascii="Times New Roman" w:hAnsi="Times New Roman" w:cs="Times New Roman"/>
          <w:color w:val="auto"/>
        </w:rPr>
        <w:t xml:space="preserve"> independent</w:t>
      </w:r>
      <w:r w:rsidR="0020052A">
        <w:rPr>
          <w:rFonts w:ascii="Times New Roman" w:hAnsi="Times New Roman" w:cs="Times New Roman"/>
          <w:color w:val="auto"/>
        </w:rPr>
        <w:t xml:space="preserve"> m</w:t>
      </w:r>
      <w:r w:rsidR="0020052A" w:rsidRPr="0065361D">
        <w:rPr>
          <w:rFonts w:ascii="Times New Roman" w:hAnsi="Times New Roman" w:cs="Times New Roman"/>
          <w:color w:val="auto"/>
        </w:rPr>
        <w:t>eans</w:t>
      </w:r>
      <w:r w:rsidR="0020052A">
        <w:rPr>
          <w:rFonts w:ascii="Times New Roman" w:hAnsi="Times New Roman" w:cs="Times New Roman"/>
          <w:color w:val="auto"/>
        </w:rPr>
        <w:t xml:space="preserve"> comparing evaluation scores of selected and unselected words across all observations revealed a significant </w:t>
      </w:r>
      <w:r w:rsidR="0020052A" w:rsidRPr="0065361D">
        <w:rPr>
          <w:rFonts w:ascii="Times New Roman" w:hAnsi="Times New Roman" w:cs="Times New Roman"/>
          <w:color w:val="auto"/>
        </w:rPr>
        <w:t>effect size</w:t>
      </w:r>
      <w:r w:rsidR="0020052A">
        <w:rPr>
          <w:rFonts w:ascii="Times New Roman" w:hAnsi="Times New Roman" w:cs="Times New Roman"/>
          <w:color w:val="auto"/>
        </w:rPr>
        <w:t xml:space="preserve"> (</w:t>
      </w:r>
      <w:proofErr w:type="gramStart"/>
      <w:r w:rsidR="0020052A">
        <w:rPr>
          <w:rFonts w:ascii="Times New Roman" w:hAnsi="Times New Roman" w:cs="Times New Roman"/>
          <w:color w:val="auto"/>
        </w:rPr>
        <w:t>t[</w:t>
      </w:r>
      <w:proofErr w:type="gramEnd"/>
      <w:r w:rsidR="0020052A" w:rsidRPr="0065361D">
        <w:rPr>
          <w:rFonts w:ascii="Times New Roman" w:hAnsi="Times New Roman" w:cs="Times New Roman"/>
          <w:color w:val="auto"/>
        </w:rPr>
        <w:t>24613.834</w:t>
      </w:r>
      <w:r w:rsidR="0020052A">
        <w:rPr>
          <w:rFonts w:ascii="Times New Roman" w:hAnsi="Times New Roman" w:cs="Times New Roman"/>
          <w:color w:val="auto"/>
        </w:rPr>
        <w:t>] = 49.635, p = .0000, d=</w:t>
      </w:r>
      <w:r w:rsidR="0020052A" w:rsidRPr="0065361D">
        <w:rPr>
          <w:rFonts w:ascii="Times New Roman" w:hAnsi="Times New Roman" w:cs="Times New Roman"/>
          <w:color w:val="auto"/>
        </w:rPr>
        <w:t>.862010</w:t>
      </w:r>
      <w:r w:rsidR="0020052A">
        <w:rPr>
          <w:rFonts w:ascii="Times New Roman" w:hAnsi="Times New Roman" w:cs="Times New Roman"/>
          <w:color w:val="auto"/>
        </w:rPr>
        <w:t xml:space="preserve">). </w:t>
      </w:r>
      <w:r w:rsidR="0020052A" w:rsidRPr="0065361D">
        <w:rPr>
          <w:rFonts w:ascii="Times New Roman" w:hAnsi="Times New Roman" w:cs="Times New Roman"/>
          <w:color w:val="auto"/>
        </w:rPr>
        <w:t xml:space="preserve">As hypothesized, </w:t>
      </w:r>
      <w:r w:rsidR="0020052A">
        <w:rPr>
          <w:rFonts w:ascii="Times New Roman" w:hAnsi="Times New Roman" w:cs="Times New Roman"/>
          <w:color w:val="auto"/>
        </w:rPr>
        <w:t xml:space="preserve">selected words had </w:t>
      </w:r>
      <w:r w:rsidR="0020052A" w:rsidRPr="0065361D">
        <w:rPr>
          <w:rFonts w:ascii="Times New Roman" w:hAnsi="Times New Roman" w:cs="Times New Roman"/>
          <w:color w:val="auto"/>
        </w:rPr>
        <w:t xml:space="preserve">significantly </w:t>
      </w:r>
      <w:r w:rsidR="0020052A">
        <w:rPr>
          <w:rFonts w:ascii="Times New Roman" w:hAnsi="Times New Roman" w:cs="Times New Roman"/>
          <w:color w:val="auto"/>
        </w:rPr>
        <w:t>higher mean UES scores in comparison to the unselected words</w:t>
      </w:r>
      <w:r w:rsidR="008B3E89">
        <w:rPr>
          <w:rFonts w:ascii="Times New Roman" w:hAnsi="Times New Roman" w:cs="Times New Roman"/>
          <w:color w:val="auto"/>
        </w:rPr>
        <w:t xml:space="preserve">. </w:t>
      </w:r>
    </w:p>
    <w:p w14:paraId="388B3B5B" w14:textId="77777777" w:rsidR="0068663C" w:rsidRPr="0068663C" w:rsidRDefault="0068663C" w:rsidP="0068663C">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022A1182" w14:textId="2945C69E" w:rsidR="008520E3" w:rsidRPr="00706842" w:rsidRDefault="00DB59D3" w:rsidP="008A55CE">
      <w:pPr>
        <w:pStyle w:val="Heading3"/>
        <w:numPr>
          <w:ilvl w:val="0"/>
          <w:numId w:val="0"/>
        </w:numPr>
        <w:ind w:left="720" w:hanging="720"/>
      </w:pPr>
      <w:bookmarkStart w:id="94" w:name="_Toc114161237"/>
      <w:r w:rsidRPr="00706842">
        <w:lastRenderedPageBreak/>
        <w:t xml:space="preserve">Hypothesis 2: </w:t>
      </w:r>
      <w:r w:rsidR="008520E3" w:rsidRPr="00706842">
        <w:t xml:space="preserve">Words that are remembered will have significantly higher UES scores compared to words that are not </w:t>
      </w:r>
      <w:proofErr w:type="gramStart"/>
      <w:r w:rsidR="008520E3" w:rsidRPr="00706842">
        <w:t>remembered</w:t>
      </w:r>
      <w:bookmarkEnd w:id="94"/>
      <w:proofErr w:type="gramEnd"/>
      <w:r w:rsidR="008520E3" w:rsidRPr="00706842">
        <w:t xml:space="preserve"> </w:t>
      </w:r>
    </w:p>
    <w:p w14:paraId="12ACEC26" w14:textId="74E1619A" w:rsidR="00175B48" w:rsidRPr="00175B48" w:rsidRDefault="00C11CDE" w:rsidP="009036C3">
      <w:pPr>
        <w:rPr>
          <w:rFonts w:ascii="Times New Roman" w:hAnsi="Times New Roman" w:cs="Times New Roman"/>
          <w:color w:val="auto"/>
        </w:rPr>
      </w:pPr>
      <w:r>
        <w:t xml:space="preserve">Out of observations, </w:t>
      </w:r>
      <w:r w:rsidRPr="00C11CDE">
        <w:t>only 8.1% of words</w:t>
      </w:r>
      <w:r>
        <w:t xml:space="preserve">, or </w:t>
      </w:r>
      <w:r w:rsidRPr="00175B48">
        <w:rPr>
          <w:rFonts w:ascii="Arial" w:hAnsi="Arial" w:cs="Arial"/>
          <w:color w:val="010205"/>
          <w:sz w:val="18"/>
          <w:szCs w:val="18"/>
        </w:rPr>
        <w:t>6</w:t>
      </w:r>
      <w:r>
        <w:rPr>
          <w:rFonts w:ascii="Arial" w:hAnsi="Arial" w:cs="Arial"/>
          <w:color w:val="010205"/>
          <w:sz w:val="18"/>
          <w:szCs w:val="18"/>
        </w:rPr>
        <w:t>,</w:t>
      </w:r>
      <w:r w:rsidRPr="00175B48">
        <w:rPr>
          <w:rFonts w:ascii="Arial" w:hAnsi="Arial" w:cs="Arial"/>
          <w:color w:val="010205"/>
          <w:sz w:val="18"/>
          <w:szCs w:val="18"/>
        </w:rPr>
        <w:t>616</w:t>
      </w:r>
      <w:r w:rsidRPr="00C11CDE">
        <w:t xml:space="preserve"> were remembered.</w:t>
      </w:r>
      <w:r>
        <w:t xml:space="preserve"> </w:t>
      </w:r>
      <w:r w:rsidR="00104948" w:rsidRPr="00EF4AE2">
        <w:t>A t-test of independent means to assess the</w:t>
      </w:r>
      <w:r w:rsidR="00DB59D3" w:rsidRPr="00EF4AE2">
        <w:t xml:space="preserve"> difference in evaluation scores between remembered and </w:t>
      </w:r>
      <w:r w:rsidR="00104948" w:rsidRPr="00EF4AE2">
        <w:t>unremembered</w:t>
      </w:r>
      <w:r w:rsidR="00DB59D3" w:rsidRPr="00EF4AE2">
        <w:t xml:space="preserve"> words</w:t>
      </w:r>
      <w:r w:rsidR="00104948" w:rsidRPr="00EF4AE2">
        <w:t xml:space="preserve"> revealed</w:t>
      </w:r>
      <w:r w:rsidR="00DB59D3" w:rsidRPr="00EF4AE2">
        <w:t xml:space="preserve"> a significant effect size</w:t>
      </w:r>
      <w:r w:rsidR="00104948" w:rsidRPr="00EF4AE2">
        <w:t xml:space="preserve"> (</w:t>
      </w:r>
      <w:proofErr w:type="gramStart"/>
      <w:r w:rsidR="00DB59D3" w:rsidRPr="00EF4AE2">
        <w:t>t</w:t>
      </w:r>
      <w:r w:rsidR="00104948" w:rsidRPr="00EF4AE2">
        <w:t>[</w:t>
      </w:r>
      <w:proofErr w:type="gramEnd"/>
      <w:r w:rsidR="00DB59D3" w:rsidRPr="00EF4AE2">
        <w:t>7410.500</w:t>
      </w:r>
      <w:r w:rsidR="00104948" w:rsidRPr="00EF4AE2">
        <w:t>]</w:t>
      </w:r>
      <w:r w:rsidR="00DB59D3" w:rsidRPr="00EF4AE2">
        <w:t xml:space="preserve"> = 39.880, p = </w:t>
      </w:r>
      <w:r w:rsidR="00104948" w:rsidRPr="00EF4AE2">
        <w:t>0</w:t>
      </w:r>
      <w:r w:rsidR="00DB59D3" w:rsidRPr="00EF4AE2">
        <w:t>.0000, d</w:t>
      </w:r>
      <w:r w:rsidR="00104948" w:rsidRPr="00EF4AE2">
        <w:t xml:space="preserve"> </w:t>
      </w:r>
      <w:r w:rsidR="00DB59D3" w:rsidRPr="00EF4AE2">
        <w:t>=</w:t>
      </w:r>
      <w:r w:rsidR="00104948" w:rsidRPr="00EF4AE2">
        <w:t xml:space="preserve"> 0</w:t>
      </w:r>
      <w:r w:rsidR="00DB59D3" w:rsidRPr="00EF4AE2">
        <w:t>.866714. As hypothesized, remembered words had</w:t>
      </w:r>
      <w:r w:rsidR="00105803" w:rsidRPr="00EF4AE2">
        <w:t xml:space="preserve"> </w:t>
      </w:r>
      <w:r w:rsidR="00DB59D3" w:rsidRPr="00EF4AE2">
        <w:t xml:space="preserve">significantly higher </w:t>
      </w:r>
      <w:r w:rsidR="00104948" w:rsidRPr="00EF4AE2">
        <w:t xml:space="preserve">mean </w:t>
      </w:r>
      <w:r w:rsidR="00DB59D3" w:rsidRPr="00EF4AE2">
        <w:t xml:space="preserve">UES scores, with </w:t>
      </w:r>
      <w:r w:rsidR="00104948" w:rsidRPr="00EF4AE2">
        <w:t>a mean of</w:t>
      </w:r>
      <w:r w:rsidR="00DB59D3" w:rsidRPr="00EF4AE2">
        <w:t xml:space="preserve"> 2.92 (or 5</w:t>
      </w:r>
      <w:r w:rsidR="00F870BC" w:rsidRPr="00EF4AE2">
        <w:t>8%)</w:t>
      </w:r>
      <w:r w:rsidR="00DB59D3" w:rsidRPr="00EF4AE2">
        <w:t xml:space="preserve"> </w:t>
      </w:r>
      <w:r w:rsidR="00104948" w:rsidRPr="00EF4AE2">
        <w:t>compared</w:t>
      </w:r>
      <w:r w:rsidR="00DB59D3" w:rsidRPr="00EF4AE2">
        <w:t xml:space="preserve"> to </w:t>
      </w:r>
      <w:r w:rsidR="00104948" w:rsidRPr="00EF4AE2">
        <w:t xml:space="preserve">a mean of </w:t>
      </w:r>
      <w:r w:rsidR="00DB59D3" w:rsidRPr="00EF4AE2">
        <w:t>2.3</w:t>
      </w:r>
      <w:r w:rsidR="00F870BC" w:rsidRPr="00EF4AE2">
        <w:t xml:space="preserve">9 </w:t>
      </w:r>
      <w:r w:rsidR="00104948" w:rsidRPr="00EF4AE2">
        <w:t>for unremembered words, thereby confirming Hypothesis 2.</w:t>
      </w:r>
    </w:p>
    <w:tbl>
      <w:tblPr>
        <w:tblW w:w="5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6"/>
        <w:gridCol w:w="734"/>
        <w:gridCol w:w="902"/>
        <w:gridCol w:w="902"/>
        <w:gridCol w:w="1209"/>
        <w:gridCol w:w="1285"/>
      </w:tblGrid>
      <w:tr w:rsidR="009036C3" w:rsidRPr="00B75BB9" w14:paraId="2EF8CA84" w14:textId="77777777" w:rsidTr="00885F48">
        <w:trPr>
          <w:cantSplit/>
        </w:trPr>
        <w:tc>
          <w:tcPr>
            <w:tcW w:w="5858" w:type="dxa"/>
            <w:gridSpan w:val="6"/>
            <w:tcBorders>
              <w:top w:val="nil"/>
              <w:left w:val="nil"/>
              <w:bottom w:val="nil"/>
              <w:right w:val="nil"/>
            </w:tcBorders>
            <w:shd w:val="clear" w:color="auto" w:fill="FFFFFF"/>
            <w:vAlign w:val="center"/>
          </w:tcPr>
          <w:p w14:paraId="116D739B"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6"/>
                <w:szCs w:val="16"/>
              </w:rPr>
            </w:pPr>
            <w:r w:rsidRPr="00B75BB9">
              <w:rPr>
                <w:rFonts w:ascii="Arial" w:hAnsi="Arial" w:cs="Arial"/>
                <w:b/>
                <w:bCs/>
                <w:sz w:val="16"/>
                <w:szCs w:val="16"/>
              </w:rPr>
              <w:t>Group Statistics</w:t>
            </w:r>
          </w:p>
        </w:tc>
      </w:tr>
      <w:tr w:rsidR="009036C3" w:rsidRPr="00B75BB9" w14:paraId="1162ECAC" w14:textId="77777777" w:rsidTr="00885F48">
        <w:trPr>
          <w:cantSplit/>
        </w:trPr>
        <w:tc>
          <w:tcPr>
            <w:tcW w:w="826" w:type="dxa"/>
          </w:tcPr>
          <w:p w14:paraId="197DEF31"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6"/>
                <w:szCs w:val="16"/>
              </w:rPr>
            </w:pPr>
          </w:p>
        </w:tc>
        <w:tc>
          <w:tcPr>
            <w:tcW w:w="734" w:type="dxa"/>
            <w:tcBorders>
              <w:top w:val="single" w:sz="16" w:space="0" w:color="000000"/>
              <w:left w:val="nil"/>
              <w:bottom w:val="single" w:sz="16" w:space="0" w:color="000000"/>
              <w:right w:val="single" w:sz="16" w:space="0" w:color="000000"/>
            </w:tcBorders>
            <w:shd w:val="clear" w:color="auto" w:fill="FFFFFF"/>
            <w:vAlign w:val="bottom"/>
          </w:tcPr>
          <w:p w14:paraId="0F4DD7FC"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select</w:t>
            </w:r>
          </w:p>
        </w:tc>
        <w:tc>
          <w:tcPr>
            <w:tcW w:w="902" w:type="dxa"/>
            <w:tcBorders>
              <w:top w:val="single" w:sz="16" w:space="0" w:color="000000"/>
              <w:left w:val="single" w:sz="16" w:space="0" w:color="000000"/>
              <w:bottom w:val="single" w:sz="16" w:space="0" w:color="000000"/>
            </w:tcBorders>
            <w:shd w:val="clear" w:color="auto" w:fill="FFFFFF"/>
            <w:vAlign w:val="bottom"/>
          </w:tcPr>
          <w:p w14:paraId="3863A65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B75BB9">
              <w:rPr>
                <w:rFonts w:ascii="Arial" w:hAnsi="Arial" w:cs="Arial"/>
                <w:sz w:val="12"/>
                <w:szCs w:val="12"/>
              </w:rPr>
              <w:t>N</w:t>
            </w:r>
          </w:p>
        </w:tc>
        <w:tc>
          <w:tcPr>
            <w:tcW w:w="902" w:type="dxa"/>
            <w:tcBorders>
              <w:top w:val="single" w:sz="16" w:space="0" w:color="000000"/>
              <w:bottom w:val="single" w:sz="16" w:space="0" w:color="000000"/>
            </w:tcBorders>
            <w:shd w:val="clear" w:color="auto" w:fill="FFFFFF"/>
            <w:vAlign w:val="bottom"/>
          </w:tcPr>
          <w:p w14:paraId="61F0BECD"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B75BB9">
              <w:rPr>
                <w:rFonts w:ascii="Arial" w:hAnsi="Arial" w:cs="Arial"/>
                <w:sz w:val="12"/>
                <w:szCs w:val="12"/>
              </w:rPr>
              <w:t>Mean</w:t>
            </w:r>
          </w:p>
        </w:tc>
        <w:tc>
          <w:tcPr>
            <w:tcW w:w="1209" w:type="dxa"/>
            <w:tcBorders>
              <w:top w:val="single" w:sz="16" w:space="0" w:color="000000"/>
              <w:bottom w:val="single" w:sz="16" w:space="0" w:color="000000"/>
            </w:tcBorders>
            <w:shd w:val="clear" w:color="auto" w:fill="FFFFFF"/>
            <w:vAlign w:val="bottom"/>
          </w:tcPr>
          <w:p w14:paraId="6BD4B9F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B75BB9">
              <w:rPr>
                <w:rFonts w:ascii="Arial" w:hAnsi="Arial" w:cs="Arial"/>
                <w:sz w:val="12"/>
                <w:szCs w:val="12"/>
              </w:rPr>
              <w:t>Std. Deviation</w:t>
            </w:r>
          </w:p>
        </w:tc>
        <w:tc>
          <w:tcPr>
            <w:tcW w:w="1285" w:type="dxa"/>
            <w:tcBorders>
              <w:top w:val="single" w:sz="16" w:space="0" w:color="000000"/>
              <w:bottom w:val="single" w:sz="16" w:space="0" w:color="000000"/>
              <w:right w:val="single" w:sz="16" w:space="0" w:color="000000"/>
            </w:tcBorders>
            <w:shd w:val="clear" w:color="auto" w:fill="FFFFFF"/>
            <w:vAlign w:val="bottom"/>
          </w:tcPr>
          <w:p w14:paraId="5AEEACAA"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B75BB9">
              <w:rPr>
                <w:rFonts w:ascii="Arial" w:hAnsi="Arial" w:cs="Arial"/>
                <w:sz w:val="12"/>
                <w:szCs w:val="12"/>
              </w:rPr>
              <w:t>Std. Error Mean</w:t>
            </w:r>
          </w:p>
        </w:tc>
      </w:tr>
      <w:tr w:rsidR="009036C3" w:rsidRPr="00B75BB9" w14:paraId="565D821F" w14:textId="77777777" w:rsidTr="00885F48">
        <w:trPr>
          <w:cantSplit/>
        </w:trPr>
        <w:tc>
          <w:tcPr>
            <w:tcW w:w="826" w:type="dxa"/>
            <w:vMerge w:val="restart"/>
            <w:tcBorders>
              <w:top w:val="single" w:sz="16" w:space="0" w:color="000000"/>
              <w:left w:val="single" w:sz="16" w:space="0" w:color="000000"/>
              <w:bottom w:val="single" w:sz="16" w:space="0" w:color="000000"/>
            </w:tcBorders>
            <w:shd w:val="clear" w:color="auto" w:fill="FFFFFF"/>
          </w:tcPr>
          <w:p w14:paraId="1B1E401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UES</w:t>
            </w:r>
          </w:p>
        </w:tc>
        <w:tc>
          <w:tcPr>
            <w:tcW w:w="734" w:type="dxa"/>
            <w:tcBorders>
              <w:top w:val="single" w:sz="16" w:space="0" w:color="000000"/>
              <w:right w:val="single" w:sz="16" w:space="0" w:color="000000"/>
            </w:tcBorders>
            <w:shd w:val="clear" w:color="auto" w:fill="FFFFFF"/>
          </w:tcPr>
          <w:p w14:paraId="728CFE9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0</w:t>
            </w:r>
          </w:p>
        </w:tc>
        <w:tc>
          <w:tcPr>
            <w:tcW w:w="902" w:type="dxa"/>
            <w:tcBorders>
              <w:top w:val="single" w:sz="16" w:space="0" w:color="000000"/>
              <w:left w:val="single" w:sz="16" w:space="0" w:color="000000"/>
            </w:tcBorders>
            <w:shd w:val="clear" w:color="auto" w:fill="FFFFFF"/>
          </w:tcPr>
          <w:p w14:paraId="260F604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62944</w:t>
            </w:r>
          </w:p>
        </w:tc>
        <w:tc>
          <w:tcPr>
            <w:tcW w:w="902" w:type="dxa"/>
            <w:tcBorders>
              <w:top w:val="single" w:sz="16" w:space="0" w:color="000000"/>
            </w:tcBorders>
            <w:shd w:val="clear" w:color="auto" w:fill="FFFFFF"/>
          </w:tcPr>
          <w:p w14:paraId="36ECC4C7"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2.34744</w:t>
            </w:r>
          </w:p>
        </w:tc>
        <w:tc>
          <w:tcPr>
            <w:tcW w:w="1209" w:type="dxa"/>
            <w:tcBorders>
              <w:top w:val="single" w:sz="16" w:space="0" w:color="000000"/>
            </w:tcBorders>
            <w:shd w:val="clear" w:color="auto" w:fill="FFFFFF"/>
          </w:tcPr>
          <w:p w14:paraId="3445E959"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812522</w:t>
            </w:r>
          </w:p>
        </w:tc>
        <w:tc>
          <w:tcPr>
            <w:tcW w:w="1285" w:type="dxa"/>
            <w:tcBorders>
              <w:top w:val="single" w:sz="16" w:space="0" w:color="000000"/>
              <w:right w:val="single" w:sz="16" w:space="0" w:color="000000"/>
            </w:tcBorders>
            <w:shd w:val="clear" w:color="auto" w:fill="FFFFFF"/>
          </w:tcPr>
          <w:p w14:paraId="7915DA1D"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003239</w:t>
            </w:r>
          </w:p>
        </w:tc>
      </w:tr>
      <w:tr w:rsidR="009036C3" w:rsidRPr="00B75BB9" w14:paraId="38E233C1" w14:textId="77777777" w:rsidTr="00885F48">
        <w:trPr>
          <w:cantSplit/>
        </w:trPr>
        <w:tc>
          <w:tcPr>
            <w:tcW w:w="826" w:type="dxa"/>
            <w:vMerge/>
            <w:tcBorders>
              <w:top w:val="single" w:sz="16" w:space="0" w:color="000000"/>
              <w:left w:val="single" w:sz="16" w:space="0" w:color="000000"/>
              <w:bottom w:val="single" w:sz="16" w:space="0" w:color="000000"/>
            </w:tcBorders>
            <w:shd w:val="clear" w:color="auto" w:fill="FFFFFF"/>
          </w:tcPr>
          <w:p w14:paraId="5C55B53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734" w:type="dxa"/>
            <w:tcBorders>
              <w:bottom w:val="single" w:sz="16" w:space="0" w:color="000000"/>
              <w:right w:val="single" w:sz="16" w:space="0" w:color="000000"/>
            </w:tcBorders>
            <w:shd w:val="clear" w:color="auto" w:fill="FFFFFF"/>
          </w:tcPr>
          <w:p w14:paraId="5F1572D7"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1</w:t>
            </w:r>
          </w:p>
        </w:tc>
        <w:tc>
          <w:tcPr>
            <w:tcW w:w="902" w:type="dxa"/>
            <w:tcBorders>
              <w:left w:val="single" w:sz="16" w:space="0" w:color="000000"/>
              <w:bottom w:val="single" w:sz="16" w:space="0" w:color="000000"/>
            </w:tcBorders>
            <w:shd w:val="clear" w:color="auto" w:fill="FFFFFF"/>
          </w:tcPr>
          <w:p w14:paraId="54E391F9"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17556</w:t>
            </w:r>
          </w:p>
        </w:tc>
        <w:tc>
          <w:tcPr>
            <w:tcW w:w="902" w:type="dxa"/>
            <w:tcBorders>
              <w:bottom w:val="single" w:sz="16" w:space="0" w:color="000000"/>
            </w:tcBorders>
            <w:shd w:val="clear" w:color="auto" w:fill="FFFFFF"/>
          </w:tcPr>
          <w:p w14:paraId="3963DE91"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2.75768</w:t>
            </w:r>
          </w:p>
        </w:tc>
        <w:tc>
          <w:tcPr>
            <w:tcW w:w="1209" w:type="dxa"/>
            <w:tcBorders>
              <w:bottom w:val="single" w:sz="16" w:space="0" w:color="000000"/>
            </w:tcBorders>
            <w:shd w:val="clear" w:color="auto" w:fill="FFFFFF"/>
          </w:tcPr>
          <w:p w14:paraId="475E23BD"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1.015529</w:t>
            </w:r>
          </w:p>
        </w:tc>
        <w:tc>
          <w:tcPr>
            <w:tcW w:w="1285" w:type="dxa"/>
            <w:tcBorders>
              <w:bottom w:val="single" w:sz="16" w:space="0" w:color="000000"/>
              <w:right w:val="single" w:sz="16" w:space="0" w:color="000000"/>
            </w:tcBorders>
            <w:shd w:val="clear" w:color="auto" w:fill="FFFFFF"/>
          </w:tcPr>
          <w:p w14:paraId="018DD2F2"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B75BB9">
              <w:rPr>
                <w:rFonts w:ascii="Arial" w:hAnsi="Arial" w:cs="Arial"/>
                <w:b/>
                <w:bCs/>
                <w:sz w:val="12"/>
                <w:szCs w:val="12"/>
              </w:rPr>
              <w:t>.007664</w:t>
            </w:r>
            <w:r>
              <w:rPr>
                <w:rFonts w:ascii="Arial" w:hAnsi="Arial" w:cs="Arial"/>
                <w:b/>
                <w:bCs/>
                <w:sz w:val="12"/>
                <w:szCs w:val="12"/>
              </w:rPr>
              <w:t>`</w:t>
            </w:r>
          </w:p>
        </w:tc>
      </w:tr>
      <w:tr w:rsidR="009036C3" w:rsidRPr="00B75BB9" w14:paraId="51334712" w14:textId="77777777" w:rsidTr="00885F48">
        <w:trPr>
          <w:cantSplit/>
        </w:trPr>
        <w:tc>
          <w:tcPr>
            <w:tcW w:w="826" w:type="dxa"/>
            <w:vMerge/>
            <w:tcBorders>
              <w:top w:val="single" w:sz="16" w:space="0" w:color="000000"/>
              <w:left w:val="single" w:sz="16" w:space="0" w:color="000000"/>
              <w:bottom w:val="single" w:sz="16" w:space="0" w:color="000000"/>
            </w:tcBorders>
            <w:shd w:val="clear" w:color="auto" w:fill="FFFFFF"/>
          </w:tcPr>
          <w:p w14:paraId="58E8428A"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6"/>
                <w:szCs w:val="16"/>
              </w:rPr>
            </w:pPr>
          </w:p>
        </w:tc>
        <w:tc>
          <w:tcPr>
            <w:tcW w:w="734" w:type="dxa"/>
            <w:tcBorders>
              <w:top w:val="single" w:sz="8" w:space="0" w:color="000000"/>
              <w:left w:val="single" w:sz="8" w:space="0" w:color="000000"/>
              <w:bottom w:val="single" w:sz="16" w:space="0" w:color="000000"/>
              <w:right w:val="single" w:sz="16" w:space="0" w:color="000000"/>
            </w:tcBorders>
            <w:shd w:val="clear" w:color="auto" w:fill="FFFFFF"/>
          </w:tcPr>
          <w:p w14:paraId="614D7BC0"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retention</w:t>
            </w:r>
          </w:p>
        </w:tc>
        <w:tc>
          <w:tcPr>
            <w:tcW w:w="902" w:type="dxa"/>
            <w:tcBorders>
              <w:top w:val="single" w:sz="8" w:space="0" w:color="000000"/>
              <w:left w:val="single" w:sz="16" w:space="0" w:color="000000"/>
              <w:bottom w:val="single" w:sz="16" w:space="0" w:color="000000"/>
              <w:right w:val="single" w:sz="8" w:space="0" w:color="000000"/>
            </w:tcBorders>
            <w:shd w:val="clear" w:color="auto" w:fill="FFFFFF"/>
          </w:tcPr>
          <w:p w14:paraId="749169DC"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N</w:t>
            </w:r>
          </w:p>
        </w:tc>
        <w:tc>
          <w:tcPr>
            <w:tcW w:w="902" w:type="dxa"/>
            <w:tcBorders>
              <w:top w:val="single" w:sz="8" w:space="0" w:color="000000"/>
              <w:left w:val="single" w:sz="8" w:space="0" w:color="000000"/>
              <w:bottom w:val="single" w:sz="16" w:space="0" w:color="000000"/>
              <w:right w:val="single" w:sz="8" w:space="0" w:color="000000"/>
            </w:tcBorders>
            <w:shd w:val="clear" w:color="auto" w:fill="FFFFFF"/>
          </w:tcPr>
          <w:p w14:paraId="09971975"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Mean</w:t>
            </w:r>
          </w:p>
        </w:tc>
        <w:tc>
          <w:tcPr>
            <w:tcW w:w="1209" w:type="dxa"/>
            <w:tcBorders>
              <w:top w:val="single" w:sz="8" w:space="0" w:color="000000"/>
              <w:left w:val="single" w:sz="8" w:space="0" w:color="000000"/>
              <w:bottom w:val="single" w:sz="16" w:space="0" w:color="000000"/>
              <w:right w:val="single" w:sz="8" w:space="0" w:color="000000"/>
            </w:tcBorders>
            <w:shd w:val="clear" w:color="auto" w:fill="FFFFFF"/>
          </w:tcPr>
          <w:p w14:paraId="04B84CCA"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Std. Deviation</w:t>
            </w:r>
          </w:p>
        </w:tc>
        <w:tc>
          <w:tcPr>
            <w:tcW w:w="1285" w:type="dxa"/>
            <w:tcBorders>
              <w:top w:val="single" w:sz="8" w:space="0" w:color="000000"/>
              <w:left w:val="single" w:sz="8" w:space="0" w:color="000000"/>
              <w:bottom w:val="single" w:sz="16" w:space="0" w:color="000000"/>
              <w:right w:val="single" w:sz="16" w:space="0" w:color="000000"/>
            </w:tcBorders>
            <w:shd w:val="clear" w:color="auto" w:fill="FFFFFF"/>
          </w:tcPr>
          <w:p w14:paraId="2D668619"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Std. Error Mean</w:t>
            </w:r>
          </w:p>
        </w:tc>
      </w:tr>
      <w:tr w:rsidR="009036C3" w:rsidRPr="00B75BB9" w14:paraId="2E272C9D" w14:textId="77777777" w:rsidTr="00885F48">
        <w:trPr>
          <w:cantSplit/>
        </w:trPr>
        <w:tc>
          <w:tcPr>
            <w:tcW w:w="826" w:type="dxa"/>
            <w:vMerge w:val="restart"/>
            <w:tcBorders>
              <w:top w:val="single" w:sz="16" w:space="0" w:color="000000"/>
              <w:left w:val="single" w:sz="16" w:space="0" w:color="000000"/>
              <w:bottom w:val="single" w:sz="16" w:space="0" w:color="000000"/>
            </w:tcBorders>
            <w:shd w:val="clear" w:color="auto" w:fill="FFFFFF"/>
          </w:tcPr>
          <w:p w14:paraId="373A5D26"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proofErr w:type="spellStart"/>
            <w:r w:rsidRPr="00B75BB9">
              <w:rPr>
                <w:rFonts w:ascii="Arial" w:hAnsi="Arial" w:cs="Arial"/>
                <w:sz w:val="12"/>
                <w:szCs w:val="12"/>
              </w:rPr>
              <w:t>UESavg</w:t>
            </w:r>
            <w:proofErr w:type="spellEnd"/>
          </w:p>
        </w:tc>
        <w:tc>
          <w:tcPr>
            <w:tcW w:w="734" w:type="dxa"/>
            <w:tcBorders>
              <w:top w:val="single" w:sz="8" w:space="0" w:color="000000"/>
              <w:left w:val="single" w:sz="8" w:space="0" w:color="000000"/>
              <w:bottom w:val="single" w:sz="16" w:space="0" w:color="000000"/>
              <w:right w:val="single" w:sz="16" w:space="0" w:color="000000"/>
            </w:tcBorders>
            <w:shd w:val="clear" w:color="auto" w:fill="FFFFFF"/>
          </w:tcPr>
          <w:p w14:paraId="55144BF3"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0</w:t>
            </w:r>
          </w:p>
        </w:tc>
        <w:tc>
          <w:tcPr>
            <w:tcW w:w="902" w:type="dxa"/>
            <w:tcBorders>
              <w:top w:val="single" w:sz="8" w:space="0" w:color="000000"/>
              <w:left w:val="single" w:sz="16" w:space="0" w:color="000000"/>
              <w:bottom w:val="single" w:sz="16" w:space="0" w:color="000000"/>
              <w:right w:val="single" w:sz="8" w:space="0" w:color="000000"/>
            </w:tcBorders>
            <w:shd w:val="clear" w:color="auto" w:fill="FFFFFF"/>
          </w:tcPr>
          <w:p w14:paraId="06B29E9E"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74006</w:t>
            </w:r>
          </w:p>
        </w:tc>
        <w:tc>
          <w:tcPr>
            <w:tcW w:w="902" w:type="dxa"/>
            <w:tcBorders>
              <w:top w:val="single" w:sz="8" w:space="0" w:color="000000"/>
              <w:left w:val="single" w:sz="8" w:space="0" w:color="000000"/>
              <w:bottom w:val="single" w:sz="16" w:space="0" w:color="000000"/>
              <w:right w:val="single" w:sz="8" w:space="0" w:color="000000"/>
            </w:tcBorders>
            <w:shd w:val="clear" w:color="auto" w:fill="FFFFFF"/>
          </w:tcPr>
          <w:p w14:paraId="0D7BD81C"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2.39455</w:t>
            </w:r>
          </w:p>
        </w:tc>
        <w:tc>
          <w:tcPr>
            <w:tcW w:w="1209" w:type="dxa"/>
            <w:tcBorders>
              <w:top w:val="single" w:sz="8" w:space="0" w:color="000000"/>
              <w:left w:val="single" w:sz="8" w:space="0" w:color="000000"/>
              <w:bottom w:val="single" w:sz="16" w:space="0" w:color="000000"/>
              <w:right w:val="single" w:sz="8" w:space="0" w:color="000000"/>
            </w:tcBorders>
            <w:shd w:val="clear" w:color="auto" w:fill="FFFFFF"/>
          </w:tcPr>
          <w:p w14:paraId="631E734D"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848546</w:t>
            </w:r>
          </w:p>
        </w:tc>
        <w:tc>
          <w:tcPr>
            <w:tcW w:w="1285" w:type="dxa"/>
            <w:tcBorders>
              <w:top w:val="single" w:sz="8" w:space="0" w:color="000000"/>
              <w:left w:val="single" w:sz="8" w:space="0" w:color="000000"/>
              <w:bottom w:val="single" w:sz="16" w:space="0" w:color="000000"/>
              <w:right w:val="single" w:sz="16" w:space="0" w:color="000000"/>
            </w:tcBorders>
            <w:shd w:val="clear" w:color="auto" w:fill="FFFFFF"/>
          </w:tcPr>
          <w:p w14:paraId="223A359A"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003119</w:t>
            </w:r>
          </w:p>
        </w:tc>
      </w:tr>
      <w:tr w:rsidR="009036C3" w:rsidRPr="00B75BB9" w14:paraId="2BDD47E9" w14:textId="77777777" w:rsidTr="00885F48">
        <w:trPr>
          <w:cantSplit/>
        </w:trPr>
        <w:tc>
          <w:tcPr>
            <w:tcW w:w="826" w:type="dxa"/>
            <w:vMerge/>
            <w:tcBorders>
              <w:top w:val="single" w:sz="16" w:space="0" w:color="000000"/>
              <w:left w:val="single" w:sz="16" w:space="0" w:color="000000"/>
              <w:bottom w:val="single" w:sz="16" w:space="0" w:color="000000"/>
            </w:tcBorders>
            <w:shd w:val="clear" w:color="auto" w:fill="FFFFFF"/>
          </w:tcPr>
          <w:p w14:paraId="2FE74A71"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734" w:type="dxa"/>
            <w:tcBorders>
              <w:top w:val="single" w:sz="8" w:space="0" w:color="000000"/>
              <w:left w:val="single" w:sz="8" w:space="0" w:color="000000"/>
              <w:bottom w:val="single" w:sz="16" w:space="0" w:color="000000"/>
              <w:right w:val="single" w:sz="16" w:space="0" w:color="000000"/>
            </w:tcBorders>
            <w:shd w:val="clear" w:color="auto" w:fill="FFFFFF"/>
          </w:tcPr>
          <w:p w14:paraId="571FAEDC"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1</w:t>
            </w:r>
          </w:p>
        </w:tc>
        <w:tc>
          <w:tcPr>
            <w:tcW w:w="902" w:type="dxa"/>
            <w:tcBorders>
              <w:top w:val="single" w:sz="8" w:space="0" w:color="000000"/>
              <w:left w:val="single" w:sz="16" w:space="0" w:color="000000"/>
              <w:bottom w:val="single" w:sz="16" w:space="0" w:color="000000"/>
              <w:right w:val="single" w:sz="8" w:space="0" w:color="000000"/>
            </w:tcBorders>
            <w:shd w:val="clear" w:color="auto" w:fill="FFFFFF"/>
          </w:tcPr>
          <w:p w14:paraId="758417A5"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B75BB9">
              <w:rPr>
                <w:rFonts w:ascii="Arial" w:hAnsi="Arial" w:cs="Arial"/>
                <w:sz w:val="12"/>
                <w:szCs w:val="12"/>
              </w:rPr>
              <w:t>6494</w:t>
            </w:r>
          </w:p>
        </w:tc>
        <w:tc>
          <w:tcPr>
            <w:tcW w:w="902" w:type="dxa"/>
            <w:tcBorders>
              <w:top w:val="single" w:sz="8" w:space="0" w:color="000000"/>
              <w:left w:val="single" w:sz="8" w:space="0" w:color="000000"/>
              <w:bottom w:val="single" w:sz="16" w:space="0" w:color="000000"/>
              <w:right w:val="single" w:sz="8" w:space="0" w:color="000000"/>
            </w:tcBorders>
            <w:shd w:val="clear" w:color="auto" w:fill="FFFFFF"/>
          </w:tcPr>
          <w:p w14:paraId="678BFA18"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2.91970</w:t>
            </w:r>
          </w:p>
        </w:tc>
        <w:tc>
          <w:tcPr>
            <w:tcW w:w="1209" w:type="dxa"/>
            <w:tcBorders>
              <w:top w:val="single" w:sz="8" w:space="0" w:color="000000"/>
              <w:left w:val="single" w:sz="8" w:space="0" w:color="000000"/>
              <w:bottom w:val="single" w:sz="16" w:space="0" w:color="000000"/>
              <w:right w:val="single" w:sz="8" w:space="0" w:color="000000"/>
            </w:tcBorders>
            <w:shd w:val="clear" w:color="auto" w:fill="FFFFFF"/>
          </w:tcPr>
          <w:p w14:paraId="00064CF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1.041039</w:t>
            </w:r>
          </w:p>
        </w:tc>
        <w:tc>
          <w:tcPr>
            <w:tcW w:w="1285" w:type="dxa"/>
            <w:tcBorders>
              <w:top w:val="single" w:sz="8" w:space="0" w:color="000000"/>
              <w:left w:val="single" w:sz="8" w:space="0" w:color="000000"/>
              <w:bottom w:val="single" w:sz="16" w:space="0" w:color="000000"/>
              <w:right w:val="single" w:sz="16" w:space="0" w:color="000000"/>
            </w:tcBorders>
            <w:shd w:val="clear" w:color="auto" w:fill="FFFFFF"/>
          </w:tcPr>
          <w:p w14:paraId="0CC2E524" w14:textId="77777777" w:rsidR="009036C3" w:rsidRPr="00B75BB9"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12"/>
                <w:szCs w:val="12"/>
              </w:rPr>
            </w:pPr>
            <w:r w:rsidRPr="00B75BB9">
              <w:rPr>
                <w:rFonts w:ascii="Arial" w:hAnsi="Arial" w:cs="Arial"/>
                <w:b/>
                <w:bCs/>
                <w:sz w:val="12"/>
                <w:szCs w:val="12"/>
              </w:rPr>
              <w:t>.012918</w:t>
            </w:r>
          </w:p>
        </w:tc>
      </w:tr>
    </w:tbl>
    <w:p w14:paraId="0D0579FF" w14:textId="77777777" w:rsidR="009036C3" w:rsidRPr="00525D64" w:rsidRDefault="009036C3" w:rsidP="009036C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tl/>
        </w:rPr>
      </w:pPr>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0"/>
        <w:gridCol w:w="1402"/>
        <w:gridCol w:w="911"/>
        <w:gridCol w:w="911"/>
        <w:gridCol w:w="578"/>
        <w:gridCol w:w="607"/>
        <w:gridCol w:w="725"/>
        <w:gridCol w:w="872"/>
        <w:gridCol w:w="942"/>
        <w:gridCol w:w="942"/>
        <w:gridCol w:w="942"/>
      </w:tblGrid>
      <w:tr w:rsidR="009036C3" w:rsidRPr="00525D64" w14:paraId="1454FF93" w14:textId="77777777" w:rsidTr="00885F48">
        <w:trPr>
          <w:cantSplit/>
        </w:trPr>
        <w:tc>
          <w:tcPr>
            <w:tcW w:w="9362" w:type="dxa"/>
            <w:gridSpan w:val="11"/>
            <w:tcBorders>
              <w:top w:val="nil"/>
              <w:left w:val="nil"/>
              <w:bottom w:val="nil"/>
              <w:right w:val="nil"/>
            </w:tcBorders>
            <w:shd w:val="clear" w:color="auto" w:fill="FFFFFF"/>
            <w:vAlign w:val="center"/>
          </w:tcPr>
          <w:p w14:paraId="2625D479"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0"/>
                <w:szCs w:val="10"/>
              </w:rPr>
            </w:pPr>
            <w:r w:rsidRPr="00525D64">
              <w:rPr>
                <w:rFonts w:ascii="Arial" w:hAnsi="Arial" w:cs="Arial"/>
                <w:b/>
                <w:bCs/>
                <w:sz w:val="10"/>
                <w:szCs w:val="10"/>
              </w:rPr>
              <w:t>Independent Samples Test</w:t>
            </w:r>
          </w:p>
        </w:tc>
      </w:tr>
      <w:tr w:rsidR="009036C3" w:rsidRPr="00525D64" w14:paraId="5841B223" w14:textId="77777777" w:rsidTr="00885F48">
        <w:trPr>
          <w:cantSplit/>
        </w:trPr>
        <w:tc>
          <w:tcPr>
            <w:tcW w:w="1932" w:type="dxa"/>
            <w:gridSpan w:val="2"/>
            <w:vMerge w:val="restart"/>
            <w:tcBorders>
              <w:top w:val="single" w:sz="16" w:space="0" w:color="000000"/>
              <w:left w:val="single" w:sz="16" w:space="0" w:color="000000"/>
              <w:bottom w:val="nil"/>
              <w:right w:val="nil"/>
            </w:tcBorders>
            <w:shd w:val="clear" w:color="auto" w:fill="FFFFFF"/>
            <w:vAlign w:val="bottom"/>
          </w:tcPr>
          <w:p w14:paraId="1BDD672C"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r>
              <w:rPr>
                <w:rFonts w:ascii="Times New Roman" w:hAnsi="Times New Roman" w:cs="Times New Roman"/>
                <w:color w:val="auto"/>
              </w:rPr>
              <w:t>UES</w:t>
            </w:r>
          </w:p>
        </w:tc>
        <w:tc>
          <w:tcPr>
            <w:tcW w:w="1822" w:type="dxa"/>
            <w:gridSpan w:val="2"/>
            <w:tcBorders>
              <w:top w:val="single" w:sz="16" w:space="0" w:color="000000"/>
              <w:left w:val="single" w:sz="16" w:space="0" w:color="000000"/>
              <w:bottom w:val="nil"/>
            </w:tcBorders>
            <w:shd w:val="clear" w:color="auto" w:fill="FFFFFF"/>
            <w:vAlign w:val="bottom"/>
          </w:tcPr>
          <w:p w14:paraId="17CBC260"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Levene's Test for Equality of Variances</w:t>
            </w:r>
          </w:p>
        </w:tc>
        <w:tc>
          <w:tcPr>
            <w:tcW w:w="5608" w:type="dxa"/>
            <w:gridSpan w:val="7"/>
            <w:tcBorders>
              <w:top w:val="single" w:sz="16" w:space="0" w:color="000000"/>
              <w:bottom w:val="nil"/>
              <w:right w:val="single" w:sz="16" w:space="0" w:color="000000"/>
            </w:tcBorders>
            <w:shd w:val="clear" w:color="auto" w:fill="FFFFFF"/>
            <w:vAlign w:val="bottom"/>
          </w:tcPr>
          <w:p w14:paraId="7EECA9F9"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t-test for Equality of Means</w:t>
            </w:r>
          </w:p>
        </w:tc>
      </w:tr>
      <w:tr w:rsidR="009036C3" w:rsidRPr="00525D64" w14:paraId="0EDCC087" w14:textId="77777777" w:rsidTr="00885F48">
        <w:trPr>
          <w:cantSplit/>
        </w:trPr>
        <w:tc>
          <w:tcPr>
            <w:tcW w:w="1932" w:type="dxa"/>
            <w:gridSpan w:val="2"/>
            <w:vMerge/>
            <w:tcBorders>
              <w:top w:val="single" w:sz="16" w:space="0" w:color="000000"/>
              <w:left w:val="single" w:sz="16" w:space="0" w:color="000000"/>
              <w:bottom w:val="nil"/>
              <w:right w:val="nil"/>
            </w:tcBorders>
            <w:shd w:val="clear" w:color="auto" w:fill="FFFFFF"/>
            <w:vAlign w:val="bottom"/>
          </w:tcPr>
          <w:p w14:paraId="6B5BCC24"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911" w:type="dxa"/>
            <w:vMerge w:val="restart"/>
            <w:tcBorders>
              <w:top w:val="nil"/>
              <w:left w:val="single" w:sz="16" w:space="0" w:color="000000"/>
              <w:bottom w:val="nil"/>
            </w:tcBorders>
            <w:shd w:val="clear" w:color="auto" w:fill="FFFFFF"/>
            <w:vAlign w:val="bottom"/>
          </w:tcPr>
          <w:p w14:paraId="3BB382B4"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F</w:t>
            </w:r>
          </w:p>
        </w:tc>
        <w:tc>
          <w:tcPr>
            <w:tcW w:w="911" w:type="dxa"/>
            <w:vMerge w:val="restart"/>
            <w:tcBorders>
              <w:top w:val="nil"/>
              <w:bottom w:val="nil"/>
            </w:tcBorders>
            <w:shd w:val="clear" w:color="auto" w:fill="FFFFFF"/>
            <w:vAlign w:val="bottom"/>
          </w:tcPr>
          <w:p w14:paraId="70AA1685"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Sig.</w:t>
            </w:r>
          </w:p>
        </w:tc>
        <w:tc>
          <w:tcPr>
            <w:tcW w:w="578" w:type="dxa"/>
            <w:vMerge w:val="restart"/>
            <w:tcBorders>
              <w:top w:val="nil"/>
              <w:bottom w:val="nil"/>
            </w:tcBorders>
            <w:shd w:val="clear" w:color="auto" w:fill="FFFFFF"/>
            <w:vAlign w:val="bottom"/>
          </w:tcPr>
          <w:p w14:paraId="482ED212"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t</w:t>
            </w:r>
          </w:p>
        </w:tc>
        <w:tc>
          <w:tcPr>
            <w:tcW w:w="607" w:type="dxa"/>
            <w:vMerge w:val="restart"/>
            <w:tcBorders>
              <w:top w:val="nil"/>
              <w:bottom w:val="nil"/>
            </w:tcBorders>
            <w:shd w:val="clear" w:color="auto" w:fill="FFFFFF"/>
            <w:vAlign w:val="bottom"/>
          </w:tcPr>
          <w:p w14:paraId="473DC9CA"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proofErr w:type="spellStart"/>
            <w:r w:rsidRPr="00525D64">
              <w:rPr>
                <w:rFonts w:ascii="Arial" w:hAnsi="Arial" w:cs="Arial"/>
                <w:sz w:val="8"/>
                <w:szCs w:val="8"/>
              </w:rPr>
              <w:t>df</w:t>
            </w:r>
            <w:proofErr w:type="spellEnd"/>
          </w:p>
        </w:tc>
        <w:tc>
          <w:tcPr>
            <w:tcW w:w="725" w:type="dxa"/>
            <w:vMerge w:val="restart"/>
            <w:tcBorders>
              <w:top w:val="nil"/>
              <w:bottom w:val="nil"/>
            </w:tcBorders>
            <w:shd w:val="clear" w:color="auto" w:fill="FFFFFF"/>
            <w:vAlign w:val="bottom"/>
          </w:tcPr>
          <w:p w14:paraId="28732EA3"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Sig. (2-tailed)</w:t>
            </w:r>
          </w:p>
        </w:tc>
        <w:tc>
          <w:tcPr>
            <w:tcW w:w="872" w:type="dxa"/>
            <w:vMerge w:val="restart"/>
            <w:tcBorders>
              <w:top w:val="nil"/>
              <w:bottom w:val="nil"/>
            </w:tcBorders>
            <w:shd w:val="clear" w:color="auto" w:fill="FFFFFF"/>
            <w:vAlign w:val="bottom"/>
          </w:tcPr>
          <w:p w14:paraId="65D0FE67"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Mean Difference</w:t>
            </w:r>
          </w:p>
        </w:tc>
        <w:tc>
          <w:tcPr>
            <w:tcW w:w="942" w:type="dxa"/>
            <w:vMerge w:val="restart"/>
            <w:tcBorders>
              <w:top w:val="nil"/>
              <w:bottom w:val="nil"/>
            </w:tcBorders>
            <w:shd w:val="clear" w:color="auto" w:fill="FFFFFF"/>
            <w:vAlign w:val="bottom"/>
          </w:tcPr>
          <w:p w14:paraId="1DBC916F"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Std. Error Difference</w:t>
            </w:r>
          </w:p>
        </w:tc>
        <w:tc>
          <w:tcPr>
            <w:tcW w:w="1884" w:type="dxa"/>
            <w:gridSpan w:val="2"/>
            <w:tcBorders>
              <w:top w:val="nil"/>
              <w:bottom w:val="nil"/>
              <w:right w:val="single" w:sz="16" w:space="0" w:color="000000"/>
            </w:tcBorders>
            <w:shd w:val="clear" w:color="auto" w:fill="FFFFFF"/>
            <w:vAlign w:val="bottom"/>
          </w:tcPr>
          <w:p w14:paraId="662404E5"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95% Confidence Interval of the Difference</w:t>
            </w:r>
          </w:p>
        </w:tc>
      </w:tr>
      <w:tr w:rsidR="009036C3" w:rsidRPr="00525D64" w14:paraId="25ABA454" w14:textId="77777777" w:rsidTr="00885F48">
        <w:trPr>
          <w:cantSplit/>
        </w:trPr>
        <w:tc>
          <w:tcPr>
            <w:tcW w:w="1932" w:type="dxa"/>
            <w:gridSpan w:val="2"/>
            <w:vMerge/>
            <w:tcBorders>
              <w:top w:val="single" w:sz="16" w:space="0" w:color="000000"/>
              <w:left w:val="single" w:sz="16" w:space="0" w:color="000000"/>
              <w:bottom w:val="nil"/>
              <w:right w:val="nil"/>
            </w:tcBorders>
            <w:shd w:val="clear" w:color="auto" w:fill="FFFFFF"/>
            <w:vAlign w:val="bottom"/>
          </w:tcPr>
          <w:p w14:paraId="45D2ADC5"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911" w:type="dxa"/>
            <w:vMerge/>
            <w:tcBorders>
              <w:top w:val="nil"/>
              <w:left w:val="single" w:sz="16" w:space="0" w:color="000000"/>
              <w:bottom w:val="nil"/>
            </w:tcBorders>
            <w:shd w:val="clear" w:color="auto" w:fill="FFFFFF"/>
            <w:vAlign w:val="bottom"/>
          </w:tcPr>
          <w:p w14:paraId="3E613748"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911" w:type="dxa"/>
            <w:vMerge/>
            <w:tcBorders>
              <w:top w:val="nil"/>
              <w:bottom w:val="nil"/>
            </w:tcBorders>
            <w:shd w:val="clear" w:color="auto" w:fill="FFFFFF"/>
            <w:vAlign w:val="bottom"/>
          </w:tcPr>
          <w:p w14:paraId="3292A165"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578" w:type="dxa"/>
            <w:vMerge/>
            <w:tcBorders>
              <w:top w:val="nil"/>
              <w:bottom w:val="nil"/>
            </w:tcBorders>
            <w:shd w:val="clear" w:color="auto" w:fill="FFFFFF"/>
            <w:vAlign w:val="bottom"/>
          </w:tcPr>
          <w:p w14:paraId="3E466A2C"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607" w:type="dxa"/>
            <w:vMerge/>
            <w:tcBorders>
              <w:top w:val="nil"/>
              <w:bottom w:val="nil"/>
            </w:tcBorders>
            <w:shd w:val="clear" w:color="auto" w:fill="FFFFFF"/>
            <w:vAlign w:val="bottom"/>
          </w:tcPr>
          <w:p w14:paraId="2E63E297"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725" w:type="dxa"/>
            <w:vMerge/>
            <w:tcBorders>
              <w:top w:val="nil"/>
              <w:bottom w:val="nil"/>
            </w:tcBorders>
            <w:shd w:val="clear" w:color="auto" w:fill="FFFFFF"/>
            <w:vAlign w:val="bottom"/>
          </w:tcPr>
          <w:p w14:paraId="48F89512"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872" w:type="dxa"/>
            <w:vMerge/>
            <w:tcBorders>
              <w:top w:val="nil"/>
              <w:bottom w:val="nil"/>
            </w:tcBorders>
            <w:shd w:val="clear" w:color="auto" w:fill="FFFFFF"/>
            <w:vAlign w:val="bottom"/>
          </w:tcPr>
          <w:p w14:paraId="037BA1B1"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942" w:type="dxa"/>
            <w:vMerge/>
            <w:tcBorders>
              <w:top w:val="nil"/>
              <w:bottom w:val="nil"/>
            </w:tcBorders>
            <w:shd w:val="clear" w:color="auto" w:fill="FFFFFF"/>
            <w:vAlign w:val="bottom"/>
          </w:tcPr>
          <w:p w14:paraId="38F6C816"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942" w:type="dxa"/>
            <w:tcBorders>
              <w:top w:val="nil"/>
              <w:bottom w:val="single" w:sz="16" w:space="0" w:color="000000"/>
            </w:tcBorders>
            <w:shd w:val="clear" w:color="auto" w:fill="FFFFFF"/>
            <w:vAlign w:val="bottom"/>
          </w:tcPr>
          <w:p w14:paraId="6E66C417"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Lower</w:t>
            </w:r>
          </w:p>
        </w:tc>
        <w:tc>
          <w:tcPr>
            <w:tcW w:w="942" w:type="dxa"/>
            <w:tcBorders>
              <w:top w:val="nil"/>
              <w:bottom w:val="single" w:sz="16" w:space="0" w:color="000000"/>
              <w:right w:val="single" w:sz="16" w:space="0" w:color="000000"/>
            </w:tcBorders>
            <w:shd w:val="clear" w:color="auto" w:fill="FFFFFF"/>
            <w:vAlign w:val="bottom"/>
          </w:tcPr>
          <w:p w14:paraId="777D86DC"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8"/>
                <w:szCs w:val="8"/>
              </w:rPr>
            </w:pPr>
            <w:r w:rsidRPr="00525D64">
              <w:rPr>
                <w:rFonts w:ascii="Arial" w:hAnsi="Arial" w:cs="Arial"/>
                <w:sz w:val="8"/>
                <w:szCs w:val="8"/>
              </w:rPr>
              <w:t>Upper</w:t>
            </w:r>
          </w:p>
        </w:tc>
      </w:tr>
      <w:tr w:rsidR="009036C3" w:rsidRPr="00525D64" w14:paraId="3190C4DD" w14:textId="77777777" w:rsidTr="00885F48">
        <w:trPr>
          <w:cantSplit/>
        </w:trPr>
        <w:tc>
          <w:tcPr>
            <w:tcW w:w="530" w:type="dxa"/>
            <w:vMerge w:val="restart"/>
            <w:tcBorders>
              <w:top w:val="single" w:sz="16" w:space="0" w:color="000000"/>
              <w:left w:val="single" w:sz="16" w:space="0" w:color="000000"/>
              <w:bottom w:val="single" w:sz="16" w:space="0" w:color="000000"/>
            </w:tcBorders>
            <w:shd w:val="clear" w:color="auto" w:fill="FFFFFF"/>
          </w:tcPr>
          <w:p w14:paraId="44CBEE7A"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r>
              <w:rPr>
                <w:rFonts w:ascii="Arial" w:hAnsi="Arial" w:cs="Arial"/>
                <w:sz w:val="8"/>
                <w:szCs w:val="8"/>
              </w:rPr>
              <w:t>Selection</w:t>
            </w:r>
          </w:p>
        </w:tc>
        <w:tc>
          <w:tcPr>
            <w:tcW w:w="1402" w:type="dxa"/>
            <w:tcBorders>
              <w:top w:val="single" w:sz="16" w:space="0" w:color="000000"/>
              <w:right w:val="single" w:sz="16" w:space="0" w:color="000000"/>
            </w:tcBorders>
            <w:shd w:val="clear" w:color="auto" w:fill="FFFFFF"/>
          </w:tcPr>
          <w:p w14:paraId="5E888E7E"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r w:rsidRPr="00525D64">
              <w:rPr>
                <w:rFonts w:ascii="Arial" w:hAnsi="Arial" w:cs="Arial"/>
                <w:sz w:val="8"/>
                <w:szCs w:val="8"/>
              </w:rPr>
              <w:t>Equal variances assumed</w:t>
            </w:r>
          </w:p>
        </w:tc>
        <w:tc>
          <w:tcPr>
            <w:tcW w:w="911" w:type="dxa"/>
            <w:tcBorders>
              <w:top w:val="single" w:sz="16" w:space="0" w:color="000000"/>
              <w:left w:val="single" w:sz="16" w:space="0" w:color="000000"/>
            </w:tcBorders>
            <w:shd w:val="clear" w:color="auto" w:fill="FFFFFF"/>
          </w:tcPr>
          <w:p w14:paraId="37CF5F40"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5144.461</w:t>
            </w:r>
          </w:p>
        </w:tc>
        <w:tc>
          <w:tcPr>
            <w:tcW w:w="911" w:type="dxa"/>
            <w:tcBorders>
              <w:top w:val="single" w:sz="16" w:space="0" w:color="000000"/>
            </w:tcBorders>
            <w:shd w:val="clear" w:color="auto" w:fill="FFFFFF"/>
          </w:tcPr>
          <w:p w14:paraId="2985EE2C"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000</w:t>
            </w:r>
          </w:p>
        </w:tc>
        <w:tc>
          <w:tcPr>
            <w:tcW w:w="578" w:type="dxa"/>
            <w:tcBorders>
              <w:top w:val="single" w:sz="16" w:space="0" w:color="000000"/>
            </w:tcBorders>
            <w:shd w:val="clear" w:color="auto" w:fill="FFFFFF"/>
          </w:tcPr>
          <w:p w14:paraId="120ED23F"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55.832</w:t>
            </w:r>
          </w:p>
        </w:tc>
        <w:tc>
          <w:tcPr>
            <w:tcW w:w="607" w:type="dxa"/>
            <w:tcBorders>
              <w:top w:val="single" w:sz="16" w:space="0" w:color="000000"/>
            </w:tcBorders>
            <w:shd w:val="clear" w:color="auto" w:fill="FFFFFF"/>
          </w:tcPr>
          <w:p w14:paraId="5DA48092"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80498</w:t>
            </w:r>
          </w:p>
        </w:tc>
        <w:tc>
          <w:tcPr>
            <w:tcW w:w="725" w:type="dxa"/>
            <w:tcBorders>
              <w:top w:val="single" w:sz="16" w:space="0" w:color="000000"/>
            </w:tcBorders>
            <w:shd w:val="clear" w:color="auto" w:fill="FFFFFF"/>
          </w:tcPr>
          <w:p w14:paraId="0AE53809"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000</w:t>
            </w:r>
          </w:p>
        </w:tc>
        <w:tc>
          <w:tcPr>
            <w:tcW w:w="872" w:type="dxa"/>
            <w:tcBorders>
              <w:top w:val="single" w:sz="16" w:space="0" w:color="000000"/>
            </w:tcBorders>
            <w:shd w:val="clear" w:color="auto" w:fill="FFFFFF"/>
          </w:tcPr>
          <w:p w14:paraId="16A36054"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410241</w:t>
            </w:r>
          </w:p>
        </w:tc>
        <w:tc>
          <w:tcPr>
            <w:tcW w:w="942" w:type="dxa"/>
            <w:tcBorders>
              <w:top w:val="single" w:sz="16" w:space="0" w:color="000000"/>
            </w:tcBorders>
            <w:shd w:val="clear" w:color="auto" w:fill="FFFFFF"/>
          </w:tcPr>
          <w:p w14:paraId="14B32CB1"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007348</w:t>
            </w:r>
          </w:p>
        </w:tc>
        <w:tc>
          <w:tcPr>
            <w:tcW w:w="942" w:type="dxa"/>
            <w:tcBorders>
              <w:top w:val="single" w:sz="16" w:space="0" w:color="000000"/>
            </w:tcBorders>
            <w:shd w:val="clear" w:color="auto" w:fill="FFFFFF"/>
          </w:tcPr>
          <w:p w14:paraId="38C6424A"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424642</w:t>
            </w:r>
          </w:p>
        </w:tc>
        <w:tc>
          <w:tcPr>
            <w:tcW w:w="942" w:type="dxa"/>
            <w:tcBorders>
              <w:top w:val="single" w:sz="16" w:space="0" w:color="000000"/>
              <w:right w:val="single" w:sz="16" w:space="0" w:color="000000"/>
            </w:tcBorders>
            <w:shd w:val="clear" w:color="auto" w:fill="FFFFFF"/>
          </w:tcPr>
          <w:p w14:paraId="28E9EF5E"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395839</w:t>
            </w:r>
          </w:p>
        </w:tc>
      </w:tr>
      <w:tr w:rsidR="009036C3" w:rsidRPr="00525D64" w14:paraId="787B4ED5" w14:textId="77777777" w:rsidTr="00885F48">
        <w:trPr>
          <w:cantSplit/>
        </w:trPr>
        <w:tc>
          <w:tcPr>
            <w:tcW w:w="530" w:type="dxa"/>
            <w:vMerge/>
            <w:tcBorders>
              <w:top w:val="single" w:sz="16" w:space="0" w:color="000000"/>
              <w:left w:val="single" w:sz="16" w:space="0" w:color="000000"/>
              <w:bottom w:val="single" w:sz="16" w:space="0" w:color="000000"/>
            </w:tcBorders>
            <w:shd w:val="clear" w:color="auto" w:fill="FFFFFF"/>
          </w:tcPr>
          <w:p w14:paraId="19DD125A"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1402" w:type="dxa"/>
            <w:tcBorders>
              <w:bottom w:val="single" w:sz="16" w:space="0" w:color="000000"/>
              <w:right w:val="single" w:sz="16" w:space="0" w:color="000000"/>
            </w:tcBorders>
            <w:shd w:val="clear" w:color="auto" w:fill="FFFFFF"/>
          </w:tcPr>
          <w:p w14:paraId="5115C5C9"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r w:rsidRPr="00525D64">
              <w:rPr>
                <w:rFonts w:ascii="Arial" w:hAnsi="Arial" w:cs="Arial"/>
                <w:sz w:val="8"/>
                <w:szCs w:val="8"/>
              </w:rPr>
              <w:t>Equal variances not assumed</w:t>
            </w:r>
          </w:p>
        </w:tc>
        <w:tc>
          <w:tcPr>
            <w:tcW w:w="911" w:type="dxa"/>
            <w:tcBorders>
              <w:left w:val="single" w:sz="16" w:space="0" w:color="000000"/>
              <w:bottom w:val="single" w:sz="16" w:space="0" w:color="000000"/>
            </w:tcBorders>
            <w:shd w:val="clear" w:color="auto" w:fill="FFFFFF"/>
            <w:vAlign w:val="center"/>
          </w:tcPr>
          <w:p w14:paraId="4B51879C"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911" w:type="dxa"/>
            <w:tcBorders>
              <w:bottom w:val="single" w:sz="16" w:space="0" w:color="000000"/>
            </w:tcBorders>
            <w:shd w:val="clear" w:color="auto" w:fill="FFFFFF"/>
            <w:vAlign w:val="center"/>
          </w:tcPr>
          <w:p w14:paraId="11CC527A"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578" w:type="dxa"/>
            <w:tcBorders>
              <w:bottom w:val="single" w:sz="16" w:space="0" w:color="000000"/>
            </w:tcBorders>
            <w:shd w:val="clear" w:color="auto" w:fill="FFFFFF"/>
          </w:tcPr>
          <w:p w14:paraId="6684CDE3"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49.304</w:t>
            </w:r>
          </w:p>
        </w:tc>
        <w:tc>
          <w:tcPr>
            <w:tcW w:w="607" w:type="dxa"/>
            <w:tcBorders>
              <w:bottom w:val="single" w:sz="16" w:space="0" w:color="000000"/>
            </w:tcBorders>
            <w:shd w:val="clear" w:color="auto" w:fill="FFFFFF"/>
          </w:tcPr>
          <w:p w14:paraId="0FDB66D1"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24168.606</w:t>
            </w:r>
          </w:p>
        </w:tc>
        <w:tc>
          <w:tcPr>
            <w:tcW w:w="725" w:type="dxa"/>
            <w:tcBorders>
              <w:bottom w:val="single" w:sz="16" w:space="0" w:color="000000"/>
            </w:tcBorders>
            <w:shd w:val="clear" w:color="auto" w:fill="FFFFFF"/>
          </w:tcPr>
          <w:p w14:paraId="6F04223C"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000</w:t>
            </w:r>
          </w:p>
        </w:tc>
        <w:tc>
          <w:tcPr>
            <w:tcW w:w="872" w:type="dxa"/>
            <w:tcBorders>
              <w:bottom w:val="single" w:sz="16" w:space="0" w:color="000000"/>
            </w:tcBorders>
            <w:shd w:val="clear" w:color="auto" w:fill="FFFFFF"/>
          </w:tcPr>
          <w:p w14:paraId="0CA24E7D"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410241</w:t>
            </w:r>
          </w:p>
        </w:tc>
        <w:tc>
          <w:tcPr>
            <w:tcW w:w="942" w:type="dxa"/>
            <w:tcBorders>
              <w:bottom w:val="single" w:sz="16" w:space="0" w:color="000000"/>
            </w:tcBorders>
            <w:shd w:val="clear" w:color="auto" w:fill="FFFFFF"/>
          </w:tcPr>
          <w:p w14:paraId="49A9BA19"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008321</w:t>
            </w:r>
          </w:p>
        </w:tc>
        <w:tc>
          <w:tcPr>
            <w:tcW w:w="942" w:type="dxa"/>
            <w:tcBorders>
              <w:bottom w:val="single" w:sz="16" w:space="0" w:color="000000"/>
            </w:tcBorders>
            <w:shd w:val="clear" w:color="auto" w:fill="FFFFFF"/>
          </w:tcPr>
          <w:p w14:paraId="0F551CC3"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426550</w:t>
            </w:r>
          </w:p>
        </w:tc>
        <w:tc>
          <w:tcPr>
            <w:tcW w:w="942" w:type="dxa"/>
            <w:tcBorders>
              <w:bottom w:val="single" w:sz="16" w:space="0" w:color="000000"/>
              <w:right w:val="single" w:sz="16" w:space="0" w:color="000000"/>
            </w:tcBorders>
            <w:shd w:val="clear" w:color="auto" w:fill="FFFFFF"/>
          </w:tcPr>
          <w:p w14:paraId="4F3D29D9"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8"/>
                <w:szCs w:val="8"/>
              </w:rPr>
            </w:pPr>
            <w:r w:rsidRPr="00525D64">
              <w:rPr>
                <w:rFonts w:ascii="Arial" w:hAnsi="Arial" w:cs="Arial"/>
                <w:b/>
                <w:bCs/>
                <w:sz w:val="8"/>
                <w:szCs w:val="8"/>
              </w:rPr>
              <w:t>-.393932</w:t>
            </w:r>
          </w:p>
        </w:tc>
      </w:tr>
      <w:tr w:rsidR="009036C3" w:rsidRPr="00525D64" w14:paraId="77450D5F" w14:textId="77777777" w:rsidTr="00885F48">
        <w:trPr>
          <w:cantSplit/>
        </w:trPr>
        <w:tc>
          <w:tcPr>
            <w:tcW w:w="530" w:type="dxa"/>
            <w:vMerge w:val="restart"/>
            <w:tcBorders>
              <w:top w:val="single" w:sz="16" w:space="0" w:color="000000"/>
              <w:left w:val="single" w:sz="16" w:space="0" w:color="000000"/>
              <w:bottom w:val="single" w:sz="16" w:space="0" w:color="000000"/>
            </w:tcBorders>
            <w:shd w:val="clear" w:color="auto" w:fill="FFFFFF"/>
          </w:tcPr>
          <w:p w14:paraId="2D8C3BE3" w14:textId="056A58B8"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r>
              <w:rPr>
                <w:rFonts w:ascii="Arial" w:hAnsi="Arial" w:cs="Arial"/>
                <w:sz w:val="8"/>
                <w:szCs w:val="8"/>
              </w:rPr>
              <w:t>Retention</w:t>
            </w:r>
          </w:p>
        </w:tc>
        <w:tc>
          <w:tcPr>
            <w:tcW w:w="1402" w:type="dxa"/>
            <w:tcBorders>
              <w:top w:val="single" w:sz="8" w:space="0" w:color="000000"/>
              <w:left w:val="single" w:sz="8" w:space="0" w:color="000000"/>
              <w:bottom w:val="single" w:sz="16" w:space="0" w:color="000000"/>
              <w:right w:val="single" w:sz="16" w:space="0" w:color="000000"/>
            </w:tcBorders>
            <w:shd w:val="clear" w:color="auto" w:fill="FFFFFF"/>
          </w:tcPr>
          <w:p w14:paraId="77E24CB4"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r w:rsidRPr="00525D64">
              <w:rPr>
                <w:rFonts w:ascii="Arial" w:hAnsi="Arial" w:cs="Arial"/>
                <w:sz w:val="8"/>
                <w:szCs w:val="8"/>
              </w:rPr>
              <w:t>Equal variances assumed</w:t>
            </w:r>
          </w:p>
        </w:tc>
        <w:tc>
          <w:tcPr>
            <w:tcW w:w="911" w:type="dxa"/>
            <w:tcBorders>
              <w:top w:val="single" w:sz="8" w:space="0" w:color="000000"/>
              <w:left w:val="single" w:sz="16" w:space="0" w:color="000000"/>
              <w:bottom w:val="single" w:sz="16" w:space="0" w:color="000000"/>
              <w:right w:val="single" w:sz="8" w:space="0" w:color="000000"/>
            </w:tcBorders>
            <w:shd w:val="clear" w:color="auto" w:fill="FFFFFF"/>
            <w:vAlign w:val="center"/>
          </w:tcPr>
          <w:p w14:paraId="3FA57C0B"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r w:rsidRPr="00525D64">
              <w:rPr>
                <w:rFonts w:ascii="Arial" w:hAnsi="Arial" w:cs="Arial"/>
                <w:sz w:val="8"/>
                <w:szCs w:val="8"/>
              </w:rPr>
              <w:t>1840.388</w:t>
            </w:r>
          </w:p>
        </w:tc>
        <w:tc>
          <w:tcPr>
            <w:tcW w:w="911" w:type="dxa"/>
            <w:tcBorders>
              <w:top w:val="single" w:sz="8" w:space="0" w:color="000000"/>
              <w:left w:val="single" w:sz="8" w:space="0" w:color="000000"/>
              <w:bottom w:val="single" w:sz="16" w:space="0" w:color="000000"/>
              <w:right w:val="single" w:sz="8" w:space="0" w:color="000000"/>
            </w:tcBorders>
            <w:shd w:val="clear" w:color="auto" w:fill="FFFFFF"/>
            <w:vAlign w:val="center"/>
          </w:tcPr>
          <w:p w14:paraId="4A948624"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000</w:t>
            </w:r>
          </w:p>
        </w:tc>
        <w:tc>
          <w:tcPr>
            <w:tcW w:w="578" w:type="dxa"/>
            <w:tcBorders>
              <w:top w:val="single" w:sz="8" w:space="0" w:color="000000"/>
              <w:left w:val="single" w:sz="8" w:space="0" w:color="000000"/>
              <w:bottom w:val="single" w:sz="16" w:space="0" w:color="000000"/>
              <w:right w:val="single" w:sz="8" w:space="0" w:color="000000"/>
            </w:tcBorders>
            <w:shd w:val="clear" w:color="auto" w:fill="FFFFFF"/>
          </w:tcPr>
          <w:p w14:paraId="3EEAEC3E"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46.873</w:t>
            </w:r>
          </w:p>
        </w:tc>
        <w:tc>
          <w:tcPr>
            <w:tcW w:w="607" w:type="dxa"/>
            <w:tcBorders>
              <w:top w:val="single" w:sz="8" w:space="0" w:color="000000"/>
              <w:left w:val="single" w:sz="8" w:space="0" w:color="000000"/>
              <w:bottom w:val="single" w:sz="16" w:space="0" w:color="000000"/>
              <w:right w:val="single" w:sz="8" w:space="0" w:color="000000"/>
            </w:tcBorders>
            <w:shd w:val="clear" w:color="auto" w:fill="FFFFFF"/>
          </w:tcPr>
          <w:p w14:paraId="5575E635"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80498</w:t>
            </w:r>
          </w:p>
        </w:tc>
        <w:tc>
          <w:tcPr>
            <w:tcW w:w="725" w:type="dxa"/>
            <w:tcBorders>
              <w:top w:val="single" w:sz="8" w:space="0" w:color="000000"/>
              <w:left w:val="single" w:sz="8" w:space="0" w:color="000000"/>
              <w:bottom w:val="single" w:sz="16" w:space="0" w:color="000000"/>
              <w:right w:val="single" w:sz="8" w:space="0" w:color="000000"/>
            </w:tcBorders>
            <w:shd w:val="clear" w:color="auto" w:fill="FFFFFF"/>
          </w:tcPr>
          <w:p w14:paraId="270D575F"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000</w:t>
            </w:r>
          </w:p>
        </w:tc>
        <w:tc>
          <w:tcPr>
            <w:tcW w:w="872" w:type="dxa"/>
            <w:tcBorders>
              <w:top w:val="single" w:sz="8" w:space="0" w:color="000000"/>
              <w:left w:val="single" w:sz="8" w:space="0" w:color="000000"/>
              <w:bottom w:val="single" w:sz="16" w:space="0" w:color="000000"/>
              <w:right w:val="single" w:sz="8" w:space="0" w:color="000000"/>
            </w:tcBorders>
            <w:shd w:val="clear" w:color="auto" w:fill="FFFFFF"/>
          </w:tcPr>
          <w:p w14:paraId="45DDA25D"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525149</w:t>
            </w:r>
          </w:p>
        </w:tc>
        <w:tc>
          <w:tcPr>
            <w:tcW w:w="942" w:type="dxa"/>
            <w:tcBorders>
              <w:top w:val="single" w:sz="8" w:space="0" w:color="000000"/>
              <w:left w:val="single" w:sz="8" w:space="0" w:color="000000"/>
              <w:bottom w:val="single" w:sz="16" w:space="0" w:color="000000"/>
              <w:right w:val="single" w:sz="8" w:space="0" w:color="000000"/>
            </w:tcBorders>
            <w:shd w:val="clear" w:color="auto" w:fill="FFFFFF"/>
          </w:tcPr>
          <w:p w14:paraId="62AAB53B"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011204</w:t>
            </w:r>
          </w:p>
        </w:tc>
        <w:tc>
          <w:tcPr>
            <w:tcW w:w="942" w:type="dxa"/>
            <w:tcBorders>
              <w:top w:val="single" w:sz="8" w:space="0" w:color="000000"/>
              <w:left w:val="single" w:sz="8" w:space="0" w:color="000000"/>
              <w:bottom w:val="single" w:sz="16" w:space="0" w:color="000000"/>
              <w:right w:val="single" w:sz="8" w:space="0" w:color="000000"/>
            </w:tcBorders>
            <w:shd w:val="clear" w:color="auto" w:fill="FFFFFF"/>
          </w:tcPr>
          <w:p w14:paraId="49F78468"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547108</w:t>
            </w:r>
          </w:p>
        </w:tc>
        <w:tc>
          <w:tcPr>
            <w:tcW w:w="942" w:type="dxa"/>
            <w:tcBorders>
              <w:top w:val="single" w:sz="8" w:space="0" w:color="000000"/>
              <w:left w:val="single" w:sz="8" w:space="0" w:color="000000"/>
              <w:bottom w:val="single" w:sz="16" w:space="0" w:color="000000"/>
              <w:right w:val="single" w:sz="16" w:space="0" w:color="000000"/>
            </w:tcBorders>
            <w:shd w:val="clear" w:color="auto" w:fill="FFFFFF"/>
          </w:tcPr>
          <w:p w14:paraId="379F59CE"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503190</w:t>
            </w:r>
          </w:p>
        </w:tc>
      </w:tr>
      <w:tr w:rsidR="009036C3" w:rsidRPr="00525D64" w14:paraId="49865AD1" w14:textId="77777777" w:rsidTr="00885F48">
        <w:trPr>
          <w:cantSplit/>
        </w:trPr>
        <w:tc>
          <w:tcPr>
            <w:tcW w:w="530" w:type="dxa"/>
            <w:vMerge/>
            <w:tcBorders>
              <w:top w:val="single" w:sz="16" w:space="0" w:color="000000"/>
              <w:left w:val="single" w:sz="16" w:space="0" w:color="000000"/>
              <w:bottom w:val="single" w:sz="16" w:space="0" w:color="000000"/>
            </w:tcBorders>
            <w:shd w:val="clear" w:color="auto" w:fill="FFFFFF"/>
          </w:tcPr>
          <w:p w14:paraId="2F1EF80A"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8"/>
                <w:szCs w:val="8"/>
              </w:rPr>
            </w:pPr>
          </w:p>
        </w:tc>
        <w:tc>
          <w:tcPr>
            <w:tcW w:w="1402" w:type="dxa"/>
            <w:tcBorders>
              <w:top w:val="single" w:sz="8" w:space="0" w:color="000000"/>
              <w:left w:val="single" w:sz="8" w:space="0" w:color="000000"/>
              <w:bottom w:val="single" w:sz="16" w:space="0" w:color="000000"/>
              <w:right w:val="single" w:sz="16" w:space="0" w:color="000000"/>
            </w:tcBorders>
            <w:shd w:val="clear" w:color="auto" w:fill="FFFFFF"/>
          </w:tcPr>
          <w:p w14:paraId="521E5B4B"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r w:rsidRPr="00525D64">
              <w:rPr>
                <w:rFonts w:ascii="Arial" w:hAnsi="Arial" w:cs="Arial"/>
                <w:sz w:val="8"/>
                <w:szCs w:val="8"/>
              </w:rPr>
              <w:t>Equal variances not assumed</w:t>
            </w:r>
          </w:p>
        </w:tc>
        <w:tc>
          <w:tcPr>
            <w:tcW w:w="911" w:type="dxa"/>
            <w:tcBorders>
              <w:top w:val="single" w:sz="8" w:space="0" w:color="000000"/>
              <w:left w:val="single" w:sz="16" w:space="0" w:color="000000"/>
              <w:bottom w:val="single" w:sz="16" w:space="0" w:color="000000"/>
              <w:right w:val="single" w:sz="8" w:space="0" w:color="000000"/>
            </w:tcBorders>
            <w:shd w:val="clear" w:color="auto" w:fill="FFFFFF"/>
            <w:vAlign w:val="center"/>
          </w:tcPr>
          <w:p w14:paraId="71A126E8"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8"/>
                <w:szCs w:val="8"/>
              </w:rPr>
            </w:pPr>
          </w:p>
        </w:tc>
        <w:tc>
          <w:tcPr>
            <w:tcW w:w="911" w:type="dxa"/>
            <w:tcBorders>
              <w:top w:val="single" w:sz="8" w:space="0" w:color="000000"/>
              <w:left w:val="single" w:sz="8" w:space="0" w:color="000000"/>
              <w:bottom w:val="single" w:sz="16" w:space="0" w:color="000000"/>
              <w:right w:val="single" w:sz="8" w:space="0" w:color="000000"/>
            </w:tcBorders>
            <w:shd w:val="clear" w:color="auto" w:fill="FFFFFF"/>
            <w:vAlign w:val="center"/>
          </w:tcPr>
          <w:p w14:paraId="4E5E8A3E"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p>
        </w:tc>
        <w:tc>
          <w:tcPr>
            <w:tcW w:w="578" w:type="dxa"/>
            <w:tcBorders>
              <w:top w:val="single" w:sz="8" w:space="0" w:color="000000"/>
              <w:left w:val="single" w:sz="8" w:space="0" w:color="000000"/>
              <w:bottom w:val="single" w:sz="16" w:space="0" w:color="000000"/>
              <w:right w:val="single" w:sz="8" w:space="0" w:color="000000"/>
            </w:tcBorders>
            <w:shd w:val="clear" w:color="auto" w:fill="FFFFFF"/>
          </w:tcPr>
          <w:p w14:paraId="1BEA3F06"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39.516</w:t>
            </w:r>
          </w:p>
        </w:tc>
        <w:tc>
          <w:tcPr>
            <w:tcW w:w="607" w:type="dxa"/>
            <w:tcBorders>
              <w:top w:val="single" w:sz="8" w:space="0" w:color="000000"/>
              <w:left w:val="single" w:sz="8" w:space="0" w:color="000000"/>
              <w:bottom w:val="single" w:sz="16" w:space="0" w:color="000000"/>
              <w:right w:val="single" w:sz="8" w:space="0" w:color="000000"/>
            </w:tcBorders>
            <w:shd w:val="clear" w:color="auto" w:fill="FFFFFF"/>
          </w:tcPr>
          <w:p w14:paraId="04807C23"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7269.973</w:t>
            </w:r>
          </w:p>
        </w:tc>
        <w:tc>
          <w:tcPr>
            <w:tcW w:w="725" w:type="dxa"/>
            <w:tcBorders>
              <w:top w:val="single" w:sz="8" w:space="0" w:color="000000"/>
              <w:left w:val="single" w:sz="8" w:space="0" w:color="000000"/>
              <w:bottom w:val="single" w:sz="16" w:space="0" w:color="000000"/>
              <w:right w:val="single" w:sz="8" w:space="0" w:color="000000"/>
            </w:tcBorders>
            <w:shd w:val="clear" w:color="auto" w:fill="FFFFFF"/>
          </w:tcPr>
          <w:p w14:paraId="5026EB9C"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000</w:t>
            </w:r>
          </w:p>
        </w:tc>
        <w:tc>
          <w:tcPr>
            <w:tcW w:w="872" w:type="dxa"/>
            <w:tcBorders>
              <w:top w:val="single" w:sz="8" w:space="0" w:color="000000"/>
              <w:left w:val="single" w:sz="8" w:space="0" w:color="000000"/>
              <w:bottom w:val="single" w:sz="16" w:space="0" w:color="000000"/>
              <w:right w:val="single" w:sz="8" w:space="0" w:color="000000"/>
            </w:tcBorders>
            <w:shd w:val="clear" w:color="auto" w:fill="FFFFFF"/>
          </w:tcPr>
          <w:p w14:paraId="00298F8D"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525149</w:t>
            </w:r>
          </w:p>
        </w:tc>
        <w:tc>
          <w:tcPr>
            <w:tcW w:w="942" w:type="dxa"/>
            <w:tcBorders>
              <w:top w:val="single" w:sz="8" w:space="0" w:color="000000"/>
              <w:left w:val="single" w:sz="8" w:space="0" w:color="000000"/>
              <w:bottom w:val="single" w:sz="16" w:space="0" w:color="000000"/>
              <w:right w:val="single" w:sz="8" w:space="0" w:color="000000"/>
            </w:tcBorders>
            <w:shd w:val="clear" w:color="auto" w:fill="FFFFFF"/>
          </w:tcPr>
          <w:p w14:paraId="5574B976"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013290</w:t>
            </w:r>
          </w:p>
        </w:tc>
        <w:tc>
          <w:tcPr>
            <w:tcW w:w="942" w:type="dxa"/>
            <w:tcBorders>
              <w:top w:val="single" w:sz="8" w:space="0" w:color="000000"/>
              <w:left w:val="single" w:sz="8" w:space="0" w:color="000000"/>
              <w:bottom w:val="single" w:sz="16" w:space="0" w:color="000000"/>
              <w:right w:val="single" w:sz="8" w:space="0" w:color="000000"/>
            </w:tcBorders>
            <w:shd w:val="clear" w:color="auto" w:fill="FFFFFF"/>
          </w:tcPr>
          <w:p w14:paraId="79FBC845"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551201</w:t>
            </w:r>
          </w:p>
        </w:tc>
        <w:tc>
          <w:tcPr>
            <w:tcW w:w="942" w:type="dxa"/>
            <w:tcBorders>
              <w:top w:val="single" w:sz="8" w:space="0" w:color="000000"/>
              <w:left w:val="single" w:sz="8" w:space="0" w:color="000000"/>
              <w:bottom w:val="single" w:sz="16" w:space="0" w:color="000000"/>
              <w:right w:val="single" w:sz="16" w:space="0" w:color="000000"/>
            </w:tcBorders>
            <w:shd w:val="clear" w:color="auto" w:fill="FFFFFF"/>
          </w:tcPr>
          <w:p w14:paraId="4B3EF694" w14:textId="77777777" w:rsidR="009036C3" w:rsidRPr="00525D64"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b/>
                <w:bCs/>
                <w:sz w:val="8"/>
                <w:szCs w:val="8"/>
              </w:rPr>
            </w:pPr>
            <w:r w:rsidRPr="00525D64">
              <w:rPr>
                <w:rFonts w:ascii="Arial" w:hAnsi="Arial" w:cs="Arial"/>
                <w:b/>
                <w:bCs/>
                <w:sz w:val="8"/>
                <w:szCs w:val="8"/>
              </w:rPr>
              <w:t>-.499098</w:t>
            </w:r>
          </w:p>
        </w:tc>
      </w:tr>
    </w:tbl>
    <w:p w14:paraId="4256CF9B" w14:textId="77777777" w:rsidR="009036C3" w:rsidRPr="00525D64" w:rsidRDefault="009036C3" w:rsidP="009036C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17673252" w14:textId="77777777" w:rsidR="009036C3" w:rsidRPr="00525D64" w:rsidRDefault="009036C3" w:rsidP="009036C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p w14:paraId="7FB8432C" w14:textId="77777777" w:rsidR="009036C3" w:rsidRPr="0068663C" w:rsidRDefault="009036C3" w:rsidP="009036C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bl>
      <w:tblPr>
        <w:tblW w:w="65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5"/>
        <w:gridCol w:w="1483"/>
        <w:gridCol w:w="1132"/>
        <w:gridCol w:w="1224"/>
        <w:gridCol w:w="949"/>
        <w:gridCol w:w="949"/>
      </w:tblGrid>
      <w:tr w:rsidR="009036C3" w:rsidRPr="0068663C" w14:paraId="27B21884" w14:textId="77777777" w:rsidTr="00EF4AE2">
        <w:trPr>
          <w:cantSplit/>
        </w:trPr>
        <w:tc>
          <w:tcPr>
            <w:tcW w:w="6562" w:type="dxa"/>
            <w:gridSpan w:val="6"/>
            <w:tcBorders>
              <w:top w:val="nil"/>
              <w:left w:val="nil"/>
              <w:bottom w:val="nil"/>
              <w:right w:val="nil"/>
            </w:tcBorders>
            <w:shd w:val="clear" w:color="auto" w:fill="FFFFFF"/>
            <w:vAlign w:val="center"/>
          </w:tcPr>
          <w:p w14:paraId="5AF5EDD6"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6"/>
                <w:szCs w:val="16"/>
              </w:rPr>
            </w:pPr>
            <w:r w:rsidRPr="0068663C">
              <w:rPr>
                <w:rFonts w:ascii="Arial" w:hAnsi="Arial" w:cs="Arial"/>
                <w:b/>
                <w:bCs/>
                <w:sz w:val="16"/>
                <w:szCs w:val="16"/>
              </w:rPr>
              <w:t>Independent Samples Effect Sizes</w:t>
            </w:r>
          </w:p>
        </w:tc>
      </w:tr>
      <w:tr w:rsidR="009036C3" w:rsidRPr="0068663C" w14:paraId="73558DF2" w14:textId="77777777" w:rsidTr="00EF4AE2">
        <w:trPr>
          <w:cantSplit/>
        </w:trPr>
        <w:tc>
          <w:tcPr>
            <w:tcW w:w="2308" w:type="dxa"/>
            <w:gridSpan w:val="2"/>
            <w:vMerge w:val="restart"/>
            <w:tcBorders>
              <w:top w:val="single" w:sz="16" w:space="0" w:color="000000"/>
              <w:left w:val="single" w:sz="16" w:space="0" w:color="000000"/>
              <w:bottom w:val="nil"/>
              <w:right w:val="nil"/>
            </w:tcBorders>
            <w:shd w:val="clear" w:color="auto" w:fill="FFFFFF"/>
            <w:vAlign w:val="bottom"/>
          </w:tcPr>
          <w:p w14:paraId="76633766"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roofErr w:type="spellStart"/>
            <w:r w:rsidRPr="0068663C">
              <w:rPr>
                <w:rFonts w:ascii="Arial" w:hAnsi="Arial" w:cs="Arial"/>
                <w:sz w:val="12"/>
                <w:szCs w:val="12"/>
              </w:rPr>
              <w:t>UESavg</w:t>
            </w:r>
            <w:proofErr w:type="spellEnd"/>
          </w:p>
        </w:tc>
        <w:tc>
          <w:tcPr>
            <w:tcW w:w="1132" w:type="dxa"/>
            <w:vMerge w:val="restart"/>
            <w:tcBorders>
              <w:top w:val="single" w:sz="16" w:space="0" w:color="000000"/>
              <w:left w:val="single" w:sz="16" w:space="0" w:color="000000"/>
              <w:bottom w:val="nil"/>
            </w:tcBorders>
            <w:shd w:val="clear" w:color="auto" w:fill="FFFFFF"/>
            <w:vAlign w:val="bottom"/>
          </w:tcPr>
          <w:p w14:paraId="57512DC7"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proofErr w:type="spellStart"/>
            <w:r w:rsidRPr="0068663C">
              <w:rPr>
                <w:rFonts w:ascii="Arial" w:hAnsi="Arial" w:cs="Arial"/>
                <w:sz w:val="12"/>
                <w:szCs w:val="12"/>
              </w:rPr>
              <w:t>Standardizer</w:t>
            </w:r>
            <w:r w:rsidRPr="0068663C">
              <w:rPr>
                <w:rFonts w:ascii="Arial" w:hAnsi="Arial" w:cs="Arial"/>
                <w:sz w:val="12"/>
                <w:szCs w:val="12"/>
                <w:vertAlign w:val="superscript"/>
              </w:rPr>
              <w:t>a</w:t>
            </w:r>
            <w:proofErr w:type="spellEnd"/>
          </w:p>
        </w:tc>
        <w:tc>
          <w:tcPr>
            <w:tcW w:w="1224" w:type="dxa"/>
            <w:vMerge w:val="restart"/>
            <w:tcBorders>
              <w:top w:val="single" w:sz="16" w:space="0" w:color="000000"/>
              <w:bottom w:val="nil"/>
            </w:tcBorders>
            <w:shd w:val="clear" w:color="auto" w:fill="FFFFFF"/>
            <w:vAlign w:val="bottom"/>
          </w:tcPr>
          <w:p w14:paraId="60561085"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68663C">
              <w:rPr>
                <w:rFonts w:ascii="Arial" w:hAnsi="Arial" w:cs="Arial"/>
                <w:sz w:val="12"/>
                <w:szCs w:val="12"/>
              </w:rPr>
              <w:t>Point Estimate</w:t>
            </w:r>
          </w:p>
        </w:tc>
        <w:tc>
          <w:tcPr>
            <w:tcW w:w="1898" w:type="dxa"/>
            <w:gridSpan w:val="2"/>
            <w:tcBorders>
              <w:top w:val="single" w:sz="16" w:space="0" w:color="000000"/>
              <w:bottom w:val="nil"/>
              <w:right w:val="single" w:sz="16" w:space="0" w:color="000000"/>
            </w:tcBorders>
            <w:shd w:val="clear" w:color="auto" w:fill="FFFFFF"/>
            <w:vAlign w:val="bottom"/>
          </w:tcPr>
          <w:p w14:paraId="60C4A75D"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68663C">
              <w:rPr>
                <w:rFonts w:ascii="Arial" w:hAnsi="Arial" w:cs="Arial"/>
                <w:sz w:val="12"/>
                <w:szCs w:val="12"/>
              </w:rPr>
              <w:t>95% Confidence Interval</w:t>
            </w:r>
          </w:p>
        </w:tc>
      </w:tr>
      <w:tr w:rsidR="009036C3" w:rsidRPr="0068663C" w14:paraId="76732013" w14:textId="77777777" w:rsidTr="00885F48">
        <w:trPr>
          <w:cantSplit/>
        </w:trPr>
        <w:tc>
          <w:tcPr>
            <w:tcW w:w="2308" w:type="dxa"/>
            <w:gridSpan w:val="2"/>
            <w:vMerge/>
            <w:tcBorders>
              <w:top w:val="single" w:sz="16" w:space="0" w:color="000000"/>
              <w:left w:val="single" w:sz="16" w:space="0" w:color="000000"/>
              <w:bottom w:val="nil"/>
              <w:right w:val="nil"/>
            </w:tcBorders>
            <w:shd w:val="clear" w:color="auto" w:fill="FFFFFF"/>
            <w:vAlign w:val="bottom"/>
          </w:tcPr>
          <w:p w14:paraId="34338416"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1132" w:type="dxa"/>
            <w:vMerge/>
            <w:tcBorders>
              <w:top w:val="single" w:sz="16" w:space="0" w:color="000000"/>
              <w:left w:val="single" w:sz="16" w:space="0" w:color="000000"/>
              <w:bottom w:val="nil"/>
            </w:tcBorders>
            <w:shd w:val="clear" w:color="auto" w:fill="FFFFFF"/>
            <w:vAlign w:val="bottom"/>
          </w:tcPr>
          <w:p w14:paraId="375F0D8B"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1224" w:type="dxa"/>
            <w:vMerge/>
            <w:tcBorders>
              <w:top w:val="single" w:sz="16" w:space="0" w:color="000000"/>
              <w:bottom w:val="nil"/>
            </w:tcBorders>
            <w:shd w:val="clear" w:color="auto" w:fill="FFFFFF"/>
            <w:vAlign w:val="bottom"/>
          </w:tcPr>
          <w:p w14:paraId="54976742"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949" w:type="dxa"/>
            <w:tcBorders>
              <w:top w:val="nil"/>
              <w:bottom w:val="single" w:sz="16" w:space="0" w:color="000000"/>
            </w:tcBorders>
            <w:shd w:val="clear" w:color="auto" w:fill="FFFFFF"/>
            <w:vAlign w:val="bottom"/>
          </w:tcPr>
          <w:p w14:paraId="4F61400B"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68663C">
              <w:rPr>
                <w:rFonts w:ascii="Arial" w:hAnsi="Arial" w:cs="Arial"/>
                <w:sz w:val="12"/>
                <w:szCs w:val="12"/>
              </w:rPr>
              <w:t>Lower</w:t>
            </w:r>
          </w:p>
        </w:tc>
        <w:tc>
          <w:tcPr>
            <w:tcW w:w="949" w:type="dxa"/>
            <w:tcBorders>
              <w:top w:val="nil"/>
              <w:bottom w:val="single" w:sz="16" w:space="0" w:color="000000"/>
              <w:right w:val="single" w:sz="16" w:space="0" w:color="000000"/>
            </w:tcBorders>
            <w:shd w:val="clear" w:color="auto" w:fill="FFFFFF"/>
            <w:vAlign w:val="bottom"/>
          </w:tcPr>
          <w:p w14:paraId="60E2C381"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2"/>
                <w:szCs w:val="12"/>
              </w:rPr>
            </w:pPr>
            <w:r w:rsidRPr="0068663C">
              <w:rPr>
                <w:rFonts w:ascii="Arial" w:hAnsi="Arial" w:cs="Arial"/>
                <w:sz w:val="12"/>
                <w:szCs w:val="12"/>
              </w:rPr>
              <w:t>Upper</w:t>
            </w:r>
          </w:p>
        </w:tc>
      </w:tr>
      <w:tr w:rsidR="009036C3" w:rsidRPr="0068663C" w14:paraId="047C7BEC" w14:textId="77777777" w:rsidTr="00885F48">
        <w:trPr>
          <w:cantSplit/>
        </w:trPr>
        <w:tc>
          <w:tcPr>
            <w:tcW w:w="825" w:type="dxa"/>
            <w:vMerge w:val="restart"/>
            <w:tcBorders>
              <w:top w:val="single" w:sz="16" w:space="0" w:color="000000"/>
              <w:left w:val="single" w:sz="16" w:space="0" w:color="000000"/>
              <w:bottom w:val="single" w:sz="16" w:space="0" w:color="000000"/>
            </w:tcBorders>
            <w:shd w:val="clear" w:color="auto" w:fill="FFFFFF"/>
          </w:tcPr>
          <w:p w14:paraId="39A26E8A"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Pr>
                <w:rFonts w:ascii="Arial" w:hAnsi="Arial" w:cs="Arial"/>
                <w:sz w:val="12"/>
                <w:szCs w:val="12"/>
              </w:rPr>
              <w:t>Selection</w:t>
            </w:r>
          </w:p>
        </w:tc>
        <w:tc>
          <w:tcPr>
            <w:tcW w:w="1483" w:type="dxa"/>
            <w:tcBorders>
              <w:top w:val="single" w:sz="16" w:space="0" w:color="000000"/>
              <w:right w:val="single" w:sz="16" w:space="0" w:color="000000"/>
            </w:tcBorders>
            <w:shd w:val="clear" w:color="auto" w:fill="FFFFFF"/>
          </w:tcPr>
          <w:p w14:paraId="277784DE"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68663C">
              <w:rPr>
                <w:rFonts w:ascii="Arial" w:hAnsi="Arial" w:cs="Arial"/>
                <w:sz w:val="12"/>
                <w:szCs w:val="12"/>
              </w:rPr>
              <w:t>Cohen's d</w:t>
            </w:r>
          </w:p>
        </w:tc>
        <w:tc>
          <w:tcPr>
            <w:tcW w:w="1132" w:type="dxa"/>
            <w:tcBorders>
              <w:top w:val="single" w:sz="16" w:space="0" w:color="000000"/>
              <w:left w:val="single" w:sz="16" w:space="0" w:color="000000"/>
            </w:tcBorders>
            <w:shd w:val="clear" w:color="auto" w:fill="FFFFFF"/>
          </w:tcPr>
          <w:p w14:paraId="2F30FF3B"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860885</w:t>
            </w:r>
          </w:p>
        </w:tc>
        <w:tc>
          <w:tcPr>
            <w:tcW w:w="1224" w:type="dxa"/>
            <w:tcBorders>
              <w:top w:val="single" w:sz="16" w:space="0" w:color="000000"/>
            </w:tcBorders>
            <w:shd w:val="clear" w:color="auto" w:fill="FFFFFF"/>
          </w:tcPr>
          <w:p w14:paraId="05BC5853"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77</w:t>
            </w:r>
          </w:p>
        </w:tc>
        <w:tc>
          <w:tcPr>
            <w:tcW w:w="949" w:type="dxa"/>
            <w:tcBorders>
              <w:top w:val="single" w:sz="16" w:space="0" w:color="000000"/>
            </w:tcBorders>
            <w:shd w:val="clear" w:color="auto" w:fill="FFFFFF"/>
          </w:tcPr>
          <w:p w14:paraId="25950C1F"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93</w:t>
            </w:r>
          </w:p>
        </w:tc>
        <w:tc>
          <w:tcPr>
            <w:tcW w:w="949" w:type="dxa"/>
            <w:tcBorders>
              <w:top w:val="single" w:sz="16" w:space="0" w:color="000000"/>
              <w:right w:val="single" w:sz="16" w:space="0" w:color="000000"/>
            </w:tcBorders>
            <w:shd w:val="clear" w:color="auto" w:fill="FFFFFF"/>
          </w:tcPr>
          <w:p w14:paraId="61FEBBEE"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60</w:t>
            </w:r>
          </w:p>
        </w:tc>
      </w:tr>
      <w:tr w:rsidR="009036C3" w:rsidRPr="0068663C" w14:paraId="534513E1" w14:textId="77777777" w:rsidTr="00885F48">
        <w:trPr>
          <w:cantSplit/>
        </w:trPr>
        <w:tc>
          <w:tcPr>
            <w:tcW w:w="825" w:type="dxa"/>
            <w:vMerge/>
            <w:tcBorders>
              <w:top w:val="single" w:sz="16" w:space="0" w:color="000000"/>
              <w:left w:val="single" w:sz="16" w:space="0" w:color="000000"/>
              <w:bottom w:val="single" w:sz="16" w:space="0" w:color="000000"/>
            </w:tcBorders>
            <w:shd w:val="clear" w:color="auto" w:fill="FFFFFF"/>
          </w:tcPr>
          <w:p w14:paraId="36AAB3C6"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1483" w:type="dxa"/>
            <w:tcBorders>
              <w:right w:val="single" w:sz="16" w:space="0" w:color="000000"/>
            </w:tcBorders>
            <w:shd w:val="clear" w:color="auto" w:fill="FFFFFF"/>
          </w:tcPr>
          <w:p w14:paraId="4DBF7EC2"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68663C">
              <w:rPr>
                <w:rFonts w:ascii="Arial" w:hAnsi="Arial" w:cs="Arial"/>
                <w:sz w:val="12"/>
                <w:szCs w:val="12"/>
              </w:rPr>
              <w:t>Hedges' correction</w:t>
            </w:r>
          </w:p>
        </w:tc>
        <w:tc>
          <w:tcPr>
            <w:tcW w:w="1132" w:type="dxa"/>
            <w:tcBorders>
              <w:left w:val="single" w:sz="16" w:space="0" w:color="000000"/>
            </w:tcBorders>
            <w:shd w:val="clear" w:color="auto" w:fill="FFFFFF"/>
          </w:tcPr>
          <w:p w14:paraId="466EAB6C"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860893</w:t>
            </w:r>
          </w:p>
        </w:tc>
        <w:tc>
          <w:tcPr>
            <w:tcW w:w="1224" w:type="dxa"/>
            <w:shd w:val="clear" w:color="auto" w:fill="FFFFFF"/>
          </w:tcPr>
          <w:p w14:paraId="1EB32AFF"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77</w:t>
            </w:r>
          </w:p>
        </w:tc>
        <w:tc>
          <w:tcPr>
            <w:tcW w:w="949" w:type="dxa"/>
            <w:shd w:val="clear" w:color="auto" w:fill="FFFFFF"/>
          </w:tcPr>
          <w:p w14:paraId="5A854D87"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93</w:t>
            </w:r>
          </w:p>
        </w:tc>
        <w:tc>
          <w:tcPr>
            <w:tcW w:w="949" w:type="dxa"/>
            <w:tcBorders>
              <w:right w:val="single" w:sz="16" w:space="0" w:color="000000"/>
            </w:tcBorders>
            <w:shd w:val="clear" w:color="auto" w:fill="FFFFFF"/>
          </w:tcPr>
          <w:p w14:paraId="46FC2C87"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60</w:t>
            </w:r>
          </w:p>
        </w:tc>
      </w:tr>
      <w:tr w:rsidR="009036C3" w:rsidRPr="0068663C" w14:paraId="4A89BCC2" w14:textId="77777777" w:rsidTr="00885F48">
        <w:trPr>
          <w:cantSplit/>
        </w:trPr>
        <w:tc>
          <w:tcPr>
            <w:tcW w:w="825" w:type="dxa"/>
            <w:vMerge/>
            <w:tcBorders>
              <w:top w:val="single" w:sz="16" w:space="0" w:color="000000"/>
              <w:left w:val="single" w:sz="16" w:space="0" w:color="000000"/>
              <w:bottom w:val="single" w:sz="16" w:space="0" w:color="000000"/>
            </w:tcBorders>
            <w:shd w:val="clear" w:color="auto" w:fill="FFFFFF"/>
          </w:tcPr>
          <w:p w14:paraId="1C187A9A"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1483" w:type="dxa"/>
            <w:tcBorders>
              <w:bottom w:val="single" w:sz="16" w:space="0" w:color="000000"/>
              <w:right w:val="single" w:sz="16" w:space="0" w:color="000000"/>
            </w:tcBorders>
            <w:shd w:val="clear" w:color="auto" w:fill="FFFFFF"/>
          </w:tcPr>
          <w:p w14:paraId="722433F1"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68663C">
              <w:rPr>
                <w:rFonts w:ascii="Arial" w:hAnsi="Arial" w:cs="Arial"/>
                <w:sz w:val="12"/>
                <w:szCs w:val="12"/>
              </w:rPr>
              <w:t>Glass's delta</w:t>
            </w:r>
          </w:p>
        </w:tc>
        <w:tc>
          <w:tcPr>
            <w:tcW w:w="1132" w:type="dxa"/>
            <w:tcBorders>
              <w:left w:val="single" w:sz="16" w:space="0" w:color="000000"/>
              <w:bottom w:val="single" w:sz="16" w:space="0" w:color="000000"/>
            </w:tcBorders>
            <w:shd w:val="clear" w:color="auto" w:fill="FFFFFF"/>
          </w:tcPr>
          <w:p w14:paraId="71E9A81F"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1.015529</w:t>
            </w:r>
          </w:p>
        </w:tc>
        <w:tc>
          <w:tcPr>
            <w:tcW w:w="1224" w:type="dxa"/>
            <w:tcBorders>
              <w:bottom w:val="single" w:sz="16" w:space="0" w:color="000000"/>
            </w:tcBorders>
            <w:shd w:val="clear" w:color="auto" w:fill="FFFFFF"/>
          </w:tcPr>
          <w:p w14:paraId="2BE3ABF8"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04</w:t>
            </w:r>
          </w:p>
        </w:tc>
        <w:tc>
          <w:tcPr>
            <w:tcW w:w="949" w:type="dxa"/>
            <w:tcBorders>
              <w:bottom w:val="single" w:sz="16" w:space="0" w:color="000000"/>
            </w:tcBorders>
            <w:shd w:val="clear" w:color="auto" w:fill="FFFFFF"/>
          </w:tcPr>
          <w:p w14:paraId="58490290"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21</w:t>
            </w:r>
          </w:p>
        </w:tc>
        <w:tc>
          <w:tcPr>
            <w:tcW w:w="949" w:type="dxa"/>
            <w:tcBorders>
              <w:bottom w:val="single" w:sz="16" w:space="0" w:color="000000"/>
              <w:right w:val="single" w:sz="16" w:space="0" w:color="000000"/>
            </w:tcBorders>
            <w:shd w:val="clear" w:color="auto" w:fill="FFFFFF"/>
          </w:tcPr>
          <w:p w14:paraId="03F4345E"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387</w:t>
            </w:r>
          </w:p>
        </w:tc>
      </w:tr>
      <w:tr w:rsidR="009036C3" w:rsidRPr="0068663C" w14:paraId="1E2E3E00" w14:textId="77777777" w:rsidTr="00885F48">
        <w:trPr>
          <w:cantSplit/>
        </w:trPr>
        <w:tc>
          <w:tcPr>
            <w:tcW w:w="825" w:type="dxa"/>
            <w:vMerge w:val="restart"/>
            <w:tcBorders>
              <w:top w:val="single" w:sz="16" w:space="0" w:color="000000"/>
              <w:left w:val="single" w:sz="16" w:space="0" w:color="000000"/>
              <w:bottom w:val="single" w:sz="16" w:space="0" w:color="000000"/>
            </w:tcBorders>
            <w:shd w:val="clear" w:color="auto" w:fill="FFFFFF"/>
          </w:tcPr>
          <w:p w14:paraId="211B4AAD"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Pr>
                <w:rFonts w:ascii="Arial" w:hAnsi="Arial" w:cs="Arial"/>
                <w:sz w:val="12"/>
                <w:szCs w:val="12"/>
              </w:rPr>
              <w:t>Retention</w:t>
            </w:r>
          </w:p>
        </w:tc>
        <w:tc>
          <w:tcPr>
            <w:tcW w:w="1483" w:type="dxa"/>
            <w:tcBorders>
              <w:top w:val="single" w:sz="16" w:space="0" w:color="000000"/>
              <w:right w:val="single" w:sz="16" w:space="0" w:color="000000"/>
            </w:tcBorders>
            <w:shd w:val="clear" w:color="auto" w:fill="FFFFFF"/>
          </w:tcPr>
          <w:p w14:paraId="2F0C8D6A"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68663C">
              <w:rPr>
                <w:rFonts w:ascii="Arial" w:hAnsi="Arial" w:cs="Arial"/>
                <w:sz w:val="12"/>
                <w:szCs w:val="12"/>
              </w:rPr>
              <w:t>Cohen's d</w:t>
            </w:r>
          </w:p>
        </w:tc>
        <w:tc>
          <w:tcPr>
            <w:tcW w:w="1132" w:type="dxa"/>
            <w:tcBorders>
              <w:top w:val="single" w:sz="16" w:space="0" w:color="000000"/>
              <w:left w:val="single" w:sz="16" w:space="0" w:color="000000"/>
            </w:tcBorders>
            <w:shd w:val="clear" w:color="auto" w:fill="FFFFFF"/>
          </w:tcPr>
          <w:p w14:paraId="0F99E8B0"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865661</w:t>
            </w:r>
          </w:p>
        </w:tc>
        <w:tc>
          <w:tcPr>
            <w:tcW w:w="1224" w:type="dxa"/>
            <w:tcBorders>
              <w:top w:val="single" w:sz="16" w:space="0" w:color="000000"/>
            </w:tcBorders>
            <w:shd w:val="clear" w:color="auto" w:fill="FFFFFF"/>
          </w:tcPr>
          <w:p w14:paraId="1E805EDD"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607</w:t>
            </w:r>
          </w:p>
        </w:tc>
        <w:tc>
          <w:tcPr>
            <w:tcW w:w="949" w:type="dxa"/>
            <w:tcBorders>
              <w:top w:val="single" w:sz="16" w:space="0" w:color="000000"/>
            </w:tcBorders>
            <w:shd w:val="clear" w:color="auto" w:fill="FFFFFF"/>
          </w:tcPr>
          <w:p w14:paraId="3DC3FD3B"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632</w:t>
            </w:r>
          </w:p>
        </w:tc>
        <w:tc>
          <w:tcPr>
            <w:tcW w:w="949" w:type="dxa"/>
            <w:tcBorders>
              <w:top w:val="single" w:sz="16" w:space="0" w:color="000000"/>
              <w:right w:val="single" w:sz="16" w:space="0" w:color="000000"/>
            </w:tcBorders>
            <w:shd w:val="clear" w:color="auto" w:fill="FFFFFF"/>
          </w:tcPr>
          <w:p w14:paraId="22D69C13"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581</w:t>
            </w:r>
          </w:p>
        </w:tc>
      </w:tr>
      <w:tr w:rsidR="009036C3" w:rsidRPr="0068663C" w14:paraId="5184B5CC" w14:textId="77777777" w:rsidTr="00885F48">
        <w:trPr>
          <w:cantSplit/>
        </w:trPr>
        <w:tc>
          <w:tcPr>
            <w:tcW w:w="825" w:type="dxa"/>
            <w:vMerge/>
            <w:tcBorders>
              <w:top w:val="single" w:sz="16" w:space="0" w:color="000000"/>
              <w:left w:val="single" w:sz="16" w:space="0" w:color="000000"/>
              <w:bottom w:val="single" w:sz="16" w:space="0" w:color="000000"/>
            </w:tcBorders>
            <w:shd w:val="clear" w:color="auto" w:fill="FFFFFF"/>
          </w:tcPr>
          <w:p w14:paraId="6F0D4935"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1483" w:type="dxa"/>
            <w:tcBorders>
              <w:right w:val="single" w:sz="16" w:space="0" w:color="000000"/>
            </w:tcBorders>
            <w:shd w:val="clear" w:color="auto" w:fill="FFFFFF"/>
          </w:tcPr>
          <w:p w14:paraId="6BBE73D5"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68663C">
              <w:rPr>
                <w:rFonts w:ascii="Arial" w:hAnsi="Arial" w:cs="Arial"/>
                <w:sz w:val="12"/>
                <w:szCs w:val="12"/>
              </w:rPr>
              <w:t>Hedges' correction</w:t>
            </w:r>
          </w:p>
        </w:tc>
        <w:tc>
          <w:tcPr>
            <w:tcW w:w="1132" w:type="dxa"/>
            <w:tcBorders>
              <w:left w:val="single" w:sz="16" w:space="0" w:color="000000"/>
            </w:tcBorders>
            <w:shd w:val="clear" w:color="auto" w:fill="FFFFFF"/>
          </w:tcPr>
          <w:p w14:paraId="046E9CB5"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865669</w:t>
            </w:r>
          </w:p>
        </w:tc>
        <w:tc>
          <w:tcPr>
            <w:tcW w:w="1224" w:type="dxa"/>
            <w:shd w:val="clear" w:color="auto" w:fill="FFFFFF"/>
          </w:tcPr>
          <w:p w14:paraId="227E75A4"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607</w:t>
            </w:r>
          </w:p>
        </w:tc>
        <w:tc>
          <w:tcPr>
            <w:tcW w:w="949" w:type="dxa"/>
            <w:shd w:val="clear" w:color="auto" w:fill="FFFFFF"/>
          </w:tcPr>
          <w:p w14:paraId="6873DCA8"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632</w:t>
            </w:r>
          </w:p>
        </w:tc>
        <w:tc>
          <w:tcPr>
            <w:tcW w:w="949" w:type="dxa"/>
            <w:tcBorders>
              <w:right w:val="single" w:sz="16" w:space="0" w:color="000000"/>
            </w:tcBorders>
            <w:shd w:val="clear" w:color="auto" w:fill="FFFFFF"/>
          </w:tcPr>
          <w:p w14:paraId="3FE50F32"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581</w:t>
            </w:r>
          </w:p>
        </w:tc>
      </w:tr>
      <w:tr w:rsidR="009036C3" w:rsidRPr="0068663C" w14:paraId="4433F931" w14:textId="77777777" w:rsidTr="00885F48">
        <w:trPr>
          <w:cantSplit/>
        </w:trPr>
        <w:tc>
          <w:tcPr>
            <w:tcW w:w="825" w:type="dxa"/>
            <w:vMerge/>
            <w:tcBorders>
              <w:top w:val="single" w:sz="16" w:space="0" w:color="000000"/>
              <w:left w:val="single" w:sz="16" w:space="0" w:color="000000"/>
              <w:bottom w:val="single" w:sz="16" w:space="0" w:color="000000"/>
            </w:tcBorders>
            <w:shd w:val="clear" w:color="auto" w:fill="FFFFFF"/>
          </w:tcPr>
          <w:p w14:paraId="6B3F3BA2"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2"/>
                <w:szCs w:val="12"/>
              </w:rPr>
            </w:pPr>
          </w:p>
        </w:tc>
        <w:tc>
          <w:tcPr>
            <w:tcW w:w="1483" w:type="dxa"/>
            <w:tcBorders>
              <w:bottom w:val="single" w:sz="16" w:space="0" w:color="000000"/>
              <w:right w:val="single" w:sz="16" w:space="0" w:color="000000"/>
            </w:tcBorders>
            <w:shd w:val="clear" w:color="auto" w:fill="FFFFFF"/>
          </w:tcPr>
          <w:p w14:paraId="73DF9E99"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12"/>
                <w:szCs w:val="12"/>
              </w:rPr>
            </w:pPr>
            <w:r w:rsidRPr="0068663C">
              <w:rPr>
                <w:rFonts w:ascii="Arial" w:hAnsi="Arial" w:cs="Arial"/>
                <w:sz w:val="12"/>
                <w:szCs w:val="12"/>
              </w:rPr>
              <w:t>Glass's delta</w:t>
            </w:r>
          </w:p>
        </w:tc>
        <w:tc>
          <w:tcPr>
            <w:tcW w:w="1132" w:type="dxa"/>
            <w:tcBorders>
              <w:left w:val="single" w:sz="16" w:space="0" w:color="000000"/>
              <w:bottom w:val="single" w:sz="16" w:space="0" w:color="000000"/>
            </w:tcBorders>
            <w:shd w:val="clear" w:color="auto" w:fill="FFFFFF"/>
          </w:tcPr>
          <w:p w14:paraId="64D45162"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1.041039</w:t>
            </w:r>
          </w:p>
        </w:tc>
        <w:tc>
          <w:tcPr>
            <w:tcW w:w="1224" w:type="dxa"/>
            <w:tcBorders>
              <w:bottom w:val="single" w:sz="16" w:space="0" w:color="000000"/>
            </w:tcBorders>
            <w:shd w:val="clear" w:color="auto" w:fill="FFFFFF"/>
          </w:tcPr>
          <w:p w14:paraId="40431BE8"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504</w:t>
            </w:r>
          </w:p>
        </w:tc>
        <w:tc>
          <w:tcPr>
            <w:tcW w:w="949" w:type="dxa"/>
            <w:tcBorders>
              <w:bottom w:val="single" w:sz="16" w:space="0" w:color="000000"/>
            </w:tcBorders>
            <w:shd w:val="clear" w:color="auto" w:fill="FFFFFF"/>
          </w:tcPr>
          <w:p w14:paraId="69925E0F"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531</w:t>
            </w:r>
          </w:p>
        </w:tc>
        <w:tc>
          <w:tcPr>
            <w:tcW w:w="949" w:type="dxa"/>
            <w:tcBorders>
              <w:bottom w:val="single" w:sz="16" w:space="0" w:color="000000"/>
              <w:right w:val="single" w:sz="16" w:space="0" w:color="000000"/>
            </w:tcBorders>
            <w:shd w:val="clear" w:color="auto" w:fill="FFFFFF"/>
          </w:tcPr>
          <w:p w14:paraId="2F2F49EE" w14:textId="77777777" w:rsidR="009036C3" w:rsidRPr="0068663C" w:rsidRDefault="009036C3"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2"/>
                <w:szCs w:val="12"/>
              </w:rPr>
            </w:pPr>
            <w:r w:rsidRPr="0068663C">
              <w:rPr>
                <w:rFonts w:ascii="Arial" w:hAnsi="Arial" w:cs="Arial"/>
                <w:b/>
                <w:bCs/>
                <w:sz w:val="12"/>
                <w:szCs w:val="12"/>
              </w:rPr>
              <w:t>-.478</w:t>
            </w:r>
          </w:p>
        </w:tc>
      </w:tr>
    </w:tbl>
    <w:p w14:paraId="5A00951F" w14:textId="1429CC37" w:rsidR="00C11CDE" w:rsidRDefault="00C11CDE" w:rsidP="007B303E">
      <w:pPr>
        <w:spacing w:after="0"/>
        <w:rPr>
          <w:rFonts w:ascii="Times New Roman" w:eastAsia="Times New Roman" w:hAnsi="Times New Roman" w:cs="Times New Roman"/>
        </w:rPr>
      </w:pPr>
    </w:p>
    <w:p w14:paraId="33BC290B" w14:textId="5BDA436A" w:rsidR="008E25C1" w:rsidRDefault="001656C8" w:rsidP="00706842">
      <w:pPr>
        <w:pStyle w:val="Heading3"/>
        <w:numPr>
          <w:ilvl w:val="0"/>
          <w:numId w:val="0"/>
        </w:numPr>
        <w:ind w:left="720" w:hanging="720"/>
        <w:rPr>
          <w:shd w:val="clear" w:color="auto" w:fill="FFFFFF"/>
        </w:rPr>
      </w:pPr>
      <w:bookmarkStart w:id="95" w:name="_Toc114161238"/>
      <w:r>
        <w:t>Hypothesis 3:</w:t>
      </w:r>
      <w:r w:rsidR="008E25C1">
        <w:rPr>
          <w:shd w:val="clear" w:color="auto" w:fill="FFFFFF"/>
        </w:rPr>
        <w:t xml:space="preserve"> Different words will have </w:t>
      </w:r>
      <w:r w:rsidR="00B037F2">
        <w:rPr>
          <w:shd w:val="clear" w:color="auto" w:fill="FFFFFF"/>
        </w:rPr>
        <w:t xml:space="preserve">variations in IE, measured by significant </w:t>
      </w:r>
      <w:r w:rsidR="00C95247">
        <w:rPr>
          <w:shd w:val="clear" w:color="auto" w:fill="FFFFFF"/>
        </w:rPr>
        <w:t>difference</w:t>
      </w:r>
      <w:r w:rsidR="00B037F2">
        <w:rPr>
          <w:shd w:val="clear" w:color="auto" w:fill="FFFFFF"/>
        </w:rPr>
        <w:t xml:space="preserve"> in participation</w:t>
      </w:r>
      <w:r w:rsidR="00D36ECD">
        <w:rPr>
          <w:shd w:val="clear" w:color="auto" w:fill="FFFFFF"/>
        </w:rPr>
        <w:t xml:space="preserve"> (selection)</w:t>
      </w:r>
      <w:r w:rsidR="00B037F2">
        <w:rPr>
          <w:shd w:val="clear" w:color="auto" w:fill="FFFFFF"/>
        </w:rPr>
        <w:t>,</w:t>
      </w:r>
      <w:r w:rsidR="00D36ECD">
        <w:rPr>
          <w:shd w:val="clear" w:color="auto" w:fill="FFFFFF"/>
        </w:rPr>
        <w:t xml:space="preserve"> perception (</w:t>
      </w:r>
      <w:r w:rsidR="008E25C1">
        <w:rPr>
          <w:shd w:val="clear" w:color="auto" w:fill="FFFFFF"/>
        </w:rPr>
        <w:t>evaluation</w:t>
      </w:r>
      <w:r w:rsidR="00D36ECD">
        <w:rPr>
          <w:shd w:val="clear" w:color="auto" w:fill="FFFFFF"/>
        </w:rPr>
        <w:t>)</w:t>
      </w:r>
      <w:r w:rsidR="008E25C1">
        <w:rPr>
          <w:shd w:val="clear" w:color="auto" w:fill="FFFFFF"/>
        </w:rPr>
        <w:t>, and</w:t>
      </w:r>
      <w:r w:rsidR="00D36ECD">
        <w:rPr>
          <w:shd w:val="clear" w:color="auto" w:fill="FFFFFF"/>
        </w:rPr>
        <w:t xml:space="preserve"> perseverance</w:t>
      </w:r>
      <w:r w:rsidR="008E25C1">
        <w:rPr>
          <w:shd w:val="clear" w:color="auto" w:fill="FFFFFF"/>
        </w:rPr>
        <w:t xml:space="preserve"> </w:t>
      </w:r>
      <w:r w:rsidR="00D36ECD">
        <w:rPr>
          <w:shd w:val="clear" w:color="auto" w:fill="FFFFFF"/>
        </w:rPr>
        <w:t>(</w:t>
      </w:r>
      <w:r w:rsidR="008E25C1">
        <w:rPr>
          <w:shd w:val="clear" w:color="auto" w:fill="FFFFFF"/>
        </w:rPr>
        <w:t>retention</w:t>
      </w:r>
      <w:r w:rsidR="00D36ECD">
        <w:rPr>
          <w:shd w:val="clear" w:color="auto" w:fill="FFFFFF"/>
        </w:rPr>
        <w:t>)</w:t>
      </w:r>
      <w:bookmarkEnd w:id="95"/>
    </w:p>
    <w:p w14:paraId="01DB9726" w14:textId="7C83B105" w:rsidR="0068663C" w:rsidRPr="0068663C" w:rsidRDefault="004019FB" w:rsidP="008A55CE">
      <w:pPr>
        <w:rPr>
          <w:rFonts w:ascii="Times New Roman" w:hAnsi="Times New Roman" w:cs="Times New Roman"/>
          <w:color w:val="auto"/>
        </w:rPr>
      </w:pPr>
      <w:r w:rsidRPr="008A55CE">
        <w:t xml:space="preserve">We calculated the </w:t>
      </w:r>
      <w:r w:rsidR="0068663C" w:rsidRPr="008A55CE">
        <w:t xml:space="preserve">IE scores for all 100 words in terms of probability to be selected, to be remembered and average perception. The complete table is in </w:t>
      </w:r>
      <w:hyperlink w:anchor="_IE_scores_for" w:history="1">
        <w:r w:rsidR="008A55CE" w:rsidRPr="008A55CE">
          <w:rPr>
            <w:rStyle w:val="Hyperlink"/>
          </w:rPr>
          <w:t>section 6.1.1</w:t>
        </w:r>
      </w:hyperlink>
      <w:r w:rsidR="008A55CE" w:rsidRPr="008A55CE">
        <w:t xml:space="preserve">. </w:t>
      </w:r>
    </w:p>
    <w:p w14:paraId="293E3AAE" w14:textId="40442F60" w:rsidR="001656C8" w:rsidRDefault="004019FB" w:rsidP="00D36ECD">
      <w:r>
        <w:t>A</w:t>
      </w:r>
      <w:r w:rsidR="001656C8" w:rsidRPr="003547F5">
        <w:t xml:space="preserve"> one-way ANOVA</w:t>
      </w:r>
      <w:r w:rsidR="00D36ECD">
        <w:t xml:space="preserve"> was conducted</w:t>
      </w:r>
      <w:r w:rsidR="005326B9">
        <w:t xml:space="preserve"> </w:t>
      </w:r>
      <w:r w:rsidR="00104948">
        <w:t>to</w:t>
      </w:r>
      <w:r w:rsidR="005326B9">
        <w:t xml:space="preserve"> compare evaluation, selection</w:t>
      </w:r>
      <w:r w:rsidR="00104948">
        <w:t xml:space="preserve">, </w:t>
      </w:r>
      <w:r w:rsidR="005326B9">
        <w:t>and retention rates between words</w:t>
      </w:r>
      <w:r w:rsidR="00D36ECD">
        <w:t>. Results</w:t>
      </w:r>
      <w:r w:rsidR="00B037F2">
        <w:t xml:space="preserve"> </w:t>
      </w:r>
      <w:r w:rsidR="00104948">
        <w:t>revealed</w:t>
      </w:r>
      <w:r w:rsidR="001656C8" w:rsidRPr="003547F5">
        <w:t xml:space="preserve"> significant</w:t>
      </w:r>
      <w:r w:rsidR="001656C8">
        <w:t xml:space="preserve"> </w:t>
      </w:r>
      <w:r w:rsidR="00E57390">
        <w:t xml:space="preserve">differences </w:t>
      </w:r>
      <w:r w:rsidR="001656C8">
        <w:t xml:space="preserve">between words in </w:t>
      </w:r>
      <w:r w:rsidR="005326B9">
        <w:t>e</w:t>
      </w:r>
      <w:r w:rsidR="001656C8">
        <w:t>valuation rate (</w:t>
      </w:r>
      <w:proofErr w:type="gramStart"/>
      <w:r w:rsidR="001656C8" w:rsidRPr="003547F5">
        <w:t>F</w:t>
      </w:r>
      <w:r w:rsidR="00104948">
        <w:t>[</w:t>
      </w:r>
      <w:proofErr w:type="gramEnd"/>
      <w:r w:rsidR="001656C8">
        <w:t>99</w:t>
      </w:r>
      <w:r w:rsidR="00104948">
        <w:t>]</w:t>
      </w:r>
      <w:r w:rsidR="001656C8" w:rsidRPr="003547F5">
        <w:t xml:space="preserve">, </w:t>
      </w:r>
      <w:r w:rsidR="001656C8" w:rsidRPr="00AC338E">
        <w:t>80400</w:t>
      </w:r>
      <w:r w:rsidR="001656C8" w:rsidRPr="003547F5">
        <w:t xml:space="preserve">) = </w:t>
      </w:r>
      <w:r w:rsidR="003C3AF7" w:rsidRPr="003C3AF7">
        <w:t>48.579</w:t>
      </w:r>
      <w:r w:rsidR="001656C8" w:rsidRPr="003547F5">
        <w:t>, p = .0</w:t>
      </w:r>
      <w:r w:rsidR="001656C8">
        <w:t>00</w:t>
      </w:r>
      <w:r w:rsidR="001656C8" w:rsidRPr="003547F5">
        <w:t xml:space="preserve">, </w:t>
      </w:r>
      <w:r w:rsidR="001656C8" w:rsidRPr="003A0642">
        <w:rPr>
          <w:rFonts w:ascii="Cambria Math" w:hAnsi="Cambria Math" w:cs="Cambria Math"/>
        </w:rPr>
        <w:t>𝜼𝟐</w:t>
      </w:r>
      <w:r w:rsidR="001656C8" w:rsidRPr="003547F5">
        <w:t>=</w:t>
      </w:r>
      <w:r w:rsidR="001656C8" w:rsidRPr="0026713B">
        <w:t>.</w:t>
      </w:r>
      <w:r w:rsidR="003C3AF7" w:rsidRPr="0026713B">
        <w:t>05</w:t>
      </w:r>
      <w:r w:rsidR="003C3AF7">
        <w:t>6</w:t>
      </w:r>
      <w:r w:rsidR="001656C8">
        <w:t>), selection rate</w:t>
      </w:r>
      <w:r w:rsidR="005326B9">
        <w:t>s</w:t>
      </w:r>
      <w:r w:rsidR="001656C8">
        <w:t xml:space="preserve"> (</w:t>
      </w:r>
      <w:r w:rsidR="001656C8" w:rsidRPr="003547F5">
        <w:t>F</w:t>
      </w:r>
      <w:r w:rsidR="00104948">
        <w:t>[</w:t>
      </w:r>
      <w:r w:rsidR="001656C8">
        <w:t xml:space="preserve">99, </w:t>
      </w:r>
      <w:r w:rsidR="001656C8" w:rsidRPr="00AC338E">
        <w:t>80400</w:t>
      </w:r>
      <w:r w:rsidR="00104948">
        <w:t>]</w:t>
      </w:r>
      <w:r w:rsidR="001656C8" w:rsidRPr="003547F5">
        <w:t xml:space="preserve"> = </w:t>
      </w:r>
      <w:r w:rsidR="003C3AF7" w:rsidRPr="003C3AF7">
        <w:t>1.481</w:t>
      </w:r>
      <w:r w:rsidR="001656C8" w:rsidRPr="003547F5">
        <w:t>, p = .0</w:t>
      </w:r>
      <w:r w:rsidR="001656C8">
        <w:t>01</w:t>
      </w:r>
      <w:r w:rsidR="001656C8" w:rsidRPr="003547F5">
        <w:t xml:space="preserve">, </w:t>
      </w:r>
      <w:r w:rsidR="001656C8" w:rsidRPr="003A0642">
        <w:rPr>
          <w:rFonts w:ascii="Cambria Math" w:hAnsi="Cambria Math" w:cs="Cambria Math"/>
        </w:rPr>
        <w:t>𝜼𝟐</w:t>
      </w:r>
      <w:r w:rsidR="00104948" w:rsidRPr="003547F5">
        <w:t>=</w:t>
      </w:r>
      <w:r w:rsidR="00104948" w:rsidRPr="0026713B">
        <w:t>.</w:t>
      </w:r>
      <w:r w:rsidR="001656C8" w:rsidRPr="0026713B">
        <w:t>002</w:t>
      </w:r>
      <w:r w:rsidR="001656C8">
        <w:t xml:space="preserve">), </w:t>
      </w:r>
      <w:r w:rsidR="005326B9">
        <w:t xml:space="preserve">and </w:t>
      </w:r>
      <w:r w:rsidR="001656C8">
        <w:t>retention rate</w:t>
      </w:r>
      <w:r w:rsidR="005326B9">
        <w:t>s</w:t>
      </w:r>
      <w:r w:rsidR="001656C8">
        <w:t xml:space="preserve"> (</w:t>
      </w:r>
      <w:r w:rsidR="001656C8" w:rsidRPr="003547F5">
        <w:t>F</w:t>
      </w:r>
      <w:r w:rsidR="00104948">
        <w:t>[</w:t>
      </w:r>
      <w:r w:rsidR="001656C8">
        <w:t>99</w:t>
      </w:r>
      <w:r w:rsidR="00104948">
        <w:t>]</w:t>
      </w:r>
      <w:r w:rsidR="001656C8" w:rsidRPr="003547F5">
        <w:t xml:space="preserve">, </w:t>
      </w:r>
      <w:r w:rsidR="001656C8" w:rsidRPr="00AC338E">
        <w:t>80400</w:t>
      </w:r>
      <w:r w:rsidR="001656C8" w:rsidRPr="003547F5">
        <w:t xml:space="preserve">) = </w:t>
      </w:r>
      <w:r w:rsidR="003C3AF7" w:rsidRPr="003C3AF7">
        <w:t>1.921</w:t>
      </w:r>
      <w:r w:rsidR="001656C8" w:rsidRPr="003547F5">
        <w:t>, p = .0</w:t>
      </w:r>
      <w:r w:rsidR="001656C8">
        <w:t>01</w:t>
      </w:r>
      <w:r w:rsidR="001656C8" w:rsidRPr="003547F5">
        <w:t xml:space="preserve">, </w:t>
      </w:r>
      <w:r w:rsidR="001656C8" w:rsidRPr="003A0642">
        <w:rPr>
          <w:rFonts w:ascii="Cambria Math" w:hAnsi="Cambria Math" w:cs="Cambria Math"/>
        </w:rPr>
        <w:t>𝜼𝟐</w:t>
      </w:r>
      <w:r w:rsidR="001656C8" w:rsidRPr="003547F5">
        <w:t>=</w:t>
      </w:r>
      <w:r w:rsidR="001656C8" w:rsidRPr="0026713B">
        <w:t>.002</w:t>
      </w:r>
      <w:r w:rsidR="001656C8">
        <w:t>)</w:t>
      </w:r>
      <w:r w:rsidR="003C3AF7">
        <w:t>.</w:t>
      </w:r>
    </w:p>
    <w:p w14:paraId="25401D32"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bl>
      <w:tblPr>
        <w:tblW w:w="9698" w:type="dxa"/>
        <w:tblLayout w:type="fixed"/>
        <w:tblCellMar>
          <w:left w:w="0" w:type="dxa"/>
          <w:right w:w="0" w:type="dxa"/>
        </w:tblCellMar>
        <w:tblLook w:val="0000" w:firstRow="0" w:lastRow="0" w:firstColumn="0" w:lastColumn="0" w:noHBand="0" w:noVBand="0"/>
      </w:tblPr>
      <w:tblGrid>
        <w:gridCol w:w="1024"/>
        <w:gridCol w:w="1697"/>
        <w:gridCol w:w="1469"/>
        <w:gridCol w:w="1025"/>
        <w:gridCol w:w="1408"/>
        <w:gridCol w:w="1025"/>
        <w:gridCol w:w="1025"/>
        <w:gridCol w:w="1025"/>
      </w:tblGrid>
      <w:tr w:rsidR="00B037F2" w:rsidRPr="00B037F2" w14:paraId="446625DE" w14:textId="101417E5" w:rsidTr="00EF4AE2">
        <w:trPr>
          <w:cantSplit/>
        </w:trPr>
        <w:tc>
          <w:tcPr>
            <w:tcW w:w="2721" w:type="dxa"/>
            <w:gridSpan w:val="2"/>
            <w:tcBorders>
              <w:top w:val="nil"/>
              <w:left w:val="nil"/>
              <w:bottom w:val="single" w:sz="8" w:space="0" w:color="152935"/>
              <w:right w:val="nil"/>
            </w:tcBorders>
            <w:shd w:val="clear" w:color="auto" w:fill="FFFFFF"/>
            <w:vAlign w:val="bottom"/>
          </w:tcPr>
          <w:p w14:paraId="4C796A60"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469" w:type="dxa"/>
            <w:tcBorders>
              <w:top w:val="nil"/>
              <w:left w:val="nil"/>
              <w:bottom w:val="single" w:sz="8" w:space="0" w:color="152935"/>
              <w:right w:val="single" w:sz="8" w:space="0" w:color="E0E0E0"/>
            </w:tcBorders>
            <w:shd w:val="clear" w:color="auto" w:fill="FFFFFF"/>
            <w:vAlign w:val="bottom"/>
          </w:tcPr>
          <w:p w14:paraId="68F2B4BF" w14:textId="78F0D92F"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lang w:bidi="ar-SA"/>
              </w:rPr>
            </w:pPr>
            <w:r>
              <w:rPr>
                <w:rFonts w:ascii="Arial" w:hAnsi="Arial" w:cs="Arial"/>
                <w:color w:val="264A60"/>
                <w:sz w:val="18"/>
                <w:szCs w:val="18"/>
                <w:lang w:bidi="ar-SA"/>
              </w:rPr>
              <w:t>S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20CF55A"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lang w:bidi="ar-SA"/>
              </w:rPr>
            </w:pPr>
            <w:proofErr w:type="spellStart"/>
            <w:r w:rsidRPr="00B037F2">
              <w:rPr>
                <w:rFonts w:ascii="Arial" w:hAnsi="Arial" w:cs="Arial"/>
                <w:color w:val="264A60"/>
                <w:sz w:val="18"/>
                <w:szCs w:val="18"/>
                <w:lang w:bidi="ar-SA"/>
              </w:rPr>
              <w:t>df</w:t>
            </w:r>
            <w:proofErr w:type="spellEnd"/>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062D621A" w14:textId="79E6E63B"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lang w:bidi="ar-SA"/>
              </w:rPr>
            </w:pPr>
            <w:r>
              <w:rPr>
                <w:rFonts w:ascii="Arial" w:hAnsi="Arial" w:cs="Arial"/>
                <w:color w:val="264A60"/>
                <w:sz w:val="18"/>
                <w:szCs w:val="18"/>
                <w:lang w:bidi="ar-SA"/>
              </w:rPr>
              <w:t>M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16194236"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lang w:bidi="ar-SA"/>
              </w:rPr>
            </w:pPr>
            <w:r w:rsidRPr="00B037F2">
              <w:rPr>
                <w:rFonts w:ascii="Arial" w:hAnsi="Arial" w:cs="Arial"/>
                <w:color w:val="264A60"/>
                <w:sz w:val="18"/>
                <w:szCs w:val="18"/>
                <w:lang w:bidi="ar-SA"/>
              </w:rPr>
              <w:t>F</w:t>
            </w:r>
          </w:p>
        </w:tc>
        <w:tc>
          <w:tcPr>
            <w:tcW w:w="1025" w:type="dxa"/>
            <w:tcBorders>
              <w:top w:val="nil"/>
              <w:left w:val="single" w:sz="8" w:space="0" w:color="E0E0E0"/>
              <w:bottom w:val="single" w:sz="8" w:space="0" w:color="152935"/>
              <w:right w:val="nil"/>
            </w:tcBorders>
            <w:shd w:val="clear" w:color="auto" w:fill="FFFFFF"/>
            <w:vAlign w:val="bottom"/>
          </w:tcPr>
          <w:p w14:paraId="620DBF06"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lang w:bidi="ar-SA"/>
              </w:rPr>
            </w:pPr>
            <w:r w:rsidRPr="00B037F2">
              <w:rPr>
                <w:rFonts w:ascii="Arial" w:hAnsi="Arial" w:cs="Arial"/>
                <w:color w:val="264A60"/>
                <w:sz w:val="18"/>
                <w:szCs w:val="18"/>
                <w:lang w:bidi="ar-SA"/>
              </w:rPr>
              <w:t>Sig.</w:t>
            </w:r>
          </w:p>
        </w:tc>
        <w:tc>
          <w:tcPr>
            <w:tcW w:w="1025" w:type="dxa"/>
            <w:tcBorders>
              <w:top w:val="nil"/>
              <w:left w:val="single" w:sz="8" w:space="0" w:color="E0E0E0"/>
              <w:bottom w:val="single" w:sz="8" w:space="0" w:color="152935"/>
              <w:right w:val="nil"/>
            </w:tcBorders>
            <w:shd w:val="clear" w:color="auto" w:fill="FFFFFF"/>
          </w:tcPr>
          <w:p w14:paraId="6DE56655" w14:textId="3EFF8849" w:rsidR="00B037F2" w:rsidRPr="00B037F2" w:rsidRDefault="003C3AF7"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lang w:bidi="ar-SA"/>
              </w:rPr>
            </w:pPr>
            <w:r w:rsidRPr="003C3AF7">
              <w:rPr>
                <w:rFonts w:ascii="Cambria Math" w:hAnsi="Cambria Math" w:cs="Cambria Math"/>
                <w:color w:val="264A60"/>
                <w:sz w:val="18"/>
                <w:szCs w:val="18"/>
                <w:lang w:bidi="ar-SA"/>
              </w:rPr>
              <w:t>𝜼𝟐</w:t>
            </w:r>
          </w:p>
        </w:tc>
      </w:tr>
      <w:tr w:rsidR="00B037F2" w:rsidRPr="00B037F2" w14:paraId="055A35E5" w14:textId="1493C949" w:rsidTr="00EF4AE2">
        <w:trPr>
          <w:cantSplit/>
        </w:trPr>
        <w:tc>
          <w:tcPr>
            <w:tcW w:w="1024" w:type="dxa"/>
            <w:vMerge w:val="restart"/>
            <w:tcBorders>
              <w:top w:val="single" w:sz="8" w:space="0" w:color="152935"/>
              <w:left w:val="nil"/>
              <w:bottom w:val="nil"/>
              <w:right w:val="nil"/>
            </w:tcBorders>
            <w:shd w:val="clear" w:color="auto" w:fill="E0E0E0"/>
          </w:tcPr>
          <w:p w14:paraId="1DC78394" w14:textId="2FC7776E"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Pr>
                <w:rFonts w:ascii="Arial" w:hAnsi="Arial" w:cs="Arial"/>
                <w:color w:val="264A60"/>
                <w:sz w:val="18"/>
                <w:szCs w:val="18"/>
                <w:lang w:bidi="ar-SA"/>
              </w:rPr>
              <w:t>Evaluation</w:t>
            </w:r>
          </w:p>
        </w:tc>
        <w:tc>
          <w:tcPr>
            <w:tcW w:w="1697" w:type="dxa"/>
            <w:tcBorders>
              <w:top w:val="single" w:sz="8" w:space="0" w:color="152935"/>
              <w:left w:val="nil"/>
              <w:bottom w:val="single" w:sz="8" w:space="0" w:color="AEAEAE"/>
              <w:right w:val="nil"/>
            </w:tcBorders>
            <w:shd w:val="clear" w:color="auto" w:fill="E0E0E0"/>
          </w:tcPr>
          <w:p w14:paraId="0A0F74A6"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Between Groups</w:t>
            </w:r>
          </w:p>
        </w:tc>
        <w:tc>
          <w:tcPr>
            <w:tcW w:w="1469" w:type="dxa"/>
            <w:tcBorders>
              <w:top w:val="single" w:sz="8" w:space="0" w:color="152935"/>
              <w:left w:val="nil"/>
              <w:bottom w:val="single" w:sz="8" w:space="0" w:color="AEAEAE"/>
              <w:right w:val="single" w:sz="8" w:space="0" w:color="E0E0E0"/>
            </w:tcBorders>
            <w:shd w:val="clear" w:color="auto" w:fill="F9F9FB"/>
          </w:tcPr>
          <w:p w14:paraId="0DFABA68"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3497.624</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66CDE0CD"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99</w:t>
            </w:r>
          </w:p>
        </w:tc>
        <w:tc>
          <w:tcPr>
            <w:tcW w:w="1408" w:type="dxa"/>
            <w:tcBorders>
              <w:top w:val="single" w:sz="8" w:space="0" w:color="152935"/>
              <w:left w:val="single" w:sz="8" w:space="0" w:color="E0E0E0"/>
              <w:bottom w:val="single" w:sz="8" w:space="0" w:color="AEAEAE"/>
              <w:right w:val="single" w:sz="8" w:space="0" w:color="E0E0E0"/>
            </w:tcBorders>
            <w:shd w:val="clear" w:color="auto" w:fill="F9F9FB"/>
          </w:tcPr>
          <w:p w14:paraId="0335FB15"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35.330</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48EE099A"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48.579</w:t>
            </w:r>
          </w:p>
        </w:tc>
        <w:tc>
          <w:tcPr>
            <w:tcW w:w="1025" w:type="dxa"/>
            <w:tcBorders>
              <w:top w:val="single" w:sz="8" w:space="0" w:color="152935"/>
              <w:left w:val="single" w:sz="8" w:space="0" w:color="E0E0E0"/>
              <w:bottom w:val="single" w:sz="8" w:space="0" w:color="AEAEAE"/>
              <w:right w:val="nil"/>
            </w:tcBorders>
            <w:shd w:val="clear" w:color="auto" w:fill="F9F9FB"/>
          </w:tcPr>
          <w:p w14:paraId="6EF342E5"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000</w:t>
            </w:r>
          </w:p>
        </w:tc>
        <w:tc>
          <w:tcPr>
            <w:tcW w:w="1025" w:type="dxa"/>
            <w:tcBorders>
              <w:top w:val="single" w:sz="8" w:space="0" w:color="152935"/>
              <w:left w:val="single" w:sz="8" w:space="0" w:color="E0E0E0"/>
              <w:bottom w:val="single" w:sz="8" w:space="0" w:color="AEAEAE"/>
              <w:right w:val="nil"/>
            </w:tcBorders>
            <w:shd w:val="clear" w:color="auto" w:fill="F9F9FB"/>
          </w:tcPr>
          <w:p w14:paraId="049DB97C" w14:textId="3D6D964D" w:rsidR="00B037F2" w:rsidRPr="00B037F2" w:rsidRDefault="003C3AF7"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3C3AF7">
              <w:rPr>
                <w:rFonts w:ascii="Arial" w:hAnsi="Arial" w:cs="Arial"/>
                <w:color w:val="010205"/>
                <w:sz w:val="18"/>
                <w:szCs w:val="18"/>
                <w:lang w:bidi="ar-SA"/>
              </w:rPr>
              <w:t>.056</w:t>
            </w:r>
          </w:p>
        </w:tc>
      </w:tr>
      <w:tr w:rsidR="00B037F2" w:rsidRPr="00B037F2" w14:paraId="1B7BB6AC" w14:textId="31E173DC" w:rsidTr="00EF4AE2">
        <w:trPr>
          <w:cantSplit/>
        </w:trPr>
        <w:tc>
          <w:tcPr>
            <w:tcW w:w="1024" w:type="dxa"/>
            <w:vMerge/>
            <w:tcBorders>
              <w:top w:val="single" w:sz="8" w:space="0" w:color="152935"/>
              <w:left w:val="nil"/>
              <w:bottom w:val="nil"/>
              <w:right w:val="nil"/>
            </w:tcBorders>
            <w:shd w:val="clear" w:color="auto" w:fill="E0E0E0"/>
          </w:tcPr>
          <w:p w14:paraId="70D2387A"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lang w:bidi="ar-SA"/>
              </w:rPr>
            </w:pPr>
          </w:p>
        </w:tc>
        <w:tc>
          <w:tcPr>
            <w:tcW w:w="1697" w:type="dxa"/>
            <w:tcBorders>
              <w:top w:val="single" w:sz="8" w:space="0" w:color="AEAEAE"/>
              <w:left w:val="nil"/>
              <w:bottom w:val="single" w:sz="8" w:space="0" w:color="AEAEAE"/>
              <w:right w:val="nil"/>
            </w:tcBorders>
            <w:shd w:val="clear" w:color="auto" w:fill="E0E0E0"/>
          </w:tcPr>
          <w:p w14:paraId="4BCD998E"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Within Groups</w:t>
            </w:r>
          </w:p>
        </w:tc>
        <w:tc>
          <w:tcPr>
            <w:tcW w:w="1469" w:type="dxa"/>
            <w:tcBorders>
              <w:top w:val="single" w:sz="8" w:space="0" w:color="AEAEAE"/>
              <w:left w:val="nil"/>
              <w:bottom w:val="single" w:sz="8" w:space="0" w:color="AEAEAE"/>
              <w:right w:val="single" w:sz="8" w:space="0" w:color="E0E0E0"/>
            </w:tcBorders>
            <w:shd w:val="clear" w:color="auto" w:fill="F9F9FB"/>
          </w:tcPr>
          <w:p w14:paraId="2988B288"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58471.551</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7C35CBFE"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80400</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36DFBF24"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727</w:t>
            </w:r>
          </w:p>
        </w:tc>
        <w:tc>
          <w:tcPr>
            <w:tcW w:w="102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40B4A943"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AEAEAE"/>
              <w:right w:val="nil"/>
            </w:tcBorders>
            <w:shd w:val="clear" w:color="auto" w:fill="F9F9FB"/>
            <w:vAlign w:val="center"/>
          </w:tcPr>
          <w:p w14:paraId="6DCE395E"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AEAEAE"/>
              <w:right w:val="nil"/>
            </w:tcBorders>
            <w:shd w:val="clear" w:color="auto" w:fill="F9F9FB"/>
          </w:tcPr>
          <w:p w14:paraId="31268009"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r>
      <w:tr w:rsidR="00B037F2" w:rsidRPr="00B037F2" w14:paraId="5A780A8F" w14:textId="2D0AAD31" w:rsidTr="00EF4AE2">
        <w:trPr>
          <w:cantSplit/>
        </w:trPr>
        <w:tc>
          <w:tcPr>
            <w:tcW w:w="1024" w:type="dxa"/>
            <w:vMerge/>
            <w:tcBorders>
              <w:top w:val="single" w:sz="8" w:space="0" w:color="152935"/>
              <w:left w:val="nil"/>
              <w:bottom w:val="nil"/>
              <w:right w:val="nil"/>
            </w:tcBorders>
            <w:shd w:val="clear" w:color="auto" w:fill="E0E0E0"/>
          </w:tcPr>
          <w:p w14:paraId="741BB122"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697" w:type="dxa"/>
            <w:tcBorders>
              <w:top w:val="single" w:sz="8" w:space="0" w:color="AEAEAE"/>
              <w:left w:val="nil"/>
              <w:bottom w:val="nil"/>
              <w:right w:val="nil"/>
            </w:tcBorders>
            <w:shd w:val="clear" w:color="auto" w:fill="E0E0E0"/>
          </w:tcPr>
          <w:p w14:paraId="65675E95"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Total</w:t>
            </w:r>
          </w:p>
        </w:tc>
        <w:tc>
          <w:tcPr>
            <w:tcW w:w="1469" w:type="dxa"/>
            <w:tcBorders>
              <w:top w:val="single" w:sz="8" w:space="0" w:color="AEAEAE"/>
              <w:left w:val="nil"/>
              <w:bottom w:val="nil"/>
              <w:right w:val="single" w:sz="8" w:space="0" w:color="E0E0E0"/>
            </w:tcBorders>
            <w:shd w:val="clear" w:color="auto" w:fill="F9F9FB"/>
          </w:tcPr>
          <w:p w14:paraId="49A4766F"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61969.175</w:t>
            </w:r>
          </w:p>
        </w:tc>
        <w:tc>
          <w:tcPr>
            <w:tcW w:w="1025" w:type="dxa"/>
            <w:tcBorders>
              <w:top w:val="single" w:sz="8" w:space="0" w:color="AEAEAE"/>
              <w:left w:val="single" w:sz="8" w:space="0" w:color="E0E0E0"/>
              <w:bottom w:val="nil"/>
              <w:right w:val="single" w:sz="8" w:space="0" w:color="E0E0E0"/>
            </w:tcBorders>
            <w:shd w:val="clear" w:color="auto" w:fill="F9F9FB"/>
          </w:tcPr>
          <w:p w14:paraId="45606747"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80499</w:t>
            </w:r>
          </w:p>
        </w:tc>
        <w:tc>
          <w:tcPr>
            <w:tcW w:w="1408" w:type="dxa"/>
            <w:tcBorders>
              <w:top w:val="single" w:sz="8" w:space="0" w:color="AEAEAE"/>
              <w:left w:val="single" w:sz="8" w:space="0" w:color="E0E0E0"/>
              <w:bottom w:val="nil"/>
              <w:right w:val="single" w:sz="8" w:space="0" w:color="E0E0E0"/>
            </w:tcBorders>
            <w:shd w:val="clear" w:color="auto" w:fill="F9F9FB"/>
            <w:vAlign w:val="center"/>
          </w:tcPr>
          <w:p w14:paraId="1E66D84D"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nil"/>
              <w:right w:val="single" w:sz="8" w:space="0" w:color="E0E0E0"/>
            </w:tcBorders>
            <w:shd w:val="clear" w:color="auto" w:fill="F9F9FB"/>
            <w:vAlign w:val="center"/>
          </w:tcPr>
          <w:p w14:paraId="6A84BCB7"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nil"/>
              <w:right w:val="nil"/>
            </w:tcBorders>
            <w:shd w:val="clear" w:color="auto" w:fill="F9F9FB"/>
            <w:vAlign w:val="center"/>
          </w:tcPr>
          <w:p w14:paraId="0148A1E9"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nil"/>
              <w:right w:val="nil"/>
            </w:tcBorders>
            <w:shd w:val="clear" w:color="auto" w:fill="F9F9FB"/>
          </w:tcPr>
          <w:p w14:paraId="0DA2F510"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r>
      <w:tr w:rsidR="00B037F2" w:rsidRPr="00B037F2" w14:paraId="6071713B" w14:textId="3FA02C7F" w:rsidTr="00EF4AE2">
        <w:trPr>
          <w:cantSplit/>
        </w:trPr>
        <w:tc>
          <w:tcPr>
            <w:tcW w:w="1024" w:type="dxa"/>
            <w:vMerge w:val="restart"/>
            <w:tcBorders>
              <w:top w:val="single" w:sz="8" w:space="0" w:color="AEAEAE"/>
              <w:left w:val="nil"/>
              <w:bottom w:val="nil"/>
              <w:right w:val="nil"/>
            </w:tcBorders>
            <w:shd w:val="clear" w:color="auto" w:fill="E0E0E0"/>
          </w:tcPr>
          <w:p w14:paraId="4A3A0284" w14:textId="1F9FF35B" w:rsidR="00B037F2" w:rsidRPr="00B037F2" w:rsidRDefault="00D36ECD"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S</w:t>
            </w:r>
            <w:r w:rsidR="00B037F2" w:rsidRPr="00B037F2">
              <w:rPr>
                <w:rFonts w:ascii="Arial" w:hAnsi="Arial" w:cs="Arial"/>
                <w:color w:val="264A60"/>
                <w:sz w:val="18"/>
                <w:szCs w:val="18"/>
                <w:lang w:bidi="ar-SA"/>
              </w:rPr>
              <w:t>elect</w:t>
            </w:r>
          </w:p>
        </w:tc>
        <w:tc>
          <w:tcPr>
            <w:tcW w:w="1697" w:type="dxa"/>
            <w:tcBorders>
              <w:top w:val="single" w:sz="8" w:space="0" w:color="AEAEAE"/>
              <w:left w:val="nil"/>
              <w:bottom w:val="single" w:sz="8" w:space="0" w:color="AEAEAE"/>
              <w:right w:val="nil"/>
            </w:tcBorders>
            <w:shd w:val="clear" w:color="auto" w:fill="E0E0E0"/>
          </w:tcPr>
          <w:p w14:paraId="2E7F5CD8"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Between Groups</w:t>
            </w:r>
          </w:p>
        </w:tc>
        <w:tc>
          <w:tcPr>
            <w:tcW w:w="1469" w:type="dxa"/>
            <w:tcBorders>
              <w:top w:val="single" w:sz="8" w:space="0" w:color="AEAEAE"/>
              <w:left w:val="nil"/>
              <w:bottom w:val="single" w:sz="8" w:space="0" w:color="AEAEAE"/>
              <w:right w:val="single" w:sz="8" w:space="0" w:color="E0E0E0"/>
            </w:tcBorders>
            <w:shd w:val="clear" w:color="auto" w:fill="F9F9FB"/>
          </w:tcPr>
          <w:p w14:paraId="67198A9B"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24.985</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59E748BB"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99</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18DE0168"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252</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17E8B399"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1.481</w:t>
            </w:r>
          </w:p>
        </w:tc>
        <w:tc>
          <w:tcPr>
            <w:tcW w:w="1025" w:type="dxa"/>
            <w:tcBorders>
              <w:top w:val="single" w:sz="8" w:space="0" w:color="AEAEAE"/>
              <w:left w:val="single" w:sz="8" w:space="0" w:color="E0E0E0"/>
              <w:bottom w:val="single" w:sz="8" w:space="0" w:color="AEAEAE"/>
              <w:right w:val="nil"/>
            </w:tcBorders>
            <w:shd w:val="clear" w:color="auto" w:fill="F9F9FB"/>
          </w:tcPr>
          <w:p w14:paraId="553EACA1"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001</w:t>
            </w:r>
          </w:p>
        </w:tc>
        <w:tc>
          <w:tcPr>
            <w:tcW w:w="1025" w:type="dxa"/>
            <w:tcBorders>
              <w:top w:val="single" w:sz="8" w:space="0" w:color="AEAEAE"/>
              <w:left w:val="single" w:sz="8" w:space="0" w:color="E0E0E0"/>
              <w:bottom w:val="single" w:sz="8" w:space="0" w:color="AEAEAE"/>
              <w:right w:val="nil"/>
            </w:tcBorders>
            <w:shd w:val="clear" w:color="auto" w:fill="F9F9FB"/>
          </w:tcPr>
          <w:p w14:paraId="7ED7DB20" w14:textId="4F5FCD87" w:rsidR="00B037F2" w:rsidRPr="00B037F2" w:rsidRDefault="003C3AF7"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Pr>
                <w:rFonts w:ascii="Arial" w:hAnsi="Arial" w:cs="Arial"/>
                <w:color w:val="010205"/>
                <w:sz w:val="18"/>
                <w:szCs w:val="18"/>
                <w:lang w:bidi="ar-SA"/>
              </w:rPr>
              <w:t>.002</w:t>
            </w:r>
          </w:p>
        </w:tc>
      </w:tr>
      <w:tr w:rsidR="00B037F2" w:rsidRPr="00B037F2" w14:paraId="7A176F8D" w14:textId="39FE5668" w:rsidTr="00EF4AE2">
        <w:trPr>
          <w:cantSplit/>
        </w:trPr>
        <w:tc>
          <w:tcPr>
            <w:tcW w:w="1024" w:type="dxa"/>
            <w:vMerge/>
            <w:tcBorders>
              <w:top w:val="single" w:sz="8" w:space="0" w:color="AEAEAE"/>
              <w:left w:val="nil"/>
              <w:bottom w:val="nil"/>
              <w:right w:val="nil"/>
            </w:tcBorders>
            <w:shd w:val="clear" w:color="auto" w:fill="E0E0E0"/>
          </w:tcPr>
          <w:p w14:paraId="7B11CEFA"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lang w:bidi="ar-SA"/>
              </w:rPr>
            </w:pPr>
          </w:p>
        </w:tc>
        <w:tc>
          <w:tcPr>
            <w:tcW w:w="1697" w:type="dxa"/>
            <w:tcBorders>
              <w:top w:val="single" w:sz="8" w:space="0" w:color="AEAEAE"/>
              <w:left w:val="nil"/>
              <w:bottom w:val="single" w:sz="8" w:space="0" w:color="AEAEAE"/>
              <w:right w:val="nil"/>
            </w:tcBorders>
            <w:shd w:val="clear" w:color="auto" w:fill="E0E0E0"/>
          </w:tcPr>
          <w:p w14:paraId="753E5842"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Within Groups</w:t>
            </w:r>
          </w:p>
        </w:tc>
        <w:tc>
          <w:tcPr>
            <w:tcW w:w="1469" w:type="dxa"/>
            <w:tcBorders>
              <w:top w:val="single" w:sz="8" w:space="0" w:color="AEAEAE"/>
              <w:left w:val="nil"/>
              <w:bottom w:val="single" w:sz="8" w:space="0" w:color="AEAEAE"/>
              <w:right w:val="single" w:sz="8" w:space="0" w:color="E0E0E0"/>
            </w:tcBorders>
            <w:shd w:val="clear" w:color="auto" w:fill="F9F9FB"/>
          </w:tcPr>
          <w:p w14:paraId="73CCDD86"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13702.281</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155B6022"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80400</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6D83B4F7"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170</w:t>
            </w:r>
          </w:p>
        </w:tc>
        <w:tc>
          <w:tcPr>
            <w:tcW w:w="102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0C265E8"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AEAEAE"/>
              <w:right w:val="nil"/>
            </w:tcBorders>
            <w:shd w:val="clear" w:color="auto" w:fill="F9F9FB"/>
            <w:vAlign w:val="center"/>
          </w:tcPr>
          <w:p w14:paraId="6CCC70FC"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AEAEAE"/>
              <w:right w:val="nil"/>
            </w:tcBorders>
            <w:shd w:val="clear" w:color="auto" w:fill="F9F9FB"/>
          </w:tcPr>
          <w:p w14:paraId="6D45B051"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r>
      <w:tr w:rsidR="00B037F2" w:rsidRPr="00B037F2" w14:paraId="3F0DD2D9" w14:textId="2589F9C8" w:rsidTr="00EF4AE2">
        <w:trPr>
          <w:cantSplit/>
        </w:trPr>
        <w:tc>
          <w:tcPr>
            <w:tcW w:w="1024" w:type="dxa"/>
            <w:vMerge/>
            <w:tcBorders>
              <w:top w:val="single" w:sz="8" w:space="0" w:color="AEAEAE"/>
              <w:left w:val="nil"/>
              <w:bottom w:val="nil"/>
              <w:right w:val="nil"/>
            </w:tcBorders>
            <w:shd w:val="clear" w:color="auto" w:fill="E0E0E0"/>
          </w:tcPr>
          <w:p w14:paraId="701F65BD"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697" w:type="dxa"/>
            <w:tcBorders>
              <w:top w:val="single" w:sz="8" w:space="0" w:color="AEAEAE"/>
              <w:left w:val="nil"/>
              <w:bottom w:val="nil"/>
              <w:right w:val="nil"/>
            </w:tcBorders>
            <w:shd w:val="clear" w:color="auto" w:fill="E0E0E0"/>
          </w:tcPr>
          <w:p w14:paraId="7F8EE4B0"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Total</w:t>
            </w:r>
          </w:p>
        </w:tc>
        <w:tc>
          <w:tcPr>
            <w:tcW w:w="1469" w:type="dxa"/>
            <w:tcBorders>
              <w:top w:val="single" w:sz="8" w:space="0" w:color="AEAEAE"/>
              <w:left w:val="nil"/>
              <w:bottom w:val="nil"/>
              <w:right w:val="single" w:sz="8" w:space="0" w:color="E0E0E0"/>
            </w:tcBorders>
            <w:shd w:val="clear" w:color="auto" w:fill="F9F9FB"/>
          </w:tcPr>
          <w:p w14:paraId="27E83CD5"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13727.265</w:t>
            </w:r>
          </w:p>
        </w:tc>
        <w:tc>
          <w:tcPr>
            <w:tcW w:w="1025" w:type="dxa"/>
            <w:tcBorders>
              <w:top w:val="single" w:sz="8" w:space="0" w:color="AEAEAE"/>
              <w:left w:val="single" w:sz="8" w:space="0" w:color="E0E0E0"/>
              <w:bottom w:val="nil"/>
              <w:right w:val="single" w:sz="8" w:space="0" w:color="E0E0E0"/>
            </w:tcBorders>
            <w:shd w:val="clear" w:color="auto" w:fill="F9F9FB"/>
          </w:tcPr>
          <w:p w14:paraId="13728BD3"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80499</w:t>
            </w:r>
          </w:p>
        </w:tc>
        <w:tc>
          <w:tcPr>
            <w:tcW w:w="1408" w:type="dxa"/>
            <w:tcBorders>
              <w:top w:val="single" w:sz="8" w:space="0" w:color="AEAEAE"/>
              <w:left w:val="single" w:sz="8" w:space="0" w:color="E0E0E0"/>
              <w:bottom w:val="nil"/>
              <w:right w:val="single" w:sz="8" w:space="0" w:color="E0E0E0"/>
            </w:tcBorders>
            <w:shd w:val="clear" w:color="auto" w:fill="F9F9FB"/>
            <w:vAlign w:val="center"/>
          </w:tcPr>
          <w:p w14:paraId="2C6AEC54"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nil"/>
              <w:right w:val="single" w:sz="8" w:space="0" w:color="E0E0E0"/>
            </w:tcBorders>
            <w:shd w:val="clear" w:color="auto" w:fill="F9F9FB"/>
            <w:vAlign w:val="center"/>
          </w:tcPr>
          <w:p w14:paraId="1CF921B8"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nil"/>
              <w:right w:val="nil"/>
            </w:tcBorders>
            <w:shd w:val="clear" w:color="auto" w:fill="F9F9FB"/>
            <w:vAlign w:val="center"/>
          </w:tcPr>
          <w:p w14:paraId="1C8F4319"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nil"/>
              <w:right w:val="nil"/>
            </w:tcBorders>
            <w:shd w:val="clear" w:color="auto" w:fill="F9F9FB"/>
          </w:tcPr>
          <w:p w14:paraId="394025EE"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r>
      <w:tr w:rsidR="00B037F2" w:rsidRPr="00B037F2" w14:paraId="687D7E49" w14:textId="6CFBDEBE" w:rsidTr="00EF4AE2">
        <w:trPr>
          <w:cantSplit/>
        </w:trPr>
        <w:tc>
          <w:tcPr>
            <w:tcW w:w="1024" w:type="dxa"/>
            <w:vMerge w:val="restart"/>
            <w:tcBorders>
              <w:top w:val="single" w:sz="8" w:space="0" w:color="AEAEAE"/>
              <w:left w:val="nil"/>
              <w:bottom w:val="single" w:sz="8" w:space="0" w:color="152935"/>
              <w:right w:val="nil"/>
            </w:tcBorders>
            <w:shd w:val="clear" w:color="auto" w:fill="E0E0E0"/>
          </w:tcPr>
          <w:p w14:paraId="105EB496"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retention</w:t>
            </w:r>
          </w:p>
        </w:tc>
        <w:tc>
          <w:tcPr>
            <w:tcW w:w="1697" w:type="dxa"/>
            <w:tcBorders>
              <w:top w:val="single" w:sz="8" w:space="0" w:color="AEAEAE"/>
              <w:left w:val="nil"/>
              <w:bottom w:val="single" w:sz="8" w:space="0" w:color="AEAEAE"/>
              <w:right w:val="nil"/>
            </w:tcBorders>
            <w:shd w:val="clear" w:color="auto" w:fill="E0E0E0"/>
          </w:tcPr>
          <w:p w14:paraId="1C42AB99"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Between Groups</w:t>
            </w:r>
          </w:p>
        </w:tc>
        <w:tc>
          <w:tcPr>
            <w:tcW w:w="1469" w:type="dxa"/>
            <w:tcBorders>
              <w:top w:val="single" w:sz="8" w:space="0" w:color="AEAEAE"/>
              <w:left w:val="nil"/>
              <w:bottom w:val="single" w:sz="8" w:space="0" w:color="AEAEAE"/>
              <w:right w:val="single" w:sz="8" w:space="0" w:color="E0E0E0"/>
            </w:tcBorders>
            <w:shd w:val="clear" w:color="auto" w:fill="F9F9FB"/>
          </w:tcPr>
          <w:p w14:paraId="44BDBC89"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14.087</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3DF6B733"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99</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3CDEFACA"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142</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5147FA5D"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1.921</w:t>
            </w:r>
          </w:p>
        </w:tc>
        <w:tc>
          <w:tcPr>
            <w:tcW w:w="1025" w:type="dxa"/>
            <w:tcBorders>
              <w:top w:val="single" w:sz="8" w:space="0" w:color="AEAEAE"/>
              <w:left w:val="single" w:sz="8" w:space="0" w:color="E0E0E0"/>
              <w:bottom w:val="single" w:sz="8" w:space="0" w:color="AEAEAE"/>
              <w:right w:val="nil"/>
            </w:tcBorders>
            <w:shd w:val="clear" w:color="auto" w:fill="F9F9FB"/>
          </w:tcPr>
          <w:p w14:paraId="515C999A"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lt;.001</w:t>
            </w:r>
          </w:p>
        </w:tc>
        <w:tc>
          <w:tcPr>
            <w:tcW w:w="1025" w:type="dxa"/>
            <w:tcBorders>
              <w:top w:val="single" w:sz="8" w:space="0" w:color="AEAEAE"/>
              <w:left w:val="single" w:sz="8" w:space="0" w:color="E0E0E0"/>
              <w:bottom w:val="single" w:sz="8" w:space="0" w:color="AEAEAE"/>
              <w:right w:val="nil"/>
            </w:tcBorders>
            <w:shd w:val="clear" w:color="auto" w:fill="F9F9FB"/>
          </w:tcPr>
          <w:p w14:paraId="159D2393" w14:textId="351D1E9E" w:rsidR="00B037F2" w:rsidRPr="00B037F2" w:rsidRDefault="003C3AF7"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Pr>
                <w:rFonts w:ascii="Arial" w:hAnsi="Arial" w:cs="Arial"/>
                <w:color w:val="010205"/>
                <w:sz w:val="18"/>
                <w:szCs w:val="18"/>
                <w:lang w:bidi="ar-SA"/>
              </w:rPr>
              <w:t>.002</w:t>
            </w:r>
          </w:p>
        </w:tc>
      </w:tr>
      <w:tr w:rsidR="00B037F2" w:rsidRPr="00B037F2" w14:paraId="00FB94C0" w14:textId="486A7E51" w:rsidTr="00EF4AE2">
        <w:trPr>
          <w:cantSplit/>
        </w:trPr>
        <w:tc>
          <w:tcPr>
            <w:tcW w:w="1024" w:type="dxa"/>
            <w:vMerge/>
            <w:tcBorders>
              <w:top w:val="single" w:sz="8" w:space="0" w:color="AEAEAE"/>
              <w:left w:val="nil"/>
              <w:bottom w:val="single" w:sz="8" w:space="0" w:color="152935"/>
              <w:right w:val="nil"/>
            </w:tcBorders>
            <w:shd w:val="clear" w:color="auto" w:fill="E0E0E0"/>
          </w:tcPr>
          <w:p w14:paraId="3162B274"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lang w:bidi="ar-SA"/>
              </w:rPr>
            </w:pPr>
          </w:p>
        </w:tc>
        <w:tc>
          <w:tcPr>
            <w:tcW w:w="1697" w:type="dxa"/>
            <w:tcBorders>
              <w:top w:val="single" w:sz="8" w:space="0" w:color="AEAEAE"/>
              <w:left w:val="nil"/>
              <w:bottom w:val="single" w:sz="8" w:space="0" w:color="AEAEAE"/>
              <w:right w:val="nil"/>
            </w:tcBorders>
            <w:shd w:val="clear" w:color="auto" w:fill="E0E0E0"/>
          </w:tcPr>
          <w:p w14:paraId="3264D040"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Within Groups</w:t>
            </w:r>
          </w:p>
        </w:tc>
        <w:tc>
          <w:tcPr>
            <w:tcW w:w="1469" w:type="dxa"/>
            <w:tcBorders>
              <w:top w:val="single" w:sz="8" w:space="0" w:color="AEAEAE"/>
              <w:left w:val="nil"/>
              <w:bottom w:val="single" w:sz="8" w:space="0" w:color="AEAEAE"/>
              <w:right w:val="single" w:sz="8" w:space="0" w:color="E0E0E0"/>
            </w:tcBorders>
            <w:shd w:val="clear" w:color="auto" w:fill="F9F9FB"/>
          </w:tcPr>
          <w:p w14:paraId="6096055C"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5956.037</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765879A7"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80400</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3B3FF6B3"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074</w:t>
            </w:r>
          </w:p>
        </w:tc>
        <w:tc>
          <w:tcPr>
            <w:tcW w:w="102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1FE814C2"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AEAEAE"/>
              <w:right w:val="nil"/>
            </w:tcBorders>
            <w:shd w:val="clear" w:color="auto" w:fill="F9F9FB"/>
            <w:vAlign w:val="center"/>
          </w:tcPr>
          <w:p w14:paraId="25712740"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AEAEAE"/>
              <w:right w:val="nil"/>
            </w:tcBorders>
            <w:shd w:val="clear" w:color="auto" w:fill="F9F9FB"/>
          </w:tcPr>
          <w:p w14:paraId="387CC0F1"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r>
      <w:tr w:rsidR="00B037F2" w:rsidRPr="00B037F2" w14:paraId="56885B76" w14:textId="2502BD63" w:rsidTr="00EF4AE2">
        <w:trPr>
          <w:cantSplit/>
        </w:trPr>
        <w:tc>
          <w:tcPr>
            <w:tcW w:w="1024" w:type="dxa"/>
            <w:vMerge/>
            <w:tcBorders>
              <w:top w:val="single" w:sz="8" w:space="0" w:color="AEAEAE"/>
              <w:left w:val="nil"/>
              <w:bottom w:val="single" w:sz="8" w:space="0" w:color="152935"/>
              <w:right w:val="nil"/>
            </w:tcBorders>
            <w:shd w:val="clear" w:color="auto" w:fill="E0E0E0"/>
          </w:tcPr>
          <w:p w14:paraId="4E863CB3"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697" w:type="dxa"/>
            <w:tcBorders>
              <w:top w:val="single" w:sz="8" w:space="0" w:color="AEAEAE"/>
              <w:left w:val="nil"/>
              <w:bottom w:val="single" w:sz="8" w:space="0" w:color="152935"/>
              <w:right w:val="nil"/>
            </w:tcBorders>
            <w:shd w:val="clear" w:color="auto" w:fill="E0E0E0"/>
          </w:tcPr>
          <w:p w14:paraId="0ED38CA7"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lang w:bidi="ar-SA"/>
              </w:rPr>
            </w:pPr>
            <w:r w:rsidRPr="00B037F2">
              <w:rPr>
                <w:rFonts w:ascii="Arial" w:hAnsi="Arial" w:cs="Arial"/>
                <w:color w:val="264A60"/>
                <w:sz w:val="18"/>
                <w:szCs w:val="18"/>
                <w:lang w:bidi="ar-SA"/>
              </w:rPr>
              <w:t>Total</w:t>
            </w:r>
          </w:p>
        </w:tc>
        <w:tc>
          <w:tcPr>
            <w:tcW w:w="1469" w:type="dxa"/>
            <w:tcBorders>
              <w:top w:val="single" w:sz="8" w:space="0" w:color="AEAEAE"/>
              <w:left w:val="nil"/>
              <w:bottom w:val="single" w:sz="8" w:space="0" w:color="152935"/>
              <w:right w:val="single" w:sz="8" w:space="0" w:color="E0E0E0"/>
            </w:tcBorders>
            <w:shd w:val="clear" w:color="auto" w:fill="F9F9FB"/>
          </w:tcPr>
          <w:p w14:paraId="64C797A4"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5970.124</w:t>
            </w:r>
          </w:p>
        </w:tc>
        <w:tc>
          <w:tcPr>
            <w:tcW w:w="1025" w:type="dxa"/>
            <w:tcBorders>
              <w:top w:val="single" w:sz="8" w:space="0" w:color="AEAEAE"/>
              <w:left w:val="single" w:sz="8" w:space="0" w:color="E0E0E0"/>
              <w:bottom w:val="single" w:sz="8" w:space="0" w:color="152935"/>
              <w:right w:val="single" w:sz="8" w:space="0" w:color="E0E0E0"/>
            </w:tcBorders>
            <w:shd w:val="clear" w:color="auto" w:fill="F9F9FB"/>
          </w:tcPr>
          <w:p w14:paraId="58115887"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lang w:bidi="ar-SA"/>
              </w:rPr>
            </w:pPr>
            <w:r w:rsidRPr="00B037F2">
              <w:rPr>
                <w:rFonts w:ascii="Arial" w:hAnsi="Arial" w:cs="Arial"/>
                <w:color w:val="010205"/>
                <w:sz w:val="18"/>
                <w:szCs w:val="18"/>
                <w:lang w:bidi="ar-SA"/>
              </w:rPr>
              <w:t>80499</w:t>
            </w:r>
          </w:p>
        </w:tc>
        <w:tc>
          <w:tcPr>
            <w:tcW w:w="140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C7E06BD"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79D55660"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152935"/>
              <w:right w:val="nil"/>
            </w:tcBorders>
            <w:shd w:val="clear" w:color="auto" w:fill="F9F9FB"/>
            <w:vAlign w:val="center"/>
          </w:tcPr>
          <w:p w14:paraId="085F994A"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c>
          <w:tcPr>
            <w:tcW w:w="1025" w:type="dxa"/>
            <w:tcBorders>
              <w:top w:val="single" w:sz="8" w:space="0" w:color="AEAEAE"/>
              <w:left w:val="single" w:sz="8" w:space="0" w:color="E0E0E0"/>
              <w:bottom w:val="single" w:sz="8" w:space="0" w:color="152935"/>
              <w:right w:val="nil"/>
            </w:tcBorders>
            <w:shd w:val="clear" w:color="auto" w:fill="F9F9FB"/>
          </w:tcPr>
          <w:p w14:paraId="75283EA7" w14:textId="77777777" w:rsidR="00B037F2" w:rsidRP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lang w:bidi="ar-SA"/>
              </w:rPr>
            </w:pPr>
          </w:p>
        </w:tc>
      </w:tr>
    </w:tbl>
    <w:p w14:paraId="4829A4D2" w14:textId="40F5376F" w:rsidR="00B037F2" w:rsidRDefault="00B037F2"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lang w:bidi="ar-SA"/>
        </w:rPr>
      </w:pPr>
    </w:p>
    <w:p w14:paraId="2BF66F53" w14:textId="77777777" w:rsidR="004019FB" w:rsidRPr="00B037F2" w:rsidRDefault="004019FB" w:rsidP="00B037F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lang w:bidi="ar-SA"/>
        </w:rPr>
      </w:pPr>
    </w:p>
    <w:p w14:paraId="280B281A" w14:textId="458E73D7" w:rsidR="00837B45" w:rsidRDefault="00E57390" w:rsidP="00DF533B">
      <w:r>
        <w:lastRenderedPageBreak/>
        <w:t>S</w:t>
      </w:r>
      <w:r w:rsidR="001F1DC9">
        <w:t>ingle sample t-tests (</w:t>
      </w:r>
      <w:r w:rsidR="00745596" w:rsidRPr="00745596">
        <w:t>X̄</w:t>
      </w:r>
      <w:r w:rsidR="001F1DC9">
        <w:t xml:space="preserve"> ≠ µ) were used to compare each </w:t>
      </w:r>
      <w:r w:rsidR="00837B45">
        <w:t xml:space="preserve">of the </w:t>
      </w:r>
      <w:r w:rsidR="001F1DC9">
        <w:t>word</w:t>
      </w:r>
      <w:r w:rsidR="00837B45">
        <w:t>s</w:t>
      </w:r>
      <w:r w:rsidR="00745596">
        <w:t xml:space="preserve"> IE</w:t>
      </w:r>
      <w:r w:rsidR="00837B45">
        <w:t xml:space="preserve"> level</w:t>
      </w:r>
      <w:r w:rsidR="00745596">
        <w:t xml:space="preserve"> means</w:t>
      </w:r>
      <w:r w:rsidR="00837B45">
        <w:t xml:space="preserve"> (selection, evaluating, retention)</w:t>
      </w:r>
      <w:r w:rsidR="001F1DC9">
        <w:t xml:space="preserve"> and the general</w:t>
      </w:r>
      <w:r w:rsidR="00745596">
        <w:t xml:space="preserve"> population</w:t>
      </w:r>
      <w:r w:rsidR="001F1DC9">
        <w:t xml:space="preserve"> means</w:t>
      </w:r>
      <w:r w:rsidR="00D36ECD">
        <w:t xml:space="preserve"> to test for significant difference</w:t>
      </w:r>
      <w:r w:rsidR="001F1DC9">
        <w:t xml:space="preserve">. </w:t>
      </w:r>
      <w:r w:rsidR="00745596">
        <w:t xml:space="preserve">For </w:t>
      </w:r>
      <w:r w:rsidR="00087B58">
        <w:t>perception,</w:t>
      </w:r>
      <w:r w:rsidR="00280A2C">
        <w:t xml:space="preserve"> measured through mean of evaluation (UES),</w:t>
      </w:r>
      <w:r w:rsidR="00087B58">
        <w:t xml:space="preserve"> 76 words had M significantly different than the population mean</w:t>
      </w:r>
      <w:r w:rsidR="00BA0FC3">
        <w:t>:</w:t>
      </w:r>
      <w:r w:rsidR="00087B58">
        <w:t xml:space="preserve"> </w:t>
      </w:r>
      <w:r w:rsidR="006C741A">
        <w:t xml:space="preserve">30 words </w:t>
      </w:r>
      <w:r w:rsidR="006C741A" w:rsidRPr="006C741A">
        <w:t xml:space="preserve">had </w:t>
      </w:r>
      <w:r w:rsidR="00586983">
        <w:t>average evaluation (</w:t>
      </w:r>
      <w:proofErr w:type="spellStart"/>
      <w:r w:rsidR="006C741A" w:rsidRPr="00DF533B">
        <w:t>ues</w:t>
      </w:r>
      <w:proofErr w:type="spellEnd"/>
      <w:r w:rsidR="00586983">
        <w:t>)</w:t>
      </w:r>
      <w:r w:rsidR="006C741A" w:rsidRPr="00DF533B">
        <w:t xml:space="preserve"> </w:t>
      </w:r>
      <w:r w:rsidR="006C741A">
        <w:t xml:space="preserve">significantly greater than the population mean and 48 words had </w:t>
      </w:r>
      <w:proofErr w:type="spellStart"/>
      <w:r w:rsidR="00BA0FC3" w:rsidRPr="00496BD9">
        <w:t>X̅</w:t>
      </w:r>
      <w:r w:rsidR="006C741A" w:rsidRPr="00496BD9">
        <w:rPr>
          <w:vertAlign w:val="subscript"/>
        </w:rPr>
        <w:t>ues</w:t>
      </w:r>
      <w:proofErr w:type="spellEnd"/>
      <w:r w:rsidR="006C741A">
        <w:t xml:space="preserve"> significantly smaller than the population </w:t>
      </w:r>
      <w:proofErr w:type="gramStart"/>
      <w:r w:rsidR="006C741A">
        <w:t>mean  (</w:t>
      </w:r>
      <w:proofErr w:type="gramEnd"/>
      <w:r w:rsidR="006C741A">
        <w:t>all t</w:t>
      </w:r>
      <w:r w:rsidR="0044368F">
        <w:t>-values</w:t>
      </w:r>
      <w:r w:rsidR="006C741A">
        <w:t xml:space="preserve"> </w:t>
      </w:r>
      <w:r w:rsidR="0044368F">
        <w:t>&gt;</w:t>
      </w:r>
      <w:r w:rsidR="006C741A">
        <w:t xml:space="preserve"> 1.8 or </w:t>
      </w:r>
      <w:r w:rsidR="0044368F">
        <w:t>&lt;–</w:t>
      </w:r>
      <w:r w:rsidR="006C741A">
        <w:t xml:space="preserve">1.8, p&lt;0.05). </w:t>
      </w:r>
    </w:p>
    <w:p w14:paraId="46063EDD" w14:textId="48A7EBB4" w:rsidR="00BA0FC3" w:rsidRDefault="00087B58" w:rsidP="00DF533B">
      <w:r>
        <w:t>For participation,</w:t>
      </w:r>
      <w:r w:rsidR="00BA0FC3">
        <w:t xml:space="preserve"> measured through selection,</w:t>
      </w:r>
      <w:r w:rsidR="006C741A">
        <w:t xml:space="preserve"> </w:t>
      </w:r>
      <w:r w:rsidR="00064FD6">
        <w:t xml:space="preserve">17 words had </w:t>
      </w:r>
      <w:r w:rsidR="00064FD6" w:rsidRPr="00496BD9">
        <w:t>x̅</w:t>
      </w:r>
      <w:r w:rsidR="00BA0FC3">
        <w:t xml:space="preserve"> significantly different </w:t>
      </w:r>
      <w:r w:rsidR="00064FD6">
        <w:t>tha</w:t>
      </w:r>
      <w:r w:rsidR="00BA0FC3">
        <w:t>n</w:t>
      </w:r>
      <w:r w:rsidR="00064FD6">
        <w:t xml:space="preserve"> the population mean. </w:t>
      </w:r>
      <w:r w:rsidR="00BA0FC3">
        <w:t xml:space="preserve">For perseverance, </w:t>
      </w:r>
      <w:r w:rsidR="00064FD6">
        <w:t xml:space="preserve">18 words had </w:t>
      </w:r>
      <w:r w:rsidR="00064FD6" w:rsidRPr="00496BD9">
        <w:t>x̅</w:t>
      </w:r>
      <w:r w:rsidR="00BA0FC3">
        <w:t xml:space="preserve"> retention rate significantly different than the population mean. </w:t>
      </w:r>
    </w:p>
    <w:p w14:paraId="34079061" w14:textId="4320635D" w:rsidR="00E65940" w:rsidRDefault="0044368F" w:rsidP="00DF533B">
      <w:pPr>
        <w:rPr>
          <w:rFonts w:ascii="Times New Roman" w:hAnsi="Times New Roman" w:cs="Times New Roman"/>
          <w:color w:val="auto"/>
        </w:rPr>
      </w:pPr>
      <w:r>
        <w:t>The r</w:t>
      </w:r>
      <w:r w:rsidR="001F1DC9">
        <w:t>esults showed that specific words had significantly different (higher or lower) selection rate</w:t>
      </w:r>
      <w:r>
        <w:t>s</w:t>
      </w:r>
      <w:r w:rsidR="001F1DC9">
        <w:t>, retention rate</w:t>
      </w:r>
      <w:r>
        <w:t>,</w:t>
      </w:r>
      <w:r w:rsidR="001F1DC9">
        <w:t xml:space="preserve"> and UES score</w:t>
      </w:r>
      <w:r>
        <w:t>s</w:t>
      </w:r>
      <w:r w:rsidR="001F1DC9">
        <w:t xml:space="preserve">. </w:t>
      </w:r>
      <w:r w:rsidR="00E65940">
        <w:rPr>
          <w:rFonts w:ascii="Times New Roman" w:hAnsi="Times New Roman" w:cs="Times New Roman"/>
          <w:color w:val="auto"/>
        </w:rPr>
        <w:t xml:space="preserve">The </w:t>
      </w:r>
      <w:r w:rsidR="00E65940" w:rsidRPr="00EE6150">
        <w:rPr>
          <w:rFonts w:ascii="Times New Roman" w:hAnsi="Times New Roman" w:cs="Times New Roman"/>
          <w:color w:val="auto"/>
        </w:rPr>
        <w:t>Single sample t-tests confirm</w:t>
      </w:r>
      <w:r w:rsidR="00E65940">
        <w:rPr>
          <w:rFonts w:ascii="Times New Roman" w:hAnsi="Times New Roman" w:cs="Times New Roman"/>
          <w:color w:val="auto"/>
        </w:rPr>
        <w:t xml:space="preserve">ed that specific words are </w:t>
      </w:r>
      <w:proofErr w:type="gramStart"/>
      <w:r w:rsidR="00E65940">
        <w:rPr>
          <w:rFonts w:ascii="Times New Roman" w:hAnsi="Times New Roman" w:cs="Times New Roman"/>
          <w:color w:val="auto"/>
        </w:rPr>
        <w:t>more or less engaging</w:t>
      </w:r>
      <w:proofErr w:type="gramEnd"/>
      <w:r w:rsidR="00E65940">
        <w:rPr>
          <w:rFonts w:ascii="Times New Roman" w:hAnsi="Times New Roman" w:cs="Times New Roman"/>
          <w:color w:val="auto"/>
        </w:rPr>
        <w:t xml:space="preserve"> than others, regardless of use</w:t>
      </w:r>
      <w:r w:rsidR="00DF1296">
        <w:rPr>
          <w:rFonts w:ascii="Times New Roman" w:hAnsi="Times New Roman" w:cs="Times New Roman"/>
          <w:color w:val="auto"/>
        </w:rPr>
        <w:t>rs’</w:t>
      </w:r>
      <w:r w:rsidR="00BA0FC3">
        <w:rPr>
          <w:rFonts w:ascii="Times New Roman" w:hAnsi="Times New Roman" w:cs="Times New Roman"/>
          <w:color w:val="auto"/>
        </w:rPr>
        <w:t xml:space="preserve"> demographics, display order</w:t>
      </w:r>
      <w:r w:rsidR="00E65940">
        <w:rPr>
          <w:rFonts w:ascii="Times New Roman" w:hAnsi="Times New Roman" w:cs="Times New Roman"/>
          <w:color w:val="auto"/>
        </w:rPr>
        <w:t xml:space="preserve"> or technology</w:t>
      </w:r>
      <w:r w:rsidR="00BA0FC3">
        <w:rPr>
          <w:rFonts w:ascii="Times New Roman" w:hAnsi="Times New Roman" w:cs="Times New Roman"/>
          <w:color w:val="auto"/>
        </w:rPr>
        <w:t xml:space="preserve"> used</w:t>
      </w:r>
      <w:r w:rsidR="00E65940">
        <w:rPr>
          <w:rFonts w:ascii="Times New Roman" w:hAnsi="Times New Roman" w:cs="Times New Roman"/>
          <w:color w:val="auto"/>
        </w:rPr>
        <w:t>.</w:t>
      </w:r>
      <w:r w:rsidR="00E65940" w:rsidRPr="00EE6150">
        <w:rPr>
          <w:rFonts w:ascii="Times New Roman" w:hAnsi="Times New Roman" w:cs="Times New Roman"/>
          <w:color w:val="auto"/>
        </w:rPr>
        <w:t xml:space="preserve"> </w:t>
      </w:r>
      <w:r w:rsidR="00E65940">
        <w:rPr>
          <w:rFonts w:ascii="Times New Roman" w:hAnsi="Times New Roman" w:cs="Times New Roman"/>
          <w:color w:val="auto"/>
        </w:rPr>
        <w:t xml:space="preserve">The tables below show </w:t>
      </w:r>
      <w:proofErr w:type="gramStart"/>
      <w:r w:rsidR="00E65940">
        <w:rPr>
          <w:rFonts w:ascii="Times New Roman" w:hAnsi="Times New Roman" w:cs="Times New Roman"/>
          <w:color w:val="auto"/>
        </w:rPr>
        <w:t>example</w:t>
      </w:r>
      <w:proofErr w:type="gramEnd"/>
      <w:r w:rsidR="00E65940">
        <w:rPr>
          <w:rFonts w:ascii="Times New Roman" w:hAnsi="Times New Roman" w:cs="Times New Roman"/>
          <w:color w:val="auto"/>
        </w:rPr>
        <w:t xml:space="preserve"> of words that were scored significantly higher in all IE</w:t>
      </w:r>
      <w:r w:rsidR="00E65940" w:rsidRPr="00EE6150">
        <w:rPr>
          <w:rFonts w:ascii="Times New Roman" w:hAnsi="Times New Roman" w:cs="Times New Roman"/>
          <w:color w:val="auto"/>
        </w:rPr>
        <w:t xml:space="preserve"> scale midpoint</w:t>
      </w:r>
      <w:r w:rsidR="00E65940">
        <w:rPr>
          <w:rFonts w:ascii="Times New Roman" w:hAnsi="Times New Roman" w:cs="Times New Roman"/>
          <w:color w:val="auto"/>
        </w:rPr>
        <w:t>s</w:t>
      </w:r>
      <w:r w:rsidR="00E65940" w:rsidRPr="00EE6150">
        <w:rPr>
          <w:rFonts w:ascii="Times New Roman" w:hAnsi="Times New Roman" w:cs="Times New Roman"/>
          <w:color w:val="auto"/>
        </w:rPr>
        <w:t>.</w:t>
      </w:r>
    </w:p>
    <w:p w14:paraId="5A859038" w14:textId="1B159B45" w:rsidR="000B114F" w:rsidRDefault="00A634E3" w:rsidP="00DF533B">
      <w:pPr>
        <w:rPr>
          <w:rFonts w:ascii="Times New Roman" w:hAnsi="Times New Roman" w:cs="Times New Roman"/>
          <w:color w:val="auto"/>
        </w:rPr>
      </w:pPr>
      <w:r>
        <w:rPr>
          <w:noProof/>
        </w:rPr>
        <w:drawing>
          <wp:inline distT="0" distB="0" distL="0" distR="0" wp14:anchorId="26F2793E" wp14:editId="1D7FBF7A">
            <wp:extent cx="5943600" cy="2482850"/>
            <wp:effectExtent l="0" t="0" r="0" b="12700"/>
            <wp:docPr id="14" name="Chart 14">
              <a:extLst xmlns:a="http://schemas.openxmlformats.org/drawingml/2006/main">
                <a:ext uri="{FF2B5EF4-FFF2-40B4-BE49-F238E27FC236}">
                  <a16:creationId xmlns:a16="http://schemas.microsoft.com/office/drawing/2014/main" id="{22D76442-1CA5-FCE2-4303-703A30F7B6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911C227" w14:textId="27C00F71" w:rsidR="0040333D" w:rsidRDefault="00080DB9" w:rsidP="00080DB9">
      <w:r>
        <w:lastRenderedPageBreak/>
        <w:t>Comparison of the word means on all three IE levels revealed that some words have significantly higher means on all three IE levels, some on only one or two, while others have significantly lower means on all three IE levels</w:t>
      </w:r>
      <w:r w:rsidR="009A0F44">
        <w:t>.</w:t>
      </w:r>
    </w:p>
    <w:p w14:paraId="0E1D2544" w14:textId="22292432" w:rsidR="0040333D" w:rsidRDefault="0040333D" w:rsidP="00080DB9">
      <w:r>
        <w:t xml:space="preserve">The graphs below show the difference between the words (I need to pick out one of them). </w:t>
      </w:r>
    </w:p>
    <w:p w14:paraId="46198065" w14:textId="17191A47" w:rsidR="00080DB9" w:rsidRDefault="00080DB9" w:rsidP="00080DB9">
      <w:r w:rsidRPr="00DF533B">
        <w:rPr>
          <w:noProof/>
          <w:color w:val="FF0000"/>
        </w:rPr>
        <w:drawing>
          <wp:inline distT="0" distB="0" distL="0" distR="0" wp14:anchorId="487332C1" wp14:editId="0A1380CA">
            <wp:extent cx="6689139" cy="5549265"/>
            <wp:effectExtent l="0" t="0" r="16510" b="1333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bl>
      <w:tblPr>
        <w:tblStyle w:val="QCompositeTable"/>
        <w:tblW w:w="5000" w:type="pct"/>
        <w:tblLook w:val="04A0" w:firstRow="1" w:lastRow="0" w:firstColumn="1" w:lastColumn="0" w:noHBand="0" w:noVBand="1"/>
      </w:tblPr>
      <w:tblGrid>
        <w:gridCol w:w="307"/>
        <w:gridCol w:w="135"/>
        <w:gridCol w:w="272"/>
        <w:gridCol w:w="328"/>
        <w:gridCol w:w="252"/>
        <w:gridCol w:w="589"/>
        <w:gridCol w:w="339"/>
        <w:gridCol w:w="355"/>
        <w:gridCol w:w="370"/>
        <w:gridCol w:w="370"/>
        <w:gridCol w:w="412"/>
        <w:gridCol w:w="687"/>
        <w:gridCol w:w="436"/>
        <w:gridCol w:w="452"/>
        <w:gridCol w:w="519"/>
        <w:gridCol w:w="519"/>
        <w:gridCol w:w="561"/>
        <w:gridCol w:w="836"/>
        <w:gridCol w:w="585"/>
        <w:gridCol w:w="601"/>
        <w:gridCol w:w="345"/>
      </w:tblGrid>
      <w:tr w:rsidR="00080DB9" w:rsidRPr="00CC6834" w14:paraId="473E9F54" w14:textId="77777777" w:rsidTr="00885F48">
        <w:trPr>
          <w:cnfStyle w:val="000000100000" w:firstRow="0" w:lastRow="0" w:firstColumn="0" w:lastColumn="0" w:oddVBand="0" w:evenVBand="0" w:oddHBand="1" w:evenHBand="0" w:firstRowFirstColumn="0" w:firstRowLastColumn="0" w:lastRowFirstColumn="0" w:lastRowLastColumn="0"/>
          <w:trHeight w:val="310"/>
        </w:trPr>
        <w:tc>
          <w:tcPr>
            <w:tcW w:w="0" w:type="pct"/>
            <w:noWrap/>
            <w:hideMark/>
          </w:tcPr>
          <w:p w14:paraId="5B5F8106"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Word</w:t>
            </w:r>
          </w:p>
        </w:tc>
        <w:tc>
          <w:tcPr>
            <w:tcW w:w="0" w:type="pct"/>
            <w:noWrap/>
            <w:hideMark/>
          </w:tcPr>
          <w:p w14:paraId="79E5B751"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Arial" w:eastAsia="Times New Roman" w:hAnsi="Arial" w:cs="Arial"/>
                <w:i/>
                <w:iCs/>
                <w:color w:val="202122"/>
                <w:sz w:val="10"/>
                <w:szCs w:val="10"/>
              </w:rPr>
            </w:pPr>
            <w:r w:rsidRPr="00DF533B">
              <w:rPr>
                <w:rFonts w:ascii="Arial" w:eastAsia="Times New Roman" w:hAnsi="Arial" w:cs="Arial"/>
                <w:i/>
                <w:iCs/>
                <w:color w:val="202122"/>
                <w:sz w:val="10"/>
                <w:szCs w:val="10"/>
              </w:rPr>
              <w:t>n</w:t>
            </w:r>
          </w:p>
        </w:tc>
        <w:tc>
          <w:tcPr>
            <w:tcW w:w="0" w:type="pct"/>
            <w:noWrap/>
            <w:hideMark/>
          </w:tcPr>
          <w:p w14:paraId="7CB68D17"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X̄ues</w:t>
            </w:r>
            <w:proofErr w:type="spellEnd"/>
          </w:p>
        </w:tc>
        <w:tc>
          <w:tcPr>
            <w:tcW w:w="0" w:type="pct"/>
            <w:noWrap/>
            <w:hideMark/>
          </w:tcPr>
          <w:p w14:paraId="024FB680"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SDues</w:t>
            </w:r>
            <w:proofErr w:type="spellEnd"/>
          </w:p>
        </w:tc>
        <w:tc>
          <w:tcPr>
            <w:tcW w:w="0" w:type="pct"/>
            <w:noWrap/>
            <w:hideMark/>
          </w:tcPr>
          <w:p w14:paraId="47190BD0"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i/>
                <w:iCs/>
                <w:sz w:val="10"/>
                <w:szCs w:val="10"/>
              </w:rPr>
              <w:t>t</w:t>
            </w:r>
            <w:r w:rsidRPr="00DF533B">
              <w:rPr>
                <w:rFonts w:ascii="Calibri" w:eastAsia="Times New Roman" w:hAnsi="Calibri" w:cs="Calibri"/>
                <w:sz w:val="10"/>
                <w:szCs w:val="10"/>
              </w:rPr>
              <w:t>ues</w:t>
            </w:r>
            <w:proofErr w:type="spellEnd"/>
          </w:p>
        </w:tc>
        <w:tc>
          <w:tcPr>
            <w:tcW w:w="0" w:type="pct"/>
            <w:noWrap/>
            <w:hideMark/>
          </w:tcPr>
          <w:p w14:paraId="26E71710"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p-value(</w:t>
            </w:r>
            <w:proofErr w:type="spellStart"/>
            <w:r w:rsidRPr="00DF533B">
              <w:rPr>
                <w:rFonts w:ascii="Calibri" w:eastAsia="Times New Roman" w:hAnsi="Calibri" w:cs="Calibri"/>
                <w:sz w:val="10"/>
                <w:szCs w:val="10"/>
              </w:rPr>
              <w:t>ues</w:t>
            </w:r>
            <w:proofErr w:type="spellEnd"/>
            <w:r w:rsidRPr="00DF533B">
              <w:rPr>
                <w:rFonts w:ascii="Calibri" w:eastAsia="Times New Roman" w:hAnsi="Calibri" w:cs="Calibri"/>
                <w:sz w:val="10"/>
                <w:szCs w:val="10"/>
              </w:rPr>
              <w:t>)</w:t>
            </w:r>
          </w:p>
        </w:tc>
        <w:tc>
          <w:tcPr>
            <w:tcW w:w="0" w:type="pct"/>
            <w:noWrap/>
            <w:hideMark/>
          </w:tcPr>
          <w:p w14:paraId="0A6C8BE5"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α(</w:t>
            </w:r>
            <w:proofErr w:type="spellStart"/>
            <w:r w:rsidRPr="00DF533B">
              <w:rPr>
                <w:rFonts w:ascii="Calibri" w:eastAsia="Times New Roman" w:hAnsi="Calibri" w:cs="Calibri"/>
                <w:sz w:val="10"/>
                <w:szCs w:val="10"/>
              </w:rPr>
              <w:t>ues</w:t>
            </w:r>
            <w:proofErr w:type="spellEnd"/>
            <w:r w:rsidRPr="00DF533B">
              <w:rPr>
                <w:rFonts w:ascii="Calibri" w:eastAsia="Times New Roman" w:hAnsi="Calibri" w:cs="Calibri"/>
                <w:sz w:val="10"/>
                <w:szCs w:val="10"/>
              </w:rPr>
              <w:t>)</w:t>
            </w:r>
          </w:p>
        </w:tc>
        <w:tc>
          <w:tcPr>
            <w:tcW w:w="0" w:type="pct"/>
            <w:noWrap/>
            <w:hideMark/>
          </w:tcPr>
          <w:p w14:paraId="013F83D2"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SIGues</w:t>
            </w:r>
            <w:proofErr w:type="spellEnd"/>
          </w:p>
        </w:tc>
        <w:tc>
          <w:tcPr>
            <w:tcW w:w="0" w:type="pct"/>
            <w:noWrap/>
            <w:hideMark/>
          </w:tcPr>
          <w:p w14:paraId="7CB0C888"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select</w:t>
            </w:r>
          </w:p>
        </w:tc>
        <w:tc>
          <w:tcPr>
            <w:tcW w:w="0" w:type="pct"/>
            <w:noWrap/>
            <w:hideMark/>
          </w:tcPr>
          <w:p w14:paraId="250A00EC"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X̄select</w:t>
            </w:r>
            <w:proofErr w:type="spellEnd"/>
          </w:p>
        </w:tc>
        <w:tc>
          <w:tcPr>
            <w:tcW w:w="0" w:type="pct"/>
            <w:noWrap/>
            <w:hideMark/>
          </w:tcPr>
          <w:p w14:paraId="0BD211F7"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t(select)</w:t>
            </w:r>
          </w:p>
        </w:tc>
        <w:tc>
          <w:tcPr>
            <w:tcW w:w="0" w:type="pct"/>
            <w:noWrap/>
            <w:hideMark/>
          </w:tcPr>
          <w:p w14:paraId="1507D500"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p-value(select)</w:t>
            </w:r>
          </w:p>
        </w:tc>
        <w:tc>
          <w:tcPr>
            <w:tcW w:w="0" w:type="pct"/>
            <w:noWrap/>
            <w:hideMark/>
          </w:tcPr>
          <w:p w14:paraId="6883112D"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α(select)</w:t>
            </w:r>
          </w:p>
        </w:tc>
        <w:tc>
          <w:tcPr>
            <w:tcW w:w="0" w:type="pct"/>
            <w:noWrap/>
            <w:hideMark/>
          </w:tcPr>
          <w:p w14:paraId="0736E3B0"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SIGselect</w:t>
            </w:r>
            <w:proofErr w:type="spellEnd"/>
          </w:p>
        </w:tc>
        <w:tc>
          <w:tcPr>
            <w:tcW w:w="0" w:type="pct"/>
            <w:noWrap/>
            <w:hideMark/>
          </w:tcPr>
          <w:p w14:paraId="5FC97F79"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retention</w:t>
            </w:r>
          </w:p>
        </w:tc>
        <w:tc>
          <w:tcPr>
            <w:tcW w:w="0" w:type="pct"/>
            <w:noWrap/>
            <w:hideMark/>
          </w:tcPr>
          <w:p w14:paraId="502C2910"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X̄retention</w:t>
            </w:r>
            <w:proofErr w:type="spellEnd"/>
          </w:p>
        </w:tc>
        <w:tc>
          <w:tcPr>
            <w:tcW w:w="0" w:type="pct"/>
            <w:noWrap/>
            <w:hideMark/>
          </w:tcPr>
          <w:p w14:paraId="49301810"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t(retention)</w:t>
            </w:r>
          </w:p>
        </w:tc>
        <w:tc>
          <w:tcPr>
            <w:tcW w:w="0" w:type="pct"/>
            <w:noWrap/>
            <w:hideMark/>
          </w:tcPr>
          <w:p w14:paraId="55180211"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p-value(retention)</w:t>
            </w:r>
          </w:p>
        </w:tc>
        <w:tc>
          <w:tcPr>
            <w:tcW w:w="0" w:type="pct"/>
            <w:noWrap/>
            <w:hideMark/>
          </w:tcPr>
          <w:p w14:paraId="1514215E"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r w:rsidRPr="00DF533B">
              <w:rPr>
                <w:rFonts w:ascii="Calibri" w:eastAsia="Times New Roman" w:hAnsi="Calibri" w:cs="Calibri"/>
                <w:sz w:val="10"/>
                <w:szCs w:val="10"/>
              </w:rPr>
              <w:t>α(retention)</w:t>
            </w:r>
          </w:p>
        </w:tc>
        <w:tc>
          <w:tcPr>
            <w:tcW w:w="0" w:type="pct"/>
            <w:noWrap/>
            <w:hideMark/>
          </w:tcPr>
          <w:p w14:paraId="4050C8CC"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SIGretention</w:t>
            </w:r>
            <w:proofErr w:type="spellEnd"/>
          </w:p>
        </w:tc>
        <w:tc>
          <w:tcPr>
            <w:tcW w:w="0" w:type="pct"/>
            <w:noWrap/>
            <w:hideMark/>
          </w:tcPr>
          <w:p w14:paraId="7634160B" w14:textId="77777777" w:rsidR="00080DB9" w:rsidRPr="00DF533B" w:rsidRDefault="00080DB9" w:rsidP="00885F48">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sz w:val="10"/>
                <w:szCs w:val="10"/>
              </w:rPr>
            </w:pPr>
            <w:proofErr w:type="spellStart"/>
            <w:r w:rsidRPr="00DF533B">
              <w:rPr>
                <w:rFonts w:ascii="Calibri" w:eastAsia="Times New Roman" w:hAnsi="Calibri" w:cs="Calibri"/>
                <w:sz w:val="10"/>
                <w:szCs w:val="10"/>
              </w:rPr>
              <w:t>IElevel</w:t>
            </w:r>
            <w:proofErr w:type="spellEnd"/>
          </w:p>
        </w:tc>
      </w:tr>
    </w:tbl>
    <w:p w14:paraId="59A2CAC0" w14:textId="77777777" w:rsidR="00080DB9" w:rsidRDefault="00080DB9" w:rsidP="001656C8"/>
    <w:p w14:paraId="0CA1119D" w14:textId="0D924258" w:rsidR="00831824" w:rsidRDefault="00831824" w:rsidP="001656C8">
      <w:r>
        <w:rPr>
          <w:noProof/>
        </w:rPr>
        <w:lastRenderedPageBreak/>
        <w:drawing>
          <wp:inline distT="0" distB="0" distL="0" distR="0" wp14:anchorId="3F07F0C7" wp14:editId="75B1CC0B">
            <wp:extent cx="5486400" cy="6737230"/>
            <wp:effectExtent l="0" t="0" r="0" b="698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612E84E" w14:textId="426DFB3B" w:rsidR="00064FD6" w:rsidRDefault="004C68C8" w:rsidP="001656C8">
      <w:r>
        <w:rPr>
          <w:noProof/>
        </w:rPr>
        <w:lastRenderedPageBreak/>
        <w:drawing>
          <wp:inline distT="0" distB="0" distL="0" distR="0" wp14:anchorId="0DBCB13C" wp14:editId="057E5EB6">
            <wp:extent cx="5943600" cy="7372350"/>
            <wp:effectExtent l="0" t="0" r="0" b="0"/>
            <wp:docPr id="16" name="Chart 16">
              <a:extLst xmlns:a="http://schemas.openxmlformats.org/drawingml/2006/main">
                <a:ext uri="{FF2B5EF4-FFF2-40B4-BE49-F238E27FC236}">
                  <a16:creationId xmlns:a16="http://schemas.microsoft.com/office/drawing/2014/main" id="{13682B71-B257-9538-05C3-9B86C6C8E7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A87B0E3" w14:textId="3C706138" w:rsidR="00152801" w:rsidRPr="00DB7F70" w:rsidRDefault="00152801" w:rsidP="00EF4AE2"/>
    <w:p w14:paraId="4493D584" w14:textId="3386F337" w:rsidR="004C68C8" w:rsidRPr="0044368F" w:rsidRDefault="004C68C8" w:rsidP="00706842">
      <w:pPr>
        <w:pStyle w:val="Heading3"/>
        <w:numPr>
          <w:ilvl w:val="0"/>
          <w:numId w:val="0"/>
        </w:num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720" w:hanging="720"/>
      </w:pPr>
      <w:bookmarkStart w:id="96" w:name="_Toc114161239"/>
      <w:bookmarkStart w:id="97" w:name="_Hlk105352332"/>
      <w:r>
        <w:lastRenderedPageBreak/>
        <w:t xml:space="preserve">Hypothesis 4: </w:t>
      </w:r>
      <w:r w:rsidR="0044757F" w:rsidRPr="00DF533B">
        <w:t>Word</w:t>
      </w:r>
      <w:r w:rsidR="0044757F">
        <w:t>s’ IE scores (</w:t>
      </w:r>
      <w:r w:rsidR="0044757F" w:rsidRPr="00DF533B">
        <w:t>selection, evaluation, and retention</w:t>
      </w:r>
      <w:r w:rsidR="0044757F">
        <w:t xml:space="preserve"> rates)</w:t>
      </w:r>
      <w:r w:rsidR="0044757F" w:rsidRPr="00DF533B">
        <w:t xml:space="preserve"> are positively correlated</w:t>
      </w:r>
      <w:bookmarkEnd w:id="96"/>
      <w:r w:rsidR="00375CF3">
        <w:t xml:space="preserve"> - </w:t>
      </w:r>
      <w:proofErr w:type="gramStart"/>
      <w:r w:rsidR="00375CF3" w:rsidRPr="003D75E9">
        <w:rPr>
          <w:highlight w:val="yellow"/>
        </w:rPr>
        <w:t>Breakdown</w:t>
      </w:r>
      <w:proofErr w:type="gramEnd"/>
    </w:p>
    <w:p w14:paraId="5C6177CA" w14:textId="77777777" w:rsidR="004C68C8" w:rsidRDefault="004C68C8" w:rsidP="004C68C8"/>
    <w:p w14:paraId="223D74C0" w14:textId="2B2D5348" w:rsidR="004C68C8" w:rsidRDefault="004C68C8" w:rsidP="004C68C8">
      <w:r>
        <w:t xml:space="preserve">A statistically significant positive correlation was found between a word’s UES score and its selection rate, </w:t>
      </w:r>
      <w:proofErr w:type="gramStart"/>
      <w:r>
        <w:t>r(</w:t>
      </w:r>
      <w:proofErr w:type="gramEnd"/>
      <w:r>
        <w:t xml:space="preserve">100) = </w:t>
      </w:r>
      <w:r w:rsidRPr="000B2765">
        <w:rPr>
          <w:rFonts w:ascii="Arial" w:hAnsi="Arial" w:cs="Arial"/>
          <w:color w:val="010205"/>
          <w:sz w:val="18"/>
          <w:szCs w:val="18"/>
        </w:rPr>
        <w:t>.</w:t>
      </w:r>
      <w:r w:rsidRPr="00DF533B">
        <w:t>64</w:t>
      </w:r>
      <w:r>
        <w:rPr>
          <w:rFonts w:ascii="Arial" w:hAnsi="Arial" w:cs="Arial"/>
          <w:color w:val="010205"/>
          <w:sz w:val="18"/>
          <w:szCs w:val="18"/>
        </w:rPr>
        <w:t xml:space="preserve">, </w:t>
      </w:r>
      <w:r>
        <w:t xml:space="preserve">p &lt; .001. Words with higher UES also tended to have higher retention rates, </w:t>
      </w:r>
      <w:proofErr w:type="gramStart"/>
      <w:r>
        <w:t>r(</w:t>
      </w:r>
      <w:proofErr w:type="gramEnd"/>
      <w:r>
        <w:t xml:space="preserve">100) = </w:t>
      </w:r>
      <w:r w:rsidRPr="000B2765">
        <w:rPr>
          <w:rFonts w:ascii="Arial" w:hAnsi="Arial" w:cs="Arial"/>
          <w:color w:val="010205"/>
          <w:sz w:val="18"/>
          <w:szCs w:val="18"/>
        </w:rPr>
        <w:t>.</w:t>
      </w:r>
      <w:r w:rsidRPr="00DF533B">
        <w:t>63</w:t>
      </w:r>
      <w:r>
        <w:rPr>
          <w:rFonts w:ascii="Arial" w:hAnsi="Arial" w:cs="Arial"/>
          <w:color w:val="010205"/>
          <w:sz w:val="18"/>
          <w:szCs w:val="18"/>
        </w:rPr>
        <w:t xml:space="preserve">, </w:t>
      </w:r>
      <w:r>
        <w:t>p &lt; .001.</w:t>
      </w:r>
    </w:p>
    <w:p w14:paraId="71DF81FF" w14:textId="736FFAFF" w:rsidR="00E46E86" w:rsidRDefault="00E46E86" w:rsidP="004C68C8"/>
    <w:p w14:paraId="0B7EB49B" w14:textId="32E72D47" w:rsidR="00E46E86" w:rsidRDefault="00E46E86" w:rsidP="00EF4AE2">
      <w:pPr>
        <w:pStyle w:val="Caption"/>
        <w:keepNext/>
      </w:pPr>
      <w:r>
        <w:t xml:space="preserve">Table </w:t>
      </w:r>
      <w:fldSimple w:instr=" SEQ Table \* ARABIC ">
        <w:r w:rsidR="00652B35">
          <w:rPr>
            <w:noProof/>
          </w:rPr>
          <w:t>8</w:t>
        </w:r>
      </w:fldSimple>
      <w:r>
        <w:t>. Correlations between IE levels</w:t>
      </w:r>
    </w:p>
    <w:tbl>
      <w:tblPr>
        <w:tblStyle w:val="APAReport"/>
        <w:tblW w:w="4876" w:type="pct"/>
        <w:tblLayout w:type="fixed"/>
        <w:tblLook w:val="0000" w:firstRow="0" w:lastRow="0" w:firstColumn="0" w:lastColumn="0" w:noHBand="0" w:noVBand="0"/>
      </w:tblPr>
      <w:tblGrid>
        <w:gridCol w:w="1946"/>
        <w:gridCol w:w="4264"/>
        <w:gridCol w:w="957"/>
        <w:gridCol w:w="687"/>
        <w:gridCol w:w="1186"/>
      </w:tblGrid>
      <w:tr w:rsidR="00E46E86" w:rsidRPr="000B2765" w14:paraId="39D68FD6" w14:textId="77777777" w:rsidTr="00EF4AE2">
        <w:tc>
          <w:tcPr>
            <w:tcW w:w="1076" w:type="pct"/>
          </w:tcPr>
          <w:p w14:paraId="36EDD499"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
        </w:tc>
        <w:tc>
          <w:tcPr>
            <w:tcW w:w="2358" w:type="pct"/>
          </w:tcPr>
          <w:p w14:paraId="5D01B923"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
        </w:tc>
        <w:tc>
          <w:tcPr>
            <w:tcW w:w="529" w:type="pct"/>
          </w:tcPr>
          <w:p w14:paraId="26285F77" w14:textId="70D33EFE"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proofErr w:type="spellStart"/>
            <w:r>
              <w:rPr>
                <w:rFonts w:ascii="Arial" w:hAnsi="Arial" w:cs="Arial"/>
                <w:color w:val="010205"/>
                <w:sz w:val="18"/>
                <w:szCs w:val="18"/>
              </w:rPr>
              <w:t>Mselect</w:t>
            </w:r>
            <w:proofErr w:type="spellEnd"/>
          </w:p>
        </w:tc>
        <w:tc>
          <w:tcPr>
            <w:tcW w:w="380" w:type="pct"/>
          </w:tcPr>
          <w:p w14:paraId="75E31359"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p>
        </w:tc>
        <w:tc>
          <w:tcPr>
            <w:tcW w:w="656" w:type="pct"/>
          </w:tcPr>
          <w:p w14:paraId="236A233D" w14:textId="34E3E2D1"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proofErr w:type="spellStart"/>
            <w:r>
              <w:rPr>
                <w:rFonts w:ascii="Arial" w:hAnsi="Arial" w:cs="Arial"/>
                <w:color w:val="010205"/>
                <w:sz w:val="18"/>
                <w:szCs w:val="18"/>
              </w:rPr>
              <w:t>Mretention</w:t>
            </w:r>
            <w:proofErr w:type="spellEnd"/>
          </w:p>
        </w:tc>
      </w:tr>
      <w:tr w:rsidR="00E46E86" w:rsidRPr="000B2765" w14:paraId="5D0DC603" w14:textId="77777777" w:rsidTr="00EF4AE2">
        <w:tc>
          <w:tcPr>
            <w:tcW w:w="1076" w:type="pct"/>
            <w:vMerge w:val="restart"/>
          </w:tcPr>
          <w:p w14:paraId="042C8EFD"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0B2765">
              <w:rPr>
                <w:rFonts w:ascii="Arial" w:hAnsi="Arial" w:cs="Arial"/>
                <w:color w:val="264A60"/>
                <w:sz w:val="18"/>
                <w:szCs w:val="18"/>
              </w:rPr>
              <w:t>MUES</w:t>
            </w:r>
          </w:p>
        </w:tc>
        <w:tc>
          <w:tcPr>
            <w:tcW w:w="2358" w:type="pct"/>
          </w:tcPr>
          <w:p w14:paraId="3C762ED1"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0B2765">
              <w:rPr>
                <w:rFonts w:ascii="Arial" w:hAnsi="Arial" w:cs="Arial"/>
                <w:color w:val="264A60"/>
                <w:sz w:val="18"/>
                <w:szCs w:val="18"/>
              </w:rPr>
              <w:t>Pearson Correlation</w:t>
            </w:r>
          </w:p>
        </w:tc>
        <w:tc>
          <w:tcPr>
            <w:tcW w:w="529" w:type="pct"/>
          </w:tcPr>
          <w:p w14:paraId="1CEED687"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636</w:t>
            </w:r>
            <w:r w:rsidRPr="000B2765">
              <w:rPr>
                <w:rFonts w:ascii="Arial" w:hAnsi="Arial" w:cs="Arial"/>
                <w:color w:val="010205"/>
                <w:sz w:val="18"/>
                <w:szCs w:val="18"/>
                <w:vertAlign w:val="superscript"/>
              </w:rPr>
              <w:t>**</w:t>
            </w:r>
          </w:p>
        </w:tc>
        <w:tc>
          <w:tcPr>
            <w:tcW w:w="380" w:type="pct"/>
          </w:tcPr>
          <w:p w14:paraId="11A8C147"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1</w:t>
            </w:r>
          </w:p>
        </w:tc>
        <w:tc>
          <w:tcPr>
            <w:tcW w:w="656" w:type="pct"/>
          </w:tcPr>
          <w:p w14:paraId="120B782B"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625</w:t>
            </w:r>
            <w:r w:rsidRPr="000B2765">
              <w:rPr>
                <w:rFonts w:ascii="Arial" w:hAnsi="Arial" w:cs="Arial"/>
                <w:color w:val="010205"/>
                <w:sz w:val="18"/>
                <w:szCs w:val="18"/>
                <w:vertAlign w:val="superscript"/>
              </w:rPr>
              <w:t>**</w:t>
            </w:r>
          </w:p>
        </w:tc>
      </w:tr>
      <w:tr w:rsidR="00E46E86" w:rsidRPr="000B2765" w14:paraId="4C76E1CF" w14:textId="77777777" w:rsidTr="00EF4AE2">
        <w:tc>
          <w:tcPr>
            <w:tcW w:w="1076" w:type="pct"/>
            <w:vMerge/>
          </w:tcPr>
          <w:p w14:paraId="74724A5C"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2358" w:type="pct"/>
          </w:tcPr>
          <w:p w14:paraId="5F9BB37D"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0B2765">
              <w:rPr>
                <w:rFonts w:ascii="Arial" w:hAnsi="Arial" w:cs="Arial"/>
                <w:color w:val="264A60"/>
                <w:sz w:val="18"/>
                <w:szCs w:val="18"/>
              </w:rPr>
              <w:t>Sig. (2-tailed)</w:t>
            </w:r>
          </w:p>
        </w:tc>
        <w:tc>
          <w:tcPr>
            <w:tcW w:w="529" w:type="pct"/>
          </w:tcPr>
          <w:p w14:paraId="7341BD37"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lt;.001</w:t>
            </w:r>
          </w:p>
        </w:tc>
        <w:tc>
          <w:tcPr>
            <w:tcW w:w="380" w:type="pct"/>
          </w:tcPr>
          <w:p w14:paraId="3C04DC05"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656" w:type="pct"/>
          </w:tcPr>
          <w:p w14:paraId="21797B2B"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lt;.001</w:t>
            </w:r>
          </w:p>
        </w:tc>
      </w:tr>
      <w:tr w:rsidR="00E46E86" w:rsidRPr="000B2765" w14:paraId="489481F3" w14:textId="77777777" w:rsidTr="00EF4AE2">
        <w:tc>
          <w:tcPr>
            <w:tcW w:w="1076" w:type="pct"/>
            <w:vMerge/>
          </w:tcPr>
          <w:p w14:paraId="07C19D17"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2358" w:type="pct"/>
          </w:tcPr>
          <w:p w14:paraId="29B43B7F"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0B2765">
              <w:rPr>
                <w:rFonts w:ascii="Arial" w:hAnsi="Arial" w:cs="Arial"/>
                <w:color w:val="264A60"/>
                <w:sz w:val="18"/>
                <w:szCs w:val="18"/>
              </w:rPr>
              <w:t>Sum of Squares and Cross-products</w:t>
            </w:r>
          </w:p>
        </w:tc>
        <w:tc>
          <w:tcPr>
            <w:tcW w:w="529" w:type="pct"/>
          </w:tcPr>
          <w:p w14:paraId="025B3D33"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060</w:t>
            </w:r>
          </w:p>
        </w:tc>
        <w:tc>
          <w:tcPr>
            <w:tcW w:w="380" w:type="pct"/>
          </w:tcPr>
          <w:p w14:paraId="01477AA3"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293</w:t>
            </w:r>
          </w:p>
        </w:tc>
        <w:tc>
          <w:tcPr>
            <w:tcW w:w="656" w:type="pct"/>
          </w:tcPr>
          <w:p w14:paraId="2E388008"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045</w:t>
            </w:r>
          </w:p>
        </w:tc>
      </w:tr>
      <w:tr w:rsidR="00E46E86" w:rsidRPr="000B2765" w14:paraId="00F9B5A7" w14:textId="77777777" w:rsidTr="00EF4AE2">
        <w:tc>
          <w:tcPr>
            <w:tcW w:w="1076" w:type="pct"/>
            <w:vMerge/>
          </w:tcPr>
          <w:p w14:paraId="044A262E"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2358" w:type="pct"/>
          </w:tcPr>
          <w:p w14:paraId="2BA754E1"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0B2765">
              <w:rPr>
                <w:rFonts w:ascii="Arial" w:hAnsi="Arial" w:cs="Arial"/>
                <w:color w:val="264A60"/>
                <w:sz w:val="18"/>
                <w:szCs w:val="18"/>
              </w:rPr>
              <w:t>Covariance</w:t>
            </w:r>
          </w:p>
        </w:tc>
        <w:tc>
          <w:tcPr>
            <w:tcW w:w="529" w:type="pct"/>
          </w:tcPr>
          <w:p w14:paraId="4D700EFC"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001</w:t>
            </w:r>
          </w:p>
        </w:tc>
        <w:tc>
          <w:tcPr>
            <w:tcW w:w="380" w:type="pct"/>
          </w:tcPr>
          <w:p w14:paraId="5EFBABD1"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003</w:t>
            </w:r>
          </w:p>
        </w:tc>
        <w:tc>
          <w:tcPr>
            <w:tcW w:w="656" w:type="pct"/>
          </w:tcPr>
          <w:p w14:paraId="77FB5BB2"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000</w:t>
            </w:r>
          </w:p>
        </w:tc>
      </w:tr>
      <w:tr w:rsidR="00E46E86" w:rsidRPr="000B2765" w14:paraId="38DBC040" w14:textId="77777777" w:rsidTr="00EF4AE2">
        <w:tc>
          <w:tcPr>
            <w:tcW w:w="1076" w:type="pct"/>
            <w:vMerge/>
          </w:tcPr>
          <w:p w14:paraId="06BA700F"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2358" w:type="pct"/>
          </w:tcPr>
          <w:p w14:paraId="39699F41"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0B2765">
              <w:rPr>
                <w:rFonts w:ascii="Arial" w:hAnsi="Arial" w:cs="Arial"/>
                <w:color w:val="264A60"/>
                <w:sz w:val="18"/>
                <w:szCs w:val="18"/>
              </w:rPr>
              <w:t>N</w:t>
            </w:r>
          </w:p>
        </w:tc>
        <w:tc>
          <w:tcPr>
            <w:tcW w:w="529" w:type="pct"/>
          </w:tcPr>
          <w:p w14:paraId="240F619C"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100</w:t>
            </w:r>
          </w:p>
        </w:tc>
        <w:tc>
          <w:tcPr>
            <w:tcW w:w="380" w:type="pct"/>
          </w:tcPr>
          <w:p w14:paraId="7D20697F"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100</w:t>
            </w:r>
          </w:p>
        </w:tc>
        <w:tc>
          <w:tcPr>
            <w:tcW w:w="656" w:type="pct"/>
          </w:tcPr>
          <w:p w14:paraId="5F7C2672" w14:textId="77777777" w:rsidR="00E46E86" w:rsidRPr="000B2765" w:rsidRDefault="00E46E86"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0B2765">
              <w:rPr>
                <w:rFonts w:ascii="Arial" w:hAnsi="Arial" w:cs="Arial"/>
                <w:color w:val="010205"/>
                <w:sz w:val="18"/>
                <w:szCs w:val="18"/>
              </w:rPr>
              <w:t>100</w:t>
            </w:r>
          </w:p>
        </w:tc>
      </w:tr>
      <w:tr w:rsidR="008A55CE" w:rsidRPr="000B2765" w14:paraId="359CCFA5" w14:textId="77777777" w:rsidTr="0040333D">
        <w:tc>
          <w:tcPr>
            <w:tcW w:w="1076" w:type="pct"/>
          </w:tcPr>
          <w:p w14:paraId="57D46E08" w14:textId="77777777" w:rsidR="008A55CE" w:rsidRPr="000B2765" w:rsidRDefault="008A55CE"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2358" w:type="pct"/>
          </w:tcPr>
          <w:p w14:paraId="0B8E0838" w14:textId="77777777" w:rsidR="008A55CE" w:rsidRPr="000B2765" w:rsidRDefault="008A55CE"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
        </w:tc>
        <w:tc>
          <w:tcPr>
            <w:tcW w:w="529" w:type="pct"/>
          </w:tcPr>
          <w:p w14:paraId="62DE019E" w14:textId="77777777" w:rsidR="008A55CE" w:rsidRPr="000B2765" w:rsidRDefault="008A55CE"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p>
        </w:tc>
        <w:tc>
          <w:tcPr>
            <w:tcW w:w="380" w:type="pct"/>
          </w:tcPr>
          <w:p w14:paraId="79F0E9DB" w14:textId="77777777" w:rsidR="008A55CE" w:rsidRPr="000B2765" w:rsidRDefault="008A55CE"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p>
        </w:tc>
        <w:tc>
          <w:tcPr>
            <w:tcW w:w="656" w:type="pct"/>
          </w:tcPr>
          <w:p w14:paraId="2A486022" w14:textId="77777777" w:rsidR="008A55CE" w:rsidRPr="000B2765" w:rsidRDefault="008A55CE"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p>
        </w:tc>
      </w:tr>
    </w:tbl>
    <w:p w14:paraId="31BE8FE2" w14:textId="77777777" w:rsidR="008A55CE" w:rsidRDefault="008A55CE" w:rsidP="004C68C8"/>
    <w:p w14:paraId="7483E3B8" w14:textId="77777777" w:rsidR="008A55CE" w:rsidRDefault="008A55CE" w:rsidP="004C68C8"/>
    <w:p w14:paraId="29FCEDF1" w14:textId="2B40EAFE" w:rsidR="00E46E86" w:rsidRDefault="00A634E3" w:rsidP="004C68C8">
      <w:r>
        <w:rPr>
          <w:noProof/>
        </w:rPr>
        <w:lastRenderedPageBreak/>
        <w:drawing>
          <wp:inline distT="0" distB="0" distL="0" distR="0" wp14:anchorId="0C770623" wp14:editId="78EFB502">
            <wp:extent cx="5486400" cy="3200400"/>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E8D2E6C" w14:textId="36BE7076" w:rsidR="00AE11D9" w:rsidRDefault="00AE11D9" w:rsidP="004C68C8">
      <w:r>
        <w:rPr>
          <w:noProof/>
        </w:rPr>
        <w:drawing>
          <wp:inline distT="0" distB="0" distL="0" distR="0" wp14:anchorId="42ED3C01" wp14:editId="42740355">
            <wp:extent cx="5943600" cy="4205605"/>
            <wp:effectExtent l="0" t="0" r="0" b="4445"/>
            <wp:docPr id="48" name="image3.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3.png" descr="Chart, line chart&#10;&#10;Description automatically generated"/>
                    <pic:cNvPicPr/>
                  </pic:nvPicPr>
                  <pic:blipFill>
                    <a:blip r:embed="rId21"/>
                    <a:srcRect/>
                    <a:stretch>
                      <a:fillRect/>
                    </a:stretch>
                  </pic:blipFill>
                  <pic:spPr>
                    <a:xfrm>
                      <a:off x="0" y="0"/>
                      <a:ext cx="5943600" cy="4205605"/>
                    </a:xfrm>
                    <a:prstGeom prst="rect">
                      <a:avLst/>
                    </a:prstGeom>
                    <a:ln/>
                  </pic:spPr>
                </pic:pic>
              </a:graphicData>
            </a:graphic>
          </wp:inline>
        </w:drawing>
      </w:r>
    </w:p>
    <w:p w14:paraId="6F3A4A7D" w14:textId="160DC80B" w:rsidR="00AE11D9" w:rsidRPr="0044757F" w:rsidRDefault="000E05C3" w:rsidP="0044757F">
      <w:r w:rsidRPr="0044757F">
        <w:lastRenderedPageBreak/>
        <w:t xml:space="preserve">We also ran </w:t>
      </w:r>
      <w:r w:rsidR="00AE11D9" w:rsidRPr="0044757F">
        <w:t>linear regression predicting participation (</w:t>
      </w:r>
      <w:r w:rsidR="00402C12" w:rsidRPr="0044757F">
        <w:t>selection</w:t>
      </w:r>
      <w:r w:rsidR="00AE11D9" w:rsidRPr="0044757F">
        <w:t xml:space="preserve"> rate) and perception (retention rate) from the perception score (mean UES for each word). </w:t>
      </w:r>
    </w:p>
    <w:p w14:paraId="0E07AD82" w14:textId="00A6D09A" w:rsidR="000D3C2A" w:rsidRPr="0044757F" w:rsidRDefault="00AE11D9" w:rsidP="0044757F">
      <w:r w:rsidRPr="0044757F">
        <w:t xml:space="preserve">The standardized regression coefficients were .630 for selection and .631 for retention, both are statistically significant (t=8.03 and t= .631). </w:t>
      </w:r>
    </w:p>
    <w:p w14:paraId="301F0BBB" w14:textId="77777777" w:rsidR="000D3C2A" w:rsidRPr="000D3C2A" w:rsidRDefault="000D3C2A" w:rsidP="0044757F"/>
    <w:tbl>
      <w:tblPr>
        <w:tblW w:w="23200" w:type="dxa"/>
        <w:tblLayout w:type="fixed"/>
        <w:tblCellMar>
          <w:left w:w="0" w:type="dxa"/>
          <w:right w:w="0" w:type="dxa"/>
        </w:tblCellMar>
        <w:tblLook w:val="0000" w:firstRow="0" w:lastRow="0" w:firstColumn="0" w:lastColumn="0" w:noHBand="0" w:noVBand="0"/>
      </w:tblPr>
      <w:tblGrid>
        <w:gridCol w:w="1139"/>
        <w:gridCol w:w="1477"/>
        <w:gridCol w:w="1673"/>
        <w:gridCol w:w="1672"/>
        <w:gridCol w:w="2278"/>
        <w:gridCol w:w="1583"/>
        <w:gridCol w:w="1583"/>
        <w:gridCol w:w="1940"/>
        <w:gridCol w:w="1940"/>
        <w:gridCol w:w="1583"/>
        <w:gridCol w:w="1583"/>
        <w:gridCol w:w="1583"/>
        <w:gridCol w:w="1583"/>
        <w:gridCol w:w="1583"/>
      </w:tblGrid>
      <w:tr w:rsidR="000D3C2A" w:rsidRPr="000D3C2A" w14:paraId="6F9F8600" w14:textId="77777777">
        <w:trPr>
          <w:cantSplit/>
        </w:trPr>
        <w:tc>
          <w:tcPr>
            <w:tcW w:w="23194" w:type="dxa"/>
            <w:gridSpan w:val="14"/>
            <w:tcBorders>
              <w:top w:val="nil"/>
              <w:left w:val="nil"/>
              <w:bottom w:val="nil"/>
              <w:right w:val="nil"/>
            </w:tcBorders>
            <w:shd w:val="clear" w:color="auto" w:fill="FFFFFF"/>
            <w:vAlign w:val="center"/>
          </w:tcPr>
          <w:p w14:paraId="3211CAD8"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roofErr w:type="spellStart"/>
            <w:r w:rsidRPr="000D3C2A">
              <w:rPr>
                <w:rFonts w:ascii="Times New Roman" w:hAnsi="Times New Roman" w:cs="Times New Roman"/>
                <w:i/>
                <w:iCs/>
              </w:rPr>
              <w:t>Coefficients</w:t>
            </w:r>
            <w:r w:rsidRPr="000D3C2A">
              <w:rPr>
                <w:rFonts w:ascii="Times New Roman" w:hAnsi="Times New Roman" w:cs="Times New Roman"/>
                <w:i/>
                <w:iCs/>
                <w:vertAlign w:val="superscript"/>
              </w:rPr>
              <w:t>a</w:t>
            </w:r>
            <w:proofErr w:type="spellEnd"/>
          </w:p>
        </w:tc>
      </w:tr>
      <w:tr w:rsidR="000D3C2A" w:rsidRPr="000D3C2A" w14:paraId="3BB2CD56" w14:textId="77777777">
        <w:trPr>
          <w:cantSplit/>
        </w:trPr>
        <w:tc>
          <w:tcPr>
            <w:tcW w:w="2614" w:type="dxa"/>
            <w:gridSpan w:val="2"/>
            <w:vMerge w:val="restart"/>
            <w:tcBorders>
              <w:top w:val="single" w:sz="8" w:space="0" w:color="000000"/>
              <w:left w:val="nil"/>
              <w:bottom w:val="nil"/>
              <w:right w:val="nil"/>
            </w:tcBorders>
            <w:shd w:val="clear" w:color="auto" w:fill="FFFFFF"/>
            <w:vAlign w:val="bottom"/>
          </w:tcPr>
          <w:p w14:paraId="55E49D6B"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Model</w:t>
            </w:r>
          </w:p>
        </w:tc>
        <w:tc>
          <w:tcPr>
            <w:tcW w:w="3344" w:type="dxa"/>
            <w:gridSpan w:val="2"/>
            <w:tcBorders>
              <w:top w:val="single" w:sz="8" w:space="0" w:color="000000"/>
              <w:left w:val="nil"/>
              <w:bottom w:val="single" w:sz="8" w:space="0" w:color="000000"/>
              <w:right w:val="nil"/>
            </w:tcBorders>
            <w:shd w:val="clear" w:color="auto" w:fill="FFFFFF"/>
            <w:vAlign w:val="bottom"/>
          </w:tcPr>
          <w:p w14:paraId="3E77EF9B"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Unstandardized Coefficients</w:t>
            </w:r>
          </w:p>
        </w:tc>
        <w:tc>
          <w:tcPr>
            <w:tcW w:w="2277" w:type="dxa"/>
            <w:tcBorders>
              <w:top w:val="single" w:sz="8" w:space="0" w:color="000000"/>
              <w:left w:val="nil"/>
              <w:bottom w:val="single" w:sz="8" w:space="0" w:color="000000"/>
              <w:right w:val="nil"/>
            </w:tcBorders>
            <w:shd w:val="clear" w:color="auto" w:fill="FFFFFF"/>
            <w:vAlign w:val="bottom"/>
          </w:tcPr>
          <w:p w14:paraId="1A2FF01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Standardized Coefficients</w:t>
            </w:r>
          </w:p>
        </w:tc>
        <w:tc>
          <w:tcPr>
            <w:tcW w:w="1583" w:type="dxa"/>
            <w:vMerge w:val="restart"/>
            <w:tcBorders>
              <w:top w:val="single" w:sz="8" w:space="0" w:color="000000"/>
              <w:left w:val="nil"/>
              <w:bottom w:val="single" w:sz="8" w:space="0" w:color="000000"/>
              <w:right w:val="nil"/>
            </w:tcBorders>
            <w:shd w:val="clear" w:color="auto" w:fill="FFFFFF"/>
            <w:vAlign w:val="bottom"/>
          </w:tcPr>
          <w:p w14:paraId="3C197F1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t</w:t>
            </w:r>
          </w:p>
        </w:tc>
        <w:tc>
          <w:tcPr>
            <w:tcW w:w="1583" w:type="dxa"/>
            <w:vMerge w:val="restart"/>
            <w:tcBorders>
              <w:top w:val="single" w:sz="8" w:space="0" w:color="000000"/>
              <w:left w:val="nil"/>
              <w:bottom w:val="single" w:sz="8" w:space="0" w:color="000000"/>
              <w:right w:val="nil"/>
            </w:tcBorders>
            <w:shd w:val="clear" w:color="auto" w:fill="FFFFFF"/>
            <w:vAlign w:val="bottom"/>
          </w:tcPr>
          <w:p w14:paraId="392D50B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Sig.</w:t>
            </w:r>
          </w:p>
        </w:tc>
        <w:tc>
          <w:tcPr>
            <w:tcW w:w="3878" w:type="dxa"/>
            <w:gridSpan w:val="2"/>
            <w:tcBorders>
              <w:top w:val="single" w:sz="8" w:space="0" w:color="000000"/>
              <w:left w:val="nil"/>
              <w:bottom w:val="single" w:sz="8" w:space="0" w:color="000000"/>
              <w:right w:val="nil"/>
            </w:tcBorders>
            <w:shd w:val="clear" w:color="auto" w:fill="FFFFFF"/>
            <w:vAlign w:val="bottom"/>
          </w:tcPr>
          <w:p w14:paraId="1A7DB77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95.0% Confidence Interval for B</w:t>
            </w:r>
          </w:p>
        </w:tc>
        <w:tc>
          <w:tcPr>
            <w:tcW w:w="4749" w:type="dxa"/>
            <w:gridSpan w:val="3"/>
            <w:tcBorders>
              <w:top w:val="single" w:sz="8" w:space="0" w:color="000000"/>
              <w:left w:val="nil"/>
              <w:bottom w:val="single" w:sz="8" w:space="0" w:color="000000"/>
              <w:right w:val="nil"/>
            </w:tcBorders>
            <w:shd w:val="clear" w:color="auto" w:fill="FFFFFF"/>
            <w:vAlign w:val="bottom"/>
          </w:tcPr>
          <w:p w14:paraId="63F46BA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Correlations</w:t>
            </w:r>
          </w:p>
        </w:tc>
        <w:tc>
          <w:tcPr>
            <w:tcW w:w="3166" w:type="dxa"/>
            <w:gridSpan w:val="2"/>
            <w:tcBorders>
              <w:top w:val="single" w:sz="8" w:space="0" w:color="000000"/>
              <w:left w:val="nil"/>
              <w:bottom w:val="single" w:sz="8" w:space="0" w:color="000000"/>
              <w:right w:val="nil"/>
            </w:tcBorders>
            <w:shd w:val="clear" w:color="auto" w:fill="FFFFFF"/>
            <w:vAlign w:val="bottom"/>
          </w:tcPr>
          <w:p w14:paraId="32D1F50D"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Collinearity Statistics</w:t>
            </w:r>
          </w:p>
        </w:tc>
      </w:tr>
      <w:tr w:rsidR="000D3C2A" w:rsidRPr="000D3C2A" w14:paraId="5B5A66BE" w14:textId="77777777">
        <w:trPr>
          <w:cantSplit/>
        </w:trPr>
        <w:tc>
          <w:tcPr>
            <w:tcW w:w="2614" w:type="dxa"/>
            <w:gridSpan w:val="2"/>
            <w:vMerge/>
            <w:tcBorders>
              <w:top w:val="single" w:sz="8" w:space="0" w:color="000000"/>
              <w:left w:val="nil"/>
              <w:bottom w:val="nil"/>
              <w:right w:val="nil"/>
            </w:tcBorders>
            <w:shd w:val="clear" w:color="auto" w:fill="FFFFFF"/>
            <w:vAlign w:val="bottom"/>
          </w:tcPr>
          <w:p w14:paraId="557C3F5F"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672" w:type="dxa"/>
            <w:tcBorders>
              <w:top w:val="single" w:sz="8" w:space="0" w:color="000000"/>
              <w:left w:val="nil"/>
              <w:bottom w:val="single" w:sz="8" w:space="0" w:color="000000"/>
              <w:right w:val="nil"/>
            </w:tcBorders>
            <w:shd w:val="clear" w:color="auto" w:fill="FFFFFF"/>
            <w:vAlign w:val="bottom"/>
          </w:tcPr>
          <w:p w14:paraId="1A980544"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B</w:t>
            </w:r>
          </w:p>
        </w:tc>
        <w:tc>
          <w:tcPr>
            <w:tcW w:w="1672" w:type="dxa"/>
            <w:tcBorders>
              <w:top w:val="single" w:sz="8" w:space="0" w:color="000000"/>
              <w:left w:val="nil"/>
              <w:bottom w:val="single" w:sz="8" w:space="0" w:color="000000"/>
              <w:right w:val="nil"/>
            </w:tcBorders>
            <w:shd w:val="clear" w:color="auto" w:fill="FFFFFF"/>
            <w:vAlign w:val="bottom"/>
          </w:tcPr>
          <w:p w14:paraId="550ECEC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Std. Error</w:t>
            </w:r>
          </w:p>
        </w:tc>
        <w:tc>
          <w:tcPr>
            <w:tcW w:w="2277" w:type="dxa"/>
            <w:tcBorders>
              <w:top w:val="single" w:sz="8" w:space="0" w:color="000000"/>
              <w:left w:val="nil"/>
              <w:bottom w:val="single" w:sz="8" w:space="0" w:color="000000"/>
              <w:right w:val="nil"/>
            </w:tcBorders>
            <w:shd w:val="clear" w:color="auto" w:fill="FFFFFF"/>
            <w:vAlign w:val="bottom"/>
          </w:tcPr>
          <w:p w14:paraId="34208B28"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Beta</w:t>
            </w:r>
          </w:p>
        </w:tc>
        <w:tc>
          <w:tcPr>
            <w:tcW w:w="1583" w:type="dxa"/>
            <w:vMerge/>
            <w:tcBorders>
              <w:top w:val="single" w:sz="8" w:space="0" w:color="000000"/>
              <w:left w:val="nil"/>
              <w:bottom w:val="single" w:sz="8" w:space="0" w:color="000000"/>
              <w:right w:val="nil"/>
            </w:tcBorders>
            <w:shd w:val="clear" w:color="auto" w:fill="FFFFFF"/>
            <w:vAlign w:val="bottom"/>
          </w:tcPr>
          <w:p w14:paraId="5F873A9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583" w:type="dxa"/>
            <w:vMerge/>
            <w:tcBorders>
              <w:top w:val="single" w:sz="8" w:space="0" w:color="000000"/>
              <w:left w:val="nil"/>
              <w:bottom w:val="single" w:sz="8" w:space="0" w:color="000000"/>
              <w:right w:val="nil"/>
            </w:tcBorders>
            <w:shd w:val="clear" w:color="auto" w:fill="FFFFFF"/>
            <w:vAlign w:val="bottom"/>
          </w:tcPr>
          <w:p w14:paraId="61DFDAD8"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939" w:type="dxa"/>
            <w:tcBorders>
              <w:top w:val="single" w:sz="8" w:space="0" w:color="000000"/>
              <w:left w:val="nil"/>
              <w:bottom w:val="single" w:sz="8" w:space="0" w:color="000000"/>
              <w:right w:val="nil"/>
            </w:tcBorders>
            <w:shd w:val="clear" w:color="auto" w:fill="FFFFFF"/>
            <w:vAlign w:val="bottom"/>
          </w:tcPr>
          <w:p w14:paraId="63DB7372"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Lower Bound</w:t>
            </w:r>
          </w:p>
        </w:tc>
        <w:tc>
          <w:tcPr>
            <w:tcW w:w="1939" w:type="dxa"/>
            <w:tcBorders>
              <w:top w:val="single" w:sz="8" w:space="0" w:color="000000"/>
              <w:left w:val="nil"/>
              <w:bottom w:val="single" w:sz="8" w:space="0" w:color="000000"/>
              <w:right w:val="nil"/>
            </w:tcBorders>
            <w:shd w:val="clear" w:color="auto" w:fill="FFFFFF"/>
            <w:vAlign w:val="bottom"/>
          </w:tcPr>
          <w:p w14:paraId="74E8DA97"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Upper Bound</w:t>
            </w:r>
          </w:p>
        </w:tc>
        <w:tc>
          <w:tcPr>
            <w:tcW w:w="1583" w:type="dxa"/>
            <w:tcBorders>
              <w:top w:val="single" w:sz="8" w:space="0" w:color="000000"/>
              <w:left w:val="nil"/>
              <w:bottom w:val="single" w:sz="8" w:space="0" w:color="000000"/>
              <w:right w:val="nil"/>
            </w:tcBorders>
            <w:shd w:val="clear" w:color="auto" w:fill="FFFFFF"/>
            <w:vAlign w:val="bottom"/>
          </w:tcPr>
          <w:p w14:paraId="2416CE90"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Zero-order</w:t>
            </w:r>
          </w:p>
        </w:tc>
        <w:tc>
          <w:tcPr>
            <w:tcW w:w="1583" w:type="dxa"/>
            <w:tcBorders>
              <w:top w:val="single" w:sz="8" w:space="0" w:color="000000"/>
              <w:left w:val="nil"/>
              <w:bottom w:val="single" w:sz="8" w:space="0" w:color="000000"/>
              <w:right w:val="nil"/>
            </w:tcBorders>
            <w:shd w:val="clear" w:color="auto" w:fill="FFFFFF"/>
            <w:vAlign w:val="bottom"/>
          </w:tcPr>
          <w:p w14:paraId="19FF3FF5"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Partial</w:t>
            </w:r>
          </w:p>
        </w:tc>
        <w:tc>
          <w:tcPr>
            <w:tcW w:w="1583" w:type="dxa"/>
            <w:tcBorders>
              <w:top w:val="single" w:sz="8" w:space="0" w:color="000000"/>
              <w:left w:val="nil"/>
              <w:bottom w:val="single" w:sz="8" w:space="0" w:color="000000"/>
              <w:right w:val="nil"/>
            </w:tcBorders>
            <w:shd w:val="clear" w:color="auto" w:fill="FFFFFF"/>
            <w:vAlign w:val="bottom"/>
          </w:tcPr>
          <w:p w14:paraId="70456514"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Part</w:t>
            </w:r>
          </w:p>
        </w:tc>
        <w:tc>
          <w:tcPr>
            <w:tcW w:w="1583" w:type="dxa"/>
            <w:tcBorders>
              <w:top w:val="single" w:sz="8" w:space="0" w:color="000000"/>
              <w:left w:val="nil"/>
              <w:bottom w:val="single" w:sz="8" w:space="0" w:color="000000"/>
              <w:right w:val="nil"/>
            </w:tcBorders>
            <w:shd w:val="clear" w:color="auto" w:fill="FFFFFF"/>
            <w:vAlign w:val="bottom"/>
          </w:tcPr>
          <w:p w14:paraId="3143B09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Tolerance</w:t>
            </w:r>
          </w:p>
        </w:tc>
        <w:tc>
          <w:tcPr>
            <w:tcW w:w="1583" w:type="dxa"/>
            <w:tcBorders>
              <w:top w:val="single" w:sz="8" w:space="0" w:color="000000"/>
              <w:left w:val="nil"/>
              <w:bottom w:val="single" w:sz="8" w:space="0" w:color="000000"/>
              <w:right w:val="nil"/>
            </w:tcBorders>
            <w:shd w:val="clear" w:color="auto" w:fill="FFFFFF"/>
            <w:vAlign w:val="bottom"/>
          </w:tcPr>
          <w:p w14:paraId="0CDB7D1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VIF</w:t>
            </w:r>
          </w:p>
        </w:tc>
      </w:tr>
      <w:tr w:rsidR="000D3C2A" w:rsidRPr="000D3C2A" w14:paraId="3013B8EC" w14:textId="77777777">
        <w:trPr>
          <w:cantSplit/>
        </w:trPr>
        <w:tc>
          <w:tcPr>
            <w:tcW w:w="1138" w:type="dxa"/>
            <w:vMerge w:val="restart"/>
            <w:tcBorders>
              <w:top w:val="single" w:sz="8" w:space="0" w:color="000000"/>
              <w:left w:val="nil"/>
              <w:bottom w:val="single" w:sz="8" w:space="0" w:color="000000"/>
              <w:right w:val="nil"/>
            </w:tcBorders>
            <w:shd w:val="clear" w:color="auto" w:fill="FFFFFF"/>
          </w:tcPr>
          <w:p w14:paraId="3624783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1</w:t>
            </w:r>
          </w:p>
        </w:tc>
        <w:tc>
          <w:tcPr>
            <w:tcW w:w="1476" w:type="dxa"/>
            <w:tcBorders>
              <w:top w:val="single" w:sz="8" w:space="0" w:color="000000"/>
              <w:left w:val="nil"/>
              <w:bottom w:val="nil"/>
              <w:right w:val="nil"/>
            </w:tcBorders>
            <w:shd w:val="clear" w:color="auto" w:fill="FFFFFF"/>
          </w:tcPr>
          <w:p w14:paraId="3025A79C"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Constant)</w:t>
            </w:r>
          </w:p>
        </w:tc>
        <w:tc>
          <w:tcPr>
            <w:tcW w:w="1672" w:type="dxa"/>
            <w:tcBorders>
              <w:top w:val="single" w:sz="8" w:space="0" w:color="000000"/>
              <w:left w:val="nil"/>
              <w:bottom w:val="nil"/>
              <w:right w:val="nil"/>
            </w:tcBorders>
            <w:shd w:val="clear" w:color="auto" w:fill="FFFFFF"/>
          </w:tcPr>
          <w:p w14:paraId="2F9BD148"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88</w:t>
            </w:r>
          </w:p>
        </w:tc>
        <w:tc>
          <w:tcPr>
            <w:tcW w:w="1672" w:type="dxa"/>
            <w:tcBorders>
              <w:top w:val="single" w:sz="8" w:space="0" w:color="000000"/>
              <w:left w:val="nil"/>
              <w:bottom w:val="nil"/>
              <w:right w:val="nil"/>
            </w:tcBorders>
            <w:shd w:val="clear" w:color="auto" w:fill="FFFFFF"/>
          </w:tcPr>
          <w:p w14:paraId="07B8872F"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16</w:t>
            </w:r>
          </w:p>
        </w:tc>
        <w:tc>
          <w:tcPr>
            <w:tcW w:w="2277" w:type="dxa"/>
            <w:tcBorders>
              <w:top w:val="single" w:sz="8" w:space="0" w:color="000000"/>
              <w:left w:val="nil"/>
              <w:bottom w:val="nil"/>
              <w:right w:val="nil"/>
            </w:tcBorders>
            <w:shd w:val="clear" w:color="auto" w:fill="FFFFFF"/>
            <w:vAlign w:val="center"/>
          </w:tcPr>
          <w:p w14:paraId="4D26C940"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tcPr>
          <w:p w14:paraId="6403786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5.447</w:t>
            </w:r>
          </w:p>
        </w:tc>
        <w:tc>
          <w:tcPr>
            <w:tcW w:w="1583" w:type="dxa"/>
            <w:tcBorders>
              <w:top w:val="single" w:sz="8" w:space="0" w:color="000000"/>
              <w:left w:val="nil"/>
              <w:bottom w:val="nil"/>
              <w:right w:val="nil"/>
            </w:tcBorders>
            <w:shd w:val="clear" w:color="auto" w:fill="FFFFFF"/>
          </w:tcPr>
          <w:p w14:paraId="742F3E04"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lt;.001</w:t>
            </w:r>
          </w:p>
        </w:tc>
        <w:tc>
          <w:tcPr>
            <w:tcW w:w="1939" w:type="dxa"/>
            <w:tcBorders>
              <w:top w:val="single" w:sz="8" w:space="0" w:color="000000"/>
              <w:left w:val="nil"/>
              <w:bottom w:val="nil"/>
              <w:right w:val="nil"/>
            </w:tcBorders>
            <w:shd w:val="clear" w:color="auto" w:fill="FFFFFF"/>
          </w:tcPr>
          <w:p w14:paraId="536B128B"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56</w:t>
            </w:r>
          </w:p>
        </w:tc>
        <w:tc>
          <w:tcPr>
            <w:tcW w:w="1939" w:type="dxa"/>
            <w:tcBorders>
              <w:top w:val="single" w:sz="8" w:space="0" w:color="000000"/>
              <w:left w:val="nil"/>
              <w:bottom w:val="nil"/>
              <w:right w:val="nil"/>
            </w:tcBorders>
            <w:shd w:val="clear" w:color="auto" w:fill="FFFFFF"/>
          </w:tcPr>
          <w:p w14:paraId="4DB3385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121</w:t>
            </w:r>
          </w:p>
        </w:tc>
        <w:tc>
          <w:tcPr>
            <w:tcW w:w="1583" w:type="dxa"/>
            <w:tcBorders>
              <w:top w:val="single" w:sz="8" w:space="0" w:color="000000"/>
              <w:left w:val="nil"/>
              <w:bottom w:val="nil"/>
              <w:right w:val="nil"/>
            </w:tcBorders>
            <w:shd w:val="clear" w:color="auto" w:fill="FFFFFF"/>
            <w:vAlign w:val="center"/>
          </w:tcPr>
          <w:p w14:paraId="6F850CE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5E4D4665"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5592855B"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7112C6C7"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7860AE82"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r>
      <w:tr w:rsidR="000D3C2A" w:rsidRPr="000D3C2A" w14:paraId="195DBD7A" w14:textId="77777777">
        <w:trPr>
          <w:cantSplit/>
        </w:trPr>
        <w:tc>
          <w:tcPr>
            <w:tcW w:w="1138" w:type="dxa"/>
            <w:vMerge/>
            <w:tcBorders>
              <w:top w:val="single" w:sz="8" w:space="0" w:color="000000"/>
              <w:left w:val="nil"/>
              <w:bottom w:val="single" w:sz="8" w:space="0" w:color="000000"/>
              <w:right w:val="nil"/>
            </w:tcBorders>
            <w:shd w:val="clear" w:color="auto" w:fill="FFFFFF"/>
          </w:tcPr>
          <w:p w14:paraId="7FAA0DC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476" w:type="dxa"/>
            <w:tcBorders>
              <w:top w:val="nil"/>
              <w:left w:val="nil"/>
              <w:bottom w:val="single" w:sz="8" w:space="0" w:color="000000"/>
              <w:right w:val="nil"/>
            </w:tcBorders>
            <w:shd w:val="clear" w:color="auto" w:fill="FFFFFF"/>
          </w:tcPr>
          <w:p w14:paraId="39DF4F2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Mues</w:t>
            </w:r>
          </w:p>
        </w:tc>
        <w:tc>
          <w:tcPr>
            <w:tcW w:w="1672" w:type="dxa"/>
            <w:tcBorders>
              <w:top w:val="nil"/>
              <w:left w:val="nil"/>
              <w:bottom w:val="single" w:sz="8" w:space="0" w:color="000000"/>
              <w:right w:val="nil"/>
            </w:tcBorders>
            <w:shd w:val="clear" w:color="auto" w:fill="FFFFFF"/>
          </w:tcPr>
          <w:p w14:paraId="46ED611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53</w:t>
            </w:r>
          </w:p>
        </w:tc>
        <w:tc>
          <w:tcPr>
            <w:tcW w:w="1672" w:type="dxa"/>
            <w:tcBorders>
              <w:top w:val="nil"/>
              <w:left w:val="nil"/>
              <w:bottom w:val="single" w:sz="8" w:space="0" w:color="000000"/>
              <w:right w:val="nil"/>
            </w:tcBorders>
            <w:shd w:val="clear" w:color="auto" w:fill="FFFFFF"/>
          </w:tcPr>
          <w:p w14:paraId="1BB19C5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07</w:t>
            </w:r>
          </w:p>
        </w:tc>
        <w:tc>
          <w:tcPr>
            <w:tcW w:w="2277" w:type="dxa"/>
            <w:tcBorders>
              <w:top w:val="nil"/>
              <w:left w:val="nil"/>
              <w:bottom w:val="single" w:sz="8" w:space="0" w:color="000000"/>
              <w:right w:val="nil"/>
            </w:tcBorders>
            <w:shd w:val="clear" w:color="auto" w:fill="FFFFFF"/>
          </w:tcPr>
          <w:p w14:paraId="07C7CDA4"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0</w:t>
            </w:r>
          </w:p>
        </w:tc>
        <w:tc>
          <w:tcPr>
            <w:tcW w:w="1583" w:type="dxa"/>
            <w:tcBorders>
              <w:top w:val="nil"/>
              <w:left w:val="nil"/>
              <w:bottom w:val="single" w:sz="8" w:space="0" w:color="000000"/>
              <w:right w:val="nil"/>
            </w:tcBorders>
            <w:shd w:val="clear" w:color="auto" w:fill="FFFFFF"/>
          </w:tcPr>
          <w:p w14:paraId="1728AEC0"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8.030</w:t>
            </w:r>
          </w:p>
        </w:tc>
        <w:tc>
          <w:tcPr>
            <w:tcW w:w="1583" w:type="dxa"/>
            <w:tcBorders>
              <w:top w:val="nil"/>
              <w:left w:val="nil"/>
              <w:bottom w:val="single" w:sz="8" w:space="0" w:color="000000"/>
              <w:right w:val="nil"/>
            </w:tcBorders>
            <w:shd w:val="clear" w:color="auto" w:fill="FFFFFF"/>
          </w:tcPr>
          <w:p w14:paraId="0EC4A8A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lt;.001</w:t>
            </w:r>
          </w:p>
        </w:tc>
        <w:tc>
          <w:tcPr>
            <w:tcW w:w="1939" w:type="dxa"/>
            <w:tcBorders>
              <w:top w:val="nil"/>
              <w:left w:val="nil"/>
              <w:bottom w:val="single" w:sz="8" w:space="0" w:color="000000"/>
              <w:right w:val="nil"/>
            </w:tcBorders>
            <w:shd w:val="clear" w:color="auto" w:fill="FFFFFF"/>
          </w:tcPr>
          <w:p w14:paraId="29862120"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40</w:t>
            </w:r>
          </w:p>
        </w:tc>
        <w:tc>
          <w:tcPr>
            <w:tcW w:w="1939" w:type="dxa"/>
            <w:tcBorders>
              <w:top w:val="nil"/>
              <w:left w:val="nil"/>
              <w:bottom w:val="single" w:sz="8" w:space="0" w:color="000000"/>
              <w:right w:val="nil"/>
            </w:tcBorders>
            <w:shd w:val="clear" w:color="auto" w:fill="FFFFFF"/>
          </w:tcPr>
          <w:p w14:paraId="19B18D0A"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66</w:t>
            </w:r>
          </w:p>
        </w:tc>
        <w:tc>
          <w:tcPr>
            <w:tcW w:w="1583" w:type="dxa"/>
            <w:tcBorders>
              <w:top w:val="nil"/>
              <w:left w:val="nil"/>
              <w:bottom w:val="single" w:sz="8" w:space="0" w:color="000000"/>
              <w:right w:val="nil"/>
            </w:tcBorders>
            <w:shd w:val="clear" w:color="auto" w:fill="FFFFFF"/>
          </w:tcPr>
          <w:p w14:paraId="4B7C65E4"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0</w:t>
            </w:r>
          </w:p>
        </w:tc>
        <w:tc>
          <w:tcPr>
            <w:tcW w:w="1583" w:type="dxa"/>
            <w:tcBorders>
              <w:top w:val="nil"/>
              <w:left w:val="nil"/>
              <w:bottom w:val="single" w:sz="8" w:space="0" w:color="000000"/>
              <w:right w:val="nil"/>
            </w:tcBorders>
            <w:shd w:val="clear" w:color="auto" w:fill="FFFFFF"/>
          </w:tcPr>
          <w:p w14:paraId="7E5DAA9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0</w:t>
            </w:r>
          </w:p>
        </w:tc>
        <w:tc>
          <w:tcPr>
            <w:tcW w:w="1583" w:type="dxa"/>
            <w:tcBorders>
              <w:top w:val="nil"/>
              <w:left w:val="nil"/>
              <w:bottom w:val="single" w:sz="8" w:space="0" w:color="000000"/>
              <w:right w:val="nil"/>
            </w:tcBorders>
            <w:shd w:val="clear" w:color="auto" w:fill="FFFFFF"/>
          </w:tcPr>
          <w:p w14:paraId="6A65C5E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0</w:t>
            </w:r>
          </w:p>
        </w:tc>
        <w:tc>
          <w:tcPr>
            <w:tcW w:w="1583" w:type="dxa"/>
            <w:tcBorders>
              <w:top w:val="nil"/>
              <w:left w:val="nil"/>
              <w:bottom w:val="single" w:sz="8" w:space="0" w:color="000000"/>
              <w:right w:val="nil"/>
            </w:tcBorders>
            <w:shd w:val="clear" w:color="auto" w:fill="FFFFFF"/>
          </w:tcPr>
          <w:p w14:paraId="5D673777"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1.000</w:t>
            </w:r>
          </w:p>
        </w:tc>
        <w:tc>
          <w:tcPr>
            <w:tcW w:w="1583" w:type="dxa"/>
            <w:tcBorders>
              <w:top w:val="nil"/>
              <w:left w:val="nil"/>
              <w:bottom w:val="single" w:sz="8" w:space="0" w:color="000000"/>
              <w:right w:val="nil"/>
            </w:tcBorders>
            <w:shd w:val="clear" w:color="auto" w:fill="FFFFFF"/>
          </w:tcPr>
          <w:p w14:paraId="5BC7C1AC"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1.000</w:t>
            </w:r>
          </w:p>
        </w:tc>
      </w:tr>
      <w:tr w:rsidR="000D3C2A" w:rsidRPr="000D3C2A" w14:paraId="31AE4DD3" w14:textId="77777777">
        <w:trPr>
          <w:cantSplit/>
        </w:trPr>
        <w:tc>
          <w:tcPr>
            <w:tcW w:w="23194" w:type="dxa"/>
            <w:gridSpan w:val="14"/>
            <w:tcBorders>
              <w:top w:val="nil"/>
              <w:left w:val="nil"/>
              <w:bottom w:val="nil"/>
              <w:right w:val="nil"/>
            </w:tcBorders>
            <w:shd w:val="clear" w:color="auto" w:fill="FFFFFF"/>
          </w:tcPr>
          <w:p w14:paraId="3C3AAA9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 xml:space="preserve">a. Dependent Variable: </w:t>
            </w:r>
            <w:proofErr w:type="spellStart"/>
            <w:r w:rsidRPr="000D3C2A">
              <w:rPr>
                <w:rFonts w:ascii="Times New Roman" w:hAnsi="Times New Roman" w:cs="Times New Roman"/>
              </w:rPr>
              <w:t>Mselect</w:t>
            </w:r>
            <w:proofErr w:type="spellEnd"/>
          </w:p>
        </w:tc>
      </w:tr>
    </w:tbl>
    <w:p w14:paraId="06EC66A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51BE874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bl>
      <w:tblPr>
        <w:tblW w:w="23200" w:type="dxa"/>
        <w:tblLayout w:type="fixed"/>
        <w:tblCellMar>
          <w:left w:w="0" w:type="dxa"/>
          <w:right w:w="0" w:type="dxa"/>
        </w:tblCellMar>
        <w:tblLook w:val="0000" w:firstRow="0" w:lastRow="0" w:firstColumn="0" w:lastColumn="0" w:noHBand="0" w:noVBand="0"/>
      </w:tblPr>
      <w:tblGrid>
        <w:gridCol w:w="1139"/>
        <w:gridCol w:w="1477"/>
        <w:gridCol w:w="1673"/>
        <w:gridCol w:w="1672"/>
        <w:gridCol w:w="2278"/>
        <w:gridCol w:w="1583"/>
        <w:gridCol w:w="1583"/>
        <w:gridCol w:w="1940"/>
        <w:gridCol w:w="1940"/>
        <w:gridCol w:w="1583"/>
        <w:gridCol w:w="1583"/>
        <w:gridCol w:w="1583"/>
        <w:gridCol w:w="1583"/>
        <w:gridCol w:w="1583"/>
      </w:tblGrid>
      <w:tr w:rsidR="000D3C2A" w:rsidRPr="000D3C2A" w14:paraId="2CB3635E" w14:textId="77777777">
        <w:trPr>
          <w:cantSplit/>
        </w:trPr>
        <w:tc>
          <w:tcPr>
            <w:tcW w:w="23194" w:type="dxa"/>
            <w:gridSpan w:val="14"/>
            <w:tcBorders>
              <w:top w:val="nil"/>
              <w:left w:val="nil"/>
              <w:bottom w:val="nil"/>
              <w:right w:val="nil"/>
            </w:tcBorders>
            <w:shd w:val="clear" w:color="auto" w:fill="FFFFFF"/>
            <w:vAlign w:val="center"/>
          </w:tcPr>
          <w:p w14:paraId="1559AFA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roofErr w:type="spellStart"/>
            <w:r w:rsidRPr="000D3C2A">
              <w:rPr>
                <w:rFonts w:ascii="Times New Roman" w:hAnsi="Times New Roman" w:cs="Times New Roman"/>
                <w:i/>
                <w:iCs/>
              </w:rPr>
              <w:t>Coefficients</w:t>
            </w:r>
            <w:r w:rsidRPr="000D3C2A">
              <w:rPr>
                <w:rFonts w:ascii="Times New Roman" w:hAnsi="Times New Roman" w:cs="Times New Roman"/>
                <w:i/>
                <w:iCs/>
                <w:vertAlign w:val="superscript"/>
              </w:rPr>
              <w:t>a</w:t>
            </w:r>
            <w:proofErr w:type="spellEnd"/>
          </w:p>
        </w:tc>
      </w:tr>
      <w:tr w:rsidR="000D3C2A" w:rsidRPr="000D3C2A" w14:paraId="6D95AC9D" w14:textId="77777777">
        <w:trPr>
          <w:cantSplit/>
        </w:trPr>
        <w:tc>
          <w:tcPr>
            <w:tcW w:w="2614" w:type="dxa"/>
            <w:gridSpan w:val="2"/>
            <w:vMerge w:val="restart"/>
            <w:tcBorders>
              <w:top w:val="single" w:sz="8" w:space="0" w:color="000000"/>
              <w:left w:val="nil"/>
              <w:bottom w:val="nil"/>
              <w:right w:val="nil"/>
            </w:tcBorders>
            <w:shd w:val="clear" w:color="auto" w:fill="FFFFFF"/>
            <w:vAlign w:val="bottom"/>
          </w:tcPr>
          <w:p w14:paraId="78F7E99B"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Model</w:t>
            </w:r>
          </w:p>
        </w:tc>
        <w:tc>
          <w:tcPr>
            <w:tcW w:w="3344" w:type="dxa"/>
            <w:gridSpan w:val="2"/>
            <w:tcBorders>
              <w:top w:val="single" w:sz="8" w:space="0" w:color="000000"/>
              <w:left w:val="nil"/>
              <w:bottom w:val="single" w:sz="8" w:space="0" w:color="000000"/>
              <w:right w:val="nil"/>
            </w:tcBorders>
            <w:shd w:val="clear" w:color="auto" w:fill="FFFFFF"/>
            <w:vAlign w:val="bottom"/>
          </w:tcPr>
          <w:p w14:paraId="59C9E50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Unstandardized Coefficients</w:t>
            </w:r>
          </w:p>
        </w:tc>
        <w:tc>
          <w:tcPr>
            <w:tcW w:w="2277" w:type="dxa"/>
            <w:tcBorders>
              <w:top w:val="single" w:sz="8" w:space="0" w:color="000000"/>
              <w:left w:val="nil"/>
              <w:bottom w:val="single" w:sz="8" w:space="0" w:color="000000"/>
              <w:right w:val="nil"/>
            </w:tcBorders>
            <w:shd w:val="clear" w:color="auto" w:fill="FFFFFF"/>
            <w:vAlign w:val="bottom"/>
          </w:tcPr>
          <w:p w14:paraId="31652CC5"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Standardized Coefficients</w:t>
            </w:r>
          </w:p>
        </w:tc>
        <w:tc>
          <w:tcPr>
            <w:tcW w:w="1583" w:type="dxa"/>
            <w:vMerge w:val="restart"/>
            <w:tcBorders>
              <w:top w:val="single" w:sz="8" w:space="0" w:color="000000"/>
              <w:left w:val="nil"/>
              <w:bottom w:val="single" w:sz="8" w:space="0" w:color="000000"/>
              <w:right w:val="nil"/>
            </w:tcBorders>
            <w:shd w:val="clear" w:color="auto" w:fill="FFFFFF"/>
            <w:vAlign w:val="bottom"/>
          </w:tcPr>
          <w:p w14:paraId="11733D8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t</w:t>
            </w:r>
          </w:p>
        </w:tc>
        <w:tc>
          <w:tcPr>
            <w:tcW w:w="1583" w:type="dxa"/>
            <w:vMerge w:val="restart"/>
            <w:tcBorders>
              <w:top w:val="single" w:sz="8" w:space="0" w:color="000000"/>
              <w:left w:val="nil"/>
              <w:bottom w:val="single" w:sz="8" w:space="0" w:color="000000"/>
              <w:right w:val="nil"/>
            </w:tcBorders>
            <w:shd w:val="clear" w:color="auto" w:fill="FFFFFF"/>
            <w:vAlign w:val="bottom"/>
          </w:tcPr>
          <w:p w14:paraId="0D0B8A0F"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Sig.</w:t>
            </w:r>
          </w:p>
        </w:tc>
        <w:tc>
          <w:tcPr>
            <w:tcW w:w="3878" w:type="dxa"/>
            <w:gridSpan w:val="2"/>
            <w:tcBorders>
              <w:top w:val="single" w:sz="8" w:space="0" w:color="000000"/>
              <w:left w:val="nil"/>
              <w:bottom w:val="single" w:sz="8" w:space="0" w:color="000000"/>
              <w:right w:val="nil"/>
            </w:tcBorders>
            <w:shd w:val="clear" w:color="auto" w:fill="FFFFFF"/>
            <w:vAlign w:val="bottom"/>
          </w:tcPr>
          <w:p w14:paraId="0EBC0F2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95.0% Confidence Interval for B</w:t>
            </w:r>
          </w:p>
        </w:tc>
        <w:tc>
          <w:tcPr>
            <w:tcW w:w="4749" w:type="dxa"/>
            <w:gridSpan w:val="3"/>
            <w:tcBorders>
              <w:top w:val="single" w:sz="8" w:space="0" w:color="000000"/>
              <w:left w:val="nil"/>
              <w:bottom w:val="single" w:sz="8" w:space="0" w:color="000000"/>
              <w:right w:val="nil"/>
            </w:tcBorders>
            <w:shd w:val="clear" w:color="auto" w:fill="FFFFFF"/>
            <w:vAlign w:val="bottom"/>
          </w:tcPr>
          <w:p w14:paraId="5F9E43BA"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Correlations</w:t>
            </w:r>
          </w:p>
        </w:tc>
        <w:tc>
          <w:tcPr>
            <w:tcW w:w="3166" w:type="dxa"/>
            <w:gridSpan w:val="2"/>
            <w:tcBorders>
              <w:top w:val="single" w:sz="8" w:space="0" w:color="000000"/>
              <w:left w:val="nil"/>
              <w:bottom w:val="single" w:sz="8" w:space="0" w:color="000000"/>
              <w:right w:val="nil"/>
            </w:tcBorders>
            <w:shd w:val="clear" w:color="auto" w:fill="FFFFFF"/>
            <w:vAlign w:val="bottom"/>
          </w:tcPr>
          <w:p w14:paraId="55991A60"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Collinearity Statistics</w:t>
            </w:r>
          </w:p>
        </w:tc>
      </w:tr>
      <w:tr w:rsidR="000D3C2A" w:rsidRPr="000D3C2A" w14:paraId="1E2B35CD" w14:textId="77777777">
        <w:trPr>
          <w:cantSplit/>
        </w:trPr>
        <w:tc>
          <w:tcPr>
            <w:tcW w:w="2614" w:type="dxa"/>
            <w:gridSpan w:val="2"/>
            <w:vMerge/>
            <w:tcBorders>
              <w:top w:val="single" w:sz="8" w:space="0" w:color="000000"/>
              <w:left w:val="nil"/>
              <w:bottom w:val="nil"/>
              <w:right w:val="nil"/>
            </w:tcBorders>
            <w:shd w:val="clear" w:color="auto" w:fill="FFFFFF"/>
            <w:vAlign w:val="bottom"/>
          </w:tcPr>
          <w:p w14:paraId="220BF7C7"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672" w:type="dxa"/>
            <w:tcBorders>
              <w:top w:val="single" w:sz="8" w:space="0" w:color="000000"/>
              <w:left w:val="nil"/>
              <w:bottom w:val="single" w:sz="8" w:space="0" w:color="000000"/>
              <w:right w:val="nil"/>
            </w:tcBorders>
            <w:shd w:val="clear" w:color="auto" w:fill="FFFFFF"/>
            <w:vAlign w:val="bottom"/>
          </w:tcPr>
          <w:p w14:paraId="402D40C5"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B</w:t>
            </w:r>
          </w:p>
        </w:tc>
        <w:tc>
          <w:tcPr>
            <w:tcW w:w="1672" w:type="dxa"/>
            <w:tcBorders>
              <w:top w:val="single" w:sz="8" w:space="0" w:color="000000"/>
              <w:left w:val="nil"/>
              <w:bottom w:val="single" w:sz="8" w:space="0" w:color="000000"/>
              <w:right w:val="nil"/>
            </w:tcBorders>
            <w:shd w:val="clear" w:color="auto" w:fill="FFFFFF"/>
            <w:vAlign w:val="bottom"/>
          </w:tcPr>
          <w:p w14:paraId="231A973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Std. Error</w:t>
            </w:r>
          </w:p>
        </w:tc>
        <w:tc>
          <w:tcPr>
            <w:tcW w:w="2277" w:type="dxa"/>
            <w:tcBorders>
              <w:top w:val="single" w:sz="8" w:space="0" w:color="000000"/>
              <w:left w:val="nil"/>
              <w:bottom w:val="single" w:sz="8" w:space="0" w:color="000000"/>
              <w:right w:val="nil"/>
            </w:tcBorders>
            <w:shd w:val="clear" w:color="auto" w:fill="FFFFFF"/>
            <w:vAlign w:val="bottom"/>
          </w:tcPr>
          <w:p w14:paraId="4E28D88D"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Beta</w:t>
            </w:r>
          </w:p>
        </w:tc>
        <w:tc>
          <w:tcPr>
            <w:tcW w:w="1583" w:type="dxa"/>
            <w:vMerge/>
            <w:tcBorders>
              <w:top w:val="single" w:sz="8" w:space="0" w:color="000000"/>
              <w:left w:val="nil"/>
              <w:bottom w:val="single" w:sz="8" w:space="0" w:color="000000"/>
              <w:right w:val="nil"/>
            </w:tcBorders>
            <w:shd w:val="clear" w:color="auto" w:fill="FFFFFF"/>
            <w:vAlign w:val="bottom"/>
          </w:tcPr>
          <w:p w14:paraId="1008677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583" w:type="dxa"/>
            <w:vMerge/>
            <w:tcBorders>
              <w:top w:val="single" w:sz="8" w:space="0" w:color="000000"/>
              <w:left w:val="nil"/>
              <w:bottom w:val="single" w:sz="8" w:space="0" w:color="000000"/>
              <w:right w:val="nil"/>
            </w:tcBorders>
            <w:shd w:val="clear" w:color="auto" w:fill="FFFFFF"/>
            <w:vAlign w:val="bottom"/>
          </w:tcPr>
          <w:p w14:paraId="2D757288"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939" w:type="dxa"/>
            <w:tcBorders>
              <w:top w:val="single" w:sz="8" w:space="0" w:color="000000"/>
              <w:left w:val="nil"/>
              <w:bottom w:val="single" w:sz="8" w:space="0" w:color="000000"/>
              <w:right w:val="nil"/>
            </w:tcBorders>
            <w:shd w:val="clear" w:color="auto" w:fill="FFFFFF"/>
            <w:vAlign w:val="bottom"/>
          </w:tcPr>
          <w:p w14:paraId="0DB7976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Lower Bound</w:t>
            </w:r>
          </w:p>
        </w:tc>
        <w:tc>
          <w:tcPr>
            <w:tcW w:w="1939" w:type="dxa"/>
            <w:tcBorders>
              <w:top w:val="single" w:sz="8" w:space="0" w:color="000000"/>
              <w:left w:val="nil"/>
              <w:bottom w:val="single" w:sz="8" w:space="0" w:color="000000"/>
              <w:right w:val="nil"/>
            </w:tcBorders>
            <w:shd w:val="clear" w:color="auto" w:fill="FFFFFF"/>
            <w:vAlign w:val="bottom"/>
          </w:tcPr>
          <w:p w14:paraId="57376B7C"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Upper Bound</w:t>
            </w:r>
          </w:p>
        </w:tc>
        <w:tc>
          <w:tcPr>
            <w:tcW w:w="1583" w:type="dxa"/>
            <w:tcBorders>
              <w:top w:val="single" w:sz="8" w:space="0" w:color="000000"/>
              <w:left w:val="nil"/>
              <w:bottom w:val="single" w:sz="8" w:space="0" w:color="000000"/>
              <w:right w:val="nil"/>
            </w:tcBorders>
            <w:shd w:val="clear" w:color="auto" w:fill="FFFFFF"/>
            <w:vAlign w:val="bottom"/>
          </w:tcPr>
          <w:p w14:paraId="04234892"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Zero-order</w:t>
            </w:r>
          </w:p>
        </w:tc>
        <w:tc>
          <w:tcPr>
            <w:tcW w:w="1583" w:type="dxa"/>
            <w:tcBorders>
              <w:top w:val="single" w:sz="8" w:space="0" w:color="000000"/>
              <w:left w:val="nil"/>
              <w:bottom w:val="single" w:sz="8" w:space="0" w:color="000000"/>
              <w:right w:val="nil"/>
            </w:tcBorders>
            <w:shd w:val="clear" w:color="auto" w:fill="FFFFFF"/>
            <w:vAlign w:val="bottom"/>
          </w:tcPr>
          <w:p w14:paraId="58A3B85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Partial</w:t>
            </w:r>
          </w:p>
        </w:tc>
        <w:tc>
          <w:tcPr>
            <w:tcW w:w="1583" w:type="dxa"/>
            <w:tcBorders>
              <w:top w:val="single" w:sz="8" w:space="0" w:color="000000"/>
              <w:left w:val="nil"/>
              <w:bottom w:val="single" w:sz="8" w:space="0" w:color="000000"/>
              <w:right w:val="nil"/>
            </w:tcBorders>
            <w:shd w:val="clear" w:color="auto" w:fill="FFFFFF"/>
            <w:vAlign w:val="bottom"/>
          </w:tcPr>
          <w:p w14:paraId="1BE2ECDF"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Part</w:t>
            </w:r>
          </w:p>
        </w:tc>
        <w:tc>
          <w:tcPr>
            <w:tcW w:w="1583" w:type="dxa"/>
            <w:tcBorders>
              <w:top w:val="single" w:sz="8" w:space="0" w:color="000000"/>
              <w:left w:val="nil"/>
              <w:bottom w:val="single" w:sz="8" w:space="0" w:color="000000"/>
              <w:right w:val="nil"/>
            </w:tcBorders>
            <w:shd w:val="clear" w:color="auto" w:fill="FFFFFF"/>
            <w:vAlign w:val="bottom"/>
          </w:tcPr>
          <w:p w14:paraId="6BA5DAA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Tolerance</w:t>
            </w:r>
          </w:p>
        </w:tc>
        <w:tc>
          <w:tcPr>
            <w:tcW w:w="1583" w:type="dxa"/>
            <w:tcBorders>
              <w:top w:val="single" w:sz="8" w:space="0" w:color="000000"/>
              <w:left w:val="nil"/>
              <w:bottom w:val="single" w:sz="8" w:space="0" w:color="000000"/>
              <w:right w:val="nil"/>
            </w:tcBorders>
            <w:shd w:val="clear" w:color="auto" w:fill="FFFFFF"/>
            <w:vAlign w:val="bottom"/>
          </w:tcPr>
          <w:p w14:paraId="54C17ED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VIF</w:t>
            </w:r>
          </w:p>
        </w:tc>
      </w:tr>
      <w:tr w:rsidR="000D3C2A" w:rsidRPr="000D3C2A" w14:paraId="66EFC6DB" w14:textId="77777777">
        <w:trPr>
          <w:cantSplit/>
        </w:trPr>
        <w:tc>
          <w:tcPr>
            <w:tcW w:w="1138" w:type="dxa"/>
            <w:vMerge w:val="restart"/>
            <w:tcBorders>
              <w:top w:val="single" w:sz="8" w:space="0" w:color="000000"/>
              <w:left w:val="nil"/>
              <w:bottom w:val="single" w:sz="8" w:space="0" w:color="000000"/>
              <w:right w:val="nil"/>
            </w:tcBorders>
            <w:shd w:val="clear" w:color="auto" w:fill="FFFFFF"/>
          </w:tcPr>
          <w:p w14:paraId="7ABBC872"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1</w:t>
            </w:r>
          </w:p>
        </w:tc>
        <w:tc>
          <w:tcPr>
            <w:tcW w:w="1476" w:type="dxa"/>
            <w:tcBorders>
              <w:top w:val="single" w:sz="8" w:space="0" w:color="000000"/>
              <w:left w:val="nil"/>
              <w:bottom w:val="nil"/>
              <w:right w:val="nil"/>
            </w:tcBorders>
            <w:shd w:val="clear" w:color="auto" w:fill="FFFFFF"/>
          </w:tcPr>
          <w:p w14:paraId="1105A87D"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Constant)</w:t>
            </w:r>
          </w:p>
        </w:tc>
        <w:tc>
          <w:tcPr>
            <w:tcW w:w="1672" w:type="dxa"/>
            <w:tcBorders>
              <w:top w:val="single" w:sz="8" w:space="0" w:color="000000"/>
              <w:left w:val="nil"/>
              <w:bottom w:val="nil"/>
              <w:right w:val="nil"/>
            </w:tcBorders>
            <w:shd w:val="clear" w:color="auto" w:fill="FFFFFF"/>
          </w:tcPr>
          <w:p w14:paraId="211D8C9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17</w:t>
            </w:r>
          </w:p>
        </w:tc>
        <w:tc>
          <w:tcPr>
            <w:tcW w:w="1672" w:type="dxa"/>
            <w:tcBorders>
              <w:top w:val="single" w:sz="8" w:space="0" w:color="000000"/>
              <w:left w:val="nil"/>
              <w:bottom w:val="nil"/>
              <w:right w:val="nil"/>
            </w:tcBorders>
            <w:shd w:val="clear" w:color="auto" w:fill="FFFFFF"/>
          </w:tcPr>
          <w:p w14:paraId="05A84EA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12</w:t>
            </w:r>
          </w:p>
        </w:tc>
        <w:tc>
          <w:tcPr>
            <w:tcW w:w="2277" w:type="dxa"/>
            <w:tcBorders>
              <w:top w:val="single" w:sz="8" w:space="0" w:color="000000"/>
              <w:left w:val="nil"/>
              <w:bottom w:val="nil"/>
              <w:right w:val="nil"/>
            </w:tcBorders>
            <w:shd w:val="clear" w:color="auto" w:fill="FFFFFF"/>
            <w:vAlign w:val="center"/>
          </w:tcPr>
          <w:p w14:paraId="24DD706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tcPr>
          <w:p w14:paraId="5E2DC0D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1.388</w:t>
            </w:r>
          </w:p>
        </w:tc>
        <w:tc>
          <w:tcPr>
            <w:tcW w:w="1583" w:type="dxa"/>
            <w:tcBorders>
              <w:top w:val="single" w:sz="8" w:space="0" w:color="000000"/>
              <w:left w:val="nil"/>
              <w:bottom w:val="nil"/>
              <w:right w:val="nil"/>
            </w:tcBorders>
            <w:shd w:val="clear" w:color="auto" w:fill="FFFFFF"/>
          </w:tcPr>
          <w:p w14:paraId="1C4BAC0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168</w:t>
            </w:r>
          </w:p>
        </w:tc>
        <w:tc>
          <w:tcPr>
            <w:tcW w:w="1939" w:type="dxa"/>
            <w:tcBorders>
              <w:top w:val="single" w:sz="8" w:space="0" w:color="000000"/>
              <w:left w:val="nil"/>
              <w:bottom w:val="nil"/>
              <w:right w:val="nil"/>
            </w:tcBorders>
            <w:shd w:val="clear" w:color="auto" w:fill="FFFFFF"/>
          </w:tcPr>
          <w:p w14:paraId="1E138407"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41</w:t>
            </w:r>
          </w:p>
        </w:tc>
        <w:tc>
          <w:tcPr>
            <w:tcW w:w="1939" w:type="dxa"/>
            <w:tcBorders>
              <w:top w:val="single" w:sz="8" w:space="0" w:color="000000"/>
              <w:left w:val="nil"/>
              <w:bottom w:val="nil"/>
              <w:right w:val="nil"/>
            </w:tcBorders>
            <w:shd w:val="clear" w:color="auto" w:fill="FFFFFF"/>
          </w:tcPr>
          <w:p w14:paraId="6DBCC134"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07</w:t>
            </w:r>
          </w:p>
        </w:tc>
        <w:tc>
          <w:tcPr>
            <w:tcW w:w="1583" w:type="dxa"/>
            <w:tcBorders>
              <w:top w:val="single" w:sz="8" w:space="0" w:color="000000"/>
              <w:left w:val="nil"/>
              <w:bottom w:val="nil"/>
              <w:right w:val="nil"/>
            </w:tcBorders>
            <w:shd w:val="clear" w:color="auto" w:fill="FFFFFF"/>
            <w:vAlign w:val="center"/>
          </w:tcPr>
          <w:p w14:paraId="7D4CDEB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090962B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481C8B3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0A150E6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64D55376"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r>
      <w:tr w:rsidR="000D3C2A" w:rsidRPr="000D3C2A" w14:paraId="45D171A6" w14:textId="77777777">
        <w:trPr>
          <w:cantSplit/>
        </w:trPr>
        <w:tc>
          <w:tcPr>
            <w:tcW w:w="1138" w:type="dxa"/>
            <w:vMerge/>
            <w:tcBorders>
              <w:top w:val="single" w:sz="8" w:space="0" w:color="000000"/>
              <w:left w:val="nil"/>
              <w:bottom w:val="single" w:sz="8" w:space="0" w:color="000000"/>
              <w:right w:val="nil"/>
            </w:tcBorders>
            <w:shd w:val="clear" w:color="auto" w:fill="FFFFFF"/>
          </w:tcPr>
          <w:p w14:paraId="17ACBC78"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476" w:type="dxa"/>
            <w:tcBorders>
              <w:top w:val="nil"/>
              <w:left w:val="nil"/>
              <w:bottom w:val="single" w:sz="8" w:space="0" w:color="000000"/>
              <w:right w:val="nil"/>
            </w:tcBorders>
            <w:shd w:val="clear" w:color="auto" w:fill="FFFFFF"/>
          </w:tcPr>
          <w:p w14:paraId="58C6F33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Mues</w:t>
            </w:r>
          </w:p>
        </w:tc>
        <w:tc>
          <w:tcPr>
            <w:tcW w:w="1672" w:type="dxa"/>
            <w:tcBorders>
              <w:top w:val="nil"/>
              <w:left w:val="nil"/>
              <w:bottom w:val="single" w:sz="8" w:space="0" w:color="000000"/>
              <w:right w:val="nil"/>
            </w:tcBorders>
            <w:shd w:val="clear" w:color="auto" w:fill="FFFFFF"/>
          </w:tcPr>
          <w:p w14:paraId="636CE0CA"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40</w:t>
            </w:r>
          </w:p>
        </w:tc>
        <w:tc>
          <w:tcPr>
            <w:tcW w:w="1672" w:type="dxa"/>
            <w:tcBorders>
              <w:top w:val="nil"/>
              <w:left w:val="nil"/>
              <w:bottom w:val="single" w:sz="8" w:space="0" w:color="000000"/>
              <w:right w:val="nil"/>
            </w:tcBorders>
            <w:shd w:val="clear" w:color="auto" w:fill="FFFFFF"/>
          </w:tcPr>
          <w:p w14:paraId="62F8897C"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05</w:t>
            </w:r>
          </w:p>
        </w:tc>
        <w:tc>
          <w:tcPr>
            <w:tcW w:w="2277" w:type="dxa"/>
            <w:tcBorders>
              <w:top w:val="nil"/>
              <w:left w:val="nil"/>
              <w:bottom w:val="single" w:sz="8" w:space="0" w:color="000000"/>
              <w:right w:val="nil"/>
            </w:tcBorders>
            <w:shd w:val="clear" w:color="auto" w:fill="FFFFFF"/>
          </w:tcPr>
          <w:p w14:paraId="73BF4DA9"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1</w:t>
            </w:r>
          </w:p>
        </w:tc>
        <w:tc>
          <w:tcPr>
            <w:tcW w:w="1583" w:type="dxa"/>
            <w:tcBorders>
              <w:top w:val="nil"/>
              <w:left w:val="nil"/>
              <w:bottom w:val="single" w:sz="8" w:space="0" w:color="000000"/>
              <w:right w:val="nil"/>
            </w:tcBorders>
            <w:shd w:val="clear" w:color="auto" w:fill="FFFFFF"/>
          </w:tcPr>
          <w:p w14:paraId="0D1330A7"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8.048</w:t>
            </w:r>
          </w:p>
        </w:tc>
        <w:tc>
          <w:tcPr>
            <w:tcW w:w="1583" w:type="dxa"/>
            <w:tcBorders>
              <w:top w:val="nil"/>
              <w:left w:val="nil"/>
              <w:bottom w:val="single" w:sz="8" w:space="0" w:color="000000"/>
              <w:right w:val="nil"/>
            </w:tcBorders>
            <w:shd w:val="clear" w:color="auto" w:fill="FFFFFF"/>
          </w:tcPr>
          <w:p w14:paraId="343E2BA5"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lt;.001</w:t>
            </w:r>
          </w:p>
        </w:tc>
        <w:tc>
          <w:tcPr>
            <w:tcW w:w="1939" w:type="dxa"/>
            <w:tcBorders>
              <w:top w:val="nil"/>
              <w:left w:val="nil"/>
              <w:bottom w:val="single" w:sz="8" w:space="0" w:color="000000"/>
              <w:right w:val="nil"/>
            </w:tcBorders>
            <w:shd w:val="clear" w:color="auto" w:fill="FFFFFF"/>
          </w:tcPr>
          <w:p w14:paraId="501D1C87"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30</w:t>
            </w:r>
          </w:p>
        </w:tc>
        <w:tc>
          <w:tcPr>
            <w:tcW w:w="1939" w:type="dxa"/>
            <w:tcBorders>
              <w:top w:val="nil"/>
              <w:left w:val="nil"/>
              <w:bottom w:val="single" w:sz="8" w:space="0" w:color="000000"/>
              <w:right w:val="nil"/>
            </w:tcBorders>
            <w:shd w:val="clear" w:color="auto" w:fill="FFFFFF"/>
          </w:tcPr>
          <w:p w14:paraId="07DC3ABE"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050</w:t>
            </w:r>
          </w:p>
        </w:tc>
        <w:tc>
          <w:tcPr>
            <w:tcW w:w="1583" w:type="dxa"/>
            <w:tcBorders>
              <w:top w:val="nil"/>
              <w:left w:val="nil"/>
              <w:bottom w:val="single" w:sz="8" w:space="0" w:color="000000"/>
              <w:right w:val="nil"/>
            </w:tcBorders>
            <w:shd w:val="clear" w:color="auto" w:fill="FFFFFF"/>
          </w:tcPr>
          <w:p w14:paraId="26C63A6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1</w:t>
            </w:r>
          </w:p>
        </w:tc>
        <w:tc>
          <w:tcPr>
            <w:tcW w:w="1583" w:type="dxa"/>
            <w:tcBorders>
              <w:top w:val="nil"/>
              <w:left w:val="nil"/>
              <w:bottom w:val="single" w:sz="8" w:space="0" w:color="000000"/>
              <w:right w:val="nil"/>
            </w:tcBorders>
            <w:shd w:val="clear" w:color="auto" w:fill="FFFFFF"/>
          </w:tcPr>
          <w:p w14:paraId="1DBA6D4A"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1</w:t>
            </w:r>
          </w:p>
        </w:tc>
        <w:tc>
          <w:tcPr>
            <w:tcW w:w="1583" w:type="dxa"/>
            <w:tcBorders>
              <w:top w:val="nil"/>
              <w:left w:val="nil"/>
              <w:bottom w:val="single" w:sz="8" w:space="0" w:color="000000"/>
              <w:right w:val="nil"/>
            </w:tcBorders>
            <w:shd w:val="clear" w:color="auto" w:fill="FFFFFF"/>
          </w:tcPr>
          <w:p w14:paraId="13FF5F64"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631</w:t>
            </w:r>
          </w:p>
        </w:tc>
        <w:tc>
          <w:tcPr>
            <w:tcW w:w="1583" w:type="dxa"/>
            <w:tcBorders>
              <w:top w:val="nil"/>
              <w:left w:val="nil"/>
              <w:bottom w:val="single" w:sz="8" w:space="0" w:color="000000"/>
              <w:right w:val="nil"/>
            </w:tcBorders>
            <w:shd w:val="clear" w:color="auto" w:fill="FFFFFF"/>
          </w:tcPr>
          <w:p w14:paraId="46FB38F3"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1.000</w:t>
            </w:r>
          </w:p>
        </w:tc>
        <w:tc>
          <w:tcPr>
            <w:tcW w:w="1583" w:type="dxa"/>
            <w:tcBorders>
              <w:top w:val="nil"/>
              <w:left w:val="nil"/>
              <w:bottom w:val="single" w:sz="8" w:space="0" w:color="000000"/>
              <w:right w:val="nil"/>
            </w:tcBorders>
            <w:shd w:val="clear" w:color="auto" w:fill="FFFFFF"/>
          </w:tcPr>
          <w:p w14:paraId="2EC48FE8"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0D3C2A">
              <w:rPr>
                <w:rFonts w:ascii="Times New Roman" w:hAnsi="Times New Roman" w:cs="Times New Roman"/>
              </w:rPr>
              <w:t>1.000</w:t>
            </w:r>
          </w:p>
        </w:tc>
      </w:tr>
      <w:tr w:rsidR="000D3C2A" w:rsidRPr="000D3C2A" w14:paraId="551EA722" w14:textId="77777777">
        <w:trPr>
          <w:cantSplit/>
        </w:trPr>
        <w:tc>
          <w:tcPr>
            <w:tcW w:w="23194" w:type="dxa"/>
            <w:gridSpan w:val="14"/>
            <w:tcBorders>
              <w:top w:val="nil"/>
              <w:left w:val="nil"/>
              <w:bottom w:val="nil"/>
              <w:right w:val="nil"/>
            </w:tcBorders>
            <w:shd w:val="clear" w:color="auto" w:fill="FFFFFF"/>
          </w:tcPr>
          <w:p w14:paraId="0F01DA41"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0D3C2A">
              <w:rPr>
                <w:rFonts w:ascii="Times New Roman" w:hAnsi="Times New Roman" w:cs="Times New Roman"/>
              </w:rPr>
              <w:t xml:space="preserve">a. Dependent Variable: </w:t>
            </w:r>
            <w:proofErr w:type="spellStart"/>
            <w:r w:rsidRPr="000D3C2A">
              <w:rPr>
                <w:rFonts w:ascii="Times New Roman" w:hAnsi="Times New Roman" w:cs="Times New Roman"/>
              </w:rPr>
              <w:t>Mreten</w:t>
            </w:r>
            <w:proofErr w:type="spellEnd"/>
          </w:p>
        </w:tc>
      </w:tr>
    </w:tbl>
    <w:p w14:paraId="13FEB40C" w14:textId="77777777" w:rsidR="000D3C2A" w:rsidRPr="000D3C2A" w:rsidRDefault="000D3C2A" w:rsidP="000D3C2A">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2E4A8D32" w14:textId="77777777" w:rsidR="00695A0B" w:rsidRPr="004C68C8" w:rsidRDefault="00695A0B" w:rsidP="00695A0B">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r>
        <w:t xml:space="preserve">Logistic regression? </w:t>
      </w:r>
    </w:p>
    <w:tbl>
      <w:tblPr>
        <w:tblW w:w="23200" w:type="dxa"/>
        <w:tblLayout w:type="fixed"/>
        <w:tblCellMar>
          <w:left w:w="0" w:type="dxa"/>
          <w:right w:w="0" w:type="dxa"/>
        </w:tblCellMar>
        <w:tblLook w:val="0000" w:firstRow="0" w:lastRow="0" w:firstColumn="0" w:lastColumn="0" w:noHBand="0" w:noVBand="0"/>
      </w:tblPr>
      <w:tblGrid>
        <w:gridCol w:w="1139"/>
        <w:gridCol w:w="1477"/>
        <w:gridCol w:w="1673"/>
        <w:gridCol w:w="1672"/>
        <w:gridCol w:w="2278"/>
        <w:gridCol w:w="1583"/>
        <w:gridCol w:w="1583"/>
        <w:gridCol w:w="1940"/>
        <w:gridCol w:w="1940"/>
        <w:gridCol w:w="1583"/>
        <w:gridCol w:w="1583"/>
        <w:gridCol w:w="1583"/>
        <w:gridCol w:w="1583"/>
        <w:gridCol w:w="1583"/>
      </w:tblGrid>
      <w:tr w:rsidR="00695A0B" w:rsidRPr="004C68C8" w14:paraId="0B25B06B" w14:textId="77777777" w:rsidTr="00885F48">
        <w:trPr>
          <w:cantSplit/>
        </w:trPr>
        <w:tc>
          <w:tcPr>
            <w:tcW w:w="23194" w:type="dxa"/>
            <w:gridSpan w:val="14"/>
            <w:tcBorders>
              <w:top w:val="nil"/>
              <w:left w:val="nil"/>
              <w:bottom w:val="nil"/>
              <w:right w:val="nil"/>
            </w:tcBorders>
            <w:shd w:val="clear" w:color="auto" w:fill="FFFFFF"/>
            <w:vAlign w:val="center"/>
          </w:tcPr>
          <w:p w14:paraId="7D178A68"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roofErr w:type="spellStart"/>
            <w:r w:rsidRPr="004C68C8">
              <w:rPr>
                <w:rFonts w:ascii="Times New Roman" w:hAnsi="Times New Roman" w:cs="Times New Roman"/>
                <w:i/>
                <w:iCs/>
              </w:rPr>
              <w:t>Coefficients</w:t>
            </w:r>
            <w:r w:rsidRPr="004C68C8">
              <w:rPr>
                <w:rFonts w:ascii="Times New Roman" w:hAnsi="Times New Roman" w:cs="Times New Roman"/>
                <w:i/>
                <w:iCs/>
                <w:vertAlign w:val="superscript"/>
              </w:rPr>
              <w:t>a</w:t>
            </w:r>
            <w:proofErr w:type="spellEnd"/>
          </w:p>
        </w:tc>
      </w:tr>
      <w:tr w:rsidR="00695A0B" w:rsidRPr="004C68C8" w14:paraId="13E93A82" w14:textId="77777777" w:rsidTr="00885F48">
        <w:trPr>
          <w:cantSplit/>
        </w:trPr>
        <w:tc>
          <w:tcPr>
            <w:tcW w:w="2614" w:type="dxa"/>
            <w:gridSpan w:val="2"/>
            <w:vMerge w:val="restart"/>
            <w:tcBorders>
              <w:top w:val="single" w:sz="8" w:space="0" w:color="000000"/>
              <w:left w:val="nil"/>
              <w:bottom w:val="nil"/>
              <w:right w:val="nil"/>
            </w:tcBorders>
            <w:shd w:val="clear" w:color="auto" w:fill="FFFFFF"/>
            <w:vAlign w:val="bottom"/>
          </w:tcPr>
          <w:p w14:paraId="3FEDBD6E"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C68C8">
              <w:rPr>
                <w:rFonts w:ascii="Times New Roman" w:hAnsi="Times New Roman" w:cs="Times New Roman"/>
              </w:rPr>
              <w:t>Model</w:t>
            </w:r>
          </w:p>
        </w:tc>
        <w:tc>
          <w:tcPr>
            <w:tcW w:w="3344" w:type="dxa"/>
            <w:gridSpan w:val="2"/>
            <w:tcBorders>
              <w:top w:val="single" w:sz="8" w:space="0" w:color="000000"/>
              <w:left w:val="nil"/>
              <w:bottom w:val="single" w:sz="8" w:space="0" w:color="000000"/>
              <w:right w:val="nil"/>
            </w:tcBorders>
            <w:shd w:val="clear" w:color="auto" w:fill="FFFFFF"/>
            <w:vAlign w:val="bottom"/>
          </w:tcPr>
          <w:p w14:paraId="1E890685"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Unstandardized Coefficients</w:t>
            </w:r>
          </w:p>
        </w:tc>
        <w:tc>
          <w:tcPr>
            <w:tcW w:w="2277" w:type="dxa"/>
            <w:tcBorders>
              <w:top w:val="single" w:sz="8" w:space="0" w:color="000000"/>
              <w:left w:val="nil"/>
              <w:bottom w:val="single" w:sz="8" w:space="0" w:color="000000"/>
              <w:right w:val="nil"/>
            </w:tcBorders>
            <w:shd w:val="clear" w:color="auto" w:fill="FFFFFF"/>
            <w:vAlign w:val="bottom"/>
          </w:tcPr>
          <w:p w14:paraId="09CBE2D4"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Standardized Coefficients</w:t>
            </w:r>
          </w:p>
        </w:tc>
        <w:tc>
          <w:tcPr>
            <w:tcW w:w="1583" w:type="dxa"/>
            <w:vMerge w:val="restart"/>
            <w:tcBorders>
              <w:top w:val="single" w:sz="8" w:space="0" w:color="000000"/>
              <w:left w:val="nil"/>
              <w:bottom w:val="single" w:sz="8" w:space="0" w:color="000000"/>
              <w:right w:val="nil"/>
            </w:tcBorders>
            <w:shd w:val="clear" w:color="auto" w:fill="FFFFFF"/>
            <w:vAlign w:val="bottom"/>
          </w:tcPr>
          <w:p w14:paraId="6DC98F91"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t</w:t>
            </w:r>
          </w:p>
        </w:tc>
        <w:tc>
          <w:tcPr>
            <w:tcW w:w="1583" w:type="dxa"/>
            <w:vMerge w:val="restart"/>
            <w:tcBorders>
              <w:top w:val="single" w:sz="8" w:space="0" w:color="000000"/>
              <w:left w:val="nil"/>
              <w:bottom w:val="single" w:sz="8" w:space="0" w:color="000000"/>
              <w:right w:val="nil"/>
            </w:tcBorders>
            <w:shd w:val="clear" w:color="auto" w:fill="FFFFFF"/>
            <w:vAlign w:val="bottom"/>
          </w:tcPr>
          <w:p w14:paraId="6895A27D"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Sig.</w:t>
            </w:r>
          </w:p>
        </w:tc>
        <w:tc>
          <w:tcPr>
            <w:tcW w:w="3878" w:type="dxa"/>
            <w:gridSpan w:val="2"/>
            <w:tcBorders>
              <w:top w:val="single" w:sz="8" w:space="0" w:color="000000"/>
              <w:left w:val="nil"/>
              <w:bottom w:val="single" w:sz="8" w:space="0" w:color="000000"/>
              <w:right w:val="nil"/>
            </w:tcBorders>
            <w:shd w:val="clear" w:color="auto" w:fill="FFFFFF"/>
            <w:vAlign w:val="bottom"/>
          </w:tcPr>
          <w:p w14:paraId="4F877624"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95.0% Confidence Interval for B</w:t>
            </w:r>
          </w:p>
        </w:tc>
        <w:tc>
          <w:tcPr>
            <w:tcW w:w="4749" w:type="dxa"/>
            <w:gridSpan w:val="3"/>
            <w:tcBorders>
              <w:top w:val="single" w:sz="8" w:space="0" w:color="000000"/>
              <w:left w:val="nil"/>
              <w:bottom w:val="single" w:sz="8" w:space="0" w:color="000000"/>
              <w:right w:val="nil"/>
            </w:tcBorders>
            <w:shd w:val="clear" w:color="auto" w:fill="FFFFFF"/>
            <w:vAlign w:val="bottom"/>
          </w:tcPr>
          <w:p w14:paraId="1ACC3007"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Correlations</w:t>
            </w:r>
          </w:p>
        </w:tc>
        <w:tc>
          <w:tcPr>
            <w:tcW w:w="3166" w:type="dxa"/>
            <w:gridSpan w:val="2"/>
            <w:tcBorders>
              <w:top w:val="single" w:sz="8" w:space="0" w:color="000000"/>
              <w:left w:val="nil"/>
              <w:bottom w:val="single" w:sz="8" w:space="0" w:color="000000"/>
              <w:right w:val="nil"/>
            </w:tcBorders>
            <w:shd w:val="clear" w:color="auto" w:fill="FFFFFF"/>
            <w:vAlign w:val="bottom"/>
          </w:tcPr>
          <w:p w14:paraId="265B3411"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Collinearity Statistics</w:t>
            </w:r>
          </w:p>
        </w:tc>
      </w:tr>
      <w:tr w:rsidR="00695A0B" w:rsidRPr="004C68C8" w14:paraId="0B5E8904" w14:textId="77777777" w:rsidTr="00885F48">
        <w:trPr>
          <w:cantSplit/>
        </w:trPr>
        <w:tc>
          <w:tcPr>
            <w:tcW w:w="2614" w:type="dxa"/>
            <w:gridSpan w:val="2"/>
            <w:vMerge/>
            <w:tcBorders>
              <w:top w:val="single" w:sz="8" w:space="0" w:color="000000"/>
              <w:left w:val="nil"/>
              <w:bottom w:val="nil"/>
              <w:right w:val="nil"/>
            </w:tcBorders>
            <w:shd w:val="clear" w:color="auto" w:fill="FFFFFF"/>
            <w:vAlign w:val="bottom"/>
          </w:tcPr>
          <w:p w14:paraId="757647E4"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672" w:type="dxa"/>
            <w:tcBorders>
              <w:top w:val="single" w:sz="8" w:space="0" w:color="000000"/>
              <w:left w:val="nil"/>
              <w:bottom w:val="single" w:sz="8" w:space="0" w:color="000000"/>
              <w:right w:val="nil"/>
            </w:tcBorders>
            <w:shd w:val="clear" w:color="auto" w:fill="FFFFFF"/>
            <w:vAlign w:val="bottom"/>
          </w:tcPr>
          <w:p w14:paraId="55B0FEA5"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B</w:t>
            </w:r>
          </w:p>
        </w:tc>
        <w:tc>
          <w:tcPr>
            <w:tcW w:w="1672" w:type="dxa"/>
            <w:tcBorders>
              <w:top w:val="single" w:sz="8" w:space="0" w:color="000000"/>
              <w:left w:val="nil"/>
              <w:bottom w:val="single" w:sz="8" w:space="0" w:color="000000"/>
              <w:right w:val="nil"/>
            </w:tcBorders>
            <w:shd w:val="clear" w:color="auto" w:fill="FFFFFF"/>
            <w:vAlign w:val="bottom"/>
          </w:tcPr>
          <w:p w14:paraId="0225F3DC"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Std. Error</w:t>
            </w:r>
          </w:p>
        </w:tc>
        <w:tc>
          <w:tcPr>
            <w:tcW w:w="2277" w:type="dxa"/>
            <w:tcBorders>
              <w:top w:val="single" w:sz="8" w:space="0" w:color="000000"/>
              <w:left w:val="nil"/>
              <w:bottom w:val="single" w:sz="8" w:space="0" w:color="000000"/>
              <w:right w:val="nil"/>
            </w:tcBorders>
            <w:shd w:val="clear" w:color="auto" w:fill="FFFFFF"/>
            <w:vAlign w:val="bottom"/>
          </w:tcPr>
          <w:p w14:paraId="0508F254"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Beta</w:t>
            </w:r>
          </w:p>
        </w:tc>
        <w:tc>
          <w:tcPr>
            <w:tcW w:w="1583" w:type="dxa"/>
            <w:vMerge/>
            <w:tcBorders>
              <w:top w:val="single" w:sz="8" w:space="0" w:color="000000"/>
              <w:left w:val="nil"/>
              <w:bottom w:val="single" w:sz="8" w:space="0" w:color="000000"/>
              <w:right w:val="nil"/>
            </w:tcBorders>
            <w:shd w:val="clear" w:color="auto" w:fill="FFFFFF"/>
            <w:vAlign w:val="bottom"/>
          </w:tcPr>
          <w:p w14:paraId="434524DC"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583" w:type="dxa"/>
            <w:vMerge/>
            <w:tcBorders>
              <w:top w:val="single" w:sz="8" w:space="0" w:color="000000"/>
              <w:left w:val="nil"/>
              <w:bottom w:val="single" w:sz="8" w:space="0" w:color="000000"/>
              <w:right w:val="nil"/>
            </w:tcBorders>
            <w:shd w:val="clear" w:color="auto" w:fill="FFFFFF"/>
            <w:vAlign w:val="bottom"/>
          </w:tcPr>
          <w:p w14:paraId="4EA3DA10"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rPr>
            </w:pPr>
          </w:p>
        </w:tc>
        <w:tc>
          <w:tcPr>
            <w:tcW w:w="1939" w:type="dxa"/>
            <w:tcBorders>
              <w:top w:val="single" w:sz="8" w:space="0" w:color="000000"/>
              <w:left w:val="nil"/>
              <w:bottom w:val="single" w:sz="8" w:space="0" w:color="000000"/>
              <w:right w:val="nil"/>
            </w:tcBorders>
            <w:shd w:val="clear" w:color="auto" w:fill="FFFFFF"/>
            <w:vAlign w:val="bottom"/>
          </w:tcPr>
          <w:p w14:paraId="7EF173AC"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Lower Bound</w:t>
            </w:r>
          </w:p>
        </w:tc>
        <w:tc>
          <w:tcPr>
            <w:tcW w:w="1939" w:type="dxa"/>
            <w:tcBorders>
              <w:top w:val="single" w:sz="8" w:space="0" w:color="000000"/>
              <w:left w:val="nil"/>
              <w:bottom w:val="single" w:sz="8" w:space="0" w:color="000000"/>
              <w:right w:val="nil"/>
            </w:tcBorders>
            <w:shd w:val="clear" w:color="auto" w:fill="FFFFFF"/>
            <w:vAlign w:val="bottom"/>
          </w:tcPr>
          <w:p w14:paraId="0FEF81DA"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Upper Bound</w:t>
            </w:r>
          </w:p>
        </w:tc>
        <w:tc>
          <w:tcPr>
            <w:tcW w:w="1583" w:type="dxa"/>
            <w:tcBorders>
              <w:top w:val="single" w:sz="8" w:space="0" w:color="000000"/>
              <w:left w:val="nil"/>
              <w:bottom w:val="single" w:sz="8" w:space="0" w:color="000000"/>
              <w:right w:val="nil"/>
            </w:tcBorders>
            <w:shd w:val="clear" w:color="auto" w:fill="FFFFFF"/>
            <w:vAlign w:val="bottom"/>
          </w:tcPr>
          <w:p w14:paraId="72553F1D"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Zero-order</w:t>
            </w:r>
          </w:p>
        </w:tc>
        <w:tc>
          <w:tcPr>
            <w:tcW w:w="1583" w:type="dxa"/>
            <w:tcBorders>
              <w:top w:val="single" w:sz="8" w:space="0" w:color="000000"/>
              <w:left w:val="nil"/>
              <w:bottom w:val="single" w:sz="8" w:space="0" w:color="000000"/>
              <w:right w:val="nil"/>
            </w:tcBorders>
            <w:shd w:val="clear" w:color="auto" w:fill="FFFFFF"/>
            <w:vAlign w:val="bottom"/>
          </w:tcPr>
          <w:p w14:paraId="4B634135"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Partial</w:t>
            </w:r>
          </w:p>
        </w:tc>
        <w:tc>
          <w:tcPr>
            <w:tcW w:w="1583" w:type="dxa"/>
            <w:tcBorders>
              <w:top w:val="single" w:sz="8" w:space="0" w:color="000000"/>
              <w:left w:val="nil"/>
              <w:bottom w:val="single" w:sz="8" w:space="0" w:color="000000"/>
              <w:right w:val="nil"/>
            </w:tcBorders>
            <w:shd w:val="clear" w:color="auto" w:fill="FFFFFF"/>
            <w:vAlign w:val="bottom"/>
          </w:tcPr>
          <w:p w14:paraId="39C969E4"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Part</w:t>
            </w:r>
          </w:p>
        </w:tc>
        <w:tc>
          <w:tcPr>
            <w:tcW w:w="1583" w:type="dxa"/>
            <w:tcBorders>
              <w:top w:val="single" w:sz="8" w:space="0" w:color="000000"/>
              <w:left w:val="nil"/>
              <w:bottom w:val="single" w:sz="8" w:space="0" w:color="000000"/>
              <w:right w:val="nil"/>
            </w:tcBorders>
            <w:shd w:val="clear" w:color="auto" w:fill="FFFFFF"/>
            <w:vAlign w:val="bottom"/>
          </w:tcPr>
          <w:p w14:paraId="7EF02F49"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Tolerance</w:t>
            </w:r>
          </w:p>
        </w:tc>
        <w:tc>
          <w:tcPr>
            <w:tcW w:w="1583" w:type="dxa"/>
            <w:tcBorders>
              <w:top w:val="single" w:sz="8" w:space="0" w:color="000000"/>
              <w:left w:val="nil"/>
              <w:bottom w:val="single" w:sz="8" w:space="0" w:color="000000"/>
              <w:right w:val="nil"/>
            </w:tcBorders>
            <w:shd w:val="clear" w:color="auto" w:fill="FFFFFF"/>
            <w:vAlign w:val="bottom"/>
          </w:tcPr>
          <w:p w14:paraId="5F52ED18"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VIF</w:t>
            </w:r>
          </w:p>
        </w:tc>
      </w:tr>
      <w:tr w:rsidR="00695A0B" w:rsidRPr="004C68C8" w14:paraId="090296D8" w14:textId="77777777" w:rsidTr="00885F48">
        <w:trPr>
          <w:cantSplit/>
        </w:trPr>
        <w:tc>
          <w:tcPr>
            <w:tcW w:w="1138" w:type="dxa"/>
            <w:vMerge w:val="restart"/>
            <w:tcBorders>
              <w:top w:val="single" w:sz="8" w:space="0" w:color="000000"/>
              <w:left w:val="nil"/>
              <w:bottom w:val="single" w:sz="8" w:space="0" w:color="000000"/>
              <w:right w:val="nil"/>
            </w:tcBorders>
            <w:shd w:val="clear" w:color="auto" w:fill="FFFFFF"/>
          </w:tcPr>
          <w:p w14:paraId="44BB0305"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C68C8">
              <w:rPr>
                <w:rFonts w:ascii="Times New Roman" w:hAnsi="Times New Roman" w:cs="Times New Roman"/>
              </w:rPr>
              <w:t>1</w:t>
            </w:r>
          </w:p>
        </w:tc>
        <w:tc>
          <w:tcPr>
            <w:tcW w:w="1476" w:type="dxa"/>
            <w:tcBorders>
              <w:top w:val="single" w:sz="8" w:space="0" w:color="000000"/>
              <w:left w:val="nil"/>
              <w:bottom w:val="nil"/>
              <w:right w:val="nil"/>
            </w:tcBorders>
            <w:shd w:val="clear" w:color="auto" w:fill="FFFFFF"/>
          </w:tcPr>
          <w:p w14:paraId="556FA2DE"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C68C8">
              <w:rPr>
                <w:rFonts w:ascii="Times New Roman" w:hAnsi="Times New Roman" w:cs="Times New Roman"/>
              </w:rPr>
              <w:t>(Constant)</w:t>
            </w:r>
          </w:p>
        </w:tc>
        <w:tc>
          <w:tcPr>
            <w:tcW w:w="1672" w:type="dxa"/>
            <w:tcBorders>
              <w:top w:val="single" w:sz="8" w:space="0" w:color="000000"/>
              <w:left w:val="nil"/>
              <w:bottom w:val="nil"/>
              <w:right w:val="nil"/>
            </w:tcBorders>
            <w:shd w:val="clear" w:color="auto" w:fill="FFFFFF"/>
          </w:tcPr>
          <w:p w14:paraId="36C80680"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03</w:t>
            </w:r>
          </w:p>
        </w:tc>
        <w:tc>
          <w:tcPr>
            <w:tcW w:w="1672" w:type="dxa"/>
            <w:tcBorders>
              <w:top w:val="single" w:sz="8" w:space="0" w:color="000000"/>
              <w:left w:val="nil"/>
              <w:bottom w:val="nil"/>
              <w:right w:val="nil"/>
            </w:tcBorders>
            <w:shd w:val="clear" w:color="auto" w:fill="FFFFFF"/>
          </w:tcPr>
          <w:p w14:paraId="32AE2CE6"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04</w:t>
            </w:r>
          </w:p>
        </w:tc>
        <w:tc>
          <w:tcPr>
            <w:tcW w:w="2277" w:type="dxa"/>
            <w:tcBorders>
              <w:top w:val="single" w:sz="8" w:space="0" w:color="000000"/>
              <w:left w:val="nil"/>
              <w:bottom w:val="nil"/>
              <w:right w:val="nil"/>
            </w:tcBorders>
            <w:shd w:val="clear" w:color="auto" w:fill="FFFFFF"/>
            <w:vAlign w:val="center"/>
          </w:tcPr>
          <w:p w14:paraId="5EFD4992"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tcPr>
          <w:p w14:paraId="35FC53F6"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799</w:t>
            </w:r>
          </w:p>
        </w:tc>
        <w:tc>
          <w:tcPr>
            <w:tcW w:w="1583" w:type="dxa"/>
            <w:tcBorders>
              <w:top w:val="single" w:sz="8" w:space="0" w:color="000000"/>
              <w:left w:val="nil"/>
              <w:bottom w:val="nil"/>
              <w:right w:val="nil"/>
            </w:tcBorders>
            <w:shd w:val="clear" w:color="auto" w:fill="FFFFFF"/>
          </w:tcPr>
          <w:p w14:paraId="2C2DC9C1"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424</w:t>
            </w:r>
          </w:p>
        </w:tc>
        <w:tc>
          <w:tcPr>
            <w:tcW w:w="1939" w:type="dxa"/>
            <w:tcBorders>
              <w:top w:val="single" w:sz="8" w:space="0" w:color="000000"/>
              <w:left w:val="nil"/>
              <w:bottom w:val="nil"/>
              <w:right w:val="nil"/>
            </w:tcBorders>
            <w:shd w:val="clear" w:color="auto" w:fill="FFFFFF"/>
          </w:tcPr>
          <w:p w14:paraId="73A1AC3B"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12</w:t>
            </w:r>
          </w:p>
        </w:tc>
        <w:tc>
          <w:tcPr>
            <w:tcW w:w="1939" w:type="dxa"/>
            <w:tcBorders>
              <w:top w:val="single" w:sz="8" w:space="0" w:color="000000"/>
              <w:left w:val="nil"/>
              <w:bottom w:val="nil"/>
              <w:right w:val="nil"/>
            </w:tcBorders>
            <w:shd w:val="clear" w:color="auto" w:fill="FFFFFF"/>
          </w:tcPr>
          <w:p w14:paraId="1C593957"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05</w:t>
            </w:r>
          </w:p>
        </w:tc>
        <w:tc>
          <w:tcPr>
            <w:tcW w:w="1583" w:type="dxa"/>
            <w:tcBorders>
              <w:top w:val="single" w:sz="8" w:space="0" w:color="000000"/>
              <w:left w:val="nil"/>
              <w:bottom w:val="nil"/>
              <w:right w:val="nil"/>
            </w:tcBorders>
            <w:shd w:val="clear" w:color="auto" w:fill="FFFFFF"/>
            <w:vAlign w:val="center"/>
          </w:tcPr>
          <w:p w14:paraId="25F97348"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6DC85F3B"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3AFA3E9D"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2D40E155"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583" w:type="dxa"/>
            <w:tcBorders>
              <w:top w:val="single" w:sz="8" w:space="0" w:color="000000"/>
              <w:left w:val="nil"/>
              <w:bottom w:val="nil"/>
              <w:right w:val="nil"/>
            </w:tcBorders>
            <w:shd w:val="clear" w:color="auto" w:fill="FFFFFF"/>
            <w:vAlign w:val="center"/>
          </w:tcPr>
          <w:p w14:paraId="2D113A9E"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r>
      <w:tr w:rsidR="00695A0B" w:rsidRPr="004C68C8" w14:paraId="1A4B1C0F" w14:textId="77777777" w:rsidTr="00885F48">
        <w:trPr>
          <w:cantSplit/>
        </w:trPr>
        <w:tc>
          <w:tcPr>
            <w:tcW w:w="1138" w:type="dxa"/>
            <w:vMerge/>
            <w:tcBorders>
              <w:top w:val="single" w:sz="8" w:space="0" w:color="000000"/>
              <w:left w:val="nil"/>
              <w:bottom w:val="single" w:sz="8" w:space="0" w:color="000000"/>
              <w:right w:val="nil"/>
            </w:tcBorders>
            <w:shd w:val="clear" w:color="auto" w:fill="FFFFFF"/>
          </w:tcPr>
          <w:p w14:paraId="43618EF8"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1476" w:type="dxa"/>
            <w:tcBorders>
              <w:top w:val="nil"/>
              <w:left w:val="nil"/>
              <w:bottom w:val="single" w:sz="8" w:space="0" w:color="000000"/>
              <w:right w:val="nil"/>
            </w:tcBorders>
            <w:shd w:val="clear" w:color="auto" w:fill="FFFFFF"/>
          </w:tcPr>
          <w:p w14:paraId="10B6AA45"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proofErr w:type="spellStart"/>
            <w:r w:rsidRPr="004C68C8">
              <w:rPr>
                <w:rFonts w:ascii="Times New Roman" w:hAnsi="Times New Roman" w:cs="Times New Roman"/>
              </w:rPr>
              <w:t>UESavg</w:t>
            </w:r>
            <w:proofErr w:type="spellEnd"/>
          </w:p>
        </w:tc>
        <w:tc>
          <w:tcPr>
            <w:tcW w:w="1672" w:type="dxa"/>
            <w:tcBorders>
              <w:top w:val="nil"/>
              <w:left w:val="nil"/>
              <w:bottom w:val="single" w:sz="8" w:space="0" w:color="000000"/>
              <w:right w:val="nil"/>
            </w:tcBorders>
            <w:shd w:val="clear" w:color="auto" w:fill="FFFFFF"/>
          </w:tcPr>
          <w:p w14:paraId="4AAEDB4D"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91</w:t>
            </w:r>
          </w:p>
        </w:tc>
        <w:tc>
          <w:tcPr>
            <w:tcW w:w="1672" w:type="dxa"/>
            <w:tcBorders>
              <w:top w:val="nil"/>
              <w:left w:val="nil"/>
              <w:bottom w:val="single" w:sz="8" w:space="0" w:color="000000"/>
              <w:right w:val="nil"/>
            </w:tcBorders>
            <w:shd w:val="clear" w:color="auto" w:fill="FFFFFF"/>
          </w:tcPr>
          <w:p w14:paraId="312008B1"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02</w:t>
            </w:r>
          </w:p>
        </w:tc>
        <w:tc>
          <w:tcPr>
            <w:tcW w:w="2277" w:type="dxa"/>
            <w:tcBorders>
              <w:top w:val="nil"/>
              <w:left w:val="nil"/>
              <w:bottom w:val="single" w:sz="8" w:space="0" w:color="000000"/>
              <w:right w:val="nil"/>
            </w:tcBorders>
            <w:shd w:val="clear" w:color="auto" w:fill="FFFFFF"/>
          </w:tcPr>
          <w:p w14:paraId="34FA4179"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193</w:t>
            </w:r>
          </w:p>
        </w:tc>
        <w:tc>
          <w:tcPr>
            <w:tcW w:w="1583" w:type="dxa"/>
            <w:tcBorders>
              <w:top w:val="nil"/>
              <w:left w:val="nil"/>
              <w:bottom w:val="single" w:sz="8" w:space="0" w:color="000000"/>
              <w:right w:val="nil"/>
            </w:tcBorders>
            <w:shd w:val="clear" w:color="auto" w:fill="FFFFFF"/>
          </w:tcPr>
          <w:p w14:paraId="7FAE8A42"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55.832</w:t>
            </w:r>
          </w:p>
        </w:tc>
        <w:tc>
          <w:tcPr>
            <w:tcW w:w="1583" w:type="dxa"/>
            <w:tcBorders>
              <w:top w:val="nil"/>
              <w:left w:val="nil"/>
              <w:bottom w:val="single" w:sz="8" w:space="0" w:color="000000"/>
              <w:right w:val="nil"/>
            </w:tcBorders>
            <w:shd w:val="clear" w:color="auto" w:fill="FFFFFF"/>
          </w:tcPr>
          <w:p w14:paraId="65FAF4DE"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00</w:t>
            </w:r>
          </w:p>
        </w:tc>
        <w:tc>
          <w:tcPr>
            <w:tcW w:w="1939" w:type="dxa"/>
            <w:tcBorders>
              <w:top w:val="nil"/>
              <w:left w:val="nil"/>
              <w:bottom w:val="single" w:sz="8" w:space="0" w:color="000000"/>
              <w:right w:val="nil"/>
            </w:tcBorders>
            <w:shd w:val="clear" w:color="auto" w:fill="FFFFFF"/>
          </w:tcPr>
          <w:p w14:paraId="6790E241"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88</w:t>
            </w:r>
          </w:p>
        </w:tc>
        <w:tc>
          <w:tcPr>
            <w:tcW w:w="1939" w:type="dxa"/>
            <w:tcBorders>
              <w:top w:val="nil"/>
              <w:left w:val="nil"/>
              <w:bottom w:val="single" w:sz="8" w:space="0" w:color="000000"/>
              <w:right w:val="nil"/>
            </w:tcBorders>
            <w:shd w:val="clear" w:color="auto" w:fill="FFFFFF"/>
          </w:tcPr>
          <w:p w14:paraId="3C44D040"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094</w:t>
            </w:r>
          </w:p>
        </w:tc>
        <w:tc>
          <w:tcPr>
            <w:tcW w:w="1583" w:type="dxa"/>
            <w:tcBorders>
              <w:top w:val="nil"/>
              <w:left w:val="nil"/>
              <w:bottom w:val="single" w:sz="8" w:space="0" w:color="000000"/>
              <w:right w:val="nil"/>
            </w:tcBorders>
            <w:shd w:val="clear" w:color="auto" w:fill="FFFFFF"/>
          </w:tcPr>
          <w:p w14:paraId="36F5EBA9"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193</w:t>
            </w:r>
          </w:p>
        </w:tc>
        <w:tc>
          <w:tcPr>
            <w:tcW w:w="1583" w:type="dxa"/>
            <w:tcBorders>
              <w:top w:val="nil"/>
              <w:left w:val="nil"/>
              <w:bottom w:val="single" w:sz="8" w:space="0" w:color="000000"/>
              <w:right w:val="nil"/>
            </w:tcBorders>
            <w:shd w:val="clear" w:color="auto" w:fill="FFFFFF"/>
          </w:tcPr>
          <w:p w14:paraId="135E8604"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193</w:t>
            </w:r>
          </w:p>
        </w:tc>
        <w:tc>
          <w:tcPr>
            <w:tcW w:w="1583" w:type="dxa"/>
            <w:tcBorders>
              <w:top w:val="nil"/>
              <w:left w:val="nil"/>
              <w:bottom w:val="single" w:sz="8" w:space="0" w:color="000000"/>
              <w:right w:val="nil"/>
            </w:tcBorders>
            <w:shd w:val="clear" w:color="auto" w:fill="FFFFFF"/>
          </w:tcPr>
          <w:p w14:paraId="2C481634"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193</w:t>
            </w:r>
          </w:p>
        </w:tc>
        <w:tc>
          <w:tcPr>
            <w:tcW w:w="1583" w:type="dxa"/>
            <w:tcBorders>
              <w:top w:val="nil"/>
              <w:left w:val="nil"/>
              <w:bottom w:val="single" w:sz="8" w:space="0" w:color="000000"/>
              <w:right w:val="nil"/>
            </w:tcBorders>
            <w:shd w:val="clear" w:color="auto" w:fill="FFFFFF"/>
          </w:tcPr>
          <w:p w14:paraId="64889F0E"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1.000</w:t>
            </w:r>
          </w:p>
        </w:tc>
        <w:tc>
          <w:tcPr>
            <w:tcW w:w="1583" w:type="dxa"/>
            <w:tcBorders>
              <w:top w:val="nil"/>
              <w:left w:val="nil"/>
              <w:bottom w:val="single" w:sz="8" w:space="0" w:color="000000"/>
              <w:right w:val="nil"/>
            </w:tcBorders>
            <w:shd w:val="clear" w:color="auto" w:fill="FFFFFF"/>
          </w:tcPr>
          <w:p w14:paraId="684AD7F1"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rPr>
            </w:pPr>
            <w:r w:rsidRPr="004C68C8">
              <w:rPr>
                <w:rFonts w:ascii="Times New Roman" w:hAnsi="Times New Roman" w:cs="Times New Roman"/>
              </w:rPr>
              <w:t>1.000</w:t>
            </w:r>
          </w:p>
        </w:tc>
      </w:tr>
      <w:tr w:rsidR="00695A0B" w:rsidRPr="004C68C8" w14:paraId="25712D49" w14:textId="77777777" w:rsidTr="00885F48">
        <w:trPr>
          <w:cantSplit/>
        </w:trPr>
        <w:tc>
          <w:tcPr>
            <w:tcW w:w="23194" w:type="dxa"/>
            <w:gridSpan w:val="14"/>
            <w:tcBorders>
              <w:top w:val="nil"/>
              <w:left w:val="nil"/>
              <w:bottom w:val="nil"/>
              <w:right w:val="nil"/>
            </w:tcBorders>
            <w:shd w:val="clear" w:color="auto" w:fill="FFFFFF"/>
          </w:tcPr>
          <w:p w14:paraId="4E802751" w14:textId="77777777" w:rsidR="00695A0B" w:rsidRPr="004C68C8" w:rsidRDefault="00695A0B"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rPr>
            </w:pPr>
            <w:r w:rsidRPr="004C68C8">
              <w:rPr>
                <w:rFonts w:ascii="Times New Roman" w:hAnsi="Times New Roman" w:cs="Times New Roman"/>
              </w:rPr>
              <w:t>a. Dependent Variable: select</w:t>
            </w:r>
          </w:p>
        </w:tc>
      </w:tr>
    </w:tbl>
    <w:p w14:paraId="1BB575DA" w14:textId="04E0BBF0" w:rsidR="004C68C8" w:rsidRPr="000B2765" w:rsidRDefault="004C68C8" w:rsidP="004C68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1B76FDB9" w14:textId="2D553CA7" w:rsidR="004C68C8" w:rsidRDefault="00695A0B" w:rsidP="004C68C8">
      <w:r>
        <w:t xml:space="preserve">Finally, we ran a t-test for </w:t>
      </w:r>
      <w:r w:rsidRPr="0077079B">
        <w:t>independent means</w:t>
      </w:r>
      <w:r>
        <w:t xml:space="preserve"> to check if </w:t>
      </w:r>
      <w:r w:rsidR="00402C12">
        <w:t>selection</w:t>
      </w:r>
      <w:r>
        <w:t xml:space="preserve"> and retention rates were significantly higher for words</w:t>
      </w:r>
      <w:r w:rsidR="008A55CE">
        <w:t xml:space="preserve"> t</w:t>
      </w:r>
      <w:r>
        <w:t xml:space="preserve">hat had </w:t>
      </w:r>
      <w:r w:rsidR="00402C12">
        <w:t>statistically</w:t>
      </w:r>
      <w:r>
        <w:t xml:space="preserve"> significant higher perception (UES score). </w:t>
      </w:r>
    </w:p>
    <w:p w14:paraId="27635FA0" w14:textId="040900CE" w:rsidR="004C68C8" w:rsidRPr="0077079B" w:rsidRDefault="004C68C8" w:rsidP="004C68C8">
      <w:r>
        <w:lastRenderedPageBreak/>
        <w:t>The r</w:t>
      </w:r>
      <w:r w:rsidRPr="0077079B">
        <w:t>esults indicated that word</w:t>
      </w:r>
      <w:r>
        <w:t>s</w:t>
      </w:r>
      <w:r w:rsidRPr="00D101F6">
        <w:t xml:space="preserve"> with</w:t>
      </w:r>
      <w:r w:rsidRPr="006D5FB6">
        <w:t xml:space="preserve"> significantly</w:t>
      </w:r>
      <w:r w:rsidRPr="00C505AD">
        <w:t xml:space="preserve"> hig</w:t>
      </w:r>
      <w:r w:rsidRPr="0077079B">
        <w:t>her UES scores are more likely to have significantly higher selection and retention rate</w:t>
      </w:r>
      <w:r>
        <w:t>s,</w:t>
      </w:r>
      <w:r w:rsidRPr="0077079B">
        <w:t xml:space="preserve"> </w:t>
      </w:r>
      <w:proofErr w:type="gramStart"/>
      <w:r w:rsidRPr="0077079B">
        <w:t>t(</w:t>
      </w:r>
      <w:proofErr w:type="gramEnd"/>
      <w:r w:rsidRPr="0077079B">
        <w:t xml:space="preserve">38.898) = 4.441, p = &lt;.001.022, d = .368 for selection, and t(43.126) = 2.711, p = .005, d = .421 for retention. </w:t>
      </w:r>
    </w:p>
    <w:tbl>
      <w:tblPr>
        <w:tblW w:w="9122" w:type="dxa"/>
        <w:tblLayout w:type="fixed"/>
        <w:tblCellMar>
          <w:left w:w="0" w:type="dxa"/>
          <w:right w:w="0" w:type="dxa"/>
        </w:tblCellMar>
        <w:tblLook w:val="0000" w:firstRow="0" w:lastRow="0" w:firstColumn="0" w:lastColumn="0" w:noHBand="0" w:noVBand="0"/>
      </w:tblPr>
      <w:tblGrid>
        <w:gridCol w:w="2466"/>
        <w:gridCol w:w="1069"/>
        <w:gridCol w:w="1155"/>
        <w:gridCol w:w="1155"/>
        <w:gridCol w:w="1621"/>
        <w:gridCol w:w="1656"/>
      </w:tblGrid>
      <w:tr w:rsidR="004C68C8" w:rsidRPr="00A70841" w14:paraId="19779A21" w14:textId="77777777" w:rsidTr="00885F48">
        <w:trPr>
          <w:cantSplit/>
        </w:trPr>
        <w:tc>
          <w:tcPr>
            <w:tcW w:w="9119" w:type="dxa"/>
            <w:gridSpan w:val="6"/>
            <w:tcBorders>
              <w:top w:val="nil"/>
              <w:left w:val="nil"/>
              <w:bottom w:val="nil"/>
              <w:right w:val="nil"/>
            </w:tcBorders>
            <w:shd w:val="clear" w:color="auto" w:fill="FFFFFF"/>
            <w:vAlign w:val="center"/>
          </w:tcPr>
          <w:p w14:paraId="2A585312"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010205"/>
                <w:sz w:val="22"/>
                <w:szCs w:val="22"/>
              </w:rPr>
            </w:pPr>
            <w:r w:rsidRPr="00A70841">
              <w:rPr>
                <w:rFonts w:ascii="Arial" w:hAnsi="Arial" w:cs="Arial"/>
                <w:b/>
                <w:bCs/>
                <w:color w:val="010205"/>
                <w:sz w:val="22"/>
                <w:szCs w:val="22"/>
              </w:rPr>
              <w:t>Group Statistics</w:t>
            </w:r>
          </w:p>
        </w:tc>
      </w:tr>
      <w:tr w:rsidR="004C68C8" w:rsidRPr="00A70841" w14:paraId="4AFA3047" w14:textId="77777777" w:rsidTr="00885F48">
        <w:trPr>
          <w:cantSplit/>
        </w:trPr>
        <w:tc>
          <w:tcPr>
            <w:tcW w:w="2465" w:type="dxa"/>
            <w:tcBorders>
              <w:top w:val="nil"/>
              <w:left w:val="nil"/>
              <w:bottom w:val="nil"/>
              <w:right w:val="nil"/>
            </w:tcBorders>
          </w:tcPr>
          <w:p w14:paraId="1C60AD7F"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22"/>
                <w:szCs w:val="22"/>
              </w:rPr>
            </w:pPr>
          </w:p>
        </w:tc>
        <w:tc>
          <w:tcPr>
            <w:tcW w:w="1069" w:type="dxa"/>
            <w:tcBorders>
              <w:top w:val="nil"/>
              <w:left w:val="nil"/>
              <w:bottom w:val="single" w:sz="8" w:space="0" w:color="152935"/>
              <w:right w:val="nil"/>
            </w:tcBorders>
            <w:shd w:val="clear" w:color="auto" w:fill="FFFFFF"/>
            <w:vAlign w:val="bottom"/>
          </w:tcPr>
          <w:p w14:paraId="43EC9BE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roofErr w:type="spellStart"/>
            <w:r w:rsidRPr="00A70841">
              <w:rPr>
                <w:rFonts w:ascii="Arial" w:hAnsi="Arial" w:cs="Arial"/>
                <w:color w:val="264A60"/>
                <w:sz w:val="18"/>
                <w:szCs w:val="18"/>
              </w:rPr>
              <w:t>SigUES</w:t>
            </w:r>
            <w:proofErr w:type="spellEnd"/>
          </w:p>
        </w:tc>
        <w:tc>
          <w:tcPr>
            <w:tcW w:w="1155" w:type="dxa"/>
            <w:tcBorders>
              <w:top w:val="nil"/>
              <w:left w:val="nil"/>
              <w:bottom w:val="single" w:sz="8" w:space="0" w:color="152935"/>
              <w:right w:val="single" w:sz="8" w:space="0" w:color="E0E0E0"/>
            </w:tcBorders>
            <w:shd w:val="clear" w:color="auto" w:fill="FFFFFF"/>
            <w:vAlign w:val="bottom"/>
          </w:tcPr>
          <w:p w14:paraId="6724F02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N</w:t>
            </w:r>
          </w:p>
        </w:tc>
        <w:tc>
          <w:tcPr>
            <w:tcW w:w="1155" w:type="dxa"/>
            <w:tcBorders>
              <w:top w:val="nil"/>
              <w:left w:val="single" w:sz="8" w:space="0" w:color="E0E0E0"/>
              <w:bottom w:val="single" w:sz="8" w:space="0" w:color="152935"/>
              <w:right w:val="single" w:sz="8" w:space="0" w:color="E0E0E0"/>
            </w:tcBorders>
            <w:shd w:val="clear" w:color="auto" w:fill="FFFFFF"/>
            <w:vAlign w:val="bottom"/>
          </w:tcPr>
          <w:p w14:paraId="0F1E448A"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Mean</w:t>
            </w:r>
          </w:p>
        </w:tc>
        <w:tc>
          <w:tcPr>
            <w:tcW w:w="1620" w:type="dxa"/>
            <w:tcBorders>
              <w:top w:val="nil"/>
              <w:left w:val="single" w:sz="8" w:space="0" w:color="E0E0E0"/>
              <w:bottom w:val="single" w:sz="8" w:space="0" w:color="152935"/>
              <w:right w:val="single" w:sz="8" w:space="0" w:color="E0E0E0"/>
            </w:tcBorders>
            <w:shd w:val="clear" w:color="auto" w:fill="FFFFFF"/>
            <w:vAlign w:val="bottom"/>
          </w:tcPr>
          <w:p w14:paraId="17382E56"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Std. Deviation</w:t>
            </w:r>
          </w:p>
        </w:tc>
        <w:tc>
          <w:tcPr>
            <w:tcW w:w="1655" w:type="dxa"/>
            <w:tcBorders>
              <w:top w:val="nil"/>
              <w:left w:val="single" w:sz="8" w:space="0" w:color="E0E0E0"/>
              <w:bottom w:val="single" w:sz="8" w:space="0" w:color="152935"/>
              <w:right w:val="nil"/>
            </w:tcBorders>
            <w:shd w:val="clear" w:color="auto" w:fill="FFFFFF"/>
            <w:vAlign w:val="bottom"/>
          </w:tcPr>
          <w:p w14:paraId="615668AA"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Std. Error Mean</w:t>
            </w:r>
          </w:p>
        </w:tc>
      </w:tr>
      <w:tr w:rsidR="004C68C8" w:rsidRPr="00A70841" w14:paraId="6FFFEE19" w14:textId="77777777" w:rsidTr="00885F48">
        <w:trPr>
          <w:cantSplit/>
        </w:trPr>
        <w:tc>
          <w:tcPr>
            <w:tcW w:w="2465" w:type="dxa"/>
            <w:vMerge w:val="restart"/>
            <w:tcBorders>
              <w:top w:val="single" w:sz="8" w:space="0" w:color="152935"/>
              <w:left w:val="nil"/>
              <w:bottom w:val="nil"/>
              <w:right w:val="nil"/>
            </w:tcBorders>
            <w:shd w:val="clear" w:color="auto" w:fill="E0E0E0"/>
          </w:tcPr>
          <w:p w14:paraId="7B1AEA8F"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roofErr w:type="spellStart"/>
            <w:r w:rsidRPr="00A70841">
              <w:rPr>
                <w:rFonts w:ascii="Arial" w:hAnsi="Arial" w:cs="Arial"/>
                <w:color w:val="264A60"/>
                <w:sz w:val="18"/>
                <w:szCs w:val="18"/>
              </w:rPr>
              <w:t>SigSelection</w:t>
            </w:r>
            <w:proofErr w:type="spellEnd"/>
          </w:p>
        </w:tc>
        <w:tc>
          <w:tcPr>
            <w:tcW w:w="1069" w:type="dxa"/>
            <w:tcBorders>
              <w:top w:val="single" w:sz="8" w:space="0" w:color="152935"/>
              <w:left w:val="nil"/>
              <w:bottom w:val="single" w:sz="8" w:space="0" w:color="AEAEAE"/>
              <w:right w:val="nil"/>
            </w:tcBorders>
            <w:shd w:val="clear" w:color="auto" w:fill="E0E0E0"/>
          </w:tcPr>
          <w:p w14:paraId="52A556D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gt;= 1</w:t>
            </w:r>
          </w:p>
        </w:tc>
        <w:tc>
          <w:tcPr>
            <w:tcW w:w="1155" w:type="dxa"/>
            <w:tcBorders>
              <w:top w:val="single" w:sz="8" w:space="0" w:color="152935"/>
              <w:left w:val="nil"/>
              <w:bottom w:val="single" w:sz="8" w:space="0" w:color="AEAEAE"/>
              <w:right w:val="single" w:sz="8" w:space="0" w:color="E0E0E0"/>
            </w:tcBorders>
            <w:shd w:val="clear" w:color="auto" w:fill="F9F9FB"/>
          </w:tcPr>
          <w:p w14:paraId="2C00C5A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9</w:t>
            </w:r>
          </w:p>
        </w:tc>
        <w:tc>
          <w:tcPr>
            <w:tcW w:w="1155" w:type="dxa"/>
            <w:tcBorders>
              <w:top w:val="single" w:sz="8" w:space="0" w:color="152935"/>
              <w:left w:val="single" w:sz="8" w:space="0" w:color="E0E0E0"/>
              <w:bottom w:val="single" w:sz="8" w:space="0" w:color="AEAEAE"/>
              <w:right w:val="single" w:sz="8" w:space="0" w:color="E0E0E0"/>
            </w:tcBorders>
            <w:shd w:val="clear" w:color="auto" w:fill="F9F9FB"/>
          </w:tcPr>
          <w:p w14:paraId="34AA775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31</w:t>
            </w:r>
          </w:p>
        </w:tc>
        <w:tc>
          <w:tcPr>
            <w:tcW w:w="1620" w:type="dxa"/>
            <w:tcBorders>
              <w:top w:val="single" w:sz="8" w:space="0" w:color="152935"/>
              <w:left w:val="single" w:sz="8" w:space="0" w:color="E0E0E0"/>
              <w:bottom w:val="single" w:sz="8" w:space="0" w:color="AEAEAE"/>
              <w:right w:val="single" w:sz="8" w:space="0" w:color="E0E0E0"/>
            </w:tcBorders>
            <w:shd w:val="clear" w:color="auto" w:fill="F9F9FB"/>
          </w:tcPr>
          <w:p w14:paraId="0AB069B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71</w:t>
            </w:r>
          </w:p>
        </w:tc>
        <w:tc>
          <w:tcPr>
            <w:tcW w:w="1655" w:type="dxa"/>
            <w:tcBorders>
              <w:top w:val="single" w:sz="8" w:space="0" w:color="152935"/>
              <w:left w:val="single" w:sz="8" w:space="0" w:color="E0E0E0"/>
              <w:bottom w:val="single" w:sz="8" w:space="0" w:color="AEAEAE"/>
              <w:right w:val="nil"/>
            </w:tcBorders>
            <w:shd w:val="clear" w:color="auto" w:fill="F9F9FB"/>
          </w:tcPr>
          <w:p w14:paraId="2CD48505"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87</w:t>
            </w:r>
          </w:p>
        </w:tc>
      </w:tr>
      <w:tr w:rsidR="004C68C8" w:rsidRPr="00A70841" w14:paraId="3C2957A7" w14:textId="77777777" w:rsidTr="00885F48">
        <w:trPr>
          <w:cantSplit/>
        </w:trPr>
        <w:tc>
          <w:tcPr>
            <w:tcW w:w="2465" w:type="dxa"/>
            <w:vMerge/>
            <w:tcBorders>
              <w:top w:val="single" w:sz="8" w:space="0" w:color="152935"/>
              <w:left w:val="nil"/>
              <w:bottom w:val="nil"/>
              <w:right w:val="nil"/>
            </w:tcBorders>
            <w:shd w:val="clear" w:color="auto" w:fill="E0E0E0"/>
          </w:tcPr>
          <w:p w14:paraId="485E3AC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1069" w:type="dxa"/>
            <w:tcBorders>
              <w:top w:val="single" w:sz="8" w:space="0" w:color="AEAEAE"/>
              <w:left w:val="nil"/>
              <w:bottom w:val="nil"/>
              <w:right w:val="nil"/>
            </w:tcBorders>
            <w:shd w:val="clear" w:color="auto" w:fill="E0E0E0"/>
          </w:tcPr>
          <w:p w14:paraId="6200D9C0"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lt; 1</w:t>
            </w:r>
          </w:p>
        </w:tc>
        <w:tc>
          <w:tcPr>
            <w:tcW w:w="1155" w:type="dxa"/>
            <w:tcBorders>
              <w:top w:val="single" w:sz="8" w:space="0" w:color="AEAEAE"/>
              <w:left w:val="nil"/>
              <w:bottom w:val="nil"/>
              <w:right w:val="single" w:sz="8" w:space="0" w:color="E0E0E0"/>
            </w:tcBorders>
            <w:shd w:val="clear" w:color="auto" w:fill="F9F9FB"/>
          </w:tcPr>
          <w:p w14:paraId="55AE7A35"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71</w:t>
            </w:r>
          </w:p>
        </w:tc>
        <w:tc>
          <w:tcPr>
            <w:tcW w:w="1155" w:type="dxa"/>
            <w:tcBorders>
              <w:top w:val="single" w:sz="8" w:space="0" w:color="AEAEAE"/>
              <w:left w:val="single" w:sz="8" w:space="0" w:color="E0E0E0"/>
              <w:bottom w:val="nil"/>
              <w:right w:val="single" w:sz="8" w:space="0" w:color="E0E0E0"/>
            </w:tcBorders>
            <w:shd w:val="clear" w:color="auto" w:fill="F9F9FB"/>
          </w:tcPr>
          <w:p w14:paraId="21932CD4"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11</w:t>
            </w:r>
          </w:p>
        </w:tc>
        <w:tc>
          <w:tcPr>
            <w:tcW w:w="1620" w:type="dxa"/>
            <w:tcBorders>
              <w:top w:val="single" w:sz="8" w:space="0" w:color="AEAEAE"/>
              <w:left w:val="single" w:sz="8" w:space="0" w:color="E0E0E0"/>
              <w:bottom w:val="nil"/>
              <w:right w:val="single" w:sz="8" w:space="0" w:color="E0E0E0"/>
            </w:tcBorders>
            <w:shd w:val="clear" w:color="auto" w:fill="F9F9FB"/>
          </w:tcPr>
          <w:p w14:paraId="262B983C"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318</w:t>
            </w:r>
          </w:p>
        </w:tc>
        <w:tc>
          <w:tcPr>
            <w:tcW w:w="1655" w:type="dxa"/>
            <w:tcBorders>
              <w:top w:val="single" w:sz="8" w:space="0" w:color="AEAEAE"/>
              <w:left w:val="single" w:sz="8" w:space="0" w:color="E0E0E0"/>
              <w:bottom w:val="nil"/>
              <w:right w:val="nil"/>
            </w:tcBorders>
            <w:shd w:val="clear" w:color="auto" w:fill="F9F9FB"/>
          </w:tcPr>
          <w:p w14:paraId="717BF9C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38</w:t>
            </w:r>
          </w:p>
        </w:tc>
      </w:tr>
      <w:tr w:rsidR="004C68C8" w:rsidRPr="00A70841" w14:paraId="53236526" w14:textId="77777777" w:rsidTr="00885F48">
        <w:trPr>
          <w:cantSplit/>
        </w:trPr>
        <w:tc>
          <w:tcPr>
            <w:tcW w:w="2465" w:type="dxa"/>
            <w:vMerge w:val="restart"/>
            <w:tcBorders>
              <w:top w:val="single" w:sz="8" w:space="0" w:color="AEAEAE"/>
              <w:left w:val="nil"/>
              <w:bottom w:val="single" w:sz="8" w:space="0" w:color="152935"/>
              <w:right w:val="nil"/>
            </w:tcBorders>
            <w:shd w:val="clear" w:color="auto" w:fill="E0E0E0"/>
          </w:tcPr>
          <w:p w14:paraId="191462EF"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roofErr w:type="spellStart"/>
            <w:r w:rsidRPr="00A70841">
              <w:rPr>
                <w:rFonts w:ascii="Arial" w:hAnsi="Arial" w:cs="Arial"/>
                <w:color w:val="264A60"/>
                <w:sz w:val="18"/>
                <w:szCs w:val="18"/>
              </w:rPr>
              <w:t>SigRetention</w:t>
            </w:r>
            <w:proofErr w:type="spellEnd"/>
          </w:p>
        </w:tc>
        <w:tc>
          <w:tcPr>
            <w:tcW w:w="1069" w:type="dxa"/>
            <w:tcBorders>
              <w:top w:val="single" w:sz="8" w:space="0" w:color="AEAEAE"/>
              <w:left w:val="nil"/>
              <w:bottom w:val="single" w:sz="8" w:space="0" w:color="AEAEAE"/>
              <w:right w:val="nil"/>
            </w:tcBorders>
            <w:shd w:val="clear" w:color="auto" w:fill="E0E0E0"/>
          </w:tcPr>
          <w:p w14:paraId="3E24265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gt;= 1</w:t>
            </w:r>
          </w:p>
        </w:tc>
        <w:tc>
          <w:tcPr>
            <w:tcW w:w="1155" w:type="dxa"/>
            <w:tcBorders>
              <w:top w:val="single" w:sz="8" w:space="0" w:color="AEAEAE"/>
              <w:left w:val="nil"/>
              <w:bottom w:val="single" w:sz="8" w:space="0" w:color="AEAEAE"/>
              <w:right w:val="single" w:sz="8" w:space="0" w:color="E0E0E0"/>
            </w:tcBorders>
            <w:shd w:val="clear" w:color="auto" w:fill="F9F9FB"/>
          </w:tcPr>
          <w:p w14:paraId="0BDED3CF"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9</w:t>
            </w:r>
          </w:p>
        </w:tc>
        <w:tc>
          <w:tcPr>
            <w:tcW w:w="1155" w:type="dxa"/>
            <w:tcBorders>
              <w:top w:val="single" w:sz="8" w:space="0" w:color="AEAEAE"/>
              <w:left w:val="single" w:sz="8" w:space="0" w:color="E0E0E0"/>
              <w:bottom w:val="single" w:sz="8" w:space="0" w:color="AEAEAE"/>
              <w:right w:val="single" w:sz="8" w:space="0" w:color="E0E0E0"/>
            </w:tcBorders>
            <w:shd w:val="clear" w:color="auto" w:fill="F9F9FB"/>
          </w:tcPr>
          <w:p w14:paraId="7E7072A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1</w:t>
            </w:r>
          </w:p>
        </w:tc>
        <w:tc>
          <w:tcPr>
            <w:tcW w:w="1620" w:type="dxa"/>
            <w:tcBorders>
              <w:top w:val="single" w:sz="8" w:space="0" w:color="AEAEAE"/>
              <w:left w:val="single" w:sz="8" w:space="0" w:color="E0E0E0"/>
              <w:bottom w:val="single" w:sz="8" w:space="0" w:color="AEAEAE"/>
              <w:right w:val="single" w:sz="8" w:space="0" w:color="E0E0E0"/>
            </w:tcBorders>
            <w:shd w:val="clear" w:color="auto" w:fill="F9F9FB"/>
          </w:tcPr>
          <w:p w14:paraId="3AEA80CD"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91</w:t>
            </w:r>
          </w:p>
        </w:tc>
        <w:tc>
          <w:tcPr>
            <w:tcW w:w="1655" w:type="dxa"/>
            <w:tcBorders>
              <w:top w:val="single" w:sz="8" w:space="0" w:color="AEAEAE"/>
              <w:left w:val="single" w:sz="8" w:space="0" w:color="E0E0E0"/>
              <w:bottom w:val="single" w:sz="8" w:space="0" w:color="AEAEAE"/>
              <w:right w:val="nil"/>
            </w:tcBorders>
            <w:shd w:val="clear" w:color="auto" w:fill="F9F9FB"/>
          </w:tcPr>
          <w:p w14:paraId="515C0B1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91</w:t>
            </w:r>
          </w:p>
        </w:tc>
      </w:tr>
      <w:tr w:rsidR="004C68C8" w:rsidRPr="00A70841" w14:paraId="36ABEC59" w14:textId="77777777" w:rsidTr="00885F48">
        <w:trPr>
          <w:cantSplit/>
        </w:trPr>
        <w:tc>
          <w:tcPr>
            <w:tcW w:w="2465" w:type="dxa"/>
            <w:vMerge/>
            <w:tcBorders>
              <w:top w:val="single" w:sz="8" w:space="0" w:color="AEAEAE"/>
              <w:left w:val="nil"/>
              <w:bottom w:val="single" w:sz="8" w:space="0" w:color="152935"/>
              <w:right w:val="nil"/>
            </w:tcBorders>
            <w:shd w:val="clear" w:color="auto" w:fill="E0E0E0"/>
          </w:tcPr>
          <w:p w14:paraId="0FEC4830"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1069" w:type="dxa"/>
            <w:tcBorders>
              <w:top w:val="single" w:sz="8" w:space="0" w:color="AEAEAE"/>
              <w:left w:val="nil"/>
              <w:bottom w:val="single" w:sz="8" w:space="0" w:color="152935"/>
              <w:right w:val="nil"/>
            </w:tcBorders>
            <w:shd w:val="clear" w:color="auto" w:fill="E0E0E0"/>
          </w:tcPr>
          <w:p w14:paraId="769A03B2"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lt; 1</w:t>
            </w:r>
          </w:p>
        </w:tc>
        <w:tc>
          <w:tcPr>
            <w:tcW w:w="1155" w:type="dxa"/>
            <w:tcBorders>
              <w:top w:val="single" w:sz="8" w:space="0" w:color="AEAEAE"/>
              <w:left w:val="nil"/>
              <w:bottom w:val="single" w:sz="8" w:space="0" w:color="152935"/>
              <w:right w:val="single" w:sz="8" w:space="0" w:color="E0E0E0"/>
            </w:tcBorders>
            <w:shd w:val="clear" w:color="auto" w:fill="F9F9FB"/>
          </w:tcPr>
          <w:p w14:paraId="0D8CAE97"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71</w:t>
            </w:r>
          </w:p>
        </w:tc>
        <w:tc>
          <w:tcPr>
            <w:tcW w:w="1155" w:type="dxa"/>
            <w:tcBorders>
              <w:top w:val="single" w:sz="8" w:space="0" w:color="AEAEAE"/>
              <w:left w:val="single" w:sz="8" w:space="0" w:color="E0E0E0"/>
              <w:bottom w:val="single" w:sz="8" w:space="0" w:color="152935"/>
              <w:right w:val="single" w:sz="8" w:space="0" w:color="E0E0E0"/>
            </w:tcBorders>
            <w:shd w:val="clear" w:color="auto" w:fill="F9F9FB"/>
          </w:tcPr>
          <w:p w14:paraId="6912921F"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7</w:t>
            </w:r>
          </w:p>
        </w:tc>
        <w:tc>
          <w:tcPr>
            <w:tcW w:w="1620" w:type="dxa"/>
            <w:tcBorders>
              <w:top w:val="single" w:sz="8" w:space="0" w:color="AEAEAE"/>
              <w:left w:val="single" w:sz="8" w:space="0" w:color="E0E0E0"/>
              <w:bottom w:val="single" w:sz="8" w:space="0" w:color="152935"/>
              <w:right w:val="single" w:sz="8" w:space="0" w:color="E0E0E0"/>
            </w:tcBorders>
            <w:shd w:val="clear" w:color="auto" w:fill="F9F9FB"/>
          </w:tcPr>
          <w:p w14:paraId="087CA31B"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390</w:t>
            </w:r>
          </w:p>
        </w:tc>
        <w:tc>
          <w:tcPr>
            <w:tcW w:w="1655" w:type="dxa"/>
            <w:tcBorders>
              <w:top w:val="single" w:sz="8" w:space="0" w:color="AEAEAE"/>
              <w:left w:val="single" w:sz="8" w:space="0" w:color="E0E0E0"/>
              <w:bottom w:val="single" w:sz="8" w:space="0" w:color="152935"/>
              <w:right w:val="nil"/>
            </w:tcBorders>
            <w:shd w:val="clear" w:color="auto" w:fill="F9F9FB"/>
          </w:tcPr>
          <w:p w14:paraId="3089EF3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46</w:t>
            </w:r>
          </w:p>
        </w:tc>
      </w:tr>
    </w:tbl>
    <w:p w14:paraId="7C96EF77" w14:textId="77777777" w:rsidR="004C68C8" w:rsidRPr="00A70841" w:rsidRDefault="004C68C8" w:rsidP="004C68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456D9FF7" w14:textId="77777777" w:rsidR="004C68C8" w:rsidRPr="00A70841" w:rsidRDefault="004C68C8" w:rsidP="004C68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tbl>
      <w:tblPr>
        <w:tblW w:w="5000" w:type="pct"/>
        <w:tblCellMar>
          <w:left w:w="0" w:type="dxa"/>
          <w:right w:w="0" w:type="dxa"/>
        </w:tblCellMar>
        <w:tblLook w:val="0000" w:firstRow="0" w:lastRow="0" w:firstColumn="0" w:lastColumn="0" w:noHBand="0" w:noVBand="0"/>
      </w:tblPr>
      <w:tblGrid>
        <w:gridCol w:w="1151"/>
        <w:gridCol w:w="1148"/>
        <w:gridCol w:w="681"/>
        <w:gridCol w:w="617"/>
        <w:gridCol w:w="591"/>
        <w:gridCol w:w="691"/>
        <w:gridCol w:w="601"/>
        <w:gridCol w:w="601"/>
        <w:gridCol w:w="961"/>
        <w:gridCol w:w="961"/>
        <w:gridCol w:w="631"/>
        <w:gridCol w:w="636"/>
      </w:tblGrid>
      <w:tr w:rsidR="004C68C8" w:rsidRPr="00A70841" w14:paraId="7709C11F" w14:textId="77777777" w:rsidTr="00885F48">
        <w:trPr>
          <w:cantSplit/>
        </w:trPr>
        <w:tc>
          <w:tcPr>
            <w:tcW w:w="5000" w:type="pct"/>
            <w:gridSpan w:val="12"/>
            <w:tcBorders>
              <w:top w:val="nil"/>
              <w:left w:val="nil"/>
              <w:bottom w:val="nil"/>
              <w:right w:val="nil"/>
            </w:tcBorders>
            <w:shd w:val="clear" w:color="auto" w:fill="FFFFFF"/>
            <w:vAlign w:val="center"/>
          </w:tcPr>
          <w:p w14:paraId="199EAAC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010205"/>
                <w:sz w:val="22"/>
                <w:szCs w:val="22"/>
              </w:rPr>
            </w:pPr>
            <w:r w:rsidRPr="00A70841">
              <w:rPr>
                <w:rFonts w:ascii="Arial" w:hAnsi="Arial" w:cs="Arial"/>
                <w:b/>
                <w:bCs/>
                <w:color w:val="010205"/>
                <w:sz w:val="22"/>
                <w:szCs w:val="22"/>
              </w:rPr>
              <w:t>Independent Samples Test</w:t>
            </w:r>
          </w:p>
        </w:tc>
      </w:tr>
      <w:tr w:rsidR="004C68C8" w:rsidRPr="00A70841" w14:paraId="2CF7C956" w14:textId="77777777" w:rsidTr="00885F48">
        <w:trPr>
          <w:cantSplit/>
        </w:trPr>
        <w:tc>
          <w:tcPr>
            <w:tcW w:w="1274" w:type="pct"/>
            <w:gridSpan w:val="2"/>
            <w:vMerge w:val="restart"/>
            <w:tcBorders>
              <w:top w:val="nil"/>
              <w:left w:val="nil"/>
              <w:bottom w:val="nil"/>
              <w:right w:val="nil"/>
            </w:tcBorders>
            <w:shd w:val="clear" w:color="auto" w:fill="FFFFFF"/>
            <w:vAlign w:val="bottom"/>
          </w:tcPr>
          <w:p w14:paraId="4C42AAA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807" w:type="pct"/>
            <w:gridSpan w:val="2"/>
            <w:tcBorders>
              <w:top w:val="nil"/>
              <w:left w:val="nil"/>
              <w:bottom w:val="nil"/>
              <w:right w:val="single" w:sz="8" w:space="0" w:color="E0E0E0"/>
            </w:tcBorders>
            <w:shd w:val="clear" w:color="auto" w:fill="FFFFFF"/>
            <w:vAlign w:val="bottom"/>
          </w:tcPr>
          <w:p w14:paraId="34990A1B"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Levene's Test for Equality of Variances</w:t>
            </w:r>
          </w:p>
        </w:tc>
        <w:tc>
          <w:tcPr>
            <w:tcW w:w="2919" w:type="pct"/>
            <w:gridSpan w:val="8"/>
            <w:tcBorders>
              <w:top w:val="nil"/>
              <w:left w:val="single" w:sz="8" w:space="0" w:color="E0E0E0"/>
              <w:bottom w:val="nil"/>
              <w:right w:val="nil"/>
            </w:tcBorders>
            <w:shd w:val="clear" w:color="auto" w:fill="FFFFFF"/>
            <w:vAlign w:val="bottom"/>
          </w:tcPr>
          <w:p w14:paraId="6E256DF2"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t-test for Equality of Means</w:t>
            </w:r>
          </w:p>
        </w:tc>
      </w:tr>
      <w:tr w:rsidR="004C68C8" w:rsidRPr="00A70841" w14:paraId="03001906" w14:textId="77777777" w:rsidTr="00885F48">
        <w:trPr>
          <w:cantSplit/>
        </w:trPr>
        <w:tc>
          <w:tcPr>
            <w:tcW w:w="1274" w:type="pct"/>
            <w:gridSpan w:val="2"/>
            <w:vMerge/>
            <w:tcBorders>
              <w:top w:val="nil"/>
              <w:left w:val="nil"/>
              <w:bottom w:val="nil"/>
              <w:right w:val="nil"/>
            </w:tcBorders>
            <w:shd w:val="clear" w:color="auto" w:fill="FFFFFF"/>
            <w:vAlign w:val="bottom"/>
          </w:tcPr>
          <w:p w14:paraId="38F3BBCA"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404" w:type="pct"/>
            <w:vMerge w:val="restart"/>
            <w:tcBorders>
              <w:top w:val="nil"/>
              <w:left w:val="nil"/>
              <w:bottom w:val="nil"/>
              <w:right w:val="single" w:sz="8" w:space="0" w:color="E0E0E0"/>
            </w:tcBorders>
            <w:shd w:val="clear" w:color="auto" w:fill="FFFFFF"/>
            <w:vAlign w:val="bottom"/>
          </w:tcPr>
          <w:p w14:paraId="7977FC2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F</w:t>
            </w:r>
          </w:p>
        </w:tc>
        <w:tc>
          <w:tcPr>
            <w:tcW w:w="404" w:type="pct"/>
            <w:vMerge w:val="restart"/>
            <w:tcBorders>
              <w:top w:val="nil"/>
              <w:left w:val="single" w:sz="8" w:space="0" w:color="E0E0E0"/>
              <w:bottom w:val="nil"/>
              <w:right w:val="single" w:sz="8" w:space="0" w:color="E0E0E0"/>
            </w:tcBorders>
            <w:shd w:val="clear" w:color="auto" w:fill="FFFFFF"/>
            <w:vAlign w:val="bottom"/>
          </w:tcPr>
          <w:p w14:paraId="0B11B18D"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Sig.</w:t>
            </w:r>
          </w:p>
        </w:tc>
        <w:tc>
          <w:tcPr>
            <w:tcW w:w="282" w:type="pct"/>
            <w:vMerge w:val="restart"/>
            <w:tcBorders>
              <w:top w:val="nil"/>
              <w:left w:val="single" w:sz="8" w:space="0" w:color="E0E0E0"/>
              <w:bottom w:val="nil"/>
              <w:right w:val="single" w:sz="8" w:space="0" w:color="E0E0E0"/>
            </w:tcBorders>
            <w:shd w:val="clear" w:color="auto" w:fill="FFFFFF"/>
            <w:vAlign w:val="bottom"/>
          </w:tcPr>
          <w:p w14:paraId="40D51D0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t</w:t>
            </w:r>
          </w:p>
        </w:tc>
        <w:tc>
          <w:tcPr>
            <w:tcW w:w="282" w:type="pct"/>
            <w:vMerge w:val="restart"/>
            <w:tcBorders>
              <w:top w:val="nil"/>
              <w:left w:val="single" w:sz="8" w:space="0" w:color="E0E0E0"/>
              <w:bottom w:val="nil"/>
              <w:right w:val="single" w:sz="8" w:space="0" w:color="E0E0E0"/>
            </w:tcBorders>
            <w:shd w:val="clear" w:color="auto" w:fill="FFFFFF"/>
            <w:vAlign w:val="bottom"/>
          </w:tcPr>
          <w:p w14:paraId="4AC869B8"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proofErr w:type="spellStart"/>
            <w:r w:rsidRPr="00A70841">
              <w:rPr>
                <w:rFonts w:ascii="Arial" w:hAnsi="Arial" w:cs="Arial"/>
                <w:color w:val="264A60"/>
                <w:sz w:val="18"/>
                <w:szCs w:val="18"/>
              </w:rPr>
              <w:t>df</w:t>
            </w:r>
            <w:proofErr w:type="spellEnd"/>
          </w:p>
        </w:tc>
        <w:tc>
          <w:tcPr>
            <w:tcW w:w="740" w:type="pct"/>
            <w:gridSpan w:val="2"/>
            <w:tcBorders>
              <w:top w:val="nil"/>
              <w:left w:val="single" w:sz="8" w:space="0" w:color="E0E0E0"/>
              <w:bottom w:val="nil"/>
              <w:right w:val="single" w:sz="8" w:space="0" w:color="E0E0E0"/>
            </w:tcBorders>
            <w:shd w:val="clear" w:color="auto" w:fill="FFFFFF"/>
            <w:vAlign w:val="bottom"/>
          </w:tcPr>
          <w:p w14:paraId="058C843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Significance</w:t>
            </w:r>
          </w:p>
        </w:tc>
        <w:tc>
          <w:tcPr>
            <w:tcW w:w="404" w:type="pct"/>
            <w:vMerge w:val="restart"/>
            <w:tcBorders>
              <w:top w:val="nil"/>
              <w:left w:val="single" w:sz="8" w:space="0" w:color="E0E0E0"/>
              <w:bottom w:val="nil"/>
              <w:right w:val="single" w:sz="8" w:space="0" w:color="E0E0E0"/>
            </w:tcBorders>
            <w:shd w:val="clear" w:color="auto" w:fill="FFFFFF"/>
            <w:vAlign w:val="bottom"/>
          </w:tcPr>
          <w:p w14:paraId="7AB84F85"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Mean Difference</w:t>
            </w:r>
          </w:p>
        </w:tc>
        <w:tc>
          <w:tcPr>
            <w:tcW w:w="404" w:type="pct"/>
            <w:vMerge w:val="restart"/>
            <w:tcBorders>
              <w:top w:val="nil"/>
              <w:left w:val="single" w:sz="8" w:space="0" w:color="E0E0E0"/>
              <w:bottom w:val="nil"/>
              <w:right w:val="single" w:sz="8" w:space="0" w:color="E0E0E0"/>
            </w:tcBorders>
            <w:shd w:val="clear" w:color="auto" w:fill="FFFFFF"/>
            <w:vAlign w:val="bottom"/>
          </w:tcPr>
          <w:p w14:paraId="0BCFADF6"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Std. Error Difference</w:t>
            </w:r>
          </w:p>
        </w:tc>
        <w:tc>
          <w:tcPr>
            <w:tcW w:w="808" w:type="pct"/>
            <w:gridSpan w:val="2"/>
            <w:tcBorders>
              <w:top w:val="nil"/>
              <w:left w:val="single" w:sz="8" w:space="0" w:color="E0E0E0"/>
              <w:bottom w:val="nil"/>
              <w:right w:val="nil"/>
            </w:tcBorders>
            <w:shd w:val="clear" w:color="auto" w:fill="FFFFFF"/>
            <w:vAlign w:val="bottom"/>
          </w:tcPr>
          <w:p w14:paraId="3951679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95% Confidence Interval of the Difference</w:t>
            </w:r>
          </w:p>
        </w:tc>
      </w:tr>
      <w:tr w:rsidR="004C68C8" w:rsidRPr="00A70841" w14:paraId="3AFB8DD9" w14:textId="77777777" w:rsidTr="00885F48">
        <w:trPr>
          <w:cantSplit/>
        </w:trPr>
        <w:tc>
          <w:tcPr>
            <w:tcW w:w="1274" w:type="pct"/>
            <w:gridSpan w:val="2"/>
            <w:vMerge/>
            <w:tcBorders>
              <w:top w:val="nil"/>
              <w:left w:val="nil"/>
              <w:bottom w:val="nil"/>
              <w:right w:val="nil"/>
            </w:tcBorders>
            <w:shd w:val="clear" w:color="auto" w:fill="FFFFFF"/>
            <w:vAlign w:val="bottom"/>
          </w:tcPr>
          <w:p w14:paraId="35CCB6C0"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404" w:type="pct"/>
            <w:vMerge/>
            <w:tcBorders>
              <w:top w:val="nil"/>
              <w:left w:val="nil"/>
              <w:bottom w:val="nil"/>
              <w:right w:val="single" w:sz="8" w:space="0" w:color="E0E0E0"/>
            </w:tcBorders>
            <w:shd w:val="clear" w:color="auto" w:fill="FFFFFF"/>
            <w:vAlign w:val="bottom"/>
          </w:tcPr>
          <w:p w14:paraId="098BA6B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404" w:type="pct"/>
            <w:vMerge/>
            <w:tcBorders>
              <w:top w:val="nil"/>
              <w:left w:val="single" w:sz="8" w:space="0" w:color="E0E0E0"/>
              <w:bottom w:val="nil"/>
              <w:right w:val="single" w:sz="8" w:space="0" w:color="E0E0E0"/>
            </w:tcBorders>
            <w:shd w:val="clear" w:color="auto" w:fill="FFFFFF"/>
            <w:vAlign w:val="bottom"/>
          </w:tcPr>
          <w:p w14:paraId="4D8879F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282" w:type="pct"/>
            <w:vMerge/>
            <w:tcBorders>
              <w:top w:val="nil"/>
              <w:left w:val="single" w:sz="8" w:space="0" w:color="E0E0E0"/>
              <w:bottom w:val="nil"/>
              <w:right w:val="single" w:sz="8" w:space="0" w:color="E0E0E0"/>
            </w:tcBorders>
            <w:shd w:val="clear" w:color="auto" w:fill="FFFFFF"/>
            <w:vAlign w:val="bottom"/>
          </w:tcPr>
          <w:p w14:paraId="07BC3315"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282" w:type="pct"/>
            <w:vMerge/>
            <w:tcBorders>
              <w:top w:val="nil"/>
              <w:left w:val="single" w:sz="8" w:space="0" w:color="E0E0E0"/>
              <w:bottom w:val="nil"/>
              <w:right w:val="single" w:sz="8" w:space="0" w:color="E0E0E0"/>
            </w:tcBorders>
            <w:shd w:val="clear" w:color="auto" w:fill="FFFFFF"/>
            <w:vAlign w:val="bottom"/>
          </w:tcPr>
          <w:p w14:paraId="5A00562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370" w:type="pct"/>
            <w:tcBorders>
              <w:top w:val="nil"/>
              <w:left w:val="single" w:sz="8" w:space="0" w:color="E0E0E0"/>
              <w:bottom w:val="single" w:sz="8" w:space="0" w:color="152935"/>
              <w:right w:val="single" w:sz="8" w:space="0" w:color="E0E0E0"/>
            </w:tcBorders>
            <w:shd w:val="clear" w:color="auto" w:fill="FFFFFF"/>
            <w:vAlign w:val="bottom"/>
          </w:tcPr>
          <w:p w14:paraId="59F56EA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One-Sided p</w:t>
            </w:r>
          </w:p>
        </w:tc>
        <w:tc>
          <w:tcPr>
            <w:tcW w:w="370" w:type="pct"/>
            <w:tcBorders>
              <w:top w:val="nil"/>
              <w:left w:val="single" w:sz="8" w:space="0" w:color="E0E0E0"/>
              <w:bottom w:val="single" w:sz="8" w:space="0" w:color="152935"/>
              <w:right w:val="single" w:sz="8" w:space="0" w:color="E0E0E0"/>
            </w:tcBorders>
            <w:shd w:val="clear" w:color="auto" w:fill="FFFFFF"/>
            <w:vAlign w:val="bottom"/>
          </w:tcPr>
          <w:p w14:paraId="37A3ED9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Two-Sided p</w:t>
            </w:r>
          </w:p>
        </w:tc>
        <w:tc>
          <w:tcPr>
            <w:tcW w:w="404" w:type="pct"/>
            <w:vMerge/>
            <w:tcBorders>
              <w:top w:val="nil"/>
              <w:left w:val="single" w:sz="8" w:space="0" w:color="E0E0E0"/>
              <w:bottom w:val="nil"/>
              <w:right w:val="single" w:sz="8" w:space="0" w:color="E0E0E0"/>
            </w:tcBorders>
            <w:shd w:val="clear" w:color="auto" w:fill="FFFFFF"/>
            <w:vAlign w:val="bottom"/>
          </w:tcPr>
          <w:p w14:paraId="26DF892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404" w:type="pct"/>
            <w:vMerge/>
            <w:tcBorders>
              <w:top w:val="nil"/>
              <w:left w:val="single" w:sz="8" w:space="0" w:color="E0E0E0"/>
              <w:bottom w:val="nil"/>
              <w:right w:val="single" w:sz="8" w:space="0" w:color="E0E0E0"/>
            </w:tcBorders>
            <w:shd w:val="clear" w:color="auto" w:fill="FFFFFF"/>
            <w:vAlign w:val="bottom"/>
          </w:tcPr>
          <w:p w14:paraId="689DBDAA"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264A60"/>
                <w:sz w:val="18"/>
                <w:szCs w:val="18"/>
              </w:rPr>
            </w:pPr>
          </w:p>
        </w:tc>
        <w:tc>
          <w:tcPr>
            <w:tcW w:w="404" w:type="pct"/>
            <w:tcBorders>
              <w:top w:val="nil"/>
              <w:left w:val="single" w:sz="8" w:space="0" w:color="E0E0E0"/>
              <w:bottom w:val="single" w:sz="8" w:space="0" w:color="152935"/>
              <w:right w:val="single" w:sz="8" w:space="0" w:color="E0E0E0"/>
            </w:tcBorders>
            <w:shd w:val="clear" w:color="auto" w:fill="FFFFFF"/>
            <w:vAlign w:val="bottom"/>
          </w:tcPr>
          <w:p w14:paraId="0681FF7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Lower</w:t>
            </w:r>
          </w:p>
        </w:tc>
        <w:tc>
          <w:tcPr>
            <w:tcW w:w="404" w:type="pct"/>
            <w:tcBorders>
              <w:top w:val="nil"/>
              <w:left w:val="single" w:sz="8" w:space="0" w:color="E0E0E0"/>
              <w:bottom w:val="single" w:sz="8" w:space="0" w:color="152935"/>
              <w:right w:val="nil"/>
            </w:tcBorders>
            <w:shd w:val="clear" w:color="auto" w:fill="FFFFFF"/>
            <w:vAlign w:val="bottom"/>
          </w:tcPr>
          <w:p w14:paraId="44318657"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color w:val="264A60"/>
                <w:sz w:val="18"/>
                <w:szCs w:val="18"/>
              </w:rPr>
            </w:pPr>
            <w:r w:rsidRPr="00A70841">
              <w:rPr>
                <w:rFonts w:ascii="Arial" w:hAnsi="Arial" w:cs="Arial"/>
                <w:color w:val="264A60"/>
                <w:sz w:val="18"/>
                <w:szCs w:val="18"/>
              </w:rPr>
              <w:t>Upper</w:t>
            </w:r>
          </w:p>
        </w:tc>
      </w:tr>
      <w:tr w:rsidR="004C68C8" w:rsidRPr="00A70841" w14:paraId="6C8D2729" w14:textId="77777777" w:rsidTr="00885F48">
        <w:trPr>
          <w:cantSplit/>
        </w:trPr>
        <w:tc>
          <w:tcPr>
            <w:tcW w:w="601" w:type="pct"/>
            <w:vMerge w:val="restart"/>
            <w:tcBorders>
              <w:top w:val="single" w:sz="8" w:space="0" w:color="152935"/>
              <w:left w:val="nil"/>
              <w:bottom w:val="nil"/>
              <w:right w:val="nil"/>
            </w:tcBorders>
            <w:shd w:val="clear" w:color="auto" w:fill="E0E0E0"/>
          </w:tcPr>
          <w:p w14:paraId="5F7D9A4B"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roofErr w:type="spellStart"/>
            <w:r w:rsidRPr="00A70841">
              <w:rPr>
                <w:rFonts w:ascii="Arial" w:hAnsi="Arial" w:cs="Arial"/>
                <w:color w:val="264A60"/>
                <w:sz w:val="18"/>
                <w:szCs w:val="18"/>
              </w:rPr>
              <w:t>SigSelection</w:t>
            </w:r>
            <w:proofErr w:type="spellEnd"/>
          </w:p>
        </w:tc>
        <w:tc>
          <w:tcPr>
            <w:tcW w:w="673" w:type="pct"/>
            <w:tcBorders>
              <w:top w:val="single" w:sz="8" w:space="0" w:color="152935"/>
              <w:left w:val="nil"/>
              <w:bottom w:val="single" w:sz="8" w:space="0" w:color="AEAEAE"/>
              <w:right w:val="nil"/>
            </w:tcBorders>
            <w:shd w:val="clear" w:color="auto" w:fill="E0E0E0"/>
          </w:tcPr>
          <w:p w14:paraId="70950EA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Equal variances assumed</w:t>
            </w:r>
          </w:p>
        </w:tc>
        <w:tc>
          <w:tcPr>
            <w:tcW w:w="404" w:type="pct"/>
            <w:tcBorders>
              <w:top w:val="single" w:sz="8" w:space="0" w:color="152935"/>
              <w:left w:val="nil"/>
              <w:bottom w:val="single" w:sz="8" w:space="0" w:color="AEAEAE"/>
              <w:right w:val="single" w:sz="8" w:space="0" w:color="E0E0E0"/>
            </w:tcBorders>
            <w:shd w:val="clear" w:color="auto" w:fill="F9F9FB"/>
          </w:tcPr>
          <w:p w14:paraId="215F191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0.375</w:t>
            </w:r>
          </w:p>
        </w:tc>
        <w:tc>
          <w:tcPr>
            <w:tcW w:w="404" w:type="pct"/>
            <w:tcBorders>
              <w:top w:val="single" w:sz="8" w:space="0" w:color="152935"/>
              <w:left w:val="single" w:sz="8" w:space="0" w:color="E0E0E0"/>
              <w:bottom w:val="single" w:sz="8" w:space="0" w:color="AEAEAE"/>
              <w:right w:val="single" w:sz="8" w:space="0" w:color="E0E0E0"/>
            </w:tcBorders>
            <w:shd w:val="clear" w:color="auto" w:fill="F9F9FB"/>
          </w:tcPr>
          <w:p w14:paraId="5852890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lt;.001</w:t>
            </w:r>
          </w:p>
        </w:tc>
        <w:tc>
          <w:tcPr>
            <w:tcW w:w="282" w:type="pct"/>
            <w:tcBorders>
              <w:top w:val="single" w:sz="8" w:space="0" w:color="152935"/>
              <w:left w:val="single" w:sz="8" w:space="0" w:color="E0E0E0"/>
              <w:bottom w:val="single" w:sz="8" w:space="0" w:color="AEAEAE"/>
              <w:right w:val="single" w:sz="8" w:space="0" w:color="E0E0E0"/>
            </w:tcBorders>
            <w:shd w:val="clear" w:color="auto" w:fill="F9F9FB"/>
          </w:tcPr>
          <w:p w14:paraId="7160C808"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5.209</w:t>
            </w:r>
          </w:p>
        </w:tc>
        <w:tc>
          <w:tcPr>
            <w:tcW w:w="282" w:type="pct"/>
            <w:tcBorders>
              <w:top w:val="single" w:sz="8" w:space="0" w:color="152935"/>
              <w:left w:val="single" w:sz="8" w:space="0" w:color="E0E0E0"/>
              <w:bottom w:val="single" w:sz="8" w:space="0" w:color="AEAEAE"/>
              <w:right w:val="single" w:sz="8" w:space="0" w:color="E0E0E0"/>
            </w:tcBorders>
            <w:shd w:val="clear" w:color="auto" w:fill="F9F9FB"/>
          </w:tcPr>
          <w:p w14:paraId="28E6D4F7"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98</w:t>
            </w:r>
          </w:p>
        </w:tc>
        <w:tc>
          <w:tcPr>
            <w:tcW w:w="370" w:type="pct"/>
            <w:tcBorders>
              <w:top w:val="single" w:sz="8" w:space="0" w:color="152935"/>
              <w:left w:val="single" w:sz="8" w:space="0" w:color="E0E0E0"/>
              <w:bottom w:val="single" w:sz="8" w:space="0" w:color="AEAEAE"/>
              <w:right w:val="single" w:sz="8" w:space="0" w:color="E0E0E0"/>
            </w:tcBorders>
            <w:shd w:val="clear" w:color="auto" w:fill="F9F9FB"/>
          </w:tcPr>
          <w:p w14:paraId="3A84DD86"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lt;.001</w:t>
            </w:r>
          </w:p>
        </w:tc>
        <w:tc>
          <w:tcPr>
            <w:tcW w:w="370" w:type="pct"/>
            <w:tcBorders>
              <w:top w:val="single" w:sz="8" w:space="0" w:color="152935"/>
              <w:left w:val="single" w:sz="8" w:space="0" w:color="E0E0E0"/>
              <w:bottom w:val="single" w:sz="8" w:space="0" w:color="AEAEAE"/>
              <w:right w:val="single" w:sz="8" w:space="0" w:color="E0E0E0"/>
            </w:tcBorders>
            <w:shd w:val="clear" w:color="auto" w:fill="F9F9FB"/>
          </w:tcPr>
          <w:p w14:paraId="163336B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lt;.001</w:t>
            </w:r>
          </w:p>
        </w:tc>
        <w:tc>
          <w:tcPr>
            <w:tcW w:w="404" w:type="pct"/>
            <w:tcBorders>
              <w:top w:val="single" w:sz="8" w:space="0" w:color="152935"/>
              <w:left w:val="single" w:sz="8" w:space="0" w:color="E0E0E0"/>
              <w:bottom w:val="single" w:sz="8" w:space="0" w:color="AEAEAE"/>
              <w:right w:val="single" w:sz="8" w:space="0" w:color="E0E0E0"/>
            </w:tcBorders>
            <w:shd w:val="clear" w:color="auto" w:fill="F9F9FB"/>
          </w:tcPr>
          <w:p w14:paraId="45C61C6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23</w:t>
            </w:r>
          </w:p>
        </w:tc>
        <w:tc>
          <w:tcPr>
            <w:tcW w:w="404" w:type="pct"/>
            <w:tcBorders>
              <w:top w:val="single" w:sz="8" w:space="0" w:color="152935"/>
              <w:left w:val="single" w:sz="8" w:space="0" w:color="E0E0E0"/>
              <w:bottom w:val="single" w:sz="8" w:space="0" w:color="AEAEAE"/>
              <w:right w:val="single" w:sz="8" w:space="0" w:color="E0E0E0"/>
            </w:tcBorders>
            <w:shd w:val="clear" w:color="auto" w:fill="F9F9FB"/>
          </w:tcPr>
          <w:p w14:paraId="5C3CC880"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81</w:t>
            </w:r>
          </w:p>
        </w:tc>
        <w:tc>
          <w:tcPr>
            <w:tcW w:w="404" w:type="pct"/>
            <w:tcBorders>
              <w:top w:val="single" w:sz="8" w:space="0" w:color="152935"/>
              <w:left w:val="single" w:sz="8" w:space="0" w:color="E0E0E0"/>
              <w:bottom w:val="single" w:sz="8" w:space="0" w:color="AEAEAE"/>
              <w:right w:val="single" w:sz="8" w:space="0" w:color="E0E0E0"/>
            </w:tcBorders>
            <w:shd w:val="clear" w:color="auto" w:fill="F9F9FB"/>
          </w:tcPr>
          <w:p w14:paraId="22E4C6F8"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62</w:t>
            </w:r>
          </w:p>
        </w:tc>
        <w:tc>
          <w:tcPr>
            <w:tcW w:w="404" w:type="pct"/>
            <w:tcBorders>
              <w:top w:val="single" w:sz="8" w:space="0" w:color="152935"/>
              <w:left w:val="single" w:sz="8" w:space="0" w:color="E0E0E0"/>
              <w:bottom w:val="single" w:sz="8" w:space="0" w:color="AEAEAE"/>
              <w:right w:val="nil"/>
            </w:tcBorders>
            <w:shd w:val="clear" w:color="auto" w:fill="F9F9FB"/>
          </w:tcPr>
          <w:p w14:paraId="3DB1E43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584</w:t>
            </w:r>
          </w:p>
        </w:tc>
      </w:tr>
      <w:tr w:rsidR="004C68C8" w:rsidRPr="00A70841" w14:paraId="6A8F29D0" w14:textId="77777777" w:rsidTr="00885F48">
        <w:trPr>
          <w:cantSplit/>
        </w:trPr>
        <w:tc>
          <w:tcPr>
            <w:tcW w:w="601" w:type="pct"/>
            <w:vMerge/>
            <w:tcBorders>
              <w:top w:val="single" w:sz="8" w:space="0" w:color="152935"/>
              <w:left w:val="nil"/>
              <w:bottom w:val="nil"/>
              <w:right w:val="nil"/>
            </w:tcBorders>
            <w:shd w:val="clear" w:color="auto" w:fill="E0E0E0"/>
          </w:tcPr>
          <w:p w14:paraId="7E244288"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673" w:type="pct"/>
            <w:tcBorders>
              <w:top w:val="single" w:sz="8" w:space="0" w:color="AEAEAE"/>
              <w:left w:val="nil"/>
              <w:bottom w:val="nil"/>
              <w:right w:val="nil"/>
            </w:tcBorders>
            <w:shd w:val="clear" w:color="auto" w:fill="E0E0E0"/>
          </w:tcPr>
          <w:p w14:paraId="50195850"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Equal variances not assumed</w:t>
            </w:r>
          </w:p>
        </w:tc>
        <w:tc>
          <w:tcPr>
            <w:tcW w:w="404" w:type="pct"/>
            <w:tcBorders>
              <w:top w:val="single" w:sz="8" w:space="0" w:color="AEAEAE"/>
              <w:left w:val="nil"/>
              <w:bottom w:val="nil"/>
              <w:right w:val="single" w:sz="8" w:space="0" w:color="E0E0E0"/>
            </w:tcBorders>
            <w:shd w:val="clear" w:color="auto" w:fill="F9F9FB"/>
            <w:vAlign w:val="center"/>
          </w:tcPr>
          <w:p w14:paraId="775DC71B"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404" w:type="pct"/>
            <w:tcBorders>
              <w:top w:val="single" w:sz="8" w:space="0" w:color="AEAEAE"/>
              <w:left w:val="single" w:sz="8" w:space="0" w:color="E0E0E0"/>
              <w:bottom w:val="nil"/>
              <w:right w:val="single" w:sz="8" w:space="0" w:color="E0E0E0"/>
            </w:tcBorders>
            <w:shd w:val="clear" w:color="auto" w:fill="F9F9FB"/>
            <w:vAlign w:val="center"/>
          </w:tcPr>
          <w:p w14:paraId="63AC530A"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282" w:type="pct"/>
            <w:tcBorders>
              <w:top w:val="single" w:sz="8" w:space="0" w:color="AEAEAE"/>
              <w:left w:val="single" w:sz="8" w:space="0" w:color="E0E0E0"/>
              <w:bottom w:val="nil"/>
              <w:right w:val="single" w:sz="8" w:space="0" w:color="E0E0E0"/>
            </w:tcBorders>
            <w:shd w:val="clear" w:color="auto" w:fill="F9F9FB"/>
          </w:tcPr>
          <w:p w14:paraId="64FA86C4"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441</w:t>
            </w:r>
          </w:p>
        </w:tc>
        <w:tc>
          <w:tcPr>
            <w:tcW w:w="282" w:type="pct"/>
            <w:tcBorders>
              <w:top w:val="single" w:sz="8" w:space="0" w:color="AEAEAE"/>
              <w:left w:val="single" w:sz="8" w:space="0" w:color="E0E0E0"/>
              <w:bottom w:val="nil"/>
              <w:right w:val="single" w:sz="8" w:space="0" w:color="E0E0E0"/>
            </w:tcBorders>
            <w:shd w:val="clear" w:color="auto" w:fill="F9F9FB"/>
          </w:tcPr>
          <w:p w14:paraId="7A10E8C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38.898</w:t>
            </w:r>
          </w:p>
        </w:tc>
        <w:tc>
          <w:tcPr>
            <w:tcW w:w="370" w:type="pct"/>
            <w:tcBorders>
              <w:top w:val="single" w:sz="8" w:space="0" w:color="AEAEAE"/>
              <w:left w:val="single" w:sz="8" w:space="0" w:color="E0E0E0"/>
              <w:bottom w:val="nil"/>
              <w:right w:val="single" w:sz="8" w:space="0" w:color="E0E0E0"/>
            </w:tcBorders>
            <w:shd w:val="clear" w:color="auto" w:fill="F9F9FB"/>
          </w:tcPr>
          <w:p w14:paraId="75BE7FB1"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lt;.001</w:t>
            </w:r>
          </w:p>
        </w:tc>
        <w:tc>
          <w:tcPr>
            <w:tcW w:w="370" w:type="pct"/>
            <w:tcBorders>
              <w:top w:val="single" w:sz="8" w:space="0" w:color="AEAEAE"/>
              <w:left w:val="single" w:sz="8" w:space="0" w:color="E0E0E0"/>
              <w:bottom w:val="nil"/>
              <w:right w:val="single" w:sz="8" w:space="0" w:color="E0E0E0"/>
            </w:tcBorders>
            <w:shd w:val="clear" w:color="auto" w:fill="F9F9FB"/>
          </w:tcPr>
          <w:p w14:paraId="2835971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lt;.001</w:t>
            </w:r>
          </w:p>
        </w:tc>
        <w:tc>
          <w:tcPr>
            <w:tcW w:w="404" w:type="pct"/>
            <w:tcBorders>
              <w:top w:val="single" w:sz="8" w:space="0" w:color="AEAEAE"/>
              <w:left w:val="single" w:sz="8" w:space="0" w:color="E0E0E0"/>
              <w:bottom w:val="nil"/>
              <w:right w:val="single" w:sz="8" w:space="0" w:color="E0E0E0"/>
            </w:tcBorders>
            <w:shd w:val="clear" w:color="auto" w:fill="F9F9FB"/>
          </w:tcPr>
          <w:p w14:paraId="2AF16B6D"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23</w:t>
            </w:r>
          </w:p>
        </w:tc>
        <w:tc>
          <w:tcPr>
            <w:tcW w:w="404" w:type="pct"/>
            <w:tcBorders>
              <w:top w:val="single" w:sz="8" w:space="0" w:color="AEAEAE"/>
              <w:left w:val="single" w:sz="8" w:space="0" w:color="E0E0E0"/>
              <w:bottom w:val="nil"/>
              <w:right w:val="single" w:sz="8" w:space="0" w:color="E0E0E0"/>
            </w:tcBorders>
            <w:shd w:val="clear" w:color="auto" w:fill="F9F9FB"/>
          </w:tcPr>
          <w:p w14:paraId="0AB2FEE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95</w:t>
            </w:r>
          </w:p>
        </w:tc>
        <w:tc>
          <w:tcPr>
            <w:tcW w:w="404" w:type="pct"/>
            <w:tcBorders>
              <w:top w:val="single" w:sz="8" w:space="0" w:color="AEAEAE"/>
              <w:left w:val="single" w:sz="8" w:space="0" w:color="E0E0E0"/>
              <w:bottom w:val="nil"/>
              <w:right w:val="single" w:sz="8" w:space="0" w:color="E0E0E0"/>
            </w:tcBorders>
            <w:shd w:val="clear" w:color="auto" w:fill="F9F9FB"/>
          </w:tcPr>
          <w:p w14:paraId="0FEAAB22"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30</w:t>
            </w:r>
          </w:p>
        </w:tc>
        <w:tc>
          <w:tcPr>
            <w:tcW w:w="404" w:type="pct"/>
            <w:tcBorders>
              <w:top w:val="single" w:sz="8" w:space="0" w:color="AEAEAE"/>
              <w:left w:val="single" w:sz="8" w:space="0" w:color="E0E0E0"/>
              <w:bottom w:val="nil"/>
              <w:right w:val="nil"/>
            </w:tcBorders>
            <w:shd w:val="clear" w:color="auto" w:fill="F9F9FB"/>
          </w:tcPr>
          <w:p w14:paraId="38B3F372"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616</w:t>
            </w:r>
          </w:p>
        </w:tc>
      </w:tr>
      <w:tr w:rsidR="004C68C8" w:rsidRPr="00A70841" w14:paraId="0E17A5EA" w14:textId="77777777" w:rsidTr="00885F48">
        <w:trPr>
          <w:cantSplit/>
        </w:trPr>
        <w:tc>
          <w:tcPr>
            <w:tcW w:w="601" w:type="pct"/>
            <w:vMerge w:val="restart"/>
            <w:tcBorders>
              <w:top w:val="single" w:sz="8" w:space="0" w:color="AEAEAE"/>
              <w:left w:val="nil"/>
              <w:bottom w:val="single" w:sz="8" w:space="0" w:color="152935"/>
              <w:right w:val="nil"/>
            </w:tcBorders>
            <w:shd w:val="clear" w:color="auto" w:fill="E0E0E0"/>
          </w:tcPr>
          <w:p w14:paraId="114402C2"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proofErr w:type="spellStart"/>
            <w:r w:rsidRPr="00A70841">
              <w:rPr>
                <w:rFonts w:ascii="Arial" w:hAnsi="Arial" w:cs="Arial"/>
                <w:color w:val="264A60"/>
                <w:sz w:val="18"/>
                <w:szCs w:val="18"/>
              </w:rPr>
              <w:t>SigRetention</w:t>
            </w:r>
            <w:proofErr w:type="spellEnd"/>
          </w:p>
        </w:tc>
        <w:tc>
          <w:tcPr>
            <w:tcW w:w="673" w:type="pct"/>
            <w:tcBorders>
              <w:top w:val="single" w:sz="8" w:space="0" w:color="AEAEAE"/>
              <w:left w:val="nil"/>
              <w:bottom w:val="single" w:sz="8" w:space="0" w:color="AEAEAE"/>
              <w:right w:val="nil"/>
            </w:tcBorders>
            <w:shd w:val="clear" w:color="auto" w:fill="E0E0E0"/>
          </w:tcPr>
          <w:p w14:paraId="792A790E"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Equal variances assumed</w:t>
            </w:r>
          </w:p>
        </w:tc>
        <w:tc>
          <w:tcPr>
            <w:tcW w:w="404" w:type="pct"/>
            <w:tcBorders>
              <w:top w:val="single" w:sz="8" w:space="0" w:color="AEAEAE"/>
              <w:left w:val="nil"/>
              <w:bottom w:val="single" w:sz="8" w:space="0" w:color="AEAEAE"/>
              <w:right w:val="single" w:sz="8" w:space="0" w:color="E0E0E0"/>
            </w:tcBorders>
            <w:shd w:val="clear" w:color="auto" w:fill="F9F9FB"/>
          </w:tcPr>
          <w:p w14:paraId="6D731135"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6.043</w:t>
            </w:r>
          </w:p>
        </w:tc>
        <w:tc>
          <w:tcPr>
            <w:tcW w:w="404" w:type="pct"/>
            <w:tcBorders>
              <w:top w:val="single" w:sz="8" w:space="0" w:color="AEAEAE"/>
              <w:left w:val="single" w:sz="8" w:space="0" w:color="E0E0E0"/>
              <w:bottom w:val="single" w:sz="8" w:space="0" w:color="AEAEAE"/>
              <w:right w:val="single" w:sz="8" w:space="0" w:color="E0E0E0"/>
            </w:tcBorders>
            <w:shd w:val="clear" w:color="auto" w:fill="F9F9FB"/>
          </w:tcPr>
          <w:p w14:paraId="726819A8"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16</w:t>
            </w:r>
          </w:p>
        </w:tc>
        <w:tc>
          <w:tcPr>
            <w:tcW w:w="282" w:type="pct"/>
            <w:tcBorders>
              <w:top w:val="single" w:sz="8" w:space="0" w:color="AEAEAE"/>
              <w:left w:val="single" w:sz="8" w:space="0" w:color="E0E0E0"/>
              <w:bottom w:val="single" w:sz="8" w:space="0" w:color="AEAEAE"/>
              <w:right w:val="single" w:sz="8" w:space="0" w:color="E0E0E0"/>
            </w:tcBorders>
            <w:shd w:val="clear" w:color="auto" w:fill="F9F9FB"/>
          </w:tcPr>
          <w:p w14:paraId="1EAD4888"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986</w:t>
            </w:r>
          </w:p>
        </w:tc>
        <w:tc>
          <w:tcPr>
            <w:tcW w:w="282" w:type="pct"/>
            <w:tcBorders>
              <w:top w:val="single" w:sz="8" w:space="0" w:color="AEAEAE"/>
              <w:left w:val="single" w:sz="8" w:space="0" w:color="E0E0E0"/>
              <w:bottom w:val="single" w:sz="8" w:space="0" w:color="AEAEAE"/>
              <w:right w:val="single" w:sz="8" w:space="0" w:color="E0E0E0"/>
            </w:tcBorders>
            <w:shd w:val="clear" w:color="auto" w:fill="F9F9FB"/>
          </w:tcPr>
          <w:p w14:paraId="78C43EAD"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98</w:t>
            </w:r>
          </w:p>
        </w:tc>
        <w:tc>
          <w:tcPr>
            <w:tcW w:w="370" w:type="pct"/>
            <w:tcBorders>
              <w:top w:val="single" w:sz="8" w:space="0" w:color="AEAEAE"/>
              <w:left w:val="single" w:sz="8" w:space="0" w:color="E0E0E0"/>
              <w:bottom w:val="single" w:sz="8" w:space="0" w:color="AEAEAE"/>
              <w:right w:val="single" w:sz="8" w:space="0" w:color="E0E0E0"/>
            </w:tcBorders>
            <w:shd w:val="clear" w:color="auto" w:fill="F9F9FB"/>
          </w:tcPr>
          <w:p w14:paraId="1BA578AC"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02</w:t>
            </w:r>
          </w:p>
        </w:tc>
        <w:tc>
          <w:tcPr>
            <w:tcW w:w="370" w:type="pct"/>
            <w:tcBorders>
              <w:top w:val="single" w:sz="8" w:space="0" w:color="AEAEAE"/>
              <w:left w:val="single" w:sz="8" w:space="0" w:color="E0E0E0"/>
              <w:bottom w:val="single" w:sz="8" w:space="0" w:color="AEAEAE"/>
              <w:right w:val="single" w:sz="8" w:space="0" w:color="E0E0E0"/>
            </w:tcBorders>
            <w:shd w:val="clear" w:color="auto" w:fill="F9F9FB"/>
          </w:tcPr>
          <w:p w14:paraId="361321D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04</w:t>
            </w:r>
          </w:p>
        </w:tc>
        <w:tc>
          <w:tcPr>
            <w:tcW w:w="404" w:type="pct"/>
            <w:tcBorders>
              <w:top w:val="single" w:sz="8" w:space="0" w:color="AEAEAE"/>
              <w:left w:val="single" w:sz="8" w:space="0" w:color="E0E0E0"/>
              <w:bottom w:val="single" w:sz="8" w:space="0" w:color="AEAEAE"/>
              <w:right w:val="single" w:sz="8" w:space="0" w:color="E0E0E0"/>
            </w:tcBorders>
            <w:shd w:val="clear" w:color="auto" w:fill="F9F9FB"/>
          </w:tcPr>
          <w:p w14:paraId="170640A0"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77</w:t>
            </w:r>
          </w:p>
        </w:tc>
        <w:tc>
          <w:tcPr>
            <w:tcW w:w="404" w:type="pct"/>
            <w:tcBorders>
              <w:top w:val="single" w:sz="8" w:space="0" w:color="AEAEAE"/>
              <w:left w:val="single" w:sz="8" w:space="0" w:color="E0E0E0"/>
              <w:bottom w:val="single" w:sz="8" w:space="0" w:color="AEAEAE"/>
              <w:right w:val="single" w:sz="8" w:space="0" w:color="E0E0E0"/>
            </w:tcBorders>
            <w:shd w:val="clear" w:color="auto" w:fill="F9F9FB"/>
          </w:tcPr>
          <w:p w14:paraId="65E9F5D7"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93</w:t>
            </w:r>
          </w:p>
        </w:tc>
        <w:tc>
          <w:tcPr>
            <w:tcW w:w="404" w:type="pct"/>
            <w:tcBorders>
              <w:top w:val="single" w:sz="8" w:space="0" w:color="AEAEAE"/>
              <w:left w:val="single" w:sz="8" w:space="0" w:color="E0E0E0"/>
              <w:bottom w:val="single" w:sz="8" w:space="0" w:color="AEAEAE"/>
              <w:right w:val="single" w:sz="8" w:space="0" w:color="E0E0E0"/>
            </w:tcBorders>
            <w:shd w:val="clear" w:color="auto" w:fill="F9F9FB"/>
          </w:tcPr>
          <w:p w14:paraId="5B893064"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93</w:t>
            </w:r>
          </w:p>
        </w:tc>
        <w:tc>
          <w:tcPr>
            <w:tcW w:w="404" w:type="pct"/>
            <w:tcBorders>
              <w:top w:val="single" w:sz="8" w:space="0" w:color="AEAEAE"/>
              <w:left w:val="single" w:sz="8" w:space="0" w:color="E0E0E0"/>
              <w:bottom w:val="single" w:sz="8" w:space="0" w:color="AEAEAE"/>
              <w:right w:val="nil"/>
            </w:tcBorders>
            <w:shd w:val="clear" w:color="auto" w:fill="F9F9FB"/>
          </w:tcPr>
          <w:p w14:paraId="39124CC3"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62</w:t>
            </w:r>
          </w:p>
        </w:tc>
      </w:tr>
      <w:tr w:rsidR="004C68C8" w:rsidRPr="00A70841" w14:paraId="77EAFA5F" w14:textId="77777777" w:rsidTr="00885F48">
        <w:trPr>
          <w:cantSplit/>
        </w:trPr>
        <w:tc>
          <w:tcPr>
            <w:tcW w:w="601" w:type="pct"/>
            <w:vMerge/>
            <w:tcBorders>
              <w:top w:val="single" w:sz="8" w:space="0" w:color="AEAEAE"/>
              <w:left w:val="nil"/>
              <w:bottom w:val="single" w:sz="8" w:space="0" w:color="152935"/>
              <w:right w:val="nil"/>
            </w:tcBorders>
            <w:shd w:val="clear" w:color="auto" w:fill="E0E0E0"/>
          </w:tcPr>
          <w:p w14:paraId="3C44CA04"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color w:val="010205"/>
                <w:sz w:val="18"/>
                <w:szCs w:val="18"/>
              </w:rPr>
            </w:pPr>
          </w:p>
        </w:tc>
        <w:tc>
          <w:tcPr>
            <w:tcW w:w="673" w:type="pct"/>
            <w:tcBorders>
              <w:top w:val="single" w:sz="8" w:space="0" w:color="AEAEAE"/>
              <w:left w:val="nil"/>
              <w:bottom w:val="single" w:sz="8" w:space="0" w:color="152935"/>
              <w:right w:val="nil"/>
            </w:tcBorders>
            <w:shd w:val="clear" w:color="auto" w:fill="E0E0E0"/>
          </w:tcPr>
          <w:p w14:paraId="3606C44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color w:val="264A60"/>
                <w:sz w:val="18"/>
                <w:szCs w:val="18"/>
              </w:rPr>
            </w:pPr>
            <w:r w:rsidRPr="00A70841">
              <w:rPr>
                <w:rFonts w:ascii="Arial" w:hAnsi="Arial" w:cs="Arial"/>
                <w:color w:val="264A60"/>
                <w:sz w:val="18"/>
                <w:szCs w:val="18"/>
              </w:rPr>
              <w:t>Equal variances not assumed</w:t>
            </w:r>
          </w:p>
        </w:tc>
        <w:tc>
          <w:tcPr>
            <w:tcW w:w="404" w:type="pct"/>
            <w:tcBorders>
              <w:top w:val="single" w:sz="8" w:space="0" w:color="AEAEAE"/>
              <w:left w:val="nil"/>
              <w:bottom w:val="single" w:sz="8" w:space="0" w:color="152935"/>
              <w:right w:val="single" w:sz="8" w:space="0" w:color="E0E0E0"/>
            </w:tcBorders>
            <w:shd w:val="clear" w:color="auto" w:fill="F9F9FB"/>
            <w:vAlign w:val="center"/>
          </w:tcPr>
          <w:p w14:paraId="3CA4ED47"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404" w:type="pct"/>
            <w:tcBorders>
              <w:top w:val="single" w:sz="8" w:space="0" w:color="AEAEAE"/>
              <w:left w:val="single" w:sz="8" w:space="0" w:color="E0E0E0"/>
              <w:bottom w:val="single" w:sz="8" w:space="0" w:color="152935"/>
              <w:right w:val="single" w:sz="8" w:space="0" w:color="E0E0E0"/>
            </w:tcBorders>
            <w:shd w:val="clear" w:color="auto" w:fill="F9F9FB"/>
            <w:vAlign w:val="center"/>
          </w:tcPr>
          <w:p w14:paraId="1E2F7E95"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tc>
        <w:tc>
          <w:tcPr>
            <w:tcW w:w="282" w:type="pct"/>
            <w:tcBorders>
              <w:top w:val="single" w:sz="8" w:space="0" w:color="AEAEAE"/>
              <w:left w:val="single" w:sz="8" w:space="0" w:color="E0E0E0"/>
              <w:bottom w:val="single" w:sz="8" w:space="0" w:color="152935"/>
              <w:right w:val="single" w:sz="8" w:space="0" w:color="E0E0E0"/>
            </w:tcBorders>
            <w:shd w:val="clear" w:color="auto" w:fill="F9F9FB"/>
          </w:tcPr>
          <w:p w14:paraId="1F17E00A"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711</w:t>
            </w:r>
          </w:p>
        </w:tc>
        <w:tc>
          <w:tcPr>
            <w:tcW w:w="282" w:type="pct"/>
            <w:tcBorders>
              <w:top w:val="single" w:sz="8" w:space="0" w:color="AEAEAE"/>
              <w:left w:val="single" w:sz="8" w:space="0" w:color="E0E0E0"/>
              <w:bottom w:val="single" w:sz="8" w:space="0" w:color="152935"/>
              <w:right w:val="single" w:sz="8" w:space="0" w:color="E0E0E0"/>
            </w:tcBorders>
            <w:shd w:val="clear" w:color="auto" w:fill="F9F9FB"/>
          </w:tcPr>
          <w:p w14:paraId="71FAA52A"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3.126</w:t>
            </w:r>
          </w:p>
        </w:tc>
        <w:tc>
          <w:tcPr>
            <w:tcW w:w="370" w:type="pct"/>
            <w:tcBorders>
              <w:top w:val="single" w:sz="8" w:space="0" w:color="AEAEAE"/>
              <w:left w:val="single" w:sz="8" w:space="0" w:color="E0E0E0"/>
              <w:bottom w:val="single" w:sz="8" w:space="0" w:color="152935"/>
              <w:right w:val="single" w:sz="8" w:space="0" w:color="E0E0E0"/>
            </w:tcBorders>
            <w:shd w:val="clear" w:color="auto" w:fill="F9F9FB"/>
          </w:tcPr>
          <w:p w14:paraId="379F2BAD"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05</w:t>
            </w:r>
          </w:p>
        </w:tc>
        <w:tc>
          <w:tcPr>
            <w:tcW w:w="370" w:type="pct"/>
            <w:tcBorders>
              <w:top w:val="single" w:sz="8" w:space="0" w:color="AEAEAE"/>
              <w:left w:val="single" w:sz="8" w:space="0" w:color="E0E0E0"/>
              <w:bottom w:val="single" w:sz="8" w:space="0" w:color="152935"/>
              <w:right w:val="single" w:sz="8" w:space="0" w:color="E0E0E0"/>
            </w:tcBorders>
            <w:shd w:val="clear" w:color="auto" w:fill="F9F9FB"/>
          </w:tcPr>
          <w:p w14:paraId="705B6995"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10</w:t>
            </w:r>
          </w:p>
        </w:tc>
        <w:tc>
          <w:tcPr>
            <w:tcW w:w="404" w:type="pct"/>
            <w:tcBorders>
              <w:top w:val="single" w:sz="8" w:space="0" w:color="AEAEAE"/>
              <w:left w:val="single" w:sz="8" w:space="0" w:color="E0E0E0"/>
              <w:bottom w:val="single" w:sz="8" w:space="0" w:color="152935"/>
              <w:right w:val="single" w:sz="8" w:space="0" w:color="E0E0E0"/>
            </w:tcBorders>
            <w:shd w:val="clear" w:color="auto" w:fill="F9F9FB"/>
          </w:tcPr>
          <w:p w14:paraId="7DEE5BE2"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277</w:t>
            </w:r>
          </w:p>
        </w:tc>
        <w:tc>
          <w:tcPr>
            <w:tcW w:w="404" w:type="pct"/>
            <w:tcBorders>
              <w:top w:val="single" w:sz="8" w:space="0" w:color="AEAEAE"/>
              <w:left w:val="single" w:sz="8" w:space="0" w:color="E0E0E0"/>
              <w:bottom w:val="single" w:sz="8" w:space="0" w:color="152935"/>
              <w:right w:val="single" w:sz="8" w:space="0" w:color="E0E0E0"/>
            </w:tcBorders>
            <w:shd w:val="clear" w:color="auto" w:fill="F9F9FB"/>
          </w:tcPr>
          <w:p w14:paraId="3C47D687"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102</w:t>
            </w:r>
          </w:p>
        </w:tc>
        <w:tc>
          <w:tcPr>
            <w:tcW w:w="404" w:type="pct"/>
            <w:tcBorders>
              <w:top w:val="single" w:sz="8" w:space="0" w:color="AEAEAE"/>
              <w:left w:val="single" w:sz="8" w:space="0" w:color="E0E0E0"/>
              <w:bottom w:val="single" w:sz="8" w:space="0" w:color="152935"/>
              <w:right w:val="single" w:sz="8" w:space="0" w:color="E0E0E0"/>
            </w:tcBorders>
            <w:shd w:val="clear" w:color="auto" w:fill="F9F9FB"/>
          </w:tcPr>
          <w:p w14:paraId="2AFDC266"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071</w:t>
            </w:r>
          </w:p>
        </w:tc>
        <w:tc>
          <w:tcPr>
            <w:tcW w:w="404" w:type="pct"/>
            <w:tcBorders>
              <w:top w:val="single" w:sz="8" w:space="0" w:color="AEAEAE"/>
              <w:left w:val="single" w:sz="8" w:space="0" w:color="E0E0E0"/>
              <w:bottom w:val="single" w:sz="8" w:space="0" w:color="152935"/>
              <w:right w:val="nil"/>
            </w:tcBorders>
            <w:shd w:val="clear" w:color="auto" w:fill="F9F9FB"/>
          </w:tcPr>
          <w:p w14:paraId="64179639" w14:textId="77777777" w:rsidR="004C68C8" w:rsidRPr="00A70841" w:rsidRDefault="004C68C8" w:rsidP="00885F4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color w:val="010205"/>
                <w:sz w:val="18"/>
                <w:szCs w:val="18"/>
              </w:rPr>
            </w:pPr>
            <w:r w:rsidRPr="00A70841">
              <w:rPr>
                <w:rFonts w:ascii="Arial" w:hAnsi="Arial" w:cs="Arial"/>
                <w:color w:val="010205"/>
                <w:sz w:val="18"/>
                <w:szCs w:val="18"/>
              </w:rPr>
              <w:t>.484</w:t>
            </w:r>
          </w:p>
        </w:tc>
      </w:tr>
    </w:tbl>
    <w:p w14:paraId="0C93FD69" w14:textId="77777777" w:rsidR="004C68C8" w:rsidRPr="00A70841" w:rsidRDefault="004C68C8" w:rsidP="004C68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246D5207" w14:textId="77777777" w:rsidR="004C68C8" w:rsidRDefault="004C68C8" w:rsidP="004C68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10F0A8D1" w14:textId="77777777" w:rsidR="004C68C8" w:rsidRDefault="004C68C8" w:rsidP="004C68C8">
      <w:r>
        <w:t xml:space="preserve">Therefore, it is possible to reject the Null hypothesis (H0) and conclude that there is a difference in information engagement between word variations. </w:t>
      </w:r>
    </w:p>
    <w:p w14:paraId="42B6D12D" w14:textId="34FC7831" w:rsidR="001F1DC9" w:rsidRDefault="00DB7F70" w:rsidP="00706842">
      <w:pPr>
        <w:pStyle w:val="Heading3"/>
        <w:numPr>
          <w:ilvl w:val="0"/>
          <w:numId w:val="0"/>
        </w:numPr>
        <w:ind w:left="720" w:hanging="720"/>
      </w:pPr>
      <w:bookmarkStart w:id="98" w:name="_Toc114161240"/>
      <w:r>
        <w:t>H</w:t>
      </w:r>
      <w:r w:rsidR="003A77FF">
        <w:t>ypothesis</w:t>
      </w:r>
      <w:r w:rsidR="001F1DC9">
        <w:t xml:space="preserve"> </w:t>
      </w:r>
      <w:r w:rsidR="004C68C8">
        <w:t>5</w:t>
      </w:r>
      <w:r w:rsidR="001F1DC9">
        <w:t xml:space="preserve">: </w:t>
      </w:r>
      <w:r w:rsidR="00D709BE" w:rsidRPr="00D709BE">
        <w:t>Synonym</w:t>
      </w:r>
      <w:r w:rsidR="0044368F">
        <w:t>s</w:t>
      </w:r>
      <w:r w:rsidR="001F1DC9">
        <w:t xml:space="preserve"> will have s</w:t>
      </w:r>
      <w:r w:rsidR="000E05C3">
        <w:t xml:space="preserve">imilar IE </w:t>
      </w:r>
      <w:proofErr w:type="gramStart"/>
      <w:r w:rsidR="000E05C3">
        <w:t>levels</w:t>
      </w:r>
      <w:bookmarkEnd w:id="98"/>
      <w:proofErr w:type="gramEnd"/>
      <w:r w:rsidR="000E05C3">
        <w:t xml:space="preserve"> </w:t>
      </w:r>
      <w:r w:rsidR="001F1DC9">
        <w:t xml:space="preserve"> </w:t>
      </w:r>
    </w:p>
    <w:bookmarkEnd w:id="97"/>
    <w:p w14:paraId="6AAC83A9" w14:textId="66C50987" w:rsidR="001656C8" w:rsidRDefault="001656C8" w:rsidP="001656C8">
      <w:r w:rsidRPr="00E923DB">
        <w:t>To determine if se</w:t>
      </w:r>
      <w:r w:rsidRPr="00E803AD">
        <w:t>lection, UES</w:t>
      </w:r>
      <w:r w:rsidR="0044368F">
        <w:t>,</w:t>
      </w:r>
      <w:r w:rsidRPr="00E803AD">
        <w:t xml:space="preserve"> and retention rates are </w:t>
      </w:r>
      <w:r w:rsidR="0044368F">
        <w:t>impacted by word choice</w:t>
      </w:r>
      <w:r w:rsidRPr="00E803AD">
        <w:t xml:space="preserve"> regardless of the meaning, </w:t>
      </w:r>
      <w:r w:rsidR="0044368F">
        <w:t>p</w:t>
      </w:r>
      <w:r w:rsidRPr="00E803AD">
        <w:t>airwise comparisons for independent means (</w:t>
      </w:r>
      <w:r w:rsidR="00DB7F70" w:rsidRPr="00DB7F70">
        <w:t>X̅</w:t>
      </w:r>
      <w:r w:rsidRPr="00E803AD">
        <w:t xml:space="preserve">1 ≠ </w:t>
      </w:r>
      <w:r w:rsidR="00DB7F70" w:rsidRPr="00DB7F70">
        <w:t>X̅</w:t>
      </w:r>
      <w:r w:rsidRPr="00E803AD">
        <w:t>2)</w:t>
      </w:r>
      <w:r w:rsidR="0044368F">
        <w:t xml:space="preserve"> were conducted to</w:t>
      </w:r>
      <w:r w:rsidRPr="00E803AD">
        <w:t xml:space="preserve"> evaluat</w:t>
      </w:r>
      <w:r w:rsidR="0044368F">
        <w:t xml:space="preserve">e </w:t>
      </w:r>
      <w:r w:rsidR="00DB7F70">
        <w:t>difference</w:t>
      </w:r>
      <w:r w:rsidR="00DB7F70" w:rsidRPr="00E803AD">
        <w:t xml:space="preserve"> </w:t>
      </w:r>
      <w:r w:rsidRPr="00E803AD">
        <w:t>between synonym</w:t>
      </w:r>
      <w:r w:rsidR="00DB7F70">
        <w:t xml:space="preserve">ous words </w:t>
      </w:r>
      <w:r w:rsidRPr="00E803AD">
        <w:t xml:space="preserve">for each of the 50 </w:t>
      </w:r>
      <w:proofErr w:type="spellStart"/>
      <w:r w:rsidRPr="00E803AD">
        <w:t>synsets</w:t>
      </w:r>
      <w:proofErr w:type="spellEnd"/>
      <w:r w:rsidRPr="00E803AD">
        <w:t xml:space="preserve">. </w:t>
      </w:r>
      <w:r w:rsidR="0044368F">
        <w:t xml:space="preserve">The results revealed that </w:t>
      </w:r>
      <w:r w:rsidRPr="00E803AD">
        <w:t xml:space="preserve">43 of the 50 </w:t>
      </w:r>
      <w:proofErr w:type="spellStart"/>
      <w:r w:rsidRPr="00E803AD">
        <w:t>synsets</w:t>
      </w:r>
      <w:proofErr w:type="spellEnd"/>
      <w:r w:rsidRPr="00E803AD">
        <w:t xml:space="preserve"> had significant</w:t>
      </w:r>
      <w:r w:rsidR="0044368F">
        <w:t>ly</w:t>
      </w:r>
      <w:r w:rsidRPr="00E803AD">
        <w:t xml:space="preserve"> diffe</w:t>
      </w:r>
      <w:r>
        <w:t>re</w:t>
      </w:r>
      <w:r w:rsidRPr="00E923DB">
        <w:t xml:space="preserve">nt </w:t>
      </w:r>
      <w:r w:rsidRPr="00E803AD">
        <w:t xml:space="preserve">IE scores (P &lt; 0.05). </w:t>
      </w:r>
    </w:p>
    <w:p w14:paraId="69C95584" w14:textId="714D4138" w:rsidR="00723475" w:rsidRPr="00EF4AE2" w:rsidRDefault="00723475" w:rsidP="001656C8">
      <w:pPr>
        <w:rPr>
          <w:b/>
          <w:bCs/>
          <w:u w:val="single"/>
        </w:rPr>
      </w:pPr>
      <w:r w:rsidRPr="00EF4AE2">
        <w:rPr>
          <w:b/>
          <w:bCs/>
          <w:u w:val="single"/>
        </w:rPr>
        <w:t xml:space="preserve"> </w:t>
      </w:r>
    </w:p>
    <w:tbl>
      <w:tblPr>
        <w:tblStyle w:val="APAReport"/>
        <w:tblW w:w="6630" w:type="dxa"/>
        <w:tblLook w:val="04A0" w:firstRow="1" w:lastRow="0" w:firstColumn="1" w:lastColumn="0" w:noHBand="0" w:noVBand="1"/>
      </w:tblPr>
      <w:tblGrid>
        <w:gridCol w:w="2635"/>
        <w:gridCol w:w="273"/>
        <w:gridCol w:w="1158"/>
        <w:gridCol w:w="883"/>
        <w:gridCol w:w="883"/>
        <w:gridCol w:w="798"/>
      </w:tblGrid>
      <w:tr w:rsidR="00723475" w:rsidRPr="00BE26CE" w14:paraId="27A383D0" w14:textId="77777777" w:rsidTr="00EF4AE2">
        <w:trPr>
          <w:cnfStyle w:val="100000000000" w:firstRow="1" w:lastRow="0" w:firstColumn="0" w:lastColumn="0" w:oddVBand="0" w:evenVBand="0" w:oddHBand="0" w:evenHBand="0" w:firstRowFirstColumn="0" w:firstRowLastColumn="0" w:lastRowFirstColumn="0" w:lastRowLastColumn="0"/>
          <w:trHeight w:val="260"/>
        </w:trPr>
        <w:tc>
          <w:tcPr>
            <w:tcW w:w="0" w:type="dxa"/>
            <w:noWrap/>
            <w:hideMark/>
          </w:tcPr>
          <w:p w14:paraId="7743CA60" w14:textId="77777777" w:rsidR="00723475" w:rsidRPr="00E803AD"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E803AD">
              <w:rPr>
                <w:rFonts w:ascii="Calibri" w:hAnsi="Calibri" w:cs="Calibri"/>
                <w:b/>
                <w:bCs/>
                <w:sz w:val="22"/>
                <w:szCs w:val="22"/>
              </w:rPr>
              <w:t>Synset</w:t>
            </w:r>
          </w:p>
        </w:tc>
        <w:tc>
          <w:tcPr>
            <w:tcW w:w="0" w:type="dxa"/>
          </w:tcPr>
          <w:p w14:paraId="2683ECA7" w14:textId="77777777" w:rsidR="00723475" w:rsidRPr="00E803AD"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p>
        </w:tc>
        <w:tc>
          <w:tcPr>
            <w:tcW w:w="0" w:type="dxa"/>
            <w:noWrap/>
            <w:hideMark/>
          </w:tcPr>
          <w:p w14:paraId="7EB7B8DC" w14:textId="27DB6379" w:rsidR="00723475" w:rsidRPr="00E803AD"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E803AD">
              <w:rPr>
                <w:rFonts w:ascii="Calibri" w:hAnsi="Calibri" w:cs="Calibri"/>
                <w:b/>
                <w:bCs/>
                <w:sz w:val="22"/>
                <w:szCs w:val="22"/>
              </w:rPr>
              <w:t>F</w:t>
            </w:r>
          </w:p>
        </w:tc>
        <w:tc>
          <w:tcPr>
            <w:tcW w:w="0" w:type="dxa"/>
            <w:noWrap/>
            <w:hideMark/>
          </w:tcPr>
          <w:p w14:paraId="693BD704" w14:textId="77777777" w:rsidR="00723475" w:rsidRPr="00E803AD"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E803AD">
              <w:rPr>
                <w:rFonts w:ascii="Calibri" w:hAnsi="Calibri" w:cs="Calibri"/>
                <w:b/>
                <w:bCs/>
                <w:sz w:val="22"/>
                <w:szCs w:val="22"/>
              </w:rPr>
              <w:t>Sig.</w:t>
            </w:r>
          </w:p>
        </w:tc>
        <w:tc>
          <w:tcPr>
            <w:tcW w:w="0" w:type="dxa"/>
            <w:gridSpan w:val="2"/>
            <w:noWrap/>
            <w:hideMark/>
          </w:tcPr>
          <w:p w14:paraId="37B4A17A" w14:textId="77777777" w:rsidR="00723475" w:rsidRPr="00E803AD"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E803AD">
              <w:rPr>
                <w:rFonts w:ascii="Calibri" w:hAnsi="Calibri" w:cs="Calibri"/>
                <w:b/>
                <w:bCs/>
                <w:sz w:val="22"/>
                <w:szCs w:val="22"/>
              </w:rPr>
              <w:t>effect size (η2)</w:t>
            </w:r>
          </w:p>
        </w:tc>
      </w:tr>
      <w:tr w:rsidR="00723475" w:rsidRPr="00BE26CE" w14:paraId="15C9051D" w14:textId="77777777" w:rsidTr="00EF4AE2">
        <w:trPr>
          <w:gridAfter w:val="1"/>
          <w:wAfter w:w="649" w:type="dxa"/>
          <w:trHeight w:val="290"/>
        </w:trPr>
        <w:tc>
          <w:tcPr>
            <w:tcW w:w="0" w:type="dxa"/>
            <w:noWrap/>
            <w:hideMark/>
          </w:tcPr>
          <w:p w14:paraId="470488C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ce.n.03</w:t>
            </w:r>
          </w:p>
        </w:tc>
        <w:tc>
          <w:tcPr>
            <w:tcW w:w="0" w:type="dxa"/>
          </w:tcPr>
          <w:p w14:paraId="4D54E00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13FFCEFA" w14:textId="2E1A9863"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19.299</w:t>
            </w:r>
          </w:p>
        </w:tc>
        <w:tc>
          <w:tcPr>
            <w:tcW w:w="0" w:type="dxa"/>
            <w:noWrap/>
            <w:hideMark/>
          </w:tcPr>
          <w:p w14:paraId="57B4056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303FAC7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120</w:t>
            </w:r>
          </w:p>
        </w:tc>
      </w:tr>
      <w:tr w:rsidR="00723475" w:rsidRPr="00BE26CE" w14:paraId="59F5967C" w14:textId="77777777" w:rsidTr="00EF4AE2">
        <w:trPr>
          <w:gridAfter w:val="1"/>
          <w:wAfter w:w="649" w:type="dxa"/>
          <w:trHeight w:val="290"/>
        </w:trPr>
        <w:tc>
          <w:tcPr>
            <w:tcW w:w="0" w:type="dxa"/>
            <w:noWrap/>
            <w:hideMark/>
          </w:tcPr>
          <w:p w14:paraId="5BD5EAD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gile.s.01</w:t>
            </w:r>
          </w:p>
        </w:tc>
        <w:tc>
          <w:tcPr>
            <w:tcW w:w="0" w:type="dxa"/>
          </w:tcPr>
          <w:p w14:paraId="68B89EF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8A055D6" w14:textId="4C22A8F5"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8.445</w:t>
            </w:r>
          </w:p>
        </w:tc>
        <w:tc>
          <w:tcPr>
            <w:tcW w:w="0" w:type="dxa"/>
            <w:noWrap/>
            <w:hideMark/>
          </w:tcPr>
          <w:p w14:paraId="7A09D10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65A3DA2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9</w:t>
            </w:r>
          </w:p>
        </w:tc>
      </w:tr>
      <w:tr w:rsidR="00723475" w:rsidRPr="00BE26CE" w14:paraId="1F68CDBE" w14:textId="77777777" w:rsidTr="00EF4AE2">
        <w:trPr>
          <w:gridAfter w:val="1"/>
          <w:wAfter w:w="649" w:type="dxa"/>
          <w:trHeight w:val="290"/>
        </w:trPr>
        <w:tc>
          <w:tcPr>
            <w:tcW w:w="0" w:type="dxa"/>
            <w:noWrap/>
            <w:hideMark/>
          </w:tcPr>
          <w:p w14:paraId="3D9AFE5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mple.s.02</w:t>
            </w:r>
          </w:p>
        </w:tc>
        <w:tc>
          <w:tcPr>
            <w:tcW w:w="0" w:type="dxa"/>
          </w:tcPr>
          <w:p w14:paraId="6B51F18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7E1C5400" w14:textId="0DB81D8A"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348.764</w:t>
            </w:r>
          </w:p>
        </w:tc>
        <w:tc>
          <w:tcPr>
            <w:tcW w:w="0" w:type="dxa"/>
            <w:noWrap/>
            <w:hideMark/>
          </w:tcPr>
          <w:p w14:paraId="1FCF82A2"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76D3336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178</w:t>
            </w:r>
          </w:p>
        </w:tc>
      </w:tr>
      <w:tr w:rsidR="00723475" w:rsidRPr="00BE26CE" w14:paraId="48E41155" w14:textId="77777777" w:rsidTr="00EF4AE2">
        <w:trPr>
          <w:gridAfter w:val="1"/>
          <w:wAfter w:w="649" w:type="dxa"/>
          <w:trHeight w:val="290"/>
        </w:trPr>
        <w:tc>
          <w:tcPr>
            <w:tcW w:w="0" w:type="dxa"/>
            <w:noWrap/>
            <w:hideMark/>
          </w:tcPr>
          <w:p w14:paraId="12A9B04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nnoying.s.01</w:t>
            </w:r>
          </w:p>
        </w:tc>
        <w:tc>
          <w:tcPr>
            <w:tcW w:w="0" w:type="dxa"/>
          </w:tcPr>
          <w:p w14:paraId="4B0CFB7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12DCDE8D" w14:textId="41AAA872"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50.29</w:t>
            </w:r>
          </w:p>
        </w:tc>
        <w:tc>
          <w:tcPr>
            <w:tcW w:w="0" w:type="dxa"/>
            <w:noWrap/>
            <w:hideMark/>
          </w:tcPr>
          <w:p w14:paraId="3E528EA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036944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30</w:t>
            </w:r>
          </w:p>
        </w:tc>
      </w:tr>
      <w:tr w:rsidR="00723475" w:rsidRPr="00BE26CE" w14:paraId="54DDB975" w14:textId="77777777" w:rsidTr="00EF4AE2">
        <w:trPr>
          <w:gridAfter w:val="1"/>
          <w:wAfter w:w="649" w:type="dxa"/>
          <w:trHeight w:val="290"/>
        </w:trPr>
        <w:tc>
          <w:tcPr>
            <w:tcW w:w="0" w:type="dxa"/>
            <w:noWrap/>
            <w:hideMark/>
          </w:tcPr>
          <w:p w14:paraId="7079CF0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rt.n.03</w:t>
            </w:r>
          </w:p>
        </w:tc>
        <w:tc>
          <w:tcPr>
            <w:tcW w:w="0" w:type="dxa"/>
          </w:tcPr>
          <w:p w14:paraId="3373D5C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0C085661" w14:textId="4C17430B"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00.247</w:t>
            </w:r>
          </w:p>
        </w:tc>
        <w:tc>
          <w:tcPr>
            <w:tcW w:w="0" w:type="dxa"/>
            <w:noWrap/>
            <w:hideMark/>
          </w:tcPr>
          <w:p w14:paraId="36E66D1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40F367B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59</w:t>
            </w:r>
          </w:p>
        </w:tc>
      </w:tr>
      <w:tr w:rsidR="00723475" w:rsidRPr="00BE26CE" w14:paraId="4811C76A" w14:textId="77777777" w:rsidTr="00EF4AE2">
        <w:trPr>
          <w:gridAfter w:val="1"/>
          <w:wAfter w:w="649" w:type="dxa"/>
          <w:trHeight w:val="290"/>
        </w:trPr>
        <w:tc>
          <w:tcPr>
            <w:tcW w:w="0" w:type="dxa"/>
            <w:noWrap/>
            <w:hideMark/>
          </w:tcPr>
          <w:p w14:paraId="5920944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utomaton.n.01</w:t>
            </w:r>
          </w:p>
        </w:tc>
        <w:tc>
          <w:tcPr>
            <w:tcW w:w="0" w:type="dxa"/>
          </w:tcPr>
          <w:p w14:paraId="31346E6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1E501F1" w14:textId="7DDD6339"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40.521</w:t>
            </w:r>
          </w:p>
        </w:tc>
        <w:tc>
          <w:tcPr>
            <w:tcW w:w="0" w:type="dxa"/>
            <w:noWrap/>
            <w:hideMark/>
          </w:tcPr>
          <w:p w14:paraId="5988637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605C180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80</w:t>
            </w:r>
          </w:p>
        </w:tc>
      </w:tr>
      <w:tr w:rsidR="00723475" w:rsidRPr="00BE26CE" w14:paraId="6978BB4D" w14:textId="77777777" w:rsidTr="00EF4AE2">
        <w:trPr>
          <w:gridAfter w:val="1"/>
          <w:wAfter w:w="649" w:type="dxa"/>
          <w:trHeight w:val="290"/>
        </w:trPr>
        <w:tc>
          <w:tcPr>
            <w:tcW w:w="0" w:type="dxa"/>
            <w:noWrap/>
            <w:hideMark/>
          </w:tcPr>
          <w:p w14:paraId="6D1BFA4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varicious.s.01</w:t>
            </w:r>
          </w:p>
        </w:tc>
        <w:tc>
          <w:tcPr>
            <w:tcW w:w="0" w:type="dxa"/>
          </w:tcPr>
          <w:p w14:paraId="364DE61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655E8981" w14:textId="437D3B04"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4.819</w:t>
            </w:r>
          </w:p>
        </w:tc>
        <w:tc>
          <w:tcPr>
            <w:tcW w:w="0" w:type="dxa"/>
            <w:noWrap/>
            <w:hideMark/>
          </w:tcPr>
          <w:p w14:paraId="76CE0DC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59F3650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7</w:t>
            </w:r>
          </w:p>
        </w:tc>
      </w:tr>
      <w:tr w:rsidR="00723475" w:rsidRPr="00BE26CE" w14:paraId="6F254E39" w14:textId="77777777" w:rsidTr="00EF4AE2">
        <w:trPr>
          <w:gridAfter w:val="1"/>
          <w:wAfter w:w="649" w:type="dxa"/>
          <w:trHeight w:val="290"/>
        </w:trPr>
        <w:tc>
          <w:tcPr>
            <w:tcW w:w="0" w:type="dxa"/>
            <w:noWrap/>
            <w:hideMark/>
          </w:tcPr>
          <w:p w14:paraId="57B6646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baron.n.03</w:t>
            </w:r>
          </w:p>
        </w:tc>
        <w:tc>
          <w:tcPr>
            <w:tcW w:w="0" w:type="dxa"/>
          </w:tcPr>
          <w:p w14:paraId="3E08B12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0B3748D9" w14:textId="6581C252"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11.834</w:t>
            </w:r>
          </w:p>
        </w:tc>
        <w:tc>
          <w:tcPr>
            <w:tcW w:w="0" w:type="dxa"/>
            <w:noWrap/>
            <w:hideMark/>
          </w:tcPr>
          <w:p w14:paraId="62F2567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5ECF95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116</w:t>
            </w:r>
          </w:p>
        </w:tc>
      </w:tr>
      <w:tr w:rsidR="00723475" w:rsidRPr="00BE26CE" w14:paraId="2C51483D" w14:textId="77777777" w:rsidTr="00EF4AE2">
        <w:trPr>
          <w:gridAfter w:val="1"/>
          <w:wAfter w:w="649" w:type="dxa"/>
          <w:trHeight w:val="290"/>
        </w:trPr>
        <w:tc>
          <w:tcPr>
            <w:tcW w:w="0" w:type="dxa"/>
            <w:noWrap/>
            <w:hideMark/>
          </w:tcPr>
          <w:p w14:paraId="0536CA9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beget.v.01</w:t>
            </w:r>
          </w:p>
        </w:tc>
        <w:tc>
          <w:tcPr>
            <w:tcW w:w="0" w:type="dxa"/>
          </w:tcPr>
          <w:p w14:paraId="14E122C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220682EF" w14:textId="6E82396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46.013</w:t>
            </w:r>
          </w:p>
        </w:tc>
        <w:tc>
          <w:tcPr>
            <w:tcW w:w="0" w:type="dxa"/>
            <w:noWrap/>
            <w:hideMark/>
          </w:tcPr>
          <w:p w14:paraId="6ED9C54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3371B59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83</w:t>
            </w:r>
          </w:p>
        </w:tc>
      </w:tr>
      <w:tr w:rsidR="00723475" w:rsidRPr="00BE26CE" w14:paraId="2C1EA17B" w14:textId="77777777" w:rsidTr="00EF4AE2">
        <w:trPr>
          <w:gridAfter w:val="1"/>
          <w:wAfter w:w="649" w:type="dxa"/>
          <w:trHeight w:val="290"/>
        </w:trPr>
        <w:tc>
          <w:tcPr>
            <w:tcW w:w="0" w:type="dxa"/>
            <w:noWrap/>
            <w:hideMark/>
          </w:tcPr>
          <w:p w14:paraId="454D1DD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burp.v.01</w:t>
            </w:r>
          </w:p>
        </w:tc>
        <w:tc>
          <w:tcPr>
            <w:tcW w:w="0" w:type="dxa"/>
          </w:tcPr>
          <w:p w14:paraId="1B6A193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A7E4DC5" w14:textId="1BFEDCD2"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7.557</w:t>
            </w:r>
          </w:p>
        </w:tc>
        <w:tc>
          <w:tcPr>
            <w:tcW w:w="0" w:type="dxa"/>
            <w:noWrap/>
            <w:hideMark/>
          </w:tcPr>
          <w:p w14:paraId="1A7A4CC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60E0D37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7</w:t>
            </w:r>
          </w:p>
        </w:tc>
      </w:tr>
      <w:tr w:rsidR="00723475" w:rsidRPr="00BE26CE" w14:paraId="30C6B2BA" w14:textId="77777777" w:rsidTr="00EF4AE2">
        <w:trPr>
          <w:gridAfter w:val="1"/>
          <w:wAfter w:w="649" w:type="dxa"/>
          <w:trHeight w:val="290"/>
        </w:trPr>
        <w:tc>
          <w:tcPr>
            <w:tcW w:w="0" w:type="dxa"/>
            <w:noWrap/>
            <w:hideMark/>
          </w:tcPr>
          <w:p w14:paraId="2E25A63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combatant.n.01</w:t>
            </w:r>
          </w:p>
        </w:tc>
        <w:tc>
          <w:tcPr>
            <w:tcW w:w="0" w:type="dxa"/>
          </w:tcPr>
          <w:p w14:paraId="6E22C5A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7565ED68" w14:textId="5055296B"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6.615</w:t>
            </w:r>
          </w:p>
        </w:tc>
        <w:tc>
          <w:tcPr>
            <w:tcW w:w="0" w:type="dxa"/>
            <w:noWrap/>
            <w:hideMark/>
          </w:tcPr>
          <w:p w14:paraId="6251AAC9"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7211D28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0</w:t>
            </w:r>
          </w:p>
        </w:tc>
      </w:tr>
      <w:tr w:rsidR="00723475" w:rsidRPr="00BE26CE" w14:paraId="168BE747" w14:textId="77777777" w:rsidTr="00EF4AE2">
        <w:trPr>
          <w:gridAfter w:val="1"/>
          <w:wAfter w:w="649" w:type="dxa"/>
          <w:trHeight w:val="290"/>
        </w:trPr>
        <w:tc>
          <w:tcPr>
            <w:tcW w:w="0" w:type="dxa"/>
            <w:noWrap/>
            <w:hideMark/>
          </w:tcPr>
          <w:p w14:paraId="51C3653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cut.s.03</w:t>
            </w:r>
          </w:p>
        </w:tc>
        <w:tc>
          <w:tcPr>
            <w:tcW w:w="0" w:type="dxa"/>
          </w:tcPr>
          <w:p w14:paraId="69F18DC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00E81B6" w14:textId="4706C648"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3.082</w:t>
            </w:r>
          </w:p>
        </w:tc>
        <w:tc>
          <w:tcPr>
            <w:tcW w:w="0" w:type="dxa"/>
            <w:noWrap/>
            <w:hideMark/>
          </w:tcPr>
          <w:p w14:paraId="57930CB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3F5AB98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6</w:t>
            </w:r>
          </w:p>
        </w:tc>
      </w:tr>
      <w:tr w:rsidR="00723475" w:rsidRPr="00BE26CE" w14:paraId="2F6A625B" w14:textId="77777777" w:rsidTr="00EF4AE2">
        <w:trPr>
          <w:gridAfter w:val="1"/>
          <w:wAfter w:w="649" w:type="dxa"/>
          <w:trHeight w:val="290"/>
        </w:trPr>
        <w:tc>
          <w:tcPr>
            <w:tcW w:w="0" w:type="dxa"/>
            <w:noWrap/>
            <w:hideMark/>
          </w:tcPr>
          <w:p w14:paraId="10345EF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dame.n.02</w:t>
            </w:r>
          </w:p>
        </w:tc>
        <w:tc>
          <w:tcPr>
            <w:tcW w:w="0" w:type="dxa"/>
          </w:tcPr>
          <w:p w14:paraId="26234737"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442C1135" w14:textId="72D9BC8C"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2.739</w:t>
            </w:r>
          </w:p>
        </w:tc>
        <w:tc>
          <w:tcPr>
            <w:tcW w:w="0" w:type="dxa"/>
            <w:noWrap/>
            <w:hideMark/>
          </w:tcPr>
          <w:p w14:paraId="699CF22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45036C9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4</w:t>
            </w:r>
          </w:p>
        </w:tc>
      </w:tr>
      <w:tr w:rsidR="00723475" w:rsidRPr="00BE26CE" w14:paraId="2E899273" w14:textId="77777777" w:rsidTr="00EF4AE2">
        <w:trPr>
          <w:gridAfter w:val="1"/>
          <w:wAfter w:w="649" w:type="dxa"/>
          <w:trHeight w:val="290"/>
        </w:trPr>
        <w:tc>
          <w:tcPr>
            <w:tcW w:w="0" w:type="dxa"/>
            <w:noWrap/>
            <w:hideMark/>
          </w:tcPr>
          <w:p w14:paraId="1F4C140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death.n.04</w:t>
            </w:r>
          </w:p>
        </w:tc>
        <w:tc>
          <w:tcPr>
            <w:tcW w:w="0" w:type="dxa"/>
          </w:tcPr>
          <w:p w14:paraId="047DDC1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44AA0C24" w14:textId="326FC24D"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88.083</w:t>
            </w:r>
          </w:p>
        </w:tc>
        <w:tc>
          <w:tcPr>
            <w:tcW w:w="0" w:type="dxa"/>
            <w:noWrap/>
            <w:hideMark/>
          </w:tcPr>
          <w:p w14:paraId="4AA09D9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ECB766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105</w:t>
            </w:r>
          </w:p>
        </w:tc>
      </w:tr>
      <w:tr w:rsidR="00723475" w:rsidRPr="00BE26CE" w14:paraId="1DE902AE" w14:textId="77777777" w:rsidTr="00EF4AE2">
        <w:trPr>
          <w:gridAfter w:val="1"/>
          <w:wAfter w:w="649" w:type="dxa"/>
          <w:trHeight w:val="290"/>
        </w:trPr>
        <w:tc>
          <w:tcPr>
            <w:tcW w:w="0" w:type="dxa"/>
            <w:noWrap/>
            <w:hideMark/>
          </w:tcPr>
          <w:p w14:paraId="6EC4217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departure.n.01</w:t>
            </w:r>
          </w:p>
        </w:tc>
        <w:tc>
          <w:tcPr>
            <w:tcW w:w="0" w:type="dxa"/>
          </w:tcPr>
          <w:p w14:paraId="6F46C1B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75459ED6" w14:textId="6B712935"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1.895</w:t>
            </w:r>
          </w:p>
        </w:tc>
        <w:tc>
          <w:tcPr>
            <w:tcW w:w="0" w:type="dxa"/>
            <w:noWrap/>
            <w:hideMark/>
          </w:tcPr>
          <w:p w14:paraId="0AEB5D4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265FEB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7</w:t>
            </w:r>
          </w:p>
        </w:tc>
      </w:tr>
      <w:tr w:rsidR="00723475" w:rsidRPr="00BE26CE" w14:paraId="3211280A" w14:textId="77777777" w:rsidTr="00EF4AE2">
        <w:trPr>
          <w:gridAfter w:val="1"/>
          <w:wAfter w:w="649" w:type="dxa"/>
          <w:trHeight w:val="290"/>
        </w:trPr>
        <w:tc>
          <w:tcPr>
            <w:tcW w:w="0" w:type="dxa"/>
            <w:noWrap/>
            <w:hideMark/>
          </w:tcPr>
          <w:p w14:paraId="0F18850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discovery.n.01</w:t>
            </w:r>
          </w:p>
        </w:tc>
        <w:tc>
          <w:tcPr>
            <w:tcW w:w="0" w:type="dxa"/>
          </w:tcPr>
          <w:p w14:paraId="78E77BD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AB4811D" w14:textId="0881DC2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30.915</w:t>
            </w:r>
          </w:p>
        </w:tc>
        <w:tc>
          <w:tcPr>
            <w:tcW w:w="0" w:type="dxa"/>
            <w:noWrap/>
            <w:hideMark/>
          </w:tcPr>
          <w:p w14:paraId="39C9FD0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14FC673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9</w:t>
            </w:r>
          </w:p>
        </w:tc>
      </w:tr>
      <w:tr w:rsidR="00723475" w:rsidRPr="00BE26CE" w14:paraId="2C41921F" w14:textId="77777777" w:rsidTr="00EF4AE2">
        <w:trPr>
          <w:gridAfter w:val="1"/>
          <w:wAfter w:w="649" w:type="dxa"/>
          <w:trHeight w:val="290"/>
        </w:trPr>
        <w:tc>
          <w:tcPr>
            <w:tcW w:w="0" w:type="dxa"/>
            <w:noWrap/>
            <w:hideMark/>
          </w:tcPr>
          <w:p w14:paraId="5739C6C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dove.n.02</w:t>
            </w:r>
          </w:p>
        </w:tc>
        <w:tc>
          <w:tcPr>
            <w:tcW w:w="0" w:type="dxa"/>
          </w:tcPr>
          <w:p w14:paraId="4368787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E8C5EAB" w14:textId="6386BF5F"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73.082</w:t>
            </w:r>
          </w:p>
        </w:tc>
        <w:tc>
          <w:tcPr>
            <w:tcW w:w="0" w:type="dxa"/>
            <w:noWrap/>
            <w:hideMark/>
          </w:tcPr>
          <w:p w14:paraId="4A18A8C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2F10A2C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43</w:t>
            </w:r>
          </w:p>
        </w:tc>
      </w:tr>
      <w:tr w:rsidR="00723475" w:rsidRPr="00BE26CE" w14:paraId="018BEB84" w14:textId="77777777" w:rsidTr="00EF4AE2">
        <w:trPr>
          <w:gridAfter w:val="1"/>
          <w:wAfter w:w="649" w:type="dxa"/>
          <w:trHeight w:val="290"/>
        </w:trPr>
        <w:tc>
          <w:tcPr>
            <w:tcW w:w="0" w:type="dxa"/>
            <w:noWrap/>
            <w:hideMark/>
          </w:tcPr>
          <w:p w14:paraId="6A8F835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dress.v.16</w:t>
            </w:r>
          </w:p>
        </w:tc>
        <w:tc>
          <w:tcPr>
            <w:tcW w:w="0" w:type="dxa"/>
          </w:tcPr>
          <w:p w14:paraId="054C4FD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1EAE2614" w14:textId="19E1C4EC"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69.665</w:t>
            </w:r>
          </w:p>
        </w:tc>
        <w:tc>
          <w:tcPr>
            <w:tcW w:w="0" w:type="dxa"/>
            <w:noWrap/>
            <w:hideMark/>
          </w:tcPr>
          <w:p w14:paraId="19F78AB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4891197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42</w:t>
            </w:r>
          </w:p>
        </w:tc>
      </w:tr>
      <w:tr w:rsidR="00723475" w:rsidRPr="00BE26CE" w14:paraId="7E78E8EC" w14:textId="77777777" w:rsidTr="00EF4AE2">
        <w:trPr>
          <w:gridAfter w:val="1"/>
          <w:wAfter w:w="649" w:type="dxa"/>
          <w:trHeight w:val="290"/>
        </w:trPr>
        <w:tc>
          <w:tcPr>
            <w:tcW w:w="0" w:type="dxa"/>
            <w:noWrap/>
            <w:hideMark/>
          </w:tcPr>
          <w:p w14:paraId="6FD6DA47"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enemy.n.02</w:t>
            </w:r>
          </w:p>
        </w:tc>
        <w:tc>
          <w:tcPr>
            <w:tcW w:w="0" w:type="dxa"/>
          </w:tcPr>
          <w:p w14:paraId="2A287EC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2080BFE5" w14:textId="5BA027EC"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6.286</w:t>
            </w:r>
          </w:p>
        </w:tc>
        <w:tc>
          <w:tcPr>
            <w:tcW w:w="0" w:type="dxa"/>
            <w:noWrap/>
            <w:hideMark/>
          </w:tcPr>
          <w:p w14:paraId="064E7B0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BD17B6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0</w:t>
            </w:r>
          </w:p>
        </w:tc>
      </w:tr>
      <w:tr w:rsidR="00723475" w:rsidRPr="00BE26CE" w14:paraId="6387C3E3" w14:textId="77777777" w:rsidTr="00EF4AE2">
        <w:trPr>
          <w:gridAfter w:val="1"/>
          <w:wAfter w:w="649" w:type="dxa"/>
          <w:trHeight w:val="290"/>
        </w:trPr>
        <w:tc>
          <w:tcPr>
            <w:tcW w:w="0" w:type="dxa"/>
            <w:noWrap/>
            <w:hideMark/>
          </w:tcPr>
          <w:p w14:paraId="7F8CAE4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epicure.n.01</w:t>
            </w:r>
          </w:p>
        </w:tc>
        <w:tc>
          <w:tcPr>
            <w:tcW w:w="0" w:type="dxa"/>
          </w:tcPr>
          <w:p w14:paraId="2269002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305CBA7" w14:textId="6E934272"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22.391</w:t>
            </w:r>
          </w:p>
        </w:tc>
        <w:tc>
          <w:tcPr>
            <w:tcW w:w="0" w:type="dxa"/>
            <w:noWrap/>
            <w:hideMark/>
          </w:tcPr>
          <w:p w14:paraId="2062AFF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506737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71</w:t>
            </w:r>
          </w:p>
        </w:tc>
      </w:tr>
      <w:tr w:rsidR="00723475" w:rsidRPr="00BE26CE" w14:paraId="05B8FC28" w14:textId="77777777" w:rsidTr="00EF4AE2">
        <w:trPr>
          <w:gridAfter w:val="1"/>
          <w:wAfter w:w="649" w:type="dxa"/>
          <w:trHeight w:val="290"/>
        </w:trPr>
        <w:tc>
          <w:tcPr>
            <w:tcW w:w="0" w:type="dxa"/>
            <w:noWrap/>
            <w:hideMark/>
          </w:tcPr>
          <w:p w14:paraId="6A72D5B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exile.n.02</w:t>
            </w:r>
          </w:p>
        </w:tc>
        <w:tc>
          <w:tcPr>
            <w:tcW w:w="0" w:type="dxa"/>
          </w:tcPr>
          <w:p w14:paraId="6B152052"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27EEB02" w14:textId="3138CCCA"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36.504</w:t>
            </w:r>
          </w:p>
        </w:tc>
        <w:tc>
          <w:tcPr>
            <w:tcW w:w="0" w:type="dxa"/>
            <w:noWrap/>
            <w:hideMark/>
          </w:tcPr>
          <w:p w14:paraId="6A0A97C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336D5DE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2</w:t>
            </w:r>
          </w:p>
        </w:tc>
      </w:tr>
      <w:tr w:rsidR="00723475" w:rsidRPr="00BE26CE" w14:paraId="0D66059E" w14:textId="77777777" w:rsidTr="00EF4AE2">
        <w:trPr>
          <w:gridAfter w:val="1"/>
          <w:wAfter w:w="649" w:type="dxa"/>
          <w:trHeight w:val="290"/>
        </w:trPr>
        <w:tc>
          <w:tcPr>
            <w:tcW w:w="0" w:type="dxa"/>
            <w:noWrap/>
            <w:hideMark/>
          </w:tcPr>
          <w:p w14:paraId="24AE40B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exuberant.s.03</w:t>
            </w:r>
          </w:p>
        </w:tc>
        <w:tc>
          <w:tcPr>
            <w:tcW w:w="0" w:type="dxa"/>
          </w:tcPr>
          <w:p w14:paraId="3E01A2F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4BF51FBE" w14:textId="2485D9CF"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0.626</w:t>
            </w:r>
          </w:p>
        </w:tc>
        <w:tc>
          <w:tcPr>
            <w:tcW w:w="0" w:type="dxa"/>
            <w:noWrap/>
            <w:hideMark/>
          </w:tcPr>
          <w:p w14:paraId="15CF9A8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586748F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5</w:t>
            </w:r>
          </w:p>
        </w:tc>
      </w:tr>
      <w:tr w:rsidR="00723475" w:rsidRPr="00BE26CE" w14:paraId="34828CC5" w14:textId="77777777" w:rsidTr="00EF4AE2">
        <w:trPr>
          <w:gridAfter w:val="1"/>
          <w:wAfter w:w="649" w:type="dxa"/>
          <w:trHeight w:val="290"/>
        </w:trPr>
        <w:tc>
          <w:tcPr>
            <w:tcW w:w="0" w:type="dxa"/>
            <w:noWrap/>
            <w:hideMark/>
          </w:tcPr>
          <w:p w14:paraId="1DF23D7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gluey.s.01</w:t>
            </w:r>
          </w:p>
        </w:tc>
        <w:tc>
          <w:tcPr>
            <w:tcW w:w="0" w:type="dxa"/>
          </w:tcPr>
          <w:p w14:paraId="15D5FBA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712DBC00" w14:textId="5FD552CA"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8.991</w:t>
            </w:r>
          </w:p>
        </w:tc>
        <w:tc>
          <w:tcPr>
            <w:tcW w:w="0" w:type="dxa"/>
            <w:noWrap/>
            <w:hideMark/>
          </w:tcPr>
          <w:p w14:paraId="029232C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3DB3C46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8</w:t>
            </w:r>
          </w:p>
        </w:tc>
      </w:tr>
      <w:tr w:rsidR="00723475" w:rsidRPr="00BE26CE" w14:paraId="3094C306" w14:textId="77777777" w:rsidTr="00EF4AE2">
        <w:trPr>
          <w:gridAfter w:val="1"/>
          <w:wAfter w:w="649" w:type="dxa"/>
          <w:trHeight w:val="290"/>
        </w:trPr>
        <w:tc>
          <w:tcPr>
            <w:tcW w:w="0" w:type="dxa"/>
            <w:noWrap/>
            <w:hideMark/>
          </w:tcPr>
          <w:p w14:paraId="0F5F3AE2"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lastRenderedPageBreak/>
              <w:t>hit.n.03</w:t>
            </w:r>
          </w:p>
        </w:tc>
        <w:tc>
          <w:tcPr>
            <w:tcW w:w="0" w:type="dxa"/>
          </w:tcPr>
          <w:p w14:paraId="7E2880B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362B75C" w14:textId="4D242190"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0.441</w:t>
            </w:r>
          </w:p>
        </w:tc>
        <w:tc>
          <w:tcPr>
            <w:tcW w:w="0" w:type="dxa"/>
            <w:noWrap/>
            <w:hideMark/>
          </w:tcPr>
          <w:p w14:paraId="0D21144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4914733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6</w:t>
            </w:r>
          </w:p>
        </w:tc>
      </w:tr>
      <w:tr w:rsidR="00723475" w:rsidRPr="00BE26CE" w14:paraId="035C5F01" w14:textId="77777777" w:rsidTr="00EF4AE2">
        <w:trPr>
          <w:gridAfter w:val="1"/>
          <w:wAfter w:w="649" w:type="dxa"/>
          <w:trHeight w:val="290"/>
        </w:trPr>
        <w:tc>
          <w:tcPr>
            <w:tcW w:w="0" w:type="dxa"/>
            <w:noWrap/>
            <w:hideMark/>
          </w:tcPr>
          <w:p w14:paraId="560A7FF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ill.r.01</w:t>
            </w:r>
          </w:p>
        </w:tc>
        <w:tc>
          <w:tcPr>
            <w:tcW w:w="0" w:type="dxa"/>
          </w:tcPr>
          <w:p w14:paraId="7EFC9A27"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6BDB1451" w14:textId="72DF639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8.478</w:t>
            </w:r>
          </w:p>
        </w:tc>
        <w:tc>
          <w:tcPr>
            <w:tcW w:w="0" w:type="dxa"/>
            <w:noWrap/>
            <w:hideMark/>
          </w:tcPr>
          <w:p w14:paraId="4EA76A7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7AC985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1</w:t>
            </w:r>
          </w:p>
        </w:tc>
      </w:tr>
      <w:tr w:rsidR="00723475" w:rsidRPr="00BE26CE" w14:paraId="2F8EC7D9" w14:textId="77777777" w:rsidTr="00EF4AE2">
        <w:trPr>
          <w:gridAfter w:val="1"/>
          <w:wAfter w:w="649" w:type="dxa"/>
          <w:trHeight w:val="290"/>
        </w:trPr>
        <w:tc>
          <w:tcPr>
            <w:tcW w:w="0" w:type="dxa"/>
            <w:noWrap/>
            <w:hideMark/>
          </w:tcPr>
          <w:p w14:paraId="09B55B5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immediately.r.01</w:t>
            </w:r>
          </w:p>
        </w:tc>
        <w:tc>
          <w:tcPr>
            <w:tcW w:w="0" w:type="dxa"/>
          </w:tcPr>
          <w:p w14:paraId="54527889"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0D7DF85E" w14:textId="3BB2C593"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74.127</w:t>
            </w:r>
          </w:p>
        </w:tc>
        <w:tc>
          <w:tcPr>
            <w:tcW w:w="0" w:type="dxa"/>
            <w:noWrap/>
            <w:hideMark/>
          </w:tcPr>
          <w:p w14:paraId="34ADE6D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E7EBFB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44</w:t>
            </w:r>
          </w:p>
        </w:tc>
      </w:tr>
      <w:tr w:rsidR="00723475" w:rsidRPr="00BE26CE" w14:paraId="4B1D5826" w14:textId="77777777" w:rsidTr="00EF4AE2">
        <w:trPr>
          <w:gridAfter w:val="1"/>
          <w:wAfter w:w="649" w:type="dxa"/>
          <w:trHeight w:val="290"/>
        </w:trPr>
        <w:tc>
          <w:tcPr>
            <w:tcW w:w="0" w:type="dxa"/>
            <w:noWrap/>
            <w:hideMark/>
          </w:tcPr>
          <w:p w14:paraId="139591E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lifelike.s.02</w:t>
            </w:r>
          </w:p>
        </w:tc>
        <w:tc>
          <w:tcPr>
            <w:tcW w:w="0" w:type="dxa"/>
          </w:tcPr>
          <w:p w14:paraId="0A44C45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6C0BC626" w14:textId="7AE6FB54"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52.03</w:t>
            </w:r>
          </w:p>
        </w:tc>
        <w:tc>
          <w:tcPr>
            <w:tcW w:w="0" w:type="dxa"/>
            <w:noWrap/>
            <w:hideMark/>
          </w:tcPr>
          <w:p w14:paraId="1ABDA19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77EC9BA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31</w:t>
            </w:r>
          </w:p>
        </w:tc>
      </w:tr>
      <w:tr w:rsidR="00723475" w:rsidRPr="00BE26CE" w14:paraId="186CA9A4" w14:textId="77777777" w:rsidTr="00EF4AE2">
        <w:trPr>
          <w:gridAfter w:val="1"/>
          <w:wAfter w:w="649" w:type="dxa"/>
          <w:trHeight w:val="290"/>
        </w:trPr>
        <w:tc>
          <w:tcPr>
            <w:tcW w:w="0" w:type="dxa"/>
            <w:noWrap/>
            <w:hideMark/>
          </w:tcPr>
          <w:p w14:paraId="3FCB800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merely.r.01</w:t>
            </w:r>
          </w:p>
        </w:tc>
        <w:tc>
          <w:tcPr>
            <w:tcW w:w="0" w:type="dxa"/>
          </w:tcPr>
          <w:p w14:paraId="0724102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7CFC28D1" w14:textId="0B2E37EC"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32.281</w:t>
            </w:r>
          </w:p>
        </w:tc>
        <w:tc>
          <w:tcPr>
            <w:tcW w:w="0" w:type="dxa"/>
            <w:noWrap/>
            <w:hideMark/>
          </w:tcPr>
          <w:p w14:paraId="70B6DFA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32AFAC2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0</w:t>
            </w:r>
          </w:p>
        </w:tc>
      </w:tr>
      <w:tr w:rsidR="00723475" w:rsidRPr="00BE26CE" w14:paraId="55C34E23" w14:textId="77777777" w:rsidTr="00EF4AE2">
        <w:trPr>
          <w:gridAfter w:val="1"/>
          <w:wAfter w:w="649" w:type="dxa"/>
          <w:trHeight w:val="290"/>
        </w:trPr>
        <w:tc>
          <w:tcPr>
            <w:tcW w:w="0" w:type="dxa"/>
            <w:noWrap/>
            <w:hideMark/>
          </w:tcPr>
          <w:p w14:paraId="1BB4BF0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pale.v.01</w:t>
            </w:r>
          </w:p>
        </w:tc>
        <w:tc>
          <w:tcPr>
            <w:tcW w:w="0" w:type="dxa"/>
          </w:tcPr>
          <w:p w14:paraId="0D03ED7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0010A60B" w14:textId="0D8D9E70"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36.649</w:t>
            </w:r>
          </w:p>
        </w:tc>
        <w:tc>
          <w:tcPr>
            <w:tcW w:w="0" w:type="dxa"/>
            <w:noWrap/>
            <w:hideMark/>
          </w:tcPr>
          <w:p w14:paraId="19BEA03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4114CB2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2</w:t>
            </w:r>
          </w:p>
        </w:tc>
      </w:tr>
      <w:tr w:rsidR="00723475" w:rsidRPr="00BE26CE" w14:paraId="01F6A7A7" w14:textId="77777777" w:rsidTr="00EF4AE2">
        <w:trPr>
          <w:gridAfter w:val="1"/>
          <w:wAfter w:w="649" w:type="dxa"/>
          <w:trHeight w:val="290"/>
        </w:trPr>
        <w:tc>
          <w:tcPr>
            <w:tcW w:w="0" w:type="dxa"/>
            <w:noWrap/>
            <w:hideMark/>
          </w:tcPr>
          <w:p w14:paraId="409985B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person.n.01</w:t>
            </w:r>
          </w:p>
        </w:tc>
        <w:tc>
          <w:tcPr>
            <w:tcW w:w="0" w:type="dxa"/>
          </w:tcPr>
          <w:p w14:paraId="06B8975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CAB474B" w14:textId="6ABA4366"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8.537</w:t>
            </w:r>
          </w:p>
        </w:tc>
        <w:tc>
          <w:tcPr>
            <w:tcW w:w="0" w:type="dxa"/>
            <w:noWrap/>
            <w:hideMark/>
          </w:tcPr>
          <w:p w14:paraId="31DB009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39B22307"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7</w:t>
            </w:r>
          </w:p>
        </w:tc>
      </w:tr>
      <w:tr w:rsidR="00723475" w:rsidRPr="00BE26CE" w14:paraId="104CD53E" w14:textId="77777777" w:rsidTr="00EF4AE2">
        <w:trPr>
          <w:gridAfter w:val="1"/>
          <w:wAfter w:w="649" w:type="dxa"/>
          <w:trHeight w:val="290"/>
        </w:trPr>
        <w:tc>
          <w:tcPr>
            <w:tcW w:w="0" w:type="dxa"/>
            <w:noWrap/>
            <w:hideMark/>
          </w:tcPr>
          <w:p w14:paraId="6E8A588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pirate.n.02</w:t>
            </w:r>
          </w:p>
        </w:tc>
        <w:tc>
          <w:tcPr>
            <w:tcW w:w="0" w:type="dxa"/>
          </w:tcPr>
          <w:p w14:paraId="039DE1B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4C7423D8" w14:textId="7292C509"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1.311</w:t>
            </w:r>
          </w:p>
        </w:tc>
        <w:tc>
          <w:tcPr>
            <w:tcW w:w="0" w:type="dxa"/>
            <w:noWrap/>
            <w:hideMark/>
          </w:tcPr>
          <w:p w14:paraId="1E8FE16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10C5D36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7</w:t>
            </w:r>
          </w:p>
        </w:tc>
      </w:tr>
      <w:tr w:rsidR="00723475" w:rsidRPr="00BE26CE" w14:paraId="79FAF614" w14:textId="77777777" w:rsidTr="00EF4AE2">
        <w:trPr>
          <w:gridAfter w:val="1"/>
          <w:wAfter w:w="649" w:type="dxa"/>
          <w:trHeight w:val="290"/>
        </w:trPr>
        <w:tc>
          <w:tcPr>
            <w:tcW w:w="0" w:type="dxa"/>
            <w:noWrap/>
            <w:hideMark/>
          </w:tcPr>
          <w:p w14:paraId="6E9D5A6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preen.v.03</w:t>
            </w:r>
          </w:p>
        </w:tc>
        <w:tc>
          <w:tcPr>
            <w:tcW w:w="0" w:type="dxa"/>
          </w:tcPr>
          <w:p w14:paraId="2A0B556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25A2FC90" w14:textId="5AE8A4E9"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9.306</w:t>
            </w:r>
          </w:p>
        </w:tc>
        <w:tc>
          <w:tcPr>
            <w:tcW w:w="0" w:type="dxa"/>
            <w:noWrap/>
            <w:hideMark/>
          </w:tcPr>
          <w:p w14:paraId="78BFE89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754BDA19"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30</w:t>
            </w:r>
          </w:p>
        </w:tc>
      </w:tr>
      <w:tr w:rsidR="00723475" w:rsidRPr="00BE26CE" w14:paraId="3FFAD32C" w14:textId="77777777" w:rsidTr="00EF4AE2">
        <w:trPr>
          <w:gridAfter w:val="1"/>
          <w:wAfter w:w="649" w:type="dxa"/>
          <w:trHeight w:val="290"/>
        </w:trPr>
        <w:tc>
          <w:tcPr>
            <w:tcW w:w="0" w:type="dxa"/>
            <w:noWrap/>
            <w:hideMark/>
          </w:tcPr>
          <w:p w14:paraId="2BBF46F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putrefaction.n.01</w:t>
            </w:r>
          </w:p>
        </w:tc>
        <w:tc>
          <w:tcPr>
            <w:tcW w:w="0" w:type="dxa"/>
          </w:tcPr>
          <w:p w14:paraId="004D9CB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64133D23" w14:textId="0FD88406"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5.041</w:t>
            </w:r>
          </w:p>
        </w:tc>
        <w:tc>
          <w:tcPr>
            <w:tcW w:w="0" w:type="dxa"/>
            <w:noWrap/>
            <w:hideMark/>
          </w:tcPr>
          <w:p w14:paraId="511D50C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6CB03C0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5</w:t>
            </w:r>
          </w:p>
        </w:tc>
      </w:tr>
      <w:tr w:rsidR="00723475" w:rsidRPr="00BE26CE" w14:paraId="12FF7F73" w14:textId="77777777" w:rsidTr="00EF4AE2">
        <w:trPr>
          <w:gridAfter w:val="1"/>
          <w:wAfter w:w="649" w:type="dxa"/>
          <w:trHeight w:val="290"/>
        </w:trPr>
        <w:tc>
          <w:tcPr>
            <w:tcW w:w="0" w:type="dxa"/>
            <w:noWrap/>
            <w:hideMark/>
          </w:tcPr>
          <w:p w14:paraId="14840C8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real.s.04</w:t>
            </w:r>
          </w:p>
        </w:tc>
        <w:tc>
          <w:tcPr>
            <w:tcW w:w="0" w:type="dxa"/>
          </w:tcPr>
          <w:p w14:paraId="61EEF1C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28E1BD89" w14:textId="3C81FDB6"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35.588</w:t>
            </w:r>
          </w:p>
        </w:tc>
        <w:tc>
          <w:tcPr>
            <w:tcW w:w="0" w:type="dxa"/>
            <w:noWrap/>
            <w:hideMark/>
          </w:tcPr>
          <w:p w14:paraId="7730FB7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2D2C2E7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2</w:t>
            </w:r>
          </w:p>
        </w:tc>
      </w:tr>
      <w:tr w:rsidR="00723475" w:rsidRPr="00BE26CE" w14:paraId="412427A0" w14:textId="77777777" w:rsidTr="00EF4AE2">
        <w:trPr>
          <w:gridAfter w:val="1"/>
          <w:wAfter w:w="649" w:type="dxa"/>
          <w:trHeight w:val="290"/>
        </w:trPr>
        <w:tc>
          <w:tcPr>
            <w:tcW w:w="0" w:type="dxa"/>
            <w:noWrap/>
            <w:hideMark/>
          </w:tcPr>
          <w:p w14:paraId="6EC907B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sex.n.04</w:t>
            </w:r>
          </w:p>
        </w:tc>
        <w:tc>
          <w:tcPr>
            <w:tcW w:w="0" w:type="dxa"/>
          </w:tcPr>
          <w:p w14:paraId="13148D32"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138CB85" w14:textId="26BF470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97.868</w:t>
            </w:r>
          </w:p>
        </w:tc>
        <w:tc>
          <w:tcPr>
            <w:tcW w:w="0" w:type="dxa"/>
            <w:noWrap/>
            <w:hideMark/>
          </w:tcPr>
          <w:p w14:paraId="6AE48C6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5CEB122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57</w:t>
            </w:r>
          </w:p>
        </w:tc>
      </w:tr>
      <w:tr w:rsidR="00723475" w:rsidRPr="00BE26CE" w14:paraId="26ADE462" w14:textId="77777777" w:rsidTr="00EF4AE2">
        <w:trPr>
          <w:gridAfter w:val="1"/>
          <w:wAfter w:w="649" w:type="dxa"/>
          <w:trHeight w:val="290"/>
        </w:trPr>
        <w:tc>
          <w:tcPr>
            <w:tcW w:w="0" w:type="dxa"/>
            <w:noWrap/>
            <w:hideMark/>
          </w:tcPr>
          <w:p w14:paraId="23110D9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veracious.s.02</w:t>
            </w:r>
          </w:p>
        </w:tc>
        <w:tc>
          <w:tcPr>
            <w:tcW w:w="0" w:type="dxa"/>
          </w:tcPr>
          <w:p w14:paraId="4B4D63A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6042A22F" w14:textId="16796CBE"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79.195</w:t>
            </w:r>
          </w:p>
        </w:tc>
        <w:tc>
          <w:tcPr>
            <w:tcW w:w="0" w:type="dxa"/>
            <w:noWrap/>
            <w:hideMark/>
          </w:tcPr>
          <w:p w14:paraId="7754C07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096945F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47</w:t>
            </w:r>
          </w:p>
        </w:tc>
      </w:tr>
      <w:tr w:rsidR="00723475" w:rsidRPr="00BE26CE" w14:paraId="18C3E8C9" w14:textId="77777777" w:rsidTr="00EF4AE2">
        <w:trPr>
          <w:gridAfter w:val="1"/>
          <w:wAfter w:w="649" w:type="dxa"/>
          <w:trHeight w:val="290"/>
        </w:trPr>
        <w:tc>
          <w:tcPr>
            <w:tcW w:w="0" w:type="dxa"/>
            <w:noWrap/>
            <w:hideMark/>
          </w:tcPr>
          <w:p w14:paraId="781F3A4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wash.v.02</w:t>
            </w:r>
          </w:p>
        </w:tc>
        <w:tc>
          <w:tcPr>
            <w:tcW w:w="0" w:type="dxa"/>
          </w:tcPr>
          <w:p w14:paraId="1361367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610C6660" w14:textId="72F3F093"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8.27</w:t>
            </w:r>
          </w:p>
        </w:tc>
        <w:tc>
          <w:tcPr>
            <w:tcW w:w="0" w:type="dxa"/>
            <w:noWrap/>
            <w:hideMark/>
          </w:tcPr>
          <w:p w14:paraId="33C058F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7521479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29</w:t>
            </w:r>
          </w:p>
        </w:tc>
      </w:tr>
      <w:tr w:rsidR="00723475" w:rsidRPr="00BE26CE" w14:paraId="5687F62D" w14:textId="77777777" w:rsidTr="00EF4AE2">
        <w:trPr>
          <w:gridAfter w:val="1"/>
          <w:wAfter w:w="649" w:type="dxa"/>
          <w:trHeight w:val="290"/>
        </w:trPr>
        <w:tc>
          <w:tcPr>
            <w:tcW w:w="0" w:type="dxa"/>
            <w:noWrap/>
            <w:hideMark/>
          </w:tcPr>
          <w:p w14:paraId="2EC62FC7"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well.r.03</w:t>
            </w:r>
          </w:p>
        </w:tc>
        <w:tc>
          <w:tcPr>
            <w:tcW w:w="0" w:type="dxa"/>
          </w:tcPr>
          <w:p w14:paraId="60BB703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0423A716" w14:textId="1373E8EC"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30.598</w:t>
            </w:r>
          </w:p>
        </w:tc>
        <w:tc>
          <w:tcPr>
            <w:tcW w:w="0" w:type="dxa"/>
            <w:noWrap/>
            <w:hideMark/>
          </w:tcPr>
          <w:p w14:paraId="66CD9689"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7814F1A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9</w:t>
            </w:r>
          </w:p>
        </w:tc>
      </w:tr>
      <w:tr w:rsidR="00723475" w:rsidRPr="00BE26CE" w14:paraId="3CC15B13" w14:textId="77777777" w:rsidTr="00EF4AE2">
        <w:trPr>
          <w:gridAfter w:val="1"/>
          <w:wAfter w:w="649" w:type="dxa"/>
          <w:trHeight w:val="290"/>
        </w:trPr>
        <w:tc>
          <w:tcPr>
            <w:tcW w:w="0" w:type="dxa"/>
            <w:noWrap/>
            <w:hideMark/>
          </w:tcPr>
          <w:p w14:paraId="38FBFA1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wiccan.n.01</w:t>
            </w:r>
          </w:p>
        </w:tc>
        <w:tc>
          <w:tcPr>
            <w:tcW w:w="0" w:type="dxa"/>
          </w:tcPr>
          <w:p w14:paraId="758572B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5B5DA63" w14:textId="11CCB69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27.517</w:t>
            </w:r>
          </w:p>
        </w:tc>
        <w:tc>
          <w:tcPr>
            <w:tcW w:w="0" w:type="dxa"/>
            <w:noWrap/>
            <w:hideMark/>
          </w:tcPr>
          <w:p w14:paraId="1C87CAE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c>
          <w:tcPr>
            <w:tcW w:w="0" w:type="dxa"/>
            <w:noWrap/>
            <w:hideMark/>
          </w:tcPr>
          <w:p w14:paraId="207ED51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17</w:t>
            </w:r>
          </w:p>
        </w:tc>
      </w:tr>
      <w:tr w:rsidR="00723475" w:rsidRPr="00BE26CE" w14:paraId="4C0792D6" w14:textId="77777777" w:rsidTr="00EF4AE2">
        <w:trPr>
          <w:gridAfter w:val="1"/>
          <w:wAfter w:w="649" w:type="dxa"/>
          <w:trHeight w:val="290"/>
        </w:trPr>
        <w:tc>
          <w:tcPr>
            <w:tcW w:w="0" w:type="dxa"/>
            <w:noWrap/>
            <w:hideMark/>
          </w:tcPr>
          <w:p w14:paraId="60CFB69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bused.a.02</w:t>
            </w:r>
          </w:p>
        </w:tc>
        <w:tc>
          <w:tcPr>
            <w:tcW w:w="0" w:type="dxa"/>
          </w:tcPr>
          <w:p w14:paraId="3ECF242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1B9C1AF8" w14:textId="1B8E57E8"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614</w:t>
            </w:r>
          </w:p>
        </w:tc>
        <w:tc>
          <w:tcPr>
            <w:tcW w:w="0" w:type="dxa"/>
            <w:noWrap/>
            <w:hideMark/>
          </w:tcPr>
          <w:p w14:paraId="4EC34F5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32</w:t>
            </w:r>
          </w:p>
        </w:tc>
        <w:tc>
          <w:tcPr>
            <w:tcW w:w="0" w:type="dxa"/>
            <w:noWrap/>
            <w:hideMark/>
          </w:tcPr>
          <w:p w14:paraId="35C7C61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3</w:t>
            </w:r>
          </w:p>
        </w:tc>
      </w:tr>
      <w:tr w:rsidR="00723475" w:rsidRPr="00BE26CE" w14:paraId="5F54BB9D" w14:textId="77777777" w:rsidTr="00EF4AE2">
        <w:trPr>
          <w:gridAfter w:val="1"/>
          <w:wAfter w:w="649" w:type="dxa"/>
          <w:trHeight w:val="290"/>
        </w:trPr>
        <w:tc>
          <w:tcPr>
            <w:tcW w:w="0" w:type="dxa"/>
            <w:noWrap/>
            <w:hideMark/>
          </w:tcPr>
          <w:p w14:paraId="5998E8D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pant.v.01</w:t>
            </w:r>
          </w:p>
        </w:tc>
        <w:tc>
          <w:tcPr>
            <w:tcW w:w="0" w:type="dxa"/>
          </w:tcPr>
          <w:p w14:paraId="3FD177D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5A297CC9" w14:textId="2BAA5025"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262</w:t>
            </w:r>
          </w:p>
        </w:tc>
        <w:tc>
          <w:tcPr>
            <w:tcW w:w="0" w:type="dxa"/>
            <w:noWrap/>
            <w:hideMark/>
          </w:tcPr>
          <w:p w14:paraId="04A50E7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39</w:t>
            </w:r>
          </w:p>
        </w:tc>
        <w:tc>
          <w:tcPr>
            <w:tcW w:w="0" w:type="dxa"/>
            <w:noWrap/>
            <w:hideMark/>
          </w:tcPr>
          <w:p w14:paraId="4B282D0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3</w:t>
            </w:r>
          </w:p>
        </w:tc>
      </w:tr>
      <w:tr w:rsidR="00723475" w:rsidRPr="00BE26CE" w14:paraId="59CFED9C" w14:textId="77777777" w:rsidTr="00EF4AE2">
        <w:trPr>
          <w:gridAfter w:val="1"/>
          <w:wAfter w:w="649" w:type="dxa"/>
          <w:trHeight w:val="290"/>
        </w:trPr>
        <w:tc>
          <w:tcPr>
            <w:tcW w:w="0" w:type="dxa"/>
            <w:noWrap/>
            <w:hideMark/>
          </w:tcPr>
          <w:p w14:paraId="50AE4DDA"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witness.n.01</w:t>
            </w:r>
          </w:p>
        </w:tc>
        <w:tc>
          <w:tcPr>
            <w:tcW w:w="0" w:type="dxa"/>
          </w:tcPr>
          <w:p w14:paraId="22F1DAB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49ED798A" w14:textId="61EED86E"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28</w:t>
            </w:r>
          </w:p>
        </w:tc>
        <w:tc>
          <w:tcPr>
            <w:tcW w:w="0" w:type="dxa"/>
            <w:noWrap/>
            <w:hideMark/>
          </w:tcPr>
          <w:p w14:paraId="365C78B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39</w:t>
            </w:r>
          </w:p>
        </w:tc>
        <w:tc>
          <w:tcPr>
            <w:tcW w:w="0" w:type="dxa"/>
            <w:noWrap/>
            <w:hideMark/>
          </w:tcPr>
          <w:p w14:paraId="148F558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3</w:t>
            </w:r>
          </w:p>
        </w:tc>
      </w:tr>
      <w:tr w:rsidR="00723475" w:rsidRPr="00BE26CE" w14:paraId="0119C438" w14:textId="77777777" w:rsidTr="00EF4AE2">
        <w:trPr>
          <w:gridAfter w:val="1"/>
          <w:wAfter w:w="649" w:type="dxa"/>
          <w:trHeight w:val="290"/>
        </w:trPr>
        <w:tc>
          <w:tcPr>
            <w:tcW w:w="0" w:type="dxa"/>
            <w:noWrap/>
            <w:hideMark/>
          </w:tcPr>
          <w:p w14:paraId="18DB58E9"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interchange.n.02</w:t>
            </w:r>
          </w:p>
        </w:tc>
        <w:tc>
          <w:tcPr>
            <w:tcW w:w="0" w:type="dxa"/>
          </w:tcPr>
          <w:p w14:paraId="6EE1A10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1EE90F4" w14:textId="335F6CE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4.023</w:t>
            </w:r>
          </w:p>
        </w:tc>
        <w:tc>
          <w:tcPr>
            <w:tcW w:w="0" w:type="dxa"/>
            <w:noWrap/>
            <w:hideMark/>
          </w:tcPr>
          <w:p w14:paraId="283B9DD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45</w:t>
            </w:r>
          </w:p>
        </w:tc>
        <w:tc>
          <w:tcPr>
            <w:tcW w:w="0" w:type="dxa"/>
            <w:noWrap/>
            <w:hideMark/>
          </w:tcPr>
          <w:p w14:paraId="1223C3C3"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2</w:t>
            </w:r>
          </w:p>
        </w:tc>
      </w:tr>
      <w:tr w:rsidR="00723475" w:rsidRPr="00BE26CE" w14:paraId="6C93AF24" w14:textId="77777777" w:rsidTr="00EF4AE2">
        <w:trPr>
          <w:gridAfter w:val="1"/>
          <w:wAfter w:w="649" w:type="dxa"/>
          <w:trHeight w:val="290"/>
        </w:trPr>
        <w:tc>
          <w:tcPr>
            <w:tcW w:w="0" w:type="dxa"/>
            <w:noWrap/>
            <w:hideMark/>
          </w:tcPr>
          <w:p w14:paraId="54894A8B"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organism.n.01</w:t>
            </w:r>
          </w:p>
        </w:tc>
        <w:tc>
          <w:tcPr>
            <w:tcW w:w="0" w:type="dxa"/>
          </w:tcPr>
          <w:p w14:paraId="3DBB8187"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1FDAB29" w14:textId="60EB4B7A"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641</w:t>
            </w:r>
          </w:p>
        </w:tc>
        <w:tc>
          <w:tcPr>
            <w:tcW w:w="0" w:type="dxa"/>
            <w:noWrap/>
            <w:hideMark/>
          </w:tcPr>
          <w:p w14:paraId="6B9C221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2</w:t>
            </w:r>
          </w:p>
        </w:tc>
        <w:tc>
          <w:tcPr>
            <w:tcW w:w="0" w:type="dxa"/>
            <w:noWrap/>
            <w:hideMark/>
          </w:tcPr>
          <w:p w14:paraId="5FD43F77"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r>
      <w:tr w:rsidR="00723475" w:rsidRPr="00BE26CE" w14:paraId="4B57E534" w14:textId="77777777" w:rsidTr="00EF4AE2">
        <w:trPr>
          <w:gridAfter w:val="1"/>
          <w:wAfter w:w="649" w:type="dxa"/>
          <w:trHeight w:val="290"/>
        </w:trPr>
        <w:tc>
          <w:tcPr>
            <w:tcW w:w="0" w:type="dxa"/>
            <w:noWrap/>
            <w:hideMark/>
          </w:tcPr>
          <w:p w14:paraId="78B2DC0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computerization.n.01</w:t>
            </w:r>
          </w:p>
        </w:tc>
        <w:tc>
          <w:tcPr>
            <w:tcW w:w="0" w:type="dxa"/>
          </w:tcPr>
          <w:p w14:paraId="0618CBD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00B004BD" w14:textId="5D64FBB2"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1.156</w:t>
            </w:r>
          </w:p>
        </w:tc>
        <w:tc>
          <w:tcPr>
            <w:tcW w:w="0" w:type="dxa"/>
            <w:noWrap/>
            <w:hideMark/>
          </w:tcPr>
          <w:p w14:paraId="7BB2747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282</w:t>
            </w:r>
          </w:p>
        </w:tc>
        <w:tc>
          <w:tcPr>
            <w:tcW w:w="0" w:type="dxa"/>
            <w:noWrap/>
            <w:hideMark/>
          </w:tcPr>
          <w:p w14:paraId="0829EC3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1</w:t>
            </w:r>
          </w:p>
        </w:tc>
      </w:tr>
      <w:tr w:rsidR="00723475" w:rsidRPr="00BE26CE" w14:paraId="04A1E8B8" w14:textId="77777777" w:rsidTr="00EF4AE2">
        <w:trPr>
          <w:gridAfter w:val="1"/>
          <w:wAfter w:w="649" w:type="dxa"/>
          <w:trHeight w:val="290"/>
        </w:trPr>
        <w:tc>
          <w:tcPr>
            <w:tcW w:w="0" w:type="dxa"/>
            <w:noWrap/>
            <w:hideMark/>
          </w:tcPr>
          <w:p w14:paraId="0600D2F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asleep.s.03</w:t>
            </w:r>
          </w:p>
        </w:tc>
        <w:tc>
          <w:tcPr>
            <w:tcW w:w="0" w:type="dxa"/>
          </w:tcPr>
          <w:p w14:paraId="2B718F9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68A9DD63" w14:textId="00508100"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537</w:t>
            </w:r>
          </w:p>
        </w:tc>
        <w:tc>
          <w:tcPr>
            <w:tcW w:w="0" w:type="dxa"/>
            <w:noWrap/>
            <w:hideMark/>
          </w:tcPr>
          <w:p w14:paraId="579F1DB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464</w:t>
            </w:r>
          </w:p>
        </w:tc>
        <w:tc>
          <w:tcPr>
            <w:tcW w:w="0" w:type="dxa"/>
            <w:noWrap/>
            <w:hideMark/>
          </w:tcPr>
          <w:p w14:paraId="0E44E8C1"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0</w:t>
            </w:r>
          </w:p>
        </w:tc>
      </w:tr>
      <w:tr w:rsidR="00723475" w:rsidRPr="00BE26CE" w14:paraId="0AF22B66" w14:textId="77777777" w:rsidTr="00EF4AE2">
        <w:trPr>
          <w:gridAfter w:val="1"/>
          <w:wAfter w:w="649" w:type="dxa"/>
          <w:trHeight w:val="290"/>
        </w:trPr>
        <w:tc>
          <w:tcPr>
            <w:tcW w:w="0" w:type="dxa"/>
            <w:noWrap/>
            <w:hideMark/>
          </w:tcPr>
          <w:p w14:paraId="52697B96"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motivation.n.01</w:t>
            </w:r>
          </w:p>
        </w:tc>
        <w:tc>
          <w:tcPr>
            <w:tcW w:w="0" w:type="dxa"/>
          </w:tcPr>
          <w:p w14:paraId="4B62265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3B711CB" w14:textId="3E9DEB8C"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513</w:t>
            </w:r>
          </w:p>
        </w:tc>
        <w:tc>
          <w:tcPr>
            <w:tcW w:w="0" w:type="dxa"/>
            <w:noWrap/>
            <w:hideMark/>
          </w:tcPr>
          <w:p w14:paraId="11326C9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474</w:t>
            </w:r>
          </w:p>
        </w:tc>
        <w:tc>
          <w:tcPr>
            <w:tcW w:w="0" w:type="dxa"/>
            <w:noWrap/>
            <w:hideMark/>
          </w:tcPr>
          <w:p w14:paraId="567CC082"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0</w:t>
            </w:r>
          </w:p>
        </w:tc>
      </w:tr>
      <w:tr w:rsidR="00723475" w:rsidRPr="00BE26CE" w14:paraId="3089D3DD" w14:textId="77777777" w:rsidTr="00EF4AE2">
        <w:trPr>
          <w:gridAfter w:val="1"/>
          <w:wAfter w:w="649" w:type="dxa"/>
          <w:trHeight w:val="290"/>
        </w:trPr>
        <w:tc>
          <w:tcPr>
            <w:tcW w:w="0" w:type="dxa"/>
            <w:noWrap/>
            <w:hideMark/>
          </w:tcPr>
          <w:p w14:paraId="0777985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deputy.n.04</w:t>
            </w:r>
          </w:p>
        </w:tc>
        <w:tc>
          <w:tcPr>
            <w:tcW w:w="0" w:type="dxa"/>
          </w:tcPr>
          <w:p w14:paraId="6AB1AAE0"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121AE7A4" w14:textId="0F6682B9"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417</w:t>
            </w:r>
          </w:p>
        </w:tc>
        <w:tc>
          <w:tcPr>
            <w:tcW w:w="0" w:type="dxa"/>
            <w:noWrap/>
            <w:hideMark/>
          </w:tcPr>
          <w:p w14:paraId="2D35495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518</w:t>
            </w:r>
          </w:p>
        </w:tc>
        <w:tc>
          <w:tcPr>
            <w:tcW w:w="0" w:type="dxa"/>
            <w:noWrap/>
            <w:hideMark/>
          </w:tcPr>
          <w:p w14:paraId="704C0C89"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0</w:t>
            </w:r>
          </w:p>
        </w:tc>
      </w:tr>
      <w:tr w:rsidR="00723475" w:rsidRPr="00BE26CE" w14:paraId="6ECAADA3" w14:textId="77777777" w:rsidTr="00EF4AE2">
        <w:trPr>
          <w:gridAfter w:val="1"/>
          <w:wAfter w:w="649" w:type="dxa"/>
          <w:trHeight w:val="290"/>
        </w:trPr>
        <w:tc>
          <w:tcPr>
            <w:tcW w:w="0" w:type="dxa"/>
            <w:noWrap/>
            <w:hideMark/>
          </w:tcPr>
          <w:p w14:paraId="329194EF"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well.r.11</w:t>
            </w:r>
          </w:p>
        </w:tc>
        <w:tc>
          <w:tcPr>
            <w:tcW w:w="0" w:type="dxa"/>
          </w:tcPr>
          <w:p w14:paraId="2A57C928"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160B71E3" w14:textId="3CF55201"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376</w:t>
            </w:r>
          </w:p>
        </w:tc>
        <w:tc>
          <w:tcPr>
            <w:tcW w:w="0" w:type="dxa"/>
            <w:noWrap/>
            <w:hideMark/>
          </w:tcPr>
          <w:p w14:paraId="501CDBDE"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54</w:t>
            </w:r>
          </w:p>
        </w:tc>
        <w:tc>
          <w:tcPr>
            <w:tcW w:w="0" w:type="dxa"/>
            <w:noWrap/>
            <w:hideMark/>
          </w:tcPr>
          <w:p w14:paraId="7E2BBBA5"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0</w:t>
            </w:r>
          </w:p>
        </w:tc>
      </w:tr>
      <w:tr w:rsidR="00723475" w:rsidRPr="00BE26CE" w14:paraId="0F82F81C" w14:textId="77777777" w:rsidTr="00EF4AE2">
        <w:trPr>
          <w:gridAfter w:val="1"/>
          <w:wAfter w:w="649" w:type="dxa"/>
          <w:trHeight w:val="290"/>
        </w:trPr>
        <w:tc>
          <w:tcPr>
            <w:tcW w:w="0" w:type="dxa"/>
            <w:noWrap/>
            <w:hideMark/>
          </w:tcPr>
          <w:p w14:paraId="70743A6D"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E26CE">
              <w:rPr>
                <w:rFonts w:ascii="Calibri" w:hAnsi="Calibri" w:cs="Calibri"/>
                <w:sz w:val="22"/>
                <w:szCs w:val="22"/>
              </w:rPr>
              <w:t>termination.n.05</w:t>
            </w:r>
          </w:p>
        </w:tc>
        <w:tc>
          <w:tcPr>
            <w:tcW w:w="0" w:type="dxa"/>
          </w:tcPr>
          <w:p w14:paraId="3DFCE93C"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0" w:type="dxa"/>
            <w:noWrap/>
            <w:hideMark/>
          </w:tcPr>
          <w:p w14:paraId="35F25D50" w14:textId="04CCC061"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187</w:t>
            </w:r>
          </w:p>
        </w:tc>
        <w:tc>
          <w:tcPr>
            <w:tcW w:w="0" w:type="dxa"/>
            <w:noWrap/>
            <w:hideMark/>
          </w:tcPr>
          <w:p w14:paraId="2DF28754"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666</w:t>
            </w:r>
          </w:p>
        </w:tc>
        <w:tc>
          <w:tcPr>
            <w:tcW w:w="0" w:type="dxa"/>
            <w:noWrap/>
            <w:hideMark/>
          </w:tcPr>
          <w:p w14:paraId="4C3E5D02" w14:textId="77777777" w:rsidR="00723475" w:rsidRPr="00BE26CE" w:rsidRDefault="00723475" w:rsidP="00885F48">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BE26CE">
              <w:rPr>
                <w:rFonts w:ascii="Calibri" w:hAnsi="Calibri" w:cs="Calibri"/>
                <w:sz w:val="22"/>
                <w:szCs w:val="22"/>
              </w:rPr>
              <w:t>0.000</w:t>
            </w:r>
          </w:p>
        </w:tc>
      </w:tr>
    </w:tbl>
    <w:p w14:paraId="2E75109B" w14:textId="77777777" w:rsidR="001656C8" w:rsidRDefault="001656C8" w:rsidP="001656C8"/>
    <w:p w14:paraId="5C0ADA41" w14:textId="31658B42" w:rsidR="001656C8" w:rsidRDefault="001656C8" w:rsidP="001656C8">
      <w:r w:rsidRPr="00E923DB">
        <w:t>The f</w:t>
      </w:r>
      <w:r w:rsidRPr="00E803AD">
        <w:t xml:space="preserve">ull tables with analysis are </w:t>
      </w:r>
      <w:r w:rsidR="00165752">
        <w:t>shown</w:t>
      </w:r>
      <w:r w:rsidRPr="00E803AD">
        <w:t xml:space="preserve"> in </w:t>
      </w:r>
      <w:hyperlink w:anchor="_Comperison_of_synsets" w:history="1">
        <w:r w:rsidR="00165752">
          <w:rPr>
            <w:rStyle w:val="Hyperlink"/>
          </w:rPr>
          <w:t>S</w:t>
        </w:r>
        <w:r w:rsidRPr="00E803AD">
          <w:rPr>
            <w:rStyle w:val="Hyperlink"/>
          </w:rPr>
          <w:t>ection 5.6</w:t>
        </w:r>
      </w:hyperlink>
      <w:r w:rsidRPr="00E923DB">
        <w:t xml:space="preserve"> and</w:t>
      </w:r>
      <w:r w:rsidRPr="00E803AD">
        <w:t xml:space="preserve"> the </w:t>
      </w:r>
      <w:hyperlink r:id="rId22" w:history="1">
        <w:r w:rsidRPr="00E803AD">
          <w:rPr>
            <w:rStyle w:val="Hyperlink"/>
          </w:rPr>
          <w:t>following link</w:t>
        </w:r>
      </w:hyperlink>
      <w:r w:rsidRPr="00E923DB">
        <w:t>. Th</w:t>
      </w:r>
      <w:r w:rsidRPr="00E803AD">
        <w:t>e chart below show</w:t>
      </w:r>
      <w:r w:rsidR="0044368F">
        <w:t>s</w:t>
      </w:r>
      <w:r w:rsidRPr="00E803AD">
        <w:t xml:space="preserve"> the difference for selected </w:t>
      </w:r>
      <w:proofErr w:type="spellStart"/>
      <w:r w:rsidRPr="00E803AD">
        <w:t>synsets</w:t>
      </w:r>
      <w:proofErr w:type="spellEnd"/>
      <w:r w:rsidRPr="00E803AD">
        <w:t xml:space="preserve">. </w:t>
      </w:r>
    </w:p>
    <w:p w14:paraId="2763E88D" w14:textId="77777777" w:rsidR="001656C8" w:rsidRPr="00E803AD" w:rsidRDefault="001656C8" w:rsidP="001656C8">
      <w:r>
        <w:rPr>
          <w:noProof/>
        </w:rPr>
        <w:lastRenderedPageBreak/>
        <w:drawing>
          <wp:inline distT="0" distB="0" distL="0" distR="0" wp14:anchorId="0DF971CE" wp14:editId="1CB7FE11">
            <wp:extent cx="5943600" cy="3108960"/>
            <wp:effectExtent l="0" t="0" r="0" b="15240"/>
            <wp:docPr id="81" name="Chart 81">
              <a:extLst xmlns:a="http://schemas.openxmlformats.org/drawingml/2006/main">
                <a:ext uri="{FF2B5EF4-FFF2-40B4-BE49-F238E27FC236}">
                  <a16:creationId xmlns:a16="http://schemas.microsoft.com/office/drawing/2014/main" id="{51868E6E-AE23-473A-86B4-92BA27B800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E284A8E" w14:textId="77777777" w:rsidR="001656C8" w:rsidRDefault="001656C8" w:rsidP="001656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sz w:val="17"/>
          <w:szCs w:val="17"/>
        </w:rPr>
      </w:pPr>
    </w:p>
    <w:p w14:paraId="5AC0FD94" w14:textId="77777777" w:rsidR="001656C8" w:rsidRPr="00F425BB" w:rsidRDefault="001656C8" w:rsidP="001656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p w14:paraId="38CD085C" w14:textId="77777777" w:rsidR="001656C8" w:rsidRDefault="001656C8" w:rsidP="001656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sz w:val="17"/>
          <w:szCs w:val="17"/>
        </w:rPr>
      </w:pPr>
    </w:p>
    <w:p w14:paraId="2CC672FC" w14:textId="77777777" w:rsidR="001656C8" w:rsidRDefault="001656C8" w:rsidP="001656C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sz w:val="17"/>
          <w:szCs w:val="17"/>
        </w:rPr>
      </w:pPr>
      <w:r>
        <w:rPr>
          <w:noProof/>
        </w:rPr>
        <w:drawing>
          <wp:inline distT="0" distB="0" distL="0" distR="0" wp14:anchorId="644C75CC" wp14:editId="7F45C13C">
            <wp:extent cx="5864225" cy="3825875"/>
            <wp:effectExtent l="0" t="0" r="3175" b="3175"/>
            <wp:docPr id="65" name="Chart 65">
              <a:extLst xmlns:a="http://schemas.openxmlformats.org/drawingml/2006/main">
                <a:ext uri="{FF2B5EF4-FFF2-40B4-BE49-F238E27FC236}">
                  <a16:creationId xmlns:a16="http://schemas.microsoft.com/office/drawing/2014/main" id="{78DC372C-CDAA-47B3-820A-F3BDE1D148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35DEAD" w14:textId="46FC2D22" w:rsidR="004B7E55" w:rsidRPr="004B7E55" w:rsidRDefault="004B7E55" w:rsidP="00DF533B"/>
    <w:p w14:paraId="616FE67E" w14:textId="68316988" w:rsidR="006478E2" w:rsidRDefault="006568A2" w:rsidP="006568A2">
      <w:pPr>
        <w:pStyle w:val="Heading1"/>
      </w:pPr>
      <w:r>
        <w:lastRenderedPageBreak/>
        <w:t>Study 2</w:t>
      </w:r>
    </w:p>
    <w:p w14:paraId="1AAA5516" w14:textId="4E42EEEB" w:rsidR="00CD7673" w:rsidRDefault="00CD7673" w:rsidP="006478E2">
      <w:pPr>
        <w:pStyle w:val="Heading2"/>
      </w:pPr>
      <w:bookmarkStart w:id="99" w:name="_Toc114161246"/>
      <w:r>
        <w:t>Introduction</w:t>
      </w:r>
      <w:bookmarkEnd w:id="99"/>
    </w:p>
    <w:p w14:paraId="77F60B1B" w14:textId="2E6E77EA" w:rsidR="003F3A06" w:rsidRDefault="00145A37" w:rsidP="00B11EE4">
      <w:pPr>
        <w:rPr>
          <w:rFonts w:eastAsia="Times New Roman"/>
          <w:color w:val="222222"/>
        </w:rPr>
      </w:pPr>
      <w:r w:rsidRPr="00F55356">
        <w:rPr>
          <w:rFonts w:eastAsia="Times New Roman"/>
          <w:color w:val="auto"/>
        </w:rPr>
        <w:t xml:space="preserve">The </w:t>
      </w:r>
      <w:r w:rsidR="00B42CB3" w:rsidRPr="00F55356">
        <w:rPr>
          <w:rFonts w:eastAsia="Times New Roman"/>
          <w:color w:val="auto"/>
        </w:rPr>
        <w:t>previous phase</w:t>
      </w:r>
      <w:r w:rsidRPr="00F55356">
        <w:rPr>
          <w:rFonts w:eastAsia="Times New Roman"/>
          <w:color w:val="auto"/>
        </w:rPr>
        <w:t xml:space="preserve"> </w:t>
      </w:r>
      <w:r w:rsidR="00D101F6" w:rsidRPr="00F55356">
        <w:rPr>
          <w:rFonts w:eastAsia="Times New Roman"/>
          <w:color w:val="auto"/>
        </w:rPr>
        <w:t xml:space="preserve">demonstrated that </w:t>
      </w:r>
      <w:bookmarkStart w:id="100" w:name="_Hlk98194037"/>
      <w:r>
        <w:rPr>
          <w:rFonts w:eastAsia="Times New Roman"/>
          <w:color w:val="auto"/>
        </w:rPr>
        <w:t xml:space="preserve">certain </w:t>
      </w:r>
      <w:r w:rsidR="00B42CB3">
        <w:rPr>
          <w:rFonts w:eastAsia="Times New Roman"/>
          <w:color w:val="auto"/>
        </w:rPr>
        <w:t>words</w:t>
      </w:r>
      <w:r w:rsidR="00D101F6">
        <w:rPr>
          <w:rFonts w:eastAsia="Times New Roman"/>
          <w:color w:val="auto"/>
        </w:rPr>
        <w:t xml:space="preserve"> stimulate greater IE, </w:t>
      </w:r>
      <w:r w:rsidR="0056446A">
        <w:rPr>
          <w:rFonts w:eastAsia="Times New Roman"/>
          <w:color w:val="auto"/>
        </w:rPr>
        <w:t xml:space="preserve">yielding </w:t>
      </w:r>
      <w:r w:rsidR="00D101F6">
        <w:rPr>
          <w:rFonts w:eastAsia="Times New Roman"/>
          <w:color w:val="auto"/>
        </w:rPr>
        <w:t>significantly</w:t>
      </w:r>
      <w:r>
        <w:rPr>
          <w:rFonts w:eastAsia="Times New Roman"/>
          <w:color w:val="auto"/>
        </w:rPr>
        <w:t xml:space="preserve"> </w:t>
      </w:r>
      <w:r w:rsidR="00B42CB3">
        <w:rPr>
          <w:rFonts w:eastAsia="Times New Roman"/>
          <w:color w:val="auto"/>
        </w:rPr>
        <w:t xml:space="preserve">higher scores </w:t>
      </w:r>
      <w:r w:rsidR="00D101F6">
        <w:rPr>
          <w:rFonts w:eastAsia="Times New Roman"/>
          <w:color w:val="auto"/>
        </w:rPr>
        <w:t>for</w:t>
      </w:r>
      <w:r w:rsidR="00B11EE4">
        <w:rPr>
          <w:rFonts w:eastAsia="Times New Roman"/>
          <w:color w:val="auto"/>
        </w:rPr>
        <w:t xml:space="preserve"> </w:t>
      </w:r>
      <w:bookmarkStart w:id="101" w:name="_Hlk98614806"/>
      <w:r w:rsidR="00B42CB3">
        <w:rPr>
          <w:rFonts w:eastAsia="Times New Roman"/>
          <w:color w:val="auto"/>
        </w:rPr>
        <w:t>participation (action)</w:t>
      </w:r>
      <w:r w:rsidR="00FE7B90">
        <w:rPr>
          <w:rFonts w:eastAsia="Times New Roman"/>
          <w:color w:val="auto"/>
        </w:rPr>
        <w:t xml:space="preserve">, </w:t>
      </w:r>
      <w:r w:rsidR="00B42CB3">
        <w:rPr>
          <w:rFonts w:eastAsia="Times New Roman"/>
          <w:color w:val="auto"/>
        </w:rPr>
        <w:t>perception (attitude)</w:t>
      </w:r>
      <w:r w:rsidR="00FE7B90">
        <w:rPr>
          <w:rFonts w:eastAsia="Times New Roman"/>
          <w:color w:val="auto"/>
        </w:rPr>
        <w:t>,</w:t>
      </w:r>
      <w:r w:rsidR="00B42CB3">
        <w:rPr>
          <w:rFonts w:eastAsia="Times New Roman"/>
          <w:color w:val="auto"/>
        </w:rPr>
        <w:t xml:space="preserve"> and </w:t>
      </w:r>
      <w:r w:rsidR="00B55930">
        <w:rPr>
          <w:rFonts w:eastAsia="Times New Roman"/>
          <w:color w:val="auto"/>
        </w:rPr>
        <w:t>perseverance</w:t>
      </w:r>
      <w:r w:rsidR="00B42CB3">
        <w:rPr>
          <w:rFonts w:eastAsia="Times New Roman"/>
          <w:color w:val="auto"/>
        </w:rPr>
        <w:t xml:space="preserve"> (awareness)</w:t>
      </w:r>
      <w:bookmarkEnd w:id="101"/>
      <w:r w:rsidR="00B42CB3">
        <w:rPr>
          <w:rFonts w:eastAsia="Times New Roman"/>
          <w:color w:val="auto"/>
        </w:rPr>
        <w:t xml:space="preserve">. </w:t>
      </w:r>
      <w:bookmarkEnd w:id="100"/>
      <w:r w:rsidR="00B11EE4">
        <w:rPr>
          <w:rFonts w:eastAsia="Times New Roman"/>
          <w:color w:val="auto"/>
        </w:rPr>
        <w:t>T</w:t>
      </w:r>
      <w:r w:rsidR="00D101F6">
        <w:rPr>
          <w:rFonts w:eastAsia="Times New Roman"/>
          <w:color w:val="auto"/>
        </w:rPr>
        <w:t>hi</w:t>
      </w:r>
      <w:r w:rsidR="00683FB2">
        <w:rPr>
          <w:rFonts w:eastAsia="Times New Roman"/>
          <w:color w:val="auto"/>
        </w:rPr>
        <w:t>s second</w:t>
      </w:r>
      <w:r w:rsidR="00D101F6">
        <w:rPr>
          <w:rFonts w:eastAsia="Times New Roman"/>
          <w:color w:val="auto"/>
        </w:rPr>
        <w:t xml:space="preserve"> phase </w:t>
      </w:r>
      <w:r w:rsidR="005E4F19" w:rsidRPr="00092DDA">
        <w:t>identif</w:t>
      </w:r>
      <w:r w:rsidR="00D101F6">
        <w:t>ies</w:t>
      </w:r>
      <w:r w:rsidR="00B11EE4">
        <w:t xml:space="preserve"> textual </w:t>
      </w:r>
      <w:r w:rsidR="003A77FF">
        <w:t>predictors</w:t>
      </w:r>
      <w:r w:rsidR="00B42CB3">
        <w:t xml:space="preserve"> </w:t>
      </w:r>
      <w:r w:rsidR="0056446A">
        <w:t>that</w:t>
      </w:r>
      <w:r w:rsidR="005E4F19" w:rsidRPr="00092DDA">
        <w:t xml:space="preserve"> are most effective in promoting IE and develop</w:t>
      </w:r>
      <w:r w:rsidR="0056446A">
        <w:t>s</w:t>
      </w:r>
      <w:r w:rsidR="005E4F19" w:rsidRPr="00092DDA">
        <w:t xml:space="preserve"> a strategy to systematically measure them</w:t>
      </w:r>
      <w:r w:rsidR="00B42CB3">
        <w:t>.</w:t>
      </w:r>
      <w:r w:rsidR="00B11EE4">
        <w:t xml:space="preserve"> </w:t>
      </w:r>
      <w:r w:rsidR="00B11EE4" w:rsidRPr="00565C73">
        <w:t xml:space="preserve">Based on </w:t>
      </w:r>
      <w:r w:rsidR="00B11EE4">
        <w:t xml:space="preserve">the findings of </w:t>
      </w:r>
      <w:r w:rsidR="00885F48">
        <w:t xml:space="preserve">the </w:t>
      </w:r>
      <w:r w:rsidR="00B11EE4">
        <w:t xml:space="preserve">investigation into whether </w:t>
      </w:r>
      <w:r w:rsidR="00B11EE4" w:rsidRPr="00565C73">
        <w:t xml:space="preserve">IE is determined by the text itself, specifically word choice, a novel </w:t>
      </w:r>
      <w:r w:rsidR="00D709BE">
        <w:t>framework</w:t>
      </w:r>
      <w:r w:rsidR="00B11EE4" w:rsidRPr="00565C73">
        <w:t xml:space="preserve"> </w:t>
      </w:r>
      <w:r w:rsidR="00F55356">
        <w:t>was</w:t>
      </w:r>
      <w:r w:rsidR="0056446A">
        <w:t xml:space="preserve"> developed to </w:t>
      </w:r>
      <w:r w:rsidR="00B0675E" w:rsidRPr="00565C73">
        <w:t>identify engaging information strategically and systematically</w:t>
      </w:r>
      <w:r w:rsidR="00B11EE4" w:rsidRPr="00565C73">
        <w:t>.</w:t>
      </w:r>
      <w:r w:rsidR="00D709BE">
        <w:t xml:space="preserve"> The framework includes a predictive model of IE attributes </w:t>
      </w:r>
      <w:r w:rsidR="0056446A">
        <w:t xml:space="preserve">as well as an </w:t>
      </w:r>
      <w:r w:rsidR="00D709BE" w:rsidRPr="00F82D6E">
        <w:t xml:space="preserve">instrument </w:t>
      </w:r>
      <w:r w:rsidR="00D709BE" w:rsidRPr="00F55356">
        <w:t>to measure and predict IE effectively and efficiently</w:t>
      </w:r>
      <w:r w:rsidR="00B11EE4" w:rsidRPr="00F55356">
        <w:t xml:space="preserve"> </w:t>
      </w:r>
      <w:r w:rsidR="0056446A" w:rsidRPr="00F55356">
        <w:t>using</w:t>
      </w:r>
      <w:r w:rsidR="00B11EE4" w:rsidRPr="00F55356">
        <w:t xml:space="preserve"> computational linguistics</w:t>
      </w:r>
      <w:r w:rsidR="00B11EE4" w:rsidRPr="00F55356">
        <w:rPr>
          <w:b/>
          <w:bCs/>
        </w:rPr>
        <w:t>.</w:t>
      </w:r>
      <w:r w:rsidR="00B11EE4" w:rsidRPr="00294140">
        <w:t xml:space="preserve"> </w:t>
      </w:r>
    </w:p>
    <w:p w14:paraId="0E5A1B4F" w14:textId="5956DC1E" w:rsidR="003A77FF" w:rsidRDefault="003A77FF" w:rsidP="003A77FF">
      <w:pPr>
        <w:rPr>
          <w:rFonts w:eastAsia="Times New Roman"/>
          <w:color w:val="222222"/>
        </w:rPr>
      </w:pPr>
      <w:r>
        <w:rPr>
          <w:rFonts w:eastAsia="Times New Roman"/>
          <w:color w:val="222222"/>
        </w:rPr>
        <w:t>The research questions that guide this phase are</w:t>
      </w:r>
      <w:r w:rsidR="0056446A">
        <w:rPr>
          <w:rFonts w:eastAsia="Times New Roman"/>
          <w:color w:val="222222"/>
        </w:rPr>
        <w:t xml:space="preserve"> the following:</w:t>
      </w:r>
    </w:p>
    <w:p w14:paraId="31D65834" w14:textId="7447402A" w:rsidR="003A77FF" w:rsidRPr="00861C44" w:rsidRDefault="003A77FF" w:rsidP="003A77FF">
      <w:pPr>
        <w:rPr>
          <w:rFonts w:eastAsia="Times New Roman"/>
          <w:b/>
          <w:bCs/>
          <w:color w:val="222222"/>
        </w:rPr>
      </w:pPr>
      <w:r w:rsidRPr="00861C44">
        <w:rPr>
          <w:rFonts w:eastAsia="Times New Roman"/>
          <w:b/>
          <w:bCs/>
          <w:color w:val="222222"/>
        </w:rPr>
        <w:t>R</w:t>
      </w:r>
      <w:r w:rsidRPr="00EF4AE2">
        <w:rPr>
          <w:rFonts w:eastAsia="Times New Roman"/>
          <w:b/>
          <w:bCs/>
          <w:color w:val="222222"/>
          <w:vertAlign w:val="subscript"/>
        </w:rPr>
        <w:t>1</w:t>
      </w:r>
      <w:r w:rsidRPr="00861C44">
        <w:rPr>
          <w:rFonts w:eastAsia="Times New Roman"/>
          <w:b/>
          <w:bCs/>
          <w:color w:val="222222"/>
        </w:rPr>
        <w:t>: Wh</w:t>
      </w:r>
      <w:r w:rsidR="0056446A">
        <w:rPr>
          <w:rFonts w:eastAsia="Times New Roman"/>
          <w:b/>
          <w:bCs/>
          <w:color w:val="222222"/>
        </w:rPr>
        <w:t>ich</w:t>
      </w:r>
      <w:r w:rsidRPr="00861C44">
        <w:rPr>
          <w:rFonts w:eastAsia="Times New Roman"/>
          <w:b/>
          <w:bCs/>
          <w:color w:val="222222"/>
        </w:rPr>
        <w:t xml:space="preserve"> textual </w:t>
      </w:r>
      <w:r>
        <w:rPr>
          <w:rFonts w:eastAsia="Times New Roman"/>
          <w:b/>
          <w:bCs/>
          <w:color w:val="222222"/>
        </w:rPr>
        <w:t>predictors</w:t>
      </w:r>
      <w:r w:rsidRPr="00861C44">
        <w:rPr>
          <w:rFonts w:eastAsia="Times New Roman"/>
          <w:b/>
          <w:bCs/>
          <w:color w:val="222222"/>
        </w:rPr>
        <w:t xml:space="preserve"> drive IE?</w:t>
      </w:r>
    </w:p>
    <w:p w14:paraId="070286B4" w14:textId="77777777" w:rsidR="003A77FF" w:rsidRPr="00861C44" w:rsidRDefault="003A77FF" w:rsidP="003A77FF">
      <w:pPr>
        <w:rPr>
          <w:rFonts w:eastAsia="Times New Roman"/>
          <w:b/>
          <w:bCs/>
          <w:color w:val="222222"/>
        </w:rPr>
      </w:pPr>
      <w:r w:rsidRPr="00861C44">
        <w:rPr>
          <w:rFonts w:eastAsia="Times New Roman"/>
          <w:b/>
          <w:bCs/>
          <w:color w:val="222222"/>
        </w:rPr>
        <w:t>R</w:t>
      </w:r>
      <w:r w:rsidRPr="00EF4AE2">
        <w:rPr>
          <w:rFonts w:eastAsia="Times New Roman"/>
          <w:b/>
          <w:bCs/>
          <w:color w:val="222222"/>
          <w:vertAlign w:val="subscript"/>
        </w:rPr>
        <w:t>2</w:t>
      </w:r>
      <w:r w:rsidRPr="00861C44">
        <w:rPr>
          <w:rFonts w:eastAsia="Times New Roman"/>
          <w:b/>
          <w:bCs/>
          <w:color w:val="222222"/>
        </w:rPr>
        <w:t xml:space="preserve">: Can IE be systematically and automatically predicted? </w:t>
      </w:r>
    </w:p>
    <w:p w14:paraId="75AEE9FB" w14:textId="5F8110E5" w:rsidR="00CD7673" w:rsidRDefault="00B11EE4" w:rsidP="00CD7673">
      <w:pPr>
        <w:pStyle w:val="Heading2"/>
      </w:pPr>
      <w:bookmarkStart w:id="102" w:name="_Toc114161253"/>
      <w:r>
        <w:t>Methods</w:t>
      </w:r>
      <w:bookmarkEnd w:id="102"/>
      <w:r>
        <w:t xml:space="preserve"> </w:t>
      </w:r>
    </w:p>
    <w:p w14:paraId="31F97DA5" w14:textId="32C63BEA" w:rsidR="00B943AF" w:rsidRDefault="00B11EE4" w:rsidP="00B943AF">
      <w:pPr>
        <w:pStyle w:val="Heading3"/>
      </w:pPr>
      <w:bookmarkStart w:id="103" w:name="_Toc114161254"/>
      <w:r>
        <w:t xml:space="preserve">Study </w:t>
      </w:r>
      <w:r w:rsidR="002253C6">
        <w:t>D</w:t>
      </w:r>
      <w:r>
        <w:t>esign</w:t>
      </w:r>
      <w:bookmarkEnd w:id="103"/>
    </w:p>
    <w:p w14:paraId="4396E4E1" w14:textId="702067B7" w:rsidR="00741F3D" w:rsidRDefault="003D38C7" w:rsidP="00741F3D">
      <w:r>
        <w:t xml:space="preserve">This study </w:t>
      </w:r>
      <w:r w:rsidR="002253C6">
        <w:t>aimed to</w:t>
      </w:r>
      <w:r>
        <w:t xml:space="preserve"> predict the probability</w:t>
      </w:r>
      <w:r w:rsidR="00D709BE">
        <w:t xml:space="preserve"> </w:t>
      </w:r>
      <w:r w:rsidR="00E3404B">
        <w:t xml:space="preserve">that </w:t>
      </w:r>
      <w:r>
        <w:t xml:space="preserve">a word will be engaging based on </w:t>
      </w:r>
      <w:r w:rsidR="00E3404B">
        <w:t xml:space="preserve">its </w:t>
      </w:r>
      <w:r>
        <w:t xml:space="preserve">quantitative linguistic features. To do so, a list of </w:t>
      </w:r>
      <w:r w:rsidR="002253C6">
        <w:t xml:space="preserve">50 sets of </w:t>
      </w:r>
      <w:r w:rsidR="002253C6" w:rsidRPr="001F5DA0">
        <w:t>synonyms</w:t>
      </w:r>
      <w:r w:rsidR="002253C6">
        <w:t xml:space="preserve">, pairs of </w:t>
      </w:r>
      <w:r w:rsidR="002253C6" w:rsidRPr="001F5DA0">
        <w:t>word</w:t>
      </w:r>
      <w:r w:rsidR="002253C6">
        <w:t>s</w:t>
      </w:r>
      <w:r w:rsidR="002253C6" w:rsidRPr="001F5DA0">
        <w:t xml:space="preserve"> that mean exactly or nearly the same</w:t>
      </w:r>
      <w:r w:rsidR="00217EF0">
        <w:t>, were</w:t>
      </w:r>
      <w:r w:rsidR="002253C6">
        <w:t xml:space="preserve"> </w:t>
      </w:r>
      <w:r>
        <w:t>compiled randomly from WordNet</w:t>
      </w:r>
      <w:r w:rsidR="002253C6">
        <w:t xml:space="preserve"> </w:t>
      </w:r>
      <w:r w:rsidR="0004552E">
        <w:t xml:space="preserve">to obtain </w:t>
      </w:r>
      <w:r w:rsidR="00741F3D">
        <w:t>100 words total. F</w:t>
      </w:r>
      <w:r w:rsidR="001F5DA0">
        <w:t>or a complete list of the words</w:t>
      </w:r>
      <w:r w:rsidR="006D2CB4">
        <w:t>,</w:t>
      </w:r>
      <w:r w:rsidR="001F5DA0">
        <w:t xml:space="preserve"> see</w:t>
      </w:r>
      <w:hyperlink w:anchor="_Word_pairs" w:history="1">
        <w:r w:rsidR="001F5DA0" w:rsidRPr="001F5DA0">
          <w:rPr>
            <w:rStyle w:val="Hyperlink"/>
          </w:rPr>
          <w:t xml:space="preserve"> </w:t>
        </w:r>
        <w:r w:rsidR="006D2CB4">
          <w:rPr>
            <w:rStyle w:val="Hyperlink"/>
          </w:rPr>
          <w:t>S</w:t>
        </w:r>
        <w:r w:rsidR="001F5DA0" w:rsidRPr="001F5DA0">
          <w:rPr>
            <w:rStyle w:val="Hyperlink"/>
          </w:rPr>
          <w:t>ection 5.4</w:t>
        </w:r>
      </w:hyperlink>
      <w:r w:rsidR="001F5DA0">
        <w:t xml:space="preserve">. </w:t>
      </w:r>
      <w:r w:rsidR="00E3404B">
        <w:t>As described in Chapter 2, t</w:t>
      </w:r>
      <w:r w:rsidR="001F5DA0">
        <w:t xml:space="preserve">he words were </w:t>
      </w:r>
      <w:r>
        <w:t xml:space="preserve">measured for IE in </w:t>
      </w:r>
      <w:r w:rsidR="00E3404B">
        <w:t xml:space="preserve">a </w:t>
      </w:r>
      <w:r>
        <w:t>large</w:t>
      </w:r>
      <w:r w:rsidR="003A77FF">
        <w:t>-</w:t>
      </w:r>
      <w:r>
        <w:t>scale user survey</w:t>
      </w:r>
      <w:r w:rsidR="00F23BF6">
        <w:t xml:space="preserve"> and</w:t>
      </w:r>
      <w:r w:rsidR="001F5DA0">
        <w:t xml:space="preserve"> classified </w:t>
      </w:r>
      <w:r w:rsidR="00051477">
        <w:t xml:space="preserve">with their means </w:t>
      </w:r>
      <w:r w:rsidR="006D2CB4">
        <w:t>for</w:t>
      </w:r>
      <w:r w:rsidR="003A77FF">
        <w:t xml:space="preserve"> </w:t>
      </w:r>
      <w:r w:rsidR="00F23BF6">
        <w:t>participation (</w:t>
      </w:r>
      <w:r w:rsidR="003A77FF">
        <w:t>selection</w:t>
      </w:r>
      <w:r w:rsidR="00051477">
        <w:t xml:space="preserve"> rate</w:t>
      </w:r>
      <w:r w:rsidR="00F23BF6">
        <w:t>)</w:t>
      </w:r>
      <w:r w:rsidR="003A77FF">
        <w:t>,</w:t>
      </w:r>
      <w:r w:rsidR="00F23BF6">
        <w:t xml:space="preserve"> </w:t>
      </w:r>
      <w:r w:rsidR="0004552E">
        <w:t>p</w:t>
      </w:r>
      <w:r w:rsidR="00F23BF6">
        <w:t>erception</w:t>
      </w:r>
      <w:r w:rsidR="003A77FF">
        <w:t xml:space="preserve"> </w:t>
      </w:r>
      <w:r w:rsidR="00F23BF6">
        <w:t>(</w:t>
      </w:r>
      <w:r w:rsidR="003A77FF">
        <w:t>evaluation</w:t>
      </w:r>
      <w:r w:rsidR="00051477">
        <w:t xml:space="preserve"> score</w:t>
      </w:r>
      <w:r w:rsidR="00F23BF6">
        <w:t>)</w:t>
      </w:r>
      <w:r w:rsidR="006D2CB4">
        <w:t xml:space="preserve">, </w:t>
      </w:r>
      <w:r w:rsidR="003A77FF">
        <w:t>and</w:t>
      </w:r>
      <w:r w:rsidR="00F23BF6">
        <w:t xml:space="preserve"> </w:t>
      </w:r>
      <w:r w:rsidR="0004552E">
        <w:t>p</w:t>
      </w:r>
      <w:r w:rsidR="00741F3D">
        <w:t>erseverance</w:t>
      </w:r>
      <w:r w:rsidR="003A77FF">
        <w:t xml:space="preserve"> </w:t>
      </w:r>
      <w:r w:rsidR="00F23BF6">
        <w:t>(</w:t>
      </w:r>
      <w:r w:rsidR="003A77FF">
        <w:t>retention</w:t>
      </w:r>
      <w:r w:rsidR="00051477">
        <w:t xml:space="preserve"> rate</w:t>
      </w:r>
      <w:r w:rsidR="00F23BF6">
        <w:t xml:space="preserve">). The </w:t>
      </w:r>
      <w:r w:rsidR="00741F3D">
        <w:t>three IE dimensions for</w:t>
      </w:r>
      <w:r w:rsidR="00F23BF6">
        <w:t xml:space="preserve"> each word w</w:t>
      </w:r>
      <w:r w:rsidR="00732024">
        <w:t>ere</w:t>
      </w:r>
      <w:r w:rsidR="00F23BF6">
        <w:t xml:space="preserve"> computed by calculating the </w:t>
      </w:r>
      <w:r w:rsidR="00741F3D">
        <w:t>mean</w:t>
      </w:r>
      <w:r w:rsidR="00F23BF6">
        <w:t xml:space="preserve"> evaluation score based on the </w:t>
      </w:r>
      <w:r w:rsidR="00F23BF6">
        <w:lastRenderedPageBreak/>
        <w:t>UES,</w:t>
      </w:r>
      <w:r w:rsidR="00741F3D">
        <w:t xml:space="preserve"> the </w:t>
      </w:r>
      <w:r w:rsidR="00F23BF6">
        <w:t>probability</w:t>
      </w:r>
      <w:r w:rsidR="00741F3D">
        <w:t xml:space="preserve"> that a word </w:t>
      </w:r>
      <w:r w:rsidR="0004552E">
        <w:t xml:space="preserve">would </w:t>
      </w:r>
      <w:r w:rsidR="00741F3D">
        <w:t xml:space="preserve">be </w:t>
      </w:r>
      <w:r w:rsidR="00F23BF6">
        <w:t>selected</w:t>
      </w:r>
      <w:r w:rsidR="0004552E">
        <w:t>,</w:t>
      </w:r>
      <w:r w:rsidR="00F23BF6">
        <w:t xml:space="preserve"> and </w:t>
      </w:r>
      <w:r w:rsidR="00741F3D">
        <w:t xml:space="preserve">the probability it </w:t>
      </w:r>
      <w:r w:rsidR="0004552E">
        <w:t>would</w:t>
      </w:r>
      <w:r w:rsidR="00741F3D">
        <w:t xml:space="preserve"> be remembered</w:t>
      </w:r>
      <w:r w:rsidR="00F23BF6">
        <w:t xml:space="preserve">. </w:t>
      </w:r>
      <w:hyperlink w:anchor="_IE_scores_for" w:history="1">
        <w:r w:rsidR="0004552E">
          <w:rPr>
            <w:rStyle w:val="Hyperlink"/>
          </w:rPr>
          <w:t>A</w:t>
        </w:r>
        <w:r w:rsidR="00732024" w:rsidRPr="00732024">
          <w:rPr>
            <w:rStyle w:val="Hyperlink"/>
          </w:rPr>
          <w:t>ppendix</w:t>
        </w:r>
      </w:hyperlink>
      <w:r w:rsidR="0004552E">
        <w:t xml:space="preserve"> A shows the words cores</w:t>
      </w:r>
      <w:r w:rsidR="00732024">
        <w:t xml:space="preserve"> </w:t>
      </w:r>
      <w:hyperlink r:id="rId25" w:history="1">
        <w:r w:rsidR="0004552E">
          <w:rPr>
            <w:rStyle w:val="Hyperlink"/>
          </w:rPr>
          <w:t>and Appendix B shows all the data collected.</w:t>
        </w:r>
      </w:hyperlink>
      <w:r w:rsidR="00732024">
        <w:t xml:space="preserve"> </w:t>
      </w:r>
    </w:p>
    <w:p w14:paraId="44A18299" w14:textId="04618765" w:rsidR="00F23BF6" w:rsidRPr="00F23BF6" w:rsidRDefault="00F23BF6" w:rsidP="00741F3D">
      <w:r w:rsidRPr="00F23BF6">
        <w:t>Text classifiers use machine learning, NLP, and text analysis to make classifications based on past observations. By using pre-labeled examples, a model based on such classifications can learn the associations between pieces of text to identify the outputs for a particular input. In this study, the input was</w:t>
      </w:r>
      <w:r w:rsidRPr="00EF4AE2">
        <w:rPr>
          <w:i/>
          <w:iCs/>
        </w:rPr>
        <w:t xml:space="preserve"> </w:t>
      </w:r>
      <w:proofErr w:type="gramStart"/>
      <w:r w:rsidRPr="00EF4AE2">
        <w:rPr>
          <w:i/>
          <w:iCs/>
        </w:rPr>
        <w:t>text</w:t>
      </w:r>
      <w:proofErr w:type="gramEnd"/>
      <w:r w:rsidRPr="00F23BF6">
        <w:t xml:space="preserve"> and the expected outputs were </w:t>
      </w:r>
      <w:r w:rsidRPr="00F23BF6">
        <w:rPr>
          <w:i/>
          <w:iCs/>
        </w:rPr>
        <w:t>tags</w:t>
      </w:r>
      <w:r w:rsidRPr="00F23BF6">
        <w:t xml:space="preserve">, pre-determined classifications for which any given piece of text could be categorized. </w:t>
      </w:r>
      <w:r>
        <w:t>This study uses the finding</w:t>
      </w:r>
      <w:r w:rsidR="00C67B78">
        <w:t>s</w:t>
      </w:r>
      <w:r>
        <w:t xml:space="preserve"> of </w:t>
      </w:r>
      <w:r w:rsidR="0026698E">
        <w:t>S</w:t>
      </w:r>
      <w:r>
        <w:t xml:space="preserve">tudy 1 as classifiers. </w:t>
      </w:r>
    </w:p>
    <w:p w14:paraId="3A917228" w14:textId="7684223B" w:rsidR="00F23BF6" w:rsidRDefault="00F23BF6" w:rsidP="00F23BF6">
      <w:r>
        <w:t>For each word, textual feature</w:t>
      </w:r>
      <w:r w:rsidR="001E4C3F">
        <w:t>s</w:t>
      </w:r>
      <w:r>
        <w:t xml:space="preserve"> were automatically extracted based on the READ model. Then</w:t>
      </w:r>
      <w:r w:rsidR="0026698E">
        <w:t xml:space="preserve"> </w:t>
      </w:r>
      <w:r>
        <w:t xml:space="preserve">a </w:t>
      </w:r>
      <w:r w:rsidR="0026698E">
        <w:t xml:space="preserve">series </w:t>
      </w:r>
      <w:r>
        <w:t>of multivariate linear regressions</w:t>
      </w:r>
      <w:r w:rsidR="0026698E">
        <w:t xml:space="preserve"> analyses </w:t>
      </w:r>
      <w:r>
        <w:t xml:space="preserve">were conducted to </w:t>
      </w:r>
      <w:r w:rsidRPr="00F23BF6">
        <w:t>determine the</w:t>
      </w:r>
      <w:r>
        <w:t xml:space="preserve"> </w:t>
      </w:r>
      <w:r w:rsidR="001E4C3F" w:rsidRPr="00F23BF6">
        <w:t>associative</w:t>
      </w:r>
      <w:r w:rsidRPr="00F23BF6">
        <w:t xml:space="preserve"> and predictive significance</w:t>
      </w:r>
      <w:r>
        <w:t xml:space="preserve"> of the recognized textual predictors</w:t>
      </w:r>
      <w:r w:rsidRPr="00F23BF6">
        <w:t xml:space="preserve"> for IE. </w:t>
      </w:r>
    </w:p>
    <w:p w14:paraId="38C67985" w14:textId="728F665D" w:rsidR="00F23BF6" w:rsidRPr="00F23BF6" w:rsidRDefault="00F23BF6" w:rsidP="00F23BF6">
      <w:pPr>
        <w:pStyle w:val="Heading3"/>
      </w:pPr>
      <w:bookmarkStart w:id="104" w:name="_Toc114161255"/>
      <w:r>
        <w:t>Measurements</w:t>
      </w:r>
      <w:bookmarkEnd w:id="104"/>
      <w:r>
        <w:t xml:space="preserve"> </w:t>
      </w:r>
    </w:p>
    <w:p w14:paraId="16750B3C" w14:textId="0CB1500A" w:rsidR="001A53E4" w:rsidRPr="001A53E4" w:rsidRDefault="00B14E39" w:rsidP="00F23BF6">
      <w:r w:rsidRPr="001A53E4">
        <w:t>The first step towards training a</w:t>
      </w:r>
      <w:r w:rsidR="00D77B64">
        <w:t xml:space="preserve">n </w:t>
      </w:r>
      <w:r w:rsidRPr="001A53E4">
        <w:t xml:space="preserve">NLP classifier is </w:t>
      </w:r>
      <w:r w:rsidRPr="00DF533B">
        <w:rPr>
          <w:i/>
          <w:iCs/>
        </w:rPr>
        <w:t>feature extraction</w:t>
      </w:r>
      <w:r w:rsidR="004E7AF7" w:rsidRPr="00DF533B">
        <w:rPr>
          <w:i/>
          <w:iCs/>
        </w:rPr>
        <w:t>,</w:t>
      </w:r>
      <w:r w:rsidR="004E7AF7">
        <w:t xml:space="preserve"> </w:t>
      </w:r>
      <w:r w:rsidRPr="001A53E4">
        <w:t>a method used</w:t>
      </w:r>
      <w:r w:rsidR="001A53E4" w:rsidRPr="001A53E4">
        <w:t xml:space="preserve"> to transform each text into a numerical representation</w:t>
      </w:r>
      <w:r w:rsidR="00217EF0">
        <w:t xml:space="preserve">, </w:t>
      </w:r>
      <w:r w:rsidR="00D77B64">
        <w:t xml:space="preserve">also called </w:t>
      </w:r>
      <w:r w:rsidR="00217EF0">
        <w:t xml:space="preserve">a </w:t>
      </w:r>
      <w:r w:rsidR="00D77B64" w:rsidRPr="00DF533B">
        <w:rPr>
          <w:i/>
          <w:iCs/>
        </w:rPr>
        <w:t>vector</w:t>
      </w:r>
      <w:r w:rsidR="00D77B64">
        <w:t xml:space="preserve">. </w:t>
      </w:r>
      <w:r w:rsidR="00C2107D" w:rsidRPr="003A0642">
        <w:t>For</w:t>
      </w:r>
      <w:r w:rsidR="00C2107D" w:rsidRPr="00701841">
        <w:t xml:space="preserve"> f</w:t>
      </w:r>
      <w:r w:rsidR="00C2107D" w:rsidRPr="00C2107D">
        <w:t>eature</w:t>
      </w:r>
      <w:r w:rsidR="004A2F6B">
        <w:t>-</w:t>
      </w:r>
      <w:r w:rsidR="003A77FF" w:rsidRPr="00C2107D">
        <w:t>se</w:t>
      </w:r>
      <w:r w:rsidR="003A77FF">
        <w:t>le</w:t>
      </w:r>
      <w:r w:rsidR="003A77FF" w:rsidRPr="00C2107D">
        <w:t>ction</w:t>
      </w:r>
      <w:r w:rsidR="00C2107D" w:rsidRPr="00C2107D">
        <w:t xml:space="preserve"> </w:t>
      </w:r>
      <w:r w:rsidR="003A77FF" w:rsidRPr="00C2107D">
        <w:t>calculation</w:t>
      </w:r>
      <w:r w:rsidR="00C2107D" w:rsidRPr="00C2107D">
        <w:t xml:space="preserve">, </w:t>
      </w:r>
      <w:r w:rsidR="00E26222">
        <w:t xml:space="preserve">we programmed </w:t>
      </w:r>
      <w:r w:rsidR="00C2107D">
        <w:t>a</w:t>
      </w:r>
      <w:r w:rsidR="003A77FF">
        <w:t>n original</w:t>
      </w:r>
      <w:r w:rsidR="00C2107D">
        <w:t xml:space="preserve"> program</w:t>
      </w:r>
      <w:r w:rsidR="00217EF0">
        <w:t xml:space="preserve"> called </w:t>
      </w:r>
      <w:hyperlink r:id="rId26" w:history="1">
        <w:r w:rsidR="00217EF0" w:rsidRPr="00E26222">
          <w:rPr>
            <w:rStyle w:val="Hyperlink"/>
          </w:rPr>
          <w:t xml:space="preserve">READ </w:t>
        </w:r>
        <w:r w:rsidR="00E26222" w:rsidRPr="00E26222">
          <w:rPr>
            <w:rStyle w:val="Hyperlink"/>
          </w:rPr>
          <w:t>in Python (available here).</w:t>
        </w:r>
      </w:hyperlink>
      <w:r w:rsidR="00E26222">
        <w:t xml:space="preserve"> The program </w:t>
      </w:r>
      <w:r w:rsidR="00217EF0">
        <w:t>was written</w:t>
      </w:r>
      <w:r w:rsidR="004A2F6B">
        <w:t xml:space="preserve"> using</w:t>
      </w:r>
      <w:r w:rsidR="00217EF0">
        <w:t xml:space="preserve"> </w:t>
      </w:r>
      <w:r w:rsidR="00C2107D" w:rsidRPr="00C2107D">
        <w:t>a suite of libraries for symbolic and statistical NLP</w:t>
      </w:r>
      <w:r w:rsidR="00C2107D">
        <w:t xml:space="preserve">, </w:t>
      </w:r>
      <w:r w:rsidR="00217EF0">
        <w:t>including the</w:t>
      </w:r>
      <w:r w:rsidR="00C2107D" w:rsidRPr="00C2107D">
        <w:t xml:space="preserve"> Natural Language Toolkit</w:t>
      </w:r>
      <w:r w:rsidR="00C2107D">
        <w:t xml:space="preserve"> (NLTK</w:t>
      </w:r>
      <w:r w:rsidR="004A2F6B">
        <w:t>), with the Python programming language (</w:t>
      </w:r>
      <w:r w:rsidR="00A43074">
        <w:t>the program code is</w:t>
      </w:r>
      <w:r w:rsidR="00C2107D">
        <w:t xml:space="preserve"> </w:t>
      </w:r>
      <w:hyperlink r:id="rId27" w:history="1">
        <w:r w:rsidR="00A43074">
          <w:rPr>
            <w:rStyle w:val="Hyperlink"/>
          </w:rPr>
          <w:t xml:space="preserve">available </w:t>
        </w:r>
      </w:hyperlink>
      <w:r w:rsidR="00A43074">
        <w:rPr>
          <w:rStyle w:val="Hyperlink"/>
        </w:rPr>
        <w:t>here)</w:t>
      </w:r>
      <w:r w:rsidR="00C2107D">
        <w:t xml:space="preserve">. </w:t>
      </w:r>
      <w:r w:rsidR="00F23BF6">
        <w:t>The program accepts a word as input and return</w:t>
      </w:r>
      <w:r w:rsidR="00A43074">
        <w:t>s</w:t>
      </w:r>
      <w:r w:rsidR="00F23BF6">
        <w:t xml:space="preserve"> </w:t>
      </w:r>
      <w:r w:rsidR="00140DEC">
        <w:t>quantitative data regarding the representative measures</w:t>
      </w:r>
      <w:r w:rsidR="00F23BF6">
        <w:t xml:space="preserve"> </w:t>
      </w:r>
      <w:r w:rsidR="00140DEC">
        <w:t>within</w:t>
      </w:r>
      <w:r w:rsidR="00D77B64">
        <w:t xml:space="preserve"> </w:t>
      </w:r>
      <w:r w:rsidR="00140DEC">
        <w:t xml:space="preserve">the </w:t>
      </w:r>
      <w:r w:rsidR="00D77B64">
        <w:t>conceptual predictive model</w:t>
      </w:r>
      <w:r w:rsidR="00140DEC">
        <w:t>.</w:t>
      </w:r>
      <w:r w:rsidR="00D77B64">
        <w:t xml:space="preserve"> </w:t>
      </w:r>
    </w:p>
    <w:p w14:paraId="5DE43653" w14:textId="7F6E65F7" w:rsidR="00122C0D" w:rsidRDefault="00B14E39" w:rsidP="00B14E39">
      <w:pPr>
        <w:pStyle w:val="Heading4"/>
      </w:pPr>
      <w:r>
        <w:lastRenderedPageBreak/>
        <w:t>Representativeness</w:t>
      </w:r>
      <w:r w:rsidR="00122C0D">
        <w:t xml:space="preserve"> </w:t>
      </w:r>
      <w:r w:rsidR="00D77B64">
        <w:t xml:space="preserve">measures </w:t>
      </w:r>
    </w:p>
    <w:p w14:paraId="1BC99195" w14:textId="77777777" w:rsidR="00CD55B7" w:rsidRDefault="00D77B64">
      <w:r w:rsidRPr="00EF4AE2">
        <w:t>R</w:t>
      </w:r>
      <w:r w:rsidR="00C505AD" w:rsidRPr="00EF4AE2">
        <w:t xml:space="preserve">epresentativeness </w:t>
      </w:r>
      <w:r w:rsidRPr="00EF4AE2">
        <w:t>can</w:t>
      </w:r>
      <w:r w:rsidR="00C505AD" w:rsidRPr="00EF4AE2">
        <w:t xml:space="preserve"> be </w:t>
      </w:r>
      <w:r w:rsidR="00062E7E" w:rsidRPr="00EF4AE2">
        <w:t>operationalized u</w:t>
      </w:r>
      <w:r w:rsidR="00C505AD" w:rsidRPr="00EF4AE2">
        <w:t xml:space="preserve">sing </w:t>
      </w:r>
      <w:r w:rsidR="00C505AD" w:rsidRPr="00E26222">
        <w:t xml:space="preserve">semantic relation analysis, which calculates equivalency, hierarchy, and association. </w:t>
      </w:r>
      <w:r w:rsidR="00CD55B7" w:rsidRPr="00E26222">
        <w:t>The following r</w:t>
      </w:r>
      <w:r w:rsidR="00CD55B7" w:rsidRPr="00EF4AE2">
        <w:t>epresentativeness</w:t>
      </w:r>
      <w:r w:rsidR="00CD55B7" w:rsidRPr="00E26222">
        <w:t xml:space="preserve"> predictors were calculated:</w:t>
      </w:r>
      <w:r w:rsidR="00CD55B7">
        <w:t xml:space="preserve"> </w:t>
      </w:r>
    </w:p>
    <w:p w14:paraId="0A0731F0" w14:textId="4BA9BA2D" w:rsidR="00C0033A" w:rsidRDefault="00F23BF6" w:rsidP="00EC2023">
      <w:pPr>
        <w:pStyle w:val="ListParagraph"/>
        <w:numPr>
          <w:ilvl w:val="0"/>
          <w:numId w:val="32"/>
        </w:numPr>
      </w:pPr>
      <w:r>
        <w:rPr>
          <w:b/>
          <w:bCs/>
        </w:rPr>
        <w:t>Definitions (senses)</w:t>
      </w:r>
      <w:r w:rsidR="00217EF0">
        <w:t xml:space="preserve">: </w:t>
      </w:r>
      <w:r>
        <w:t>A</w:t>
      </w:r>
      <w:r w:rsidR="00217EF0" w:rsidRPr="00DF533B">
        <w:rPr>
          <w:i/>
          <w:iCs/>
        </w:rPr>
        <w:t xml:space="preserve"> sense</w:t>
      </w:r>
      <w:r w:rsidR="00217EF0">
        <w:t xml:space="preserve"> or definition is </w:t>
      </w:r>
      <w:r w:rsidR="005F4B69" w:rsidRPr="00F47FF5">
        <w:t xml:space="preserve">a discrete representation of one aspect of </w:t>
      </w:r>
      <w:r w:rsidR="00217EF0">
        <w:t>a word’s</w:t>
      </w:r>
      <w:r w:rsidR="005F4B69" w:rsidRPr="00F47FF5">
        <w:t xml:space="preserve"> meaning. </w:t>
      </w:r>
      <w:r w:rsidR="005F4B69" w:rsidRPr="00DF533B">
        <w:rPr>
          <w:i/>
          <w:iCs/>
        </w:rPr>
        <w:t>Polysemy</w:t>
      </w:r>
      <w:r w:rsidR="005F4B69" w:rsidRPr="00F47FF5">
        <w:t xml:space="preserve"> is the capacity for a word or phrase to have multiple meanings, usually related by contiguity of meaning within a semantic field.</w:t>
      </w:r>
      <w:r w:rsidR="00217EF0" w:rsidRPr="00217EF0">
        <w:t xml:space="preserve"> </w:t>
      </w:r>
      <w:r w:rsidR="00140DEC">
        <w:t>The p</w:t>
      </w:r>
      <w:r w:rsidR="00217EF0" w:rsidRPr="00F47FF5">
        <w:t>olysemy count</w:t>
      </w:r>
      <w:r w:rsidR="00217EF0">
        <w:t xml:space="preserve"> </w:t>
      </w:r>
      <w:r w:rsidR="005F4B69" w:rsidRPr="00F47FF5">
        <w:t xml:space="preserve">is </w:t>
      </w:r>
      <w:r w:rsidR="00140DEC">
        <w:t>the number of</w:t>
      </w:r>
      <w:r w:rsidR="005F4B69" w:rsidRPr="00F47FF5">
        <w:t xml:space="preserve"> possible meanings </w:t>
      </w:r>
      <w:r w:rsidR="005F4B69">
        <w:t>of</w:t>
      </w:r>
      <w:r w:rsidR="005F4B69" w:rsidRPr="00F47FF5">
        <w:t xml:space="preserve"> a word or phrase</w:t>
      </w:r>
      <w:r w:rsidR="00217EF0">
        <w:t xml:space="preserve"> and </w:t>
      </w:r>
      <w:r w:rsidR="005F4B69" w:rsidRPr="00F47FF5">
        <w:t>is therefore the number of senses a word has.</w:t>
      </w:r>
      <w:r w:rsidR="005F4B69">
        <w:t xml:space="preserve"> </w:t>
      </w:r>
      <w:r w:rsidR="00B14E39" w:rsidRPr="0067767D">
        <w:t>To count the number of senses</w:t>
      </w:r>
      <w:r w:rsidR="001A53E4" w:rsidRPr="0067767D">
        <w:t xml:space="preserve"> (meanings)</w:t>
      </w:r>
      <w:r w:rsidR="00B14E39" w:rsidRPr="0067767D">
        <w:t>,</w:t>
      </w:r>
      <w:r>
        <w:t xml:space="preserve"> </w:t>
      </w:r>
      <w:r w:rsidR="00B14E39" w:rsidRPr="0067767D">
        <w:t>WordNet</w:t>
      </w:r>
      <w:r w:rsidR="0067767D">
        <w:t xml:space="preserve">, </w:t>
      </w:r>
      <w:r w:rsidR="00B14E39" w:rsidRPr="0067767D">
        <w:t>a large lexical database of English phrases grouped into sets of cognitive synonyms (</w:t>
      </w:r>
      <w:proofErr w:type="spellStart"/>
      <w:r w:rsidR="00B14E39" w:rsidRPr="0067767D">
        <w:t>synsets</w:t>
      </w:r>
      <w:proofErr w:type="spellEnd"/>
      <w:r w:rsidR="00B14E39" w:rsidRPr="0067767D">
        <w:t>)</w:t>
      </w:r>
      <w:r w:rsidR="00140DEC">
        <w:t xml:space="preserve"> that</w:t>
      </w:r>
      <w:r w:rsidR="00B14E39" w:rsidRPr="0067767D">
        <w:t xml:space="preserve"> each express a distinct concept</w:t>
      </w:r>
      <w:r w:rsidR="00140DEC">
        <w:t>, was used</w:t>
      </w:r>
      <w:r w:rsidR="00B14E39" w:rsidRPr="0067767D">
        <w:t xml:space="preserve"> </w:t>
      </w:r>
      <w:r w:rsidR="00B14E39" w:rsidRPr="0067767D">
        <w:fldChar w:fldCharType="begin"/>
      </w:r>
      <w:r w:rsidR="00EC2023">
        <w:instrText xml:space="preserve"> ADDIN ZOTERO_ITEM CSL_CITATION {"citationID":"sGecwp3a","properties":{"formattedCitation":"[@miller1995]","plainCitation":"[@miller1995]","noteIndex":0},"citationItems":[{"id":346,"uris":["http://zotero.org/users/2644296/items/9296RPWZ"],"itemData":{"id":346,"type":"article-journal","container-title":"Communications of the ACM","issue":"11","note":"07486","page":"39–41","source":"Google Scholar","title":"WordNet: a lexical database for English","title-short":"WordNet","URL":"http://dl.acm.org/citation.cfm?id=219748","volume":"38","author":[{"family":"Miller","given":"George A."}],"accessed":{"date-parts":[["2016",4,10]]},"issued":{"date-parts":[["1995"]]},"citation-key":"miller1995"}}],"schema":"https://github.com/citation-style-language/schema/raw/master/csl-citation.json"} </w:instrText>
      </w:r>
      <w:r w:rsidR="00B14E39" w:rsidRPr="0067767D">
        <w:fldChar w:fldCharType="separate"/>
      </w:r>
      <w:r w:rsidR="00EC2023" w:rsidRPr="00EC2023">
        <w:rPr>
          <w:rFonts w:ascii="Times New Roman" w:hAnsi="Times New Roman" w:cs="Times New Roman"/>
        </w:rPr>
        <w:t>[@miller1995]</w:t>
      </w:r>
      <w:r w:rsidR="00B14E39" w:rsidRPr="0067767D">
        <w:fldChar w:fldCharType="end"/>
      </w:r>
      <w:r w:rsidR="00CD55B7">
        <w:t>.</w:t>
      </w:r>
      <w:r w:rsidR="0067767D">
        <w:t xml:space="preserve"> </w:t>
      </w:r>
      <w:r w:rsidR="00B14E39" w:rsidRPr="0067767D">
        <w:t xml:space="preserve">For example, the word </w:t>
      </w:r>
      <w:r w:rsidR="0067767D">
        <w:t>“</w:t>
      </w:r>
      <w:r w:rsidR="00B14E39" w:rsidRPr="0067767D">
        <w:t>star</w:t>
      </w:r>
      <w:r w:rsidR="0067767D">
        <w:t>”</w:t>
      </w:r>
      <w:r w:rsidR="00B14E39" w:rsidRPr="0067767D">
        <w:t xml:space="preserve"> is associated with </w:t>
      </w:r>
      <w:r w:rsidR="00BD3D11" w:rsidRPr="0067767D">
        <w:t>12</w:t>
      </w:r>
      <w:r w:rsidR="00B14E39" w:rsidRPr="0067767D">
        <w:t xml:space="preserve"> different </w:t>
      </w:r>
      <w:proofErr w:type="spellStart"/>
      <w:r w:rsidR="00B14E39" w:rsidRPr="0067767D">
        <w:t>syn</w:t>
      </w:r>
      <w:r w:rsidR="00BD3D11" w:rsidRPr="0067767D">
        <w:t>s</w:t>
      </w:r>
      <w:r w:rsidR="00B14E39" w:rsidRPr="0067767D">
        <w:t>ets</w:t>
      </w:r>
      <w:proofErr w:type="spellEnd"/>
      <w:r w:rsidR="00BD3D11" w:rsidRPr="0067767D">
        <w:t xml:space="preserve"> (senses or meanings)</w:t>
      </w:r>
      <w:r w:rsidR="00CD55B7">
        <w:t xml:space="preserve"> in WordNet</w:t>
      </w:r>
      <w:r w:rsidR="0067767D">
        <w:t>, whereas</w:t>
      </w:r>
      <w:r w:rsidR="00B14E39" w:rsidRPr="0067767D">
        <w:t xml:space="preserve"> </w:t>
      </w:r>
      <w:r w:rsidR="0067767D">
        <w:t>one of its</w:t>
      </w:r>
      <w:r w:rsidR="00150D7F" w:rsidRPr="0067767D">
        <w:t xml:space="preserve"> synonym</w:t>
      </w:r>
      <w:r w:rsidR="0067767D">
        <w:t>s, the</w:t>
      </w:r>
      <w:r w:rsidR="00150D7F" w:rsidRPr="0067767D">
        <w:t xml:space="preserve"> word “maven</w:t>
      </w:r>
      <w:r w:rsidR="0067767D">
        <w:t>,</w:t>
      </w:r>
      <w:r w:rsidR="00150D7F" w:rsidRPr="0067767D">
        <w:t xml:space="preserve">” </w:t>
      </w:r>
      <w:proofErr w:type="gramStart"/>
      <w:r w:rsidR="0067767D">
        <w:t>with</w:t>
      </w:r>
      <w:proofErr w:type="gramEnd"/>
      <w:r w:rsidR="0067767D">
        <w:t xml:space="preserve"> only one</w:t>
      </w:r>
      <w:r w:rsidR="00150D7F" w:rsidRPr="0067767D">
        <w:t xml:space="preserve">. </w:t>
      </w:r>
      <w:r w:rsidR="00CD55B7">
        <w:t xml:space="preserve">The </w:t>
      </w:r>
      <w:r w:rsidR="00D93B5F">
        <w:t>mean</w:t>
      </w:r>
      <w:r w:rsidR="00CD55B7">
        <w:t xml:space="preserve"> </w:t>
      </w:r>
      <w:r w:rsidR="00C0033A">
        <w:t>definition score for all word</w:t>
      </w:r>
      <w:r w:rsidR="00217EF0">
        <w:t>s</w:t>
      </w:r>
      <w:r w:rsidR="00C0033A">
        <w:t xml:space="preserve"> was 7.85 (SD = 11).</w:t>
      </w:r>
    </w:p>
    <w:p w14:paraId="7736FB41" w14:textId="17E51BE8" w:rsidR="00A97623" w:rsidRDefault="00A97623" w:rsidP="00A97623">
      <w:pPr>
        <w:pStyle w:val="ListParagraph"/>
        <w:numPr>
          <w:ilvl w:val="0"/>
          <w:numId w:val="32"/>
        </w:numPr>
      </w:pPr>
      <w:r w:rsidRPr="003A0642">
        <w:rPr>
          <w:b/>
          <w:bCs/>
        </w:rPr>
        <w:t>Hypernyms</w:t>
      </w:r>
      <w:r w:rsidR="00217EF0">
        <w:rPr>
          <w:b/>
          <w:bCs/>
        </w:rPr>
        <w:t xml:space="preserve">: </w:t>
      </w:r>
      <w:r w:rsidR="00217EF0" w:rsidRPr="00DF533B">
        <w:t xml:space="preserve">A </w:t>
      </w:r>
      <w:r w:rsidR="00217EF0" w:rsidRPr="00DF533B">
        <w:rPr>
          <w:i/>
          <w:iCs/>
        </w:rPr>
        <w:t>hypernym</w:t>
      </w:r>
      <w:r w:rsidR="00217EF0" w:rsidRPr="00DF533B">
        <w:t xml:space="preserve"> is a</w:t>
      </w:r>
      <w:r w:rsidRPr="00A97623">
        <w:rPr>
          <w:b/>
          <w:bCs/>
        </w:rPr>
        <w:t xml:space="preserve"> </w:t>
      </w:r>
      <w:r w:rsidR="00217EF0" w:rsidRPr="004B3DA7">
        <w:t>superordinate</w:t>
      </w:r>
      <w:r w:rsidR="00217EF0" w:rsidRPr="00217EF0">
        <w:t xml:space="preserve"> </w:t>
      </w:r>
      <w:r w:rsidR="00217EF0">
        <w:t>term under which</w:t>
      </w:r>
      <w:r w:rsidRPr="00DF533B">
        <w:t xml:space="preserve"> more specific words fall. For example,</w:t>
      </w:r>
      <w:r w:rsidR="00217EF0">
        <w:t xml:space="preserve"> the word</w:t>
      </w:r>
      <w:r w:rsidRPr="00DF533B">
        <w:t xml:space="preserve"> “color” is a hypernym of “red”</w:t>
      </w:r>
      <w:r w:rsidR="00217EF0">
        <w:t xml:space="preserve"> and “</w:t>
      </w:r>
      <w:r w:rsidRPr="00DF533B">
        <w:t xml:space="preserve">fruit” is a hypernym </w:t>
      </w:r>
      <w:r w:rsidR="00217EF0">
        <w:t xml:space="preserve">of </w:t>
      </w:r>
      <w:r w:rsidRPr="00DF533B">
        <w:t>“banana” and “mango</w:t>
      </w:r>
      <w:r w:rsidR="00217EF0">
        <w:t>.</w:t>
      </w:r>
      <w:r w:rsidRPr="00DF533B">
        <w:t xml:space="preserve">” </w:t>
      </w:r>
      <w:r w:rsidR="00217EF0">
        <w:t>The mean</w:t>
      </w:r>
      <w:r w:rsidRPr="00DF533B">
        <w:t xml:space="preserve"> number of hypernym</w:t>
      </w:r>
      <w:r w:rsidR="00217EF0">
        <w:t>s</w:t>
      </w:r>
      <w:r w:rsidRPr="00DF533B">
        <w:t xml:space="preserve"> for each word in </w:t>
      </w:r>
      <w:r w:rsidR="00217EF0">
        <w:t xml:space="preserve">the study was </w:t>
      </w:r>
      <w:r w:rsidRPr="00DF533B">
        <w:t>4.75</w:t>
      </w:r>
      <w:r w:rsidR="00217EF0">
        <w:t xml:space="preserve"> (</w:t>
      </w:r>
      <w:r w:rsidRPr="00DF533B">
        <w:t>SD =7.5).</w:t>
      </w:r>
    </w:p>
    <w:p w14:paraId="5D7A11A4" w14:textId="6B025EB3" w:rsidR="00CA3740" w:rsidRPr="00DF533B" w:rsidRDefault="00CA3740" w:rsidP="00A97623">
      <w:pPr>
        <w:pStyle w:val="ListParagraph"/>
        <w:numPr>
          <w:ilvl w:val="0"/>
          <w:numId w:val="32"/>
        </w:numPr>
      </w:pPr>
      <w:r>
        <w:rPr>
          <w:b/>
          <w:bCs/>
        </w:rPr>
        <w:t>Hyponyms</w:t>
      </w:r>
      <w:r w:rsidR="00217EF0">
        <w:rPr>
          <w:b/>
          <w:bCs/>
        </w:rPr>
        <w:t xml:space="preserve">: </w:t>
      </w:r>
      <w:r w:rsidR="00217EF0" w:rsidRPr="00DF533B">
        <w:t xml:space="preserve">A </w:t>
      </w:r>
      <w:r w:rsidR="00217EF0" w:rsidRPr="00DF533B">
        <w:rPr>
          <w:i/>
          <w:iCs/>
        </w:rPr>
        <w:t xml:space="preserve">hyponym </w:t>
      </w:r>
      <w:r w:rsidR="00217EF0" w:rsidRPr="00DF533B">
        <w:t xml:space="preserve">is a subordinate term that falls under </w:t>
      </w:r>
      <w:r w:rsidR="007A764E">
        <w:t xml:space="preserve">one or more </w:t>
      </w:r>
      <w:r w:rsidR="00217EF0" w:rsidRPr="00DF533B">
        <w:t>broader terms.</w:t>
      </w:r>
      <w:r w:rsidR="00217EF0">
        <w:rPr>
          <w:b/>
          <w:bCs/>
        </w:rPr>
        <w:t xml:space="preserve"> </w:t>
      </w:r>
      <w:r w:rsidR="00217EF0" w:rsidRPr="00DF533B">
        <w:rPr>
          <w:i/>
          <w:iCs/>
        </w:rPr>
        <w:t>Hyponymy</w:t>
      </w:r>
      <w:r w:rsidR="00217EF0" w:rsidRPr="00DF533B">
        <w:t xml:space="preserve"> or IS</w:t>
      </w:r>
      <w:r w:rsidR="00BC766B" w:rsidRPr="00DF533B">
        <w:t>-</w:t>
      </w:r>
      <w:r w:rsidR="00217EF0" w:rsidRPr="00DF533B">
        <w:t>A relation</w:t>
      </w:r>
      <w:r w:rsidR="00BC766B">
        <w:t>, t</w:t>
      </w:r>
      <w:r w:rsidR="00A97623" w:rsidRPr="00DF533B">
        <w:t>he most frequently encoded relation</w:t>
      </w:r>
      <w:r w:rsidR="00BC766B">
        <w:t>ship</w:t>
      </w:r>
      <w:r w:rsidR="00A97623" w:rsidRPr="00DF533B">
        <w:t xml:space="preserve"> among </w:t>
      </w:r>
      <w:proofErr w:type="spellStart"/>
      <w:r w:rsidR="00A97623" w:rsidRPr="00DF533B">
        <w:t>synsets</w:t>
      </w:r>
      <w:proofErr w:type="spellEnd"/>
      <w:r w:rsidR="00BC766B">
        <w:t>,</w:t>
      </w:r>
      <w:r w:rsidR="00A97623" w:rsidRPr="00DF533B">
        <w:t xml:space="preserve"> links more general </w:t>
      </w:r>
      <w:proofErr w:type="spellStart"/>
      <w:r w:rsidR="00A97623" w:rsidRPr="00DF533B">
        <w:t>synsets</w:t>
      </w:r>
      <w:proofErr w:type="spellEnd"/>
      <w:r w:rsidR="00A97623" w:rsidRPr="00DF533B">
        <w:t xml:space="preserve"> like </w:t>
      </w:r>
      <w:r w:rsidR="00140DEC">
        <w:t>“</w:t>
      </w:r>
      <w:r w:rsidR="00A97623" w:rsidRPr="00DF533B">
        <w:t>furniture, piece</w:t>
      </w:r>
      <w:r w:rsidR="00140DEC">
        <w:t xml:space="preserve"> </w:t>
      </w:r>
      <w:r w:rsidR="00A97623" w:rsidRPr="00DF533B">
        <w:t>of</w:t>
      </w:r>
      <w:r w:rsidR="00140DEC">
        <w:t xml:space="preserve"> </w:t>
      </w:r>
      <w:r w:rsidR="00A97623" w:rsidRPr="00DF533B">
        <w:t>furniture</w:t>
      </w:r>
      <w:r w:rsidR="00140DEC">
        <w:t>”</w:t>
      </w:r>
      <w:r w:rsidR="00A97623" w:rsidRPr="00DF533B">
        <w:t xml:space="preserve"> to increasingly specific ones like </w:t>
      </w:r>
      <w:r w:rsidR="00140DEC">
        <w:t>“</w:t>
      </w:r>
      <w:r w:rsidR="00A97623" w:rsidRPr="00DF533B">
        <w:t>bed</w:t>
      </w:r>
      <w:r w:rsidR="00140DEC">
        <w:t>”</w:t>
      </w:r>
      <w:r w:rsidR="00A97623" w:rsidRPr="00DF533B">
        <w:t xml:space="preserve"> and </w:t>
      </w:r>
      <w:r w:rsidR="00140DEC">
        <w:t>“</w:t>
      </w:r>
      <w:r w:rsidR="00A97623" w:rsidRPr="00DF533B">
        <w:t>bunkbed</w:t>
      </w:r>
      <w:r w:rsidR="00140DEC">
        <w:t>.”</w:t>
      </w:r>
      <w:r w:rsidR="00A97623" w:rsidRPr="00DF533B">
        <w:t xml:space="preserve"> Thus, WordNet states that the category </w:t>
      </w:r>
      <w:r w:rsidR="00140DEC">
        <w:t>“</w:t>
      </w:r>
      <w:r w:rsidR="00A97623" w:rsidRPr="00DF533B">
        <w:t>furniture</w:t>
      </w:r>
      <w:r w:rsidR="00140DEC">
        <w:t>”</w:t>
      </w:r>
      <w:r w:rsidR="00A97623" w:rsidRPr="00DF533B">
        <w:t xml:space="preserve"> includes </w:t>
      </w:r>
      <w:r w:rsidR="00140DEC">
        <w:t>“</w:t>
      </w:r>
      <w:r w:rsidR="00A97623" w:rsidRPr="00DF533B">
        <w:t>bed</w:t>
      </w:r>
      <w:bookmarkStart w:id="105" w:name="_Hlk108513442"/>
      <w:r w:rsidR="00140DEC">
        <w:t>,</w:t>
      </w:r>
      <w:bookmarkEnd w:id="105"/>
      <w:r w:rsidR="00140DEC">
        <w:t>”</w:t>
      </w:r>
      <w:r w:rsidR="00A97623" w:rsidRPr="00DF533B">
        <w:t xml:space="preserve"> which in turn includes </w:t>
      </w:r>
      <w:r w:rsidR="00140DEC">
        <w:t>“</w:t>
      </w:r>
      <w:r w:rsidR="00A97623" w:rsidRPr="00DF533B">
        <w:t>bunkbed</w:t>
      </w:r>
      <w:r w:rsidR="00140DEC">
        <w:t>”</w:t>
      </w:r>
      <w:r w:rsidR="00A97623" w:rsidRPr="00DF533B">
        <w:t xml:space="preserve">; conversely, concepts like </w:t>
      </w:r>
      <w:r w:rsidR="00140DEC">
        <w:lastRenderedPageBreak/>
        <w:t>“</w:t>
      </w:r>
      <w:r w:rsidR="00A97623" w:rsidRPr="00DF533B">
        <w:t>bed</w:t>
      </w:r>
      <w:r w:rsidR="00140DEC">
        <w:t>”</w:t>
      </w:r>
      <w:r w:rsidR="00A97623" w:rsidRPr="00DF533B">
        <w:t xml:space="preserve"> and </w:t>
      </w:r>
      <w:r w:rsidR="00140DEC">
        <w:t>“</w:t>
      </w:r>
      <w:r w:rsidR="00A97623" w:rsidRPr="00DF533B">
        <w:t>bunkbed</w:t>
      </w:r>
      <w:r w:rsidR="00140DEC">
        <w:t>”</w:t>
      </w:r>
      <w:r w:rsidR="00A97623" w:rsidRPr="00DF533B">
        <w:t xml:space="preserve"> make up the category </w:t>
      </w:r>
      <w:r w:rsidR="00140DEC">
        <w:t>“</w:t>
      </w:r>
      <w:r w:rsidR="00A97623" w:rsidRPr="00DF533B">
        <w:t>furniture</w:t>
      </w:r>
      <w:r w:rsidR="00140DEC">
        <w:t>.”</w:t>
      </w:r>
      <w:r w:rsidR="00A97623" w:rsidRPr="00DF533B">
        <w:t xml:space="preserve"> All noun hierarchies ultimately go up the root node </w:t>
      </w:r>
      <w:r w:rsidR="00C65F0A">
        <w:t>(</w:t>
      </w:r>
      <w:r w:rsidR="00A97623" w:rsidRPr="00DF533B">
        <w:t>entity</w:t>
      </w:r>
      <w:r w:rsidR="00C65F0A">
        <w:t>)</w:t>
      </w:r>
      <w:r w:rsidR="00A97623" w:rsidRPr="00DF533B">
        <w:t>.</w:t>
      </w:r>
      <w:r w:rsidRPr="00DF533B">
        <w:t xml:space="preserve"> </w:t>
      </w:r>
      <w:r w:rsidR="00A97623" w:rsidRPr="003A0642">
        <w:t xml:space="preserve">For example, the words </w:t>
      </w:r>
      <w:r w:rsidR="007A764E">
        <w:t>“</w:t>
      </w:r>
      <w:r w:rsidR="00A97623" w:rsidRPr="003A0642">
        <w:t>banana</w:t>
      </w:r>
      <w:r w:rsidR="007A764E">
        <w:t>”</w:t>
      </w:r>
      <w:r w:rsidR="00A97623" w:rsidRPr="003A0642">
        <w:t xml:space="preserve"> and </w:t>
      </w:r>
      <w:r w:rsidR="007A764E">
        <w:t>“</w:t>
      </w:r>
      <w:r w:rsidR="00A97623" w:rsidRPr="003A0642">
        <w:t>mango</w:t>
      </w:r>
      <w:r w:rsidR="007A764E">
        <w:t>”</w:t>
      </w:r>
      <w:r w:rsidR="00A97623" w:rsidRPr="003A0642">
        <w:t xml:space="preserve"> are hyponyms</w:t>
      </w:r>
      <w:r w:rsidR="007A764E">
        <w:t xml:space="preserve"> (more specific concepts)</w:t>
      </w:r>
      <w:r w:rsidR="00A97623" w:rsidRPr="003A0642">
        <w:t xml:space="preserve"> for the word </w:t>
      </w:r>
      <w:r w:rsidR="007A764E">
        <w:t>“</w:t>
      </w:r>
      <w:r w:rsidR="00A97623" w:rsidRPr="003A0642">
        <w:t>fruit</w:t>
      </w:r>
      <w:r w:rsidR="007A764E">
        <w:t>.”</w:t>
      </w:r>
      <w:r w:rsidR="00A97623" w:rsidRPr="003A0642">
        <w:t xml:space="preserve"> </w:t>
      </w:r>
    </w:p>
    <w:p w14:paraId="6C1BA062" w14:textId="451B428A" w:rsidR="00F23BF6" w:rsidRDefault="00F23BF6" w:rsidP="00F23BF6">
      <w:pPr>
        <w:pStyle w:val="Heading4"/>
      </w:pPr>
      <w:r>
        <w:t>Ease</w:t>
      </w:r>
      <w:r w:rsidR="001E4C3F">
        <w:t>-of-use</w:t>
      </w:r>
      <w:r>
        <w:t xml:space="preserve"> Measures </w:t>
      </w:r>
    </w:p>
    <w:p w14:paraId="53230F5E" w14:textId="77777777" w:rsidR="00F23BF6" w:rsidRDefault="00F23BF6" w:rsidP="00F23BF6">
      <w:r>
        <w:t>The following measures were used to assess the ease of understanding and using a word.</w:t>
      </w:r>
    </w:p>
    <w:p w14:paraId="40365D93" w14:textId="54F7E6DF" w:rsidR="00F23BF6" w:rsidRDefault="00F23BF6" w:rsidP="00F23BF6">
      <w:pPr>
        <w:pStyle w:val="ListParagraph"/>
        <w:numPr>
          <w:ilvl w:val="0"/>
          <w:numId w:val="32"/>
        </w:numPr>
      </w:pPr>
      <w:r w:rsidRPr="00F23BF6">
        <w:rPr>
          <w:b/>
          <w:bCs/>
        </w:rPr>
        <w:t>Length:</w:t>
      </w:r>
      <w:r>
        <w:t xml:space="preserve"> The complexity of a word was operationalized by calculating its length in terms of number of characters using NLTK. For example, </w:t>
      </w:r>
      <w:r w:rsidR="00140DEC">
        <w:t xml:space="preserve">the word </w:t>
      </w:r>
      <w:r>
        <w:t xml:space="preserve">“star” has a word length of 4 and “maven” of 5. The mean length of the words in the list was 6.58 (SD = 2.62). </w:t>
      </w:r>
    </w:p>
    <w:p w14:paraId="56A865FC" w14:textId="77777777" w:rsidR="00F23BF6" w:rsidRDefault="00F23BF6" w:rsidP="00F23BF6">
      <w:pPr>
        <w:pStyle w:val="ListParagraph"/>
        <w:numPr>
          <w:ilvl w:val="0"/>
          <w:numId w:val="32"/>
        </w:numPr>
      </w:pPr>
      <w:r w:rsidRPr="00F23BF6">
        <w:rPr>
          <w:b/>
          <w:bCs/>
        </w:rPr>
        <w:t xml:space="preserve">Syllable count: </w:t>
      </w:r>
      <w:r>
        <w:t>T</w:t>
      </w:r>
      <w:r w:rsidRPr="00DF533B">
        <w:t>he</w:t>
      </w:r>
      <w:r w:rsidRPr="00F23BF6">
        <w:rPr>
          <w:b/>
          <w:bCs/>
        </w:rPr>
        <w:t xml:space="preserve"> </w:t>
      </w:r>
      <w:r>
        <w:t>number of syllables was counted as</w:t>
      </w:r>
      <w:r w:rsidRPr="001A644D">
        <w:t xml:space="preserve"> the total number of</w:t>
      </w:r>
      <w:r w:rsidRPr="00F23BF6">
        <w:rPr>
          <w:b/>
          <w:bCs/>
        </w:rPr>
        <w:t xml:space="preserve"> </w:t>
      </w:r>
      <w:r w:rsidRPr="004E6318">
        <w:t>unit</w:t>
      </w:r>
      <w:r>
        <w:t>s</w:t>
      </w:r>
      <w:r w:rsidRPr="004E6318">
        <w:t xml:space="preserve"> of pronunciation </w:t>
      </w:r>
      <w:r>
        <w:t xml:space="preserve">with </w:t>
      </w:r>
      <w:r w:rsidRPr="004E6318">
        <w:t>one vowel sound, with or without surrounding consonants, forming the whole or a part of a word</w:t>
      </w:r>
      <w:r>
        <w:t xml:space="preserve">. For example, “star” has one syllable and “maven” has two. The mean syllable count for the list was 2.17. </w:t>
      </w:r>
    </w:p>
    <w:p w14:paraId="1DEEEB37" w14:textId="4560DDF1" w:rsidR="00F23BF6" w:rsidRDefault="00F23BF6" w:rsidP="00F23BF6">
      <w:pPr>
        <w:pStyle w:val="ListParagraph"/>
        <w:numPr>
          <w:ilvl w:val="0"/>
          <w:numId w:val="32"/>
        </w:numPr>
      </w:pPr>
      <w:r w:rsidRPr="00F23BF6">
        <w:rPr>
          <w:b/>
          <w:bCs/>
        </w:rPr>
        <w:t>Flesch Reading Ease Score:</w:t>
      </w:r>
      <w:r>
        <w:t xml:space="preserve"> The Flesch Reading Ease Formula was developed to assess the ease with which a piece of text is understood and engaged. It provides a score between 1 and 100, with 100 being the highest readability score. </w:t>
      </w:r>
      <w:r w:rsidR="00140DEC">
        <w:t xml:space="preserve">A score </w:t>
      </w:r>
      <w:r>
        <w:t xml:space="preserve">between 70 and 80 is equivalent to a Grade 8 school level, at which text should be </w:t>
      </w:r>
      <w:proofErr w:type="gramStart"/>
      <w:r>
        <w:t>fairly easy</w:t>
      </w:r>
      <w:proofErr w:type="gramEnd"/>
      <w:r>
        <w:t xml:space="preserve"> for the average adult to read. </w:t>
      </w:r>
      <w:r w:rsidRPr="00CD7AFE">
        <w:t xml:space="preserve">While the maximum score is 121.22, there is no limit </w:t>
      </w:r>
      <w:r>
        <w:t>on the lowest score</w:t>
      </w:r>
      <w:r w:rsidRPr="00CD7AFE">
        <w:t>.</w:t>
      </w:r>
      <w:r>
        <w:t xml:space="preserve"> </w:t>
      </w:r>
      <w:r w:rsidRPr="00F23BF6">
        <w:t>Using Textstat</w:t>
      </w:r>
      <w:r w:rsidRPr="00F23BF6">
        <w:rPr>
          <w:vertAlign w:val="superscript"/>
        </w:rPr>
        <w:footnoteReference w:id="3"/>
      </w:r>
      <w:r w:rsidRPr="00F23BF6">
        <w:t>, an easy-to-use library, the</w:t>
      </w:r>
      <w:r>
        <w:t xml:space="preserve"> </w:t>
      </w:r>
      <w:r w:rsidRPr="00F23BF6">
        <w:t>Flesch Reading Ease scores were calculated</w:t>
      </w:r>
      <w:r>
        <w:t xml:space="preserve"> for each word. The mean for the list was 36.6, SD = 89.98.</w:t>
      </w:r>
    </w:p>
    <w:p w14:paraId="32FFA48A" w14:textId="026C8B31" w:rsidR="00122C0D" w:rsidRDefault="00F23BF6" w:rsidP="001A644D">
      <w:pPr>
        <w:pStyle w:val="Heading4"/>
        <w:ind w:left="0" w:firstLine="0"/>
      </w:pPr>
      <w:r>
        <w:lastRenderedPageBreak/>
        <w:t>Affect</w:t>
      </w:r>
      <w:r w:rsidR="00122C0D">
        <w:t xml:space="preserve"> </w:t>
      </w:r>
      <w:r w:rsidR="00CA3740">
        <w:t>Measures</w:t>
      </w:r>
    </w:p>
    <w:p w14:paraId="163D7662" w14:textId="136B0D9B" w:rsidR="006C0BB1" w:rsidRDefault="00F23BF6" w:rsidP="00EC2023">
      <w:pPr>
        <w:pStyle w:val="ListParagraph"/>
        <w:numPr>
          <w:ilvl w:val="0"/>
          <w:numId w:val="32"/>
        </w:numPr>
      </w:pPr>
      <w:r w:rsidRPr="00EF4AE2">
        <w:rPr>
          <w:b/>
          <w:bCs/>
        </w:rPr>
        <w:t>Sentiment score</w:t>
      </w:r>
      <w:r w:rsidR="00140DEC" w:rsidRPr="00EF4AE2">
        <w:rPr>
          <w:b/>
          <w:bCs/>
        </w:rPr>
        <w:t>:</w:t>
      </w:r>
      <w:r w:rsidRPr="00F23BF6">
        <w:rPr>
          <w:i/>
          <w:iCs/>
        </w:rPr>
        <w:t xml:space="preserve"> </w:t>
      </w:r>
      <w:r w:rsidR="004E7AF7" w:rsidRPr="001E4C3F">
        <w:t>Sentiment analysis</w:t>
      </w:r>
      <w:r w:rsidR="00567096" w:rsidRPr="001E4C3F">
        <w:t>,</w:t>
      </w:r>
      <w:r w:rsidR="00567096">
        <w:t xml:space="preserve"> which</w:t>
      </w:r>
      <w:r w:rsidR="006D7995" w:rsidRPr="00F47FF5">
        <w:t xml:space="preserve"> aims at understanding and quantifying the sentiment </w:t>
      </w:r>
      <w:r w:rsidR="00567096">
        <w:t xml:space="preserve">of written text, </w:t>
      </w:r>
      <w:r w:rsidR="00CA3740">
        <w:t>was</w:t>
      </w:r>
      <w:r w:rsidR="00567096">
        <w:t xml:space="preserve"> used to </w:t>
      </w:r>
      <w:r w:rsidR="006D7995" w:rsidRPr="00F47FF5">
        <w:t xml:space="preserve">determine whether </w:t>
      </w:r>
      <w:r w:rsidR="00567096">
        <w:t>the wording of a text is</w:t>
      </w:r>
      <w:r w:rsidR="006D7995" w:rsidRPr="00F47FF5">
        <w:t xml:space="preserve"> positive, negative, or neutral.</w:t>
      </w:r>
      <w:r w:rsidR="00CA3740">
        <w:t xml:space="preserve"> Using</w:t>
      </w:r>
      <w:r w:rsidR="006D7995" w:rsidRPr="00F47FF5">
        <w:t xml:space="preserve"> </w:t>
      </w:r>
      <w:proofErr w:type="spellStart"/>
      <w:r w:rsidR="006D7995" w:rsidRPr="00F47FF5">
        <w:t>SentiWordNet</w:t>
      </w:r>
      <w:proofErr w:type="spellEnd"/>
      <w:r w:rsidR="006D7995" w:rsidRPr="00F47FF5">
        <w:t xml:space="preserve"> 3.0, a lexical database </w:t>
      </w:r>
      <w:r w:rsidR="00CA3740">
        <w:t xml:space="preserve">based on </w:t>
      </w:r>
      <w:r w:rsidR="006D7995" w:rsidRPr="00F47FF5">
        <w:t>WordNet</w:t>
      </w:r>
      <w:r w:rsidR="00CA3740">
        <w:t xml:space="preserve">, each word </w:t>
      </w:r>
      <w:r w:rsidR="007A764E">
        <w:t xml:space="preserve">was assigned </w:t>
      </w:r>
      <w:r w:rsidR="00CA3740">
        <w:t xml:space="preserve">a </w:t>
      </w:r>
      <w:r w:rsidR="00265F47">
        <w:t xml:space="preserve"> </w:t>
      </w:r>
      <w:r w:rsidR="006D7995" w:rsidRPr="00F47FF5">
        <w:t xml:space="preserve">sentiment score </w:t>
      </w:r>
      <w:r w:rsidR="007A764E">
        <w:t xml:space="preserve">ranging </w:t>
      </w:r>
      <w:r w:rsidR="006D7995" w:rsidRPr="00F47FF5">
        <w:t xml:space="preserve">from 0 to 1 </w:t>
      </w:r>
      <w:r w:rsidR="006D7995" w:rsidRPr="00F47FF5">
        <w:fldChar w:fldCharType="begin"/>
      </w:r>
      <w:r w:rsidR="00EC2023">
        <w:instrText xml:space="preserve"> ADDIN ZOTERO_ITEM CSL_CITATION {"citationID":"UpxFHdzu","properties":{"formattedCitation":"[@baccianellaSentiwordnetEnhancedLexical2010]","plainCitation":"[@baccianellaSentiwordnetEnhancedLexical2010]","noteIndex":0},"citationItems":[{"id":"Q7M2B2lz/ngGlFx9I","uris":["http://zotero.org/users/2644296/items/KTKF9D5A"],"itemData":{"id":2204,"type":"paper-conference","abstract":"In this work we present SENTIWORDNET 3.0, a lexical resource explicitly devised for supporting sentiment classiﬁ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ﬁ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container-title":"Lrec","language":"en","note":"02931","page":"2200–2204","source":"Google Scholar","title":"Sentiwordnet 3.0: an enhanced lexical resource for sentiment analysis and opinion mining.","title-short":"Sentiwordnet 3.0","volume":"10","author":[{"family":"Baccianella","given":"Stefano"},{"family":"Esuli","given":"Andrea"},{"family":"Sebastiani","given":"Fabrizio"}],"issued":{"date-parts":[["2010"]]},"citation-key":"baccianellaSentiwordnetEnhancedLexical2010"}}],"schema":"https://github.com/citation-style-language/schema/raw/master/csl-citation.json"} </w:instrText>
      </w:r>
      <w:r w:rsidR="006D7995" w:rsidRPr="00F47FF5">
        <w:fldChar w:fldCharType="separate"/>
      </w:r>
      <w:r w:rsidR="00EC2023" w:rsidRPr="00EC2023">
        <w:rPr>
          <w:rFonts w:ascii="Times New Roman" w:hAnsi="Times New Roman" w:cs="Times New Roman"/>
        </w:rPr>
        <w:t>[@baccianellaSentiwordnetEnhancedLexical2010]</w:t>
      </w:r>
      <w:r w:rsidR="006D7995" w:rsidRPr="00F47FF5">
        <w:fldChar w:fldCharType="end"/>
      </w:r>
      <w:r w:rsidR="00CA3740">
        <w:t>. Three types of sentiment scores</w:t>
      </w:r>
      <w:r w:rsidR="00C65F0A">
        <w:t xml:space="preserve">, </w:t>
      </w:r>
      <w:r w:rsidR="007A764E">
        <w:t xml:space="preserve">the </w:t>
      </w:r>
      <w:r w:rsidR="007A764E" w:rsidRPr="00DF533B">
        <w:t>p</w:t>
      </w:r>
      <w:r w:rsidR="006C0BB1" w:rsidRPr="00DF533B">
        <w:t>ositivity</w:t>
      </w:r>
      <w:r w:rsidR="007A764E" w:rsidRPr="00DF533B">
        <w:t>, n</w:t>
      </w:r>
      <w:r w:rsidR="00CA3740" w:rsidRPr="00DF533B">
        <w:t>egativity</w:t>
      </w:r>
      <w:r w:rsidR="007A764E" w:rsidRPr="00DF533B">
        <w:t>, and e</w:t>
      </w:r>
      <w:r w:rsidR="00CA3740" w:rsidRPr="00DF533B">
        <w:t>motionality score</w:t>
      </w:r>
      <w:r w:rsidR="00C65F0A">
        <w:t>s, were calculated for each word, with t</w:t>
      </w:r>
      <w:r w:rsidR="007A764E" w:rsidRPr="00DF533B">
        <w:t>he p</w:t>
      </w:r>
      <w:r w:rsidR="00CA3740" w:rsidRPr="00DF533B">
        <w:t>ositiv</w:t>
      </w:r>
      <w:r w:rsidR="00C65F0A">
        <w:t>ity</w:t>
      </w:r>
      <w:r w:rsidR="00CA3740" w:rsidRPr="00DF533B">
        <w:t xml:space="preserve"> and negativ</w:t>
      </w:r>
      <w:r w:rsidR="00C65F0A">
        <w:t>ity</w:t>
      </w:r>
      <w:r w:rsidR="00CA3740" w:rsidRPr="00DF533B">
        <w:t xml:space="preserve"> scores based on all the scores </w:t>
      </w:r>
      <w:r w:rsidR="001E4C3F" w:rsidRPr="00DF533B">
        <w:t xml:space="preserve">of </w:t>
      </w:r>
      <w:r w:rsidR="001E4C3F" w:rsidRPr="007A764E">
        <w:t>the</w:t>
      </w:r>
      <w:r w:rsidR="005E0097">
        <w:t xml:space="preserve"> </w:t>
      </w:r>
      <w:proofErr w:type="spellStart"/>
      <w:r w:rsidR="005E0097">
        <w:t>synsets</w:t>
      </w:r>
      <w:proofErr w:type="spellEnd"/>
      <w:r w:rsidR="005E0097">
        <w:t xml:space="preserve"> </w:t>
      </w:r>
      <w:r w:rsidR="00BD3D11">
        <w:t>associated with</w:t>
      </w:r>
      <w:r w:rsidR="00150D7F">
        <w:t xml:space="preserve"> it</w:t>
      </w:r>
      <w:r w:rsidR="007A764E">
        <w:t xml:space="preserve"> and its</w:t>
      </w:r>
      <w:r w:rsidR="00CA3740" w:rsidRPr="00F23BF6">
        <w:rPr>
          <w:b/>
          <w:bCs/>
        </w:rPr>
        <w:t xml:space="preserve"> </w:t>
      </w:r>
      <w:r w:rsidR="00BD3D11">
        <w:t>overall emotionality</w:t>
      </w:r>
      <w:r w:rsidR="009E11FA">
        <w:t xml:space="preserve"> score</w:t>
      </w:r>
      <w:r w:rsidR="007A764E">
        <w:t xml:space="preserve"> </w:t>
      </w:r>
      <w:r w:rsidR="006C0BB1">
        <w:t>calculated by</w:t>
      </w:r>
      <w:r w:rsidR="00BD3D11">
        <w:t xml:space="preserve"> </w:t>
      </w:r>
      <w:r w:rsidR="00CA3740">
        <w:t>adding the</w:t>
      </w:r>
      <w:r w:rsidR="006C0BB1">
        <w:t xml:space="preserve"> positivity and negativity scores.</w:t>
      </w:r>
      <w:r w:rsidR="00BD3D11">
        <w:t xml:space="preserve"> </w:t>
      </w:r>
    </w:p>
    <w:p w14:paraId="2ECB6712" w14:textId="228DE931" w:rsidR="00B14E39" w:rsidRDefault="00D903A5" w:rsidP="00B14E39">
      <w:pPr>
        <w:pStyle w:val="Heading4"/>
      </w:pPr>
      <w:r>
        <w:t>D</w:t>
      </w:r>
      <w:r w:rsidR="00B14E39">
        <w:t xml:space="preserve">istribution </w:t>
      </w:r>
      <w:r>
        <w:t xml:space="preserve">measures </w:t>
      </w:r>
    </w:p>
    <w:p w14:paraId="6A11EB99" w14:textId="79293518" w:rsidR="006D7995" w:rsidRPr="00D157E2" w:rsidRDefault="004E6318" w:rsidP="00EC2023">
      <w:pPr>
        <w:pStyle w:val="ListParagraph"/>
        <w:numPr>
          <w:ilvl w:val="0"/>
          <w:numId w:val="32"/>
        </w:numPr>
      </w:pPr>
      <w:r w:rsidRPr="00F23BF6">
        <w:rPr>
          <w:b/>
          <w:bCs/>
          <w:shd w:val="clear" w:color="auto" w:fill="FDFDFD"/>
        </w:rPr>
        <w:t>Frequency</w:t>
      </w:r>
      <w:r w:rsidR="007A764E" w:rsidRPr="00F23BF6">
        <w:rPr>
          <w:b/>
          <w:bCs/>
          <w:shd w:val="clear" w:color="auto" w:fill="FDFDFD"/>
        </w:rPr>
        <w:t>:</w:t>
      </w:r>
      <w:r w:rsidR="00D903A5" w:rsidRPr="00F23BF6">
        <w:rPr>
          <w:b/>
          <w:bCs/>
          <w:shd w:val="clear" w:color="auto" w:fill="FDFDFD"/>
        </w:rPr>
        <w:t xml:space="preserve"> </w:t>
      </w:r>
      <w:r w:rsidRPr="00F23BF6">
        <w:rPr>
          <w:b/>
          <w:bCs/>
          <w:shd w:val="clear" w:color="auto" w:fill="FDFDFD"/>
        </w:rPr>
        <w:t xml:space="preserve"> </w:t>
      </w:r>
      <w:r w:rsidR="00D903A5" w:rsidRPr="00F23BF6">
        <w:rPr>
          <w:shd w:val="clear" w:color="auto" w:fill="FDFDFD"/>
        </w:rPr>
        <w:t>Distribution was</w:t>
      </w:r>
      <w:r w:rsidR="00D903A5">
        <w:t xml:space="preserve"> operationalized in terms of</w:t>
      </w:r>
      <w:r w:rsidR="00D903A5" w:rsidRPr="00F47FF5">
        <w:t xml:space="preserve"> </w:t>
      </w:r>
      <w:r w:rsidR="00D903A5" w:rsidRPr="00F23BF6">
        <w:rPr>
          <w:shd w:val="clear" w:color="auto" w:fill="FDFDFD"/>
        </w:rPr>
        <w:t>frequency</w:t>
      </w:r>
      <w:r w:rsidR="00EF6BFF" w:rsidRPr="00F23BF6">
        <w:rPr>
          <w:shd w:val="clear" w:color="auto" w:fill="FDFDFD"/>
        </w:rPr>
        <w:t xml:space="preserve"> using </w:t>
      </w:r>
      <w:proofErr w:type="spellStart"/>
      <w:r w:rsidRPr="00F23BF6">
        <w:rPr>
          <w:shd w:val="clear" w:color="auto" w:fill="FDFDFD"/>
        </w:rPr>
        <w:t>WordFreq</w:t>
      </w:r>
      <w:proofErr w:type="spellEnd"/>
      <w:r w:rsidR="00CE69AE" w:rsidRPr="00F23BF6">
        <w:rPr>
          <w:shd w:val="clear" w:color="auto" w:fill="FDFDFD"/>
        </w:rPr>
        <w:t>, a Python</w:t>
      </w:r>
      <w:r w:rsidR="007A764E" w:rsidRPr="00F23BF6">
        <w:rPr>
          <w:shd w:val="clear" w:color="auto" w:fill="FDFDFD"/>
        </w:rPr>
        <w:t xml:space="preserve"> library</w:t>
      </w:r>
      <w:r w:rsidR="00EF6BFF" w:rsidRPr="00F23BF6">
        <w:rPr>
          <w:shd w:val="clear" w:color="auto" w:fill="FDFDFD"/>
        </w:rPr>
        <w:t xml:space="preserve"> </w:t>
      </w:r>
      <w:r w:rsidR="00CE69AE" w:rsidRPr="00F23BF6">
        <w:rPr>
          <w:shd w:val="clear" w:color="auto" w:fill="FDFDFD"/>
        </w:rPr>
        <w:t xml:space="preserve">for identifying the frequency of words using data </w:t>
      </w:r>
      <w:r w:rsidR="007A764E">
        <w:t>aggregated</w:t>
      </w:r>
      <w:r w:rsidR="006D7995">
        <w:t xml:space="preserve"> from </w:t>
      </w:r>
      <w:r w:rsidR="00D157E2">
        <w:t>the</w:t>
      </w:r>
      <w:r>
        <w:t xml:space="preserve"> </w:t>
      </w:r>
      <w:r w:rsidRPr="00D157E2">
        <w:t>Exquisite Corpus</w:t>
      </w:r>
      <w:r w:rsidR="00435A59">
        <w:t>,</w:t>
      </w:r>
      <w:r>
        <w:rPr>
          <w:rStyle w:val="FootnoteReference"/>
        </w:rPr>
        <w:footnoteReference w:id="4"/>
      </w:r>
      <w:r>
        <w:t xml:space="preserve"> which </w:t>
      </w:r>
      <w:r w:rsidR="006D7995" w:rsidRPr="00D157E2">
        <w:t xml:space="preserve">compiles </w:t>
      </w:r>
      <w:r w:rsidR="004F5E29">
        <w:t xml:space="preserve">data from the following </w:t>
      </w:r>
      <w:r w:rsidR="006D7995" w:rsidRPr="00D157E2">
        <w:t xml:space="preserve">domains </w:t>
      </w:r>
      <w:r w:rsidR="004F5E29" w:rsidRPr="00F23BF6">
        <w:rPr>
          <w:shd w:val="clear" w:color="auto" w:fill="FDFDFD"/>
        </w:rPr>
        <w:fldChar w:fldCharType="begin"/>
      </w:r>
      <w:r w:rsidR="00EC2023">
        <w:rPr>
          <w:shd w:val="clear" w:color="auto" w:fill="FDFDFD"/>
        </w:rPr>
        <w:instrText xml:space="preserve"> ADDIN ZOTERO_ITEM CSL_CITATION {"citationID":"mlE29rC1","properties":{"formattedCitation":"[@speer2018]","plainCitation":"[@speer2018]","noteIndex":0},"citationItems":[{"id":55,"uris":["http://zotero.org/users/2644296/items/YBP7FRLZ"],"itemData":{"id":55,"type":"software","abstract":"Access a database of word frequencies, in various natural languages.","license":"Creative Commons Attribution Share Alike 4.0 International, Open Access","note":"00000 \nDOI: 10.5281/ZENODO.1443582","publisher":"Zenodo","source":"DOI.org (Datacite)","title":"LuminosoInsight/wordfreq: v2.2","title-short":"LuminosoInsight/wordfreq","URL":"https://zenodo.org/record/1443582","version":"v2.2","author":[{"family":"Speer","given":"Robyn"},{"family":"Chin","given":"Joshua"},{"family":"Lin","given":"Andrew"},{"family":"Jewett","given":"Sara"},{"family":"Nathan","given":"Lance"}],"accessed":{"date-parts":[["2020",9,13]]},"issued":{"date-parts":[["2018",10,3]]},"citation-key":"speer2018"}}],"schema":"https://github.com/citation-style-language/schema/raw/master/csl-citation.json"} </w:instrText>
      </w:r>
      <w:r w:rsidR="004F5E29" w:rsidRPr="00F23BF6">
        <w:rPr>
          <w:shd w:val="clear" w:color="auto" w:fill="FDFDFD"/>
        </w:rPr>
        <w:fldChar w:fldCharType="separate"/>
      </w:r>
      <w:r w:rsidR="00EC2023" w:rsidRPr="00EC2023">
        <w:rPr>
          <w:rFonts w:ascii="Times New Roman" w:hAnsi="Times New Roman" w:cs="Times New Roman"/>
        </w:rPr>
        <w:t>[@speer2018]</w:t>
      </w:r>
      <w:r w:rsidR="004F5E29" w:rsidRPr="00F23BF6">
        <w:rPr>
          <w:shd w:val="clear" w:color="auto" w:fill="FDFDFD"/>
        </w:rPr>
        <w:fldChar w:fldCharType="end"/>
      </w:r>
      <w:r w:rsidR="004F5E29" w:rsidRPr="00F23BF6">
        <w:rPr>
          <w:shd w:val="clear" w:color="auto" w:fill="FDFDFD"/>
        </w:rPr>
        <w:t>:</w:t>
      </w:r>
    </w:p>
    <w:p w14:paraId="4C882DD7" w14:textId="5D72679E" w:rsidR="006D7995" w:rsidRPr="00D157E2" w:rsidRDefault="00EF6BFF" w:rsidP="00D157E2">
      <w:pPr>
        <w:pStyle w:val="ListParagraph"/>
        <w:numPr>
          <w:ilvl w:val="0"/>
          <w:numId w:val="14"/>
        </w:numPr>
      </w:pPr>
      <w:r>
        <w:t>E</w:t>
      </w:r>
      <w:r w:rsidR="006D7995" w:rsidRPr="00D157E2">
        <w:t>ncyclopedic text</w:t>
      </w:r>
      <w:r>
        <w:t xml:space="preserve"> from Wikipedia</w:t>
      </w:r>
    </w:p>
    <w:p w14:paraId="1F53621B" w14:textId="08FDF922" w:rsidR="006D7995" w:rsidRPr="00D157E2" w:rsidRDefault="006D7995" w:rsidP="00D157E2">
      <w:pPr>
        <w:pStyle w:val="ListParagraph"/>
        <w:numPr>
          <w:ilvl w:val="0"/>
          <w:numId w:val="14"/>
        </w:numPr>
      </w:pPr>
      <w:r w:rsidRPr="00D157E2">
        <w:t xml:space="preserve">Subtitles from OPUS </w:t>
      </w:r>
      <w:proofErr w:type="spellStart"/>
      <w:r w:rsidRPr="00D157E2">
        <w:t>OpenSubtitles</w:t>
      </w:r>
      <w:proofErr w:type="spellEnd"/>
      <w:r w:rsidRPr="00D157E2">
        <w:t xml:space="preserve"> 2018 and SUBTLEX</w:t>
      </w:r>
    </w:p>
    <w:p w14:paraId="5CE766D8" w14:textId="124B53F0" w:rsidR="006D7995" w:rsidRPr="00D157E2" w:rsidRDefault="006D7995" w:rsidP="00D157E2">
      <w:pPr>
        <w:pStyle w:val="ListParagraph"/>
        <w:numPr>
          <w:ilvl w:val="0"/>
          <w:numId w:val="14"/>
        </w:numPr>
      </w:pPr>
      <w:r w:rsidRPr="00D157E2">
        <w:t xml:space="preserve">News from </w:t>
      </w:r>
      <w:proofErr w:type="spellStart"/>
      <w:r w:rsidRPr="00D157E2">
        <w:t>NewsCrawl</w:t>
      </w:r>
      <w:proofErr w:type="spellEnd"/>
      <w:r w:rsidRPr="00D157E2">
        <w:t xml:space="preserve"> 2014 and </w:t>
      </w:r>
      <w:proofErr w:type="spellStart"/>
      <w:r w:rsidRPr="00D157E2">
        <w:t>GlobalVoices</w:t>
      </w:r>
      <w:proofErr w:type="spellEnd"/>
    </w:p>
    <w:p w14:paraId="34615FC9" w14:textId="6EDFD5B5" w:rsidR="006D7995" w:rsidRPr="00D157E2" w:rsidRDefault="006D7995" w:rsidP="00D157E2">
      <w:pPr>
        <w:pStyle w:val="ListParagraph"/>
        <w:numPr>
          <w:ilvl w:val="0"/>
          <w:numId w:val="14"/>
        </w:numPr>
      </w:pPr>
      <w:r w:rsidRPr="00D157E2">
        <w:t xml:space="preserve">Books from Google Books </w:t>
      </w:r>
      <w:proofErr w:type="spellStart"/>
      <w:r w:rsidRPr="00D157E2">
        <w:t>Ngrams</w:t>
      </w:r>
      <w:proofErr w:type="spellEnd"/>
      <w:r w:rsidRPr="00D157E2">
        <w:t xml:space="preserve"> 2012</w:t>
      </w:r>
    </w:p>
    <w:p w14:paraId="16A46A67" w14:textId="1C167173" w:rsidR="006D7995" w:rsidRPr="00D157E2" w:rsidRDefault="006D7995" w:rsidP="00D157E2">
      <w:pPr>
        <w:pStyle w:val="ListParagraph"/>
        <w:numPr>
          <w:ilvl w:val="0"/>
          <w:numId w:val="14"/>
        </w:numPr>
      </w:pPr>
      <w:r w:rsidRPr="00D157E2">
        <w:t xml:space="preserve">Web text from </w:t>
      </w:r>
      <w:proofErr w:type="spellStart"/>
      <w:r w:rsidRPr="00D157E2">
        <w:t>ParaCrawl</w:t>
      </w:r>
      <w:proofErr w:type="spellEnd"/>
      <w:r w:rsidRPr="00D157E2">
        <w:t xml:space="preserve">, the Leeds Internet Corpus, and the MOKK Hungarian </w:t>
      </w:r>
      <w:proofErr w:type="spellStart"/>
      <w:r w:rsidRPr="00D157E2">
        <w:t>Webcorpus</w:t>
      </w:r>
      <w:proofErr w:type="spellEnd"/>
    </w:p>
    <w:p w14:paraId="3C92B6BA" w14:textId="240B0373" w:rsidR="006D7995" w:rsidRPr="00D157E2" w:rsidRDefault="00EF6BFF" w:rsidP="00D157E2">
      <w:pPr>
        <w:pStyle w:val="ListParagraph"/>
        <w:numPr>
          <w:ilvl w:val="0"/>
          <w:numId w:val="14"/>
        </w:numPr>
      </w:pPr>
      <w:r>
        <w:t xml:space="preserve">Short-form social media text from </w:t>
      </w:r>
      <w:r w:rsidR="006D7995" w:rsidRPr="00D157E2">
        <w:t>Twitter</w:t>
      </w:r>
    </w:p>
    <w:p w14:paraId="6378D815" w14:textId="12974E6A" w:rsidR="006D7995" w:rsidRDefault="00EF6BFF" w:rsidP="00D157E2">
      <w:pPr>
        <w:pStyle w:val="ListParagraph"/>
        <w:numPr>
          <w:ilvl w:val="0"/>
          <w:numId w:val="14"/>
        </w:numPr>
      </w:pPr>
      <w:r>
        <w:lastRenderedPageBreak/>
        <w:t xml:space="preserve">Long-form social media text from </w:t>
      </w:r>
      <w:r w:rsidR="006D7995" w:rsidRPr="00D157E2">
        <w:t>Reddit</w:t>
      </w:r>
    </w:p>
    <w:p w14:paraId="10047175" w14:textId="744E8A33" w:rsidR="004E6318" w:rsidRPr="00670F94" w:rsidRDefault="004E6318" w:rsidP="00670F94">
      <w:r w:rsidRPr="00670F94">
        <w:t xml:space="preserve">For example, </w:t>
      </w:r>
      <w:proofErr w:type="spellStart"/>
      <w:r w:rsidRPr="00670F94">
        <w:t>WordFreq</w:t>
      </w:r>
      <w:proofErr w:type="spellEnd"/>
      <w:r w:rsidR="000B1A1C">
        <w:t xml:space="preserve"> assigns </w:t>
      </w:r>
      <w:r w:rsidRPr="00670F94">
        <w:t xml:space="preserve">“star” </w:t>
      </w:r>
      <w:r w:rsidR="00F64977">
        <w:t>a</w:t>
      </w:r>
      <w:r w:rsidRPr="00670F94">
        <w:t xml:space="preserve"> frequency score of 0.000129 and </w:t>
      </w:r>
      <w:r w:rsidR="007A764E">
        <w:t>“</w:t>
      </w:r>
      <w:r w:rsidRPr="00670F94">
        <w:t xml:space="preserve">maven” of 0.00000003. </w:t>
      </w:r>
    </w:p>
    <w:p w14:paraId="2EA84B1C" w14:textId="13B4C46D" w:rsidR="004E6318" w:rsidRPr="00670F94" w:rsidRDefault="004E6318" w:rsidP="00F23BF6">
      <w:pPr>
        <w:pStyle w:val="ListParagraph"/>
        <w:numPr>
          <w:ilvl w:val="0"/>
          <w:numId w:val="32"/>
        </w:numPr>
      </w:pPr>
      <w:r w:rsidRPr="00F23BF6">
        <w:rPr>
          <w:b/>
          <w:bCs/>
        </w:rPr>
        <w:t>Zipf frequency</w:t>
      </w:r>
      <w:r w:rsidR="000B1A1C" w:rsidRPr="00F23BF6">
        <w:rPr>
          <w:b/>
          <w:bCs/>
        </w:rPr>
        <w:t>:</w:t>
      </w:r>
      <w:r w:rsidR="00D157E2" w:rsidRPr="00670F94">
        <w:t xml:space="preserve"> </w:t>
      </w:r>
      <w:r w:rsidR="00BD3D11" w:rsidRPr="00670F94">
        <w:t>Z</w:t>
      </w:r>
      <w:r w:rsidR="006D7995" w:rsidRPr="00670F94">
        <w:t>ipf</w:t>
      </w:r>
      <w:r w:rsidR="00BD3D11">
        <w:t xml:space="preserve"> </w:t>
      </w:r>
      <w:r w:rsidR="006D7995" w:rsidRPr="00670F94">
        <w:t>frequency</w:t>
      </w:r>
      <w:r w:rsidR="004F5E29">
        <w:t>,</w:t>
      </w:r>
      <w:r w:rsidR="006D7995" w:rsidRPr="00670F94">
        <w:t xml:space="preserve"> a variation on word</w:t>
      </w:r>
      <w:r w:rsidR="00BD3D11">
        <w:t xml:space="preserve"> </w:t>
      </w:r>
      <w:r w:rsidR="006D7995" w:rsidRPr="00670F94">
        <w:t>frequency</w:t>
      </w:r>
      <w:r w:rsidR="004F5E29">
        <w:t xml:space="preserve">, is </w:t>
      </w:r>
      <w:r w:rsidR="006D7995" w:rsidRPr="00670F94">
        <w:t xml:space="preserve">the base-10 logarithm of the number of times </w:t>
      </w:r>
      <w:r w:rsidR="004F5E29">
        <w:t>a word</w:t>
      </w:r>
      <w:r w:rsidR="004F5E29" w:rsidRPr="00670F94">
        <w:t xml:space="preserve"> </w:t>
      </w:r>
      <w:r w:rsidR="006D7995" w:rsidRPr="00670F94">
        <w:t xml:space="preserve">appears per billion words. </w:t>
      </w:r>
      <w:r w:rsidR="00BD3D11">
        <w:t>For example, a</w:t>
      </w:r>
      <w:r w:rsidR="006D7995" w:rsidRPr="00670F94">
        <w:t xml:space="preserve"> word with</w:t>
      </w:r>
      <w:r w:rsidR="000B1A1C">
        <w:t xml:space="preserve"> a</w:t>
      </w:r>
      <w:r w:rsidR="006D7995" w:rsidRPr="00670F94">
        <w:t xml:space="preserve"> Zipf value </w:t>
      </w:r>
      <w:r w:rsidR="000B1A1C">
        <w:t xml:space="preserve">of </w:t>
      </w:r>
      <w:r w:rsidR="006D7995" w:rsidRPr="00670F94">
        <w:t xml:space="preserve">6 appears once per </w:t>
      </w:r>
      <w:r w:rsidR="00D86E1C">
        <w:t>1,000</w:t>
      </w:r>
      <w:r w:rsidR="006D7995" w:rsidRPr="00670F94">
        <w:t xml:space="preserve"> words and </w:t>
      </w:r>
      <w:r w:rsidR="000B1A1C">
        <w:t>of</w:t>
      </w:r>
      <w:r w:rsidR="006D7995" w:rsidRPr="00670F94">
        <w:t xml:space="preserve"> 3 appears once per </w:t>
      </w:r>
      <w:r w:rsidR="00D86E1C">
        <w:t>1,000,000</w:t>
      </w:r>
      <w:r w:rsidR="006D7995" w:rsidRPr="00670F94">
        <w:t xml:space="preserve"> words</w:t>
      </w:r>
      <w:r w:rsidR="004F5E29">
        <w:t>, with t</w:t>
      </w:r>
      <w:r w:rsidR="000B1A1C">
        <w:t>ypical</w:t>
      </w:r>
      <w:r w:rsidR="000B1A1C" w:rsidRPr="00670F94">
        <w:t xml:space="preserve"> </w:t>
      </w:r>
      <w:r w:rsidR="006D7995" w:rsidRPr="00670F94">
        <w:t>Zipf values between 0 and 8</w:t>
      </w:r>
      <w:r w:rsidR="00D157E2" w:rsidRPr="00670F94">
        <w:t xml:space="preserve">. </w:t>
      </w:r>
      <w:r w:rsidRPr="00670F94">
        <w:t xml:space="preserve">For example, “star” has a Zipf value of 5.11 </w:t>
      </w:r>
      <w:r w:rsidR="00D86E1C">
        <w:t>and</w:t>
      </w:r>
      <w:r w:rsidRPr="00670F94">
        <w:t xml:space="preserve"> “maven” of 1.48. </w:t>
      </w:r>
    </w:p>
    <w:p w14:paraId="2C497761" w14:textId="1AA6B1E9" w:rsidR="008050A7" w:rsidRDefault="00284A6F" w:rsidP="001E4C3F">
      <w:r>
        <w:t>The t</w:t>
      </w:r>
      <w:r w:rsidR="00140DEC">
        <w:t>able</w:t>
      </w:r>
      <w:r>
        <w:t xml:space="preserve"> below</w:t>
      </w:r>
      <w:r w:rsidR="00140DEC">
        <w:t xml:space="preserve"> </w:t>
      </w:r>
      <w:r w:rsidR="008050A7">
        <w:t xml:space="preserve">summarizes the descriptive statistics for </w:t>
      </w:r>
      <w:r w:rsidR="00B86628">
        <w:t>the</w:t>
      </w:r>
      <w:r w:rsidR="008050A7">
        <w:t xml:space="preserve"> 100 words. </w:t>
      </w:r>
    </w:p>
    <w:p w14:paraId="55F18D58" w14:textId="33505F0D" w:rsidR="00284A6F" w:rsidRDefault="00284A6F" w:rsidP="00284A6F">
      <w:pPr>
        <w:pStyle w:val="Caption"/>
        <w:keepNext/>
      </w:pPr>
      <w:r>
        <w:t xml:space="preserve">Table </w:t>
      </w:r>
      <w:fldSimple w:instr=" SEQ Table \* ARABIC ">
        <w:r w:rsidR="00652B35">
          <w:rPr>
            <w:noProof/>
          </w:rPr>
          <w:t>11</w:t>
        </w:r>
      </w:fldSimple>
      <w:r>
        <w:t xml:space="preserve">. </w:t>
      </w:r>
      <w:r w:rsidRPr="00233540">
        <w:t>Descriptive Statistics of Words Analyzed</w:t>
      </w:r>
    </w:p>
    <w:tbl>
      <w:tblPr>
        <w:tblW w:w="10034"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61"/>
        <w:gridCol w:w="764"/>
        <w:gridCol w:w="764"/>
        <w:gridCol w:w="764"/>
        <w:gridCol w:w="764"/>
        <w:gridCol w:w="765"/>
        <w:gridCol w:w="1025"/>
        <w:gridCol w:w="813"/>
        <w:gridCol w:w="717"/>
        <w:gridCol w:w="766"/>
        <w:gridCol w:w="765"/>
        <w:gridCol w:w="766"/>
      </w:tblGrid>
      <w:tr w:rsidR="00EF4AE2" w:rsidRPr="008A3DA1" w14:paraId="5D4D32AB" w14:textId="77777777" w:rsidTr="00EF4AE2">
        <w:trPr>
          <w:cantSplit/>
          <w:trHeight w:val="924"/>
        </w:trPr>
        <w:tc>
          <w:tcPr>
            <w:tcW w:w="1361" w:type="dxa"/>
            <w:vMerge w:val="restart"/>
            <w:tcBorders>
              <w:top w:val="single" w:sz="16" w:space="0" w:color="000000"/>
              <w:left w:val="single" w:sz="16" w:space="0" w:color="000000"/>
              <w:bottom w:val="nil"/>
              <w:right w:val="single" w:sz="16" w:space="0" w:color="000000"/>
            </w:tcBorders>
            <w:shd w:val="clear" w:color="auto" w:fill="FFFFFF"/>
            <w:vAlign w:val="bottom"/>
          </w:tcPr>
          <w:p w14:paraId="571ABBE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14"/>
                <w:szCs w:val="14"/>
              </w:rPr>
            </w:pPr>
          </w:p>
        </w:tc>
        <w:tc>
          <w:tcPr>
            <w:tcW w:w="764" w:type="dxa"/>
            <w:tcBorders>
              <w:top w:val="single" w:sz="16" w:space="0" w:color="000000"/>
              <w:left w:val="single" w:sz="16" w:space="0" w:color="000000"/>
              <w:bottom w:val="nil"/>
            </w:tcBorders>
            <w:shd w:val="clear" w:color="auto" w:fill="FFFFFF"/>
            <w:vAlign w:val="bottom"/>
          </w:tcPr>
          <w:p w14:paraId="37A8458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N</w:t>
            </w:r>
          </w:p>
        </w:tc>
        <w:tc>
          <w:tcPr>
            <w:tcW w:w="764" w:type="dxa"/>
            <w:tcBorders>
              <w:top w:val="single" w:sz="16" w:space="0" w:color="000000"/>
              <w:bottom w:val="nil"/>
            </w:tcBorders>
            <w:shd w:val="clear" w:color="auto" w:fill="FFFFFF"/>
            <w:vAlign w:val="bottom"/>
          </w:tcPr>
          <w:p w14:paraId="4D7FD1A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Range</w:t>
            </w:r>
          </w:p>
        </w:tc>
        <w:tc>
          <w:tcPr>
            <w:tcW w:w="764" w:type="dxa"/>
            <w:tcBorders>
              <w:top w:val="single" w:sz="16" w:space="0" w:color="000000"/>
              <w:bottom w:val="nil"/>
            </w:tcBorders>
            <w:shd w:val="clear" w:color="auto" w:fill="FFFFFF"/>
            <w:vAlign w:val="bottom"/>
          </w:tcPr>
          <w:p w14:paraId="3B9B322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Minimum</w:t>
            </w:r>
          </w:p>
        </w:tc>
        <w:tc>
          <w:tcPr>
            <w:tcW w:w="764" w:type="dxa"/>
            <w:tcBorders>
              <w:top w:val="single" w:sz="16" w:space="0" w:color="000000"/>
              <w:bottom w:val="nil"/>
            </w:tcBorders>
            <w:shd w:val="clear" w:color="auto" w:fill="FFFFFF"/>
            <w:vAlign w:val="bottom"/>
          </w:tcPr>
          <w:p w14:paraId="4BDF383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Maximum</w:t>
            </w:r>
          </w:p>
        </w:tc>
        <w:tc>
          <w:tcPr>
            <w:tcW w:w="765" w:type="dxa"/>
            <w:tcBorders>
              <w:top w:val="single" w:sz="16" w:space="0" w:color="000000"/>
              <w:bottom w:val="nil"/>
            </w:tcBorders>
            <w:shd w:val="clear" w:color="auto" w:fill="FFFFFF"/>
            <w:vAlign w:val="bottom"/>
          </w:tcPr>
          <w:p w14:paraId="4D7C651B"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Mean</w:t>
            </w:r>
          </w:p>
        </w:tc>
        <w:tc>
          <w:tcPr>
            <w:tcW w:w="1025" w:type="dxa"/>
            <w:tcBorders>
              <w:top w:val="single" w:sz="16" w:space="0" w:color="000000"/>
              <w:bottom w:val="nil"/>
            </w:tcBorders>
            <w:shd w:val="clear" w:color="auto" w:fill="FFFFFF"/>
            <w:vAlign w:val="bottom"/>
          </w:tcPr>
          <w:p w14:paraId="383F8F7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d. Deviation</w:t>
            </w:r>
          </w:p>
        </w:tc>
        <w:tc>
          <w:tcPr>
            <w:tcW w:w="813" w:type="dxa"/>
            <w:tcBorders>
              <w:top w:val="single" w:sz="16" w:space="0" w:color="000000"/>
              <w:bottom w:val="nil"/>
            </w:tcBorders>
            <w:shd w:val="clear" w:color="auto" w:fill="FFFFFF"/>
            <w:vAlign w:val="bottom"/>
          </w:tcPr>
          <w:p w14:paraId="796F3C6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Variance</w:t>
            </w:r>
          </w:p>
        </w:tc>
        <w:tc>
          <w:tcPr>
            <w:tcW w:w="1483" w:type="dxa"/>
            <w:gridSpan w:val="2"/>
            <w:tcBorders>
              <w:top w:val="single" w:sz="16" w:space="0" w:color="000000"/>
              <w:bottom w:val="nil"/>
            </w:tcBorders>
            <w:shd w:val="clear" w:color="auto" w:fill="FFFFFF"/>
            <w:vAlign w:val="bottom"/>
          </w:tcPr>
          <w:p w14:paraId="3B6CADB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kewness</w:t>
            </w:r>
          </w:p>
        </w:tc>
        <w:tc>
          <w:tcPr>
            <w:tcW w:w="1531" w:type="dxa"/>
            <w:gridSpan w:val="2"/>
            <w:tcBorders>
              <w:top w:val="single" w:sz="16" w:space="0" w:color="000000"/>
              <w:bottom w:val="nil"/>
              <w:right w:val="single" w:sz="16" w:space="0" w:color="000000"/>
            </w:tcBorders>
            <w:shd w:val="clear" w:color="auto" w:fill="FFFFFF"/>
            <w:vAlign w:val="bottom"/>
          </w:tcPr>
          <w:p w14:paraId="5350C97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Kurtosis</w:t>
            </w:r>
          </w:p>
        </w:tc>
      </w:tr>
      <w:tr w:rsidR="00EF4AE2" w:rsidRPr="008A3DA1" w14:paraId="1C6D5D71" w14:textId="77777777" w:rsidTr="009A581D">
        <w:trPr>
          <w:cantSplit/>
          <w:trHeight w:val="970"/>
        </w:trPr>
        <w:tc>
          <w:tcPr>
            <w:tcW w:w="1361" w:type="dxa"/>
            <w:vMerge/>
            <w:tcBorders>
              <w:top w:val="single" w:sz="16" w:space="0" w:color="000000"/>
              <w:left w:val="single" w:sz="16" w:space="0" w:color="000000"/>
              <w:bottom w:val="nil"/>
              <w:right w:val="single" w:sz="16" w:space="0" w:color="000000"/>
            </w:tcBorders>
            <w:shd w:val="clear" w:color="auto" w:fill="FFFFFF"/>
            <w:vAlign w:val="bottom"/>
          </w:tcPr>
          <w:p w14:paraId="759DA78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14"/>
                <w:szCs w:val="14"/>
              </w:rPr>
            </w:pPr>
          </w:p>
        </w:tc>
        <w:tc>
          <w:tcPr>
            <w:tcW w:w="764" w:type="dxa"/>
            <w:tcBorders>
              <w:top w:val="nil"/>
              <w:left w:val="single" w:sz="16" w:space="0" w:color="000000"/>
              <w:bottom w:val="single" w:sz="16" w:space="0" w:color="000000"/>
            </w:tcBorders>
            <w:shd w:val="clear" w:color="auto" w:fill="FFFFFF"/>
            <w:vAlign w:val="bottom"/>
          </w:tcPr>
          <w:p w14:paraId="3C31DFD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764" w:type="dxa"/>
            <w:tcBorders>
              <w:top w:val="nil"/>
              <w:bottom w:val="single" w:sz="16" w:space="0" w:color="000000"/>
            </w:tcBorders>
            <w:shd w:val="clear" w:color="auto" w:fill="FFFFFF"/>
            <w:vAlign w:val="bottom"/>
          </w:tcPr>
          <w:p w14:paraId="6064C1E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764" w:type="dxa"/>
            <w:tcBorders>
              <w:top w:val="nil"/>
              <w:bottom w:val="single" w:sz="16" w:space="0" w:color="000000"/>
            </w:tcBorders>
            <w:shd w:val="clear" w:color="auto" w:fill="FFFFFF"/>
            <w:vAlign w:val="bottom"/>
          </w:tcPr>
          <w:p w14:paraId="147068E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764" w:type="dxa"/>
            <w:tcBorders>
              <w:top w:val="nil"/>
              <w:bottom w:val="single" w:sz="16" w:space="0" w:color="000000"/>
            </w:tcBorders>
            <w:shd w:val="clear" w:color="auto" w:fill="FFFFFF"/>
            <w:vAlign w:val="bottom"/>
          </w:tcPr>
          <w:p w14:paraId="37745A0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765" w:type="dxa"/>
            <w:tcBorders>
              <w:top w:val="nil"/>
              <w:bottom w:val="single" w:sz="16" w:space="0" w:color="000000"/>
            </w:tcBorders>
            <w:shd w:val="clear" w:color="auto" w:fill="FFFFFF"/>
            <w:vAlign w:val="bottom"/>
          </w:tcPr>
          <w:p w14:paraId="05AE93A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1025" w:type="dxa"/>
            <w:tcBorders>
              <w:top w:val="nil"/>
              <w:bottom w:val="single" w:sz="16" w:space="0" w:color="000000"/>
            </w:tcBorders>
            <w:shd w:val="clear" w:color="auto" w:fill="FFFFFF"/>
            <w:vAlign w:val="bottom"/>
          </w:tcPr>
          <w:p w14:paraId="1563A16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813" w:type="dxa"/>
            <w:tcBorders>
              <w:top w:val="nil"/>
              <w:bottom w:val="single" w:sz="16" w:space="0" w:color="000000"/>
            </w:tcBorders>
            <w:shd w:val="clear" w:color="auto" w:fill="FFFFFF"/>
            <w:vAlign w:val="bottom"/>
          </w:tcPr>
          <w:p w14:paraId="2A347CB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717" w:type="dxa"/>
            <w:tcBorders>
              <w:top w:val="nil"/>
              <w:bottom w:val="single" w:sz="16" w:space="0" w:color="000000"/>
            </w:tcBorders>
            <w:shd w:val="clear" w:color="auto" w:fill="FFFFFF"/>
            <w:vAlign w:val="bottom"/>
          </w:tcPr>
          <w:p w14:paraId="3AA108B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766" w:type="dxa"/>
            <w:tcBorders>
              <w:top w:val="nil"/>
              <w:bottom w:val="single" w:sz="16" w:space="0" w:color="000000"/>
            </w:tcBorders>
            <w:shd w:val="clear" w:color="auto" w:fill="FFFFFF"/>
            <w:vAlign w:val="bottom"/>
          </w:tcPr>
          <w:p w14:paraId="4ED9247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d. Error</w:t>
            </w:r>
          </w:p>
        </w:tc>
        <w:tc>
          <w:tcPr>
            <w:tcW w:w="765" w:type="dxa"/>
            <w:tcBorders>
              <w:top w:val="nil"/>
              <w:bottom w:val="single" w:sz="16" w:space="0" w:color="000000"/>
            </w:tcBorders>
            <w:shd w:val="clear" w:color="auto" w:fill="FFFFFF"/>
            <w:vAlign w:val="bottom"/>
          </w:tcPr>
          <w:p w14:paraId="7B58889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atistic</w:t>
            </w:r>
          </w:p>
        </w:tc>
        <w:tc>
          <w:tcPr>
            <w:tcW w:w="766" w:type="dxa"/>
            <w:tcBorders>
              <w:top w:val="nil"/>
              <w:bottom w:val="single" w:sz="16" w:space="0" w:color="000000"/>
              <w:right w:val="single" w:sz="16" w:space="0" w:color="000000"/>
            </w:tcBorders>
            <w:shd w:val="clear" w:color="auto" w:fill="FFFFFF"/>
            <w:vAlign w:val="bottom"/>
          </w:tcPr>
          <w:p w14:paraId="0E7E401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Std. Error</w:t>
            </w:r>
          </w:p>
        </w:tc>
      </w:tr>
      <w:tr w:rsidR="00EF4AE2" w:rsidRPr="008A3DA1" w14:paraId="1E41D83B" w14:textId="77777777" w:rsidTr="009A581D">
        <w:trPr>
          <w:cantSplit/>
          <w:trHeight w:val="454"/>
        </w:trPr>
        <w:tc>
          <w:tcPr>
            <w:tcW w:w="1361" w:type="dxa"/>
            <w:tcBorders>
              <w:top w:val="single" w:sz="16" w:space="0" w:color="000000"/>
              <w:left w:val="single" w:sz="16" w:space="0" w:color="000000"/>
              <w:right w:val="single" w:sz="16" w:space="0" w:color="000000"/>
            </w:tcBorders>
            <w:shd w:val="clear" w:color="auto" w:fill="FFFFFF"/>
          </w:tcPr>
          <w:p w14:paraId="2AA67C8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N</w:t>
            </w:r>
          </w:p>
        </w:tc>
        <w:tc>
          <w:tcPr>
            <w:tcW w:w="764" w:type="dxa"/>
            <w:tcBorders>
              <w:top w:val="single" w:sz="16" w:space="0" w:color="000000"/>
              <w:left w:val="single" w:sz="16" w:space="0" w:color="000000"/>
            </w:tcBorders>
            <w:shd w:val="clear" w:color="auto" w:fill="FFFFFF"/>
          </w:tcPr>
          <w:p w14:paraId="50046E5B"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tcBorders>
              <w:top w:val="single" w:sz="16" w:space="0" w:color="000000"/>
            </w:tcBorders>
            <w:shd w:val="clear" w:color="auto" w:fill="FFFFFF"/>
          </w:tcPr>
          <w:p w14:paraId="550A8A0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w:t>
            </w:r>
          </w:p>
        </w:tc>
        <w:tc>
          <w:tcPr>
            <w:tcW w:w="764" w:type="dxa"/>
            <w:tcBorders>
              <w:top w:val="single" w:sz="16" w:space="0" w:color="000000"/>
            </w:tcBorders>
            <w:shd w:val="clear" w:color="auto" w:fill="FFFFFF"/>
          </w:tcPr>
          <w:p w14:paraId="105EEB4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w:t>
            </w:r>
          </w:p>
        </w:tc>
        <w:tc>
          <w:tcPr>
            <w:tcW w:w="764" w:type="dxa"/>
            <w:tcBorders>
              <w:top w:val="single" w:sz="16" w:space="0" w:color="000000"/>
            </w:tcBorders>
            <w:shd w:val="clear" w:color="auto" w:fill="FFFFFF"/>
          </w:tcPr>
          <w:p w14:paraId="247461A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w:t>
            </w:r>
          </w:p>
        </w:tc>
        <w:tc>
          <w:tcPr>
            <w:tcW w:w="765" w:type="dxa"/>
            <w:tcBorders>
              <w:top w:val="single" w:sz="16" w:space="0" w:color="000000"/>
            </w:tcBorders>
            <w:shd w:val="clear" w:color="auto" w:fill="FFFFFF"/>
          </w:tcPr>
          <w:p w14:paraId="1FD3F8C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1025" w:type="dxa"/>
            <w:tcBorders>
              <w:top w:val="single" w:sz="16" w:space="0" w:color="000000"/>
            </w:tcBorders>
            <w:shd w:val="clear" w:color="auto" w:fill="FFFFFF"/>
          </w:tcPr>
          <w:p w14:paraId="21FA9B7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w:t>
            </w:r>
          </w:p>
        </w:tc>
        <w:tc>
          <w:tcPr>
            <w:tcW w:w="813" w:type="dxa"/>
            <w:tcBorders>
              <w:top w:val="single" w:sz="16" w:space="0" w:color="000000"/>
            </w:tcBorders>
            <w:shd w:val="clear" w:color="auto" w:fill="FFFFFF"/>
          </w:tcPr>
          <w:p w14:paraId="262BFE0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w:t>
            </w:r>
          </w:p>
        </w:tc>
        <w:tc>
          <w:tcPr>
            <w:tcW w:w="717" w:type="dxa"/>
            <w:tcBorders>
              <w:top w:val="single" w:sz="16" w:space="0" w:color="000000"/>
            </w:tcBorders>
            <w:shd w:val="clear" w:color="auto" w:fill="FFFFFF"/>
          </w:tcPr>
          <w:p w14:paraId="00BD107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w:t>
            </w:r>
          </w:p>
        </w:tc>
        <w:tc>
          <w:tcPr>
            <w:tcW w:w="766" w:type="dxa"/>
            <w:tcBorders>
              <w:top w:val="single" w:sz="16" w:space="0" w:color="000000"/>
            </w:tcBorders>
            <w:shd w:val="clear" w:color="auto" w:fill="FFFFFF"/>
          </w:tcPr>
          <w:p w14:paraId="702C4D8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w:t>
            </w:r>
          </w:p>
        </w:tc>
        <w:tc>
          <w:tcPr>
            <w:tcW w:w="765" w:type="dxa"/>
            <w:tcBorders>
              <w:top w:val="single" w:sz="16" w:space="0" w:color="000000"/>
            </w:tcBorders>
            <w:shd w:val="clear" w:color="auto" w:fill="FFFFFF"/>
          </w:tcPr>
          <w:p w14:paraId="6EA6769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w:t>
            </w:r>
          </w:p>
        </w:tc>
        <w:tc>
          <w:tcPr>
            <w:tcW w:w="766" w:type="dxa"/>
            <w:tcBorders>
              <w:top w:val="single" w:sz="16" w:space="0" w:color="000000"/>
              <w:right w:val="single" w:sz="16" w:space="0" w:color="000000"/>
            </w:tcBorders>
            <w:shd w:val="clear" w:color="auto" w:fill="FFFFFF"/>
          </w:tcPr>
          <w:p w14:paraId="0320D96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w:t>
            </w:r>
          </w:p>
        </w:tc>
      </w:tr>
      <w:tr w:rsidR="00EF4AE2" w:rsidRPr="008A3DA1" w14:paraId="64386650" w14:textId="77777777" w:rsidTr="009A581D">
        <w:trPr>
          <w:cantSplit/>
          <w:trHeight w:val="470"/>
        </w:trPr>
        <w:tc>
          <w:tcPr>
            <w:tcW w:w="1361" w:type="dxa"/>
            <w:tcBorders>
              <w:left w:val="single" w:sz="16" w:space="0" w:color="000000"/>
              <w:right w:val="single" w:sz="16" w:space="0" w:color="000000"/>
            </w:tcBorders>
            <w:shd w:val="clear" w:color="auto" w:fill="FFFFFF"/>
          </w:tcPr>
          <w:p w14:paraId="5F111AA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definitions-</w:t>
            </w:r>
            <w:proofErr w:type="spellStart"/>
            <w:r w:rsidRPr="00EF4AE2">
              <w:rPr>
                <w:rFonts w:ascii="Times New Roman" w:hAnsi="Times New Roman" w:cs="Times New Roman"/>
                <w:b/>
                <w:bCs/>
                <w:color w:val="auto"/>
                <w:sz w:val="20"/>
                <w:szCs w:val="20"/>
              </w:rPr>
              <w:t>synsets</w:t>
            </w:r>
            <w:proofErr w:type="spellEnd"/>
          </w:p>
        </w:tc>
        <w:tc>
          <w:tcPr>
            <w:tcW w:w="764" w:type="dxa"/>
            <w:tcBorders>
              <w:left w:val="single" w:sz="16" w:space="0" w:color="000000"/>
            </w:tcBorders>
            <w:shd w:val="clear" w:color="auto" w:fill="FFFFFF"/>
          </w:tcPr>
          <w:p w14:paraId="2E38C45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52D0727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9</w:t>
            </w:r>
          </w:p>
        </w:tc>
        <w:tc>
          <w:tcPr>
            <w:tcW w:w="764" w:type="dxa"/>
            <w:shd w:val="clear" w:color="auto" w:fill="FFFFFF"/>
          </w:tcPr>
          <w:p w14:paraId="21C39ED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w:t>
            </w:r>
          </w:p>
        </w:tc>
        <w:tc>
          <w:tcPr>
            <w:tcW w:w="764" w:type="dxa"/>
            <w:shd w:val="clear" w:color="auto" w:fill="FFFFFF"/>
          </w:tcPr>
          <w:p w14:paraId="68B24C2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70</w:t>
            </w:r>
          </w:p>
        </w:tc>
        <w:tc>
          <w:tcPr>
            <w:tcW w:w="765" w:type="dxa"/>
            <w:shd w:val="clear" w:color="auto" w:fill="FFFFFF"/>
          </w:tcPr>
          <w:p w14:paraId="1B1FE25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7.85</w:t>
            </w:r>
          </w:p>
        </w:tc>
        <w:tc>
          <w:tcPr>
            <w:tcW w:w="1025" w:type="dxa"/>
            <w:shd w:val="clear" w:color="auto" w:fill="FFFFFF"/>
          </w:tcPr>
          <w:p w14:paraId="313ACE3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0.989</w:t>
            </w:r>
          </w:p>
        </w:tc>
        <w:tc>
          <w:tcPr>
            <w:tcW w:w="813" w:type="dxa"/>
            <w:shd w:val="clear" w:color="auto" w:fill="FFFFFF"/>
          </w:tcPr>
          <w:p w14:paraId="3806E19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20.769</w:t>
            </w:r>
          </w:p>
        </w:tc>
        <w:tc>
          <w:tcPr>
            <w:tcW w:w="717" w:type="dxa"/>
            <w:shd w:val="clear" w:color="auto" w:fill="FFFFFF"/>
          </w:tcPr>
          <w:p w14:paraId="7B081E4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168</w:t>
            </w:r>
          </w:p>
        </w:tc>
        <w:tc>
          <w:tcPr>
            <w:tcW w:w="766" w:type="dxa"/>
            <w:shd w:val="clear" w:color="auto" w:fill="FFFFFF"/>
          </w:tcPr>
          <w:p w14:paraId="017DDF1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54E4147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1.689</w:t>
            </w:r>
          </w:p>
        </w:tc>
        <w:tc>
          <w:tcPr>
            <w:tcW w:w="766" w:type="dxa"/>
            <w:tcBorders>
              <w:right w:val="single" w:sz="16" w:space="0" w:color="000000"/>
            </w:tcBorders>
            <w:shd w:val="clear" w:color="auto" w:fill="FFFFFF"/>
          </w:tcPr>
          <w:p w14:paraId="4CF1683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14562FE8" w14:textId="77777777" w:rsidTr="009A581D">
        <w:trPr>
          <w:cantSplit/>
          <w:trHeight w:val="470"/>
        </w:trPr>
        <w:tc>
          <w:tcPr>
            <w:tcW w:w="1361" w:type="dxa"/>
            <w:tcBorders>
              <w:left w:val="single" w:sz="16" w:space="0" w:color="000000"/>
              <w:right w:val="single" w:sz="16" w:space="0" w:color="000000"/>
            </w:tcBorders>
            <w:shd w:val="clear" w:color="auto" w:fill="FFFFFF"/>
          </w:tcPr>
          <w:p w14:paraId="62BA04D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hypernyms</w:t>
            </w:r>
          </w:p>
        </w:tc>
        <w:tc>
          <w:tcPr>
            <w:tcW w:w="764" w:type="dxa"/>
            <w:tcBorders>
              <w:left w:val="single" w:sz="16" w:space="0" w:color="000000"/>
            </w:tcBorders>
            <w:shd w:val="clear" w:color="auto" w:fill="FFFFFF"/>
          </w:tcPr>
          <w:p w14:paraId="1557CC8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644D06A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0</w:t>
            </w:r>
          </w:p>
        </w:tc>
        <w:tc>
          <w:tcPr>
            <w:tcW w:w="764" w:type="dxa"/>
            <w:shd w:val="clear" w:color="auto" w:fill="FFFFFF"/>
          </w:tcPr>
          <w:p w14:paraId="7A05A27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w:t>
            </w:r>
          </w:p>
        </w:tc>
        <w:tc>
          <w:tcPr>
            <w:tcW w:w="764" w:type="dxa"/>
            <w:shd w:val="clear" w:color="auto" w:fill="FFFFFF"/>
          </w:tcPr>
          <w:p w14:paraId="4537837B"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0</w:t>
            </w:r>
          </w:p>
        </w:tc>
        <w:tc>
          <w:tcPr>
            <w:tcW w:w="765" w:type="dxa"/>
            <w:shd w:val="clear" w:color="auto" w:fill="FFFFFF"/>
          </w:tcPr>
          <w:p w14:paraId="7DBBD91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75</w:t>
            </w:r>
          </w:p>
        </w:tc>
        <w:tc>
          <w:tcPr>
            <w:tcW w:w="1025" w:type="dxa"/>
            <w:shd w:val="clear" w:color="auto" w:fill="FFFFFF"/>
          </w:tcPr>
          <w:p w14:paraId="2A83B47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7.495</w:t>
            </w:r>
          </w:p>
        </w:tc>
        <w:tc>
          <w:tcPr>
            <w:tcW w:w="813" w:type="dxa"/>
            <w:shd w:val="clear" w:color="auto" w:fill="FFFFFF"/>
          </w:tcPr>
          <w:p w14:paraId="19AF687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56.168</w:t>
            </w:r>
          </w:p>
        </w:tc>
        <w:tc>
          <w:tcPr>
            <w:tcW w:w="717" w:type="dxa"/>
            <w:shd w:val="clear" w:color="auto" w:fill="FFFFFF"/>
          </w:tcPr>
          <w:p w14:paraId="794857C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564</w:t>
            </w:r>
          </w:p>
        </w:tc>
        <w:tc>
          <w:tcPr>
            <w:tcW w:w="766" w:type="dxa"/>
            <w:shd w:val="clear" w:color="auto" w:fill="FFFFFF"/>
          </w:tcPr>
          <w:p w14:paraId="675C5B5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5D29D22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7.911</w:t>
            </w:r>
          </w:p>
        </w:tc>
        <w:tc>
          <w:tcPr>
            <w:tcW w:w="766" w:type="dxa"/>
            <w:tcBorders>
              <w:right w:val="single" w:sz="16" w:space="0" w:color="000000"/>
            </w:tcBorders>
            <w:shd w:val="clear" w:color="auto" w:fill="FFFFFF"/>
          </w:tcPr>
          <w:p w14:paraId="28710EE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716D7927" w14:textId="77777777" w:rsidTr="009A581D">
        <w:trPr>
          <w:cantSplit/>
          <w:trHeight w:val="924"/>
        </w:trPr>
        <w:tc>
          <w:tcPr>
            <w:tcW w:w="1361" w:type="dxa"/>
            <w:tcBorders>
              <w:left w:val="single" w:sz="16" w:space="0" w:color="000000"/>
              <w:right w:val="single" w:sz="16" w:space="0" w:color="000000"/>
            </w:tcBorders>
            <w:shd w:val="clear" w:color="auto" w:fill="FFFFFF"/>
          </w:tcPr>
          <w:p w14:paraId="4978854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hyponyms</w:t>
            </w:r>
          </w:p>
        </w:tc>
        <w:tc>
          <w:tcPr>
            <w:tcW w:w="764" w:type="dxa"/>
            <w:tcBorders>
              <w:left w:val="single" w:sz="16" w:space="0" w:color="000000"/>
            </w:tcBorders>
            <w:shd w:val="clear" w:color="auto" w:fill="FFFFFF"/>
          </w:tcPr>
          <w:p w14:paraId="2F9E2F9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6294872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03</w:t>
            </w:r>
          </w:p>
        </w:tc>
        <w:tc>
          <w:tcPr>
            <w:tcW w:w="764" w:type="dxa"/>
            <w:shd w:val="clear" w:color="auto" w:fill="FFFFFF"/>
          </w:tcPr>
          <w:p w14:paraId="7712A29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w:t>
            </w:r>
          </w:p>
        </w:tc>
        <w:tc>
          <w:tcPr>
            <w:tcW w:w="764" w:type="dxa"/>
            <w:shd w:val="clear" w:color="auto" w:fill="FFFFFF"/>
          </w:tcPr>
          <w:p w14:paraId="20F43B2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03</w:t>
            </w:r>
          </w:p>
        </w:tc>
        <w:tc>
          <w:tcPr>
            <w:tcW w:w="765" w:type="dxa"/>
            <w:shd w:val="clear" w:color="auto" w:fill="FFFFFF"/>
          </w:tcPr>
          <w:p w14:paraId="548DCE9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6.41</w:t>
            </w:r>
          </w:p>
        </w:tc>
        <w:tc>
          <w:tcPr>
            <w:tcW w:w="1025" w:type="dxa"/>
            <w:shd w:val="clear" w:color="auto" w:fill="FFFFFF"/>
          </w:tcPr>
          <w:p w14:paraId="5F3B29A8"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70.015</w:t>
            </w:r>
          </w:p>
        </w:tc>
        <w:tc>
          <w:tcPr>
            <w:tcW w:w="813" w:type="dxa"/>
            <w:shd w:val="clear" w:color="auto" w:fill="FFFFFF"/>
          </w:tcPr>
          <w:p w14:paraId="7BB9F1B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902.143</w:t>
            </w:r>
          </w:p>
        </w:tc>
        <w:tc>
          <w:tcPr>
            <w:tcW w:w="717" w:type="dxa"/>
            <w:shd w:val="clear" w:color="auto" w:fill="FFFFFF"/>
          </w:tcPr>
          <w:p w14:paraId="277AD19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973</w:t>
            </w:r>
          </w:p>
        </w:tc>
        <w:tc>
          <w:tcPr>
            <w:tcW w:w="766" w:type="dxa"/>
            <w:shd w:val="clear" w:color="auto" w:fill="FFFFFF"/>
          </w:tcPr>
          <w:p w14:paraId="2DC7A57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5F227EC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6.265</w:t>
            </w:r>
          </w:p>
        </w:tc>
        <w:tc>
          <w:tcPr>
            <w:tcW w:w="766" w:type="dxa"/>
            <w:tcBorders>
              <w:right w:val="single" w:sz="16" w:space="0" w:color="000000"/>
            </w:tcBorders>
            <w:shd w:val="clear" w:color="auto" w:fill="FFFFFF"/>
          </w:tcPr>
          <w:p w14:paraId="4966378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2932E436" w14:textId="77777777" w:rsidTr="009A581D">
        <w:trPr>
          <w:cantSplit/>
          <w:trHeight w:val="470"/>
        </w:trPr>
        <w:tc>
          <w:tcPr>
            <w:tcW w:w="1361" w:type="dxa"/>
            <w:tcBorders>
              <w:left w:val="single" w:sz="16" w:space="0" w:color="000000"/>
              <w:right w:val="single" w:sz="16" w:space="0" w:color="000000"/>
            </w:tcBorders>
            <w:shd w:val="clear" w:color="auto" w:fill="FFFFFF"/>
          </w:tcPr>
          <w:p w14:paraId="0FCDCD1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proofErr w:type="spellStart"/>
            <w:r w:rsidRPr="00EF4AE2">
              <w:rPr>
                <w:rFonts w:ascii="Times New Roman" w:hAnsi="Times New Roman" w:cs="Times New Roman"/>
                <w:b/>
                <w:bCs/>
                <w:color w:val="auto"/>
                <w:sz w:val="20"/>
                <w:szCs w:val="20"/>
              </w:rPr>
              <w:t>sylla</w:t>
            </w:r>
            <w:proofErr w:type="spellEnd"/>
          </w:p>
        </w:tc>
        <w:tc>
          <w:tcPr>
            <w:tcW w:w="764" w:type="dxa"/>
            <w:tcBorders>
              <w:left w:val="single" w:sz="16" w:space="0" w:color="000000"/>
            </w:tcBorders>
            <w:shd w:val="clear" w:color="auto" w:fill="FFFFFF"/>
          </w:tcPr>
          <w:p w14:paraId="654107C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0AD427C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5</w:t>
            </w:r>
          </w:p>
        </w:tc>
        <w:tc>
          <w:tcPr>
            <w:tcW w:w="764" w:type="dxa"/>
            <w:shd w:val="clear" w:color="auto" w:fill="FFFFFF"/>
          </w:tcPr>
          <w:p w14:paraId="08069F8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w:t>
            </w:r>
          </w:p>
        </w:tc>
        <w:tc>
          <w:tcPr>
            <w:tcW w:w="764" w:type="dxa"/>
            <w:shd w:val="clear" w:color="auto" w:fill="FFFFFF"/>
          </w:tcPr>
          <w:p w14:paraId="012324F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w:t>
            </w:r>
          </w:p>
        </w:tc>
        <w:tc>
          <w:tcPr>
            <w:tcW w:w="765" w:type="dxa"/>
            <w:shd w:val="clear" w:color="auto" w:fill="FFFFFF"/>
          </w:tcPr>
          <w:p w14:paraId="3C4EA5B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17</w:t>
            </w:r>
          </w:p>
        </w:tc>
        <w:tc>
          <w:tcPr>
            <w:tcW w:w="1025" w:type="dxa"/>
            <w:shd w:val="clear" w:color="auto" w:fill="FFFFFF"/>
          </w:tcPr>
          <w:p w14:paraId="303788D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141</w:t>
            </w:r>
          </w:p>
        </w:tc>
        <w:tc>
          <w:tcPr>
            <w:tcW w:w="813" w:type="dxa"/>
            <w:shd w:val="clear" w:color="auto" w:fill="FFFFFF"/>
          </w:tcPr>
          <w:p w14:paraId="5D886F2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301</w:t>
            </w:r>
          </w:p>
        </w:tc>
        <w:tc>
          <w:tcPr>
            <w:tcW w:w="717" w:type="dxa"/>
            <w:shd w:val="clear" w:color="auto" w:fill="FFFFFF"/>
          </w:tcPr>
          <w:p w14:paraId="561BF71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958</w:t>
            </w:r>
          </w:p>
        </w:tc>
        <w:tc>
          <w:tcPr>
            <w:tcW w:w="766" w:type="dxa"/>
            <w:shd w:val="clear" w:color="auto" w:fill="FFFFFF"/>
          </w:tcPr>
          <w:p w14:paraId="09E4013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0B100B4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84</w:t>
            </w:r>
          </w:p>
        </w:tc>
        <w:tc>
          <w:tcPr>
            <w:tcW w:w="766" w:type="dxa"/>
            <w:tcBorders>
              <w:right w:val="single" w:sz="16" w:space="0" w:color="000000"/>
            </w:tcBorders>
            <w:shd w:val="clear" w:color="auto" w:fill="FFFFFF"/>
          </w:tcPr>
          <w:p w14:paraId="018D6A4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27922E54" w14:textId="77777777" w:rsidTr="009A581D">
        <w:trPr>
          <w:cantSplit/>
          <w:trHeight w:val="470"/>
        </w:trPr>
        <w:tc>
          <w:tcPr>
            <w:tcW w:w="1361" w:type="dxa"/>
            <w:tcBorders>
              <w:left w:val="single" w:sz="16" w:space="0" w:color="000000"/>
              <w:right w:val="single" w:sz="16" w:space="0" w:color="000000"/>
            </w:tcBorders>
            <w:shd w:val="clear" w:color="auto" w:fill="FFFFFF"/>
          </w:tcPr>
          <w:p w14:paraId="2069AAD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proofErr w:type="spellStart"/>
            <w:r w:rsidRPr="00EF4AE2">
              <w:rPr>
                <w:rFonts w:ascii="Times New Roman" w:hAnsi="Times New Roman" w:cs="Times New Roman"/>
                <w:b/>
                <w:bCs/>
                <w:color w:val="auto"/>
                <w:sz w:val="20"/>
                <w:szCs w:val="20"/>
              </w:rPr>
              <w:t>len</w:t>
            </w:r>
            <w:proofErr w:type="spellEnd"/>
          </w:p>
        </w:tc>
        <w:tc>
          <w:tcPr>
            <w:tcW w:w="764" w:type="dxa"/>
            <w:tcBorders>
              <w:left w:val="single" w:sz="16" w:space="0" w:color="000000"/>
            </w:tcBorders>
            <w:shd w:val="clear" w:color="auto" w:fill="FFFFFF"/>
          </w:tcPr>
          <w:p w14:paraId="10CC849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11075BB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2</w:t>
            </w:r>
          </w:p>
        </w:tc>
        <w:tc>
          <w:tcPr>
            <w:tcW w:w="764" w:type="dxa"/>
            <w:shd w:val="clear" w:color="auto" w:fill="FFFFFF"/>
          </w:tcPr>
          <w:p w14:paraId="6255C51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w:t>
            </w:r>
          </w:p>
        </w:tc>
        <w:tc>
          <w:tcPr>
            <w:tcW w:w="764" w:type="dxa"/>
            <w:shd w:val="clear" w:color="auto" w:fill="FFFFFF"/>
          </w:tcPr>
          <w:p w14:paraId="0F78055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5</w:t>
            </w:r>
          </w:p>
        </w:tc>
        <w:tc>
          <w:tcPr>
            <w:tcW w:w="765" w:type="dxa"/>
            <w:shd w:val="clear" w:color="auto" w:fill="FFFFFF"/>
          </w:tcPr>
          <w:p w14:paraId="0A7209A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58</w:t>
            </w:r>
          </w:p>
        </w:tc>
        <w:tc>
          <w:tcPr>
            <w:tcW w:w="1025" w:type="dxa"/>
            <w:shd w:val="clear" w:color="auto" w:fill="FFFFFF"/>
          </w:tcPr>
          <w:p w14:paraId="53E8980B"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616</w:t>
            </w:r>
          </w:p>
        </w:tc>
        <w:tc>
          <w:tcPr>
            <w:tcW w:w="813" w:type="dxa"/>
            <w:shd w:val="clear" w:color="auto" w:fill="FFFFFF"/>
          </w:tcPr>
          <w:p w14:paraId="1D1DB21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844</w:t>
            </w:r>
          </w:p>
        </w:tc>
        <w:tc>
          <w:tcPr>
            <w:tcW w:w="717" w:type="dxa"/>
            <w:shd w:val="clear" w:color="auto" w:fill="FFFFFF"/>
          </w:tcPr>
          <w:p w14:paraId="1745086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741</w:t>
            </w:r>
          </w:p>
        </w:tc>
        <w:tc>
          <w:tcPr>
            <w:tcW w:w="766" w:type="dxa"/>
            <w:shd w:val="clear" w:color="auto" w:fill="FFFFFF"/>
          </w:tcPr>
          <w:p w14:paraId="4E5F085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2ECEE32B"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27</w:t>
            </w:r>
          </w:p>
        </w:tc>
        <w:tc>
          <w:tcPr>
            <w:tcW w:w="766" w:type="dxa"/>
            <w:tcBorders>
              <w:right w:val="single" w:sz="16" w:space="0" w:color="000000"/>
            </w:tcBorders>
            <w:shd w:val="clear" w:color="auto" w:fill="FFFFFF"/>
          </w:tcPr>
          <w:p w14:paraId="51EDB6F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3EBC89AC" w14:textId="77777777" w:rsidTr="009A581D">
        <w:trPr>
          <w:cantSplit/>
          <w:trHeight w:val="924"/>
        </w:trPr>
        <w:tc>
          <w:tcPr>
            <w:tcW w:w="1361" w:type="dxa"/>
            <w:tcBorders>
              <w:left w:val="single" w:sz="16" w:space="0" w:color="000000"/>
              <w:right w:val="single" w:sz="16" w:space="0" w:color="000000"/>
            </w:tcBorders>
            <w:shd w:val="clear" w:color="auto" w:fill="FFFFFF"/>
          </w:tcPr>
          <w:p w14:paraId="2E08104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proofErr w:type="spellStart"/>
            <w:r w:rsidRPr="00EF4AE2">
              <w:rPr>
                <w:rFonts w:ascii="Times New Roman" w:hAnsi="Times New Roman" w:cs="Times New Roman"/>
                <w:b/>
                <w:bCs/>
                <w:color w:val="auto"/>
                <w:sz w:val="20"/>
                <w:szCs w:val="20"/>
              </w:rPr>
              <w:t>flesch_reading_ease</w:t>
            </w:r>
            <w:proofErr w:type="spellEnd"/>
          </w:p>
        </w:tc>
        <w:tc>
          <w:tcPr>
            <w:tcW w:w="764" w:type="dxa"/>
            <w:tcBorders>
              <w:left w:val="single" w:sz="16" w:space="0" w:color="000000"/>
            </w:tcBorders>
            <w:shd w:val="clear" w:color="auto" w:fill="FFFFFF"/>
          </w:tcPr>
          <w:p w14:paraId="066448E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504CD39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23.01</w:t>
            </w:r>
          </w:p>
        </w:tc>
        <w:tc>
          <w:tcPr>
            <w:tcW w:w="764" w:type="dxa"/>
            <w:shd w:val="clear" w:color="auto" w:fill="FFFFFF"/>
          </w:tcPr>
          <w:p w14:paraId="2E5DA79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01.79</w:t>
            </w:r>
          </w:p>
        </w:tc>
        <w:tc>
          <w:tcPr>
            <w:tcW w:w="764" w:type="dxa"/>
            <w:shd w:val="clear" w:color="auto" w:fill="FFFFFF"/>
          </w:tcPr>
          <w:p w14:paraId="59F20E2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21.22</w:t>
            </w:r>
          </w:p>
        </w:tc>
        <w:tc>
          <w:tcPr>
            <w:tcW w:w="765" w:type="dxa"/>
            <w:shd w:val="clear" w:color="auto" w:fill="FFFFFF"/>
          </w:tcPr>
          <w:p w14:paraId="361531D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6.6172</w:t>
            </w:r>
          </w:p>
        </w:tc>
        <w:tc>
          <w:tcPr>
            <w:tcW w:w="1025" w:type="dxa"/>
            <w:shd w:val="clear" w:color="auto" w:fill="FFFFFF"/>
          </w:tcPr>
          <w:p w14:paraId="6626499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9.53656</w:t>
            </w:r>
          </w:p>
        </w:tc>
        <w:tc>
          <w:tcPr>
            <w:tcW w:w="813" w:type="dxa"/>
            <w:shd w:val="clear" w:color="auto" w:fill="FFFFFF"/>
          </w:tcPr>
          <w:p w14:paraId="65E1238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16.796</w:t>
            </w:r>
          </w:p>
        </w:tc>
        <w:tc>
          <w:tcPr>
            <w:tcW w:w="717" w:type="dxa"/>
            <w:shd w:val="clear" w:color="auto" w:fill="FFFFFF"/>
          </w:tcPr>
          <w:p w14:paraId="091DDD4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063</w:t>
            </w:r>
          </w:p>
        </w:tc>
        <w:tc>
          <w:tcPr>
            <w:tcW w:w="766" w:type="dxa"/>
            <w:shd w:val="clear" w:color="auto" w:fill="FFFFFF"/>
          </w:tcPr>
          <w:p w14:paraId="59BF76D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213FD65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050</w:t>
            </w:r>
          </w:p>
        </w:tc>
        <w:tc>
          <w:tcPr>
            <w:tcW w:w="766" w:type="dxa"/>
            <w:tcBorders>
              <w:right w:val="single" w:sz="16" w:space="0" w:color="000000"/>
            </w:tcBorders>
            <w:shd w:val="clear" w:color="auto" w:fill="FFFFFF"/>
          </w:tcPr>
          <w:p w14:paraId="290EFAE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3221042C" w14:textId="77777777" w:rsidTr="009A581D">
        <w:trPr>
          <w:cantSplit/>
          <w:trHeight w:val="470"/>
        </w:trPr>
        <w:tc>
          <w:tcPr>
            <w:tcW w:w="1361" w:type="dxa"/>
            <w:tcBorders>
              <w:left w:val="single" w:sz="16" w:space="0" w:color="000000"/>
              <w:right w:val="single" w:sz="16" w:space="0" w:color="000000"/>
            </w:tcBorders>
            <w:shd w:val="clear" w:color="auto" w:fill="FFFFFF"/>
          </w:tcPr>
          <w:p w14:paraId="61FA5AD5" w14:textId="4066A87F"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lastRenderedPageBreak/>
              <w:t>pos</w:t>
            </w:r>
          </w:p>
        </w:tc>
        <w:tc>
          <w:tcPr>
            <w:tcW w:w="764" w:type="dxa"/>
            <w:tcBorders>
              <w:left w:val="single" w:sz="16" w:space="0" w:color="000000"/>
            </w:tcBorders>
            <w:shd w:val="clear" w:color="auto" w:fill="FFFFFF"/>
          </w:tcPr>
          <w:p w14:paraId="5C7B84E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09A7795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75</w:t>
            </w:r>
          </w:p>
        </w:tc>
        <w:tc>
          <w:tcPr>
            <w:tcW w:w="764" w:type="dxa"/>
            <w:shd w:val="clear" w:color="auto" w:fill="FFFFFF"/>
          </w:tcPr>
          <w:p w14:paraId="78E731D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w:t>
            </w:r>
          </w:p>
        </w:tc>
        <w:tc>
          <w:tcPr>
            <w:tcW w:w="764" w:type="dxa"/>
            <w:shd w:val="clear" w:color="auto" w:fill="FFFFFF"/>
          </w:tcPr>
          <w:p w14:paraId="586FA4C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75</w:t>
            </w:r>
          </w:p>
        </w:tc>
        <w:tc>
          <w:tcPr>
            <w:tcW w:w="765" w:type="dxa"/>
            <w:shd w:val="clear" w:color="auto" w:fill="FFFFFF"/>
          </w:tcPr>
          <w:p w14:paraId="4E12200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2000</w:t>
            </w:r>
          </w:p>
        </w:tc>
        <w:tc>
          <w:tcPr>
            <w:tcW w:w="1025" w:type="dxa"/>
            <w:shd w:val="clear" w:color="auto" w:fill="FFFFFF"/>
          </w:tcPr>
          <w:p w14:paraId="2863279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66999</w:t>
            </w:r>
          </w:p>
        </w:tc>
        <w:tc>
          <w:tcPr>
            <w:tcW w:w="813" w:type="dxa"/>
            <w:shd w:val="clear" w:color="auto" w:fill="FFFFFF"/>
          </w:tcPr>
          <w:p w14:paraId="7EF2F2D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71</w:t>
            </w:r>
          </w:p>
        </w:tc>
        <w:tc>
          <w:tcPr>
            <w:tcW w:w="717" w:type="dxa"/>
            <w:shd w:val="clear" w:color="auto" w:fill="FFFFFF"/>
          </w:tcPr>
          <w:p w14:paraId="495C2A2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954</w:t>
            </w:r>
          </w:p>
        </w:tc>
        <w:tc>
          <w:tcPr>
            <w:tcW w:w="766" w:type="dxa"/>
            <w:shd w:val="clear" w:color="auto" w:fill="FFFFFF"/>
          </w:tcPr>
          <w:p w14:paraId="6FC91B0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111E38E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84</w:t>
            </w:r>
          </w:p>
        </w:tc>
        <w:tc>
          <w:tcPr>
            <w:tcW w:w="766" w:type="dxa"/>
            <w:tcBorders>
              <w:right w:val="single" w:sz="16" w:space="0" w:color="000000"/>
            </w:tcBorders>
            <w:shd w:val="clear" w:color="auto" w:fill="FFFFFF"/>
          </w:tcPr>
          <w:p w14:paraId="4F7AB93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185A714B" w14:textId="77777777" w:rsidTr="009A581D">
        <w:trPr>
          <w:cantSplit/>
          <w:trHeight w:val="470"/>
        </w:trPr>
        <w:tc>
          <w:tcPr>
            <w:tcW w:w="1361" w:type="dxa"/>
            <w:tcBorders>
              <w:left w:val="single" w:sz="16" w:space="0" w:color="000000"/>
              <w:right w:val="single" w:sz="16" w:space="0" w:color="000000"/>
            </w:tcBorders>
            <w:shd w:val="clear" w:color="auto" w:fill="FFFFFF"/>
          </w:tcPr>
          <w:p w14:paraId="37A9C980" w14:textId="12865096"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neg</w:t>
            </w:r>
          </w:p>
        </w:tc>
        <w:tc>
          <w:tcPr>
            <w:tcW w:w="764" w:type="dxa"/>
            <w:tcBorders>
              <w:left w:val="single" w:sz="16" w:space="0" w:color="000000"/>
            </w:tcBorders>
            <w:shd w:val="clear" w:color="auto" w:fill="FFFFFF"/>
          </w:tcPr>
          <w:p w14:paraId="07A4123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3C5B6BD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75</w:t>
            </w:r>
          </w:p>
        </w:tc>
        <w:tc>
          <w:tcPr>
            <w:tcW w:w="764" w:type="dxa"/>
            <w:shd w:val="clear" w:color="auto" w:fill="FFFFFF"/>
          </w:tcPr>
          <w:p w14:paraId="1A46241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w:t>
            </w:r>
          </w:p>
        </w:tc>
        <w:tc>
          <w:tcPr>
            <w:tcW w:w="764" w:type="dxa"/>
            <w:shd w:val="clear" w:color="auto" w:fill="FFFFFF"/>
          </w:tcPr>
          <w:p w14:paraId="0FE2D37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75</w:t>
            </w:r>
          </w:p>
        </w:tc>
        <w:tc>
          <w:tcPr>
            <w:tcW w:w="765" w:type="dxa"/>
            <w:shd w:val="clear" w:color="auto" w:fill="FFFFFF"/>
          </w:tcPr>
          <w:p w14:paraId="0BD7E2B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9708</w:t>
            </w:r>
          </w:p>
        </w:tc>
        <w:tc>
          <w:tcPr>
            <w:tcW w:w="1025" w:type="dxa"/>
            <w:shd w:val="clear" w:color="auto" w:fill="FFFFFF"/>
          </w:tcPr>
          <w:p w14:paraId="74212F7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64434</w:t>
            </w:r>
          </w:p>
        </w:tc>
        <w:tc>
          <w:tcPr>
            <w:tcW w:w="813" w:type="dxa"/>
            <w:shd w:val="clear" w:color="auto" w:fill="FFFFFF"/>
          </w:tcPr>
          <w:p w14:paraId="3826CFC8"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70</w:t>
            </w:r>
          </w:p>
        </w:tc>
        <w:tc>
          <w:tcPr>
            <w:tcW w:w="717" w:type="dxa"/>
            <w:shd w:val="clear" w:color="auto" w:fill="FFFFFF"/>
          </w:tcPr>
          <w:p w14:paraId="43FE06B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963</w:t>
            </w:r>
          </w:p>
        </w:tc>
        <w:tc>
          <w:tcPr>
            <w:tcW w:w="766" w:type="dxa"/>
            <w:shd w:val="clear" w:color="auto" w:fill="FFFFFF"/>
          </w:tcPr>
          <w:p w14:paraId="0353A8B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3B7D3ED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543</w:t>
            </w:r>
          </w:p>
        </w:tc>
        <w:tc>
          <w:tcPr>
            <w:tcW w:w="766" w:type="dxa"/>
            <w:tcBorders>
              <w:right w:val="single" w:sz="16" w:space="0" w:color="000000"/>
            </w:tcBorders>
            <w:shd w:val="clear" w:color="auto" w:fill="FFFFFF"/>
          </w:tcPr>
          <w:p w14:paraId="4EE0925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402940ED" w14:textId="77777777" w:rsidTr="009A581D">
        <w:trPr>
          <w:cantSplit/>
          <w:trHeight w:val="470"/>
        </w:trPr>
        <w:tc>
          <w:tcPr>
            <w:tcW w:w="1361" w:type="dxa"/>
            <w:tcBorders>
              <w:left w:val="single" w:sz="16" w:space="0" w:color="000000"/>
              <w:right w:val="single" w:sz="16" w:space="0" w:color="000000"/>
            </w:tcBorders>
            <w:shd w:val="clear" w:color="auto" w:fill="FFFFFF"/>
          </w:tcPr>
          <w:p w14:paraId="60B8F661" w14:textId="30EF5491"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emotionality</w:t>
            </w:r>
          </w:p>
        </w:tc>
        <w:tc>
          <w:tcPr>
            <w:tcW w:w="764" w:type="dxa"/>
            <w:tcBorders>
              <w:left w:val="single" w:sz="16" w:space="0" w:color="000000"/>
            </w:tcBorders>
            <w:shd w:val="clear" w:color="auto" w:fill="FFFFFF"/>
          </w:tcPr>
          <w:p w14:paraId="32D0C08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0D77CED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000</w:t>
            </w:r>
          </w:p>
        </w:tc>
        <w:tc>
          <w:tcPr>
            <w:tcW w:w="764" w:type="dxa"/>
            <w:shd w:val="clear" w:color="auto" w:fill="FFFFFF"/>
          </w:tcPr>
          <w:p w14:paraId="48470458"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w:t>
            </w:r>
          </w:p>
        </w:tc>
        <w:tc>
          <w:tcPr>
            <w:tcW w:w="764" w:type="dxa"/>
            <w:shd w:val="clear" w:color="auto" w:fill="FFFFFF"/>
          </w:tcPr>
          <w:p w14:paraId="677E6F9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000</w:t>
            </w:r>
          </w:p>
        </w:tc>
        <w:tc>
          <w:tcPr>
            <w:tcW w:w="765" w:type="dxa"/>
            <w:shd w:val="clear" w:color="auto" w:fill="FFFFFF"/>
          </w:tcPr>
          <w:p w14:paraId="788B187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5500</w:t>
            </w:r>
          </w:p>
        </w:tc>
        <w:tc>
          <w:tcPr>
            <w:tcW w:w="1025" w:type="dxa"/>
            <w:shd w:val="clear" w:color="auto" w:fill="FFFFFF"/>
          </w:tcPr>
          <w:p w14:paraId="0B35902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20509</w:t>
            </w:r>
          </w:p>
        </w:tc>
        <w:tc>
          <w:tcPr>
            <w:tcW w:w="813" w:type="dxa"/>
            <w:shd w:val="clear" w:color="auto" w:fill="FFFFFF"/>
          </w:tcPr>
          <w:p w14:paraId="20E8E23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03</w:t>
            </w:r>
          </w:p>
        </w:tc>
        <w:tc>
          <w:tcPr>
            <w:tcW w:w="717" w:type="dxa"/>
            <w:shd w:val="clear" w:color="auto" w:fill="FFFFFF"/>
          </w:tcPr>
          <w:p w14:paraId="213A557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42</w:t>
            </w:r>
          </w:p>
        </w:tc>
        <w:tc>
          <w:tcPr>
            <w:tcW w:w="766" w:type="dxa"/>
            <w:shd w:val="clear" w:color="auto" w:fill="FFFFFF"/>
          </w:tcPr>
          <w:p w14:paraId="55ED334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07D6345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328</w:t>
            </w:r>
          </w:p>
        </w:tc>
        <w:tc>
          <w:tcPr>
            <w:tcW w:w="766" w:type="dxa"/>
            <w:tcBorders>
              <w:right w:val="single" w:sz="16" w:space="0" w:color="000000"/>
            </w:tcBorders>
            <w:shd w:val="clear" w:color="auto" w:fill="FFFFFF"/>
          </w:tcPr>
          <w:p w14:paraId="3FA1E05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4A6C9939" w14:textId="77777777" w:rsidTr="009A581D">
        <w:trPr>
          <w:cantSplit/>
          <w:trHeight w:val="470"/>
        </w:trPr>
        <w:tc>
          <w:tcPr>
            <w:tcW w:w="1361" w:type="dxa"/>
            <w:tcBorders>
              <w:left w:val="single" w:sz="16" w:space="0" w:color="000000"/>
              <w:right w:val="single" w:sz="16" w:space="0" w:color="000000"/>
            </w:tcBorders>
            <w:shd w:val="clear" w:color="auto" w:fill="FFFFFF"/>
          </w:tcPr>
          <w:p w14:paraId="09ACA89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proofErr w:type="spellStart"/>
            <w:r w:rsidRPr="00EF4AE2">
              <w:rPr>
                <w:rFonts w:ascii="Times New Roman" w:hAnsi="Times New Roman" w:cs="Times New Roman"/>
                <w:b/>
                <w:bCs/>
                <w:color w:val="auto"/>
                <w:sz w:val="20"/>
                <w:szCs w:val="20"/>
              </w:rPr>
              <w:t>emotionalitysum</w:t>
            </w:r>
            <w:proofErr w:type="spellEnd"/>
          </w:p>
        </w:tc>
        <w:tc>
          <w:tcPr>
            <w:tcW w:w="764" w:type="dxa"/>
            <w:tcBorders>
              <w:left w:val="single" w:sz="16" w:space="0" w:color="000000"/>
            </w:tcBorders>
            <w:shd w:val="clear" w:color="auto" w:fill="FFFFFF"/>
          </w:tcPr>
          <w:p w14:paraId="3FCBFF7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10157AC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500</w:t>
            </w:r>
          </w:p>
        </w:tc>
        <w:tc>
          <w:tcPr>
            <w:tcW w:w="764" w:type="dxa"/>
            <w:shd w:val="clear" w:color="auto" w:fill="FFFFFF"/>
          </w:tcPr>
          <w:p w14:paraId="23144E1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w:t>
            </w:r>
          </w:p>
        </w:tc>
        <w:tc>
          <w:tcPr>
            <w:tcW w:w="764" w:type="dxa"/>
            <w:shd w:val="clear" w:color="auto" w:fill="FFFFFF"/>
          </w:tcPr>
          <w:p w14:paraId="5D044608"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500</w:t>
            </w:r>
          </w:p>
        </w:tc>
        <w:tc>
          <w:tcPr>
            <w:tcW w:w="765" w:type="dxa"/>
            <w:shd w:val="clear" w:color="auto" w:fill="FFFFFF"/>
          </w:tcPr>
          <w:p w14:paraId="07FF88E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1708</w:t>
            </w:r>
          </w:p>
        </w:tc>
        <w:tc>
          <w:tcPr>
            <w:tcW w:w="1025" w:type="dxa"/>
            <w:shd w:val="clear" w:color="auto" w:fill="FFFFFF"/>
          </w:tcPr>
          <w:p w14:paraId="71340A9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01708</w:t>
            </w:r>
          </w:p>
        </w:tc>
        <w:tc>
          <w:tcPr>
            <w:tcW w:w="813" w:type="dxa"/>
            <w:shd w:val="clear" w:color="auto" w:fill="FFFFFF"/>
          </w:tcPr>
          <w:p w14:paraId="74881D2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61</w:t>
            </w:r>
          </w:p>
        </w:tc>
        <w:tc>
          <w:tcPr>
            <w:tcW w:w="717" w:type="dxa"/>
            <w:shd w:val="clear" w:color="auto" w:fill="FFFFFF"/>
          </w:tcPr>
          <w:p w14:paraId="24D40FC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520</w:t>
            </w:r>
          </w:p>
        </w:tc>
        <w:tc>
          <w:tcPr>
            <w:tcW w:w="766" w:type="dxa"/>
            <w:shd w:val="clear" w:color="auto" w:fill="FFFFFF"/>
          </w:tcPr>
          <w:p w14:paraId="766F1E2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1FE5F4C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59</w:t>
            </w:r>
          </w:p>
        </w:tc>
        <w:tc>
          <w:tcPr>
            <w:tcW w:w="766" w:type="dxa"/>
            <w:tcBorders>
              <w:right w:val="single" w:sz="16" w:space="0" w:color="000000"/>
            </w:tcBorders>
            <w:shd w:val="clear" w:color="auto" w:fill="FFFFFF"/>
          </w:tcPr>
          <w:p w14:paraId="53ED1C8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557E48DC" w14:textId="77777777" w:rsidTr="009A581D">
        <w:trPr>
          <w:cantSplit/>
          <w:trHeight w:val="924"/>
        </w:trPr>
        <w:tc>
          <w:tcPr>
            <w:tcW w:w="1361" w:type="dxa"/>
            <w:tcBorders>
              <w:left w:val="single" w:sz="16" w:space="0" w:color="000000"/>
              <w:right w:val="single" w:sz="16" w:space="0" w:color="000000"/>
            </w:tcBorders>
            <w:shd w:val="clear" w:color="auto" w:fill="FFFFFF"/>
          </w:tcPr>
          <w:p w14:paraId="433EF74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proofErr w:type="spellStart"/>
            <w:r w:rsidRPr="00EF4AE2">
              <w:rPr>
                <w:rFonts w:ascii="Times New Roman" w:hAnsi="Times New Roman" w:cs="Times New Roman"/>
                <w:b/>
                <w:bCs/>
                <w:color w:val="auto"/>
                <w:sz w:val="20"/>
                <w:szCs w:val="20"/>
              </w:rPr>
              <w:t>wnfreq</w:t>
            </w:r>
            <w:proofErr w:type="spellEnd"/>
          </w:p>
        </w:tc>
        <w:tc>
          <w:tcPr>
            <w:tcW w:w="764" w:type="dxa"/>
            <w:tcBorders>
              <w:left w:val="single" w:sz="16" w:space="0" w:color="000000"/>
            </w:tcBorders>
            <w:shd w:val="clear" w:color="auto" w:fill="FFFFFF"/>
          </w:tcPr>
          <w:p w14:paraId="61A2056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1FB66F1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257</w:t>
            </w:r>
          </w:p>
        </w:tc>
        <w:tc>
          <w:tcPr>
            <w:tcW w:w="764" w:type="dxa"/>
            <w:shd w:val="clear" w:color="auto" w:fill="FFFFFF"/>
          </w:tcPr>
          <w:p w14:paraId="34D0154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00</w:t>
            </w:r>
          </w:p>
        </w:tc>
        <w:tc>
          <w:tcPr>
            <w:tcW w:w="764" w:type="dxa"/>
            <w:shd w:val="clear" w:color="auto" w:fill="FFFFFF"/>
          </w:tcPr>
          <w:p w14:paraId="2DCC20E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257</w:t>
            </w:r>
          </w:p>
        </w:tc>
        <w:tc>
          <w:tcPr>
            <w:tcW w:w="765" w:type="dxa"/>
            <w:shd w:val="clear" w:color="auto" w:fill="FFFFFF"/>
          </w:tcPr>
          <w:p w14:paraId="0B17F46D"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1394</w:t>
            </w:r>
          </w:p>
        </w:tc>
        <w:tc>
          <w:tcPr>
            <w:tcW w:w="1025" w:type="dxa"/>
            <w:shd w:val="clear" w:color="auto" w:fill="FFFFFF"/>
          </w:tcPr>
          <w:p w14:paraId="3108A24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35870</w:t>
            </w:r>
          </w:p>
        </w:tc>
        <w:tc>
          <w:tcPr>
            <w:tcW w:w="813" w:type="dxa"/>
            <w:shd w:val="clear" w:color="auto" w:fill="FFFFFF"/>
          </w:tcPr>
          <w:p w14:paraId="3346963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0</w:t>
            </w:r>
          </w:p>
        </w:tc>
        <w:tc>
          <w:tcPr>
            <w:tcW w:w="717" w:type="dxa"/>
            <w:shd w:val="clear" w:color="auto" w:fill="FFFFFF"/>
          </w:tcPr>
          <w:p w14:paraId="35FCE78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4.235</w:t>
            </w:r>
          </w:p>
        </w:tc>
        <w:tc>
          <w:tcPr>
            <w:tcW w:w="766" w:type="dxa"/>
            <w:shd w:val="clear" w:color="auto" w:fill="FFFFFF"/>
          </w:tcPr>
          <w:p w14:paraId="424B57C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5F731B1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1.540</w:t>
            </w:r>
          </w:p>
        </w:tc>
        <w:tc>
          <w:tcPr>
            <w:tcW w:w="766" w:type="dxa"/>
            <w:tcBorders>
              <w:right w:val="single" w:sz="16" w:space="0" w:color="000000"/>
            </w:tcBorders>
            <w:shd w:val="clear" w:color="auto" w:fill="FFFFFF"/>
          </w:tcPr>
          <w:p w14:paraId="5DE2811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68204538" w14:textId="77777777" w:rsidTr="009A581D">
        <w:trPr>
          <w:cantSplit/>
          <w:trHeight w:val="470"/>
        </w:trPr>
        <w:tc>
          <w:tcPr>
            <w:tcW w:w="1361" w:type="dxa"/>
            <w:tcBorders>
              <w:left w:val="single" w:sz="16" w:space="0" w:color="000000"/>
              <w:right w:val="single" w:sz="16" w:space="0" w:color="000000"/>
            </w:tcBorders>
            <w:shd w:val="clear" w:color="auto" w:fill="FFFFFF"/>
          </w:tcPr>
          <w:p w14:paraId="68BDF80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proofErr w:type="spellStart"/>
            <w:r w:rsidRPr="00EF4AE2">
              <w:rPr>
                <w:rFonts w:ascii="Times New Roman" w:hAnsi="Times New Roman" w:cs="Times New Roman"/>
                <w:b/>
                <w:bCs/>
                <w:color w:val="auto"/>
                <w:sz w:val="20"/>
                <w:szCs w:val="20"/>
              </w:rPr>
              <w:t>wnzipf</w:t>
            </w:r>
            <w:proofErr w:type="spellEnd"/>
          </w:p>
        </w:tc>
        <w:tc>
          <w:tcPr>
            <w:tcW w:w="764" w:type="dxa"/>
            <w:tcBorders>
              <w:left w:val="single" w:sz="16" w:space="0" w:color="000000"/>
            </w:tcBorders>
            <w:shd w:val="clear" w:color="auto" w:fill="FFFFFF"/>
          </w:tcPr>
          <w:p w14:paraId="5AE1627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shd w:val="clear" w:color="auto" w:fill="FFFFFF"/>
          </w:tcPr>
          <w:p w14:paraId="138C1A7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41</w:t>
            </w:r>
          </w:p>
        </w:tc>
        <w:tc>
          <w:tcPr>
            <w:tcW w:w="764" w:type="dxa"/>
            <w:shd w:val="clear" w:color="auto" w:fill="FFFFFF"/>
          </w:tcPr>
          <w:p w14:paraId="00E13FC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w:t>
            </w:r>
          </w:p>
        </w:tc>
        <w:tc>
          <w:tcPr>
            <w:tcW w:w="764" w:type="dxa"/>
            <w:shd w:val="clear" w:color="auto" w:fill="FFFFFF"/>
          </w:tcPr>
          <w:p w14:paraId="5C575269"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41</w:t>
            </w:r>
          </w:p>
        </w:tc>
        <w:tc>
          <w:tcPr>
            <w:tcW w:w="765" w:type="dxa"/>
            <w:shd w:val="clear" w:color="auto" w:fill="FFFFFF"/>
          </w:tcPr>
          <w:p w14:paraId="1D015FB0"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3.7731</w:t>
            </w:r>
          </w:p>
        </w:tc>
        <w:tc>
          <w:tcPr>
            <w:tcW w:w="1025" w:type="dxa"/>
            <w:shd w:val="clear" w:color="auto" w:fill="FFFFFF"/>
          </w:tcPr>
          <w:p w14:paraId="58C0A433"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39448</w:t>
            </w:r>
          </w:p>
        </w:tc>
        <w:tc>
          <w:tcPr>
            <w:tcW w:w="813" w:type="dxa"/>
            <w:shd w:val="clear" w:color="auto" w:fill="FFFFFF"/>
          </w:tcPr>
          <w:p w14:paraId="71681A6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1.945</w:t>
            </w:r>
          </w:p>
        </w:tc>
        <w:tc>
          <w:tcPr>
            <w:tcW w:w="717" w:type="dxa"/>
            <w:shd w:val="clear" w:color="auto" w:fill="FFFFFF"/>
          </w:tcPr>
          <w:p w14:paraId="41C903F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211</w:t>
            </w:r>
          </w:p>
        </w:tc>
        <w:tc>
          <w:tcPr>
            <w:tcW w:w="766" w:type="dxa"/>
            <w:shd w:val="clear" w:color="auto" w:fill="FFFFFF"/>
          </w:tcPr>
          <w:p w14:paraId="57AAA10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09</w:t>
            </w:r>
          </w:p>
        </w:tc>
        <w:tc>
          <w:tcPr>
            <w:tcW w:w="765" w:type="dxa"/>
            <w:shd w:val="clear" w:color="auto" w:fill="FFFFFF"/>
          </w:tcPr>
          <w:p w14:paraId="47F16D0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697</w:t>
            </w:r>
          </w:p>
        </w:tc>
        <w:tc>
          <w:tcPr>
            <w:tcW w:w="766" w:type="dxa"/>
            <w:tcBorders>
              <w:right w:val="single" w:sz="16" w:space="0" w:color="000000"/>
            </w:tcBorders>
            <w:shd w:val="clear" w:color="auto" w:fill="FFFFFF"/>
          </w:tcPr>
          <w:p w14:paraId="13EF8DD1"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017</w:t>
            </w:r>
          </w:p>
        </w:tc>
      </w:tr>
      <w:tr w:rsidR="00EF4AE2" w:rsidRPr="008A3DA1" w14:paraId="75E102FF" w14:textId="77777777" w:rsidTr="009A581D">
        <w:trPr>
          <w:cantSplit/>
          <w:trHeight w:val="470"/>
        </w:trPr>
        <w:tc>
          <w:tcPr>
            <w:tcW w:w="1361" w:type="dxa"/>
            <w:tcBorders>
              <w:left w:val="single" w:sz="16" w:space="0" w:color="000000"/>
              <w:bottom w:val="single" w:sz="16" w:space="0" w:color="000000"/>
              <w:right w:val="single" w:sz="16" w:space="0" w:color="000000"/>
            </w:tcBorders>
            <w:shd w:val="clear" w:color="auto" w:fill="FFFFFF"/>
          </w:tcPr>
          <w:p w14:paraId="390C5B52"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b/>
                <w:bCs/>
                <w:color w:val="auto"/>
                <w:sz w:val="20"/>
                <w:szCs w:val="20"/>
              </w:rPr>
            </w:pPr>
            <w:r w:rsidRPr="00EF4AE2">
              <w:rPr>
                <w:rFonts w:ascii="Times New Roman" w:hAnsi="Times New Roman" w:cs="Times New Roman"/>
                <w:b/>
                <w:bCs/>
                <w:color w:val="auto"/>
                <w:sz w:val="20"/>
                <w:szCs w:val="20"/>
              </w:rPr>
              <w:t>Valid N (listwise)</w:t>
            </w:r>
          </w:p>
        </w:tc>
        <w:tc>
          <w:tcPr>
            <w:tcW w:w="764" w:type="dxa"/>
            <w:tcBorders>
              <w:left w:val="single" w:sz="16" w:space="0" w:color="000000"/>
              <w:bottom w:val="single" w:sz="16" w:space="0" w:color="000000"/>
            </w:tcBorders>
            <w:shd w:val="clear" w:color="auto" w:fill="FFFFFF"/>
          </w:tcPr>
          <w:p w14:paraId="2A183ACC"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r w:rsidRPr="00EF4AE2">
              <w:rPr>
                <w:rFonts w:ascii="Times New Roman" w:hAnsi="Times New Roman" w:cs="Times New Roman"/>
                <w:color w:val="auto"/>
                <w:sz w:val="20"/>
                <w:szCs w:val="20"/>
              </w:rPr>
              <w:t>80500</w:t>
            </w:r>
          </w:p>
        </w:tc>
        <w:tc>
          <w:tcPr>
            <w:tcW w:w="764" w:type="dxa"/>
            <w:tcBorders>
              <w:bottom w:val="single" w:sz="16" w:space="0" w:color="000000"/>
            </w:tcBorders>
            <w:shd w:val="clear" w:color="auto" w:fill="FFFFFF"/>
            <w:vAlign w:val="center"/>
          </w:tcPr>
          <w:p w14:paraId="7E946E0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764" w:type="dxa"/>
            <w:tcBorders>
              <w:bottom w:val="single" w:sz="16" w:space="0" w:color="000000"/>
            </w:tcBorders>
            <w:shd w:val="clear" w:color="auto" w:fill="FFFFFF"/>
            <w:vAlign w:val="center"/>
          </w:tcPr>
          <w:p w14:paraId="1F4F405E"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764" w:type="dxa"/>
            <w:tcBorders>
              <w:bottom w:val="single" w:sz="16" w:space="0" w:color="000000"/>
            </w:tcBorders>
            <w:shd w:val="clear" w:color="auto" w:fill="FFFFFF"/>
            <w:vAlign w:val="center"/>
          </w:tcPr>
          <w:p w14:paraId="3E6526FF"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765" w:type="dxa"/>
            <w:tcBorders>
              <w:bottom w:val="single" w:sz="16" w:space="0" w:color="000000"/>
            </w:tcBorders>
            <w:shd w:val="clear" w:color="auto" w:fill="FFFFFF"/>
            <w:vAlign w:val="center"/>
          </w:tcPr>
          <w:p w14:paraId="4995DE1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1025" w:type="dxa"/>
            <w:tcBorders>
              <w:bottom w:val="single" w:sz="16" w:space="0" w:color="000000"/>
            </w:tcBorders>
            <w:shd w:val="clear" w:color="auto" w:fill="FFFFFF"/>
            <w:vAlign w:val="center"/>
          </w:tcPr>
          <w:p w14:paraId="157660A4"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813" w:type="dxa"/>
            <w:tcBorders>
              <w:bottom w:val="single" w:sz="16" w:space="0" w:color="000000"/>
            </w:tcBorders>
            <w:shd w:val="clear" w:color="auto" w:fill="FFFFFF"/>
            <w:vAlign w:val="center"/>
          </w:tcPr>
          <w:p w14:paraId="79663B35"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717" w:type="dxa"/>
            <w:tcBorders>
              <w:bottom w:val="single" w:sz="16" w:space="0" w:color="000000"/>
            </w:tcBorders>
            <w:shd w:val="clear" w:color="auto" w:fill="FFFFFF"/>
            <w:vAlign w:val="center"/>
          </w:tcPr>
          <w:p w14:paraId="61FA52F8"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766" w:type="dxa"/>
            <w:tcBorders>
              <w:bottom w:val="single" w:sz="16" w:space="0" w:color="000000"/>
            </w:tcBorders>
            <w:shd w:val="clear" w:color="auto" w:fill="FFFFFF"/>
            <w:vAlign w:val="center"/>
          </w:tcPr>
          <w:p w14:paraId="5B4DD187"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765" w:type="dxa"/>
            <w:tcBorders>
              <w:bottom w:val="single" w:sz="16" w:space="0" w:color="000000"/>
            </w:tcBorders>
            <w:shd w:val="clear" w:color="auto" w:fill="FFFFFF"/>
            <w:vAlign w:val="center"/>
          </w:tcPr>
          <w:p w14:paraId="536C154A"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c>
          <w:tcPr>
            <w:tcW w:w="766" w:type="dxa"/>
            <w:tcBorders>
              <w:bottom w:val="single" w:sz="16" w:space="0" w:color="000000"/>
              <w:right w:val="single" w:sz="16" w:space="0" w:color="000000"/>
            </w:tcBorders>
            <w:shd w:val="clear" w:color="auto" w:fill="FFFFFF"/>
            <w:vAlign w:val="center"/>
          </w:tcPr>
          <w:p w14:paraId="74798B46" w14:textId="77777777" w:rsidR="008A3DA1" w:rsidRPr="00EF4AE2"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sz w:val="20"/>
                <w:szCs w:val="20"/>
              </w:rPr>
            </w:pPr>
          </w:p>
        </w:tc>
      </w:tr>
    </w:tbl>
    <w:p w14:paraId="543CF988" w14:textId="77777777" w:rsidR="008A3DA1" w:rsidRPr="008A3DA1" w:rsidRDefault="008A3DA1" w:rsidP="008A3D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4696BA49" w14:textId="77777777" w:rsidR="00C1241D" w:rsidRPr="00C1241D" w:rsidRDefault="00C1241D" w:rsidP="00C1241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5F7F0771" w14:textId="4C4B992C" w:rsidR="00B14E39" w:rsidRDefault="00A4760A" w:rsidP="00B14E39">
      <w:pPr>
        <w:pStyle w:val="Heading3"/>
      </w:pPr>
      <w:bookmarkStart w:id="106" w:name="_Toc114161256"/>
      <w:r>
        <w:t xml:space="preserve">Prediction and </w:t>
      </w:r>
      <w:r w:rsidR="007908E5">
        <w:t>E</w:t>
      </w:r>
      <w:r w:rsidR="00987D2B">
        <w:t>valuation</w:t>
      </w:r>
      <w:bookmarkEnd w:id="106"/>
      <w:r w:rsidR="00987D2B">
        <w:t xml:space="preserve"> </w:t>
      </w:r>
    </w:p>
    <w:p w14:paraId="209670B1" w14:textId="72DEBF50" w:rsidR="00F92871" w:rsidRDefault="005A2E06">
      <w:pPr>
        <w:pBdr>
          <w:top w:val="none" w:sz="0" w:space="0" w:color="auto"/>
          <w:left w:val="none" w:sz="0" w:space="0" w:color="auto"/>
          <w:bottom w:val="none" w:sz="0" w:space="0" w:color="auto"/>
          <w:right w:val="none" w:sz="0" w:space="0" w:color="auto"/>
          <w:between w:val="none" w:sz="0" w:space="0" w:color="auto"/>
        </w:pBdr>
      </w:pPr>
      <w:r>
        <w:t>T</w:t>
      </w:r>
      <w:r w:rsidR="00B14E39">
        <w:t xml:space="preserve">raining data </w:t>
      </w:r>
      <w:r>
        <w:t>regarding the attributes of</w:t>
      </w:r>
      <w:r w:rsidR="00A4760A">
        <w:t xml:space="preserve"> each word </w:t>
      </w:r>
      <w:r w:rsidR="00B14E39">
        <w:t xml:space="preserve">and tag </w:t>
      </w:r>
      <w:r w:rsidR="00B86628">
        <w:t>were</w:t>
      </w:r>
      <w:r>
        <w:t xml:space="preserve"> </w:t>
      </w:r>
      <w:r w:rsidR="004D1B4E">
        <w:t xml:space="preserve">used in regression models </w:t>
      </w:r>
      <w:r w:rsidR="00B14E39">
        <w:t>to produce a</w:t>
      </w:r>
      <w:r>
        <w:t xml:space="preserve"> </w:t>
      </w:r>
      <w:r w:rsidRPr="00EF4AE2">
        <w:rPr>
          <w:i/>
          <w:iCs/>
        </w:rPr>
        <w:t>text classifier</w:t>
      </w:r>
      <w:r>
        <w:t>, a type of</w:t>
      </w:r>
      <w:r w:rsidR="00B14E39">
        <w:t xml:space="preserve"> classification</w:t>
      </w:r>
      <w:r w:rsidR="004D1B4E">
        <w:t>/</w:t>
      </w:r>
      <w:r w:rsidR="00407018">
        <w:t>prediction</w:t>
      </w:r>
      <w:r w:rsidR="00B14E39">
        <w:t xml:space="preserve"> model</w:t>
      </w:r>
      <w:r w:rsidR="00D157E2">
        <w:t xml:space="preserve">. </w:t>
      </w:r>
      <w:r w:rsidR="00A4760A">
        <w:t xml:space="preserve">The performance of the text classifier </w:t>
      </w:r>
      <w:r w:rsidR="00DF6E1C">
        <w:t>was</w:t>
      </w:r>
      <w:r w:rsidR="00A4760A">
        <w:t xml:space="preserve"> evaluated using </w:t>
      </w:r>
      <w:r w:rsidR="00B86628">
        <w:t xml:space="preserve">a </w:t>
      </w:r>
      <w:r w:rsidR="00A4760A">
        <w:t>c</w:t>
      </w:r>
      <w:r w:rsidR="00D157E2" w:rsidRPr="00D157E2">
        <w:t>ross-validation</w:t>
      </w:r>
      <w:r w:rsidR="00A4760A">
        <w:t xml:space="preserve"> method</w:t>
      </w:r>
      <w:r w:rsidR="00DF6E1C">
        <w:t xml:space="preserve"> and </w:t>
      </w:r>
      <w:r w:rsidR="00B86628">
        <w:t xml:space="preserve">by </w:t>
      </w:r>
      <w:r w:rsidR="00DF6E1C">
        <w:t>p</w:t>
      </w:r>
      <w:r w:rsidR="00D078B3">
        <w:t xml:space="preserve">erforming multiple regression </w:t>
      </w:r>
      <w:r w:rsidR="00FB3EA7">
        <w:t xml:space="preserve">with </w:t>
      </w:r>
      <w:r w:rsidR="00D078B3">
        <w:t>the word attributes</w:t>
      </w:r>
      <w:r w:rsidR="00FB3EA7">
        <w:t xml:space="preserve"> as independent variables</w:t>
      </w:r>
      <w:r w:rsidR="00DF6E1C">
        <w:t>. T</w:t>
      </w:r>
      <w:r w:rsidR="000B6216">
        <w:t xml:space="preserve">he text classifier </w:t>
      </w:r>
      <w:r w:rsidR="00DF6E1C">
        <w:t>was used to</w:t>
      </w:r>
      <w:r w:rsidR="000B6216">
        <w:t xml:space="preserve"> </w:t>
      </w:r>
      <w:r w:rsidR="00D078B3">
        <w:t>predict</w:t>
      </w:r>
      <w:r w:rsidR="00C352D1">
        <w:t xml:space="preserve"> </w:t>
      </w:r>
      <w:r w:rsidR="00DF6E1C">
        <w:t>t</w:t>
      </w:r>
      <w:r w:rsidR="00FB3EA7">
        <w:t>he</w:t>
      </w:r>
      <w:r w:rsidR="00DF6E1C">
        <w:t xml:space="preserve"> </w:t>
      </w:r>
      <w:r w:rsidR="00C352D1">
        <w:t>probability</w:t>
      </w:r>
      <w:r w:rsidR="00A4760A">
        <w:t xml:space="preserve"> that</w:t>
      </w:r>
      <w:r w:rsidR="00C352D1">
        <w:t xml:space="preserve"> </w:t>
      </w:r>
      <w:r w:rsidR="00F92871">
        <w:t>a</w:t>
      </w:r>
      <w:r w:rsidR="00C352D1">
        <w:t xml:space="preserve"> word</w:t>
      </w:r>
      <w:r w:rsidR="00F92871">
        <w:t xml:space="preserve"> is engaging</w:t>
      </w:r>
      <w:r w:rsidR="00D709BE">
        <w:t xml:space="preserve"> both in general </w:t>
      </w:r>
      <w:r w:rsidR="00B86628">
        <w:t xml:space="preserve">and </w:t>
      </w:r>
      <w:r w:rsidR="00DF6E1C">
        <w:t xml:space="preserve">compared </w:t>
      </w:r>
      <w:r w:rsidR="00D709BE">
        <w:t xml:space="preserve">to its </w:t>
      </w:r>
      <w:r w:rsidR="00EB7068">
        <w:t>s</w:t>
      </w:r>
      <w:r w:rsidR="00EB7068" w:rsidRPr="00EB7068">
        <w:t>ynonym</w:t>
      </w:r>
      <w:r w:rsidR="00F92871">
        <w:t xml:space="preserve">. </w:t>
      </w:r>
      <w:r w:rsidR="00C352D1">
        <w:t xml:space="preserve">The </w:t>
      </w:r>
      <w:r w:rsidR="000B6216">
        <w:t xml:space="preserve">predictions </w:t>
      </w:r>
      <w:r w:rsidR="00DF6E1C">
        <w:t>were</w:t>
      </w:r>
      <w:r w:rsidR="00C352D1">
        <w:t xml:space="preserve"> compared </w:t>
      </w:r>
      <w:r w:rsidR="000B6216">
        <w:t xml:space="preserve">to </w:t>
      </w:r>
      <w:r w:rsidR="00EB7068">
        <w:t xml:space="preserve">the </w:t>
      </w:r>
      <w:r w:rsidR="00C352D1">
        <w:t xml:space="preserve">IE </w:t>
      </w:r>
      <w:r w:rsidR="00FB3EA7">
        <w:t xml:space="preserve">values obtained </w:t>
      </w:r>
      <w:r w:rsidR="00C352D1">
        <w:t>in the previous study</w:t>
      </w:r>
      <w:r w:rsidR="000B6216">
        <w:t xml:space="preserve"> to </w:t>
      </w:r>
      <w:r w:rsidR="00987D2B">
        <w:t>determine whe</w:t>
      </w:r>
      <w:r w:rsidR="00FB3EA7">
        <w:t xml:space="preserve">ther the predictions </w:t>
      </w:r>
      <w:r w:rsidR="00DF6E1C">
        <w:t>were</w:t>
      </w:r>
      <w:r w:rsidR="000B6216">
        <w:t xml:space="preserve"> correct</w:t>
      </w:r>
      <w:r w:rsidR="00987D2B">
        <w:t xml:space="preserve"> (</w:t>
      </w:r>
      <w:r w:rsidR="000B6216">
        <w:t xml:space="preserve">i.e., </w:t>
      </w:r>
      <w:r w:rsidR="00B86628">
        <w:t>the text classifier</w:t>
      </w:r>
      <w:r w:rsidR="00FB3EA7">
        <w:t xml:space="preserve"> obtain</w:t>
      </w:r>
      <w:r w:rsidR="00DF6E1C">
        <w:t>ed</w:t>
      </w:r>
      <w:r w:rsidR="00FB3EA7">
        <w:t xml:space="preserve"> </w:t>
      </w:r>
      <w:r w:rsidR="00987D2B">
        <w:t xml:space="preserve">true positives and true negatives) </w:t>
      </w:r>
      <w:r w:rsidR="00FB3EA7">
        <w:t xml:space="preserve">or </w:t>
      </w:r>
      <w:r w:rsidR="000B6216">
        <w:t>incorrect</w:t>
      </w:r>
      <w:r w:rsidR="00987D2B">
        <w:t xml:space="preserve"> (</w:t>
      </w:r>
      <w:r w:rsidR="000B6216">
        <w:t xml:space="preserve">i.e., </w:t>
      </w:r>
      <w:r w:rsidR="00FB3EA7">
        <w:t>it obtain</w:t>
      </w:r>
      <w:r w:rsidR="00DF6E1C">
        <w:t>ed</w:t>
      </w:r>
      <w:r w:rsidR="00FB3EA7">
        <w:t xml:space="preserve"> </w:t>
      </w:r>
      <w:r w:rsidR="00987D2B">
        <w:t>false positives</w:t>
      </w:r>
      <w:r w:rsidR="000B6216">
        <w:t xml:space="preserve"> and/or</w:t>
      </w:r>
      <w:r w:rsidR="00987D2B">
        <w:t xml:space="preserve"> false negatives).</w:t>
      </w:r>
      <w:r w:rsidR="00140DEC">
        <w:t xml:space="preserve"> </w:t>
      </w:r>
      <w:r w:rsidR="00284A6F">
        <w:t>The t</w:t>
      </w:r>
      <w:r w:rsidR="00140DEC">
        <w:t>able</w:t>
      </w:r>
      <w:r w:rsidR="00284A6F">
        <w:t xml:space="preserve"> below</w:t>
      </w:r>
      <w:r w:rsidR="00140DEC">
        <w:t xml:space="preserve"> shows the descriptive statistics for the IE dimensions.</w:t>
      </w:r>
    </w:p>
    <w:p w14:paraId="64E21CFC" w14:textId="2D5B4C1E" w:rsidR="00284A6F" w:rsidRDefault="00284A6F" w:rsidP="00284A6F">
      <w:pPr>
        <w:pStyle w:val="Caption"/>
        <w:keepNext/>
      </w:pPr>
      <w:r>
        <w:t xml:space="preserve">Table </w:t>
      </w:r>
      <w:fldSimple w:instr=" SEQ Table \* ARABIC ">
        <w:r w:rsidR="00652B35">
          <w:rPr>
            <w:noProof/>
          </w:rPr>
          <w:t>12</w:t>
        </w:r>
      </w:fldSimple>
      <w:r>
        <w:t xml:space="preserve">. </w:t>
      </w:r>
      <w:r w:rsidRPr="001967F9">
        <w:t>Descriptive Statistics for IE Dimensions</w:t>
      </w:r>
    </w:p>
    <w:tbl>
      <w:tblPr>
        <w:tblW w:w="10890" w:type="dxa"/>
        <w:tblInd w:w="-7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20" w:firstRow="1" w:lastRow="0" w:firstColumn="0" w:lastColumn="0" w:noHBand="0" w:noVBand="0"/>
      </w:tblPr>
      <w:tblGrid>
        <w:gridCol w:w="990"/>
        <w:gridCol w:w="720"/>
        <w:gridCol w:w="630"/>
        <w:gridCol w:w="630"/>
        <w:gridCol w:w="630"/>
        <w:gridCol w:w="1170"/>
        <w:gridCol w:w="810"/>
        <w:gridCol w:w="810"/>
        <w:gridCol w:w="810"/>
        <w:gridCol w:w="720"/>
        <w:gridCol w:w="720"/>
        <w:gridCol w:w="720"/>
        <w:gridCol w:w="900"/>
        <w:gridCol w:w="630"/>
      </w:tblGrid>
      <w:tr w:rsidR="00EF4AE2" w:rsidRPr="00C67B78" w14:paraId="08B49B48" w14:textId="77777777" w:rsidTr="00EF4AE2">
        <w:trPr>
          <w:cantSplit/>
        </w:trPr>
        <w:tc>
          <w:tcPr>
            <w:tcW w:w="990" w:type="dxa"/>
            <w:vMerge w:val="restart"/>
            <w:tcBorders>
              <w:top w:val="single" w:sz="16" w:space="0" w:color="000000"/>
              <w:left w:val="single" w:sz="16" w:space="0" w:color="000000"/>
              <w:bottom w:val="nil"/>
              <w:right w:val="single" w:sz="16" w:space="0" w:color="000000"/>
            </w:tcBorders>
            <w:shd w:val="clear" w:color="auto" w:fill="FFFFFF"/>
            <w:vAlign w:val="bottom"/>
          </w:tcPr>
          <w:p w14:paraId="6316564B"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720" w:type="dxa"/>
            <w:tcBorders>
              <w:top w:val="single" w:sz="16" w:space="0" w:color="000000"/>
              <w:left w:val="single" w:sz="16" w:space="0" w:color="000000"/>
              <w:bottom w:val="nil"/>
            </w:tcBorders>
            <w:shd w:val="clear" w:color="auto" w:fill="FFFFFF"/>
            <w:vAlign w:val="bottom"/>
          </w:tcPr>
          <w:p w14:paraId="6AF95EE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8"/>
                <w:szCs w:val="18"/>
              </w:rPr>
            </w:pPr>
            <w:r w:rsidRPr="00EF4AE2">
              <w:rPr>
                <w:rFonts w:ascii="Arial" w:hAnsi="Arial" w:cs="Arial"/>
                <w:sz w:val="18"/>
                <w:szCs w:val="18"/>
              </w:rPr>
              <w:t>N</w:t>
            </w:r>
          </w:p>
        </w:tc>
        <w:tc>
          <w:tcPr>
            <w:tcW w:w="630" w:type="dxa"/>
            <w:tcBorders>
              <w:top w:val="single" w:sz="16" w:space="0" w:color="000000"/>
              <w:bottom w:val="nil"/>
            </w:tcBorders>
            <w:shd w:val="clear" w:color="auto" w:fill="FFFFFF"/>
            <w:vAlign w:val="bottom"/>
          </w:tcPr>
          <w:p w14:paraId="7BBA8DB8"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Range</w:t>
            </w:r>
          </w:p>
        </w:tc>
        <w:tc>
          <w:tcPr>
            <w:tcW w:w="630" w:type="dxa"/>
            <w:tcBorders>
              <w:top w:val="single" w:sz="16" w:space="0" w:color="000000"/>
              <w:bottom w:val="nil"/>
            </w:tcBorders>
            <w:shd w:val="clear" w:color="auto" w:fill="FFFFFF"/>
            <w:vAlign w:val="bottom"/>
          </w:tcPr>
          <w:p w14:paraId="3EDBC8E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Minimum</w:t>
            </w:r>
          </w:p>
        </w:tc>
        <w:tc>
          <w:tcPr>
            <w:tcW w:w="630" w:type="dxa"/>
            <w:tcBorders>
              <w:top w:val="single" w:sz="16" w:space="0" w:color="000000"/>
              <w:bottom w:val="nil"/>
            </w:tcBorders>
            <w:shd w:val="clear" w:color="auto" w:fill="FFFFFF"/>
            <w:vAlign w:val="bottom"/>
          </w:tcPr>
          <w:p w14:paraId="10B6FF8B"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Maximum</w:t>
            </w:r>
          </w:p>
        </w:tc>
        <w:tc>
          <w:tcPr>
            <w:tcW w:w="1170" w:type="dxa"/>
            <w:tcBorders>
              <w:top w:val="single" w:sz="16" w:space="0" w:color="000000"/>
              <w:bottom w:val="nil"/>
            </w:tcBorders>
            <w:shd w:val="clear" w:color="auto" w:fill="FFFFFF"/>
            <w:vAlign w:val="bottom"/>
          </w:tcPr>
          <w:p w14:paraId="57761EC2"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um</w:t>
            </w:r>
          </w:p>
        </w:tc>
        <w:tc>
          <w:tcPr>
            <w:tcW w:w="1620" w:type="dxa"/>
            <w:gridSpan w:val="2"/>
            <w:tcBorders>
              <w:top w:val="single" w:sz="16" w:space="0" w:color="000000"/>
              <w:bottom w:val="nil"/>
            </w:tcBorders>
            <w:shd w:val="clear" w:color="auto" w:fill="FFFFFF"/>
            <w:vAlign w:val="bottom"/>
          </w:tcPr>
          <w:p w14:paraId="6986D93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Mean</w:t>
            </w:r>
          </w:p>
        </w:tc>
        <w:tc>
          <w:tcPr>
            <w:tcW w:w="810" w:type="dxa"/>
            <w:tcBorders>
              <w:top w:val="single" w:sz="16" w:space="0" w:color="000000"/>
              <w:bottom w:val="nil"/>
            </w:tcBorders>
            <w:shd w:val="clear" w:color="auto" w:fill="FFFFFF"/>
            <w:vAlign w:val="bottom"/>
          </w:tcPr>
          <w:p w14:paraId="7547B332"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d. Deviation</w:t>
            </w:r>
          </w:p>
        </w:tc>
        <w:tc>
          <w:tcPr>
            <w:tcW w:w="720" w:type="dxa"/>
            <w:tcBorders>
              <w:top w:val="single" w:sz="16" w:space="0" w:color="000000"/>
              <w:bottom w:val="nil"/>
            </w:tcBorders>
            <w:shd w:val="clear" w:color="auto" w:fill="FFFFFF"/>
            <w:vAlign w:val="bottom"/>
          </w:tcPr>
          <w:p w14:paraId="5AB28969"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Variance</w:t>
            </w:r>
          </w:p>
        </w:tc>
        <w:tc>
          <w:tcPr>
            <w:tcW w:w="1440" w:type="dxa"/>
            <w:gridSpan w:val="2"/>
            <w:tcBorders>
              <w:top w:val="single" w:sz="16" w:space="0" w:color="000000"/>
              <w:bottom w:val="nil"/>
            </w:tcBorders>
            <w:shd w:val="clear" w:color="auto" w:fill="FFFFFF"/>
            <w:vAlign w:val="bottom"/>
          </w:tcPr>
          <w:p w14:paraId="0E4E71EA"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kewness</w:t>
            </w:r>
          </w:p>
        </w:tc>
        <w:tc>
          <w:tcPr>
            <w:tcW w:w="1530" w:type="dxa"/>
            <w:gridSpan w:val="2"/>
            <w:tcBorders>
              <w:top w:val="single" w:sz="16" w:space="0" w:color="000000"/>
              <w:bottom w:val="nil"/>
              <w:right w:val="single" w:sz="16" w:space="0" w:color="000000"/>
            </w:tcBorders>
            <w:shd w:val="clear" w:color="auto" w:fill="FFFFFF"/>
            <w:vAlign w:val="bottom"/>
          </w:tcPr>
          <w:p w14:paraId="7274DFA4"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Kurtosis</w:t>
            </w:r>
          </w:p>
        </w:tc>
      </w:tr>
      <w:tr w:rsidR="00EF4AE2" w:rsidRPr="00C67B78" w14:paraId="59D01E5A" w14:textId="77777777" w:rsidTr="00C67B78">
        <w:trPr>
          <w:cantSplit/>
        </w:trPr>
        <w:tc>
          <w:tcPr>
            <w:tcW w:w="990" w:type="dxa"/>
            <w:vMerge/>
            <w:tcBorders>
              <w:top w:val="single" w:sz="16" w:space="0" w:color="000000"/>
              <w:left w:val="single" w:sz="16" w:space="0" w:color="000000"/>
              <w:bottom w:val="nil"/>
              <w:right w:val="single" w:sz="16" w:space="0" w:color="000000"/>
            </w:tcBorders>
            <w:shd w:val="clear" w:color="auto" w:fill="FFFFFF"/>
            <w:vAlign w:val="bottom"/>
          </w:tcPr>
          <w:p w14:paraId="13B5C0A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18"/>
                <w:szCs w:val="18"/>
              </w:rPr>
            </w:pPr>
          </w:p>
        </w:tc>
        <w:tc>
          <w:tcPr>
            <w:tcW w:w="720" w:type="dxa"/>
            <w:tcBorders>
              <w:top w:val="nil"/>
              <w:left w:val="single" w:sz="16" w:space="0" w:color="000000"/>
              <w:bottom w:val="single" w:sz="16" w:space="0" w:color="000000"/>
            </w:tcBorders>
            <w:shd w:val="clear" w:color="auto" w:fill="FFFFFF"/>
            <w:vAlign w:val="bottom"/>
          </w:tcPr>
          <w:p w14:paraId="3EAC4937"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sz w:val="18"/>
                <w:szCs w:val="18"/>
              </w:rPr>
            </w:pPr>
            <w:r w:rsidRPr="00EF4AE2">
              <w:rPr>
                <w:rFonts w:ascii="Arial" w:hAnsi="Arial" w:cs="Arial"/>
                <w:sz w:val="18"/>
                <w:szCs w:val="18"/>
              </w:rPr>
              <w:t>Statistic</w:t>
            </w:r>
          </w:p>
        </w:tc>
        <w:tc>
          <w:tcPr>
            <w:tcW w:w="630" w:type="dxa"/>
            <w:tcBorders>
              <w:top w:val="nil"/>
              <w:bottom w:val="single" w:sz="16" w:space="0" w:color="000000"/>
            </w:tcBorders>
            <w:shd w:val="clear" w:color="auto" w:fill="FFFFFF"/>
            <w:vAlign w:val="bottom"/>
          </w:tcPr>
          <w:p w14:paraId="7281A38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630" w:type="dxa"/>
            <w:tcBorders>
              <w:top w:val="nil"/>
              <w:bottom w:val="single" w:sz="16" w:space="0" w:color="000000"/>
            </w:tcBorders>
            <w:shd w:val="clear" w:color="auto" w:fill="FFFFFF"/>
            <w:vAlign w:val="bottom"/>
          </w:tcPr>
          <w:p w14:paraId="726CAA52"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630" w:type="dxa"/>
            <w:tcBorders>
              <w:top w:val="nil"/>
              <w:bottom w:val="single" w:sz="16" w:space="0" w:color="000000"/>
            </w:tcBorders>
            <w:shd w:val="clear" w:color="auto" w:fill="FFFFFF"/>
            <w:vAlign w:val="bottom"/>
          </w:tcPr>
          <w:p w14:paraId="4DCEF1EA"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1170" w:type="dxa"/>
            <w:tcBorders>
              <w:top w:val="nil"/>
              <w:bottom w:val="single" w:sz="16" w:space="0" w:color="000000"/>
            </w:tcBorders>
            <w:shd w:val="clear" w:color="auto" w:fill="FFFFFF"/>
            <w:vAlign w:val="bottom"/>
          </w:tcPr>
          <w:p w14:paraId="17238E07"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810" w:type="dxa"/>
            <w:tcBorders>
              <w:top w:val="nil"/>
              <w:bottom w:val="single" w:sz="16" w:space="0" w:color="000000"/>
            </w:tcBorders>
            <w:shd w:val="clear" w:color="auto" w:fill="FFFFFF"/>
            <w:vAlign w:val="bottom"/>
          </w:tcPr>
          <w:p w14:paraId="4A0C6B39"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810" w:type="dxa"/>
            <w:tcBorders>
              <w:top w:val="nil"/>
              <w:bottom w:val="single" w:sz="16" w:space="0" w:color="000000"/>
            </w:tcBorders>
            <w:shd w:val="clear" w:color="auto" w:fill="FFFFFF"/>
            <w:vAlign w:val="bottom"/>
          </w:tcPr>
          <w:p w14:paraId="597A4AE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d. Error</w:t>
            </w:r>
          </w:p>
        </w:tc>
        <w:tc>
          <w:tcPr>
            <w:tcW w:w="810" w:type="dxa"/>
            <w:tcBorders>
              <w:top w:val="nil"/>
              <w:bottom w:val="single" w:sz="16" w:space="0" w:color="000000"/>
            </w:tcBorders>
            <w:shd w:val="clear" w:color="auto" w:fill="FFFFFF"/>
            <w:vAlign w:val="bottom"/>
          </w:tcPr>
          <w:p w14:paraId="4397D6DB"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720" w:type="dxa"/>
            <w:tcBorders>
              <w:top w:val="nil"/>
              <w:bottom w:val="single" w:sz="16" w:space="0" w:color="000000"/>
            </w:tcBorders>
            <w:shd w:val="clear" w:color="auto" w:fill="FFFFFF"/>
            <w:vAlign w:val="bottom"/>
          </w:tcPr>
          <w:p w14:paraId="331A7B1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720" w:type="dxa"/>
            <w:tcBorders>
              <w:top w:val="nil"/>
              <w:bottom w:val="single" w:sz="16" w:space="0" w:color="000000"/>
            </w:tcBorders>
            <w:shd w:val="clear" w:color="auto" w:fill="FFFFFF"/>
            <w:vAlign w:val="bottom"/>
          </w:tcPr>
          <w:p w14:paraId="19F0A13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720" w:type="dxa"/>
            <w:tcBorders>
              <w:top w:val="nil"/>
              <w:bottom w:val="single" w:sz="16" w:space="0" w:color="000000"/>
            </w:tcBorders>
            <w:shd w:val="clear" w:color="auto" w:fill="FFFFFF"/>
            <w:vAlign w:val="bottom"/>
          </w:tcPr>
          <w:p w14:paraId="3F653A28"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d. Error</w:t>
            </w:r>
          </w:p>
        </w:tc>
        <w:tc>
          <w:tcPr>
            <w:tcW w:w="900" w:type="dxa"/>
            <w:tcBorders>
              <w:top w:val="nil"/>
              <w:bottom w:val="single" w:sz="16" w:space="0" w:color="000000"/>
            </w:tcBorders>
            <w:shd w:val="clear" w:color="auto" w:fill="FFFFFF"/>
            <w:vAlign w:val="bottom"/>
          </w:tcPr>
          <w:p w14:paraId="2974EA72"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atistic</w:t>
            </w:r>
          </w:p>
        </w:tc>
        <w:tc>
          <w:tcPr>
            <w:tcW w:w="630" w:type="dxa"/>
            <w:tcBorders>
              <w:top w:val="nil"/>
              <w:bottom w:val="single" w:sz="16" w:space="0" w:color="000000"/>
              <w:right w:val="single" w:sz="16" w:space="0" w:color="000000"/>
            </w:tcBorders>
            <w:shd w:val="clear" w:color="auto" w:fill="FFFFFF"/>
            <w:vAlign w:val="bottom"/>
          </w:tcPr>
          <w:p w14:paraId="0552F00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18"/>
                <w:szCs w:val="18"/>
              </w:rPr>
            </w:pPr>
            <w:r w:rsidRPr="00EF4AE2">
              <w:rPr>
                <w:rFonts w:ascii="Arial" w:hAnsi="Arial" w:cs="Arial"/>
                <w:b/>
                <w:bCs/>
                <w:sz w:val="18"/>
                <w:szCs w:val="18"/>
              </w:rPr>
              <w:t>Std. Error</w:t>
            </w:r>
          </w:p>
        </w:tc>
      </w:tr>
      <w:tr w:rsidR="00EF4AE2" w:rsidRPr="00C67B78" w14:paraId="015A70C4" w14:textId="77777777" w:rsidTr="00C67B78">
        <w:trPr>
          <w:cantSplit/>
        </w:trPr>
        <w:tc>
          <w:tcPr>
            <w:tcW w:w="990" w:type="dxa"/>
            <w:tcBorders>
              <w:top w:val="single" w:sz="16" w:space="0" w:color="000000"/>
              <w:left w:val="single" w:sz="16" w:space="0" w:color="000000"/>
              <w:right w:val="single" w:sz="16" w:space="0" w:color="000000"/>
            </w:tcBorders>
            <w:shd w:val="clear" w:color="auto" w:fill="FFFFFF"/>
          </w:tcPr>
          <w:p w14:paraId="202957A9"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b/>
                <w:bCs/>
                <w:sz w:val="18"/>
                <w:szCs w:val="18"/>
              </w:rPr>
            </w:pPr>
            <w:proofErr w:type="spellStart"/>
            <w:r w:rsidRPr="00EF4AE2">
              <w:rPr>
                <w:rFonts w:ascii="Arial" w:hAnsi="Arial" w:cs="Arial"/>
                <w:b/>
                <w:bCs/>
                <w:sz w:val="18"/>
                <w:szCs w:val="18"/>
              </w:rPr>
              <w:t>UESavg</w:t>
            </w:r>
            <w:proofErr w:type="spellEnd"/>
          </w:p>
        </w:tc>
        <w:tc>
          <w:tcPr>
            <w:tcW w:w="720" w:type="dxa"/>
            <w:tcBorders>
              <w:top w:val="single" w:sz="16" w:space="0" w:color="000000"/>
              <w:left w:val="single" w:sz="16" w:space="0" w:color="000000"/>
            </w:tcBorders>
            <w:shd w:val="clear" w:color="auto" w:fill="FFFFFF"/>
          </w:tcPr>
          <w:p w14:paraId="6D14B69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80500</w:t>
            </w:r>
          </w:p>
        </w:tc>
        <w:tc>
          <w:tcPr>
            <w:tcW w:w="630" w:type="dxa"/>
            <w:tcBorders>
              <w:top w:val="single" w:sz="16" w:space="0" w:color="000000"/>
            </w:tcBorders>
            <w:shd w:val="clear" w:color="auto" w:fill="FFFFFF"/>
          </w:tcPr>
          <w:p w14:paraId="4EAEF5DC"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4.000</w:t>
            </w:r>
          </w:p>
        </w:tc>
        <w:tc>
          <w:tcPr>
            <w:tcW w:w="630" w:type="dxa"/>
            <w:tcBorders>
              <w:top w:val="single" w:sz="16" w:space="0" w:color="000000"/>
            </w:tcBorders>
            <w:shd w:val="clear" w:color="auto" w:fill="FFFFFF"/>
          </w:tcPr>
          <w:p w14:paraId="291ADBC1"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000</w:t>
            </w:r>
          </w:p>
        </w:tc>
        <w:tc>
          <w:tcPr>
            <w:tcW w:w="630" w:type="dxa"/>
            <w:tcBorders>
              <w:top w:val="single" w:sz="16" w:space="0" w:color="000000"/>
            </w:tcBorders>
            <w:shd w:val="clear" w:color="auto" w:fill="FFFFFF"/>
          </w:tcPr>
          <w:p w14:paraId="066D44F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5.000</w:t>
            </w:r>
          </w:p>
        </w:tc>
        <w:tc>
          <w:tcPr>
            <w:tcW w:w="1170" w:type="dxa"/>
            <w:tcBorders>
              <w:top w:val="single" w:sz="16" w:space="0" w:color="000000"/>
            </w:tcBorders>
            <w:shd w:val="clear" w:color="auto" w:fill="FFFFFF"/>
          </w:tcPr>
          <w:p w14:paraId="28FCA1DC"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96171.250</w:t>
            </w:r>
          </w:p>
        </w:tc>
        <w:tc>
          <w:tcPr>
            <w:tcW w:w="810" w:type="dxa"/>
            <w:tcBorders>
              <w:top w:val="single" w:sz="16" w:space="0" w:color="000000"/>
            </w:tcBorders>
            <w:shd w:val="clear" w:color="auto" w:fill="FFFFFF"/>
          </w:tcPr>
          <w:p w14:paraId="7EDA49BD"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2.43691</w:t>
            </w:r>
          </w:p>
        </w:tc>
        <w:tc>
          <w:tcPr>
            <w:tcW w:w="810" w:type="dxa"/>
            <w:tcBorders>
              <w:top w:val="single" w:sz="16" w:space="0" w:color="000000"/>
            </w:tcBorders>
            <w:shd w:val="clear" w:color="auto" w:fill="FFFFFF"/>
          </w:tcPr>
          <w:p w14:paraId="174BC92E"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03092</w:t>
            </w:r>
          </w:p>
        </w:tc>
        <w:tc>
          <w:tcPr>
            <w:tcW w:w="810" w:type="dxa"/>
            <w:tcBorders>
              <w:top w:val="single" w:sz="16" w:space="0" w:color="000000"/>
            </w:tcBorders>
            <w:shd w:val="clear" w:color="auto" w:fill="FFFFFF"/>
          </w:tcPr>
          <w:p w14:paraId="5171A461"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877390</w:t>
            </w:r>
          </w:p>
        </w:tc>
        <w:tc>
          <w:tcPr>
            <w:tcW w:w="720" w:type="dxa"/>
            <w:tcBorders>
              <w:top w:val="single" w:sz="16" w:space="0" w:color="000000"/>
            </w:tcBorders>
            <w:shd w:val="clear" w:color="auto" w:fill="FFFFFF"/>
          </w:tcPr>
          <w:p w14:paraId="0FBBFFB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770</w:t>
            </w:r>
          </w:p>
        </w:tc>
        <w:tc>
          <w:tcPr>
            <w:tcW w:w="720" w:type="dxa"/>
            <w:tcBorders>
              <w:top w:val="single" w:sz="16" w:space="0" w:color="000000"/>
            </w:tcBorders>
            <w:shd w:val="clear" w:color="auto" w:fill="FFFFFF"/>
          </w:tcPr>
          <w:p w14:paraId="3A4D1D11"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249</w:t>
            </w:r>
          </w:p>
        </w:tc>
        <w:tc>
          <w:tcPr>
            <w:tcW w:w="720" w:type="dxa"/>
            <w:tcBorders>
              <w:top w:val="single" w:sz="16" w:space="0" w:color="000000"/>
            </w:tcBorders>
            <w:shd w:val="clear" w:color="auto" w:fill="FFFFFF"/>
          </w:tcPr>
          <w:p w14:paraId="3B60E101"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09</w:t>
            </w:r>
          </w:p>
        </w:tc>
        <w:tc>
          <w:tcPr>
            <w:tcW w:w="900" w:type="dxa"/>
            <w:tcBorders>
              <w:top w:val="single" w:sz="16" w:space="0" w:color="000000"/>
            </w:tcBorders>
            <w:shd w:val="clear" w:color="auto" w:fill="FFFFFF"/>
          </w:tcPr>
          <w:p w14:paraId="0EA4B650"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295</w:t>
            </w:r>
          </w:p>
        </w:tc>
        <w:tc>
          <w:tcPr>
            <w:tcW w:w="630" w:type="dxa"/>
            <w:tcBorders>
              <w:top w:val="single" w:sz="16" w:space="0" w:color="000000"/>
              <w:right w:val="single" w:sz="16" w:space="0" w:color="000000"/>
            </w:tcBorders>
            <w:shd w:val="clear" w:color="auto" w:fill="FFFFFF"/>
          </w:tcPr>
          <w:p w14:paraId="5FF2D17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17</w:t>
            </w:r>
          </w:p>
        </w:tc>
      </w:tr>
      <w:tr w:rsidR="00EF4AE2" w:rsidRPr="00C67B78" w14:paraId="2A598DC0" w14:textId="77777777" w:rsidTr="00C67B78">
        <w:trPr>
          <w:cantSplit/>
        </w:trPr>
        <w:tc>
          <w:tcPr>
            <w:tcW w:w="990" w:type="dxa"/>
            <w:tcBorders>
              <w:left w:val="single" w:sz="16" w:space="0" w:color="000000"/>
              <w:right w:val="single" w:sz="16" w:space="0" w:color="000000"/>
            </w:tcBorders>
            <w:shd w:val="clear" w:color="auto" w:fill="FFFFFF"/>
          </w:tcPr>
          <w:p w14:paraId="05A4BAF7"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b/>
                <w:bCs/>
                <w:sz w:val="18"/>
                <w:szCs w:val="18"/>
              </w:rPr>
            </w:pPr>
            <w:r w:rsidRPr="00EF4AE2">
              <w:rPr>
                <w:rFonts w:ascii="Arial" w:hAnsi="Arial" w:cs="Arial"/>
                <w:b/>
                <w:bCs/>
                <w:sz w:val="18"/>
                <w:szCs w:val="18"/>
              </w:rPr>
              <w:t>select</w:t>
            </w:r>
          </w:p>
        </w:tc>
        <w:tc>
          <w:tcPr>
            <w:tcW w:w="720" w:type="dxa"/>
            <w:tcBorders>
              <w:left w:val="single" w:sz="16" w:space="0" w:color="000000"/>
            </w:tcBorders>
            <w:shd w:val="clear" w:color="auto" w:fill="FFFFFF"/>
          </w:tcPr>
          <w:p w14:paraId="1BA54C3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80500</w:t>
            </w:r>
          </w:p>
        </w:tc>
        <w:tc>
          <w:tcPr>
            <w:tcW w:w="630" w:type="dxa"/>
            <w:shd w:val="clear" w:color="auto" w:fill="FFFFFF"/>
          </w:tcPr>
          <w:p w14:paraId="2F694E40"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w:t>
            </w:r>
          </w:p>
        </w:tc>
        <w:tc>
          <w:tcPr>
            <w:tcW w:w="630" w:type="dxa"/>
            <w:shd w:val="clear" w:color="auto" w:fill="FFFFFF"/>
          </w:tcPr>
          <w:p w14:paraId="75EBC241"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w:t>
            </w:r>
          </w:p>
        </w:tc>
        <w:tc>
          <w:tcPr>
            <w:tcW w:w="630" w:type="dxa"/>
            <w:shd w:val="clear" w:color="auto" w:fill="FFFFFF"/>
          </w:tcPr>
          <w:p w14:paraId="7088275E"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w:t>
            </w:r>
          </w:p>
        </w:tc>
        <w:tc>
          <w:tcPr>
            <w:tcW w:w="1170" w:type="dxa"/>
            <w:shd w:val="clear" w:color="auto" w:fill="FFFFFF"/>
          </w:tcPr>
          <w:p w14:paraId="325B2B0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7556</w:t>
            </w:r>
          </w:p>
        </w:tc>
        <w:tc>
          <w:tcPr>
            <w:tcW w:w="810" w:type="dxa"/>
            <w:shd w:val="clear" w:color="auto" w:fill="FFFFFF"/>
          </w:tcPr>
          <w:p w14:paraId="6E8E51FB"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22</w:t>
            </w:r>
          </w:p>
        </w:tc>
        <w:tc>
          <w:tcPr>
            <w:tcW w:w="810" w:type="dxa"/>
            <w:shd w:val="clear" w:color="auto" w:fill="FFFFFF"/>
          </w:tcPr>
          <w:p w14:paraId="64EBEAFD"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01</w:t>
            </w:r>
          </w:p>
        </w:tc>
        <w:tc>
          <w:tcPr>
            <w:tcW w:w="810" w:type="dxa"/>
            <w:shd w:val="clear" w:color="auto" w:fill="FFFFFF"/>
          </w:tcPr>
          <w:p w14:paraId="49A2DFD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413</w:t>
            </w:r>
          </w:p>
        </w:tc>
        <w:tc>
          <w:tcPr>
            <w:tcW w:w="720" w:type="dxa"/>
            <w:shd w:val="clear" w:color="auto" w:fill="FFFFFF"/>
          </w:tcPr>
          <w:p w14:paraId="08717B6C"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71</w:t>
            </w:r>
          </w:p>
        </w:tc>
        <w:tc>
          <w:tcPr>
            <w:tcW w:w="720" w:type="dxa"/>
            <w:shd w:val="clear" w:color="auto" w:fill="FFFFFF"/>
          </w:tcPr>
          <w:p w14:paraId="04988294"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365</w:t>
            </w:r>
          </w:p>
        </w:tc>
        <w:tc>
          <w:tcPr>
            <w:tcW w:w="720" w:type="dxa"/>
            <w:shd w:val="clear" w:color="auto" w:fill="FFFFFF"/>
          </w:tcPr>
          <w:p w14:paraId="69D61EE9"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09</w:t>
            </w:r>
          </w:p>
        </w:tc>
        <w:tc>
          <w:tcPr>
            <w:tcW w:w="900" w:type="dxa"/>
            <w:shd w:val="clear" w:color="auto" w:fill="FFFFFF"/>
          </w:tcPr>
          <w:p w14:paraId="566CC4DB"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36</w:t>
            </w:r>
          </w:p>
        </w:tc>
        <w:tc>
          <w:tcPr>
            <w:tcW w:w="630" w:type="dxa"/>
            <w:tcBorders>
              <w:right w:val="single" w:sz="16" w:space="0" w:color="000000"/>
            </w:tcBorders>
            <w:shd w:val="clear" w:color="auto" w:fill="FFFFFF"/>
          </w:tcPr>
          <w:p w14:paraId="25C8FB3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17</w:t>
            </w:r>
          </w:p>
        </w:tc>
      </w:tr>
      <w:tr w:rsidR="00EF4AE2" w:rsidRPr="00C67B78" w14:paraId="3655E162" w14:textId="77777777" w:rsidTr="00C67B78">
        <w:trPr>
          <w:cantSplit/>
        </w:trPr>
        <w:tc>
          <w:tcPr>
            <w:tcW w:w="990" w:type="dxa"/>
            <w:tcBorders>
              <w:left w:val="single" w:sz="16" w:space="0" w:color="000000"/>
              <w:right w:val="single" w:sz="16" w:space="0" w:color="000000"/>
            </w:tcBorders>
            <w:shd w:val="clear" w:color="auto" w:fill="FFFFFF"/>
          </w:tcPr>
          <w:p w14:paraId="489FB76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b/>
                <w:bCs/>
                <w:sz w:val="18"/>
                <w:szCs w:val="18"/>
              </w:rPr>
            </w:pPr>
            <w:r w:rsidRPr="00EF4AE2">
              <w:rPr>
                <w:rFonts w:ascii="Arial" w:hAnsi="Arial" w:cs="Arial"/>
                <w:b/>
                <w:bCs/>
                <w:sz w:val="18"/>
                <w:szCs w:val="18"/>
              </w:rPr>
              <w:t>retention</w:t>
            </w:r>
          </w:p>
        </w:tc>
        <w:tc>
          <w:tcPr>
            <w:tcW w:w="720" w:type="dxa"/>
            <w:tcBorders>
              <w:left w:val="single" w:sz="16" w:space="0" w:color="000000"/>
            </w:tcBorders>
            <w:shd w:val="clear" w:color="auto" w:fill="FFFFFF"/>
          </w:tcPr>
          <w:p w14:paraId="324B83D2"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80500</w:t>
            </w:r>
          </w:p>
        </w:tc>
        <w:tc>
          <w:tcPr>
            <w:tcW w:w="630" w:type="dxa"/>
            <w:shd w:val="clear" w:color="auto" w:fill="FFFFFF"/>
          </w:tcPr>
          <w:p w14:paraId="160CD8D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w:t>
            </w:r>
          </w:p>
        </w:tc>
        <w:tc>
          <w:tcPr>
            <w:tcW w:w="630" w:type="dxa"/>
            <w:shd w:val="clear" w:color="auto" w:fill="FFFFFF"/>
          </w:tcPr>
          <w:p w14:paraId="05E8A4BA"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w:t>
            </w:r>
          </w:p>
        </w:tc>
        <w:tc>
          <w:tcPr>
            <w:tcW w:w="630" w:type="dxa"/>
            <w:shd w:val="clear" w:color="auto" w:fill="FFFFFF"/>
          </w:tcPr>
          <w:p w14:paraId="4904328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1</w:t>
            </w:r>
          </w:p>
        </w:tc>
        <w:tc>
          <w:tcPr>
            <w:tcW w:w="1170" w:type="dxa"/>
            <w:shd w:val="clear" w:color="auto" w:fill="FFFFFF"/>
          </w:tcPr>
          <w:p w14:paraId="4112953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6494</w:t>
            </w:r>
          </w:p>
        </w:tc>
        <w:tc>
          <w:tcPr>
            <w:tcW w:w="810" w:type="dxa"/>
            <w:shd w:val="clear" w:color="auto" w:fill="FFFFFF"/>
          </w:tcPr>
          <w:p w14:paraId="00F45A92"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8</w:t>
            </w:r>
          </w:p>
        </w:tc>
        <w:tc>
          <w:tcPr>
            <w:tcW w:w="810" w:type="dxa"/>
            <w:shd w:val="clear" w:color="auto" w:fill="FFFFFF"/>
          </w:tcPr>
          <w:p w14:paraId="39434DDC"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01</w:t>
            </w:r>
          </w:p>
        </w:tc>
        <w:tc>
          <w:tcPr>
            <w:tcW w:w="810" w:type="dxa"/>
            <w:shd w:val="clear" w:color="auto" w:fill="FFFFFF"/>
          </w:tcPr>
          <w:p w14:paraId="660EBAF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272</w:t>
            </w:r>
          </w:p>
        </w:tc>
        <w:tc>
          <w:tcPr>
            <w:tcW w:w="720" w:type="dxa"/>
            <w:shd w:val="clear" w:color="auto" w:fill="FFFFFF"/>
          </w:tcPr>
          <w:p w14:paraId="5E26F34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74</w:t>
            </w:r>
          </w:p>
        </w:tc>
        <w:tc>
          <w:tcPr>
            <w:tcW w:w="720" w:type="dxa"/>
            <w:shd w:val="clear" w:color="auto" w:fill="FFFFFF"/>
          </w:tcPr>
          <w:p w14:paraId="174F3C44"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3.080</w:t>
            </w:r>
          </w:p>
        </w:tc>
        <w:tc>
          <w:tcPr>
            <w:tcW w:w="720" w:type="dxa"/>
            <w:shd w:val="clear" w:color="auto" w:fill="FFFFFF"/>
          </w:tcPr>
          <w:p w14:paraId="55C7B7E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09</w:t>
            </w:r>
          </w:p>
        </w:tc>
        <w:tc>
          <w:tcPr>
            <w:tcW w:w="900" w:type="dxa"/>
            <w:shd w:val="clear" w:color="auto" w:fill="FFFFFF"/>
          </w:tcPr>
          <w:p w14:paraId="69E6B90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7.484</w:t>
            </w:r>
          </w:p>
        </w:tc>
        <w:tc>
          <w:tcPr>
            <w:tcW w:w="630" w:type="dxa"/>
            <w:tcBorders>
              <w:right w:val="single" w:sz="16" w:space="0" w:color="000000"/>
            </w:tcBorders>
            <w:shd w:val="clear" w:color="auto" w:fill="FFFFFF"/>
          </w:tcPr>
          <w:p w14:paraId="535671BA"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017</w:t>
            </w:r>
          </w:p>
        </w:tc>
      </w:tr>
      <w:tr w:rsidR="00EF4AE2" w:rsidRPr="00C67B78" w14:paraId="221F49D2" w14:textId="77777777" w:rsidTr="00C67B78">
        <w:trPr>
          <w:cantSplit/>
        </w:trPr>
        <w:tc>
          <w:tcPr>
            <w:tcW w:w="990" w:type="dxa"/>
            <w:tcBorders>
              <w:left w:val="single" w:sz="16" w:space="0" w:color="000000"/>
              <w:bottom w:val="single" w:sz="16" w:space="0" w:color="000000"/>
              <w:right w:val="single" w:sz="16" w:space="0" w:color="000000"/>
            </w:tcBorders>
            <w:shd w:val="clear" w:color="auto" w:fill="FFFFFF"/>
          </w:tcPr>
          <w:p w14:paraId="17B44D4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b/>
                <w:bCs/>
                <w:sz w:val="18"/>
                <w:szCs w:val="18"/>
              </w:rPr>
            </w:pPr>
            <w:r w:rsidRPr="00EF4AE2">
              <w:rPr>
                <w:rFonts w:ascii="Arial" w:hAnsi="Arial" w:cs="Arial"/>
                <w:b/>
                <w:bCs/>
                <w:sz w:val="18"/>
                <w:szCs w:val="18"/>
              </w:rPr>
              <w:t>Valid N (listwise)</w:t>
            </w:r>
          </w:p>
        </w:tc>
        <w:tc>
          <w:tcPr>
            <w:tcW w:w="720" w:type="dxa"/>
            <w:tcBorders>
              <w:left w:val="single" w:sz="16" w:space="0" w:color="000000"/>
              <w:bottom w:val="single" w:sz="16" w:space="0" w:color="000000"/>
            </w:tcBorders>
            <w:shd w:val="clear" w:color="auto" w:fill="FFFFFF"/>
          </w:tcPr>
          <w:p w14:paraId="7B04C2F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18"/>
                <w:szCs w:val="18"/>
              </w:rPr>
            </w:pPr>
            <w:r w:rsidRPr="00EF4AE2">
              <w:rPr>
                <w:rFonts w:ascii="Arial" w:hAnsi="Arial" w:cs="Arial"/>
                <w:sz w:val="18"/>
                <w:szCs w:val="18"/>
              </w:rPr>
              <w:t>80500</w:t>
            </w:r>
          </w:p>
        </w:tc>
        <w:tc>
          <w:tcPr>
            <w:tcW w:w="630" w:type="dxa"/>
            <w:tcBorders>
              <w:bottom w:val="single" w:sz="16" w:space="0" w:color="000000"/>
            </w:tcBorders>
            <w:shd w:val="clear" w:color="auto" w:fill="FFFFFF"/>
            <w:vAlign w:val="center"/>
          </w:tcPr>
          <w:p w14:paraId="00B7ECA7"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630" w:type="dxa"/>
            <w:tcBorders>
              <w:bottom w:val="single" w:sz="16" w:space="0" w:color="000000"/>
            </w:tcBorders>
            <w:shd w:val="clear" w:color="auto" w:fill="FFFFFF"/>
            <w:vAlign w:val="center"/>
          </w:tcPr>
          <w:p w14:paraId="2AFE6643"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630" w:type="dxa"/>
            <w:tcBorders>
              <w:bottom w:val="single" w:sz="16" w:space="0" w:color="000000"/>
            </w:tcBorders>
            <w:shd w:val="clear" w:color="auto" w:fill="FFFFFF"/>
            <w:vAlign w:val="center"/>
          </w:tcPr>
          <w:p w14:paraId="7CA5D687"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1170" w:type="dxa"/>
            <w:tcBorders>
              <w:bottom w:val="single" w:sz="16" w:space="0" w:color="000000"/>
            </w:tcBorders>
            <w:shd w:val="clear" w:color="auto" w:fill="FFFFFF"/>
            <w:vAlign w:val="center"/>
          </w:tcPr>
          <w:p w14:paraId="0123FB9C"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810" w:type="dxa"/>
            <w:tcBorders>
              <w:bottom w:val="single" w:sz="16" w:space="0" w:color="000000"/>
            </w:tcBorders>
            <w:shd w:val="clear" w:color="auto" w:fill="FFFFFF"/>
            <w:vAlign w:val="center"/>
          </w:tcPr>
          <w:p w14:paraId="5C784399"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810" w:type="dxa"/>
            <w:tcBorders>
              <w:bottom w:val="single" w:sz="16" w:space="0" w:color="000000"/>
            </w:tcBorders>
            <w:shd w:val="clear" w:color="auto" w:fill="FFFFFF"/>
            <w:vAlign w:val="center"/>
          </w:tcPr>
          <w:p w14:paraId="0CC619B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810" w:type="dxa"/>
            <w:tcBorders>
              <w:bottom w:val="single" w:sz="16" w:space="0" w:color="000000"/>
            </w:tcBorders>
            <w:shd w:val="clear" w:color="auto" w:fill="FFFFFF"/>
            <w:vAlign w:val="center"/>
          </w:tcPr>
          <w:p w14:paraId="26D4DA85"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720" w:type="dxa"/>
            <w:tcBorders>
              <w:bottom w:val="single" w:sz="16" w:space="0" w:color="000000"/>
            </w:tcBorders>
            <w:shd w:val="clear" w:color="auto" w:fill="FFFFFF"/>
            <w:vAlign w:val="center"/>
          </w:tcPr>
          <w:p w14:paraId="4ECFE8C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720" w:type="dxa"/>
            <w:tcBorders>
              <w:bottom w:val="single" w:sz="16" w:space="0" w:color="000000"/>
            </w:tcBorders>
            <w:shd w:val="clear" w:color="auto" w:fill="FFFFFF"/>
            <w:vAlign w:val="center"/>
          </w:tcPr>
          <w:p w14:paraId="1921C03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720" w:type="dxa"/>
            <w:tcBorders>
              <w:bottom w:val="single" w:sz="16" w:space="0" w:color="000000"/>
            </w:tcBorders>
            <w:shd w:val="clear" w:color="auto" w:fill="FFFFFF"/>
            <w:vAlign w:val="center"/>
          </w:tcPr>
          <w:p w14:paraId="3ED787A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900" w:type="dxa"/>
            <w:tcBorders>
              <w:bottom w:val="single" w:sz="16" w:space="0" w:color="000000"/>
            </w:tcBorders>
            <w:shd w:val="clear" w:color="auto" w:fill="FFFFFF"/>
            <w:vAlign w:val="center"/>
          </w:tcPr>
          <w:p w14:paraId="6D7BAF56"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630" w:type="dxa"/>
            <w:tcBorders>
              <w:bottom w:val="single" w:sz="16" w:space="0" w:color="000000"/>
              <w:right w:val="single" w:sz="16" w:space="0" w:color="000000"/>
            </w:tcBorders>
            <w:shd w:val="clear" w:color="auto" w:fill="FFFFFF"/>
            <w:vAlign w:val="center"/>
          </w:tcPr>
          <w:p w14:paraId="3D0273BF" w14:textId="77777777" w:rsidR="009F217F" w:rsidRPr="00EF4AE2" w:rsidRDefault="009F217F" w:rsidP="009F217F">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r>
    </w:tbl>
    <w:p w14:paraId="1111B670" w14:textId="70C1FF14" w:rsidR="000D7176" w:rsidRDefault="000D7176" w:rsidP="000D717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p w14:paraId="5D639BDF" w14:textId="37F3F1FF" w:rsidR="00C67B78" w:rsidRDefault="00C67B78" w:rsidP="000D717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p w14:paraId="24979D08" w14:textId="77777777" w:rsidR="00C67B78" w:rsidRPr="00EF4AE2" w:rsidRDefault="00C67B78" w:rsidP="000D7176">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p w14:paraId="3A87470C" w14:textId="3606F7DD" w:rsidR="00C1241D" w:rsidRPr="00C67B78" w:rsidRDefault="00B7559E" w:rsidP="00EF4AE2">
      <w:pPr>
        <w:pStyle w:val="Heading2"/>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400" w:lineRule="atLeast"/>
        <w:rPr>
          <w:rFonts w:ascii="Times New Roman" w:hAnsi="Times New Roman" w:cs="Times New Roman"/>
          <w:color w:val="auto"/>
        </w:rPr>
      </w:pPr>
      <w:bookmarkStart w:id="107" w:name="_Toc114161257"/>
      <w:r w:rsidRPr="00C67B78">
        <w:t>Results</w:t>
      </w:r>
      <w:bookmarkEnd w:id="107"/>
    </w:p>
    <w:p w14:paraId="497EEEF2" w14:textId="77777777" w:rsidR="00C67B78" w:rsidRPr="00025CDB" w:rsidRDefault="00C67B78" w:rsidP="00C1241D">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42670E5D" w14:textId="1B2EBF3E" w:rsidR="008A5C7E" w:rsidRPr="00EF4AE2" w:rsidRDefault="008A5C7E" w:rsidP="008A5C7E">
      <w:pPr>
        <w:pStyle w:val="Heading3"/>
        <w:numPr>
          <w:ilvl w:val="0"/>
          <w:numId w:val="0"/>
        </w:numPr>
        <w:ind w:left="720" w:hanging="720"/>
        <w:rPr>
          <w:highlight w:val="yellow"/>
        </w:rPr>
      </w:pPr>
      <w:bookmarkStart w:id="108" w:name="_Toc114161258"/>
      <w:bookmarkStart w:id="109" w:name="_Hlk118994146"/>
      <w:r w:rsidRPr="00741F3D">
        <w:t>H</w:t>
      </w:r>
      <w:r w:rsidRPr="00741F3D">
        <w:rPr>
          <w:vertAlign w:val="subscript"/>
        </w:rPr>
        <w:t>1</w:t>
      </w:r>
      <w:r w:rsidRPr="00741F3D">
        <w:t xml:space="preserve">: </w:t>
      </w:r>
      <w:r w:rsidR="00C67B78">
        <w:t>A word’s</w:t>
      </w:r>
      <w:r w:rsidR="00C67B78" w:rsidRPr="00741F3D">
        <w:t xml:space="preserve"> </w:t>
      </w:r>
      <w:r w:rsidRPr="00741F3D">
        <w:t xml:space="preserve">representativeness, </w:t>
      </w:r>
      <w:r>
        <w:t>ease-of-use</w:t>
      </w:r>
      <w:r w:rsidRPr="00741F3D">
        <w:t>, a</w:t>
      </w:r>
      <w:r>
        <w:t>ffect</w:t>
      </w:r>
      <w:r w:rsidR="00C67B78">
        <w:t>,</w:t>
      </w:r>
      <w:r w:rsidRPr="00741F3D">
        <w:t xml:space="preserve"> and distribution scores predict</w:t>
      </w:r>
      <w:r>
        <w:t xml:space="preserve"> </w:t>
      </w:r>
      <w:r w:rsidR="00C67B78">
        <w:t xml:space="preserve">its IE </w:t>
      </w:r>
      <w:proofErr w:type="gramStart"/>
      <w:r w:rsidR="00C67B78">
        <w:t>level</w:t>
      </w:r>
      <w:bookmarkEnd w:id="108"/>
      <w:r w:rsidR="00D4506D">
        <w:t>s</w:t>
      </w:r>
      <w:proofErr w:type="gramEnd"/>
    </w:p>
    <w:bookmarkEnd w:id="109"/>
    <w:p w14:paraId="66FAAB60" w14:textId="24DC5752" w:rsidR="00D354EB" w:rsidRPr="00284A6F" w:rsidRDefault="001A1839" w:rsidP="00284A6F">
      <w:r w:rsidRPr="001A1839">
        <w:t xml:space="preserve">Multiple </w:t>
      </w:r>
      <w:r w:rsidR="008A3DA1" w:rsidRPr="008A3DA1">
        <w:t xml:space="preserve">hierarchical </w:t>
      </w:r>
      <w:r w:rsidR="008A3DA1">
        <w:t xml:space="preserve">linear </w:t>
      </w:r>
      <w:r w:rsidR="00E26222">
        <w:t>r</w:t>
      </w:r>
      <w:r w:rsidRPr="001A1839">
        <w:t>egression</w:t>
      </w:r>
      <w:r w:rsidR="008A5C7E">
        <w:t>s were</w:t>
      </w:r>
      <w:r w:rsidR="00E26222">
        <w:t xml:space="preserve"> run to predict </w:t>
      </w:r>
      <w:r w:rsidR="00C67B78">
        <w:t xml:space="preserve">a word’s </w:t>
      </w:r>
      <w:r w:rsidR="00D636D0">
        <w:t>IE scores from</w:t>
      </w:r>
      <w:r w:rsidR="00C67B78">
        <w:t xml:space="preserve"> its</w:t>
      </w:r>
      <w:r w:rsidR="00D636D0">
        <w:t xml:space="preserve"> textual features.</w:t>
      </w:r>
      <w:r w:rsidR="00D354EB">
        <w:t xml:space="preserve"> </w:t>
      </w:r>
      <w:r w:rsidR="00D5239E">
        <w:t>Feature associations were measured by performing</w:t>
      </w:r>
      <w:r w:rsidR="001158DA">
        <w:t xml:space="preserve"> linear regression analysis </w:t>
      </w:r>
      <w:r w:rsidR="00F80EC4">
        <w:t>with</w:t>
      </w:r>
      <w:r w:rsidR="001158DA">
        <w:t xml:space="preserve"> IE as the dependent variable and the READ features </w:t>
      </w:r>
      <w:r w:rsidR="00F80EC4">
        <w:t>as</w:t>
      </w:r>
      <w:r w:rsidR="001158DA">
        <w:t xml:space="preserve"> the independent variable</w:t>
      </w:r>
      <w:r w:rsidR="00D5239E">
        <w:t>s</w:t>
      </w:r>
      <w:r w:rsidR="001158DA">
        <w:t>.</w:t>
      </w:r>
      <w:r w:rsidR="009871BE">
        <w:t xml:space="preserve"> </w:t>
      </w:r>
    </w:p>
    <w:p w14:paraId="11DD7E41" w14:textId="256A6EFA" w:rsidR="00284A6F" w:rsidRDefault="00284A6F" w:rsidP="00284A6F">
      <w:pPr>
        <w:pStyle w:val="Caption"/>
        <w:keepNext/>
      </w:pPr>
      <w:r>
        <w:t xml:space="preserve">Table </w:t>
      </w:r>
      <w:fldSimple w:instr=" SEQ Table \* ARABIC ">
        <w:r w:rsidR="00652B35">
          <w:rPr>
            <w:noProof/>
          </w:rPr>
          <w:t>13</w:t>
        </w:r>
      </w:fldSimple>
      <w:r>
        <w:t xml:space="preserve">. </w:t>
      </w:r>
      <w:r w:rsidRPr="00861D4B">
        <w:t>Regression Results of UES Prediction Based on READ Features</w:t>
      </w:r>
    </w:p>
    <w:tbl>
      <w:tblPr>
        <w:tblW w:w="7134" w:type="dxa"/>
        <w:tblLook w:val="04A0" w:firstRow="1" w:lastRow="0" w:firstColumn="1" w:lastColumn="0" w:noHBand="0" w:noVBand="1"/>
      </w:tblPr>
      <w:tblGrid>
        <w:gridCol w:w="2256"/>
        <w:gridCol w:w="1002"/>
        <w:gridCol w:w="960"/>
        <w:gridCol w:w="960"/>
        <w:gridCol w:w="996"/>
        <w:gridCol w:w="960"/>
      </w:tblGrid>
      <w:tr w:rsidR="00D354EB" w:rsidRPr="00D354EB" w14:paraId="2F85F17C" w14:textId="77777777" w:rsidTr="00284A6F">
        <w:trPr>
          <w:trHeight w:val="324"/>
        </w:trPr>
        <w:tc>
          <w:tcPr>
            <w:tcW w:w="2256" w:type="dxa"/>
            <w:tcBorders>
              <w:top w:val="nil"/>
              <w:left w:val="nil"/>
              <w:bottom w:val="nil"/>
              <w:right w:val="nil"/>
            </w:tcBorders>
            <w:shd w:val="clear" w:color="auto" w:fill="auto"/>
            <w:noWrap/>
            <w:vAlign w:val="bottom"/>
            <w:hideMark/>
          </w:tcPr>
          <w:p w14:paraId="13F1D28F" w14:textId="77777777" w:rsidR="00D354EB" w:rsidRPr="00D354EB" w:rsidRDefault="00D354EB" w:rsidP="00D354EB">
            <w:r w:rsidRPr="00D354EB">
              <w:t>Variable</w:t>
            </w:r>
          </w:p>
        </w:tc>
        <w:tc>
          <w:tcPr>
            <w:tcW w:w="1002" w:type="dxa"/>
            <w:tcBorders>
              <w:top w:val="single" w:sz="8" w:space="0" w:color="000000"/>
              <w:left w:val="nil"/>
              <w:bottom w:val="single" w:sz="8" w:space="0" w:color="000000"/>
              <w:right w:val="nil"/>
            </w:tcBorders>
            <w:shd w:val="clear" w:color="auto" w:fill="auto"/>
            <w:vAlign w:val="center"/>
            <w:hideMark/>
          </w:tcPr>
          <w:p w14:paraId="3F277A30" w14:textId="77777777" w:rsidR="00D354EB" w:rsidRPr="00D354EB" w:rsidRDefault="00D354EB" w:rsidP="00D354EB">
            <w:pPr>
              <w:rPr>
                <w:i/>
                <w:iCs/>
              </w:rPr>
            </w:pPr>
            <w:r w:rsidRPr="00D354EB">
              <w:rPr>
                <w:i/>
                <w:iCs/>
              </w:rPr>
              <w:t>B</w:t>
            </w:r>
          </w:p>
        </w:tc>
        <w:tc>
          <w:tcPr>
            <w:tcW w:w="960" w:type="dxa"/>
            <w:tcBorders>
              <w:top w:val="single" w:sz="8" w:space="0" w:color="000000"/>
              <w:left w:val="nil"/>
              <w:bottom w:val="single" w:sz="8" w:space="0" w:color="000000"/>
              <w:right w:val="nil"/>
            </w:tcBorders>
            <w:shd w:val="clear" w:color="auto" w:fill="auto"/>
            <w:vAlign w:val="center"/>
            <w:hideMark/>
          </w:tcPr>
          <w:p w14:paraId="68874CCA" w14:textId="77777777" w:rsidR="00D354EB" w:rsidRPr="00D354EB" w:rsidRDefault="00D354EB" w:rsidP="00D354EB">
            <w:pPr>
              <w:rPr>
                <w:i/>
                <w:iCs/>
              </w:rPr>
            </w:pPr>
            <w:r w:rsidRPr="00D354EB">
              <w:rPr>
                <w:i/>
                <w:iCs/>
              </w:rPr>
              <w:t>SE B</w:t>
            </w:r>
          </w:p>
        </w:tc>
        <w:tc>
          <w:tcPr>
            <w:tcW w:w="960" w:type="dxa"/>
            <w:tcBorders>
              <w:top w:val="single" w:sz="8" w:space="0" w:color="000000"/>
              <w:left w:val="nil"/>
              <w:bottom w:val="single" w:sz="8" w:space="0" w:color="000000"/>
              <w:right w:val="nil"/>
            </w:tcBorders>
            <w:shd w:val="clear" w:color="auto" w:fill="auto"/>
            <w:vAlign w:val="center"/>
            <w:hideMark/>
          </w:tcPr>
          <w:p w14:paraId="2999DAEB" w14:textId="77777777" w:rsidR="00D354EB" w:rsidRPr="00D354EB" w:rsidRDefault="00D354EB" w:rsidP="00D354EB">
            <w:pPr>
              <w:rPr>
                <w:i/>
                <w:iCs/>
              </w:rPr>
            </w:pPr>
            <w:r w:rsidRPr="00D354EB">
              <w:rPr>
                <w:i/>
                <w:iCs/>
              </w:rPr>
              <w:t>β</w:t>
            </w:r>
          </w:p>
        </w:tc>
        <w:tc>
          <w:tcPr>
            <w:tcW w:w="996" w:type="dxa"/>
            <w:tcBorders>
              <w:top w:val="nil"/>
              <w:left w:val="nil"/>
              <w:bottom w:val="nil"/>
              <w:right w:val="nil"/>
            </w:tcBorders>
            <w:shd w:val="clear" w:color="auto" w:fill="auto"/>
            <w:noWrap/>
            <w:vAlign w:val="bottom"/>
            <w:hideMark/>
          </w:tcPr>
          <w:p w14:paraId="0E7034AD" w14:textId="77777777" w:rsidR="00D354EB" w:rsidRPr="00D354EB" w:rsidRDefault="00D354EB" w:rsidP="00D354EB">
            <w:r w:rsidRPr="00D354EB">
              <w:t>t</w:t>
            </w:r>
          </w:p>
        </w:tc>
        <w:tc>
          <w:tcPr>
            <w:tcW w:w="960" w:type="dxa"/>
            <w:tcBorders>
              <w:top w:val="nil"/>
              <w:left w:val="nil"/>
              <w:bottom w:val="nil"/>
              <w:right w:val="nil"/>
            </w:tcBorders>
            <w:shd w:val="clear" w:color="auto" w:fill="auto"/>
            <w:noWrap/>
            <w:vAlign w:val="bottom"/>
            <w:hideMark/>
          </w:tcPr>
          <w:p w14:paraId="01A19962" w14:textId="77777777" w:rsidR="00D354EB" w:rsidRPr="00D354EB" w:rsidRDefault="00D354EB" w:rsidP="00D354EB">
            <w:r w:rsidRPr="00D354EB">
              <w:t>p</w:t>
            </w:r>
          </w:p>
        </w:tc>
      </w:tr>
      <w:tr w:rsidR="00D354EB" w:rsidRPr="00D354EB" w14:paraId="74B9CBB5" w14:textId="77777777" w:rsidTr="00284A6F">
        <w:trPr>
          <w:trHeight w:val="288"/>
        </w:trPr>
        <w:tc>
          <w:tcPr>
            <w:tcW w:w="2256" w:type="dxa"/>
            <w:tcBorders>
              <w:top w:val="single" w:sz="4" w:space="0" w:color="000000"/>
              <w:left w:val="single" w:sz="4" w:space="0" w:color="000000"/>
              <w:bottom w:val="single" w:sz="4" w:space="0" w:color="000000"/>
              <w:right w:val="single" w:sz="12" w:space="0" w:color="000000"/>
            </w:tcBorders>
            <w:shd w:val="clear" w:color="auto" w:fill="auto"/>
            <w:hideMark/>
          </w:tcPr>
          <w:p w14:paraId="408DF452" w14:textId="77777777" w:rsidR="00D354EB" w:rsidRPr="00EF4AE2" w:rsidRDefault="00D354EB" w:rsidP="00D354EB">
            <w:pPr>
              <w:rPr>
                <w:b/>
                <w:bCs/>
              </w:rPr>
            </w:pPr>
            <w:r w:rsidRPr="00EF4AE2">
              <w:rPr>
                <w:b/>
                <w:bCs/>
              </w:rPr>
              <w:t>(Constant)</w:t>
            </w:r>
          </w:p>
        </w:tc>
        <w:tc>
          <w:tcPr>
            <w:tcW w:w="1002" w:type="dxa"/>
            <w:tcBorders>
              <w:top w:val="single" w:sz="4" w:space="0" w:color="000000"/>
              <w:left w:val="nil"/>
              <w:bottom w:val="single" w:sz="4" w:space="0" w:color="000000"/>
              <w:right w:val="single" w:sz="4" w:space="0" w:color="000000"/>
            </w:tcBorders>
            <w:shd w:val="clear" w:color="auto" w:fill="auto"/>
            <w:noWrap/>
            <w:hideMark/>
          </w:tcPr>
          <w:p w14:paraId="20E2BDB4" w14:textId="77777777" w:rsidR="00D354EB" w:rsidRPr="00EF4AE2" w:rsidRDefault="00D354EB" w:rsidP="00D354EB">
            <w:r w:rsidRPr="00EF4AE2">
              <w:t>2.297</w:t>
            </w:r>
          </w:p>
        </w:tc>
        <w:tc>
          <w:tcPr>
            <w:tcW w:w="960" w:type="dxa"/>
            <w:tcBorders>
              <w:top w:val="single" w:sz="4" w:space="0" w:color="000000"/>
              <w:left w:val="nil"/>
              <w:bottom w:val="single" w:sz="4" w:space="0" w:color="000000"/>
              <w:right w:val="single" w:sz="4" w:space="0" w:color="000000"/>
            </w:tcBorders>
            <w:shd w:val="clear" w:color="auto" w:fill="auto"/>
            <w:noWrap/>
            <w:hideMark/>
          </w:tcPr>
          <w:p w14:paraId="35945E56" w14:textId="77777777" w:rsidR="00D354EB" w:rsidRPr="00EF4AE2" w:rsidRDefault="00D354EB" w:rsidP="00D354EB">
            <w:r w:rsidRPr="00EF4AE2">
              <w:t>0.005</w:t>
            </w:r>
          </w:p>
        </w:tc>
        <w:tc>
          <w:tcPr>
            <w:tcW w:w="960" w:type="dxa"/>
            <w:tcBorders>
              <w:top w:val="single" w:sz="4" w:space="0" w:color="000000"/>
              <w:left w:val="nil"/>
              <w:bottom w:val="single" w:sz="4" w:space="0" w:color="000000"/>
              <w:right w:val="single" w:sz="4" w:space="0" w:color="000000"/>
            </w:tcBorders>
            <w:shd w:val="clear" w:color="auto" w:fill="auto"/>
            <w:hideMark/>
          </w:tcPr>
          <w:p w14:paraId="17F3C8B6" w14:textId="77777777" w:rsidR="00D354EB" w:rsidRPr="00EF4AE2" w:rsidRDefault="00D354EB" w:rsidP="00D354EB">
            <w:r w:rsidRPr="00EF4AE2">
              <w:t> </w:t>
            </w:r>
          </w:p>
        </w:tc>
        <w:tc>
          <w:tcPr>
            <w:tcW w:w="996" w:type="dxa"/>
            <w:tcBorders>
              <w:top w:val="single" w:sz="4" w:space="0" w:color="000000"/>
              <w:left w:val="nil"/>
              <w:bottom w:val="single" w:sz="4" w:space="0" w:color="000000"/>
              <w:right w:val="single" w:sz="4" w:space="0" w:color="000000"/>
            </w:tcBorders>
            <w:shd w:val="clear" w:color="auto" w:fill="auto"/>
            <w:noWrap/>
            <w:hideMark/>
          </w:tcPr>
          <w:p w14:paraId="7E679BD2" w14:textId="77777777" w:rsidR="00D354EB" w:rsidRPr="00EF4AE2" w:rsidRDefault="00D354EB" w:rsidP="00D354EB">
            <w:r w:rsidRPr="00EF4AE2">
              <w:t>443.730</w:t>
            </w:r>
          </w:p>
        </w:tc>
        <w:tc>
          <w:tcPr>
            <w:tcW w:w="960" w:type="dxa"/>
            <w:tcBorders>
              <w:top w:val="single" w:sz="4" w:space="0" w:color="000000"/>
              <w:left w:val="nil"/>
              <w:bottom w:val="single" w:sz="4" w:space="0" w:color="000000"/>
              <w:right w:val="single" w:sz="4" w:space="0" w:color="000000"/>
            </w:tcBorders>
            <w:shd w:val="clear" w:color="auto" w:fill="auto"/>
            <w:noWrap/>
            <w:hideMark/>
          </w:tcPr>
          <w:p w14:paraId="67D1BFD9" w14:textId="77777777" w:rsidR="00D354EB" w:rsidRPr="00EF4AE2" w:rsidRDefault="00D354EB" w:rsidP="00D354EB">
            <w:r w:rsidRPr="00EF4AE2">
              <w:t>0.000</w:t>
            </w:r>
          </w:p>
        </w:tc>
      </w:tr>
      <w:tr w:rsidR="00D354EB" w:rsidRPr="00D354EB" w14:paraId="6C25A835" w14:textId="77777777" w:rsidTr="00284A6F">
        <w:trPr>
          <w:trHeight w:val="384"/>
        </w:trPr>
        <w:tc>
          <w:tcPr>
            <w:tcW w:w="2256" w:type="dxa"/>
            <w:tcBorders>
              <w:top w:val="nil"/>
              <w:left w:val="single" w:sz="4" w:space="0" w:color="000000"/>
              <w:bottom w:val="single" w:sz="4" w:space="0" w:color="000000"/>
              <w:right w:val="single" w:sz="12" w:space="0" w:color="000000"/>
            </w:tcBorders>
            <w:shd w:val="clear" w:color="auto" w:fill="auto"/>
            <w:hideMark/>
          </w:tcPr>
          <w:p w14:paraId="16C8E3D4" w14:textId="77777777" w:rsidR="00D354EB" w:rsidRPr="00EF4AE2" w:rsidRDefault="00D354EB" w:rsidP="00D354EB">
            <w:pPr>
              <w:rPr>
                <w:b/>
                <w:bCs/>
              </w:rPr>
            </w:pPr>
            <w:r w:rsidRPr="00EF4AE2">
              <w:rPr>
                <w:b/>
                <w:bCs/>
              </w:rPr>
              <w:t>definitions-</w:t>
            </w:r>
            <w:proofErr w:type="spellStart"/>
            <w:r w:rsidRPr="00EF4AE2">
              <w:rPr>
                <w:b/>
                <w:bCs/>
              </w:rPr>
              <w:t>synsets</w:t>
            </w:r>
            <w:proofErr w:type="spellEnd"/>
          </w:p>
        </w:tc>
        <w:tc>
          <w:tcPr>
            <w:tcW w:w="1002" w:type="dxa"/>
            <w:tcBorders>
              <w:top w:val="nil"/>
              <w:left w:val="nil"/>
              <w:bottom w:val="single" w:sz="4" w:space="0" w:color="000000"/>
              <w:right w:val="single" w:sz="4" w:space="0" w:color="000000"/>
            </w:tcBorders>
            <w:shd w:val="clear" w:color="auto" w:fill="auto"/>
            <w:noWrap/>
            <w:hideMark/>
          </w:tcPr>
          <w:p w14:paraId="33D90645" w14:textId="77777777" w:rsidR="00D354EB" w:rsidRPr="00EF4AE2" w:rsidRDefault="00D354EB" w:rsidP="00D354EB">
            <w:r w:rsidRPr="00EF4AE2">
              <w:t>0.000</w:t>
            </w:r>
          </w:p>
        </w:tc>
        <w:tc>
          <w:tcPr>
            <w:tcW w:w="960" w:type="dxa"/>
            <w:tcBorders>
              <w:top w:val="nil"/>
              <w:left w:val="nil"/>
              <w:bottom w:val="single" w:sz="4" w:space="0" w:color="000000"/>
              <w:right w:val="single" w:sz="4" w:space="0" w:color="000000"/>
            </w:tcBorders>
            <w:shd w:val="clear" w:color="auto" w:fill="auto"/>
            <w:noWrap/>
            <w:hideMark/>
          </w:tcPr>
          <w:p w14:paraId="27D25F22" w14:textId="77777777" w:rsidR="00D354EB" w:rsidRPr="00EF4AE2" w:rsidRDefault="00D354EB" w:rsidP="00D354EB">
            <w:r w:rsidRPr="00EF4AE2">
              <w:t>0.000</w:t>
            </w:r>
          </w:p>
        </w:tc>
        <w:tc>
          <w:tcPr>
            <w:tcW w:w="960" w:type="dxa"/>
            <w:tcBorders>
              <w:top w:val="nil"/>
              <w:left w:val="nil"/>
              <w:bottom w:val="single" w:sz="4" w:space="0" w:color="000000"/>
              <w:right w:val="single" w:sz="4" w:space="0" w:color="000000"/>
            </w:tcBorders>
            <w:shd w:val="clear" w:color="auto" w:fill="auto"/>
            <w:noWrap/>
            <w:hideMark/>
          </w:tcPr>
          <w:p w14:paraId="4C985B91" w14:textId="77777777" w:rsidR="00D354EB" w:rsidRPr="00EF4AE2" w:rsidRDefault="00D354EB" w:rsidP="00D354EB">
            <w:r w:rsidRPr="00EF4AE2">
              <w:t>-0.003</w:t>
            </w:r>
          </w:p>
        </w:tc>
        <w:tc>
          <w:tcPr>
            <w:tcW w:w="996" w:type="dxa"/>
            <w:tcBorders>
              <w:top w:val="nil"/>
              <w:left w:val="nil"/>
              <w:bottom w:val="single" w:sz="4" w:space="0" w:color="000000"/>
              <w:right w:val="single" w:sz="4" w:space="0" w:color="000000"/>
            </w:tcBorders>
            <w:shd w:val="clear" w:color="auto" w:fill="auto"/>
            <w:noWrap/>
            <w:hideMark/>
          </w:tcPr>
          <w:p w14:paraId="0BFD96B5" w14:textId="77777777" w:rsidR="00D354EB" w:rsidRPr="00EF4AE2" w:rsidRDefault="00D354EB" w:rsidP="00D354EB">
            <w:r w:rsidRPr="00EF4AE2">
              <w:t>-0.704</w:t>
            </w:r>
          </w:p>
        </w:tc>
        <w:tc>
          <w:tcPr>
            <w:tcW w:w="960" w:type="dxa"/>
            <w:tcBorders>
              <w:top w:val="nil"/>
              <w:left w:val="nil"/>
              <w:bottom w:val="single" w:sz="4" w:space="0" w:color="000000"/>
              <w:right w:val="single" w:sz="4" w:space="0" w:color="000000"/>
            </w:tcBorders>
            <w:shd w:val="clear" w:color="auto" w:fill="auto"/>
            <w:noWrap/>
            <w:hideMark/>
          </w:tcPr>
          <w:p w14:paraId="1A8B46BE" w14:textId="77777777" w:rsidR="00D354EB" w:rsidRPr="00EF4AE2" w:rsidRDefault="00D354EB" w:rsidP="00D354EB">
            <w:r w:rsidRPr="00EF4AE2">
              <w:t>0.481</w:t>
            </w:r>
          </w:p>
        </w:tc>
      </w:tr>
      <w:tr w:rsidR="00D354EB" w:rsidRPr="00D354EB" w14:paraId="0AEF111D" w14:textId="77777777" w:rsidTr="00284A6F">
        <w:trPr>
          <w:trHeight w:val="288"/>
        </w:trPr>
        <w:tc>
          <w:tcPr>
            <w:tcW w:w="2256" w:type="dxa"/>
            <w:tcBorders>
              <w:top w:val="nil"/>
              <w:left w:val="single" w:sz="4" w:space="0" w:color="000000"/>
              <w:bottom w:val="single" w:sz="4" w:space="0" w:color="000000"/>
              <w:right w:val="single" w:sz="12" w:space="0" w:color="000000"/>
            </w:tcBorders>
            <w:shd w:val="clear" w:color="auto" w:fill="auto"/>
            <w:hideMark/>
          </w:tcPr>
          <w:p w14:paraId="7BB2FA80" w14:textId="77777777" w:rsidR="00D354EB" w:rsidRPr="00EF4AE2" w:rsidRDefault="00D354EB" w:rsidP="00D354EB">
            <w:pPr>
              <w:rPr>
                <w:b/>
                <w:bCs/>
              </w:rPr>
            </w:pPr>
            <w:r w:rsidRPr="00EF4AE2">
              <w:rPr>
                <w:b/>
                <w:bCs/>
              </w:rPr>
              <w:t>hypernyms</w:t>
            </w:r>
          </w:p>
        </w:tc>
        <w:tc>
          <w:tcPr>
            <w:tcW w:w="1002" w:type="dxa"/>
            <w:tcBorders>
              <w:top w:val="nil"/>
              <w:left w:val="nil"/>
              <w:bottom w:val="single" w:sz="4" w:space="0" w:color="000000"/>
              <w:right w:val="single" w:sz="4" w:space="0" w:color="000000"/>
            </w:tcBorders>
            <w:shd w:val="clear" w:color="auto" w:fill="auto"/>
            <w:noWrap/>
            <w:hideMark/>
          </w:tcPr>
          <w:p w14:paraId="1C410D71" w14:textId="77777777" w:rsidR="00D354EB" w:rsidRPr="00EF4AE2" w:rsidRDefault="00D354EB" w:rsidP="00D354EB">
            <w:r w:rsidRPr="00EF4AE2">
              <w:t>-0.005</w:t>
            </w:r>
          </w:p>
        </w:tc>
        <w:tc>
          <w:tcPr>
            <w:tcW w:w="960" w:type="dxa"/>
            <w:tcBorders>
              <w:top w:val="nil"/>
              <w:left w:val="nil"/>
              <w:bottom w:val="single" w:sz="4" w:space="0" w:color="000000"/>
              <w:right w:val="single" w:sz="4" w:space="0" w:color="000000"/>
            </w:tcBorders>
            <w:shd w:val="clear" w:color="auto" w:fill="auto"/>
            <w:noWrap/>
            <w:hideMark/>
          </w:tcPr>
          <w:p w14:paraId="06AD7528" w14:textId="77777777" w:rsidR="00D354EB" w:rsidRPr="00EF4AE2" w:rsidRDefault="00D354EB" w:rsidP="00D354EB">
            <w:r w:rsidRPr="00EF4AE2">
              <w:t>0.000</w:t>
            </w:r>
          </w:p>
        </w:tc>
        <w:tc>
          <w:tcPr>
            <w:tcW w:w="960" w:type="dxa"/>
            <w:tcBorders>
              <w:top w:val="nil"/>
              <w:left w:val="nil"/>
              <w:bottom w:val="single" w:sz="4" w:space="0" w:color="000000"/>
              <w:right w:val="single" w:sz="4" w:space="0" w:color="000000"/>
            </w:tcBorders>
            <w:shd w:val="clear" w:color="auto" w:fill="auto"/>
            <w:noWrap/>
            <w:hideMark/>
          </w:tcPr>
          <w:p w14:paraId="47742F7C" w14:textId="77777777" w:rsidR="00D354EB" w:rsidRPr="00EF4AE2" w:rsidRDefault="00D354EB" w:rsidP="00D354EB">
            <w:r w:rsidRPr="00EF4AE2">
              <w:t>-0.185</w:t>
            </w:r>
          </w:p>
        </w:tc>
        <w:tc>
          <w:tcPr>
            <w:tcW w:w="996" w:type="dxa"/>
            <w:tcBorders>
              <w:top w:val="nil"/>
              <w:left w:val="nil"/>
              <w:bottom w:val="single" w:sz="4" w:space="0" w:color="000000"/>
              <w:right w:val="single" w:sz="4" w:space="0" w:color="000000"/>
            </w:tcBorders>
            <w:shd w:val="clear" w:color="auto" w:fill="auto"/>
            <w:noWrap/>
            <w:hideMark/>
          </w:tcPr>
          <w:p w14:paraId="4F4E8B7A" w14:textId="77777777" w:rsidR="00D354EB" w:rsidRPr="00EF4AE2" w:rsidRDefault="00D354EB" w:rsidP="00D354EB">
            <w:r w:rsidRPr="00EF4AE2">
              <w:t>-40.455</w:t>
            </w:r>
          </w:p>
        </w:tc>
        <w:tc>
          <w:tcPr>
            <w:tcW w:w="960" w:type="dxa"/>
            <w:tcBorders>
              <w:top w:val="nil"/>
              <w:left w:val="nil"/>
              <w:bottom w:val="single" w:sz="4" w:space="0" w:color="000000"/>
              <w:right w:val="single" w:sz="4" w:space="0" w:color="000000"/>
            </w:tcBorders>
            <w:shd w:val="clear" w:color="auto" w:fill="auto"/>
            <w:noWrap/>
            <w:hideMark/>
          </w:tcPr>
          <w:p w14:paraId="1349A296" w14:textId="77777777" w:rsidR="00D354EB" w:rsidRPr="00EF4AE2" w:rsidRDefault="00D354EB" w:rsidP="00D354EB">
            <w:r w:rsidRPr="00EF4AE2">
              <w:t>0.000</w:t>
            </w:r>
          </w:p>
        </w:tc>
      </w:tr>
      <w:tr w:rsidR="00D354EB" w:rsidRPr="00D354EB" w14:paraId="7C79C55D" w14:textId="77777777" w:rsidTr="00284A6F">
        <w:trPr>
          <w:trHeight w:val="288"/>
        </w:trPr>
        <w:tc>
          <w:tcPr>
            <w:tcW w:w="2256" w:type="dxa"/>
            <w:tcBorders>
              <w:top w:val="nil"/>
              <w:left w:val="single" w:sz="4" w:space="0" w:color="000000"/>
              <w:bottom w:val="single" w:sz="4" w:space="0" w:color="000000"/>
              <w:right w:val="single" w:sz="12" w:space="0" w:color="000000"/>
            </w:tcBorders>
            <w:shd w:val="clear" w:color="auto" w:fill="auto"/>
            <w:hideMark/>
          </w:tcPr>
          <w:p w14:paraId="107036FE" w14:textId="77777777" w:rsidR="00D354EB" w:rsidRPr="00EF4AE2" w:rsidRDefault="00D354EB" w:rsidP="00D354EB">
            <w:pPr>
              <w:rPr>
                <w:b/>
                <w:bCs/>
              </w:rPr>
            </w:pPr>
            <w:r w:rsidRPr="00EF4AE2">
              <w:rPr>
                <w:b/>
                <w:bCs/>
              </w:rPr>
              <w:t>hyponyms</w:t>
            </w:r>
          </w:p>
        </w:tc>
        <w:tc>
          <w:tcPr>
            <w:tcW w:w="1002" w:type="dxa"/>
            <w:tcBorders>
              <w:top w:val="nil"/>
              <w:left w:val="nil"/>
              <w:bottom w:val="single" w:sz="4" w:space="0" w:color="000000"/>
              <w:right w:val="single" w:sz="4" w:space="0" w:color="000000"/>
            </w:tcBorders>
            <w:shd w:val="clear" w:color="auto" w:fill="auto"/>
            <w:noWrap/>
            <w:hideMark/>
          </w:tcPr>
          <w:p w14:paraId="3BFA5D41" w14:textId="77777777" w:rsidR="00D354EB" w:rsidRPr="00EF4AE2" w:rsidRDefault="00D354EB" w:rsidP="00D354EB">
            <w:r w:rsidRPr="00EF4AE2">
              <w:t>0.000</w:t>
            </w:r>
          </w:p>
        </w:tc>
        <w:tc>
          <w:tcPr>
            <w:tcW w:w="960" w:type="dxa"/>
            <w:tcBorders>
              <w:top w:val="nil"/>
              <w:left w:val="nil"/>
              <w:bottom w:val="single" w:sz="4" w:space="0" w:color="000000"/>
              <w:right w:val="single" w:sz="4" w:space="0" w:color="000000"/>
            </w:tcBorders>
            <w:shd w:val="clear" w:color="auto" w:fill="auto"/>
            <w:noWrap/>
            <w:hideMark/>
          </w:tcPr>
          <w:p w14:paraId="0ED85C2F" w14:textId="77777777" w:rsidR="00D354EB" w:rsidRPr="00EF4AE2" w:rsidRDefault="00D354EB" w:rsidP="00D354EB">
            <w:r w:rsidRPr="00EF4AE2">
              <w:t>0.000</w:t>
            </w:r>
          </w:p>
        </w:tc>
        <w:tc>
          <w:tcPr>
            <w:tcW w:w="960" w:type="dxa"/>
            <w:tcBorders>
              <w:top w:val="nil"/>
              <w:left w:val="nil"/>
              <w:bottom w:val="single" w:sz="4" w:space="0" w:color="000000"/>
              <w:right w:val="single" w:sz="4" w:space="0" w:color="000000"/>
            </w:tcBorders>
            <w:shd w:val="clear" w:color="auto" w:fill="auto"/>
            <w:noWrap/>
            <w:hideMark/>
          </w:tcPr>
          <w:p w14:paraId="1D553B30" w14:textId="77777777" w:rsidR="00D354EB" w:rsidRPr="00EF4AE2" w:rsidRDefault="00D354EB" w:rsidP="00D354EB">
            <w:r w:rsidRPr="00EF4AE2">
              <w:t>0.034</w:t>
            </w:r>
          </w:p>
        </w:tc>
        <w:tc>
          <w:tcPr>
            <w:tcW w:w="996" w:type="dxa"/>
            <w:tcBorders>
              <w:top w:val="nil"/>
              <w:left w:val="nil"/>
              <w:bottom w:val="single" w:sz="4" w:space="0" w:color="000000"/>
              <w:right w:val="single" w:sz="4" w:space="0" w:color="000000"/>
            </w:tcBorders>
            <w:shd w:val="clear" w:color="auto" w:fill="auto"/>
            <w:noWrap/>
            <w:hideMark/>
          </w:tcPr>
          <w:p w14:paraId="69CC582F" w14:textId="77777777" w:rsidR="00D354EB" w:rsidRPr="00EF4AE2" w:rsidRDefault="00D354EB" w:rsidP="00D354EB">
            <w:r w:rsidRPr="00EF4AE2">
              <w:t>12.669</w:t>
            </w:r>
          </w:p>
        </w:tc>
        <w:tc>
          <w:tcPr>
            <w:tcW w:w="960" w:type="dxa"/>
            <w:tcBorders>
              <w:top w:val="nil"/>
              <w:left w:val="nil"/>
              <w:bottom w:val="single" w:sz="4" w:space="0" w:color="000000"/>
              <w:right w:val="single" w:sz="4" w:space="0" w:color="000000"/>
            </w:tcBorders>
            <w:shd w:val="clear" w:color="auto" w:fill="auto"/>
            <w:noWrap/>
            <w:hideMark/>
          </w:tcPr>
          <w:p w14:paraId="5F5FE24E" w14:textId="77777777" w:rsidR="00D354EB" w:rsidRPr="00EF4AE2" w:rsidRDefault="00D354EB" w:rsidP="00D354EB">
            <w:r w:rsidRPr="00EF4AE2">
              <w:t>0.000</w:t>
            </w:r>
          </w:p>
        </w:tc>
      </w:tr>
      <w:tr w:rsidR="00D354EB" w:rsidRPr="00D354EB" w14:paraId="7FE451B2" w14:textId="77777777" w:rsidTr="00284A6F">
        <w:trPr>
          <w:trHeight w:val="288"/>
        </w:trPr>
        <w:tc>
          <w:tcPr>
            <w:tcW w:w="2256" w:type="dxa"/>
            <w:tcBorders>
              <w:top w:val="nil"/>
              <w:left w:val="single" w:sz="4" w:space="0" w:color="000000"/>
              <w:bottom w:val="single" w:sz="4" w:space="0" w:color="000000"/>
              <w:right w:val="single" w:sz="12" w:space="0" w:color="000000"/>
            </w:tcBorders>
            <w:shd w:val="clear" w:color="auto" w:fill="auto"/>
            <w:hideMark/>
          </w:tcPr>
          <w:p w14:paraId="66958ABA" w14:textId="77777777" w:rsidR="00D354EB" w:rsidRPr="00EF4AE2" w:rsidRDefault="00D354EB" w:rsidP="00D354EB">
            <w:pPr>
              <w:rPr>
                <w:b/>
                <w:bCs/>
              </w:rPr>
            </w:pPr>
            <w:proofErr w:type="spellStart"/>
            <w:r w:rsidRPr="00EF4AE2">
              <w:rPr>
                <w:b/>
                <w:bCs/>
              </w:rPr>
              <w:t>posmax</w:t>
            </w:r>
            <w:proofErr w:type="spellEnd"/>
          </w:p>
        </w:tc>
        <w:tc>
          <w:tcPr>
            <w:tcW w:w="1002" w:type="dxa"/>
            <w:tcBorders>
              <w:top w:val="nil"/>
              <w:left w:val="nil"/>
              <w:bottom w:val="single" w:sz="4" w:space="0" w:color="000000"/>
              <w:right w:val="single" w:sz="4" w:space="0" w:color="000000"/>
            </w:tcBorders>
            <w:shd w:val="clear" w:color="auto" w:fill="auto"/>
            <w:noWrap/>
            <w:hideMark/>
          </w:tcPr>
          <w:p w14:paraId="11F7EAD9" w14:textId="77777777" w:rsidR="00D354EB" w:rsidRPr="00EF4AE2" w:rsidRDefault="00D354EB" w:rsidP="00D354EB">
            <w:r w:rsidRPr="00EF4AE2">
              <w:t>0.126</w:t>
            </w:r>
          </w:p>
        </w:tc>
        <w:tc>
          <w:tcPr>
            <w:tcW w:w="960" w:type="dxa"/>
            <w:tcBorders>
              <w:top w:val="nil"/>
              <w:left w:val="nil"/>
              <w:bottom w:val="single" w:sz="4" w:space="0" w:color="000000"/>
              <w:right w:val="single" w:sz="4" w:space="0" w:color="000000"/>
            </w:tcBorders>
            <w:shd w:val="clear" w:color="auto" w:fill="auto"/>
            <w:noWrap/>
            <w:hideMark/>
          </w:tcPr>
          <w:p w14:paraId="6EF9422C" w14:textId="77777777" w:rsidR="00D354EB" w:rsidRPr="00EF4AE2" w:rsidRDefault="00D354EB" w:rsidP="00D354EB">
            <w:r w:rsidRPr="00EF4AE2">
              <w:t>0.005</w:t>
            </w:r>
          </w:p>
        </w:tc>
        <w:tc>
          <w:tcPr>
            <w:tcW w:w="960" w:type="dxa"/>
            <w:tcBorders>
              <w:top w:val="nil"/>
              <w:left w:val="nil"/>
              <w:bottom w:val="single" w:sz="4" w:space="0" w:color="000000"/>
              <w:right w:val="single" w:sz="4" w:space="0" w:color="000000"/>
            </w:tcBorders>
            <w:shd w:val="clear" w:color="auto" w:fill="auto"/>
            <w:noWrap/>
            <w:hideMark/>
          </w:tcPr>
          <w:p w14:paraId="6B6C8CCA" w14:textId="77777777" w:rsidR="00D354EB" w:rsidRPr="00EF4AE2" w:rsidRDefault="00D354EB" w:rsidP="00D354EB">
            <w:r w:rsidRPr="00EF4AE2">
              <w:t>0.161</w:t>
            </w:r>
          </w:p>
        </w:tc>
        <w:tc>
          <w:tcPr>
            <w:tcW w:w="996" w:type="dxa"/>
            <w:tcBorders>
              <w:top w:val="nil"/>
              <w:left w:val="nil"/>
              <w:bottom w:val="single" w:sz="4" w:space="0" w:color="000000"/>
              <w:right w:val="single" w:sz="4" w:space="0" w:color="000000"/>
            </w:tcBorders>
            <w:shd w:val="clear" w:color="auto" w:fill="auto"/>
            <w:noWrap/>
            <w:hideMark/>
          </w:tcPr>
          <w:p w14:paraId="3E62167F" w14:textId="77777777" w:rsidR="00D354EB" w:rsidRPr="00EF4AE2" w:rsidRDefault="00D354EB" w:rsidP="00D354EB">
            <w:r w:rsidRPr="00EF4AE2">
              <w:t>23.911</w:t>
            </w:r>
          </w:p>
        </w:tc>
        <w:tc>
          <w:tcPr>
            <w:tcW w:w="960" w:type="dxa"/>
            <w:tcBorders>
              <w:top w:val="nil"/>
              <w:left w:val="nil"/>
              <w:bottom w:val="single" w:sz="4" w:space="0" w:color="000000"/>
              <w:right w:val="single" w:sz="4" w:space="0" w:color="000000"/>
            </w:tcBorders>
            <w:shd w:val="clear" w:color="auto" w:fill="auto"/>
            <w:noWrap/>
            <w:hideMark/>
          </w:tcPr>
          <w:p w14:paraId="5405DC61" w14:textId="77777777" w:rsidR="00D354EB" w:rsidRPr="00EF4AE2" w:rsidRDefault="00D354EB" w:rsidP="00D354EB">
            <w:r w:rsidRPr="00EF4AE2">
              <w:t>0.000</w:t>
            </w:r>
          </w:p>
        </w:tc>
      </w:tr>
      <w:tr w:rsidR="00D354EB" w:rsidRPr="00D354EB" w14:paraId="1C3D94A2" w14:textId="77777777" w:rsidTr="00284A6F">
        <w:trPr>
          <w:trHeight w:val="384"/>
        </w:trPr>
        <w:tc>
          <w:tcPr>
            <w:tcW w:w="2256" w:type="dxa"/>
            <w:tcBorders>
              <w:top w:val="nil"/>
              <w:left w:val="single" w:sz="4" w:space="0" w:color="000000"/>
              <w:bottom w:val="single" w:sz="4" w:space="0" w:color="000000"/>
              <w:right w:val="single" w:sz="12" w:space="0" w:color="000000"/>
            </w:tcBorders>
            <w:shd w:val="clear" w:color="auto" w:fill="auto"/>
            <w:hideMark/>
          </w:tcPr>
          <w:p w14:paraId="751F1F68" w14:textId="77777777" w:rsidR="00D354EB" w:rsidRPr="00EF4AE2" w:rsidRDefault="00D354EB" w:rsidP="00D354EB">
            <w:pPr>
              <w:rPr>
                <w:b/>
                <w:bCs/>
              </w:rPr>
            </w:pPr>
            <w:proofErr w:type="spellStart"/>
            <w:r w:rsidRPr="00EF4AE2">
              <w:rPr>
                <w:b/>
                <w:bCs/>
              </w:rPr>
              <w:t>emotionalitymax</w:t>
            </w:r>
            <w:proofErr w:type="spellEnd"/>
          </w:p>
        </w:tc>
        <w:tc>
          <w:tcPr>
            <w:tcW w:w="1002" w:type="dxa"/>
            <w:tcBorders>
              <w:top w:val="nil"/>
              <w:left w:val="nil"/>
              <w:bottom w:val="single" w:sz="4" w:space="0" w:color="000000"/>
              <w:right w:val="single" w:sz="4" w:space="0" w:color="000000"/>
            </w:tcBorders>
            <w:shd w:val="clear" w:color="auto" w:fill="auto"/>
            <w:noWrap/>
            <w:hideMark/>
          </w:tcPr>
          <w:p w14:paraId="4604E1D3" w14:textId="77777777" w:rsidR="00D354EB" w:rsidRPr="00EF4AE2" w:rsidRDefault="00D354EB" w:rsidP="00D354EB">
            <w:r w:rsidRPr="00EF4AE2">
              <w:t>0.047</w:t>
            </w:r>
          </w:p>
        </w:tc>
        <w:tc>
          <w:tcPr>
            <w:tcW w:w="960" w:type="dxa"/>
            <w:tcBorders>
              <w:top w:val="nil"/>
              <w:left w:val="nil"/>
              <w:bottom w:val="single" w:sz="4" w:space="0" w:color="000000"/>
              <w:right w:val="single" w:sz="4" w:space="0" w:color="000000"/>
            </w:tcBorders>
            <w:shd w:val="clear" w:color="auto" w:fill="auto"/>
            <w:noWrap/>
            <w:hideMark/>
          </w:tcPr>
          <w:p w14:paraId="44583E09" w14:textId="77777777" w:rsidR="00D354EB" w:rsidRPr="00EF4AE2" w:rsidRDefault="00D354EB" w:rsidP="00D354EB">
            <w:r w:rsidRPr="00EF4AE2">
              <w:t>0.006</w:t>
            </w:r>
          </w:p>
        </w:tc>
        <w:tc>
          <w:tcPr>
            <w:tcW w:w="960" w:type="dxa"/>
            <w:tcBorders>
              <w:top w:val="nil"/>
              <w:left w:val="nil"/>
              <w:bottom w:val="single" w:sz="4" w:space="0" w:color="000000"/>
              <w:right w:val="single" w:sz="4" w:space="0" w:color="000000"/>
            </w:tcBorders>
            <w:shd w:val="clear" w:color="auto" w:fill="auto"/>
            <w:noWrap/>
            <w:hideMark/>
          </w:tcPr>
          <w:p w14:paraId="0850A5B5" w14:textId="77777777" w:rsidR="00D354EB" w:rsidRPr="00EF4AE2" w:rsidRDefault="00D354EB" w:rsidP="00D354EB">
            <w:r w:rsidRPr="00EF4AE2">
              <w:t>0.073</w:t>
            </w:r>
          </w:p>
        </w:tc>
        <w:tc>
          <w:tcPr>
            <w:tcW w:w="996" w:type="dxa"/>
            <w:tcBorders>
              <w:top w:val="nil"/>
              <w:left w:val="nil"/>
              <w:bottom w:val="single" w:sz="4" w:space="0" w:color="000000"/>
              <w:right w:val="single" w:sz="4" w:space="0" w:color="000000"/>
            </w:tcBorders>
            <w:shd w:val="clear" w:color="auto" w:fill="auto"/>
            <w:noWrap/>
            <w:hideMark/>
          </w:tcPr>
          <w:p w14:paraId="18F1BA58" w14:textId="77777777" w:rsidR="00D354EB" w:rsidRPr="00EF4AE2" w:rsidRDefault="00D354EB" w:rsidP="00D354EB">
            <w:r w:rsidRPr="00EF4AE2">
              <w:t>8.084</w:t>
            </w:r>
          </w:p>
        </w:tc>
        <w:tc>
          <w:tcPr>
            <w:tcW w:w="960" w:type="dxa"/>
            <w:tcBorders>
              <w:top w:val="nil"/>
              <w:left w:val="nil"/>
              <w:bottom w:val="single" w:sz="4" w:space="0" w:color="000000"/>
              <w:right w:val="single" w:sz="4" w:space="0" w:color="000000"/>
            </w:tcBorders>
            <w:shd w:val="clear" w:color="auto" w:fill="auto"/>
            <w:noWrap/>
            <w:hideMark/>
          </w:tcPr>
          <w:p w14:paraId="0C866E2E" w14:textId="77777777" w:rsidR="00D354EB" w:rsidRPr="00EF4AE2" w:rsidRDefault="00D354EB" w:rsidP="00D354EB">
            <w:r w:rsidRPr="00EF4AE2">
              <w:t>0.000</w:t>
            </w:r>
          </w:p>
        </w:tc>
      </w:tr>
      <w:tr w:rsidR="00D354EB" w:rsidRPr="00D354EB" w14:paraId="0213777C" w14:textId="77777777" w:rsidTr="00284A6F">
        <w:trPr>
          <w:trHeight w:val="288"/>
        </w:trPr>
        <w:tc>
          <w:tcPr>
            <w:tcW w:w="2256" w:type="dxa"/>
            <w:tcBorders>
              <w:top w:val="nil"/>
              <w:left w:val="single" w:sz="4" w:space="0" w:color="000000"/>
              <w:bottom w:val="single" w:sz="4" w:space="0" w:color="000000"/>
              <w:right w:val="single" w:sz="12" w:space="0" w:color="000000"/>
            </w:tcBorders>
            <w:shd w:val="clear" w:color="auto" w:fill="auto"/>
            <w:hideMark/>
          </w:tcPr>
          <w:p w14:paraId="017BCDFE" w14:textId="77777777" w:rsidR="00D354EB" w:rsidRPr="00EF4AE2" w:rsidRDefault="00D354EB" w:rsidP="00D354EB">
            <w:pPr>
              <w:rPr>
                <w:b/>
                <w:bCs/>
              </w:rPr>
            </w:pPr>
            <w:proofErr w:type="spellStart"/>
            <w:r w:rsidRPr="00EF4AE2">
              <w:rPr>
                <w:b/>
                <w:bCs/>
              </w:rPr>
              <w:lastRenderedPageBreak/>
              <w:t>negmax</w:t>
            </w:r>
            <w:proofErr w:type="spellEnd"/>
          </w:p>
        </w:tc>
        <w:tc>
          <w:tcPr>
            <w:tcW w:w="1002" w:type="dxa"/>
            <w:tcBorders>
              <w:top w:val="nil"/>
              <w:left w:val="nil"/>
              <w:bottom w:val="single" w:sz="4" w:space="0" w:color="000000"/>
              <w:right w:val="single" w:sz="4" w:space="0" w:color="000000"/>
            </w:tcBorders>
            <w:shd w:val="clear" w:color="auto" w:fill="auto"/>
            <w:noWrap/>
            <w:hideMark/>
          </w:tcPr>
          <w:p w14:paraId="059A332A" w14:textId="77777777" w:rsidR="00D354EB" w:rsidRPr="00EF4AE2" w:rsidRDefault="00D354EB" w:rsidP="00D354EB">
            <w:r w:rsidRPr="00EF4AE2">
              <w:t>-0.113</w:t>
            </w:r>
          </w:p>
        </w:tc>
        <w:tc>
          <w:tcPr>
            <w:tcW w:w="960" w:type="dxa"/>
            <w:tcBorders>
              <w:top w:val="nil"/>
              <w:left w:val="nil"/>
              <w:bottom w:val="single" w:sz="4" w:space="0" w:color="000000"/>
              <w:right w:val="single" w:sz="4" w:space="0" w:color="000000"/>
            </w:tcBorders>
            <w:shd w:val="clear" w:color="auto" w:fill="auto"/>
            <w:noWrap/>
            <w:hideMark/>
          </w:tcPr>
          <w:p w14:paraId="07A973FB" w14:textId="77777777" w:rsidR="00D354EB" w:rsidRPr="00EF4AE2" w:rsidRDefault="00D354EB" w:rsidP="00D354EB">
            <w:r w:rsidRPr="00EF4AE2">
              <w:t>0.005</w:t>
            </w:r>
          </w:p>
        </w:tc>
        <w:tc>
          <w:tcPr>
            <w:tcW w:w="960" w:type="dxa"/>
            <w:tcBorders>
              <w:top w:val="nil"/>
              <w:left w:val="nil"/>
              <w:bottom w:val="single" w:sz="4" w:space="0" w:color="000000"/>
              <w:right w:val="single" w:sz="4" w:space="0" w:color="000000"/>
            </w:tcBorders>
            <w:shd w:val="clear" w:color="auto" w:fill="auto"/>
            <w:noWrap/>
            <w:hideMark/>
          </w:tcPr>
          <w:p w14:paraId="0AD3191F" w14:textId="77777777" w:rsidR="00D354EB" w:rsidRPr="00EF4AE2" w:rsidRDefault="00D354EB" w:rsidP="00D354EB">
            <w:r w:rsidRPr="00EF4AE2">
              <w:t>-0.143</w:t>
            </w:r>
          </w:p>
        </w:tc>
        <w:tc>
          <w:tcPr>
            <w:tcW w:w="996" w:type="dxa"/>
            <w:tcBorders>
              <w:top w:val="nil"/>
              <w:left w:val="nil"/>
              <w:bottom w:val="single" w:sz="4" w:space="0" w:color="000000"/>
              <w:right w:val="single" w:sz="4" w:space="0" w:color="000000"/>
            </w:tcBorders>
            <w:shd w:val="clear" w:color="auto" w:fill="auto"/>
            <w:noWrap/>
            <w:hideMark/>
          </w:tcPr>
          <w:p w14:paraId="5F775F8E" w14:textId="77777777" w:rsidR="00D354EB" w:rsidRPr="00EF4AE2" w:rsidRDefault="00D354EB" w:rsidP="00D354EB">
            <w:r w:rsidRPr="00EF4AE2">
              <w:t>-24.326</w:t>
            </w:r>
          </w:p>
        </w:tc>
        <w:tc>
          <w:tcPr>
            <w:tcW w:w="960" w:type="dxa"/>
            <w:tcBorders>
              <w:top w:val="nil"/>
              <w:left w:val="nil"/>
              <w:bottom w:val="single" w:sz="4" w:space="0" w:color="000000"/>
              <w:right w:val="single" w:sz="4" w:space="0" w:color="000000"/>
            </w:tcBorders>
            <w:shd w:val="clear" w:color="auto" w:fill="auto"/>
            <w:noWrap/>
            <w:hideMark/>
          </w:tcPr>
          <w:p w14:paraId="0199BDD0" w14:textId="77777777" w:rsidR="00D354EB" w:rsidRPr="00EF4AE2" w:rsidRDefault="00D354EB" w:rsidP="00D354EB">
            <w:r w:rsidRPr="00EF4AE2">
              <w:t>0.000</w:t>
            </w:r>
          </w:p>
        </w:tc>
      </w:tr>
      <w:tr w:rsidR="00D354EB" w:rsidRPr="00D354EB" w14:paraId="58BC67C3" w14:textId="77777777" w:rsidTr="00284A6F">
        <w:trPr>
          <w:trHeight w:val="288"/>
        </w:trPr>
        <w:tc>
          <w:tcPr>
            <w:tcW w:w="2256" w:type="dxa"/>
            <w:tcBorders>
              <w:top w:val="nil"/>
              <w:left w:val="single" w:sz="4" w:space="0" w:color="000000"/>
              <w:bottom w:val="single" w:sz="4" w:space="0" w:color="000000"/>
              <w:right w:val="single" w:sz="12" w:space="0" w:color="000000"/>
            </w:tcBorders>
            <w:shd w:val="clear" w:color="auto" w:fill="auto"/>
            <w:hideMark/>
          </w:tcPr>
          <w:p w14:paraId="3FDB75E3" w14:textId="77777777" w:rsidR="00D354EB" w:rsidRPr="00EF4AE2" w:rsidRDefault="00D354EB" w:rsidP="00D354EB">
            <w:pPr>
              <w:rPr>
                <w:b/>
                <w:bCs/>
              </w:rPr>
            </w:pPr>
            <w:proofErr w:type="spellStart"/>
            <w:r w:rsidRPr="00EF4AE2">
              <w:rPr>
                <w:b/>
                <w:bCs/>
              </w:rPr>
              <w:t>len</w:t>
            </w:r>
            <w:proofErr w:type="spellEnd"/>
          </w:p>
        </w:tc>
        <w:tc>
          <w:tcPr>
            <w:tcW w:w="1002" w:type="dxa"/>
            <w:tcBorders>
              <w:top w:val="nil"/>
              <w:left w:val="nil"/>
              <w:bottom w:val="single" w:sz="4" w:space="0" w:color="000000"/>
              <w:right w:val="single" w:sz="4" w:space="0" w:color="000000"/>
            </w:tcBorders>
            <w:shd w:val="clear" w:color="auto" w:fill="auto"/>
            <w:noWrap/>
            <w:hideMark/>
          </w:tcPr>
          <w:p w14:paraId="61466063" w14:textId="77777777" w:rsidR="00D354EB" w:rsidRPr="00EF4AE2" w:rsidRDefault="00D354EB" w:rsidP="00D354EB">
            <w:r w:rsidRPr="00EF4AE2">
              <w:t>-0.019</w:t>
            </w:r>
          </w:p>
        </w:tc>
        <w:tc>
          <w:tcPr>
            <w:tcW w:w="960" w:type="dxa"/>
            <w:tcBorders>
              <w:top w:val="nil"/>
              <w:left w:val="nil"/>
              <w:bottom w:val="single" w:sz="4" w:space="0" w:color="000000"/>
              <w:right w:val="single" w:sz="4" w:space="0" w:color="000000"/>
            </w:tcBorders>
            <w:shd w:val="clear" w:color="auto" w:fill="auto"/>
            <w:noWrap/>
            <w:hideMark/>
          </w:tcPr>
          <w:p w14:paraId="63EC9C2A" w14:textId="77777777" w:rsidR="00D354EB" w:rsidRPr="00EF4AE2" w:rsidRDefault="00D354EB" w:rsidP="00D354EB">
            <w:r w:rsidRPr="00EF4AE2">
              <w:t>0.001</w:t>
            </w:r>
          </w:p>
        </w:tc>
        <w:tc>
          <w:tcPr>
            <w:tcW w:w="960" w:type="dxa"/>
            <w:tcBorders>
              <w:top w:val="nil"/>
              <w:left w:val="nil"/>
              <w:bottom w:val="single" w:sz="4" w:space="0" w:color="000000"/>
              <w:right w:val="single" w:sz="4" w:space="0" w:color="000000"/>
            </w:tcBorders>
            <w:shd w:val="clear" w:color="auto" w:fill="auto"/>
            <w:noWrap/>
            <w:hideMark/>
          </w:tcPr>
          <w:p w14:paraId="072FEE2C" w14:textId="77777777" w:rsidR="00D354EB" w:rsidRPr="00EF4AE2" w:rsidRDefault="00D354EB" w:rsidP="00D354EB">
            <w:r w:rsidRPr="00EF4AE2">
              <w:t>-0.241</w:t>
            </w:r>
          </w:p>
        </w:tc>
        <w:tc>
          <w:tcPr>
            <w:tcW w:w="996" w:type="dxa"/>
            <w:tcBorders>
              <w:top w:val="nil"/>
              <w:left w:val="nil"/>
              <w:bottom w:val="single" w:sz="4" w:space="0" w:color="000000"/>
              <w:right w:val="single" w:sz="4" w:space="0" w:color="000000"/>
            </w:tcBorders>
            <w:shd w:val="clear" w:color="auto" w:fill="auto"/>
            <w:noWrap/>
            <w:hideMark/>
          </w:tcPr>
          <w:p w14:paraId="54D0CB93" w14:textId="77777777" w:rsidR="00D354EB" w:rsidRPr="00EF4AE2" w:rsidRDefault="00D354EB" w:rsidP="00D354EB">
            <w:r w:rsidRPr="00EF4AE2">
              <w:t>-36.046</w:t>
            </w:r>
          </w:p>
        </w:tc>
        <w:tc>
          <w:tcPr>
            <w:tcW w:w="960" w:type="dxa"/>
            <w:tcBorders>
              <w:top w:val="nil"/>
              <w:left w:val="nil"/>
              <w:bottom w:val="single" w:sz="4" w:space="0" w:color="000000"/>
              <w:right w:val="single" w:sz="4" w:space="0" w:color="000000"/>
            </w:tcBorders>
            <w:shd w:val="clear" w:color="auto" w:fill="auto"/>
            <w:noWrap/>
            <w:hideMark/>
          </w:tcPr>
          <w:p w14:paraId="691EAC14" w14:textId="77777777" w:rsidR="00D354EB" w:rsidRPr="00EF4AE2" w:rsidRDefault="00D354EB" w:rsidP="00D354EB">
            <w:r w:rsidRPr="00EF4AE2">
              <w:t>0.000</w:t>
            </w:r>
          </w:p>
        </w:tc>
      </w:tr>
      <w:tr w:rsidR="00D354EB" w:rsidRPr="00D354EB" w14:paraId="2265AFA0" w14:textId="77777777" w:rsidTr="00284A6F">
        <w:trPr>
          <w:trHeight w:val="384"/>
        </w:trPr>
        <w:tc>
          <w:tcPr>
            <w:tcW w:w="2256" w:type="dxa"/>
            <w:tcBorders>
              <w:top w:val="nil"/>
              <w:left w:val="single" w:sz="4" w:space="0" w:color="000000"/>
              <w:bottom w:val="single" w:sz="4" w:space="0" w:color="000000"/>
              <w:right w:val="single" w:sz="12" w:space="0" w:color="000000"/>
            </w:tcBorders>
            <w:shd w:val="clear" w:color="auto" w:fill="auto"/>
            <w:hideMark/>
          </w:tcPr>
          <w:p w14:paraId="4EE57E47" w14:textId="77777777" w:rsidR="00D354EB" w:rsidRPr="00EF4AE2" w:rsidRDefault="00D354EB" w:rsidP="00D354EB">
            <w:pPr>
              <w:rPr>
                <w:b/>
                <w:bCs/>
              </w:rPr>
            </w:pPr>
            <w:proofErr w:type="spellStart"/>
            <w:r w:rsidRPr="00EF4AE2">
              <w:rPr>
                <w:b/>
                <w:bCs/>
              </w:rPr>
              <w:t>flesch_reading_ease</w:t>
            </w:r>
            <w:proofErr w:type="spellEnd"/>
          </w:p>
        </w:tc>
        <w:tc>
          <w:tcPr>
            <w:tcW w:w="1002" w:type="dxa"/>
            <w:tcBorders>
              <w:top w:val="nil"/>
              <w:left w:val="nil"/>
              <w:bottom w:val="single" w:sz="4" w:space="0" w:color="000000"/>
              <w:right w:val="single" w:sz="4" w:space="0" w:color="000000"/>
            </w:tcBorders>
            <w:shd w:val="clear" w:color="auto" w:fill="auto"/>
            <w:noWrap/>
            <w:hideMark/>
          </w:tcPr>
          <w:p w14:paraId="552A4CD9" w14:textId="77777777" w:rsidR="00D354EB" w:rsidRPr="00EF4AE2" w:rsidRDefault="00D354EB" w:rsidP="00D354EB">
            <w:r w:rsidRPr="00EF4AE2">
              <w:t>-0.001</w:t>
            </w:r>
          </w:p>
        </w:tc>
        <w:tc>
          <w:tcPr>
            <w:tcW w:w="960" w:type="dxa"/>
            <w:tcBorders>
              <w:top w:val="nil"/>
              <w:left w:val="nil"/>
              <w:bottom w:val="single" w:sz="4" w:space="0" w:color="000000"/>
              <w:right w:val="single" w:sz="4" w:space="0" w:color="000000"/>
            </w:tcBorders>
            <w:shd w:val="clear" w:color="auto" w:fill="auto"/>
            <w:noWrap/>
            <w:hideMark/>
          </w:tcPr>
          <w:p w14:paraId="52D2FF9E" w14:textId="77777777" w:rsidR="00D354EB" w:rsidRPr="00EF4AE2" w:rsidRDefault="00D354EB" w:rsidP="00D354EB">
            <w:r w:rsidRPr="00EF4AE2">
              <w:t>0.000</w:t>
            </w:r>
          </w:p>
        </w:tc>
        <w:tc>
          <w:tcPr>
            <w:tcW w:w="960" w:type="dxa"/>
            <w:tcBorders>
              <w:top w:val="nil"/>
              <w:left w:val="nil"/>
              <w:bottom w:val="single" w:sz="4" w:space="0" w:color="000000"/>
              <w:right w:val="single" w:sz="4" w:space="0" w:color="000000"/>
            </w:tcBorders>
            <w:shd w:val="clear" w:color="auto" w:fill="auto"/>
            <w:noWrap/>
            <w:hideMark/>
          </w:tcPr>
          <w:p w14:paraId="03A521A0" w14:textId="77777777" w:rsidR="00D354EB" w:rsidRPr="00EF4AE2" w:rsidRDefault="00D354EB" w:rsidP="00D354EB">
            <w:r w:rsidRPr="00EF4AE2">
              <w:t>-0.328</w:t>
            </w:r>
          </w:p>
        </w:tc>
        <w:tc>
          <w:tcPr>
            <w:tcW w:w="996" w:type="dxa"/>
            <w:tcBorders>
              <w:top w:val="nil"/>
              <w:left w:val="nil"/>
              <w:bottom w:val="single" w:sz="4" w:space="0" w:color="000000"/>
              <w:right w:val="single" w:sz="4" w:space="0" w:color="000000"/>
            </w:tcBorders>
            <w:shd w:val="clear" w:color="auto" w:fill="auto"/>
            <w:noWrap/>
            <w:hideMark/>
          </w:tcPr>
          <w:p w14:paraId="7107A6B4" w14:textId="77777777" w:rsidR="00D354EB" w:rsidRPr="00EF4AE2" w:rsidRDefault="00D354EB" w:rsidP="00D354EB">
            <w:r w:rsidRPr="00EF4AE2">
              <w:t>-51.952</w:t>
            </w:r>
          </w:p>
        </w:tc>
        <w:tc>
          <w:tcPr>
            <w:tcW w:w="960" w:type="dxa"/>
            <w:tcBorders>
              <w:top w:val="nil"/>
              <w:left w:val="nil"/>
              <w:bottom w:val="single" w:sz="4" w:space="0" w:color="000000"/>
              <w:right w:val="single" w:sz="4" w:space="0" w:color="000000"/>
            </w:tcBorders>
            <w:shd w:val="clear" w:color="auto" w:fill="auto"/>
            <w:noWrap/>
            <w:hideMark/>
          </w:tcPr>
          <w:p w14:paraId="4D932E57" w14:textId="77777777" w:rsidR="00D354EB" w:rsidRPr="00EF4AE2" w:rsidRDefault="00D354EB" w:rsidP="00D354EB">
            <w:r w:rsidRPr="00EF4AE2">
              <w:t>0.000</w:t>
            </w:r>
          </w:p>
        </w:tc>
      </w:tr>
      <w:tr w:rsidR="00D354EB" w:rsidRPr="00D354EB" w14:paraId="4F325B4B" w14:textId="77777777" w:rsidTr="00284A6F">
        <w:trPr>
          <w:trHeight w:val="288"/>
        </w:trPr>
        <w:tc>
          <w:tcPr>
            <w:tcW w:w="2256" w:type="dxa"/>
            <w:tcBorders>
              <w:top w:val="nil"/>
              <w:left w:val="single" w:sz="4" w:space="0" w:color="000000"/>
              <w:bottom w:val="single" w:sz="4" w:space="0" w:color="000000"/>
              <w:right w:val="single" w:sz="12" w:space="0" w:color="000000"/>
            </w:tcBorders>
            <w:shd w:val="clear" w:color="auto" w:fill="auto"/>
            <w:hideMark/>
          </w:tcPr>
          <w:p w14:paraId="320F55CE" w14:textId="77777777" w:rsidR="00D354EB" w:rsidRPr="00EF4AE2" w:rsidRDefault="00D354EB" w:rsidP="00D354EB">
            <w:pPr>
              <w:rPr>
                <w:b/>
                <w:bCs/>
              </w:rPr>
            </w:pPr>
            <w:proofErr w:type="spellStart"/>
            <w:r w:rsidRPr="00EF4AE2">
              <w:rPr>
                <w:b/>
                <w:bCs/>
              </w:rPr>
              <w:t>sylla</w:t>
            </w:r>
            <w:proofErr w:type="spellEnd"/>
          </w:p>
        </w:tc>
        <w:tc>
          <w:tcPr>
            <w:tcW w:w="1002" w:type="dxa"/>
            <w:tcBorders>
              <w:top w:val="nil"/>
              <w:left w:val="nil"/>
              <w:bottom w:val="single" w:sz="4" w:space="0" w:color="000000"/>
              <w:right w:val="single" w:sz="4" w:space="0" w:color="000000"/>
            </w:tcBorders>
            <w:shd w:val="clear" w:color="auto" w:fill="auto"/>
            <w:noWrap/>
            <w:hideMark/>
          </w:tcPr>
          <w:p w14:paraId="115BA105" w14:textId="77777777" w:rsidR="00D354EB" w:rsidRPr="00EF4AE2" w:rsidRDefault="00D354EB" w:rsidP="00D354EB">
            <w:r w:rsidRPr="00EF4AE2">
              <w:t>-0.041</w:t>
            </w:r>
          </w:p>
        </w:tc>
        <w:tc>
          <w:tcPr>
            <w:tcW w:w="960" w:type="dxa"/>
            <w:tcBorders>
              <w:top w:val="nil"/>
              <w:left w:val="nil"/>
              <w:bottom w:val="single" w:sz="4" w:space="0" w:color="000000"/>
              <w:right w:val="single" w:sz="4" w:space="0" w:color="000000"/>
            </w:tcBorders>
            <w:shd w:val="clear" w:color="auto" w:fill="auto"/>
            <w:noWrap/>
            <w:hideMark/>
          </w:tcPr>
          <w:p w14:paraId="033D06D9" w14:textId="77777777" w:rsidR="00D354EB" w:rsidRPr="00EF4AE2" w:rsidRDefault="00D354EB" w:rsidP="00D354EB">
            <w:r w:rsidRPr="00EF4AE2">
              <w:t>0.001</w:t>
            </w:r>
          </w:p>
        </w:tc>
        <w:tc>
          <w:tcPr>
            <w:tcW w:w="960" w:type="dxa"/>
            <w:tcBorders>
              <w:top w:val="nil"/>
              <w:left w:val="nil"/>
              <w:bottom w:val="single" w:sz="4" w:space="0" w:color="000000"/>
              <w:right w:val="single" w:sz="4" w:space="0" w:color="000000"/>
            </w:tcBorders>
            <w:shd w:val="clear" w:color="auto" w:fill="auto"/>
            <w:noWrap/>
            <w:hideMark/>
          </w:tcPr>
          <w:p w14:paraId="573C77FD" w14:textId="77777777" w:rsidR="00D354EB" w:rsidRPr="00EF4AE2" w:rsidRDefault="00D354EB" w:rsidP="00D354EB">
            <w:r w:rsidRPr="00EF4AE2">
              <w:t>-0.223</w:t>
            </w:r>
          </w:p>
        </w:tc>
        <w:tc>
          <w:tcPr>
            <w:tcW w:w="996" w:type="dxa"/>
            <w:tcBorders>
              <w:top w:val="nil"/>
              <w:left w:val="nil"/>
              <w:bottom w:val="single" w:sz="4" w:space="0" w:color="000000"/>
              <w:right w:val="single" w:sz="4" w:space="0" w:color="000000"/>
            </w:tcBorders>
            <w:shd w:val="clear" w:color="auto" w:fill="auto"/>
            <w:noWrap/>
            <w:hideMark/>
          </w:tcPr>
          <w:p w14:paraId="45D417DA" w14:textId="77777777" w:rsidR="00D354EB" w:rsidRPr="00EF4AE2" w:rsidRDefault="00D354EB" w:rsidP="00D354EB">
            <w:r w:rsidRPr="00EF4AE2">
              <w:t>-32.292</w:t>
            </w:r>
          </w:p>
        </w:tc>
        <w:tc>
          <w:tcPr>
            <w:tcW w:w="960" w:type="dxa"/>
            <w:tcBorders>
              <w:top w:val="nil"/>
              <w:left w:val="nil"/>
              <w:bottom w:val="single" w:sz="4" w:space="0" w:color="000000"/>
              <w:right w:val="single" w:sz="4" w:space="0" w:color="000000"/>
            </w:tcBorders>
            <w:shd w:val="clear" w:color="auto" w:fill="auto"/>
            <w:noWrap/>
            <w:hideMark/>
          </w:tcPr>
          <w:p w14:paraId="74A3E919" w14:textId="77777777" w:rsidR="00D354EB" w:rsidRPr="00EF4AE2" w:rsidRDefault="00D354EB" w:rsidP="00D354EB">
            <w:r w:rsidRPr="00EF4AE2">
              <w:t>0.000</w:t>
            </w:r>
          </w:p>
        </w:tc>
      </w:tr>
      <w:tr w:rsidR="00D354EB" w:rsidRPr="00D354EB" w14:paraId="07437FBA" w14:textId="77777777" w:rsidTr="00284A6F">
        <w:trPr>
          <w:trHeight w:val="300"/>
        </w:trPr>
        <w:tc>
          <w:tcPr>
            <w:tcW w:w="2256" w:type="dxa"/>
            <w:tcBorders>
              <w:top w:val="nil"/>
              <w:left w:val="single" w:sz="4" w:space="0" w:color="000000"/>
              <w:bottom w:val="single" w:sz="4" w:space="0" w:color="000000"/>
              <w:right w:val="single" w:sz="12" w:space="0" w:color="000000"/>
            </w:tcBorders>
            <w:shd w:val="clear" w:color="auto" w:fill="auto"/>
            <w:hideMark/>
          </w:tcPr>
          <w:p w14:paraId="59E525C9" w14:textId="77777777" w:rsidR="00D354EB" w:rsidRPr="00EF4AE2" w:rsidRDefault="00D354EB" w:rsidP="00D354EB">
            <w:pPr>
              <w:rPr>
                <w:b/>
                <w:bCs/>
              </w:rPr>
            </w:pPr>
            <w:proofErr w:type="spellStart"/>
            <w:r w:rsidRPr="00EF4AE2">
              <w:rPr>
                <w:b/>
                <w:bCs/>
              </w:rPr>
              <w:t>wnzipf</w:t>
            </w:r>
            <w:proofErr w:type="spellEnd"/>
          </w:p>
        </w:tc>
        <w:tc>
          <w:tcPr>
            <w:tcW w:w="1002" w:type="dxa"/>
            <w:tcBorders>
              <w:top w:val="nil"/>
              <w:left w:val="nil"/>
              <w:bottom w:val="single" w:sz="4" w:space="0" w:color="000000"/>
              <w:right w:val="single" w:sz="4" w:space="0" w:color="000000"/>
            </w:tcBorders>
            <w:shd w:val="clear" w:color="auto" w:fill="auto"/>
            <w:noWrap/>
            <w:hideMark/>
          </w:tcPr>
          <w:p w14:paraId="46E76C2E" w14:textId="77777777" w:rsidR="00D354EB" w:rsidRPr="00EF4AE2" w:rsidRDefault="00D354EB" w:rsidP="00D354EB">
            <w:r w:rsidRPr="00EF4AE2">
              <w:t>0.108</w:t>
            </w:r>
          </w:p>
        </w:tc>
        <w:tc>
          <w:tcPr>
            <w:tcW w:w="960" w:type="dxa"/>
            <w:tcBorders>
              <w:top w:val="nil"/>
              <w:left w:val="nil"/>
              <w:bottom w:val="single" w:sz="4" w:space="0" w:color="000000"/>
              <w:right w:val="single" w:sz="4" w:space="0" w:color="000000"/>
            </w:tcBorders>
            <w:shd w:val="clear" w:color="auto" w:fill="auto"/>
            <w:noWrap/>
            <w:hideMark/>
          </w:tcPr>
          <w:p w14:paraId="372E0A96" w14:textId="77777777" w:rsidR="00D354EB" w:rsidRPr="00EF4AE2" w:rsidRDefault="00D354EB" w:rsidP="00D354EB">
            <w:r w:rsidRPr="00EF4AE2">
              <w:t>0.001</w:t>
            </w:r>
          </w:p>
        </w:tc>
        <w:tc>
          <w:tcPr>
            <w:tcW w:w="960" w:type="dxa"/>
            <w:tcBorders>
              <w:top w:val="nil"/>
              <w:left w:val="nil"/>
              <w:bottom w:val="single" w:sz="4" w:space="0" w:color="000000"/>
              <w:right w:val="single" w:sz="4" w:space="0" w:color="000000"/>
            </w:tcBorders>
            <w:shd w:val="clear" w:color="auto" w:fill="auto"/>
            <w:noWrap/>
            <w:hideMark/>
          </w:tcPr>
          <w:p w14:paraId="7C58E937" w14:textId="77777777" w:rsidR="00D354EB" w:rsidRPr="00EF4AE2" w:rsidRDefault="00D354EB" w:rsidP="00D354EB">
            <w:r w:rsidRPr="00EF4AE2">
              <w:t>0.722</w:t>
            </w:r>
          </w:p>
        </w:tc>
        <w:tc>
          <w:tcPr>
            <w:tcW w:w="996" w:type="dxa"/>
            <w:tcBorders>
              <w:top w:val="nil"/>
              <w:left w:val="nil"/>
              <w:bottom w:val="single" w:sz="4" w:space="0" w:color="000000"/>
              <w:right w:val="single" w:sz="4" w:space="0" w:color="000000"/>
            </w:tcBorders>
            <w:shd w:val="clear" w:color="auto" w:fill="auto"/>
            <w:noWrap/>
            <w:hideMark/>
          </w:tcPr>
          <w:p w14:paraId="79F7E32E" w14:textId="77777777" w:rsidR="00D354EB" w:rsidRPr="00EF4AE2" w:rsidRDefault="00D354EB" w:rsidP="00D354EB">
            <w:r w:rsidRPr="00EF4AE2">
              <w:t>177.654</w:t>
            </w:r>
          </w:p>
        </w:tc>
        <w:tc>
          <w:tcPr>
            <w:tcW w:w="960" w:type="dxa"/>
            <w:tcBorders>
              <w:top w:val="nil"/>
              <w:left w:val="nil"/>
              <w:bottom w:val="single" w:sz="4" w:space="0" w:color="000000"/>
              <w:right w:val="single" w:sz="4" w:space="0" w:color="000000"/>
            </w:tcBorders>
            <w:shd w:val="clear" w:color="auto" w:fill="auto"/>
            <w:noWrap/>
            <w:hideMark/>
          </w:tcPr>
          <w:p w14:paraId="35D353D2" w14:textId="77777777" w:rsidR="00D354EB" w:rsidRPr="00EF4AE2" w:rsidRDefault="00D354EB" w:rsidP="00D354EB">
            <w:r w:rsidRPr="00EF4AE2">
              <w:t>0.000</w:t>
            </w:r>
          </w:p>
        </w:tc>
      </w:tr>
      <w:tr w:rsidR="00D354EB" w:rsidRPr="00D354EB" w14:paraId="6BBDBD58" w14:textId="77777777" w:rsidTr="00284A6F">
        <w:trPr>
          <w:trHeight w:val="312"/>
        </w:trPr>
        <w:tc>
          <w:tcPr>
            <w:tcW w:w="2256" w:type="dxa"/>
            <w:tcBorders>
              <w:top w:val="nil"/>
              <w:left w:val="single" w:sz="4" w:space="0" w:color="000000"/>
              <w:bottom w:val="single" w:sz="12" w:space="0" w:color="000000"/>
              <w:right w:val="single" w:sz="12" w:space="0" w:color="000000"/>
            </w:tcBorders>
            <w:shd w:val="clear" w:color="auto" w:fill="auto"/>
            <w:hideMark/>
          </w:tcPr>
          <w:p w14:paraId="4387AD48" w14:textId="77777777" w:rsidR="00D354EB" w:rsidRPr="00EF4AE2" w:rsidRDefault="00D354EB" w:rsidP="00D354EB">
            <w:pPr>
              <w:rPr>
                <w:b/>
                <w:bCs/>
              </w:rPr>
            </w:pPr>
            <w:proofErr w:type="spellStart"/>
            <w:r w:rsidRPr="00EF4AE2">
              <w:rPr>
                <w:b/>
                <w:bCs/>
              </w:rPr>
              <w:t>wnfreq</w:t>
            </w:r>
            <w:proofErr w:type="spellEnd"/>
          </w:p>
        </w:tc>
        <w:tc>
          <w:tcPr>
            <w:tcW w:w="1002" w:type="dxa"/>
            <w:tcBorders>
              <w:top w:val="nil"/>
              <w:left w:val="nil"/>
              <w:bottom w:val="single" w:sz="12" w:space="0" w:color="000000"/>
              <w:right w:val="single" w:sz="4" w:space="0" w:color="000000"/>
            </w:tcBorders>
            <w:shd w:val="clear" w:color="auto" w:fill="auto"/>
            <w:noWrap/>
            <w:hideMark/>
          </w:tcPr>
          <w:p w14:paraId="470F6B2A" w14:textId="77777777" w:rsidR="00D354EB" w:rsidRPr="00EF4AE2" w:rsidRDefault="00D354EB" w:rsidP="00D354EB">
            <w:r w:rsidRPr="00EF4AE2">
              <w:t>-175.563</w:t>
            </w:r>
          </w:p>
        </w:tc>
        <w:tc>
          <w:tcPr>
            <w:tcW w:w="960" w:type="dxa"/>
            <w:tcBorders>
              <w:top w:val="nil"/>
              <w:left w:val="nil"/>
              <w:bottom w:val="single" w:sz="12" w:space="0" w:color="000000"/>
              <w:right w:val="single" w:sz="4" w:space="0" w:color="000000"/>
            </w:tcBorders>
            <w:shd w:val="clear" w:color="auto" w:fill="auto"/>
            <w:noWrap/>
            <w:hideMark/>
          </w:tcPr>
          <w:p w14:paraId="358EF317" w14:textId="77777777" w:rsidR="00D354EB" w:rsidRPr="00EF4AE2" w:rsidRDefault="00D354EB" w:rsidP="00D354EB">
            <w:r w:rsidRPr="00EF4AE2">
              <w:t>1.842</w:t>
            </w:r>
          </w:p>
        </w:tc>
        <w:tc>
          <w:tcPr>
            <w:tcW w:w="960" w:type="dxa"/>
            <w:tcBorders>
              <w:top w:val="nil"/>
              <w:left w:val="nil"/>
              <w:bottom w:val="single" w:sz="12" w:space="0" w:color="000000"/>
              <w:right w:val="single" w:sz="4" w:space="0" w:color="000000"/>
            </w:tcBorders>
            <w:shd w:val="clear" w:color="auto" w:fill="auto"/>
            <w:noWrap/>
            <w:hideMark/>
          </w:tcPr>
          <w:p w14:paraId="4810821C" w14:textId="77777777" w:rsidR="00D354EB" w:rsidRPr="00EF4AE2" w:rsidRDefault="00D354EB" w:rsidP="00D354EB">
            <w:r w:rsidRPr="00EF4AE2">
              <w:t>-0.302</w:t>
            </w:r>
          </w:p>
        </w:tc>
        <w:tc>
          <w:tcPr>
            <w:tcW w:w="996" w:type="dxa"/>
            <w:tcBorders>
              <w:top w:val="nil"/>
              <w:left w:val="nil"/>
              <w:bottom w:val="single" w:sz="12" w:space="0" w:color="000000"/>
              <w:right w:val="single" w:sz="4" w:space="0" w:color="000000"/>
            </w:tcBorders>
            <w:shd w:val="clear" w:color="auto" w:fill="auto"/>
            <w:noWrap/>
            <w:hideMark/>
          </w:tcPr>
          <w:p w14:paraId="3C5C5453" w14:textId="77777777" w:rsidR="00D354EB" w:rsidRPr="00EF4AE2" w:rsidRDefault="00D354EB" w:rsidP="00D354EB">
            <w:r w:rsidRPr="00EF4AE2">
              <w:t>-95.297</w:t>
            </w:r>
          </w:p>
        </w:tc>
        <w:tc>
          <w:tcPr>
            <w:tcW w:w="960" w:type="dxa"/>
            <w:tcBorders>
              <w:top w:val="nil"/>
              <w:left w:val="nil"/>
              <w:bottom w:val="single" w:sz="12" w:space="0" w:color="000000"/>
              <w:right w:val="single" w:sz="4" w:space="0" w:color="000000"/>
            </w:tcBorders>
            <w:shd w:val="clear" w:color="auto" w:fill="auto"/>
            <w:noWrap/>
            <w:hideMark/>
          </w:tcPr>
          <w:p w14:paraId="3D1BBA10" w14:textId="77777777" w:rsidR="00D354EB" w:rsidRPr="00EF4AE2" w:rsidRDefault="00D354EB" w:rsidP="00D354EB">
            <w:r w:rsidRPr="00EF4AE2">
              <w:t>0.000</w:t>
            </w:r>
          </w:p>
        </w:tc>
      </w:tr>
    </w:tbl>
    <w:p w14:paraId="6915C863" w14:textId="77777777" w:rsidR="00D354EB" w:rsidRPr="00D354EB" w:rsidRDefault="00D354EB" w:rsidP="00D354EB">
      <w:pPr>
        <w:rPr>
          <w:i/>
        </w:rPr>
      </w:pPr>
    </w:p>
    <w:p w14:paraId="03B55BB4" w14:textId="77777777" w:rsidR="00D354EB" w:rsidRPr="00D354EB" w:rsidRDefault="00D354EB" w:rsidP="00D354EB">
      <w:pPr>
        <w:rPr>
          <w:i/>
        </w:rPr>
      </w:pPr>
      <w:r w:rsidRPr="00D354EB">
        <w:rPr>
          <w:i/>
        </w:rPr>
        <w:t>R2 = .539</w:t>
      </w:r>
    </w:p>
    <w:p w14:paraId="5F8BC4C8" w14:textId="77777777" w:rsidR="00D354EB" w:rsidRPr="00D354EB" w:rsidRDefault="00D354EB" w:rsidP="00D354EB">
      <w:pPr>
        <w:rPr>
          <w:i/>
        </w:rPr>
      </w:pPr>
      <w:r w:rsidRPr="00D354EB">
        <w:rPr>
          <w:i/>
        </w:rPr>
        <w:t>F = 8542.284 (p=0)</w:t>
      </w:r>
    </w:p>
    <w:p w14:paraId="3BF5798B" w14:textId="513D40AB" w:rsidR="00D354EB" w:rsidRPr="00EF4AE2" w:rsidRDefault="00D354EB" w:rsidP="00D354EB">
      <w:pPr>
        <w:pStyle w:val="Caption"/>
        <w:keepNext/>
        <w:rPr>
          <w:sz w:val="24"/>
          <w:szCs w:val="24"/>
        </w:rPr>
      </w:pPr>
    </w:p>
    <w:p w14:paraId="63C2B601" w14:textId="7F303246" w:rsidR="00284A6F" w:rsidRDefault="00284A6F" w:rsidP="00284A6F">
      <w:pPr>
        <w:pStyle w:val="Caption"/>
        <w:keepNext/>
      </w:pPr>
      <w:r>
        <w:t xml:space="preserve">Table </w:t>
      </w:r>
      <w:fldSimple w:instr=" SEQ Table \* ARABIC ">
        <w:r w:rsidR="00652B35">
          <w:rPr>
            <w:noProof/>
          </w:rPr>
          <w:t>14</w:t>
        </w:r>
      </w:fldSimple>
      <w:r>
        <w:t xml:space="preserve">. </w:t>
      </w:r>
      <w:r w:rsidRPr="00C85053">
        <w:t>Regression Results of Selection Prediction Based on READ Features</w:t>
      </w:r>
    </w:p>
    <w:tbl>
      <w:tblPr>
        <w:tblStyle w:val="APAReport"/>
        <w:tblW w:w="5000" w:type="pct"/>
        <w:tblLook w:val="0020" w:firstRow="1" w:lastRow="0" w:firstColumn="0" w:lastColumn="0" w:noHBand="0" w:noVBand="0"/>
      </w:tblPr>
      <w:tblGrid>
        <w:gridCol w:w="2256"/>
        <w:gridCol w:w="1375"/>
        <w:gridCol w:w="1376"/>
        <w:gridCol w:w="1923"/>
        <w:gridCol w:w="1172"/>
        <w:gridCol w:w="1168"/>
      </w:tblGrid>
      <w:tr w:rsidR="00D354EB" w:rsidRPr="00D354EB" w14:paraId="386559D9" w14:textId="77777777" w:rsidTr="00284A6F">
        <w:trPr>
          <w:cnfStyle w:val="100000000000" w:firstRow="1" w:lastRow="0" w:firstColumn="0" w:lastColumn="0" w:oddVBand="0" w:evenVBand="0" w:oddHBand="0" w:evenHBand="0" w:firstRowFirstColumn="0" w:firstRowLastColumn="0" w:lastRowFirstColumn="0" w:lastRowLastColumn="0"/>
        </w:trPr>
        <w:tc>
          <w:tcPr>
            <w:tcW w:w="1217" w:type="pct"/>
          </w:tcPr>
          <w:p w14:paraId="7D18BE0D" w14:textId="77777777" w:rsidR="00D354EB" w:rsidRPr="00EF4AE2" w:rsidRDefault="00D354EB" w:rsidP="00885F48">
            <w:pPr>
              <w:rPr>
                <w:b/>
                <w:bCs/>
              </w:rPr>
            </w:pPr>
            <w:r w:rsidRPr="00EF4AE2">
              <w:rPr>
                <w:b/>
                <w:bCs/>
              </w:rPr>
              <w:t>Variable</w:t>
            </w:r>
          </w:p>
        </w:tc>
        <w:tc>
          <w:tcPr>
            <w:tcW w:w="742" w:type="pct"/>
          </w:tcPr>
          <w:p w14:paraId="394003CA" w14:textId="77777777" w:rsidR="00D354EB" w:rsidRPr="00D354EB" w:rsidRDefault="00D354EB" w:rsidP="00885F48">
            <w:pPr>
              <w:rPr>
                <w:b/>
                <w:bCs/>
              </w:rPr>
            </w:pPr>
            <w:r w:rsidRPr="00D354EB">
              <w:rPr>
                <w:b/>
                <w:bCs/>
              </w:rPr>
              <w:t>B</w:t>
            </w:r>
          </w:p>
        </w:tc>
        <w:tc>
          <w:tcPr>
            <w:tcW w:w="742" w:type="pct"/>
          </w:tcPr>
          <w:p w14:paraId="67DE3B04" w14:textId="77777777" w:rsidR="00D354EB" w:rsidRPr="00D354EB" w:rsidRDefault="00D354EB" w:rsidP="00885F48">
            <w:pPr>
              <w:rPr>
                <w:b/>
                <w:bCs/>
              </w:rPr>
            </w:pPr>
            <w:r w:rsidRPr="00D354EB">
              <w:rPr>
                <w:b/>
                <w:bCs/>
              </w:rPr>
              <w:t>SE B</w:t>
            </w:r>
          </w:p>
        </w:tc>
        <w:tc>
          <w:tcPr>
            <w:tcW w:w="1037" w:type="pct"/>
          </w:tcPr>
          <w:p w14:paraId="538AF21A" w14:textId="77777777" w:rsidR="00D354EB" w:rsidRPr="00D354EB" w:rsidRDefault="00D354EB" w:rsidP="00885F48">
            <w:r w:rsidRPr="00D354EB">
              <w:t>β</w:t>
            </w:r>
          </w:p>
        </w:tc>
        <w:tc>
          <w:tcPr>
            <w:tcW w:w="632" w:type="pct"/>
          </w:tcPr>
          <w:p w14:paraId="1476ADA2" w14:textId="77777777" w:rsidR="00D354EB" w:rsidRPr="00D354EB" w:rsidRDefault="00D354EB" w:rsidP="00885F48">
            <w:pPr>
              <w:rPr>
                <w:b/>
                <w:bCs/>
              </w:rPr>
            </w:pPr>
            <w:r w:rsidRPr="00D354EB">
              <w:rPr>
                <w:b/>
                <w:bCs/>
              </w:rPr>
              <w:t>t</w:t>
            </w:r>
          </w:p>
        </w:tc>
        <w:tc>
          <w:tcPr>
            <w:tcW w:w="632" w:type="pct"/>
          </w:tcPr>
          <w:p w14:paraId="27EFDFB1" w14:textId="77777777" w:rsidR="00D354EB" w:rsidRPr="00D354EB" w:rsidRDefault="00D354EB" w:rsidP="00885F48">
            <w:pPr>
              <w:rPr>
                <w:b/>
                <w:bCs/>
              </w:rPr>
            </w:pPr>
            <w:r w:rsidRPr="00D354EB">
              <w:rPr>
                <w:b/>
                <w:bCs/>
              </w:rPr>
              <w:t>p</w:t>
            </w:r>
          </w:p>
        </w:tc>
      </w:tr>
      <w:tr w:rsidR="00D354EB" w:rsidRPr="00C67B78" w14:paraId="3E67DDB4" w14:textId="77777777" w:rsidTr="00284A6F">
        <w:tc>
          <w:tcPr>
            <w:tcW w:w="1217" w:type="pct"/>
          </w:tcPr>
          <w:p w14:paraId="54DAF71E" w14:textId="77777777" w:rsidR="00D354EB" w:rsidRPr="00EF4AE2" w:rsidRDefault="00D354EB" w:rsidP="00D354EB">
            <w:pPr>
              <w:rPr>
                <w:b/>
                <w:bCs/>
              </w:rPr>
            </w:pPr>
            <w:r w:rsidRPr="00EF4AE2">
              <w:rPr>
                <w:b/>
                <w:bCs/>
              </w:rPr>
              <w:t>(Constant)</w:t>
            </w:r>
          </w:p>
        </w:tc>
        <w:tc>
          <w:tcPr>
            <w:tcW w:w="742" w:type="pct"/>
          </w:tcPr>
          <w:p w14:paraId="6F47232C" w14:textId="77777777" w:rsidR="00D354EB" w:rsidRPr="00C67B78" w:rsidRDefault="00D354EB" w:rsidP="00D354EB">
            <w:r w:rsidRPr="00EF4AE2">
              <w:t>.207</w:t>
            </w:r>
          </w:p>
        </w:tc>
        <w:tc>
          <w:tcPr>
            <w:tcW w:w="742" w:type="pct"/>
          </w:tcPr>
          <w:p w14:paraId="171D30B2" w14:textId="77777777" w:rsidR="00D354EB" w:rsidRPr="00C67B78" w:rsidRDefault="00D354EB" w:rsidP="00D354EB">
            <w:r w:rsidRPr="00EF4AE2">
              <w:t>.001</w:t>
            </w:r>
          </w:p>
        </w:tc>
        <w:tc>
          <w:tcPr>
            <w:tcW w:w="1037" w:type="pct"/>
          </w:tcPr>
          <w:p w14:paraId="55E1CABE" w14:textId="77777777" w:rsidR="00D354EB" w:rsidRPr="00C67B78" w:rsidRDefault="00D354EB" w:rsidP="00D354EB"/>
        </w:tc>
        <w:tc>
          <w:tcPr>
            <w:tcW w:w="632" w:type="pct"/>
          </w:tcPr>
          <w:p w14:paraId="522BD010" w14:textId="77777777" w:rsidR="00D354EB" w:rsidRPr="00C67B78" w:rsidRDefault="00D354EB" w:rsidP="00D354EB">
            <w:r w:rsidRPr="00EF4AE2">
              <w:t>386.743</w:t>
            </w:r>
          </w:p>
        </w:tc>
        <w:tc>
          <w:tcPr>
            <w:tcW w:w="632" w:type="pct"/>
          </w:tcPr>
          <w:p w14:paraId="75D9C502" w14:textId="77777777" w:rsidR="00D354EB" w:rsidRPr="00C67B78" w:rsidRDefault="00D354EB" w:rsidP="00D354EB">
            <w:r w:rsidRPr="00EF4AE2">
              <w:t>.000</w:t>
            </w:r>
          </w:p>
        </w:tc>
      </w:tr>
      <w:tr w:rsidR="00D354EB" w:rsidRPr="00C67B78" w14:paraId="3D0F1D5D" w14:textId="77777777" w:rsidTr="00284A6F">
        <w:tc>
          <w:tcPr>
            <w:tcW w:w="1217" w:type="pct"/>
          </w:tcPr>
          <w:p w14:paraId="31B12586" w14:textId="77777777" w:rsidR="00D354EB" w:rsidRPr="00EF4AE2" w:rsidRDefault="00D354EB" w:rsidP="00D354EB">
            <w:pPr>
              <w:rPr>
                <w:b/>
                <w:bCs/>
              </w:rPr>
            </w:pPr>
            <w:r w:rsidRPr="00EF4AE2">
              <w:rPr>
                <w:b/>
                <w:bCs/>
              </w:rPr>
              <w:t>hypernyms</w:t>
            </w:r>
          </w:p>
        </w:tc>
        <w:tc>
          <w:tcPr>
            <w:tcW w:w="742" w:type="pct"/>
          </w:tcPr>
          <w:p w14:paraId="73F94511" w14:textId="77777777" w:rsidR="00D354EB" w:rsidRPr="00C67B78" w:rsidRDefault="00D354EB" w:rsidP="00D354EB">
            <w:r w:rsidRPr="00EF4AE2">
              <w:t>.001</w:t>
            </w:r>
          </w:p>
        </w:tc>
        <w:tc>
          <w:tcPr>
            <w:tcW w:w="742" w:type="pct"/>
          </w:tcPr>
          <w:p w14:paraId="3CDB90A4" w14:textId="77777777" w:rsidR="00D354EB" w:rsidRPr="00C67B78" w:rsidRDefault="00D354EB" w:rsidP="00D354EB">
            <w:r w:rsidRPr="00EF4AE2">
              <w:t>.000</w:t>
            </w:r>
          </w:p>
        </w:tc>
        <w:tc>
          <w:tcPr>
            <w:tcW w:w="1037" w:type="pct"/>
          </w:tcPr>
          <w:p w14:paraId="4E48B9F8" w14:textId="77777777" w:rsidR="00D354EB" w:rsidRPr="00C67B78" w:rsidRDefault="00D354EB" w:rsidP="00D354EB">
            <w:r w:rsidRPr="00EF4AE2">
              <w:t>.292</w:t>
            </w:r>
          </w:p>
        </w:tc>
        <w:tc>
          <w:tcPr>
            <w:tcW w:w="632" w:type="pct"/>
          </w:tcPr>
          <w:p w14:paraId="5713497E" w14:textId="77777777" w:rsidR="00D354EB" w:rsidRPr="00C67B78" w:rsidRDefault="00D354EB" w:rsidP="00D354EB">
            <w:r w:rsidRPr="00EF4AE2">
              <w:t>51.891</w:t>
            </w:r>
          </w:p>
        </w:tc>
        <w:tc>
          <w:tcPr>
            <w:tcW w:w="632" w:type="pct"/>
          </w:tcPr>
          <w:p w14:paraId="19F73DEB" w14:textId="77777777" w:rsidR="00D354EB" w:rsidRPr="00C67B78" w:rsidRDefault="00D354EB" w:rsidP="00D354EB">
            <w:r w:rsidRPr="00EF4AE2">
              <w:t>.000</w:t>
            </w:r>
          </w:p>
        </w:tc>
      </w:tr>
      <w:tr w:rsidR="00D354EB" w:rsidRPr="00C67B78" w14:paraId="4A20625F" w14:textId="77777777" w:rsidTr="00284A6F">
        <w:tc>
          <w:tcPr>
            <w:tcW w:w="1217" w:type="pct"/>
          </w:tcPr>
          <w:p w14:paraId="07E64D15" w14:textId="77777777" w:rsidR="00D354EB" w:rsidRPr="00EF4AE2" w:rsidRDefault="00D354EB" w:rsidP="00D354EB">
            <w:pPr>
              <w:rPr>
                <w:b/>
                <w:bCs/>
              </w:rPr>
            </w:pPr>
            <w:r w:rsidRPr="00EF4AE2">
              <w:rPr>
                <w:b/>
                <w:bCs/>
              </w:rPr>
              <w:t>hyponyms</w:t>
            </w:r>
          </w:p>
        </w:tc>
        <w:tc>
          <w:tcPr>
            <w:tcW w:w="742" w:type="pct"/>
          </w:tcPr>
          <w:p w14:paraId="2927DF5E" w14:textId="77777777" w:rsidR="00D354EB" w:rsidRPr="00C67B78" w:rsidRDefault="00D354EB" w:rsidP="00D354EB">
            <w:r w:rsidRPr="00EF4AE2">
              <w:t>-4.169E-6</w:t>
            </w:r>
          </w:p>
        </w:tc>
        <w:tc>
          <w:tcPr>
            <w:tcW w:w="742" w:type="pct"/>
          </w:tcPr>
          <w:p w14:paraId="79B0F096" w14:textId="77777777" w:rsidR="00D354EB" w:rsidRPr="00C67B78" w:rsidRDefault="00D354EB" w:rsidP="00D354EB">
            <w:r w:rsidRPr="00EF4AE2">
              <w:t>.000</w:t>
            </w:r>
          </w:p>
        </w:tc>
        <w:tc>
          <w:tcPr>
            <w:tcW w:w="1037" w:type="pct"/>
          </w:tcPr>
          <w:p w14:paraId="140AA9B9" w14:textId="77777777" w:rsidR="00D354EB" w:rsidRPr="00C67B78" w:rsidRDefault="00D354EB" w:rsidP="00D354EB">
            <w:r w:rsidRPr="00EF4AE2">
              <w:t>-.017</w:t>
            </w:r>
          </w:p>
        </w:tc>
        <w:tc>
          <w:tcPr>
            <w:tcW w:w="632" w:type="pct"/>
          </w:tcPr>
          <w:p w14:paraId="781DE22A" w14:textId="77777777" w:rsidR="00D354EB" w:rsidRPr="00C67B78" w:rsidRDefault="00D354EB" w:rsidP="00D354EB">
            <w:r w:rsidRPr="00EF4AE2">
              <w:t>-5.073</w:t>
            </w:r>
          </w:p>
        </w:tc>
        <w:tc>
          <w:tcPr>
            <w:tcW w:w="632" w:type="pct"/>
          </w:tcPr>
          <w:p w14:paraId="2D7A5BCC" w14:textId="77777777" w:rsidR="00D354EB" w:rsidRPr="00C67B78" w:rsidRDefault="00D354EB" w:rsidP="00D354EB">
            <w:r w:rsidRPr="00EF4AE2">
              <w:t>.000</w:t>
            </w:r>
          </w:p>
        </w:tc>
      </w:tr>
      <w:tr w:rsidR="00D354EB" w:rsidRPr="00C67B78" w14:paraId="2CF5B190" w14:textId="77777777" w:rsidTr="00284A6F">
        <w:tc>
          <w:tcPr>
            <w:tcW w:w="1217" w:type="pct"/>
          </w:tcPr>
          <w:p w14:paraId="576AB85E" w14:textId="77777777" w:rsidR="00D354EB" w:rsidRPr="00EF4AE2" w:rsidRDefault="00D354EB" w:rsidP="00D354EB">
            <w:pPr>
              <w:rPr>
                <w:b/>
                <w:bCs/>
              </w:rPr>
            </w:pPr>
            <w:r w:rsidRPr="00EF4AE2">
              <w:rPr>
                <w:b/>
                <w:bCs/>
              </w:rPr>
              <w:t>definitions-</w:t>
            </w:r>
            <w:proofErr w:type="spellStart"/>
            <w:r w:rsidRPr="00EF4AE2">
              <w:rPr>
                <w:b/>
                <w:bCs/>
              </w:rPr>
              <w:t>synsets</w:t>
            </w:r>
            <w:proofErr w:type="spellEnd"/>
          </w:p>
        </w:tc>
        <w:tc>
          <w:tcPr>
            <w:tcW w:w="742" w:type="pct"/>
          </w:tcPr>
          <w:p w14:paraId="342FD088" w14:textId="77777777" w:rsidR="00D354EB" w:rsidRPr="00C67B78" w:rsidRDefault="00D354EB" w:rsidP="00D354EB">
            <w:r w:rsidRPr="00EF4AE2">
              <w:t>.000</w:t>
            </w:r>
          </w:p>
        </w:tc>
        <w:tc>
          <w:tcPr>
            <w:tcW w:w="742" w:type="pct"/>
          </w:tcPr>
          <w:p w14:paraId="295FB7D7" w14:textId="77777777" w:rsidR="00D354EB" w:rsidRPr="00C67B78" w:rsidRDefault="00D354EB" w:rsidP="00D354EB">
            <w:r w:rsidRPr="00EF4AE2">
              <w:t>.000</w:t>
            </w:r>
          </w:p>
        </w:tc>
        <w:tc>
          <w:tcPr>
            <w:tcW w:w="1037" w:type="pct"/>
          </w:tcPr>
          <w:p w14:paraId="581C830E" w14:textId="77777777" w:rsidR="00D354EB" w:rsidRPr="00C67B78" w:rsidRDefault="00D354EB" w:rsidP="00D354EB">
            <w:r w:rsidRPr="00EF4AE2">
              <w:t>-.233</w:t>
            </w:r>
          </w:p>
        </w:tc>
        <w:tc>
          <w:tcPr>
            <w:tcW w:w="632" w:type="pct"/>
          </w:tcPr>
          <w:p w14:paraId="58DC82A8" w14:textId="77777777" w:rsidR="00D354EB" w:rsidRPr="00C67B78" w:rsidRDefault="00D354EB" w:rsidP="00D354EB">
            <w:r w:rsidRPr="00EF4AE2">
              <w:t>-39.534</w:t>
            </w:r>
          </w:p>
        </w:tc>
        <w:tc>
          <w:tcPr>
            <w:tcW w:w="632" w:type="pct"/>
          </w:tcPr>
          <w:p w14:paraId="1E8D4751" w14:textId="77777777" w:rsidR="00D354EB" w:rsidRPr="00C67B78" w:rsidRDefault="00D354EB" w:rsidP="00D354EB">
            <w:r w:rsidRPr="00EF4AE2">
              <w:t>.000</w:t>
            </w:r>
          </w:p>
        </w:tc>
      </w:tr>
      <w:tr w:rsidR="00D354EB" w:rsidRPr="00C67B78" w14:paraId="1158EB49" w14:textId="77777777" w:rsidTr="00284A6F">
        <w:tc>
          <w:tcPr>
            <w:tcW w:w="1217" w:type="pct"/>
          </w:tcPr>
          <w:p w14:paraId="68A9B18F" w14:textId="77777777" w:rsidR="00D354EB" w:rsidRPr="00EF4AE2" w:rsidRDefault="00D354EB" w:rsidP="00D354EB">
            <w:pPr>
              <w:rPr>
                <w:b/>
                <w:bCs/>
              </w:rPr>
            </w:pPr>
            <w:r w:rsidRPr="00EF4AE2">
              <w:rPr>
                <w:b/>
                <w:bCs/>
              </w:rPr>
              <w:t>emotionalitymax2</w:t>
            </w:r>
          </w:p>
        </w:tc>
        <w:tc>
          <w:tcPr>
            <w:tcW w:w="742" w:type="pct"/>
          </w:tcPr>
          <w:p w14:paraId="510DA965" w14:textId="77777777" w:rsidR="00D354EB" w:rsidRPr="00C67B78" w:rsidRDefault="00D354EB" w:rsidP="00D354EB">
            <w:r w:rsidRPr="00EF4AE2">
              <w:t>.028</w:t>
            </w:r>
          </w:p>
        </w:tc>
        <w:tc>
          <w:tcPr>
            <w:tcW w:w="742" w:type="pct"/>
          </w:tcPr>
          <w:p w14:paraId="1428577E" w14:textId="77777777" w:rsidR="00D354EB" w:rsidRPr="00C67B78" w:rsidRDefault="00D354EB" w:rsidP="00D354EB">
            <w:r w:rsidRPr="00EF4AE2">
              <w:t>.001</w:t>
            </w:r>
          </w:p>
        </w:tc>
        <w:tc>
          <w:tcPr>
            <w:tcW w:w="1037" w:type="pct"/>
          </w:tcPr>
          <w:p w14:paraId="6AB14168" w14:textId="77777777" w:rsidR="00D354EB" w:rsidRPr="00C67B78" w:rsidRDefault="00D354EB" w:rsidP="00D354EB">
            <w:r w:rsidRPr="00EF4AE2">
              <w:t>.513</w:t>
            </w:r>
          </w:p>
        </w:tc>
        <w:tc>
          <w:tcPr>
            <w:tcW w:w="632" w:type="pct"/>
          </w:tcPr>
          <w:p w14:paraId="2D271B4F" w14:textId="77777777" w:rsidR="00D354EB" w:rsidRPr="00C67B78" w:rsidRDefault="00D354EB" w:rsidP="00D354EB">
            <w:r w:rsidRPr="00EF4AE2">
              <w:t>47.049</w:t>
            </w:r>
          </w:p>
        </w:tc>
        <w:tc>
          <w:tcPr>
            <w:tcW w:w="632" w:type="pct"/>
          </w:tcPr>
          <w:p w14:paraId="504F6816" w14:textId="77777777" w:rsidR="00D354EB" w:rsidRPr="00C67B78" w:rsidRDefault="00D354EB" w:rsidP="00D354EB">
            <w:r w:rsidRPr="00EF4AE2">
              <w:t>.000</w:t>
            </w:r>
          </w:p>
        </w:tc>
      </w:tr>
      <w:tr w:rsidR="00D354EB" w:rsidRPr="00C67B78" w14:paraId="470B737E" w14:textId="77777777" w:rsidTr="00284A6F">
        <w:tc>
          <w:tcPr>
            <w:tcW w:w="1217" w:type="pct"/>
          </w:tcPr>
          <w:p w14:paraId="1B471A73" w14:textId="77777777" w:rsidR="00D354EB" w:rsidRPr="00EF4AE2" w:rsidRDefault="00D354EB" w:rsidP="00D354EB">
            <w:pPr>
              <w:rPr>
                <w:b/>
                <w:bCs/>
              </w:rPr>
            </w:pPr>
            <w:proofErr w:type="spellStart"/>
            <w:r w:rsidRPr="00EF4AE2">
              <w:rPr>
                <w:b/>
                <w:bCs/>
              </w:rPr>
              <w:t>emotionalitysum</w:t>
            </w:r>
            <w:proofErr w:type="spellEnd"/>
          </w:p>
        </w:tc>
        <w:tc>
          <w:tcPr>
            <w:tcW w:w="742" w:type="pct"/>
          </w:tcPr>
          <w:p w14:paraId="11CE79D5" w14:textId="77777777" w:rsidR="00D354EB" w:rsidRPr="00C67B78" w:rsidRDefault="00D354EB" w:rsidP="00D354EB">
            <w:r w:rsidRPr="00EF4AE2">
              <w:t>-.021</w:t>
            </w:r>
          </w:p>
        </w:tc>
        <w:tc>
          <w:tcPr>
            <w:tcW w:w="742" w:type="pct"/>
          </w:tcPr>
          <w:p w14:paraId="3924A1DE" w14:textId="77777777" w:rsidR="00D354EB" w:rsidRPr="00C67B78" w:rsidRDefault="00D354EB" w:rsidP="00D354EB">
            <w:r w:rsidRPr="00EF4AE2">
              <w:t>.000</w:t>
            </w:r>
          </w:p>
        </w:tc>
        <w:tc>
          <w:tcPr>
            <w:tcW w:w="1037" w:type="pct"/>
          </w:tcPr>
          <w:p w14:paraId="4D62920C" w14:textId="77777777" w:rsidR="00D354EB" w:rsidRPr="00C67B78" w:rsidRDefault="00D354EB" w:rsidP="00D354EB">
            <w:r w:rsidRPr="00EF4AE2">
              <w:t>-.473</w:t>
            </w:r>
          </w:p>
        </w:tc>
        <w:tc>
          <w:tcPr>
            <w:tcW w:w="632" w:type="pct"/>
          </w:tcPr>
          <w:p w14:paraId="5989AC60" w14:textId="77777777" w:rsidR="00D354EB" w:rsidRPr="00C67B78" w:rsidRDefault="00D354EB" w:rsidP="00D354EB">
            <w:r w:rsidRPr="00EF4AE2">
              <w:t>-43.413</w:t>
            </w:r>
          </w:p>
        </w:tc>
        <w:tc>
          <w:tcPr>
            <w:tcW w:w="632" w:type="pct"/>
          </w:tcPr>
          <w:p w14:paraId="11A6CCCC" w14:textId="77777777" w:rsidR="00D354EB" w:rsidRPr="00C67B78" w:rsidRDefault="00D354EB" w:rsidP="00D354EB">
            <w:r w:rsidRPr="00EF4AE2">
              <w:t>.000</w:t>
            </w:r>
          </w:p>
        </w:tc>
      </w:tr>
      <w:tr w:rsidR="00D354EB" w:rsidRPr="00C67B78" w14:paraId="15A1C948" w14:textId="77777777" w:rsidTr="00284A6F">
        <w:tc>
          <w:tcPr>
            <w:tcW w:w="1217" w:type="pct"/>
          </w:tcPr>
          <w:p w14:paraId="1D5A8A42" w14:textId="77777777" w:rsidR="00D354EB" w:rsidRPr="00EF4AE2" w:rsidRDefault="00D354EB" w:rsidP="00D354EB">
            <w:pPr>
              <w:rPr>
                <w:b/>
                <w:bCs/>
              </w:rPr>
            </w:pPr>
            <w:proofErr w:type="spellStart"/>
            <w:r w:rsidRPr="00EF4AE2">
              <w:rPr>
                <w:b/>
                <w:bCs/>
              </w:rPr>
              <w:lastRenderedPageBreak/>
              <w:t>len</w:t>
            </w:r>
            <w:proofErr w:type="spellEnd"/>
          </w:p>
        </w:tc>
        <w:tc>
          <w:tcPr>
            <w:tcW w:w="742" w:type="pct"/>
          </w:tcPr>
          <w:p w14:paraId="3576C584" w14:textId="77777777" w:rsidR="00D354EB" w:rsidRPr="00C67B78" w:rsidRDefault="00D354EB" w:rsidP="00D354EB">
            <w:r w:rsidRPr="00EF4AE2">
              <w:t>-.001</w:t>
            </w:r>
          </w:p>
        </w:tc>
        <w:tc>
          <w:tcPr>
            <w:tcW w:w="742" w:type="pct"/>
          </w:tcPr>
          <w:p w14:paraId="288433FE" w14:textId="77777777" w:rsidR="00D354EB" w:rsidRPr="00C67B78" w:rsidRDefault="00D354EB" w:rsidP="00D354EB">
            <w:r w:rsidRPr="00EF4AE2">
              <w:t>.000</w:t>
            </w:r>
          </w:p>
        </w:tc>
        <w:tc>
          <w:tcPr>
            <w:tcW w:w="1037" w:type="pct"/>
          </w:tcPr>
          <w:p w14:paraId="72CB6559" w14:textId="77777777" w:rsidR="00D354EB" w:rsidRPr="00C67B78" w:rsidRDefault="00D354EB" w:rsidP="00D354EB">
            <w:r w:rsidRPr="00EF4AE2">
              <w:t>-.112</w:t>
            </w:r>
          </w:p>
        </w:tc>
        <w:tc>
          <w:tcPr>
            <w:tcW w:w="632" w:type="pct"/>
          </w:tcPr>
          <w:p w14:paraId="7FFBEB82" w14:textId="77777777" w:rsidR="00D354EB" w:rsidRPr="00C67B78" w:rsidRDefault="00D354EB" w:rsidP="00D354EB">
            <w:r w:rsidRPr="00EF4AE2">
              <w:t>-13.750</w:t>
            </w:r>
          </w:p>
        </w:tc>
        <w:tc>
          <w:tcPr>
            <w:tcW w:w="632" w:type="pct"/>
          </w:tcPr>
          <w:p w14:paraId="7E86D4E1" w14:textId="77777777" w:rsidR="00D354EB" w:rsidRPr="00C67B78" w:rsidRDefault="00D354EB" w:rsidP="00D354EB">
            <w:r w:rsidRPr="00EF4AE2">
              <w:t>.000</w:t>
            </w:r>
          </w:p>
        </w:tc>
      </w:tr>
      <w:tr w:rsidR="00D354EB" w:rsidRPr="00C67B78" w14:paraId="46AEF3A4" w14:textId="77777777" w:rsidTr="00284A6F">
        <w:tc>
          <w:tcPr>
            <w:tcW w:w="1217" w:type="pct"/>
          </w:tcPr>
          <w:p w14:paraId="7AB38746" w14:textId="77777777" w:rsidR="00D354EB" w:rsidRPr="00EF4AE2" w:rsidRDefault="00D354EB" w:rsidP="00D354EB">
            <w:pPr>
              <w:rPr>
                <w:b/>
                <w:bCs/>
              </w:rPr>
            </w:pPr>
            <w:proofErr w:type="spellStart"/>
            <w:r w:rsidRPr="00EF4AE2">
              <w:rPr>
                <w:b/>
                <w:bCs/>
              </w:rPr>
              <w:t>flesch_reading_ease</w:t>
            </w:r>
            <w:proofErr w:type="spellEnd"/>
          </w:p>
        </w:tc>
        <w:tc>
          <w:tcPr>
            <w:tcW w:w="742" w:type="pct"/>
          </w:tcPr>
          <w:p w14:paraId="54598A81" w14:textId="77777777" w:rsidR="00D354EB" w:rsidRPr="00C67B78" w:rsidRDefault="00D354EB" w:rsidP="00D354EB">
            <w:r w:rsidRPr="00EF4AE2">
              <w:t>2.634E-6</w:t>
            </w:r>
          </w:p>
        </w:tc>
        <w:tc>
          <w:tcPr>
            <w:tcW w:w="742" w:type="pct"/>
          </w:tcPr>
          <w:p w14:paraId="0A235D4B" w14:textId="77777777" w:rsidR="00D354EB" w:rsidRPr="00C67B78" w:rsidRDefault="00D354EB" w:rsidP="00D354EB">
            <w:r w:rsidRPr="00EF4AE2">
              <w:t>.000</w:t>
            </w:r>
          </w:p>
        </w:tc>
        <w:tc>
          <w:tcPr>
            <w:tcW w:w="1037" w:type="pct"/>
          </w:tcPr>
          <w:p w14:paraId="09BEC557" w14:textId="77777777" w:rsidR="00D354EB" w:rsidRPr="00C67B78" w:rsidRDefault="00D354EB" w:rsidP="00D354EB">
            <w:r w:rsidRPr="00EF4AE2">
              <w:t>.013</w:t>
            </w:r>
          </w:p>
        </w:tc>
        <w:tc>
          <w:tcPr>
            <w:tcW w:w="632" w:type="pct"/>
          </w:tcPr>
          <w:p w14:paraId="76A54BD5" w14:textId="77777777" w:rsidR="00D354EB" w:rsidRPr="00C67B78" w:rsidRDefault="00D354EB" w:rsidP="00D354EB">
            <w:r w:rsidRPr="00EF4AE2">
              <w:t>1.719</w:t>
            </w:r>
          </w:p>
        </w:tc>
        <w:tc>
          <w:tcPr>
            <w:tcW w:w="632" w:type="pct"/>
          </w:tcPr>
          <w:p w14:paraId="3E5B112E" w14:textId="77777777" w:rsidR="00D354EB" w:rsidRPr="00C67B78" w:rsidRDefault="00D354EB" w:rsidP="00D354EB">
            <w:r w:rsidRPr="00EF4AE2">
              <w:t>.086</w:t>
            </w:r>
          </w:p>
        </w:tc>
      </w:tr>
      <w:tr w:rsidR="00D354EB" w:rsidRPr="00C67B78" w14:paraId="271CB669" w14:textId="77777777" w:rsidTr="00284A6F">
        <w:tc>
          <w:tcPr>
            <w:tcW w:w="1217" w:type="pct"/>
          </w:tcPr>
          <w:p w14:paraId="40C5C3ED" w14:textId="77777777" w:rsidR="00D354EB" w:rsidRPr="00EF4AE2" w:rsidRDefault="00D354EB" w:rsidP="00D354EB">
            <w:pPr>
              <w:rPr>
                <w:b/>
                <w:bCs/>
              </w:rPr>
            </w:pPr>
            <w:proofErr w:type="spellStart"/>
            <w:r w:rsidRPr="00EF4AE2">
              <w:rPr>
                <w:b/>
                <w:bCs/>
              </w:rPr>
              <w:t>sylla</w:t>
            </w:r>
            <w:proofErr w:type="spellEnd"/>
          </w:p>
        </w:tc>
        <w:tc>
          <w:tcPr>
            <w:tcW w:w="742" w:type="pct"/>
          </w:tcPr>
          <w:p w14:paraId="7DFA43C5" w14:textId="77777777" w:rsidR="00D354EB" w:rsidRPr="00C67B78" w:rsidRDefault="00D354EB" w:rsidP="00D354EB">
            <w:r w:rsidRPr="00EF4AE2">
              <w:t>-.002</w:t>
            </w:r>
          </w:p>
        </w:tc>
        <w:tc>
          <w:tcPr>
            <w:tcW w:w="742" w:type="pct"/>
          </w:tcPr>
          <w:p w14:paraId="0506D342" w14:textId="77777777" w:rsidR="00D354EB" w:rsidRPr="00C67B78" w:rsidRDefault="00D354EB" w:rsidP="00D354EB">
            <w:r w:rsidRPr="00EF4AE2">
              <w:t>.000</w:t>
            </w:r>
          </w:p>
        </w:tc>
        <w:tc>
          <w:tcPr>
            <w:tcW w:w="1037" w:type="pct"/>
          </w:tcPr>
          <w:p w14:paraId="71E333A9" w14:textId="77777777" w:rsidR="00D354EB" w:rsidRPr="00C67B78" w:rsidRDefault="00D354EB" w:rsidP="00D354EB">
            <w:r w:rsidRPr="00EF4AE2">
              <w:t>-.115</w:t>
            </w:r>
          </w:p>
        </w:tc>
        <w:tc>
          <w:tcPr>
            <w:tcW w:w="632" w:type="pct"/>
          </w:tcPr>
          <w:p w14:paraId="3441CC70" w14:textId="77777777" w:rsidR="00D354EB" w:rsidRPr="00C67B78" w:rsidRDefault="00D354EB" w:rsidP="00D354EB">
            <w:r w:rsidRPr="00EF4AE2">
              <w:t>-13.593</w:t>
            </w:r>
          </w:p>
        </w:tc>
        <w:tc>
          <w:tcPr>
            <w:tcW w:w="632" w:type="pct"/>
          </w:tcPr>
          <w:p w14:paraId="5B4CA9D8" w14:textId="77777777" w:rsidR="00D354EB" w:rsidRPr="00C67B78" w:rsidRDefault="00D354EB" w:rsidP="00D354EB">
            <w:r w:rsidRPr="00EF4AE2">
              <w:t>.000</w:t>
            </w:r>
          </w:p>
        </w:tc>
      </w:tr>
      <w:tr w:rsidR="00D354EB" w:rsidRPr="00D354EB" w14:paraId="6BDA9EFF" w14:textId="77777777" w:rsidTr="00284A6F">
        <w:tc>
          <w:tcPr>
            <w:tcW w:w="1217" w:type="pct"/>
          </w:tcPr>
          <w:p w14:paraId="138EA60D" w14:textId="77777777" w:rsidR="00D354EB" w:rsidRPr="00EF4AE2" w:rsidRDefault="00D354EB" w:rsidP="00D354EB">
            <w:pPr>
              <w:rPr>
                <w:b/>
                <w:bCs/>
              </w:rPr>
            </w:pPr>
            <w:proofErr w:type="spellStart"/>
            <w:r w:rsidRPr="00EF4AE2">
              <w:rPr>
                <w:b/>
                <w:bCs/>
              </w:rPr>
              <w:t>wnzipf</w:t>
            </w:r>
            <w:proofErr w:type="spellEnd"/>
          </w:p>
        </w:tc>
        <w:tc>
          <w:tcPr>
            <w:tcW w:w="742" w:type="pct"/>
          </w:tcPr>
          <w:p w14:paraId="6284F446" w14:textId="77777777" w:rsidR="00D354EB" w:rsidRPr="00C67B78" w:rsidRDefault="00D354EB" w:rsidP="00D354EB">
            <w:r w:rsidRPr="00EF4AE2">
              <w:t>.005</w:t>
            </w:r>
          </w:p>
        </w:tc>
        <w:tc>
          <w:tcPr>
            <w:tcW w:w="742" w:type="pct"/>
          </w:tcPr>
          <w:p w14:paraId="219BFA12" w14:textId="77777777" w:rsidR="00D354EB" w:rsidRPr="00C67B78" w:rsidRDefault="00D354EB" w:rsidP="00D354EB">
            <w:r w:rsidRPr="00EF4AE2">
              <w:t>.000</w:t>
            </w:r>
          </w:p>
        </w:tc>
        <w:tc>
          <w:tcPr>
            <w:tcW w:w="1037" w:type="pct"/>
          </w:tcPr>
          <w:p w14:paraId="77D559CE" w14:textId="77777777" w:rsidR="00D354EB" w:rsidRPr="00C67B78" w:rsidRDefault="00D354EB" w:rsidP="00D354EB">
            <w:r w:rsidRPr="00EF4AE2">
              <w:t>.419</w:t>
            </w:r>
          </w:p>
        </w:tc>
        <w:tc>
          <w:tcPr>
            <w:tcW w:w="632" w:type="pct"/>
          </w:tcPr>
          <w:p w14:paraId="4EE328CC" w14:textId="77777777" w:rsidR="00D354EB" w:rsidRPr="00C67B78" w:rsidRDefault="00D354EB" w:rsidP="00D354EB">
            <w:r w:rsidRPr="00EF4AE2">
              <w:t>85.397</w:t>
            </w:r>
          </w:p>
        </w:tc>
        <w:tc>
          <w:tcPr>
            <w:tcW w:w="632" w:type="pct"/>
          </w:tcPr>
          <w:p w14:paraId="7BA108C6" w14:textId="77777777" w:rsidR="00D354EB" w:rsidRPr="00C67B78" w:rsidRDefault="00D354EB" w:rsidP="00D354EB">
            <w:r w:rsidRPr="00EF4AE2">
              <w:t>.000</w:t>
            </w:r>
          </w:p>
        </w:tc>
      </w:tr>
      <w:tr w:rsidR="00D354EB" w:rsidRPr="00D354EB" w14:paraId="75DC06F3" w14:textId="77777777" w:rsidTr="00284A6F">
        <w:tc>
          <w:tcPr>
            <w:tcW w:w="1217" w:type="pct"/>
          </w:tcPr>
          <w:p w14:paraId="3D127B46" w14:textId="77777777" w:rsidR="00D354EB" w:rsidRPr="00EF4AE2" w:rsidRDefault="00D354EB" w:rsidP="00D354EB">
            <w:pPr>
              <w:rPr>
                <w:b/>
                <w:bCs/>
              </w:rPr>
            </w:pPr>
            <w:proofErr w:type="spellStart"/>
            <w:r w:rsidRPr="00EF4AE2">
              <w:rPr>
                <w:b/>
                <w:bCs/>
              </w:rPr>
              <w:t>wnfreq</w:t>
            </w:r>
            <w:proofErr w:type="spellEnd"/>
          </w:p>
        </w:tc>
        <w:tc>
          <w:tcPr>
            <w:tcW w:w="742" w:type="pct"/>
          </w:tcPr>
          <w:p w14:paraId="090FEFCB" w14:textId="77777777" w:rsidR="00D354EB" w:rsidRPr="00C67B78" w:rsidRDefault="00D354EB" w:rsidP="00D354EB">
            <w:r w:rsidRPr="00EF4AE2">
              <w:t>-12.777</w:t>
            </w:r>
          </w:p>
        </w:tc>
        <w:tc>
          <w:tcPr>
            <w:tcW w:w="742" w:type="pct"/>
          </w:tcPr>
          <w:p w14:paraId="436EFD89" w14:textId="77777777" w:rsidR="00D354EB" w:rsidRPr="00C67B78" w:rsidRDefault="00D354EB" w:rsidP="00D354EB">
            <w:r w:rsidRPr="00EF4AE2">
              <w:t>.187</w:t>
            </w:r>
          </w:p>
        </w:tc>
        <w:tc>
          <w:tcPr>
            <w:tcW w:w="1037" w:type="pct"/>
          </w:tcPr>
          <w:p w14:paraId="140152DB" w14:textId="77777777" w:rsidR="00D354EB" w:rsidRPr="00C67B78" w:rsidRDefault="00D354EB" w:rsidP="00D354EB">
            <w:r w:rsidRPr="00EF4AE2">
              <w:t>-.260</w:t>
            </w:r>
          </w:p>
        </w:tc>
        <w:tc>
          <w:tcPr>
            <w:tcW w:w="632" w:type="pct"/>
          </w:tcPr>
          <w:p w14:paraId="11D4461F" w14:textId="77777777" w:rsidR="00D354EB" w:rsidRPr="00C67B78" w:rsidRDefault="00D354EB" w:rsidP="00D354EB">
            <w:r w:rsidRPr="00EF4AE2">
              <w:t>-68.201</w:t>
            </w:r>
          </w:p>
        </w:tc>
        <w:tc>
          <w:tcPr>
            <w:tcW w:w="632" w:type="pct"/>
          </w:tcPr>
          <w:p w14:paraId="1792CD55" w14:textId="77777777" w:rsidR="00D354EB" w:rsidRPr="00C67B78" w:rsidRDefault="00D354EB" w:rsidP="00D354EB">
            <w:r w:rsidRPr="00EF4AE2">
              <w:t>.000</w:t>
            </w:r>
          </w:p>
        </w:tc>
      </w:tr>
    </w:tbl>
    <w:p w14:paraId="150386A6" w14:textId="130162C0" w:rsidR="00D354EB" w:rsidRDefault="00D354EB" w:rsidP="00D354EB"/>
    <w:p w14:paraId="502CEBE5" w14:textId="0976788C" w:rsidR="00D354EB" w:rsidRPr="00D354EB" w:rsidRDefault="00D354EB" w:rsidP="00D354EB">
      <w:pPr>
        <w:rPr>
          <w:i/>
        </w:rPr>
      </w:pPr>
      <w:r w:rsidRPr="00D354EB">
        <w:rPr>
          <w:i/>
        </w:rPr>
        <w:t>R2 = .</w:t>
      </w:r>
      <w:r>
        <w:rPr>
          <w:i/>
        </w:rPr>
        <w:t>298</w:t>
      </w:r>
    </w:p>
    <w:p w14:paraId="66629797" w14:textId="1B4BB405" w:rsidR="00D354EB" w:rsidRPr="00D354EB" w:rsidRDefault="00D354EB" w:rsidP="00D354EB">
      <w:pPr>
        <w:rPr>
          <w:i/>
        </w:rPr>
      </w:pPr>
      <w:r w:rsidRPr="00D354EB">
        <w:rPr>
          <w:i/>
        </w:rPr>
        <w:t xml:space="preserve">F = </w:t>
      </w:r>
      <w:r>
        <w:rPr>
          <w:i/>
        </w:rPr>
        <w:t>3413.447</w:t>
      </w:r>
      <w:r w:rsidRPr="00D354EB">
        <w:rPr>
          <w:i/>
        </w:rPr>
        <w:t xml:space="preserve"> (p=0)</w:t>
      </w:r>
    </w:p>
    <w:p w14:paraId="2AE0A71C" w14:textId="3C6930BE" w:rsidR="00D354EB" w:rsidRPr="00EF4AE2" w:rsidRDefault="00D354EB" w:rsidP="00D354EB">
      <w:pPr>
        <w:pStyle w:val="Caption"/>
        <w:keepNext/>
        <w:rPr>
          <w:sz w:val="24"/>
          <w:szCs w:val="24"/>
        </w:rPr>
      </w:pPr>
    </w:p>
    <w:p w14:paraId="09888137" w14:textId="7705B63D" w:rsidR="00284A6F" w:rsidRDefault="00284A6F" w:rsidP="00284A6F">
      <w:pPr>
        <w:pStyle w:val="Caption"/>
        <w:keepNext/>
      </w:pPr>
      <w:r>
        <w:t xml:space="preserve">Table </w:t>
      </w:r>
      <w:fldSimple w:instr=" SEQ Table \* ARABIC ">
        <w:r w:rsidR="00652B35">
          <w:rPr>
            <w:noProof/>
          </w:rPr>
          <w:t>15</w:t>
        </w:r>
      </w:fldSimple>
      <w:r>
        <w:t xml:space="preserve">. </w:t>
      </w:r>
      <w:r w:rsidRPr="00FC588A">
        <w:t>Regression Results of Retention Prediction based on READ Features</w:t>
      </w:r>
    </w:p>
    <w:tbl>
      <w:tblPr>
        <w:tblStyle w:val="APAReport"/>
        <w:tblW w:w="5000" w:type="pct"/>
        <w:tblLook w:val="0000" w:firstRow="0" w:lastRow="0" w:firstColumn="0" w:lastColumn="0" w:noHBand="0" w:noVBand="0"/>
      </w:tblPr>
      <w:tblGrid>
        <w:gridCol w:w="2131"/>
        <w:gridCol w:w="1400"/>
        <w:gridCol w:w="1400"/>
        <w:gridCol w:w="1947"/>
        <w:gridCol w:w="1196"/>
        <w:gridCol w:w="1196"/>
      </w:tblGrid>
      <w:tr w:rsidR="00D354EB" w:rsidRPr="00D354EB" w14:paraId="05296126" w14:textId="77777777" w:rsidTr="00D354EB">
        <w:tc>
          <w:tcPr>
            <w:tcW w:w="1149" w:type="pct"/>
          </w:tcPr>
          <w:p w14:paraId="1CFBF7F7" w14:textId="77777777" w:rsidR="00D354EB" w:rsidRPr="00EF4AE2" w:rsidRDefault="00D354EB" w:rsidP="00D354EB">
            <w:pPr>
              <w:rPr>
                <w:b/>
                <w:bCs/>
                <w:sz w:val="20"/>
                <w:szCs w:val="20"/>
              </w:rPr>
            </w:pPr>
            <w:r w:rsidRPr="00EF4AE2">
              <w:rPr>
                <w:b/>
                <w:bCs/>
                <w:sz w:val="20"/>
                <w:szCs w:val="20"/>
              </w:rPr>
              <w:t>Variable</w:t>
            </w:r>
          </w:p>
        </w:tc>
        <w:tc>
          <w:tcPr>
            <w:tcW w:w="755" w:type="pct"/>
          </w:tcPr>
          <w:p w14:paraId="096476C8" w14:textId="77777777" w:rsidR="00D354EB" w:rsidRPr="00EF4AE2" w:rsidRDefault="00D354EB" w:rsidP="00885F48">
            <w:pPr>
              <w:rPr>
                <w:b/>
                <w:bCs/>
                <w:sz w:val="20"/>
                <w:szCs w:val="20"/>
              </w:rPr>
            </w:pPr>
            <w:r w:rsidRPr="00EF4AE2">
              <w:rPr>
                <w:b/>
                <w:bCs/>
                <w:sz w:val="20"/>
                <w:szCs w:val="20"/>
              </w:rPr>
              <w:t>B</w:t>
            </w:r>
          </w:p>
        </w:tc>
        <w:tc>
          <w:tcPr>
            <w:tcW w:w="755" w:type="pct"/>
          </w:tcPr>
          <w:p w14:paraId="6E2D8509" w14:textId="77777777" w:rsidR="00D354EB" w:rsidRPr="00EF4AE2" w:rsidRDefault="00D354EB" w:rsidP="00885F48">
            <w:pPr>
              <w:rPr>
                <w:b/>
                <w:bCs/>
                <w:sz w:val="20"/>
                <w:szCs w:val="20"/>
              </w:rPr>
            </w:pPr>
            <w:r w:rsidRPr="00EF4AE2">
              <w:rPr>
                <w:b/>
                <w:bCs/>
                <w:sz w:val="20"/>
                <w:szCs w:val="20"/>
              </w:rPr>
              <w:t>SE B</w:t>
            </w:r>
          </w:p>
        </w:tc>
        <w:tc>
          <w:tcPr>
            <w:tcW w:w="1050" w:type="pct"/>
          </w:tcPr>
          <w:p w14:paraId="635594D1" w14:textId="77777777" w:rsidR="00D354EB" w:rsidRPr="00EF4AE2" w:rsidRDefault="00D354EB" w:rsidP="00885F48">
            <w:pPr>
              <w:rPr>
                <w:b/>
                <w:bCs/>
                <w:sz w:val="20"/>
                <w:szCs w:val="20"/>
              </w:rPr>
            </w:pPr>
            <w:r w:rsidRPr="00EF4AE2">
              <w:rPr>
                <w:b/>
                <w:bCs/>
                <w:sz w:val="20"/>
                <w:szCs w:val="20"/>
              </w:rPr>
              <w:t>β</w:t>
            </w:r>
          </w:p>
        </w:tc>
        <w:tc>
          <w:tcPr>
            <w:tcW w:w="645" w:type="pct"/>
          </w:tcPr>
          <w:p w14:paraId="653AFB27" w14:textId="77777777" w:rsidR="00D354EB" w:rsidRPr="00EF4AE2" w:rsidRDefault="00D354EB" w:rsidP="00885F48">
            <w:pPr>
              <w:rPr>
                <w:b/>
                <w:bCs/>
                <w:sz w:val="20"/>
                <w:szCs w:val="20"/>
              </w:rPr>
            </w:pPr>
            <w:r w:rsidRPr="00EF4AE2">
              <w:rPr>
                <w:b/>
                <w:bCs/>
                <w:sz w:val="20"/>
                <w:szCs w:val="20"/>
              </w:rPr>
              <w:t>t</w:t>
            </w:r>
          </w:p>
        </w:tc>
        <w:tc>
          <w:tcPr>
            <w:tcW w:w="645" w:type="pct"/>
          </w:tcPr>
          <w:p w14:paraId="22C1F038" w14:textId="77777777" w:rsidR="00D354EB" w:rsidRPr="00EF4AE2" w:rsidRDefault="00D354EB" w:rsidP="00885F48">
            <w:pPr>
              <w:rPr>
                <w:b/>
                <w:bCs/>
                <w:sz w:val="20"/>
                <w:szCs w:val="20"/>
              </w:rPr>
            </w:pPr>
            <w:r w:rsidRPr="00EF4AE2">
              <w:rPr>
                <w:b/>
                <w:bCs/>
                <w:sz w:val="20"/>
                <w:szCs w:val="20"/>
              </w:rPr>
              <w:t>p</w:t>
            </w:r>
          </w:p>
        </w:tc>
      </w:tr>
      <w:tr w:rsidR="00D354EB" w:rsidRPr="00D354EB" w14:paraId="0E69DF6B" w14:textId="77777777" w:rsidTr="00D354EB">
        <w:tc>
          <w:tcPr>
            <w:tcW w:w="1149" w:type="pct"/>
          </w:tcPr>
          <w:p w14:paraId="2903DC17" w14:textId="77777777" w:rsidR="00D354EB" w:rsidRPr="00EF4AE2" w:rsidRDefault="00D354EB" w:rsidP="00D354EB">
            <w:pPr>
              <w:rPr>
                <w:b/>
                <w:bCs/>
                <w:sz w:val="20"/>
                <w:szCs w:val="20"/>
              </w:rPr>
            </w:pPr>
            <w:r w:rsidRPr="00EF4AE2">
              <w:rPr>
                <w:b/>
                <w:bCs/>
                <w:sz w:val="20"/>
                <w:szCs w:val="20"/>
              </w:rPr>
              <w:t>(Constant)</w:t>
            </w:r>
          </w:p>
        </w:tc>
        <w:tc>
          <w:tcPr>
            <w:tcW w:w="755" w:type="pct"/>
          </w:tcPr>
          <w:p w14:paraId="141F2A7C" w14:textId="77777777" w:rsidR="00D354EB" w:rsidRPr="00D354EB" w:rsidRDefault="00D354EB" w:rsidP="00D354EB">
            <w:pPr>
              <w:rPr>
                <w:sz w:val="20"/>
                <w:szCs w:val="20"/>
              </w:rPr>
            </w:pPr>
            <w:r w:rsidRPr="00D354EB">
              <w:rPr>
                <w:sz w:val="20"/>
                <w:szCs w:val="20"/>
              </w:rPr>
              <w:t>.078</w:t>
            </w:r>
          </w:p>
        </w:tc>
        <w:tc>
          <w:tcPr>
            <w:tcW w:w="755" w:type="pct"/>
          </w:tcPr>
          <w:p w14:paraId="0AAD9F82" w14:textId="77777777" w:rsidR="00D354EB" w:rsidRPr="00D354EB" w:rsidRDefault="00D354EB" w:rsidP="00D354EB">
            <w:pPr>
              <w:rPr>
                <w:sz w:val="20"/>
                <w:szCs w:val="20"/>
              </w:rPr>
            </w:pPr>
            <w:r w:rsidRPr="00D354EB">
              <w:rPr>
                <w:sz w:val="20"/>
                <w:szCs w:val="20"/>
              </w:rPr>
              <w:t>.000</w:t>
            </w:r>
          </w:p>
        </w:tc>
        <w:tc>
          <w:tcPr>
            <w:tcW w:w="1050" w:type="pct"/>
          </w:tcPr>
          <w:p w14:paraId="41CCE424" w14:textId="77777777" w:rsidR="00D354EB" w:rsidRPr="00D354EB" w:rsidRDefault="00D354EB" w:rsidP="00D354EB">
            <w:pPr>
              <w:rPr>
                <w:sz w:val="20"/>
                <w:szCs w:val="20"/>
              </w:rPr>
            </w:pPr>
          </w:p>
        </w:tc>
        <w:tc>
          <w:tcPr>
            <w:tcW w:w="645" w:type="pct"/>
          </w:tcPr>
          <w:p w14:paraId="6C590F78" w14:textId="77777777" w:rsidR="00D354EB" w:rsidRPr="00D354EB" w:rsidRDefault="00D354EB" w:rsidP="00D354EB">
            <w:pPr>
              <w:rPr>
                <w:sz w:val="20"/>
                <w:szCs w:val="20"/>
              </w:rPr>
            </w:pPr>
            <w:r w:rsidRPr="00D354EB">
              <w:rPr>
                <w:sz w:val="20"/>
                <w:szCs w:val="20"/>
              </w:rPr>
              <w:t>179.411</w:t>
            </w:r>
          </w:p>
        </w:tc>
        <w:tc>
          <w:tcPr>
            <w:tcW w:w="645" w:type="pct"/>
          </w:tcPr>
          <w:p w14:paraId="2FB358FE" w14:textId="77777777" w:rsidR="00D354EB" w:rsidRPr="00D354EB" w:rsidRDefault="00D354EB" w:rsidP="00D354EB">
            <w:pPr>
              <w:rPr>
                <w:sz w:val="20"/>
                <w:szCs w:val="20"/>
              </w:rPr>
            </w:pPr>
            <w:r w:rsidRPr="00D354EB">
              <w:rPr>
                <w:sz w:val="20"/>
                <w:szCs w:val="20"/>
              </w:rPr>
              <w:t>.000</w:t>
            </w:r>
          </w:p>
        </w:tc>
      </w:tr>
      <w:tr w:rsidR="00D354EB" w:rsidRPr="00D354EB" w14:paraId="5AB25B8D" w14:textId="77777777" w:rsidTr="00D354EB">
        <w:tc>
          <w:tcPr>
            <w:tcW w:w="1149" w:type="pct"/>
          </w:tcPr>
          <w:p w14:paraId="0EACC8DE" w14:textId="77777777" w:rsidR="00D354EB" w:rsidRPr="00EF4AE2" w:rsidRDefault="00D354EB" w:rsidP="00D354EB">
            <w:pPr>
              <w:rPr>
                <w:b/>
                <w:bCs/>
                <w:sz w:val="20"/>
                <w:szCs w:val="20"/>
              </w:rPr>
            </w:pPr>
            <w:r w:rsidRPr="00EF4AE2">
              <w:rPr>
                <w:b/>
                <w:bCs/>
                <w:sz w:val="20"/>
                <w:szCs w:val="20"/>
              </w:rPr>
              <w:t>definitions-</w:t>
            </w:r>
            <w:proofErr w:type="spellStart"/>
            <w:r w:rsidRPr="00EF4AE2">
              <w:rPr>
                <w:b/>
                <w:bCs/>
                <w:sz w:val="20"/>
                <w:szCs w:val="20"/>
              </w:rPr>
              <w:t>synsets</w:t>
            </w:r>
            <w:proofErr w:type="spellEnd"/>
          </w:p>
        </w:tc>
        <w:tc>
          <w:tcPr>
            <w:tcW w:w="755" w:type="pct"/>
          </w:tcPr>
          <w:p w14:paraId="15A29A95" w14:textId="77777777" w:rsidR="00D354EB" w:rsidRPr="00D354EB" w:rsidRDefault="00D354EB" w:rsidP="00D354EB">
            <w:pPr>
              <w:rPr>
                <w:sz w:val="20"/>
                <w:szCs w:val="20"/>
              </w:rPr>
            </w:pPr>
            <w:r w:rsidRPr="00D354EB">
              <w:rPr>
                <w:sz w:val="20"/>
                <w:szCs w:val="20"/>
              </w:rPr>
              <w:t>7.041E-5</w:t>
            </w:r>
          </w:p>
        </w:tc>
        <w:tc>
          <w:tcPr>
            <w:tcW w:w="755" w:type="pct"/>
          </w:tcPr>
          <w:p w14:paraId="1A1106DF" w14:textId="77777777" w:rsidR="00D354EB" w:rsidRPr="00D354EB" w:rsidRDefault="00D354EB" w:rsidP="00D354EB">
            <w:pPr>
              <w:rPr>
                <w:sz w:val="20"/>
                <w:szCs w:val="20"/>
              </w:rPr>
            </w:pPr>
            <w:r w:rsidRPr="00D354EB">
              <w:rPr>
                <w:sz w:val="20"/>
                <w:szCs w:val="20"/>
              </w:rPr>
              <w:t>.000</w:t>
            </w:r>
          </w:p>
        </w:tc>
        <w:tc>
          <w:tcPr>
            <w:tcW w:w="1050" w:type="pct"/>
          </w:tcPr>
          <w:p w14:paraId="1A414A18" w14:textId="77777777" w:rsidR="00D354EB" w:rsidRPr="00D354EB" w:rsidRDefault="00D354EB" w:rsidP="00D354EB">
            <w:pPr>
              <w:rPr>
                <w:sz w:val="20"/>
                <w:szCs w:val="20"/>
              </w:rPr>
            </w:pPr>
            <w:r w:rsidRPr="00D354EB">
              <w:rPr>
                <w:sz w:val="20"/>
                <w:szCs w:val="20"/>
              </w:rPr>
              <w:t>.058</w:t>
            </w:r>
          </w:p>
        </w:tc>
        <w:tc>
          <w:tcPr>
            <w:tcW w:w="645" w:type="pct"/>
          </w:tcPr>
          <w:p w14:paraId="55C42D38" w14:textId="77777777" w:rsidR="00D354EB" w:rsidRPr="00D354EB" w:rsidRDefault="00D354EB" w:rsidP="00D354EB">
            <w:pPr>
              <w:rPr>
                <w:sz w:val="20"/>
                <w:szCs w:val="20"/>
              </w:rPr>
            </w:pPr>
            <w:r w:rsidRPr="00D354EB">
              <w:rPr>
                <w:sz w:val="20"/>
                <w:szCs w:val="20"/>
              </w:rPr>
              <w:t>8.888</w:t>
            </w:r>
          </w:p>
        </w:tc>
        <w:tc>
          <w:tcPr>
            <w:tcW w:w="645" w:type="pct"/>
          </w:tcPr>
          <w:p w14:paraId="6207A784" w14:textId="77777777" w:rsidR="00D354EB" w:rsidRPr="00D354EB" w:rsidRDefault="00D354EB" w:rsidP="00D354EB">
            <w:pPr>
              <w:rPr>
                <w:sz w:val="20"/>
                <w:szCs w:val="20"/>
              </w:rPr>
            </w:pPr>
            <w:r w:rsidRPr="00D354EB">
              <w:rPr>
                <w:sz w:val="20"/>
                <w:szCs w:val="20"/>
              </w:rPr>
              <w:t>.000</w:t>
            </w:r>
          </w:p>
        </w:tc>
      </w:tr>
      <w:tr w:rsidR="00D354EB" w:rsidRPr="00D354EB" w14:paraId="7BD330E8" w14:textId="77777777" w:rsidTr="00D354EB">
        <w:tc>
          <w:tcPr>
            <w:tcW w:w="1149" w:type="pct"/>
          </w:tcPr>
          <w:p w14:paraId="076F1FF2" w14:textId="77777777" w:rsidR="00D354EB" w:rsidRPr="00EF4AE2" w:rsidRDefault="00D354EB" w:rsidP="00D354EB">
            <w:pPr>
              <w:rPr>
                <w:b/>
                <w:bCs/>
                <w:sz w:val="20"/>
                <w:szCs w:val="20"/>
              </w:rPr>
            </w:pPr>
            <w:r w:rsidRPr="00EF4AE2">
              <w:rPr>
                <w:b/>
                <w:bCs/>
                <w:sz w:val="20"/>
                <w:szCs w:val="20"/>
              </w:rPr>
              <w:t>hyponyms</w:t>
            </w:r>
          </w:p>
        </w:tc>
        <w:tc>
          <w:tcPr>
            <w:tcW w:w="755" w:type="pct"/>
          </w:tcPr>
          <w:p w14:paraId="4D2933B9" w14:textId="77777777" w:rsidR="00D354EB" w:rsidRPr="00D354EB" w:rsidRDefault="00D354EB" w:rsidP="00D354EB">
            <w:pPr>
              <w:rPr>
                <w:sz w:val="20"/>
                <w:szCs w:val="20"/>
              </w:rPr>
            </w:pPr>
            <w:r w:rsidRPr="00D354EB">
              <w:rPr>
                <w:sz w:val="20"/>
                <w:szCs w:val="20"/>
              </w:rPr>
              <w:t>-9.664E-6</w:t>
            </w:r>
          </w:p>
        </w:tc>
        <w:tc>
          <w:tcPr>
            <w:tcW w:w="755" w:type="pct"/>
          </w:tcPr>
          <w:p w14:paraId="40B20B83" w14:textId="77777777" w:rsidR="00D354EB" w:rsidRPr="00D354EB" w:rsidRDefault="00D354EB" w:rsidP="00D354EB">
            <w:pPr>
              <w:rPr>
                <w:sz w:val="20"/>
                <w:szCs w:val="20"/>
              </w:rPr>
            </w:pPr>
            <w:r w:rsidRPr="00D354EB">
              <w:rPr>
                <w:sz w:val="20"/>
                <w:szCs w:val="20"/>
              </w:rPr>
              <w:t>.000</w:t>
            </w:r>
          </w:p>
        </w:tc>
        <w:tc>
          <w:tcPr>
            <w:tcW w:w="1050" w:type="pct"/>
          </w:tcPr>
          <w:p w14:paraId="09706920" w14:textId="77777777" w:rsidR="00D354EB" w:rsidRPr="00D354EB" w:rsidRDefault="00D354EB" w:rsidP="00D354EB">
            <w:pPr>
              <w:rPr>
                <w:sz w:val="20"/>
                <w:szCs w:val="20"/>
              </w:rPr>
            </w:pPr>
            <w:r w:rsidRPr="00D354EB">
              <w:rPr>
                <w:sz w:val="20"/>
                <w:szCs w:val="20"/>
              </w:rPr>
              <w:t>-.051</w:t>
            </w:r>
          </w:p>
        </w:tc>
        <w:tc>
          <w:tcPr>
            <w:tcW w:w="645" w:type="pct"/>
          </w:tcPr>
          <w:p w14:paraId="387D9D82" w14:textId="77777777" w:rsidR="00D354EB" w:rsidRPr="00D354EB" w:rsidRDefault="00D354EB" w:rsidP="00D354EB">
            <w:pPr>
              <w:rPr>
                <w:sz w:val="20"/>
                <w:szCs w:val="20"/>
              </w:rPr>
            </w:pPr>
            <w:r w:rsidRPr="00D354EB">
              <w:rPr>
                <w:sz w:val="20"/>
                <w:szCs w:val="20"/>
              </w:rPr>
              <w:t>-14.206</w:t>
            </w:r>
          </w:p>
        </w:tc>
        <w:tc>
          <w:tcPr>
            <w:tcW w:w="645" w:type="pct"/>
          </w:tcPr>
          <w:p w14:paraId="4610567F" w14:textId="77777777" w:rsidR="00D354EB" w:rsidRPr="00D354EB" w:rsidRDefault="00D354EB" w:rsidP="00D354EB">
            <w:pPr>
              <w:rPr>
                <w:sz w:val="20"/>
                <w:szCs w:val="20"/>
              </w:rPr>
            </w:pPr>
            <w:r w:rsidRPr="00D354EB">
              <w:rPr>
                <w:sz w:val="20"/>
                <w:szCs w:val="20"/>
              </w:rPr>
              <w:t>.000</w:t>
            </w:r>
          </w:p>
        </w:tc>
      </w:tr>
      <w:tr w:rsidR="00D354EB" w:rsidRPr="00D354EB" w14:paraId="7A9A52C5" w14:textId="77777777" w:rsidTr="00D354EB">
        <w:tc>
          <w:tcPr>
            <w:tcW w:w="1149" w:type="pct"/>
          </w:tcPr>
          <w:p w14:paraId="70082E43" w14:textId="77777777" w:rsidR="00D354EB" w:rsidRPr="00EF4AE2" w:rsidRDefault="00D354EB" w:rsidP="00D354EB">
            <w:pPr>
              <w:rPr>
                <w:b/>
                <w:bCs/>
                <w:sz w:val="20"/>
                <w:szCs w:val="20"/>
              </w:rPr>
            </w:pPr>
            <w:r w:rsidRPr="00EF4AE2">
              <w:rPr>
                <w:b/>
                <w:bCs/>
                <w:sz w:val="20"/>
                <w:szCs w:val="20"/>
              </w:rPr>
              <w:t>hypernyms</w:t>
            </w:r>
          </w:p>
        </w:tc>
        <w:tc>
          <w:tcPr>
            <w:tcW w:w="755" w:type="pct"/>
          </w:tcPr>
          <w:p w14:paraId="04E3B575" w14:textId="77777777" w:rsidR="00D354EB" w:rsidRPr="00D354EB" w:rsidRDefault="00D354EB" w:rsidP="00D354EB">
            <w:pPr>
              <w:rPr>
                <w:sz w:val="20"/>
                <w:szCs w:val="20"/>
              </w:rPr>
            </w:pPr>
            <w:r w:rsidRPr="00D354EB">
              <w:rPr>
                <w:sz w:val="20"/>
                <w:szCs w:val="20"/>
              </w:rPr>
              <w:t>-5.481E-5</w:t>
            </w:r>
          </w:p>
        </w:tc>
        <w:tc>
          <w:tcPr>
            <w:tcW w:w="755" w:type="pct"/>
          </w:tcPr>
          <w:p w14:paraId="2EB4F962" w14:textId="77777777" w:rsidR="00D354EB" w:rsidRPr="00D354EB" w:rsidRDefault="00D354EB" w:rsidP="00D354EB">
            <w:pPr>
              <w:rPr>
                <w:sz w:val="20"/>
                <w:szCs w:val="20"/>
              </w:rPr>
            </w:pPr>
            <w:r w:rsidRPr="00D354EB">
              <w:rPr>
                <w:sz w:val="20"/>
                <w:szCs w:val="20"/>
              </w:rPr>
              <w:t>.000</w:t>
            </w:r>
          </w:p>
        </w:tc>
        <w:tc>
          <w:tcPr>
            <w:tcW w:w="1050" w:type="pct"/>
          </w:tcPr>
          <w:p w14:paraId="6FD0010F" w14:textId="77777777" w:rsidR="00D354EB" w:rsidRPr="00D354EB" w:rsidRDefault="00D354EB" w:rsidP="00D354EB">
            <w:pPr>
              <w:rPr>
                <w:sz w:val="20"/>
                <w:szCs w:val="20"/>
              </w:rPr>
            </w:pPr>
            <w:r w:rsidRPr="00D354EB">
              <w:rPr>
                <w:sz w:val="20"/>
                <w:szCs w:val="20"/>
              </w:rPr>
              <w:t>-.031</w:t>
            </w:r>
          </w:p>
        </w:tc>
        <w:tc>
          <w:tcPr>
            <w:tcW w:w="645" w:type="pct"/>
          </w:tcPr>
          <w:p w14:paraId="19C5A233" w14:textId="77777777" w:rsidR="00D354EB" w:rsidRPr="00D354EB" w:rsidRDefault="00D354EB" w:rsidP="00D354EB">
            <w:pPr>
              <w:rPr>
                <w:sz w:val="20"/>
                <w:szCs w:val="20"/>
              </w:rPr>
            </w:pPr>
            <w:r w:rsidRPr="00D354EB">
              <w:rPr>
                <w:sz w:val="20"/>
                <w:szCs w:val="20"/>
              </w:rPr>
              <w:t>-5.107</w:t>
            </w:r>
          </w:p>
        </w:tc>
        <w:tc>
          <w:tcPr>
            <w:tcW w:w="645" w:type="pct"/>
          </w:tcPr>
          <w:p w14:paraId="4DEC3AD8" w14:textId="77777777" w:rsidR="00D354EB" w:rsidRPr="00D354EB" w:rsidRDefault="00D354EB" w:rsidP="00D354EB">
            <w:pPr>
              <w:rPr>
                <w:sz w:val="20"/>
                <w:szCs w:val="20"/>
              </w:rPr>
            </w:pPr>
            <w:r w:rsidRPr="00D354EB">
              <w:rPr>
                <w:sz w:val="20"/>
                <w:szCs w:val="20"/>
              </w:rPr>
              <w:t>.000</w:t>
            </w:r>
          </w:p>
        </w:tc>
      </w:tr>
      <w:tr w:rsidR="00D354EB" w:rsidRPr="00D354EB" w14:paraId="3E584991" w14:textId="77777777" w:rsidTr="00D354EB">
        <w:tc>
          <w:tcPr>
            <w:tcW w:w="1149" w:type="pct"/>
          </w:tcPr>
          <w:p w14:paraId="0D665BC3" w14:textId="77777777" w:rsidR="00D354EB" w:rsidRPr="00EF4AE2" w:rsidRDefault="00D354EB" w:rsidP="00D354EB">
            <w:pPr>
              <w:rPr>
                <w:b/>
                <w:bCs/>
                <w:sz w:val="20"/>
                <w:szCs w:val="20"/>
              </w:rPr>
            </w:pPr>
            <w:r w:rsidRPr="00EF4AE2">
              <w:rPr>
                <w:b/>
                <w:bCs/>
                <w:sz w:val="20"/>
                <w:szCs w:val="20"/>
              </w:rPr>
              <w:t>negmax2</w:t>
            </w:r>
          </w:p>
        </w:tc>
        <w:tc>
          <w:tcPr>
            <w:tcW w:w="755" w:type="pct"/>
          </w:tcPr>
          <w:p w14:paraId="2ADAF59F" w14:textId="77777777" w:rsidR="00D354EB" w:rsidRPr="00D354EB" w:rsidRDefault="00D354EB" w:rsidP="00D354EB">
            <w:pPr>
              <w:rPr>
                <w:sz w:val="20"/>
                <w:szCs w:val="20"/>
              </w:rPr>
            </w:pPr>
            <w:r w:rsidRPr="00D354EB">
              <w:rPr>
                <w:sz w:val="20"/>
                <w:szCs w:val="20"/>
              </w:rPr>
              <w:t>-.009</w:t>
            </w:r>
          </w:p>
        </w:tc>
        <w:tc>
          <w:tcPr>
            <w:tcW w:w="755" w:type="pct"/>
          </w:tcPr>
          <w:p w14:paraId="2D0DADEE" w14:textId="77777777" w:rsidR="00D354EB" w:rsidRPr="00D354EB" w:rsidRDefault="00D354EB" w:rsidP="00D354EB">
            <w:pPr>
              <w:rPr>
                <w:sz w:val="20"/>
                <w:szCs w:val="20"/>
              </w:rPr>
            </w:pPr>
            <w:r w:rsidRPr="00D354EB">
              <w:rPr>
                <w:sz w:val="20"/>
                <w:szCs w:val="20"/>
              </w:rPr>
              <w:t>.000</w:t>
            </w:r>
          </w:p>
        </w:tc>
        <w:tc>
          <w:tcPr>
            <w:tcW w:w="1050" w:type="pct"/>
          </w:tcPr>
          <w:p w14:paraId="00D63CC9" w14:textId="77777777" w:rsidR="00D354EB" w:rsidRPr="00D354EB" w:rsidRDefault="00D354EB" w:rsidP="00D354EB">
            <w:pPr>
              <w:rPr>
                <w:sz w:val="20"/>
                <w:szCs w:val="20"/>
              </w:rPr>
            </w:pPr>
            <w:r w:rsidRPr="00D354EB">
              <w:rPr>
                <w:sz w:val="20"/>
                <w:szCs w:val="20"/>
              </w:rPr>
              <w:t>-.183</w:t>
            </w:r>
          </w:p>
        </w:tc>
        <w:tc>
          <w:tcPr>
            <w:tcW w:w="645" w:type="pct"/>
          </w:tcPr>
          <w:p w14:paraId="35E69CC6" w14:textId="77777777" w:rsidR="00D354EB" w:rsidRPr="00D354EB" w:rsidRDefault="00D354EB" w:rsidP="00D354EB">
            <w:pPr>
              <w:rPr>
                <w:sz w:val="20"/>
                <w:szCs w:val="20"/>
              </w:rPr>
            </w:pPr>
            <w:r w:rsidRPr="00D354EB">
              <w:rPr>
                <w:sz w:val="20"/>
                <w:szCs w:val="20"/>
              </w:rPr>
              <w:t>-23.391</w:t>
            </w:r>
          </w:p>
        </w:tc>
        <w:tc>
          <w:tcPr>
            <w:tcW w:w="645" w:type="pct"/>
          </w:tcPr>
          <w:p w14:paraId="6B1922C8" w14:textId="77777777" w:rsidR="00D354EB" w:rsidRPr="00D354EB" w:rsidRDefault="00D354EB" w:rsidP="00D354EB">
            <w:pPr>
              <w:rPr>
                <w:sz w:val="20"/>
                <w:szCs w:val="20"/>
              </w:rPr>
            </w:pPr>
            <w:r w:rsidRPr="00D354EB">
              <w:rPr>
                <w:sz w:val="20"/>
                <w:szCs w:val="20"/>
              </w:rPr>
              <w:t>.000</w:t>
            </w:r>
          </w:p>
        </w:tc>
      </w:tr>
      <w:tr w:rsidR="00D354EB" w:rsidRPr="00D354EB" w14:paraId="023DDB25" w14:textId="77777777" w:rsidTr="00D354EB">
        <w:tc>
          <w:tcPr>
            <w:tcW w:w="1149" w:type="pct"/>
          </w:tcPr>
          <w:p w14:paraId="5C0B23B4" w14:textId="77777777" w:rsidR="00D354EB" w:rsidRPr="00EF4AE2" w:rsidRDefault="00D354EB" w:rsidP="00D354EB">
            <w:pPr>
              <w:rPr>
                <w:b/>
                <w:bCs/>
                <w:sz w:val="20"/>
                <w:szCs w:val="20"/>
              </w:rPr>
            </w:pPr>
            <w:r w:rsidRPr="00EF4AE2">
              <w:rPr>
                <w:b/>
                <w:bCs/>
                <w:sz w:val="20"/>
                <w:szCs w:val="20"/>
              </w:rPr>
              <w:t>emotionalitymax2</w:t>
            </w:r>
          </w:p>
        </w:tc>
        <w:tc>
          <w:tcPr>
            <w:tcW w:w="755" w:type="pct"/>
          </w:tcPr>
          <w:p w14:paraId="32659D0A" w14:textId="77777777" w:rsidR="00D354EB" w:rsidRPr="00D354EB" w:rsidRDefault="00D354EB" w:rsidP="00D354EB">
            <w:pPr>
              <w:rPr>
                <w:sz w:val="20"/>
                <w:szCs w:val="20"/>
              </w:rPr>
            </w:pPr>
            <w:r w:rsidRPr="00D354EB">
              <w:rPr>
                <w:sz w:val="20"/>
                <w:szCs w:val="20"/>
              </w:rPr>
              <w:t>.014</w:t>
            </w:r>
          </w:p>
        </w:tc>
        <w:tc>
          <w:tcPr>
            <w:tcW w:w="755" w:type="pct"/>
          </w:tcPr>
          <w:p w14:paraId="7F464AA4" w14:textId="77777777" w:rsidR="00D354EB" w:rsidRPr="00D354EB" w:rsidRDefault="00D354EB" w:rsidP="00D354EB">
            <w:pPr>
              <w:rPr>
                <w:sz w:val="20"/>
                <w:szCs w:val="20"/>
              </w:rPr>
            </w:pPr>
            <w:r w:rsidRPr="00D354EB">
              <w:rPr>
                <w:sz w:val="20"/>
                <w:szCs w:val="20"/>
              </w:rPr>
              <w:t>.000</w:t>
            </w:r>
          </w:p>
        </w:tc>
        <w:tc>
          <w:tcPr>
            <w:tcW w:w="1050" w:type="pct"/>
          </w:tcPr>
          <w:p w14:paraId="46AA76C1" w14:textId="77777777" w:rsidR="00D354EB" w:rsidRPr="00D354EB" w:rsidRDefault="00D354EB" w:rsidP="00D354EB">
            <w:pPr>
              <w:rPr>
                <w:sz w:val="20"/>
                <w:szCs w:val="20"/>
              </w:rPr>
            </w:pPr>
            <w:r w:rsidRPr="00D354EB">
              <w:rPr>
                <w:sz w:val="20"/>
                <w:szCs w:val="20"/>
              </w:rPr>
              <w:t>.333</w:t>
            </w:r>
          </w:p>
        </w:tc>
        <w:tc>
          <w:tcPr>
            <w:tcW w:w="645" w:type="pct"/>
          </w:tcPr>
          <w:p w14:paraId="149AA9A6" w14:textId="77777777" w:rsidR="00D354EB" w:rsidRPr="00D354EB" w:rsidRDefault="00D354EB" w:rsidP="00D354EB">
            <w:pPr>
              <w:rPr>
                <w:sz w:val="20"/>
                <w:szCs w:val="20"/>
              </w:rPr>
            </w:pPr>
            <w:r w:rsidRPr="00D354EB">
              <w:rPr>
                <w:sz w:val="20"/>
                <w:szCs w:val="20"/>
              </w:rPr>
              <w:t>27.917</w:t>
            </w:r>
          </w:p>
        </w:tc>
        <w:tc>
          <w:tcPr>
            <w:tcW w:w="645" w:type="pct"/>
          </w:tcPr>
          <w:p w14:paraId="0C6B0F7D" w14:textId="77777777" w:rsidR="00D354EB" w:rsidRPr="00D354EB" w:rsidRDefault="00D354EB" w:rsidP="00D354EB">
            <w:pPr>
              <w:rPr>
                <w:sz w:val="20"/>
                <w:szCs w:val="20"/>
              </w:rPr>
            </w:pPr>
            <w:r w:rsidRPr="00D354EB">
              <w:rPr>
                <w:sz w:val="20"/>
                <w:szCs w:val="20"/>
              </w:rPr>
              <w:t>.000</w:t>
            </w:r>
          </w:p>
        </w:tc>
      </w:tr>
      <w:tr w:rsidR="00D354EB" w:rsidRPr="00D354EB" w14:paraId="00E48D70" w14:textId="77777777" w:rsidTr="00D354EB">
        <w:tc>
          <w:tcPr>
            <w:tcW w:w="1149" w:type="pct"/>
          </w:tcPr>
          <w:p w14:paraId="1A0CDEC7" w14:textId="77777777" w:rsidR="00D354EB" w:rsidRPr="00EF4AE2" w:rsidRDefault="00D354EB" w:rsidP="00D354EB">
            <w:pPr>
              <w:rPr>
                <w:b/>
                <w:bCs/>
                <w:sz w:val="20"/>
                <w:szCs w:val="20"/>
              </w:rPr>
            </w:pPr>
            <w:r w:rsidRPr="00EF4AE2">
              <w:rPr>
                <w:b/>
                <w:bCs/>
                <w:sz w:val="20"/>
                <w:szCs w:val="20"/>
              </w:rPr>
              <w:t>posmax2</w:t>
            </w:r>
          </w:p>
        </w:tc>
        <w:tc>
          <w:tcPr>
            <w:tcW w:w="755" w:type="pct"/>
          </w:tcPr>
          <w:p w14:paraId="7ACB44F2" w14:textId="77777777" w:rsidR="00D354EB" w:rsidRPr="00D354EB" w:rsidRDefault="00D354EB" w:rsidP="00D354EB">
            <w:pPr>
              <w:rPr>
                <w:sz w:val="20"/>
                <w:szCs w:val="20"/>
              </w:rPr>
            </w:pPr>
            <w:r w:rsidRPr="00D354EB">
              <w:rPr>
                <w:sz w:val="20"/>
                <w:szCs w:val="20"/>
              </w:rPr>
              <w:t>-.014</w:t>
            </w:r>
          </w:p>
        </w:tc>
        <w:tc>
          <w:tcPr>
            <w:tcW w:w="755" w:type="pct"/>
          </w:tcPr>
          <w:p w14:paraId="6320E1C9" w14:textId="77777777" w:rsidR="00D354EB" w:rsidRPr="00D354EB" w:rsidRDefault="00D354EB" w:rsidP="00D354EB">
            <w:pPr>
              <w:rPr>
                <w:sz w:val="20"/>
                <w:szCs w:val="20"/>
              </w:rPr>
            </w:pPr>
            <w:r w:rsidRPr="00D354EB">
              <w:rPr>
                <w:sz w:val="20"/>
                <w:szCs w:val="20"/>
              </w:rPr>
              <w:t>.000</w:t>
            </w:r>
          </w:p>
        </w:tc>
        <w:tc>
          <w:tcPr>
            <w:tcW w:w="1050" w:type="pct"/>
          </w:tcPr>
          <w:p w14:paraId="7F82CF2E" w14:textId="77777777" w:rsidR="00D354EB" w:rsidRPr="00D354EB" w:rsidRDefault="00D354EB" w:rsidP="00D354EB">
            <w:pPr>
              <w:rPr>
                <w:sz w:val="20"/>
                <w:szCs w:val="20"/>
              </w:rPr>
            </w:pPr>
            <w:r w:rsidRPr="00D354EB">
              <w:rPr>
                <w:sz w:val="20"/>
                <w:szCs w:val="20"/>
              </w:rPr>
              <w:t>-.283</w:t>
            </w:r>
          </w:p>
        </w:tc>
        <w:tc>
          <w:tcPr>
            <w:tcW w:w="645" w:type="pct"/>
          </w:tcPr>
          <w:p w14:paraId="58531EE1" w14:textId="77777777" w:rsidR="00D354EB" w:rsidRPr="00D354EB" w:rsidRDefault="00D354EB" w:rsidP="00D354EB">
            <w:pPr>
              <w:rPr>
                <w:sz w:val="20"/>
                <w:szCs w:val="20"/>
              </w:rPr>
            </w:pPr>
            <w:r w:rsidRPr="00D354EB">
              <w:rPr>
                <w:sz w:val="20"/>
                <w:szCs w:val="20"/>
              </w:rPr>
              <w:t>-31.612</w:t>
            </w:r>
          </w:p>
        </w:tc>
        <w:tc>
          <w:tcPr>
            <w:tcW w:w="645" w:type="pct"/>
          </w:tcPr>
          <w:p w14:paraId="07D491A8" w14:textId="77777777" w:rsidR="00D354EB" w:rsidRPr="00D354EB" w:rsidRDefault="00D354EB" w:rsidP="00D354EB">
            <w:pPr>
              <w:rPr>
                <w:sz w:val="20"/>
                <w:szCs w:val="20"/>
              </w:rPr>
            </w:pPr>
            <w:r w:rsidRPr="00D354EB">
              <w:rPr>
                <w:sz w:val="20"/>
                <w:szCs w:val="20"/>
              </w:rPr>
              <w:t>.000</w:t>
            </w:r>
          </w:p>
        </w:tc>
      </w:tr>
      <w:tr w:rsidR="00D354EB" w:rsidRPr="00D354EB" w14:paraId="3271B158" w14:textId="77777777" w:rsidTr="00D354EB">
        <w:tc>
          <w:tcPr>
            <w:tcW w:w="1149" w:type="pct"/>
          </w:tcPr>
          <w:p w14:paraId="5B12A607" w14:textId="77777777" w:rsidR="00D354EB" w:rsidRPr="00EF4AE2" w:rsidRDefault="00D354EB" w:rsidP="00D354EB">
            <w:pPr>
              <w:rPr>
                <w:b/>
                <w:bCs/>
                <w:sz w:val="20"/>
                <w:szCs w:val="20"/>
              </w:rPr>
            </w:pPr>
            <w:proofErr w:type="spellStart"/>
            <w:r w:rsidRPr="00EF4AE2">
              <w:rPr>
                <w:b/>
                <w:bCs/>
                <w:sz w:val="20"/>
                <w:szCs w:val="20"/>
              </w:rPr>
              <w:t>len</w:t>
            </w:r>
            <w:proofErr w:type="spellEnd"/>
          </w:p>
        </w:tc>
        <w:tc>
          <w:tcPr>
            <w:tcW w:w="755" w:type="pct"/>
          </w:tcPr>
          <w:p w14:paraId="7578380D" w14:textId="77777777" w:rsidR="00D354EB" w:rsidRPr="00D354EB" w:rsidRDefault="00D354EB" w:rsidP="00D354EB">
            <w:pPr>
              <w:rPr>
                <w:sz w:val="20"/>
                <w:szCs w:val="20"/>
              </w:rPr>
            </w:pPr>
            <w:r w:rsidRPr="00D354EB">
              <w:rPr>
                <w:sz w:val="20"/>
                <w:szCs w:val="20"/>
              </w:rPr>
              <w:t>-.002</w:t>
            </w:r>
          </w:p>
        </w:tc>
        <w:tc>
          <w:tcPr>
            <w:tcW w:w="755" w:type="pct"/>
          </w:tcPr>
          <w:p w14:paraId="200B4A67" w14:textId="77777777" w:rsidR="00D354EB" w:rsidRPr="00D354EB" w:rsidRDefault="00D354EB" w:rsidP="00D354EB">
            <w:pPr>
              <w:rPr>
                <w:sz w:val="20"/>
                <w:szCs w:val="20"/>
              </w:rPr>
            </w:pPr>
            <w:r w:rsidRPr="00D354EB">
              <w:rPr>
                <w:sz w:val="20"/>
                <w:szCs w:val="20"/>
              </w:rPr>
              <w:t>.000</w:t>
            </w:r>
          </w:p>
        </w:tc>
        <w:tc>
          <w:tcPr>
            <w:tcW w:w="1050" w:type="pct"/>
          </w:tcPr>
          <w:p w14:paraId="6C3218AC" w14:textId="77777777" w:rsidR="00D354EB" w:rsidRPr="00D354EB" w:rsidRDefault="00D354EB" w:rsidP="00D354EB">
            <w:pPr>
              <w:rPr>
                <w:sz w:val="20"/>
                <w:szCs w:val="20"/>
              </w:rPr>
            </w:pPr>
            <w:r w:rsidRPr="00D354EB">
              <w:rPr>
                <w:sz w:val="20"/>
                <w:szCs w:val="20"/>
              </w:rPr>
              <w:t>-.298</w:t>
            </w:r>
          </w:p>
        </w:tc>
        <w:tc>
          <w:tcPr>
            <w:tcW w:w="645" w:type="pct"/>
          </w:tcPr>
          <w:p w14:paraId="58E974B8" w14:textId="77777777" w:rsidR="00D354EB" w:rsidRPr="00D354EB" w:rsidRDefault="00D354EB" w:rsidP="00D354EB">
            <w:pPr>
              <w:rPr>
                <w:sz w:val="20"/>
                <w:szCs w:val="20"/>
              </w:rPr>
            </w:pPr>
            <w:r w:rsidRPr="00D354EB">
              <w:rPr>
                <w:sz w:val="20"/>
                <w:szCs w:val="20"/>
              </w:rPr>
              <w:t>-33.506</w:t>
            </w:r>
          </w:p>
        </w:tc>
        <w:tc>
          <w:tcPr>
            <w:tcW w:w="645" w:type="pct"/>
          </w:tcPr>
          <w:p w14:paraId="0F2FA8F6" w14:textId="77777777" w:rsidR="00D354EB" w:rsidRPr="00D354EB" w:rsidRDefault="00D354EB" w:rsidP="00D354EB">
            <w:pPr>
              <w:rPr>
                <w:sz w:val="20"/>
                <w:szCs w:val="20"/>
              </w:rPr>
            </w:pPr>
            <w:r w:rsidRPr="00D354EB">
              <w:rPr>
                <w:sz w:val="20"/>
                <w:szCs w:val="20"/>
              </w:rPr>
              <w:t>.000</w:t>
            </w:r>
          </w:p>
        </w:tc>
      </w:tr>
      <w:tr w:rsidR="00D354EB" w:rsidRPr="00D354EB" w14:paraId="73BE912E" w14:textId="77777777" w:rsidTr="00D354EB">
        <w:tc>
          <w:tcPr>
            <w:tcW w:w="1149" w:type="pct"/>
          </w:tcPr>
          <w:p w14:paraId="4EAD5DDA" w14:textId="77777777" w:rsidR="00D354EB" w:rsidRPr="00EF4AE2" w:rsidRDefault="00D354EB" w:rsidP="00D354EB">
            <w:pPr>
              <w:rPr>
                <w:b/>
                <w:bCs/>
                <w:sz w:val="20"/>
                <w:szCs w:val="20"/>
              </w:rPr>
            </w:pPr>
            <w:proofErr w:type="spellStart"/>
            <w:r w:rsidRPr="00EF4AE2">
              <w:rPr>
                <w:b/>
                <w:bCs/>
                <w:sz w:val="20"/>
                <w:szCs w:val="20"/>
              </w:rPr>
              <w:t>flesch_reading_ease</w:t>
            </w:r>
            <w:proofErr w:type="spellEnd"/>
          </w:p>
        </w:tc>
        <w:tc>
          <w:tcPr>
            <w:tcW w:w="755" w:type="pct"/>
          </w:tcPr>
          <w:p w14:paraId="6BF648B6" w14:textId="77777777" w:rsidR="00D354EB" w:rsidRPr="00D354EB" w:rsidRDefault="00D354EB" w:rsidP="00D354EB">
            <w:pPr>
              <w:rPr>
                <w:sz w:val="20"/>
                <w:szCs w:val="20"/>
              </w:rPr>
            </w:pPr>
            <w:r w:rsidRPr="00D354EB">
              <w:rPr>
                <w:sz w:val="20"/>
                <w:szCs w:val="20"/>
              </w:rPr>
              <w:t>-8.185E-6</w:t>
            </w:r>
          </w:p>
        </w:tc>
        <w:tc>
          <w:tcPr>
            <w:tcW w:w="755" w:type="pct"/>
          </w:tcPr>
          <w:p w14:paraId="62506A1F" w14:textId="77777777" w:rsidR="00D354EB" w:rsidRPr="00D354EB" w:rsidRDefault="00D354EB" w:rsidP="00D354EB">
            <w:pPr>
              <w:rPr>
                <w:sz w:val="20"/>
                <w:szCs w:val="20"/>
              </w:rPr>
            </w:pPr>
            <w:r w:rsidRPr="00D354EB">
              <w:rPr>
                <w:sz w:val="20"/>
                <w:szCs w:val="20"/>
              </w:rPr>
              <w:t>.000</w:t>
            </w:r>
          </w:p>
        </w:tc>
        <w:tc>
          <w:tcPr>
            <w:tcW w:w="1050" w:type="pct"/>
          </w:tcPr>
          <w:p w14:paraId="420418C7" w14:textId="77777777" w:rsidR="00D354EB" w:rsidRPr="00D354EB" w:rsidRDefault="00D354EB" w:rsidP="00D354EB">
            <w:pPr>
              <w:rPr>
                <w:sz w:val="20"/>
                <w:szCs w:val="20"/>
              </w:rPr>
            </w:pPr>
            <w:r w:rsidRPr="00D354EB">
              <w:rPr>
                <w:sz w:val="20"/>
                <w:szCs w:val="20"/>
              </w:rPr>
              <w:t>-.055</w:t>
            </w:r>
          </w:p>
        </w:tc>
        <w:tc>
          <w:tcPr>
            <w:tcW w:w="645" w:type="pct"/>
          </w:tcPr>
          <w:p w14:paraId="32376B40" w14:textId="77777777" w:rsidR="00D354EB" w:rsidRPr="00D354EB" w:rsidRDefault="00D354EB" w:rsidP="00D354EB">
            <w:pPr>
              <w:rPr>
                <w:sz w:val="20"/>
                <w:szCs w:val="20"/>
              </w:rPr>
            </w:pPr>
            <w:r w:rsidRPr="00D354EB">
              <w:rPr>
                <w:sz w:val="20"/>
                <w:szCs w:val="20"/>
              </w:rPr>
              <w:t>-6.607</w:t>
            </w:r>
          </w:p>
        </w:tc>
        <w:tc>
          <w:tcPr>
            <w:tcW w:w="645" w:type="pct"/>
          </w:tcPr>
          <w:p w14:paraId="131A51BE" w14:textId="77777777" w:rsidR="00D354EB" w:rsidRPr="00D354EB" w:rsidRDefault="00D354EB" w:rsidP="00D354EB">
            <w:pPr>
              <w:rPr>
                <w:sz w:val="20"/>
                <w:szCs w:val="20"/>
              </w:rPr>
            </w:pPr>
            <w:r w:rsidRPr="00D354EB">
              <w:rPr>
                <w:sz w:val="20"/>
                <w:szCs w:val="20"/>
              </w:rPr>
              <w:t>.000</w:t>
            </w:r>
          </w:p>
        </w:tc>
      </w:tr>
      <w:tr w:rsidR="00D354EB" w:rsidRPr="00D354EB" w14:paraId="2D2C64B8" w14:textId="77777777" w:rsidTr="00D354EB">
        <w:tc>
          <w:tcPr>
            <w:tcW w:w="1149" w:type="pct"/>
          </w:tcPr>
          <w:p w14:paraId="70D48386" w14:textId="77777777" w:rsidR="00D354EB" w:rsidRPr="00EF4AE2" w:rsidRDefault="00D354EB" w:rsidP="00D354EB">
            <w:pPr>
              <w:rPr>
                <w:b/>
                <w:bCs/>
                <w:sz w:val="20"/>
                <w:szCs w:val="20"/>
              </w:rPr>
            </w:pPr>
            <w:proofErr w:type="spellStart"/>
            <w:r w:rsidRPr="00EF4AE2">
              <w:rPr>
                <w:b/>
                <w:bCs/>
                <w:sz w:val="20"/>
                <w:szCs w:val="20"/>
              </w:rPr>
              <w:t>sylla</w:t>
            </w:r>
            <w:proofErr w:type="spellEnd"/>
          </w:p>
        </w:tc>
        <w:tc>
          <w:tcPr>
            <w:tcW w:w="755" w:type="pct"/>
          </w:tcPr>
          <w:p w14:paraId="23C6A896" w14:textId="77777777" w:rsidR="00D354EB" w:rsidRPr="00D354EB" w:rsidRDefault="00D354EB" w:rsidP="00D354EB">
            <w:pPr>
              <w:rPr>
                <w:sz w:val="20"/>
                <w:szCs w:val="20"/>
              </w:rPr>
            </w:pPr>
            <w:r w:rsidRPr="00D354EB">
              <w:rPr>
                <w:sz w:val="20"/>
                <w:szCs w:val="20"/>
              </w:rPr>
              <w:t>.001</w:t>
            </w:r>
          </w:p>
        </w:tc>
        <w:tc>
          <w:tcPr>
            <w:tcW w:w="755" w:type="pct"/>
          </w:tcPr>
          <w:p w14:paraId="173E548B" w14:textId="77777777" w:rsidR="00D354EB" w:rsidRPr="00D354EB" w:rsidRDefault="00D354EB" w:rsidP="00D354EB">
            <w:pPr>
              <w:rPr>
                <w:sz w:val="20"/>
                <w:szCs w:val="20"/>
              </w:rPr>
            </w:pPr>
            <w:r w:rsidRPr="00D354EB">
              <w:rPr>
                <w:sz w:val="20"/>
                <w:szCs w:val="20"/>
              </w:rPr>
              <w:t>.000</w:t>
            </w:r>
          </w:p>
        </w:tc>
        <w:tc>
          <w:tcPr>
            <w:tcW w:w="1050" w:type="pct"/>
          </w:tcPr>
          <w:p w14:paraId="4D3E0800" w14:textId="77777777" w:rsidR="00D354EB" w:rsidRPr="00D354EB" w:rsidRDefault="00D354EB" w:rsidP="00D354EB">
            <w:pPr>
              <w:rPr>
                <w:sz w:val="20"/>
                <w:szCs w:val="20"/>
              </w:rPr>
            </w:pPr>
            <w:r w:rsidRPr="00D354EB">
              <w:rPr>
                <w:sz w:val="20"/>
                <w:szCs w:val="20"/>
              </w:rPr>
              <w:t>.055</w:t>
            </w:r>
          </w:p>
        </w:tc>
        <w:tc>
          <w:tcPr>
            <w:tcW w:w="645" w:type="pct"/>
          </w:tcPr>
          <w:p w14:paraId="5FC5C7FB" w14:textId="77777777" w:rsidR="00D354EB" w:rsidRPr="00D354EB" w:rsidRDefault="00D354EB" w:rsidP="00D354EB">
            <w:pPr>
              <w:rPr>
                <w:sz w:val="20"/>
                <w:szCs w:val="20"/>
              </w:rPr>
            </w:pPr>
            <w:r w:rsidRPr="00D354EB">
              <w:rPr>
                <w:sz w:val="20"/>
                <w:szCs w:val="20"/>
              </w:rPr>
              <w:t>5.978</w:t>
            </w:r>
          </w:p>
        </w:tc>
        <w:tc>
          <w:tcPr>
            <w:tcW w:w="645" w:type="pct"/>
          </w:tcPr>
          <w:p w14:paraId="4195DC2C" w14:textId="77777777" w:rsidR="00D354EB" w:rsidRPr="00D354EB" w:rsidRDefault="00D354EB" w:rsidP="00D354EB">
            <w:pPr>
              <w:rPr>
                <w:sz w:val="20"/>
                <w:szCs w:val="20"/>
              </w:rPr>
            </w:pPr>
            <w:r w:rsidRPr="00D354EB">
              <w:rPr>
                <w:sz w:val="20"/>
                <w:szCs w:val="20"/>
              </w:rPr>
              <w:t>.000</w:t>
            </w:r>
          </w:p>
        </w:tc>
      </w:tr>
      <w:tr w:rsidR="00D354EB" w:rsidRPr="00D354EB" w14:paraId="6DAA21A3" w14:textId="77777777" w:rsidTr="00D354EB">
        <w:tc>
          <w:tcPr>
            <w:tcW w:w="1149" w:type="pct"/>
          </w:tcPr>
          <w:p w14:paraId="1B20AD6E" w14:textId="77777777" w:rsidR="00D354EB" w:rsidRPr="00EF4AE2" w:rsidRDefault="00D354EB" w:rsidP="00D354EB">
            <w:pPr>
              <w:rPr>
                <w:b/>
                <w:bCs/>
                <w:sz w:val="20"/>
                <w:szCs w:val="20"/>
              </w:rPr>
            </w:pPr>
            <w:proofErr w:type="spellStart"/>
            <w:r w:rsidRPr="00EF4AE2">
              <w:rPr>
                <w:b/>
                <w:bCs/>
                <w:sz w:val="20"/>
                <w:szCs w:val="20"/>
              </w:rPr>
              <w:lastRenderedPageBreak/>
              <w:t>wnzipf</w:t>
            </w:r>
            <w:proofErr w:type="spellEnd"/>
          </w:p>
        </w:tc>
        <w:tc>
          <w:tcPr>
            <w:tcW w:w="755" w:type="pct"/>
          </w:tcPr>
          <w:p w14:paraId="4FAA0C7B" w14:textId="77777777" w:rsidR="00D354EB" w:rsidRPr="00D354EB" w:rsidRDefault="00D354EB" w:rsidP="00D354EB">
            <w:pPr>
              <w:rPr>
                <w:sz w:val="20"/>
                <w:szCs w:val="20"/>
              </w:rPr>
            </w:pPr>
            <w:r w:rsidRPr="00D354EB">
              <w:rPr>
                <w:sz w:val="20"/>
                <w:szCs w:val="20"/>
              </w:rPr>
              <w:t>.003</w:t>
            </w:r>
          </w:p>
        </w:tc>
        <w:tc>
          <w:tcPr>
            <w:tcW w:w="755" w:type="pct"/>
          </w:tcPr>
          <w:p w14:paraId="49ADBB60" w14:textId="77777777" w:rsidR="00D354EB" w:rsidRPr="00D354EB" w:rsidRDefault="00D354EB" w:rsidP="00D354EB">
            <w:pPr>
              <w:rPr>
                <w:sz w:val="20"/>
                <w:szCs w:val="20"/>
              </w:rPr>
            </w:pPr>
            <w:r w:rsidRPr="00D354EB">
              <w:rPr>
                <w:sz w:val="20"/>
                <w:szCs w:val="20"/>
              </w:rPr>
              <w:t>.000</w:t>
            </w:r>
          </w:p>
        </w:tc>
        <w:tc>
          <w:tcPr>
            <w:tcW w:w="1050" w:type="pct"/>
          </w:tcPr>
          <w:p w14:paraId="28FA32E9" w14:textId="77777777" w:rsidR="00D354EB" w:rsidRPr="00D354EB" w:rsidRDefault="00D354EB" w:rsidP="00D354EB">
            <w:pPr>
              <w:rPr>
                <w:sz w:val="20"/>
                <w:szCs w:val="20"/>
              </w:rPr>
            </w:pPr>
            <w:r w:rsidRPr="00D354EB">
              <w:rPr>
                <w:sz w:val="20"/>
                <w:szCs w:val="20"/>
              </w:rPr>
              <w:t>.337</w:t>
            </w:r>
          </w:p>
        </w:tc>
        <w:tc>
          <w:tcPr>
            <w:tcW w:w="645" w:type="pct"/>
          </w:tcPr>
          <w:p w14:paraId="217FD0BD" w14:textId="77777777" w:rsidR="00D354EB" w:rsidRPr="00D354EB" w:rsidRDefault="00D354EB" w:rsidP="00D354EB">
            <w:pPr>
              <w:rPr>
                <w:sz w:val="20"/>
                <w:szCs w:val="20"/>
              </w:rPr>
            </w:pPr>
            <w:r w:rsidRPr="00D354EB">
              <w:rPr>
                <w:sz w:val="20"/>
                <w:szCs w:val="20"/>
              </w:rPr>
              <w:t>62.357</w:t>
            </w:r>
          </w:p>
        </w:tc>
        <w:tc>
          <w:tcPr>
            <w:tcW w:w="645" w:type="pct"/>
          </w:tcPr>
          <w:p w14:paraId="3F77B010" w14:textId="77777777" w:rsidR="00D354EB" w:rsidRPr="00D354EB" w:rsidRDefault="00D354EB" w:rsidP="00D354EB">
            <w:pPr>
              <w:rPr>
                <w:sz w:val="20"/>
                <w:szCs w:val="20"/>
              </w:rPr>
            </w:pPr>
            <w:r w:rsidRPr="00D354EB">
              <w:rPr>
                <w:sz w:val="20"/>
                <w:szCs w:val="20"/>
              </w:rPr>
              <w:t>.000</w:t>
            </w:r>
          </w:p>
        </w:tc>
      </w:tr>
      <w:tr w:rsidR="00D354EB" w:rsidRPr="00D354EB" w14:paraId="640D9164" w14:textId="77777777" w:rsidTr="00D354EB">
        <w:tc>
          <w:tcPr>
            <w:tcW w:w="1149" w:type="pct"/>
          </w:tcPr>
          <w:p w14:paraId="32D96386" w14:textId="77777777" w:rsidR="00D354EB" w:rsidRPr="00EF4AE2" w:rsidRDefault="00D354EB" w:rsidP="00D354EB">
            <w:pPr>
              <w:rPr>
                <w:b/>
                <w:bCs/>
                <w:sz w:val="20"/>
                <w:szCs w:val="20"/>
              </w:rPr>
            </w:pPr>
            <w:proofErr w:type="spellStart"/>
            <w:r w:rsidRPr="00EF4AE2">
              <w:rPr>
                <w:b/>
                <w:bCs/>
                <w:sz w:val="20"/>
                <w:szCs w:val="20"/>
              </w:rPr>
              <w:t>wnfreq</w:t>
            </w:r>
            <w:proofErr w:type="spellEnd"/>
          </w:p>
        </w:tc>
        <w:tc>
          <w:tcPr>
            <w:tcW w:w="755" w:type="pct"/>
          </w:tcPr>
          <w:p w14:paraId="58CBE884" w14:textId="77777777" w:rsidR="00D354EB" w:rsidRPr="00D354EB" w:rsidRDefault="00D354EB" w:rsidP="00D354EB">
            <w:pPr>
              <w:rPr>
                <w:sz w:val="20"/>
                <w:szCs w:val="20"/>
              </w:rPr>
            </w:pPr>
            <w:r w:rsidRPr="00D354EB">
              <w:rPr>
                <w:sz w:val="20"/>
                <w:szCs w:val="20"/>
              </w:rPr>
              <w:t>-6.569</w:t>
            </w:r>
          </w:p>
        </w:tc>
        <w:tc>
          <w:tcPr>
            <w:tcW w:w="755" w:type="pct"/>
          </w:tcPr>
          <w:p w14:paraId="21A3EBD1" w14:textId="77777777" w:rsidR="00D354EB" w:rsidRPr="00D354EB" w:rsidRDefault="00D354EB" w:rsidP="00D354EB">
            <w:pPr>
              <w:rPr>
                <w:sz w:val="20"/>
                <w:szCs w:val="20"/>
              </w:rPr>
            </w:pPr>
            <w:r w:rsidRPr="00D354EB">
              <w:rPr>
                <w:sz w:val="20"/>
                <w:szCs w:val="20"/>
              </w:rPr>
              <w:t>.155</w:t>
            </w:r>
          </w:p>
        </w:tc>
        <w:tc>
          <w:tcPr>
            <w:tcW w:w="1050" w:type="pct"/>
          </w:tcPr>
          <w:p w14:paraId="289A7EEE" w14:textId="77777777" w:rsidR="00D354EB" w:rsidRPr="00D354EB" w:rsidRDefault="00D354EB" w:rsidP="00D354EB">
            <w:pPr>
              <w:rPr>
                <w:sz w:val="20"/>
                <w:szCs w:val="20"/>
              </w:rPr>
            </w:pPr>
            <w:r w:rsidRPr="00D354EB">
              <w:rPr>
                <w:sz w:val="20"/>
                <w:szCs w:val="20"/>
              </w:rPr>
              <w:t>-.178</w:t>
            </w:r>
          </w:p>
        </w:tc>
        <w:tc>
          <w:tcPr>
            <w:tcW w:w="645" w:type="pct"/>
          </w:tcPr>
          <w:p w14:paraId="4A04274F" w14:textId="77777777" w:rsidR="00D354EB" w:rsidRPr="00D354EB" w:rsidRDefault="00D354EB" w:rsidP="00D354EB">
            <w:pPr>
              <w:rPr>
                <w:sz w:val="20"/>
                <w:szCs w:val="20"/>
              </w:rPr>
            </w:pPr>
            <w:r w:rsidRPr="00D354EB">
              <w:rPr>
                <w:sz w:val="20"/>
                <w:szCs w:val="20"/>
              </w:rPr>
              <w:t>-42.279</w:t>
            </w:r>
          </w:p>
        </w:tc>
        <w:tc>
          <w:tcPr>
            <w:tcW w:w="645" w:type="pct"/>
          </w:tcPr>
          <w:p w14:paraId="1C64DA0B" w14:textId="77777777" w:rsidR="00D354EB" w:rsidRPr="00D354EB" w:rsidRDefault="00D354EB" w:rsidP="00D354EB">
            <w:pPr>
              <w:rPr>
                <w:sz w:val="20"/>
                <w:szCs w:val="20"/>
              </w:rPr>
            </w:pPr>
            <w:r w:rsidRPr="00D354EB">
              <w:rPr>
                <w:sz w:val="20"/>
                <w:szCs w:val="20"/>
              </w:rPr>
              <w:t>.000</w:t>
            </w:r>
          </w:p>
        </w:tc>
      </w:tr>
    </w:tbl>
    <w:p w14:paraId="778F8869" w14:textId="77777777" w:rsidR="00D354EB" w:rsidRPr="00D354EB" w:rsidRDefault="00D354EB" w:rsidP="00D354EB"/>
    <w:p w14:paraId="6A95521A" w14:textId="0755C89F" w:rsidR="00D354EB" w:rsidRPr="00D354EB" w:rsidRDefault="00D354EB" w:rsidP="00D354EB">
      <w:pPr>
        <w:rPr>
          <w:i/>
        </w:rPr>
      </w:pPr>
      <w:r w:rsidRPr="00D354EB">
        <w:rPr>
          <w:i/>
        </w:rPr>
        <w:t>R2 = .</w:t>
      </w:r>
      <w:r>
        <w:rPr>
          <w:i/>
        </w:rPr>
        <w:t>185</w:t>
      </w:r>
    </w:p>
    <w:p w14:paraId="7D7B9A97" w14:textId="3D0BDD0B" w:rsidR="00D354EB" w:rsidRPr="00D354EB" w:rsidRDefault="00D354EB" w:rsidP="00D354EB">
      <w:pPr>
        <w:rPr>
          <w:i/>
        </w:rPr>
      </w:pPr>
      <w:r w:rsidRPr="00D354EB">
        <w:rPr>
          <w:i/>
        </w:rPr>
        <w:t xml:space="preserve">F = </w:t>
      </w:r>
      <w:r>
        <w:rPr>
          <w:i/>
        </w:rPr>
        <w:t>1663.846</w:t>
      </w:r>
      <w:r w:rsidRPr="00D354EB">
        <w:rPr>
          <w:i/>
        </w:rPr>
        <w:t xml:space="preserve"> (p=0)</w:t>
      </w:r>
    </w:p>
    <w:p w14:paraId="1F5BD1F3" w14:textId="29CD3F31" w:rsidR="00D354EB" w:rsidRDefault="009871BE" w:rsidP="009871BE">
      <w:pPr>
        <w:rPr>
          <w:rFonts w:ascii="Times New Roman" w:hAnsi="Times New Roman" w:cs="Times New Roman"/>
          <w:color w:val="auto"/>
        </w:rPr>
      </w:pPr>
      <w:r>
        <w:rPr>
          <w:rFonts w:ascii="Times New Roman" w:hAnsi="Times New Roman" w:cs="Times New Roman"/>
          <w:color w:val="auto"/>
        </w:rPr>
        <w:t>All t</w:t>
      </w:r>
      <w:r w:rsidR="003D0479">
        <w:rPr>
          <w:rFonts w:ascii="Times New Roman" w:hAnsi="Times New Roman" w:cs="Times New Roman"/>
          <w:color w:val="auto"/>
        </w:rPr>
        <w:t xml:space="preserve">he </w:t>
      </w:r>
      <w:r w:rsidR="00D5239E" w:rsidRPr="000D7176">
        <w:rPr>
          <w:rFonts w:ascii="Times New Roman" w:hAnsi="Times New Roman" w:cs="Times New Roman"/>
          <w:color w:val="auto"/>
        </w:rPr>
        <w:t>standardized coefficients</w:t>
      </w:r>
      <w:r w:rsidR="00D5239E">
        <w:rPr>
          <w:rFonts w:ascii="Times New Roman" w:hAnsi="Times New Roman" w:cs="Times New Roman"/>
          <w:color w:val="auto"/>
        </w:rPr>
        <w:t xml:space="preserve"> </w:t>
      </w:r>
      <w:r w:rsidR="003D0479">
        <w:rPr>
          <w:rFonts w:ascii="Times New Roman" w:hAnsi="Times New Roman" w:cs="Times New Roman"/>
          <w:color w:val="auto"/>
        </w:rPr>
        <w:t xml:space="preserve">were significant </w:t>
      </w:r>
      <w:r>
        <w:rPr>
          <w:rFonts w:ascii="Times New Roman" w:hAnsi="Times New Roman" w:cs="Times New Roman"/>
          <w:color w:val="auto"/>
        </w:rPr>
        <w:t xml:space="preserve">for all </w:t>
      </w:r>
      <w:r w:rsidR="00D5239E">
        <w:rPr>
          <w:rFonts w:ascii="Times New Roman" w:hAnsi="Times New Roman" w:cs="Times New Roman"/>
          <w:color w:val="auto"/>
        </w:rPr>
        <w:t>the</w:t>
      </w:r>
      <w:r>
        <w:rPr>
          <w:rFonts w:ascii="Times New Roman" w:hAnsi="Times New Roman" w:cs="Times New Roman"/>
          <w:color w:val="auto"/>
        </w:rPr>
        <w:t xml:space="preserve"> predictive variables</w:t>
      </w:r>
      <w:r w:rsidR="00D354EB">
        <w:rPr>
          <w:rFonts w:ascii="Times New Roman" w:hAnsi="Times New Roman" w:cs="Times New Roman"/>
          <w:color w:val="auto"/>
        </w:rPr>
        <w:t xml:space="preserve">. The tables </w:t>
      </w:r>
      <w:r w:rsidR="00C67B78">
        <w:rPr>
          <w:rFonts w:ascii="Times New Roman" w:hAnsi="Times New Roman" w:cs="Times New Roman"/>
          <w:color w:val="auto"/>
        </w:rPr>
        <w:t xml:space="preserve">and figures </w:t>
      </w:r>
      <w:r w:rsidR="00D354EB">
        <w:rPr>
          <w:rFonts w:ascii="Times New Roman" w:hAnsi="Times New Roman" w:cs="Times New Roman"/>
          <w:color w:val="auto"/>
        </w:rPr>
        <w:t xml:space="preserve">below show the residual </w:t>
      </w:r>
      <w:r w:rsidR="008A5C7E">
        <w:rPr>
          <w:rFonts w:ascii="Times New Roman" w:hAnsi="Times New Roman" w:cs="Times New Roman"/>
          <w:color w:val="auto"/>
        </w:rPr>
        <w:t>statistics</w:t>
      </w:r>
      <w:r w:rsidR="00D354EB">
        <w:rPr>
          <w:rFonts w:ascii="Times New Roman" w:hAnsi="Times New Roman" w:cs="Times New Roman"/>
          <w:color w:val="auto"/>
        </w:rPr>
        <w:t xml:space="preserve"> for</w:t>
      </w:r>
      <w:r w:rsidR="00C67B78">
        <w:rPr>
          <w:rFonts w:ascii="Times New Roman" w:hAnsi="Times New Roman" w:cs="Times New Roman"/>
          <w:color w:val="auto"/>
        </w:rPr>
        <w:t xml:space="preserve"> the</w:t>
      </w:r>
      <w:r w:rsidR="00D354EB">
        <w:rPr>
          <w:rFonts w:ascii="Times New Roman" w:hAnsi="Times New Roman" w:cs="Times New Roman"/>
          <w:color w:val="auto"/>
        </w:rPr>
        <w:t xml:space="preserve"> three IE levels</w:t>
      </w:r>
      <w:r w:rsidR="00C67B78">
        <w:rPr>
          <w:rFonts w:ascii="Times New Roman" w:hAnsi="Times New Roman" w:cs="Times New Roman"/>
          <w:color w:val="auto"/>
        </w:rPr>
        <w:t>.</w:t>
      </w:r>
    </w:p>
    <w:p w14:paraId="397AF606" w14:textId="67717397" w:rsidR="00C67B78" w:rsidRPr="00EF4AE2" w:rsidRDefault="00C67B78" w:rsidP="00EF4AE2">
      <w:pPr>
        <w:jc w:val="center"/>
        <w:rPr>
          <w:rFonts w:ascii="Times New Roman" w:hAnsi="Times New Roman" w:cs="Times New Roman"/>
          <w:b/>
          <w:bCs/>
          <w:color w:val="auto"/>
        </w:rPr>
      </w:pPr>
    </w:p>
    <w:p w14:paraId="212AA917" w14:textId="312D4A75" w:rsidR="00284A6F" w:rsidRDefault="00284A6F" w:rsidP="00284A6F">
      <w:pPr>
        <w:pStyle w:val="Caption"/>
        <w:keepNext/>
      </w:pPr>
      <w:r>
        <w:t xml:space="preserve">Table </w:t>
      </w:r>
      <w:fldSimple w:instr=" SEQ Table \* ARABIC ">
        <w:r w:rsidR="00652B35">
          <w:rPr>
            <w:noProof/>
          </w:rPr>
          <w:t>16</w:t>
        </w:r>
      </w:fldSimple>
      <w:r>
        <w:t xml:space="preserve">. </w:t>
      </w:r>
      <w:r w:rsidRPr="00BD475B">
        <w:t>Residual Statistics of UES prediction</w:t>
      </w:r>
    </w:p>
    <w:tbl>
      <w:tblPr>
        <w:tblW w:w="5331" w:type="pct"/>
        <w:tblCellMar>
          <w:left w:w="0" w:type="dxa"/>
          <w:right w:w="0" w:type="dxa"/>
        </w:tblCellMar>
        <w:tblLook w:val="0000" w:firstRow="0" w:lastRow="0" w:firstColumn="0" w:lastColumn="0" w:noHBand="0" w:noVBand="0"/>
      </w:tblPr>
      <w:tblGrid>
        <w:gridCol w:w="2319"/>
        <w:gridCol w:w="1712"/>
        <w:gridCol w:w="1712"/>
        <w:gridCol w:w="1712"/>
        <w:gridCol w:w="1615"/>
        <w:gridCol w:w="814"/>
      </w:tblGrid>
      <w:tr w:rsidR="00E86887" w:rsidRPr="00D354EB" w14:paraId="201FF814" w14:textId="77777777" w:rsidTr="00EF4AE2">
        <w:trPr>
          <w:cantSplit/>
          <w:trHeight w:val="386"/>
        </w:trPr>
        <w:tc>
          <w:tcPr>
            <w:tcW w:w="5000" w:type="pct"/>
            <w:gridSpan w:val="6"/>
            <w:tcBorders>
              <w:top w:val="nil"/>
              <w:left w:val="nil"/>
              <w:bottom w:val="nil"/>
              <w:right w:val="nil"/>
            </w:tcBorders>
            <w:shd w:val="clear" w:color="auto" w:fill="FFFFFF"/>
            <w:vAlign w:val="center"/>
          </w:tcPr>
          <w:p w14:paraId="0D416081" w14:textId="41FE0A73"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sz w:val="18"/>
                <w:szCs w:val="18"/>
              </w:rPr>
            </w:pPr>
            <w:r w:rsidRPr="00D354EB">
              <w:rPr>
                <w:rFonts w:ascii="Times New Roman" w:hAnsi="Times New Roman" w:cs="Times New Roman"/>
                <w:i/>
                <w:iCs/>
                <w:sz w:val="18"/>
                <w:szCs w:val="18"/>
              </w:rPr>
              <w:t xml:space="preserve">Residual </w:t>
            </w:r>
            <w:proofErr w:type="spellStart"/>
            <w:r w:rsidRPr="00D354EB">
              <w:rPr>
                <w:rFonts w:ascii="Times New Roman" w:hAnsi="Times New Roman" w:cs="Times New Roman"/>
                <w:i/>
                <w:iCs/>
                <w:sz w:val="18"/>
                <w:szCs w:val="18"/>
              </w:rPr>
              <w:t>Statistics</w:t>
            </w:r>
            <w:r w:rsidRPr="00D354EB">
              <w:rPr>
                <w:rFonts w:ascii="Times New Roman" w:hAnsi="Times New Roman" w:cs="Times New Roman"/>
                <w:i/>
                <w:iCs/>
                <w:sz w:val="18"/>
                <w:szCs w:val="18"/>
                <w:vertAlign w:val="superscript"/>
              </w:rPr>
              <w:t>a</w:t>
            </w:r>
            <w:proofErr w:type="spellEnd"/>
          </w:p>
        </w:tc>
      </w:tr>
      <w:tr w:rsidR="00E86887" w:rsidRPr="00D354EB" w14:paraId="029CEF79" w14:textId="77777777" w:rsidTr="00284A6F">
        <w:trPr>
          <w:cantSplit/>
          <w:trHeight w:val="386"/>
        </w:trPr>
        <w:tc>
          <w:tcPr>
            <w:tcW w:w="1173" w:type="pct"/>
            <w:tcBorders>
              <w:top w:val="single" w:sz="8" w:space="0" w:color="000000"/>
              <w:left w:val="nil"/>
              <w:bottom w:val="single" w:sz="8" w:space="0" w:color="000000"/>
              <w:right w:val="nil"/>
            </w:tcBorders>
            <w:shd w:val="clear" w:color="auto" w:fill="FFFFFF"/>
            <w:vAlign w:val="bottom"/>
          </w:tcPr>
          <w:p w14:paraId="057CC81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sz w:val="18"/>
                <w:szCs w:val="18"/>
              </w:rPr>
            </w:pPr>
          </w:p>
        </w:tc>
        <w:tc>
          <w:tcPr>
            <w:tcW w:w="866" w:type="pct"/>
            <w:tcBorders>
              <w:top w:val="single" w:sz="8" w:space="0" w:color="000000"/>
              <w:left w:val="nil"/>
              <w:bottom w:val="single" w:sz="8" w:space="0" w:color="000000"/>
              <w:right w:val="nil"/>
            </w:tcBorders>
            <w:shd w:val="clear" w:color="auto" w:fill="FFFFFF"/>
            <w:vAlign w:val="bottom"/>
          </w:tcPr>
          <w:p w14:paraId="1F161139"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inimum</w:t>
            </w:r>
          </w:p>
        </w:tc>
        <w:tc>
          <w:tcPr>
            <w:tcW w:w="866" w:type="pct"/>
            <w:tcBorders>
              <w:top w:val="single" w:sz="8" w:space="0" w:color="000000"/>
              <w:left w:val="nil"/>
              <w:bottom w:val="single" w:sz="8" w:space="0" w:color="000000"/>
              <w:right w:val="nil"/>
            </w:tcBorders>
            <w:shd w:val="clear" w:color="auto" w:fill="FFFFFF"/>
            <w:vAlign w:val="bottom"/>
          </w:tcPr>
          <w:p w14:paraId="2C9F87E2"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aximum</w:t>
            </w:r>
          </w:p>
        </w:tc>
        <w:tc>
          <w:tcPr>
            <w:tcW w:w="866" w:type="pct"/>
            <w:tcBorders>
              <w:top w:val="single" w:sz="8" w:space="0" w:color="000000"/>
              <w:left w:val="nil"/>
              <w:bottom w:val="single" w:sz="8" w:space="0" w:color="000000"/>
              <w:right w:val="nil"/>
            </w:tcBorders>
            <w:shd w:val="clear" w:color="auto" w:fill="FFFFFF"/>
            <w:vAlign w:val="bottom"/>
          </w:tcPr>
          <w:p w14:paraId="7F2CAA36"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ean</w:t>
            </w:r>
          </w:p>
        </w:tc>
        <w:tc>
          <w:tcPr>
            <w:tcW w:w="817" w:type="pct"/>
            <w:tcBorders>
              <w:top w:val="single" w:sz="8" w:space="0" w:color="000000"/>
              <w:left w:val="nil"/>
              <w:bottom w:val="single" w:sz="8" w:space="0" w:color="000000"/>
              <w:right w:val="nil"/>
            </w:tcBorders>
            <w:shd w:val="clear" w:color="auto" w:fill="FFFFFF"/>
            <w:vAlign w:val="bottom"/>
          </w:tcPr>
          <w:p w14:paraId="6F8AD3E6"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Std. Deviation</w:t>
            </w:r>
          </w:p>
        </w:tc>
        <w:tc>
          <w:tcPr>
            <w:tcW w:w="412" w:type="pct"/>
            <w:tcBorders>
              <w:top w:val="single" w:sz="8" w:space="0" w:color="000000"/>
              <w:left w:val="nil"/>
              <w:bottom w:val="single" w:sz="8" w:space="0" w:color="000000"/>
              <w:right w:val="nil"/>
            </w:tcBorders>
            <w:shd w:val="clear" w:color="auto" w:fill="FFFFFF"/>
            <w:vAlign w:val="bottom"/>
          </w:tcPr>
          <w:p w14:paraId="3BF0092E"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N</w:t>
            </w:r>
          </w:p>
        </w:tc>
      </w:tr>
      <w:tr w:rsidR="00E86887" w:rsidRPr="00D354EB" w14:paraId="3EE619BC" w14:textId="77777777" w:rsidTr="00284A6F">
        <w:trPr>
          <w:cantSplit/>
          <w:trHeight w:val="386"/>
        </w:trPr>
        <w:tc>
          <w:tcPr>
            <w:tcW w:w="1173" w:type="pct"/>
            <w:tcBorders>
              <w:top w:val="single" w:sz="8" w:space="0" w:color="000000"/>
              <w:left w:val="nil"/>
              <w:bottom w:val="nil"/>
              <w:right w:val="nil"/>
            </w:tcBorders>
            <w:shd w:val="clear" w:color="auto" w:fill="FFFFFF"/>
          </w:tcPr>
          <w:p w14:paraId="599BAC8D"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Predicted Value</w:t>
            </w:r>
          </w:p>
        </w:tc>
        <w:tc>
          <w:tcPr>
            <w:tcW w:w="866" w:type="pct"/>
            <w:tcBorders>
              <w:top w:val="single" w:sz="8" w:space="0" w:color="000000"/>
              <w:left w:val="nil"/>
              <w:bottom w:val="nil"/>
              <w:right w:val="nil"/>
            </w:tcBorders>
            <w:shd w:val="clear" w:color="auto" w:fill="FFFFFF"/>
          </w:tcPr>
          <w:p w14:paraId="443794E3"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028855562210083</w:t>
            </w:r>
          </w:p>
        </w:tc>
        <w:tc>
          <w:tcPr>
            <w:tcW w:w="866" w:type="pct"/>
            <w:tcBorders>
              <w:top w:val="single" w:sz="8" w:space="0" w:color="000000"/>
              <w:left w:val="nil"/>
              <w:bottom w:val="nil"/>
              <w:right w:val="nil"/>
            </w:tcBorders>
            <w:shd w:val="clear" w:color="auto" w:fill="FFFFFF"/>
          </w:tcPr>
          <w:p w14:paraId="2357960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712723493576050</w:t>
            </w:r>
          </w:p>
        </w:tc>
        <w:tc>
          <w:tcPr>
            <w:tcW w:w="866" w:type="pct"/>
            <w:tcBorders>
              <w:top w:val="single" w:sz="8" w:space="0" w:color="000000"/>
              <w:left w:val="nil"/>
              <w:bottom w:val="nil"/>
              <w:right w:val="nil"/>
            </w:tcBorders>
            <w:shd w:val="clear" w:color="auto" w:fill="FFFFFF"/>
          </w:tcPr>
          <w:p w14:paraId="7222F13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436909937888200</w:t>
            </w:r>
          </w:p>
        </w:tc>
        <w:tc>
          <w:tcPr>
            <w:tcW w:w="817" w:type="pct"/>
            <w:tcBorders>
              <w:top w:val="single" w:sz="8" w:space="0" w:color="000000"/>
              <w:left w:val="nil"/>
              <w:bottom w:val="nil"/>
              <w:right w:val="nil"/>
            </w:tcBorders>
            <w:shd w:val="clear" w:color="auto" w:fill="FFFFFF"/>
          </w:tcPr>
          <w:p w14:paraId="418CBC0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54166730259890</w:t>
            </w:r>
          </w:p>
        </w:tc>
        <w:tc>
          <w:tcPr>
            <w:tcW w:w="412" w:type="pct"/>
            <w:tcBorders>
              <w:top w:val="single" w:sz="8" w:space="0" w:color="000000"/>
              <w:left w:val="nil"/>
              <w:bottom w:val="nil"/>
              <w:right w:val="nil"/>
            </w:tcBorders>
            <w:shd w:val="clear" w:color="auto" w:fill="FFFFFF"/>
          </w:tcPr>
          <w:p w14:paraId="4F16F5F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2E005098" w14:textId="77777777" w:rsidTr="00284A6F">
        <w:trPr>
          <w:cantSplit/>
          <w:trHeight w:val="369"/>
        </w:trPr>
        <w:tc>
          <w:tcPr>
            <w:tcW w:w="1173" w:type="pct"/>
            <w:tcBorders>
              <w:top w:val="nil"/>
              <w:left w:val="nil"/>
              <w:bottom w:val="nil"/>
              <w:right w:val="nil"/>
            </w:tcBorders>
            <w:shd w:val="clear" w:color="auto" w:fill="FFFFFF"/>
          </w:tcPr>
          <w:p w14:paraId="1C760C74"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Predicted Value</w:t>
            </w:r>
          </w:p>
        </w:tc>
        <w:tc>
          <w:tcPr>
            <w:tcW w:w="866" w:type="pct"/>
            <w:tcBorders>
              <w:top w:val="nil"/>
              <w:left w:val="nil"/>
              <w:bottom w:val="nil"/>
              <w:right w:val="nil"/>
            </w:tcBorders>
            <w:shd w:val="clear" w:color="auto" w:fill="FFFFFF"/>
          </w:tcPr>
          <w:p w14:paraId="77C878B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647</w:t>
            </w:r>
          </w:p>
        </w:tc>
        <w:tc>
          <w:tcPr>
            <w:tcW w:w="866" w:type="pct"/>
            <w:tcBorders>
              <w:top w:val="nil"/>
              <w:left w:val="nil"/>
              <w:bottom w:val="nil"/>
              <w:right w:val="nil"/>
            </w:tcBorders>
            <w:shd w:val="clear" w:color="auto" w:fill="FFFFFF"/>
          </w:tcPr>
          <w:p w14:paraId="60CC9FC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789</w:t>
            </w:r>
          </w:p>
        </w:tc>
        <w:tc>
          <w:tcPr>
            <w:tcW w:w="866" w:type="pct"/>
            <w:tcBorders>
              <w:top w:val="nil"/>
              <w:left w:val="nil"/>
              <w:bottom w:val="nil"/>
              <w:right w:val="nil"/>
            </w:tcBorders>
            <w:shd w:val="clear" w:color="auto" w:fill="FFFFFF"/>
          </w:tcPr>
          <w:p w14:paraId="251AB39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0C6986D3"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12" w:type="pct"/>
            <w:tcBorders>
              <w:top w:val="nil"/>
              <w:left w:val="nil"/>
              <w:bottom w:val="nil"/>
              <w:right w:val="nil"/>
            </w:tcBorders>
            <w:shd w:val="clear" w:color="auto" w:fill="FFFFFF"/>
          </w:tcPr>
          <w:p w14:paraId="4765F8A3"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6B7BED65" w14:textId="77777777" w:rsidTr="00284A6F">
        <w:trPr>
          <w:cantSplit/>
          <w:trHeight w:val="755"/>
        </w:trPr>
        <w:tc>
          <w:tcPr>
            <w:tcW w:w="1173" w:type="pct"/>
            <w:tcBorders>
              <w:top w:val="nil"/>
              <w:left w:val="nil"/>
              <w:bottom w:val="nil"/>
              <w:right w:val="nil"/>
            </w:tcBorders>
            <w:shd w:val="clear" w:color="auto" w:fill="FFFFFF"/>
          </w:tcPr>
          <w:p w14:paraId="5D20A6B7"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andard Error of Predicted Value</w:t>
            </w:r>
          </w:p>
        </w:tc>
        <w:tc>
          <w:tcPr>
            <w:tcW w:w="866" w:type="pct"/>
            <w:tcBorders>
              <w:top w:val="nil"/>
              <w:left w:val="nil"/>
              <w:bottom w:val="nil"/>
              <w:right w:val="nil"/>
            </w:tcBorders>
            <w:shd w:val="clear" w:color="auto" w:fill="FFFFFF"/>
          </w:tcPr>
          <w:p w14:paraId="48A8AFF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1</w:t>
            </w:r>
          </w:p>
        </w:tc>
        <w:tc>
          <w:tcPr>
            <w:tcW w:w="866" w:type="pct"/>
            <w:tcBorders>
              <w:top w:val="nil"/>
              <w:left w:val="nil"/>
              <w:bottom w:val="nil"/>
              <w:right w:val="nil"/>
            </w:tcBorders>
            <w:shd w:val="clear" w:color="auto" w:fill="FFFFFF"/>
          </w:tcPr>
          <w:p w14:paraId="0A738FB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4</w:t>
            </w:r>
          </w:p>
        </w:tc>
        <w:tc>
          <w:tcPr>
            <w:tcW w:w="866" w:type="pct"/>
            <w:tcBorders>
              <w:top w:val="nil"/>
              <w:left w:val="nil"/>
              <w:bottom w:val="nil"/>
              <w:right w:val="nil"/>
            </w:tcBorders>
            <w:shd w:val="clear" w:color="auto" w:fill="FFFFFF"/>
          </w:tcPr>
          <w:p w14:paraId="0E5E2CE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2</w:t>
            </w:r>
          </w:p>
        </w:tc>
        <w:tc>
          <w:tcPr>
            <w:tcW w:w="817" w:type="pct"/>
            <w:tcBorders>
              <w:top w:val="nil"/>
              <w:left w:val="nil"/>
              <w:bottom w:val="nil"/>
              <w:right w:val="nil"/>
            </w:tcBorders>
            <w:shd w:val="clear" w:color="auto" w:fill="FFFFFF"/>
          </w:tcPr>
          <w:p w14:paraId="4DEDCC0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1</w:t>
            </w:r>
          </w:p>
        </w:tc>
        <w:tc>
          <w:tcPr>
            <w:tcW w:w="412" w:type="pct"/>
            <w:tcBorders>
              <w:top w:val="nil"/>
              <w:left w:val="nil"/>
              <w:bottom w:val="nil"/>
              <w:right w:val="nil"/>
            </w:tcBorders>
            <w:shd w:val="clear" w:color="auto" w:fill="FFFFFF"/>
          </w:tcPr>
          <w:p w14:paraId="36B8D2C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351EE224" w14:textId="77777777" w:rsidTr="00284A6F">
        <w:trPr>
          <w:cantSplit/>
          <w:trHeight w:val="386"/>
        </w:trPr>
        <w:tc>
          <w:tcPr>
            <w:tcW w:w="1173" w:type="pct"/>
            <w:tcBorders>
              <w:top w:val="nil"/>
              <w:left w:val="nil"/>
              <w:bottom w:val="nil"/>
              <w:right w:val="nil"/>
            </w:tcBorders>
            <w:shd w:val="clear" w:color="auto" w:fill="FFFFFF"/>
          </w:tcPr>
          <w:p w14:paraId="0C4F1D40"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Adjusted Predicted Value</w:t>
            </w:r>
          </w:p>
        </w:tc>
        <w:tc>
          <w:tcPr>
            <w:tcW w:w="866" w:type="pct"/>
            <w:tcBorders>
              <w:top w:val="nil"/>
              <w:left w:val="nil"/>
              <w:bottom w:val="nil"/>
              <w:right w:val="nil"/>
            </w:tcBorders>
            <w:shd w:val="clear" w:color="auto" w:fill="FFFFFF"/>
          </w:tcPr>
          <w:p w14:paraId="5221E6E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028802871704102</w:t>
            </w:r>
          </w:p>
        </w:tc>
        <w:tc>
          <w:tcPr>
            <w:tcW w:w="866" w:type="pct"/>
            <w:tcBorders>
              <w:top w:val="nil"/>
              <w:left w:val="nil"/>
              <w:bottom w:val="nil"/>
              <w:right w:val="nil"/>
            </w:tcBorders>
            <w:shd w:val="clear" w:color="auto" w:fill="FFFFFF"/>
          </w:tcPr>
          <w:p w14:paraId="79A4372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712774515151978</w:t>
            </w:r>
          </w:p>
        </w:tc>
        <w:tc>
          <w:tcPr>
            <w:tcW w:w="866" w:type="pct"/>
            <w:tcBorders>
              <w:top w:val="nil"/>
              <w:left w:val="nil"/>
              <w:bottom w:val="nil"/>
              <w:right w:val="nil"/>
            </w:tcBorders>
            <w:shd w:val="clear" w:color="auto" w:fill="FFFFFF"/>
          </w:tcPr>
          <w:p w14:paraId="2BE3FFE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436910428212415</w:t>
            </w:r>
          </w:p>
        </w:tc>
        <w:tc>
          <w:tcPr>
            <w:tcW w:w="817" w:type="pct"/>
            <w:tcBorders>
              <w:top w:val="nil"/>
              <w:left w:val="nil"/>
              <w:bottom w:val="nil"/>
              <w:right w:val="nil"/>
            </w:tcBorders>
            <w:shd w:val="clear" w:color="auto" w:fill="FFFFFF"/>
          </w:tcPr>
          <w:p w14:paraId="64DDE23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54168383244428</w:t>
            </w:r>
          </w:p>
        </w:tc>
        <w:tc>
          <w:tcPr>
            <w:tcW w:w="412" w:type="pct"/>
            <w:tcBorders>
              <w:top w:val="nil"/>
              <w:left w:val="nil"/>
              <w:bottom w:val="nil"/>
              <w:right w:val="nil"/>
            </w:tcBorders>
            <w:shd w:val="clear" w:color="auto" w:fill="FFFFFF"/>
          </w:tcPr>
          <w:p w14:paraId="2F3C3DE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05FEA651" w14:textId="77777777" w:rsidTr="00284A6F">
        <w:trPr>
          <w:cantSplit/>
          <w:trHeight w:val="369"/>
        </w:trPr>
        <w:tc>
          <w:tcPr>
            <w:tcW w:w="1173" w:type="pct"/>
            <w:tcBorders>
              <w:top w:val="nil"/>
              <w:left w:val="nil"/>
              <w:bottom w:val="nil"/>
              <w:right w:val="nil"/>
            </w:tcBorders>
            <w:shd w:val="clear" w:color="auto" w:fill="FFFFFF"/>
          </w:tcPr>
          <w:p w14:paraId="7CD64D26"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Residual</w:t>
            </w:r>
          </w:p>
        </w:tc>
        <w:tc>
          <w:tcPr>
            <w:tcW w:w="866" w:type="pct"/>
            <w:tcBorders>
              <w:top w:val="nil"/>
              <w:left w:val="nil"/>
              <w:bottom w:val="nil"/>
              <w:right w:val="nil"/>
            </w:tcBorders>
            <w:shd w:val="clear" w:color="auto" w:fill="FFFFFF"/>
          </w:tcPr>
          <w:p w14:paraId="445AB55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22816610336304</w:t>
            </w:r>
          </w:p>
        </w:tc>
        <w:tc>
          <w:tcPr>
            <w:tcW w:w="866" w:type="pct"/>
            <w:tcBorders>
              <w:top w:val="nil"/>
              <w:left w:val="nil"/>
              <w:bottom w:val="nil"/>
              <w:right w:val="nil"/>
            </w:tcBorders>
            <w:shd w:val="clear" w:color="auto" w:fill="FFFFFF"/>
          </w:tcPr>
          <w:p w14:paraId="66EBEBA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449359506368637</w:t>
            </w:r>
          </w:p>
        </w:tc>
        <w:tc>
          <w:tcPr>
            <w:tcW w:w="866" w:type="pct"/>
            <w:tcBorders>
              <w:top w:val="nil"/>
              <w:left w:val="nil"/>
              <w:bottom w:val="nil"/>
              <w:right w:val="nil"/>
            </w:tcBorders>
            <w:shd w:val="clear" w:color="auto" w:fill="FFFFFF"/>
          </w:tcPr>
          <w:p w14:paraId="03BB403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000000000001</w:t>
            </w:r>
          </w:p>
        </w:tc>
        <w:tc>
          <w:tcPr>
            <w:tcW w:w="817" w:type="pct"/>
            <w:tcBorders>
              <w:top w:val="nil"/>
              <w:left w:val="nil"/>
              <w:bottom w:val="nil"/>
              <w:right w:val="nil"/>
            </w:tcBorders>
            <w:shd w:val="clear" w:color="auto" w:fill="FFFFFF"/>
          </w:tcPr>
          <w:p w14:paraId="419BC883"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40292228270305</w:t>
            </w:r>
          </w:p>
        </w:tc>
        <w:tc>
          <w:tcPr>
            <w:tcW w:w="412" w:type="pct"/>
            <w:tcBorders>
              <w:top w:val="nil"/>
              <w:left w:val="nil"/>
              <w:bottom w:val="nil"/>
              <w:right w:val="nil"/>
            </w:tcBorders>
            <w:shd w:val="clear" w:color="auto" w:fill="FFFFFF"/>
          </w:tcPr>
          <w:p w14:paraId="1068227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03F4313C" w14:textId="77777777" w:rsidTr="00284A6F">
        <w:trPr>
          <w:cantSplit/>
          <w:trHeight w:val="386"/>
        </w:trPr>
        <w:tc>
          <w:tcPr>
            <w:tcW w:w="1173" w:type="pct"/>
            <w:tcBorders>
              <w:top w:val="nil"/>
              <w:left w:val="nil"/>
              <w:bottom w:val="nil"/>
              <w:right w:val="nil"/>
            </w:tcBorders>
            <w:shd w:val="clear" w:color="auto" w:fill="FFFFFF"/>
          </w:tcPr>
          <w:p w14:paraId="153F33AA"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Residual</w:t>
            </w:r>
          </w:p>
        </w:tc>
        <w:tc>
          <w:tcPr>
            <w:tcW w:w="866" w:type="pct"/>
            <w:tcBorders>
              <w:top w:val="nil"/>
              <w:left w:val="nil"/>
              <w:bottom w:val="nil"/>
              <w:right w:val="nil"/>
            </w:tcBorders>
            <w:shd w:val="clear" w:color="auto" w:fill="FFFFFF"/>
          </w:tcPr>
          <w:p w14:paraId="34ADCA1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301</w:t>
            </w:r>
          </w:p>
        </w:tc>
        <w:tc>
          <w:tcPr>
            <w:tcW w:w="866" w:type="pct"/>
            <w:tcBorders>
              <w:top w:val="nil"/>
              <w:left w:val="nil"/>
              <w:bottom w:val="nil"/>
              <w:right w:val="nil"/>
            </w:tcBorders>
            <w:shd w:val="clear" w:color="auto" w:fill="FFFFFF"/>
          </w:tcPr>
          <w:p w14:paraId="0A2F8DB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203</w:t>
            </w:r>
          </w:p>
        </w:tc>
        <w:tc>
          <w:tcPr>
            <w:tcW w:w="866" w:type="pct"/>
            <w:tcBorders>
              <w:top w:val="nil"/>
              <w:left w:val="nil"/>
              <w:bottom w:val="nil"/>
              <w:right w:val="nil"/>
            </w:tcBorders>
            <w:shd w:val="clear" w:color="auto" w:fill="FFFFFF"/>
          </w:tcPr>
          <w:p w14:paraId="5D5C240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32E01BF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12" w:type="pct"/>
            <w:tcBorders>
              <w:top w:val="nil"/>
              <w:left w:val="nil"/>
              <w:bottom w:val="nil"/>
              <w:right w:val="nil"/>
            </w:tcBorders>
            <w:shd w:val="clear" w:color="auto" w:fill="FFFFFF"/>
          </w:tcPr>
          <w:p w14:paraId="5A9E3F6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28D0DFFE" w14:textId="77777777" w:rsidTr="00284A6F">
        <w:trPr>
          <w:cantSplit/>
          <w:trHeight w:val="386"/>
        </w:trPr>
        <w:tc>
          <w:tcPr>
            <w:tcW w:w="1173" w:type="pct"/>
            <w:tcBorders>
              <w:top w:val="nil"/>
              <w:left w:val="nil"/>
              <w:bottom w:val="nil"/>
              <w:right w:val="nil"/>
            </w:tcBorders>
            <w:shd w:val="clear" w:color="auto" w:fill="FFFFFF"/>
          </w:tcPr>
          <w:p w14:paraId="4A118F35" w14:textId="49E3BAD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Residual</w:t>
            </w:r>
          </w:p>
        </w:tc>
        <w:tc>
          <w:tcPr>
            <w:tcW w:w="866" w:type="pct"/>
            <w:tcBorders>
              <w:top w:val="nil"/>
              <w:left w:val="nil"/>
              <w:bottom w:val="nil"/>
              <w:right w:val="nil"/>
            </w:tcBorders>
            <w:shd w:val="clear" w:color="auto" w:fill="FFFFFF"/>
          </w:tcPr>
          <w:p w14:paraId="1EAFB7E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301</w:t>
            </w:r>
          </w:p>
        </w:tc>
        <w:tc>
          <w:tcPr>
            <w:tcW w:w="866" w:type="pct"/>
            <w:tcBorders>
              <w:top w:val="nil"/>
              <w:left w:val="nil"/>
              <w:bottom w:val="nil"/>
              <w:right w:val="nil"/>
            </w:tcBorders>
            <w:shd w:val="clear" w:color="auto" w:fill="FFFFFF"/>
          </w:tcPr>
          <w:p w14:paraId="562DDB2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203</w:t>
            </w:r>
          </w:p>
        </w:tc>
        <w:tc>
          <w:tcPr>
            <w:tcW w:w="866" w:type="pct"/>
            <w:tcBorders>
              <w:top w:val="nil"/>
              <w:left w:val="nil"/>
              <w:bottom w:val="nil"/>
              <w:right w:val="nil"/>
            </w:tcBorders>
            <w:shd w:val="clear" w:color="auto" w:fill="FFFFFF"/>
          </w:tcPr>
          <w:p w14:paraId="383C30C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7828B13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12" w:type="pct"/>
            <w:tcBorders>
              <w:top w:val="nil"/>
              <w:left w:val="nil"/>
              <w:bottom w:val="nil"/>
              <w:right w:val="nil"/>
            </w:tcBorders>
            <w:shd w:val="clear" w:color="auto" w:fill="FFFFFF"/>
          </w:tcPr>
          <w:p w14:paraId="4C2454A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50997296" w14:textId="77777777" w:rsidTr="00284A6F">
        <w:trPr>
          <w:cantSplit/>
          <w:trHeight w:val="369"/>
        </w:trPr>
        <w:tc>
          <w:tcPr>
            <w:tcW w:w="1173" w:type="pct"/>
            <w:tcBorders>
              <w:top w:val="nil"/>
              <w:left w:val="nil"/>
              <w:bottom w:val="nil"/>
              <w:right w:val="nil"/>
            </w:tcBorders>
            <w:shd w:val="clear" w:color="auto" w:fill="FFFFFF"/>
          </w:tcPr>
          <w:p w14:paraId="702DCBC4"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Deleted Residual</w:t>
            </w:r>
          </w:p>
        </w:tc>
        <w:tc>
          <w:tcPr>
            <w:tcW w:w="866" w:type="pct"/>
            <w:tcBorders>
              <w:top w:val="nil"/>
              <w:left w:val="nil"/>
              <w:bottom w:val="nil"/>
              <w:right w:val="nil"/>
            </w:tcBorders>
            <w:shd w:val="clear" w:color="auto" w:fill="FFFFFF"/>
          </w:tcPr>
          <w:p w14:paraId="27EF1CC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22835564613342</w:t>
            </w:r>
          </w:p>
        </w:tc>
        <w:tc>
          <w:tcPr>
            <w:tcW w:w="866" w:type="pct"/>
            <w:tcBorders>
              <w:top w:val="nil"/>
              <w:left w:val="nil"/>
              <w:bottom w:val="nil"/>
              <w:right w:val="nil"/>
            </w:tcBorders>
            <w:shd w:val="clear" w:color="auto" w:fill="FFFFFF"/>
          </w:tcPr>
          <w:p w14:paraId="1B2F106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449377685785294</w:t>
            </w:r>
          </w:p>
        </w:tc>
        <w:tc>
          <w:tcPr>
            <w:tcW w:w="866" w:type="pct"/>
            <w:tcBorders>
              <w:top w:val="nil"/>
              <w:left w:val="nil"/>
              <w:bottom w:val="nil"/>
              <w:right w:val="nil"/>
            </w:tcBorders>
            <w:shd w:val="clear" w:color="auto" w:fill="FFFFFF"/>
          </w:tcPr>
          <w:p w14:paraId="7793FAC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000490324215</w:t>
            </w:r>
          </w:p>
        </w:tc>
        <w:tc>
          <w:tcPr>
            <w:tcW w:w="817" w:type="pct"/>
            <w:tcBorders>
              <w:top w:val="nil"/>
              <w:left w:val="nil"/>
              <w:bottom w:val="nil"/>
              <w:right w:val="nil"/>
            </w:tcBorders>
            <w:shd w:val="clear" w:color="auto" w:fill="FFFFFF"/>
          </w:tcPr>
          <w:p w14:paraId="0309991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40308968871233</w:t>
            </w:r>
          </w:p>
        </w:tc>
        <w:tc>
          <w:tcPr>
            <w:tcW w:w="412" w:type="pct"/>
            <w:tcBorders>
              <w:top w:val="nil"/>
              <w:left w:val="nil"/>
              <w:bottom w:val="nil"/>
              <w:right w:val="nil"/>
            </w:tcBorders>
            <w:shd w:val="clear" w:color="auto" w:fill="FFFFFF"/>
          </w:tcPr>
          <w:p w14:paraId="2241C7C4"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55ABDD88" w14:textId="77777777" w:rsidTr="00284A6F">
        <w:trPr>
          <w:cantSplit/>
          <w:trHeight w:val="386"/>
        </w:trPr>
        <w:tc>
          <w:tcPr>
            <w:tcW w:w="1173" w:type="pct"/>
            <w:tcBorders>
              <w:top w:val="nil"/>
              <w:left w:val="nil"/>
              <w:bottom w:val="nil"/>
              <w:right w:val="nil"/>
            </w:tcBorders>
            <w:shd w:val="clear" w:color="auto" w:fill="FFFFFF"/>
          </w:tcPr>
          <w:p w14:paraId="29CDC0CE" w14:textId="40839482"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Deleted Residual</w:t>
            </w:r>
          </w:p>
        </w:tc>
        <w:tc>
          <w:tcPr>
            <w:tcW w:w="866" w:type="pct"/>
            <w:tcBorders>
              <w:top w:val="nil"/>
              <w:left w:val="nil"/>
              <w:bottom w:val="nil"/>
              <w:right w:val="nil"/>
            </w:tcBorders>
            <w:shd w:val="clear" w:color="auto" w:fill="FFFFFF"/>
          </w:tcPr>
          <w:p w14:paraId="556A704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301</w:t>
            </w:r>
          </w:p>
        </w:tc>
        <w:tc>
          <w:tcPr>
            <w:tcW w:w="866" w:type="pct"/>
            <w:tcBorders>
              <w:top w:val="nil"/>
              <w:left w:val="nil"/>
              <w:bottom w:val="nil"/>
              <w:right w:val="nil"/>
            </w:tcBorders>
            <w:shd w:val="clear" w:color="auto" w:fill="FFFFFF"/>
          </w:tcPr>
          <w:p w14:paraId="6F62650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203</w:t>
            </w:r>
          </w:p>
        </w:tc>
        <w:tc>
          <w:tcPr>
            <w:tcW w:w="866" w:type="pct"/>
            <w:tcBorders>
              <w:top w:val="nil"/>
              <w:left w:val="nil"/>
              <w:bottom w:val="nil"/>
              <w:right w:val="nil"/>
            </w:tcBorders>
            <w:shd w:val="clear" w:color="auto" w:fill="FFFFFF"/>
          </w:tcPr>
          <w:p w14:paraId="2CC9B1F4"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50BCA85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12" w:type="pct"/>
            <w:tcBorders>
              <w:top w:val="nil"/>
              <w:left w:val="nil"/>
              <w:bottom w:val="nil"/>
              <w:right w:val="nil"/>
            </w:tcBorders>
            <w:shd w:val="clear" w:color="auto" w:fill="FFFFFF"/>
          </w:tcPr>
          <w:p w14:paraId="7093157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29F615F3" w14:textId="77777777" w:rsidTr="00284A6F">
        <w:trPr>
          <w:cantSplit/>
          <w:trHeight w:val="369"/>
        </w:trPr>
        <w:tc>
          <w:tcPr>
            <w:tcW w:w="1173" w:type="pct"/>
            <w:tcBorders>
              <w:top w:val="nil"/>
              <w:left w:val="nil"/>
              <w:bottom w:val="nil"/>
              <w:right w:val="nil"/>
            </w:tcBorders>
            <w:shd w:val="clear" w:color="auto" w:fill="FFFFFF"/>
          </w:tcPr>
          <w:p w14:paraId="3D5EA01E"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Mahal. Distance</w:t>
            </w:r>
          </w:p>
        </w:tc>
        <w:tc>
          <w:tcPr>
            <w:tcW w:w="866" w:type="pct"/>
            <w:tcBorders>
              <w:top w:val="nil"/>
              <w:left w:val="nil"/>
              <w:bottom w:val="nil"/>
              <w:right w:val="nil"/>
            </w:tcBorders>
            <w:shd w:val="clear" w:color="auto" w:fill="FFFFFF"/>
          </w:tcPr>
          <w:p w14:paraId="7231867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159</w:t>
            </w:r>
          </w:p>
        </w:tc>
        <w:tc>
          <w:tcPr>
            <w:tcW w:w="866" w:type="pct"/>
            <w:tcBorders>
              <w:top w:val="nil"/>
              <w:left w:val="nil"/>
              <w:bottom w:val="nil"/>
              <w:right w:val="nil"/>
            </w:tcBorders>
            <w:shd w:val="clear" w:color="auto" w:fill="FFFFFF"/>
          </w:tcPr>
          <w:p w14:paraId="70FFC4A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68.616</w:t>
            </w:r>
          </w:p>
        </w:tc>
        <w:tc>
          <w:tcPr>
            <w:tcW w:w="866" w:type="pct"/>
            <w:tcBorders>
              <w:top w:val="nil"/>
              <w:left w:val="nil"/>
              <w:bottom w:val="nil"/>
              <w:right w:val="nil"/>
            </w:tcBorders>
            <w:shd w:val="clear" w:color="auto" w:fill="FFFFFF"/>
          </w:tcPr>
          <w:p w14:paraId="1F28945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2.000</w:t>
            </w:r>
          </w:p>
        </w:tc>
        <w:tc>
          <w:tcPr>
            <w:tcW w:w="817" w:type="pct"/>
            <w:tcBorders>
              <w:top w:val="nil"/>
              <w:left w:val="nil"/>
              <w:bottom w:val="nil"/>
              <w:right w:val="nil"/>
            </w:tcBorders>
            <w:shd w:val="clear" w:color="auto" w:fill="FFFFFF"/>
          </w:tcPr>
          <w:p w14:paraId="72CF745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1.479</w:t>
            </w:r>
          </w:p>
        </w:tc>
        <w:tc>
          <w:tcPr>
            <w:tcW w:w="412" w:type="pct"/>
            <w:tcBorders>
              <w:top w:val="nil"/>
              <w:left w:val="nil"/>
              <w:bottom w:val="nil"/>
              <w:right w:val="nil"/>
            </w:tcBorders>
            <w:shd w:val="clear" w:color="auto" w:fill="FFFFFF"/>
          </w:tcPr>
          <w:p w14:paraId="1BAF2A4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2AC60B1D" w14:textId="77777777" w:rsidTr="00284A6F">
        <w:trPr>
          <w:cantSplit/>
          <w:trHeight w:val="386"/>
        </w:trPr>
        <w:tc>
          <w:tcPr>
            <w:tcW w:w="1173" w:type="pct"/>
            <w:tcBorders>
              <w:top w:val="nil"/>
              <w:left w:val="nil"/>
              <w:bottom w:val="nil"/>
              <w:right w:val="nil"/>
            </w:tcBorders>
            <w:shd w:val="clear" w:color="auto" w:fill="FFFFFF"/>
          </w:tcPr>
          <w:p w14:paraId="60B4E68A"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Cook's Distance</w:t>
            </w:r>
          </w:p>
        </w:tc>
        <w:tc>
          <w:tcPr>
            <w:tcW w:w="866" w:type="pct"/>
            <w:tcBorders>
              <w:top w:val="nil"/>
              <w:left w:val="nil"/>
              <w:bottom w:val="nil"/>
              <w:right w:val="nil"/>
            </w:tcBorders>
            <w:shd w:val="clear" w:color="auto" w:fill="FFFFFF"/>
          </w:tcPr>
          <w:p w14:paraId="16FD1F1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66" w:type="pct"/>
            <w:tcBorders>
              <w:top w:val="nil"/>
              <w:left w:val="nil"/>
              <w:bottom w:val="nil"/>
              <w:right w:val="nil"/>
            </w:tcBorders>
            <w:shd w:val="clear" w:color="auto" w:fill="FFFFFF"/>
          </w:tcPr>
          <w:p w14:paraId="079F735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66" w:type="pct"/>
            <w:tcBorders>
              <w:top w:val="nil"/>
              <w:left w:val="nil"/>
              <w:bottom w:val="nil"/>
              <w:right w:val="nil"/>
            </w:tcBorders>
            <w:shd w:val="clear" w:color="auto" w:fill="FFFFFF"/>
          </w:tcPr>
          <w:p w14:paraId="0B19190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5CE26A33"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12" w:type="pct"/>
            <w:tcBorders>
              <w:top w:val="nil"/>
              <w:left w:val="nil"/>
              <w:bottom w:val="nil"/>
              <w:right w:val="nil"/>
            </w:tcBorders>
            <w:shd w:val="clear" w:color="auto" w:fill="FFFFFF"/>
          </w:tcPr>
          <w:p w14:paraId="751110F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0C94E6DE" w14:textId="77777777" w:rsidTr="00284A6F">
        <w:trPr>
          <w:cantSplit/>
          <w:trHeight w:val="369"/>
        </w:trPr>
        <w:tc>
          <w:tcPr>
            <w:tcW w:w="1173" w:type="pct"/>
            <w:tcBorders>
              <w:top w:val="nil"/>
              <w:left w:val="nil"/>
              <w:bottom w:val="single" w:sz="8" w:space="0" w:color="000000"/>
              <w:right w:val="nil"/>
            </w:tcBorders>
            <w:shd w:val="clear" w:color="auto" w:fill="FFFFFF"/>
          </w:tcPr>
          <w:p w14:paraId="0AA51069"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Centered Leverage Value</w:t>
            </w:r>
          </w:p>
        </w:tc>
        <w:tc>
          <w:tcPr>
            <w:tcW w:w="866" w:type="pct"/>
            <w:tcBorders>
              <w:top w:val="nil"/>
              <w:left w:val="nil"/>
              <w:bottom w:val="single" w:sz="8" w:space="0" w:color="000000"/>
              <w:right w:val="nil"/>
            </w:tcBorders>
            <w:shd w:val="clear" w:color="auto" w:fill="FFFFFF"/>
          </w:tcPr>
          <w:p w14:paraId="79733A7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66" w:type="pct"/>
            <w:tcBorders>
              <w:top w:val="nil"/>
              <w:left w:val="nil"/>
              <w:bottom w:val="single" w:sz="8" w:space="0" w:color="000000"/>
              <w:right w:val="nil"/>
            </w:tcBorders>
            <w:shd w:val="clear" w:color="auto" w:fill="FFFFFF"/>
          </w:tcPr>
          <w:p w14:paraId="5496315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1</w:t>
            </w:r>
          </w:p>
        </w:tc>
        <w:tc>
          <w:tcPr>
            <w:tcW w:w="866" w:type="pct"/>
            <w:tcBorders>
              <w:top w:val="nil"/>
              <w:left w:val="nil"/>
              <w:bottom w:val="single" w:sz="8" w:space="0" w:color="000000"/>
              <w:right w:val="nil"/>
            </w:tcBorders>
            <w:shd w:val="clear" w:color="auto" w:fill="FFFFFF"/>
          </w:tcPr>
          <w:p w14:paraId="20F0595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single" w:sz="8" w:space="0" w:color="000000"/>
              <w:right w:val="nil"/>
            </w:tcBorders>
            <w:shd w:val="clear" w:color="auto" w:fill="FFFFFF"/>
          </w:tcPr>
          <w:p w14:paraId="3F9FF39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12" w:type="pct"/>
            <w:tcBorders>
              <w:top w:val="nil"/>
              <w:left w:val="nil"/>
              <w:bottom w:val="single" w:sz="8" w:space="0" w:color="000000"/>
              <w:right w:val="nil"/>
            </w:tcBorders>
            <w:shd w:val="clear" w:color="auto" w:fill="FFFFFF"/>
          </w:tcPr>
          <w:p w14:paraId="765095E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34B8DD67" w14:textId="77777777" w:rsidTr="00EF4AE2">
        <w:trPr>
          <w:cantSplit/>
          <w:trHeight w:val="386"/>
        </w:trPr>
        <w:tc>
          <w:tcPr>
            <w:tcW w:w="5000" w:type="pct"/>
            <w:gridSpan w:val="6"/>
            <w:tcBorders>
              <w:top w:val="nil"/>
              <w:left w:val="nil"/>
              <w:bottom w:val="nil"/>
              <w:right w:val="nil"/>
            </w:tcBorders>
            <w:shd w:val="clear" w:color="auto" w:fill="FFFFFF"/>
          </w:tcPr>
          <w:p w14:paraId="47697BA2" w14:textId="7C1EBA6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sz w:val="18"/>
                <w:szCs w:val="18"/>
              </w:rPr>
            </w:pPr>
            <w:r w:rsidRPr="00D354EB">
              <w:rPr>
                <w:rFonts w:ascii="Times New Roman" w:hAnsi="Times New Roman" w:cs="Times New Roman"/>
                <w:sz w:val="18"/>
                <w:szCs w:val="18"/>
              </w:rPr>
              <w:t xml:space="preserve">a. Dependent </w:t>
            </w:r>
            <w:r w:rsidR="00C67B78">
              <w:rPr>
                <w:rFonts w:ascii="Times New Roman" w:hAnsi="Times New Roman" w:cs="Times New Roman"/>
                <w:sz w:val="18"/>
                <w:szCs w:val="18"/>
              </w:rPr>
              <w:t>v</w:t>
            </w:r>
            <w:r w:rsidRPr="00D354EB">
              <w:rPr>
                <w:rFonts w:ascii="Times New Roman" w:hAnsi="Times New Roman" w:cs="Times New Roman"/>
                <w:sz w:val="18"/>
                <w:szCs w:val="18"/>
              </w:rPr>
              <w:t>ariable: M</w:t>
            </w:r>
            <w:r w:rsidR="00C67B78" w:rsidRPr="00EF4AE2">
              <w:rPr>
                <w:rFonts w:ascii="Times New Roman" w:hAnsi="Times New Roman" w:cs="Times New Roman"/>
                <w:sz w:val="18"/>
                <w:szCs w:val="18"/>
                <w:vertAlign w:val="subscript"/>
              </w:rPr>
              <w:t>UES</w:t>
            </w:r>
          </w:p>
        </w:tc>
      </w:tr>
    </w:tbl>
    <w:p w14:paraId="3312934F" w14:textId="77777777" w:rsidR="00E86887" w:rsidRPr="00E86887"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022863CC" w14:textId="77777777" w:rsidR="00284A6F" w:rsidRDefault="00FC7DDA" w:rsidP="00284A6F">
      <w:pPr>
        <w:keepNext/>
        <w:pBdr>
          <w:top w:val="none" w:sz="0" w:space="0" w:color="auto"/>
          <w:left w:val="none" w:sz="0" w:space="0" w:color="auto"/>
          <w:bottom w:val="none" w:sz="0" w:space="0" w:color="auto"/>
          <w:right w:val="none" w:sz="0" w:space="0" w:color="auto"/>
          <w:between w:val="none" w:sz="0" w:space="0" w:color="auto"/>
        </w:pBdr>
        <w:tabs>
          <w:tab w:val="left" w:pos="2790"/>
        </w:tabs>
        <w:autoSpaceDE w:val="0"/>
        <w:autoSpaceDN w:val="0"/>
        <w:adjustRightInd w:val="0"/>
        <w:spacing w:after="0" w:line="240" w:lineRule="auto"/>
      </w:pPr>
      <w:r>
        <w:rPr>
          <w:rFonts w:ascii="Times New Roman" w:hAnsi="Times New Roman" w:cs="Times New Roman"/>
          <w:noProof/>
          <w:color w:val="auto"/>
        </w:rPr>
        <w:lastRenderedPageBreak/>
        <w:drawing>
          <wp:inline distT="0" distB="0" distL="0" distR="0" wp14:anchorId="660B58A5" wp14:editId="40E76AA0">
            <wp:extent cx="6174915" cy="3631721"/>
            <wp:effectExtent l="0" t="0" r="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90665" cy="3640984"/>
                    </a:xfrm>
                    <a:prstGeom prst="rect">
                      <a:avLst/>
                    </a:prstGeom>
                    <a:noFill/>
                    <a:ln>
                      <a:noFill/>
                    </a:ln>
                  </pic:spPr>
                </pic:pic>
              </a:graphicData>
            </a:graphic>
          </wp:inline>
        </w:drawing>
      </w:r>
    </w:p>
    <w:p w14:paraId="5C54A541" w14:textId="318E2D91" w:rsidR="00FC7DDA" w:rsidRDefault="00284A6F" w:rsidP="00284A6F">
      <w:pPr>
        <w:pStyle w:val="Caption"/>
        <w:jc w:val="left"/>
      </w:pPr>
      <w:r>
        <w:t xml:space="preserve">Figure </w:t>
      </w:r>
      <w:fldSimple w:instr=" SEQ Figure \* ARABIC ">
        <w:r w:rsidR="00652B35">
          <w:rPr>
            <w:noProof/>
          </w:rPr>
          <w:t>4</w:t>
        </w:r>
      </w:fldSimple>
      <w:r>
        <w:t xml:space="preserve">. </w:t>
      </w:r>
      <w:r w:rsidRPr="004A1B46">
        <w:t>Normal P-P Plot of Regression Standardized Residual</w:t>
      </w:r>
    </w:p>
    <w:p w14:paraId="362120E2" w14:textId="77777777" w:rsidR="00284A6F" w:rsidRPr="00284A6F" w:rsidRDefault="00284A6F" w:rsidP="00284A6F">
      <w:pPr>
        <w:rPr>
          <w:lang w:eastAsia="en-AU"/>
        </w:rPr>
      </w:pPr>
    </w:p>
    <w:p w14:paraId="2D54A90C" w14:textId="3676DCF5" w:rsidR="00284A6F" w:rsidRDefault="00284A6F" w:rsidP="00284A6F">
      <w:pPr>
        <w:pStyle w:val="Caption"/>
        <w:keepNext/>
      </w:pPr>
      <w:r>
        <w:t xml:space="preserve">Table </w:t>
      </w:r>
      <w:fldSimple w:instr=" SEQ Table \* ARABIC ">
        <w:r w:rsidR="00652B35">
          <w:rPr>
            <w:noProof/>
          </w:rPr>
          <w:t>17</w:t>
        </w:r>
      </w:fldSimple>
      <w:r>
        <w:t xml:space="preserve">. </w:t>
      </w:r>
      <w:r w:rsidRPr="004908C0">
        <w:t>Residual Statistics of Selection rate</w:t>
      </w:r>
    </w:p>
    <w:tbl>
      <w:tblPr>
        <w:tblW w:w="5307" w:type="pct"/>
        <w:tblCellMar>
          <w:left w:w="0" w:type="dxa"/>
          <w:right w:w="0" w:type="dxa"/>
        </w:tblCellMar>
        <w:tblLook w:val="0000" w:firstRow="0" w:lastRow="0" w:firstColumn="0" w:lastColumn="0" w:noHBand="0" w:noVBand="0"/>
      </w:tblPr>
      <w:tblGrid>
        <w:gridCol w:w="2884"/>
        <w:gridCol w:w="1515"/>
        <w:gridCol w:w="1515"/>
        <w:gridCol w:w="1515"/>
        <w:gridCol w:w="1515"/>
        <w:gridCol w:w="895"/>
      </w:tblGrid>
      <w:tr w:rsidR="00284A6F" w:rsidRPr="00D354EB" w14:paraId="270F570B" w14:textId="77777777" w:rsidTr="00284A6F">
        <w:trPr>
          <w:cantSplit/>
        </w:trPr>
        <w:tc>
          <w:tcPr>
            <w:tcW w:w="1465" w:type="pct"/>
            <w:tcBorders>
              <w:top w:val="single" w:sz="8" w:space="0" w:color="000000"/>
              <w:left w:val="nil"/>
              <w:bottom w:val="single" w:sz="8" w:space="0" w:color="000000"/>
              <w:right w:val="nil"/>
            </w:tcBorders>
            <w:shd w:val="clear" w:color="auto" w:fill="FFFFFF"/>
            <w:vAlign w:val="bottom"/>
          </w:tcPr>
          <w:p w14:paraId="54E0AAEC" w14:textId="77777777" w:rsidR="00C67B78" w:rsidRDefault="00C67B78" w:rsidP="00D354EB">
            <w:pPr>
              <w:pBdr>
                <w:top w:val="none" w:sz="0" w:space="0" w:color="auto"/>
                <w:left w:val="none" w:sz="0" w:space="0" w:color="auto"/>
                <w:bottom w:val="none" w:sz="0" w:space="0" w:color="auto"/>
                <w:right w:val="none" w:sz="0" w:space="0" w:color="auto"/>
                <w:between w:val="none" w:sz="0" w:space="0" w:color="auto"/>
              </w:pBdr>
              <w:spacing w:line="259" w:lineRule="auto"/>
              <w:rPr>
                <w:rFonts w:ascii="Times New Roman" w:hAnsi="Times New Roman" w:cs="Times New Roman"/>
                <w:color w:val="auto"/>
                <w:sz w:val="18"/>
                <w:szCs w:val="18"/>
              </w:rPr>
            </w:pPr>
          </w:p>
          <w:p w14:paraId="4E578F97" w14:textId="41878AE8" w:rsidR="00C67B78" w:rsidRPr="00D354EB" w:rsidRDefault="00C67B78" w:rsidP="00284A6F">
            <w:pPr>
              <w:pBdr>
                <w:top w:val="none" w:sz="0" w:space="0" w:color="auto"/>
                <w:left w:val="none" w:sz="0" w:space="0" w:color="auto"/>
                <w:bottom w:val="none" w:sz="0" w:space="0" w:color="auto"/>
                <w:right w:val="none" w:sz="0" w:space="0" w:color="auto"/>
                <w:between w:val="none" w:sz="0" w:space="0" w:color="auto"/>
              </w:pBdr>
              <w:spacing w:line="259" w:lineRule="auto"/>
              <w:rPr>
                <w:rFonts w:ascii="Times New Roman" w:hAnsi="Times New Roman" w:cs="Times New Roman"/>
                <w:color w:val="auto"/>
                <w:sz w:val="18"/>
                <w:szCs w:val="18"/>
              </w:rPr>
            </w:pPr>
          </w:p>
        </w:tc>
        <w:tc>
          <w:tcPr>
            <w:tcW w:w="770" w:type="pct"/>
            <w:tcBorders>
              <w:top w:val="single" w:sz="8" w:space="0" w:color="000000"/>
              <w:left w:val="nil"/>
              <w:bottom w:val="single" w:sz="8" w:space="0" w:color="000000"/>
              <w:right w:val="nil"/>
            </w:tcBorders>
            <w:shd w:val="clear" w:color="auto" w:fill="FFFFFF"/>
            <w:vAlign w:val="bottom"/>
          </w:tcPr>
          <w:p w14:paraId="102C8586"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inimum</w:t>
            </w:r>
          </w:p>
        </w:tc>
        <w:tc>
          <w:tcPr>
            <w:tcW w:w="770" w:type="pct"/>
            <w:tcBorders>
              <w:top w:val="single" w:sz="8" w:space="0" w:color="000000"/>
              <w:left w:val="nil"/>
              <w:bottom w:val="single" w:sz="8" w:space="0" w:color="000000"/>
              <w:right w:val="nil"/>
            </w:tcBorders>
            <w:shd w:val="clear" w:color="auto" w:fill="FFFFFF"/>
            <w:vAlign w:val="bottom"/>
          </w:tcPr>
          <w:p w14:paraId="170B2E37"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aximum</w:t>
            </w:r>
          </w:p>
        </w:tc>
        <w:tc>
          <w:tcPr>
            <w:tcW w:w="770" w:type="pct"/>
            <w:tcBorders>
              <w:top w:val="single" w:sz="8" w:space="0" w:color="000000"/>
              <w:left w:val="nil"/>
              <w:bottom w:val="single" w:sz="8" w:space="0" w:color="000000"/>
              <w:right w:val="nil"/>
            </w:tcBorders>
            <w:shd w:val="clear" w:color="auto" w:fill="FFFFFF"/>
            <w:vAlign w:val="bottom"/>
          </w:tcPr>
          <w:p w14:paraId="22F8A0DD"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ean</w:t>
            </w:r>
          </w:p>
        </w:tc>
        <w:tc>
          <w:tcPr>
            <w:tcW w:w="770" w:type="pct"/>
            <w:tcBorders>
              <w:top w:val="single" w:sz="8" w:space="0" w:color="000000"/>
              <w:left w:val="nil"/>
              <w:bottom w:val="single" w:sz="8" w:space="0" w:color="000000"/>
              <w:right w:val="nil"/>
            </w:tcBorders>
            <w:shd w:val="clear" w:color="auto" w:fill="FFFFFF"/>
            <w:vAlign w:val="bottom"/>
          </w:tcPr>
          <w:p w14:paraId="3740108F"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Std. Deviation</w:t>
            </w:r>
          </w:p>
        </w:tc>
        <w:tc>
          <w:tcPr>
            <w:tcW w:w="456" w:type="pct"/>
            <w:tcBorders>
              <w:top w:val="single" w:sz="8" w:space="0" w:color="000000"/>
              <w:left w:val="nil"/>
              <w:bottom w:val="single" w:sz="8" w:space="0" w:color="000000"/>
              <w:right w:val="nil"/>
            </w:tcBorders>
            <w:shd w:val="clear" w:color="auto" w:fill="FFFFFF"/>
            <w:vAlign w:val="bottom"/>
          </w:tcPr>
          <w:p w14:paraId="2FC8025C"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N</w:t>
            </w:r>
          </w:p>
        </w:tc>
      </w:tr>
      <w:tr w:rsidR="00284A6F" w:rsidRPr="00D354EB" w14:paraId="39BE830E" w14:textId="77777777" w:rsidTr="00284A6F">
        <w:trPr>
          <w:cantSplit/>
        </w:trPr>
        <w:tc>
          <w:tcPr>
            <w:tcW w:w="1465" w:type="pct"/>
            <w:tcBorders>
              <w:top w:val="single" w:sz="8" w:space="0" w:color="000000"/>
              <w:left w:val="nil"/>
              <w:bottom w:val="single" w:sz="8" w:space="0" w:color="000000"/>
              <w:right w:val="nil"/>
            </w:tcBorders>
            <w:shd w:val="clear" w:color="auto" w:fill="FFFFFF"/>
            <w:vAlign w:val="bottom"/>
          </w:tcPr>
          <w:p w14:paraId="6C3D48D5" w14:textId="0B2D05AD" w:rsidR="00C67B78" w:rsidRPr="00D354EB" w:rsidRDefault="00C67B78" w:rsidP="00D354EB">
            <w:pPr>
              <w:pBdr>
                <w:top w:val="none" w:sz="0" w:space="0" w:color="auto"/>
                <w:left w:val="none" w:sz="0" w:space="0" w:color="auto"/>
                <w:bottom w:val="none" w:sz="0" w:space="0" w:color="auto"/>
                <w:right w:val="none" w:sz="0" w:space="0" w:color="auto"/>
                <w:between w:val="none" w:sz="0" w:space="0" w:color="auto"/>
              </w:pBdr>
              <w:spacing w:line="259" w:lineRule="auto"/>
              <w:rPr>
                <w:rFonts w:ascii="Times New Roman" w:hAnsi="Times New Roman" w:cs="Times New Roman"/>
                <w:color w:val="auto"/>
                <w:sz w:val="18"/>
                <w:szCs w:val="18"/>
              </w:rPr>
            </w:pPr>
          </w:p>
        </w:tc>
        <w:tc>
          <w:tcPr>
            <w:tcW w:w="770" w:type="pct"/>
            <w:tcBorders>
              <w:top w:val="single" w:sz="8" w:space="0" w:color="000000"/>
              <w:left w:val="nil"/>
              <w:bottom w:val="single" w:sz="8" w:space="0" w:color="000000"/>
              <w:right w:val="nil"/>
            </w:tcBorders>
            <w:shd w:val="clear" w:color="auto" w:fill="FFFFFF"/>
            <w:vAlign w:val="bottom"/>
          </w:tcPr>
          <w:p w14:paraId="061FF6F6" w14:textId="77777777" w:rsidR="00C67B78" w:rsidRPr="00D354EB" w:rsidRDefault="00C67B78"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p>
        </w:tc>
        <w:tc>
          <w:tcPr>
            <w:tcW w:w="770" w:type="pct"/>
            <w:tcBorders>
              <w:top w:val="single" w:sz="8" w:space="0" w:color="000000"/>
              <w:left w:val="nil"/>
              <w:bottom w:val="single" w:sz="8" w:space="0" w:color="000000"/>
              <w:right w:val="nil"/>
            </w:tcBorders>
            <w:shd w:val="clear" w:color="auto" w:fill="FFFFFF"/>
            <w:vAlign w:val="bottom"/>
          </w:tcPr>
          <w:p w14:paraId="1351FE48" w14:textId="77777777" w:rsidR="00C67B78" w:rsidRPr="00D354EB" w:rsidRDefault="00C67B78"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p>
        </w:tc>
        <w:tc>
          <w:tcPr>
            <w:tcW w:w="770" w:type="pct"/>
            <w:tcBorders>
              <w:top w:val="single" w:sz="8" w:space="0" w:color="000000"/>
              <w:left w:val="nil"/>
              <w:bottom w:val="single" w:sz="8" w:space="0" w:color="000000"/>
              <w:right w:val="nil"/>
            </w:tcBorders>
            <w:shd w:val="clear" w:color="auto" w:fill="FFFFFF"/>
            <w:vAlign w:val="bottom"/>
          </w:tcPr>
          <w:p w14:paraId="4B94CB80" w14:textId="77777777" w:rsidR="00C67B78" w:rsidRPr="00D354EB" w:rsidRDefault="00C67B78"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p>
        </w:tc>
        <w:tc>
          <w:tcPr>
            <w:tcW w:w="770" w:type="pct"/>
            <w:tcBorders>
              <w:top w:val="single" w:sz="8" w:space="0" w:color="000000"/>
              <w:left w:val="nil"/>
              <w:bottom w:val="single" w:sz="8" w:space="0" w:color="000000"/>
              <w:right w:val="nil"/>
            </w:tcBorders>
            <w:shd w:val="clear" w:color="auto" w:fill="FFFFFF"/>
            <w:vAlign w:val="bottom"/>
          </w:tcPr>
          <w:p w14:paraId="264FC1F2" w14:textId="77777777" w:rsidR="00C67B78" w:rsidRPr="00D354EB" w:rsidRDefault="00C67B78"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p>
        </w:tc>
        <w:tc>
          <w:tcPr>
            <w:tcW w:w="456" w:type="pct"/>
            <w:tcBorders>
              <w:top w:val="single" w:sz="8" w:space="0" w:color="000000"/>
              <w:left w:val="nil"/>
              <w:bottom w:val="single" w:sz="8" w:space="0" w:color="000000"/>
              <w:right w:val="nil"/>
            </w:tcBorders>
            <w:shd w:val="clear" w:color="auto" w:fill="FFFFFF"/>
            <w:vAlign w:val="bottom"/>
          </w:tcPr>
          <w:p w14:paraId="5CD02F96" w14:textId="77777777" w:rsidR="00C67B78" w:rsidRPr="00D354EB" w:rsidRDefault="00C67B78"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p>
        </w:tc>
      </w:tr>
      <w:tr w:rsidR="00284A6F" w:rsidRPr="00D354EB" w14:paraId="55B1C07C" w14:textId="77777777" w:rsidTr="00284A6F">
        <w:trPr>
          <w:cantSplit/>
        </w:trPr>
        <w:tc>
          <w:tcPr>
            <w:tcW w:w="1465" w:type="pct"/>
            <w:tcBorders>
              <w:top w:val="single" w:sz="8" w:space="0" w:color="000000"/>
              <w:left w:val="nil"/>
              <w:bottom w:val="nil"/>
              <w:right w:val="nil"/>
            </w:tcBorders>
            <w:shd w:val="clear" w:color="auto" w:fill="FFFFFF"/>
          </w:tcPr>
          <w:p w14:paraId="128B0FC0"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Predicted Value</w:t>
            </w:r>
          </w:p>
        </w:tc>
        <w:tc>
          <w:tcPr>
            <w:tcW w:w="770" w:type="pct"/>
            <w:tcBorders>
              <w:top w:val="single" w:sz="8" w:space="0" w:color="000000"/>
              <w:left w:val="nil"/>
              <w:bottom w:val="nil"/>
              <w:right w:val="nil"/>
            </w:tcBorders>
            <w:shd w:val="clear" w:color="auto" w:fill="FFFFFF"/>
          </w:tcPr>
          <w:p w14:paraId="7BE7E88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91425189375877</w:t>
            </w:r>
          </w:p>
        </w:tc>
        <w:tc>
          <w:tcPr>
            <w:tcW w:w="770" w:type="pct"/>
            <w:tcBorders>
              <w:top w:val="single" w:sz="8" w:space="0" w:color="000000"/>
              <w:left w:val="nil"/>
              <w:bottom w:val="nil"/>
              <w:right w:val="nil"/>
            </w:tcBorders>
            <w:shd w:val="clear" w:color="auto" w:fill="FFFFFF"/>
          </w:tcPr>
          <w:p w14:paraId="0AD1651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39431917667389</w:t>
            </w:r>
          </w:p>
        </w:tc>
        <w:tc>
          <w:tcPr>
            <w:tcW w:w="770" w:type="pct"/>
            <w:tcBorders>
              <w:top w:val="single" w:sz="8" w:space="0" w:color="000000"/>
              <w:left w:val="nil"/>
              <w:bottom w:val="nil"/>
              <w:right w:val="nil"/>
            </w:tcBorders>
            <w:shd w:val="clear" w:color="auto" w:fill="FFFFFF"/>
          </w:tcPr>
          <w:p w14:paraId="1E1F93D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18086956521739</w:t>
            </w:r>
          </w:p>
        </w:tc>
        <w:tc>
          <w:tcPr>
            <w:tcW w:w="770" w:type="pct"/>
            <w:tcBorders>
              <w:top w:val="single" w:sz="8" w:space="0" w:color="000000"/>
              <w:left w:val="nil"/>
              <w:bottom w:val="nil"/>
              <w:right w:val="nil"/>
            </w:tcBorders>
            <w:shd w:val="clear" w:color="auto" w:fill="FFFFFF"/>
          </w:tcPr>
          <w:p w14:paraId="3C77AEA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9707254801688</w:t>
            </w:r>
          </w:p>
        </w:tc>
        <w:tc>
          <w:tcPr>
            <w:tcW w:w="456" w:type="pct"/>
            <w:tcBorders>
              <w:top w:val="single" w:sz="8" w:space="0" w:color="000000"/>
              <w:left w:val="nil"/>
              <w:bottom w:val="nil"/>
              <w:right w:val="nil"/>
            </w:tcBorders>
            <w:shd w:val="clear" w:color="auto" w:fill="FFFFFF"/>
          </w:tcPr>
          <w:p w14:paraId="5674B0D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6037E008" w14:textId="77777777" w:rsidTr="00284A6F">
        <w:trPr>
          <w:cantSplit/>
        </w:trPr>
        <w:tc>
          <w:tcPr>
            <w:tcW w:w="1465" w:type="pct"/>
            <w:tcBorders>
              <w:top w:val="nil"/>
              <w:left w:val="nil"/>
              <w:bottom w:val="nil"/>
              <w:right w:val="nil"/>
            </w:tcBorders>
            <w:shd w:val="clear" w:color="auto" w:fill="FFFFFF"/>
          </w:tcPr>
          <w:p w14:paraId="1F3249B6"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Predicted Value</w:t>
            </w:r>
          </w:p>
        </w:tc>
        <w:tc>
          <w:tcPr>
            <w:tcW w:w="770" w:type="pct"/>
            <w:tcBorders>
              <w:top w:val="nil"/>
              <w:left w:val="nil"/>
              <w:bottom w:val="nil"/>
              <w:right w:val="nil"/>
            </w:tcBorders>
            <w:shd w:val="clear" w:color="auto" w:fill="FFFFFF"/>
          </w:tcPr>
          <w:p w14:paraId="67429DD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747</w:t>
            </w:r>
          </w:p>
        </w:tc>
        <w:tc>
          <w:tcPr>
            <w:tcW w:w="770" w:type="pct"/>
            <w:tcBorders>
              <w:top w:val="nil"/>
              <w:left w:val="nil"/>
              <w:bottom w:val="nil"/>
              <w:right w:val="nil"/>
            </w:tcBorders>
            <w:shd w:val="clear" w:color="auto" w:fill="FFFFFF"/>
          </w:tcPr>
          <w:p w14:paraId="01AE08F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199</w:t>
            </w:r>
          </w:p>
        </w:tc>
        <w:tc>
          <w:tcPr>
            <w:tcW w:w="770" w:type="pct"/>
            <w:tcBorders>
              <w:top w:val="nil"/>
              <w:left w:val="nil"/>
              <w:bottom w:val="nil"/>
              <w:right w:val="nil"/>
            </w:tcBorders>
            <w:shd w:val="clear" w:color="auto" w:fill="FFFFFF"/>
          </w:tcPr>
          <w:p w14:paraId="0C9AA6A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23F7192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56" w:type="pct"/>
            <w:tcBorders>
              <w:top w:val="nil"/>
              <w:left w:val="nil"/>
              <w:bottom w:val="nil"/>
              <w:right w:val="nil"/>
            </w:tcBorders>
            <w:shd w:val="clear" w:color="auto" w:fill="FFFFFF"/>
          </w:tcPr>
          <w:p w14:paraId="598BB8A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32623F91" w14:textId="77777777" w:rsidTr="00284A6F">
        <w:trPr>
          <w:cantSplit/>
        </w:trPr>
        <w:tc>
          <w:tcPr>
            <w:tcW w:w="1465" w:type="pct"/>
            <w:tcBorders>
              <w:top w:val="nil"/>
              <w:left w:val="nil"/>
              <w:bottom w:val="nil"/>
              <w:right w:val="nil"/>
            </w:tcBorders>
            <w:shd w:val="clear" w:color="auto" w:fill="FFFFFF"/>
          </w:tcPr>
          <w:p w14:paraId="5A9A70B7"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andard Error of Predicted Value</w:t>
            </w:r>
          </w:p>
        </w:tc>
        <w:tc>
          <w:tcPr>
            <w:tcW w:w="770" w:type="pct"/>
            <w:tcBorders>
              <w:top w:val="nil"/>
              <w:left w:val="nil"/>
              <w:bottom w:val="nil"/>
              <w:right w:val="nil"/>
            </w:tcBorders>
            <w:shd w:val="clear" w:color="auto" w:fill="FFFFFF"/>
          </w:tcPr>
          <w:p w14:paraId="71E30634"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2D71DE0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04602E3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78DA45E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56" w:type="pct"/>
            <w:tcBorders>
              <w:top w:val="nil"/>
              <w:left w:val="nil"/>
              <w:bottom w:val="nil"/>
              <w:right w:val="nil"/>
            </w:tcBorders>
            <w:shd w:val="clear" w:color="auto" w:fill="FFFFFF"/>
          </w:tcPr>
          <w:p w14:paraId="68B993A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55374676" w14:textId="77777777" w:rsidTr="00284A6F">
        <w:trPr>
          <w:cantSplit/>
        </w:trPr>
        <w:tc>
          <w:tcPr>
            <w:tcW w:w="1465" w:type="pct"/>
            <w:tcBorders>
              <w:top w:val="nil"/>
              <w:left w:val="nil"/>
              <w:bottom w:val="nil"/>
              <w:right w:val="nil"/>
            </w:tcBorders>
            <w:shd w:val="clear" w:color="auto" w:fill="FFFFFF"/>
          </w:tcPr>
          <w:p w14:paraId="7E2D659A"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Adjusted Predicted Value</w:t>
            </w:r>
          </w:p>
        </w:tc>
        <w:tc>
          <w:tcPr>
            <w:tcW w:w="770" w:type="pct"/>
            <w:tcBorders>
              <w:top w:val="nil"/>
              <w:left w:val="nil"/>
              <w:bottom w:val="nil"/>
              <w:right w:val="nil"/>
            </w:tcBorders>
            <w:shd w:val="clear" w:color="auto" w:fill="FFFFFF"/>
          </w:tcPr>
          <w:p w14:paraId="2E9FD38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91421255469322</w:t>
            </w:r>
          </w:p>
        </w:tc>
        <w:tc>
          <w:tcPr>
            <w:tcW w:w="770" w:type="pct"/>
            <w:tcBorders>
              <w:top w:val="nil"/>
              <w:left w:val="nil"/>
              <w:bottom w:val="nil"/>
              <w:right w:val="nil"/>
            </w:tcBorders>
            <w:shd w:val="clear" w:color="auto" w:fill="FFFFFF"/>
          </w:tcPr>
          <w:p w14:paraId="4482FBB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39440575242043</w:t>
            </w:r>
          </w:p>
        </w:tc>
        <w:tc>
          <w:tcPr>
            <w:tcW w:w="770" w:type="pct"/>
            <w:tcBorders>
              <w:top w:val="nil"/>
              <w:left w:val="nil"/>
              <w:bottom w:val="nil"/>
              <w:right w:val="nil"/>
            </w:tcBorders>
            <w:shd w:val="clear" w:color="auto" w:fill="FFFFFF"/>
          </w:tcPr>
          <w:p w14:paraId="6FFFB09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18086951859593</w:t>
            </w:r>
          </w:p>
        </w:tc>
        <w:tc>
          <w:tcPr>
            <w:tcW w:w="770" w:type="pct"/>
            <w:tcBorders>
              <w:top w:val="nil"/>
              <w:left w:val="nil"/>
              <w:bottom w:val="nil"/>
              <w:right w:val="nil"/>
            </w:tcBorders>
            <w:shd w:val="clear" w:color="auto" w:fill="FFFFFF"/>
          </w:tcPr>
          <w:p w14:paraId="3F26562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9707267525310</w:t>
            </w:r>
          </w:p>
        </w:tc>
        <w:tc>
          <w:tcPr>
            <w:tcW w:w="456" w:type="pct"/>
            <w:tcBorders>
              <w:top w:val="nil"/>
              <w:left w:val="nil"/>
              <w:bottom w:val="nil"/>
              <w:right w:val="nil"/>
            </w:tcBorders>
            <w:shd w:val="clear" w:color="auto" w:fill="FFFFFF"/>
          </w:tcPr>
          <w:p w14:paraId="3CC463D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4AC87954" w14:textId="77777777" w:rsidTr="00284A6F">
        <w:trPr>
          <w:cantSplit/>
        </w:trPr>
        <w:tc>
          <w:tcPr>
            <w:tcW w:w="1465" w:type="pct"/>
            <w:tcBorders>
              <w:top w:val="nil"/>
              <w:left w:val="nil"/>
              <w:bottom w:val="nil"/>
              <w:right w:val="nil"/>
            </w:tcBorders>
            <w:shd w:val="clear" w:color="auto" w:fill="FFFFFF"/>
          </w:tcPr>
          <w:p w14:paraId="4496F369"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Residual</w:t>
            </w:r>
          </w:p>
        </w:tc>
        <w:tc>
          <w:tcPr>
            <w:tcW w:w="770" w:type="pct"/>
            <w:tcBorders>
              <w:top w:val="nil"/>
              <w:left w:val="nil"/>
              <w:bottom w:val="nil"/>
              <w:right w:val="nil"/>
            </w:tcBorders>
            <w:shd w:val="clear" w:color="auto" w:fill="FFFFFF"/>
          </w:tcPr>
          <w:p w14:paraId="6E04D51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31844928860664</w:t>
            </w:r>
          </w:p>
        </w:tc>
        <w:tc>
          <w:tcPr>
            <w:tcW w:w="770" w:type="pct"/>
            <w:tcBorders>
              <w:top w:val="nil"/>
              <w:left w:val="nil"/>
              <w:bottom w:val="nil"/>
              <w:right w:val="nil"/>
            </w:tcBorders>
            <w:shd w:val="clear" w:color="auto" w:fill="FFFFFF"/>
          </w:tcPr>
          <w:p w14:paraId="4A70AEC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48527769744396</w:t>
            </w:r>
          </w:p>
        </w:tc>
        <w:tc>
          <w:tcPr>
            <w:tcW w:w="770" w:type="pct"/>
            <w:tcBorders>
              <w:top w:val="nil"/>
              <w:left w:val="nil"/>
              <w:bottom w:val="nil"/>
              <w:right w:val="nil"/>
            </w:tcBorders>
            <w:shd w:val="clear" w:color="auto" w:fill="FFFFFF"/>
          </w:tcPr>
          <w:p w14:paraId="5FEEAC4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000000000000</w:t>
            </w:r>
          </w:p>
        </w:tc>
        <w:tc>
          <w:tcPr>
            <w:tcW w:w="770" w:type="pct"/>
            <w:tcBorders>
              <w:top w:val="nil"/>
              <w:left w:val="nil"/>
              <w:bottom w:val="nil"/>
              <w:right w:val="nil"/>
            </w:tcBorders>
            <w:shd w:val="clear" w:color="auto" w:fill="FFFFFF"/>
          </w:tcPr>
          <w:p w14:paraId="6254671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14701745903071</w:t>
            </w:r>
          </w:p>
        </w:tc>
        <w:tc>
          <w:tcPr>
            <w:tcW w:w="456" w:type="pct"/>
            <w:tcBorders>
              <w:top w:val="nil"/>
              <w:left w:val="nil"/>
              <w:bottom w:val="nil"/>
              <w:right w:val="nil"/>
            </w:tcBorders>
            <w:shd w:val="clear" w:color="auto" w:fill="FFFFFF"/>
          </w:tcPr>
          <w:p w14:paraId="5B043094"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38335B5A" w14:textId="77777777" w:rsidTr="00284A6F">
        <w:trPr>
          <w:cantSplit/>
        </w:trPr>
        <w:tc>
          <w:tcPr>
            <w:tcW w:w="1465" w:type="pct"/>
            <w:tcBorders>
              <w:top w:val="nil"/>
              <w:left w:val="nil"/>
              <w:bottom w:val="nil"/>
              <w:right w:val="nil"/>
            </w:tcBorders>
            <w:shd w:val="clear" w:color="auto" w:fill="FFFFFF"/>
          </w:tcPr>
          <w:p w14:paraId="07E36402"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Residual</w:t>
            </w:r>
          </w:p>
        </w:tc>
        <w:tc>
          <w:tcPr>
            <w:tcW w:w="770" w:type="pct"/>
            <w:tcBorders>
              <w:top w:val="nil"/>
              <w:left w:val="nil"/>
              <w:bottom w:val="nil"/>
              <w:right w:val="nil"/>
            </w:tcBorders>
            <w:shd w:val="clear" w:color="auto" w:fill="FFFFFF"/>
          </w:tcPr>
          <w:p w14:paraId="3980680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166</w:t>
            </w:r>
          </w:p>
        </w:tc>
        <w:tc>
          <w:tcPr>
            <w:tcW w:w="770" w:type="pct"/>
            <w:tcBorders>
              <w:top w:val="nil"/>
              <w:left w:val="nil"/>
              <w:bottom w:val="nil"/>
              <w:right w:val="nil"/>
            </w:tcBorders>
            <w:shd w:val="clear" w:color="auto" w:fill="FFFFFF"/>
          </w:tcPr>
          <w:p w14:paraId="0E24DE4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301</w:t>
            </w:r>
          </w:p>
        </w:tc>
        <w:tc>
          <w:tcPr>
            <w:tcW w:w="770" w:type="pct"/>
            <w:tcBorders>
              <w:top w:val="nil"/>
              <w:left w:val="nil"/>
              <w:bottom w:val="nil"/>
              <w:right w:val="nil"/>
            </w:tcBorders>
            <w:shd w:val="clear" w:color="auto" w:fill="FFFFFF"/>
          </w:tcPr>
          <w:p w14:paraId="3770AAB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7852865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56" w:type="pct"/>
            <w:tcBorders>
              <w:top w:val="nil"/>
              <w:left w:val="nil"/>
              <w:bottom w:val="nil"/>
              <w:right w:val="nil"/>
            </w:tcBorders>
            <w:shd w:val="clear" w:color="auto" w:fill="FFFFFF"/>
          </w:tcPr>
          <w:p w14:paraId="10F8E9F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184E4C1A" w14:textId="77777777" w:rsidTr="00284A6F">
        <w:trPr>
          <w:cantSplit/>
        </w:trPr>
        <w:tc>
          <w:tcPr>
            <w:tcW w:w="1465" w:type="pct"/>
            <w:tcBorders>
              <w:top w:val="nil"/>
              <w:left w:val="nil"/>
              <w:bottom w:val="nil"/>
              <w:right w:val="nil"/>
            </w:tcBorders>
            <w:shd w:val="clear" w:color="auto" w:fill="FFFFFF"/>
          </w:tcPr>
          <w:p w14:paraId="25446A42" w14:textId="6FDF452D"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Residual</w:t>
            </w:r>
          </w:p>
        </w:tc>
        <w:tc>
          <w:tcPr>
            <w:tcW w:w="770" w:type="pct"/>
            <w:tcBorders>
              <w:top w:val="nil"/>
              <w:left w:val="nil"/>
              <w:bottom w:val="nil"/>
              <w:right w:val="nil"/>
            </w:tcBorders>
            <w:shd w:val="clear" w:color="auto" w:fill="FFFFFF"/>
          </w:tcPr>
          <w:p w14:paraId="4CAD224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166</w:t>
            </w:r>
          </w:p>
        </w:tc>
        <w:tc>
          <w:tcPr>
            <w:tcW w:w="770" w:type="pct"/>
            <w:tcBorders>
              <w:top w:val="nil"/>
              <w:left w:val="nil"/>
              <w:bottom w:val="nil"/>
              <w:right w:val="nil"/>
            </w:tcBorders>
            <w:shd w:val="clear" w:color="auto" w:fill="FFFFFF"/>
          </w:tcPr>
          <w:p w14:paraId="2909798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301</w:t>
            </w:r>
          </w:p>
        </w:tc>
        <w:tc>
          <w:tcPr>
            <w:tcW w:w="770" w:type="pct"/>
            <w:tcBorders>
              <w:top w:val="nil"/>
              <w:left w:val="nil"/>
              <w:bottom w:val="nil"/>
              <w:right w:val="nil"/>
            </w:tcBorders>
            <w:shd w:val="clear" w:color="auto" w:fill="FFFFFF"/>
          </w:tcPr>
          <w:p w14:paraId="6B88FC0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013A52C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56" w:type="pct"/>
            <w:tcBorders>
              <w:top w:val="nil"/>
              <w:left w:val="nil"/>
              <w:bottom w:val="nil"/>
              <w:right w:val="nil"/>
            </w:tcBorders>
            <w:shd w:val="clear" w:color="auto" w:fill="FFFFFF"/>
          </w:tcPr>
          <w:p w14:paraId="3587081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2D6AF55A" w14:textId="77777777" w:rsidTr="00284A6F">
        <w:trPr>
          <w:cantSplit/>
        </w:trPr>
        <w:tc>
          <w:tcPr>
            <w:tcW w:w="1465" w:type="pct"/>
            <w:tcBorders>
              <w:top w:val="nil"/>
              <w:left w:val="nil"/>
              <w:bottom w:val="nil"/>
              <w:right w:val="nil"/>
            </w:tcBorders>
            <w:shd w:val="clear" w:color="auto" w:fill="FFFFFF"/>
          </w:tcPr>
          <w:p w14:paraId="0ECA360C"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Deleted Residual</w:t>
            </w:r>
          </w:p>
        </w:tc>
        <w:tc>
          <w:tcPr>
            <w:tcW w:w="770" w:type="pct"/>
            <w:tcBorders>
              <w:top w:val="nil"/>
              <w:left w:val="nil"/>
              <w:bottom w:val="nil"/>
              <w:right w:val="nil"/>
            </w:tcBorders>
            <w:shd w:val="clear" w:color="auto" w:fill="FFFFFF"/>
          </w:tcPr>
          <w:p w14:paraId="7E88317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31847275793552</w:t>
            </w:r>
          </w:p>
        </w:tc>
        <w:tc>
          <w:tcPr>
            <w:tcW w:w="770" w:type="pct"/>
            <w:tcBorders>
              <w:top w:val="nil"/>
              <w:left w:val="nil"/>
              <w:bottom w:val="nil"/>
              <w:right w:val="nil"/>
            </w:tcBorders>
            <w:shd w:val="clear" w:color="auto" w:fill="FFFFFF"/>
          </w:tcPr>
          <w:p w14:paraId="49DE8A8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48529680818319</w:t>
            </w:r>
          </w:p>
        </w:tc>
        <w:tc>
          <w:tcPr>
            <w:tcW w:w="770" w:type="pct"/>
            <w:tcBorders>
              <w:top w:val="nil"/>
              <w:left w:val="nil"/>
              <w:bottom w:val="nil"/>
              <w:right w:val="nil"/>
            </w:tcBorders>
            <w:shd w:val="clear" w:color="auto" w:fill="FFFFFF"/>
          </w:tcPr>
          <w:p w14:paraId="7975573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000004662146</w:t>
            </w:r>
          </w:p>
        </w:tc>
        <w:tc>
          <w:tcPr>
            <w:tcW w:w="770" w:type="pct"/>
            <w:tcBorders>
              <w:top w:val="nil"/>
              <w:left w:val="nil"/>
              <w:bottom w:val="nil"/>
              <w:right w:val="nil"/>
            </w:tcBorders>
            <w:shd w:val="clear" w:color="auto" w:fill="FFFFFF"/>
          </w:tcPr>
          <w:p w14:paraId="25A115E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14703630227295</w:t>
            </w:r>
          </w:p>
        </w:tc>
        <w:tc>
          <w:tcPr>
            <w:tcW w:w="456" w:type="pct"/>
            <w:tcBorders>
              <w:top w:val="nil"/>
              <w:left w:val="nil"/>
              <w:bottom w:val="nil"/>
              <w:right w:val="nil"/>
            </w:tcBorders>
            <w:shd w:val="clear" w:color="auto" w:fill="FFFFFF"/>
          </w:tcPr>
          <w:p w14:paraId="2FD22F3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6C5F51C7" w14:textId="77777777" w:rsidTr="00284A6F">
        <w:trPr>
          <w:cantSplit/>
        </w:trPr>
        <w:tc>
          <w:tcPr>
            <w:tcW w:w="1465" w:type="pct"/>
            <w:tcBorders>
              <w:top w:val="nil"/>
              <w:left w:val="nil"/>
              <w:bottom w:val="nil"/>
              <w:right w:val="nil"/>
            </w:tcBorders>
            <w:shd w:val="clear" w:color="auto" w:fill="FFFFFF"/>
          </w:tcPr>
          <w:p w14:paraId="7B534E64" w14:textId="636DC3B6"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Deleted Residual</w:t>
            </w:r>
          </w:p>
        </w:tc>
        <w:tc>
          <w:tcPr>
            <w:tcW w:w="770" w:type="pct"/>
            <w:tcBorders>
              <w:top w:val="nil"/>
              <w:left w:val="nil"/>
              <w:bottom w:val="nil"/>
              <w:right w:val="nil"/>
            </w:tcBorders>
            <w:shd w:val="clear" w:color="auto" w:fill="FFFFFF"/>
          </w:tcPr>
          <w:p w14:paraId="45F3443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166</w:t>
            </w:r>
          </w:p>
        </w:tc>
        <w:tc>
          <w:tcPr>
            <w:tcW w:w="770" w:type="pct"/>
            <w:tcBorders>
              <w:top w:val="nil"/>
              <w:left w:val="nil"/>
              <w:bottom w:val="nil"/>
              <w:right w:val="nil"/>
            </w:tcBorders>
            <w:shd w:val="clear" w:color="auto" w:fill="FFFFFF"/>
          </w:tcPr>
          <w:p w14:paraId="208CF5C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3.301</w:t>
            </w:r>
          </w:p>
        </w:tc>
        <w:tc>
          <w:tcPr>
            <w:tcW w:w="770" w:type="pct"/>
            <w:tcBorders>
              <w:top w:val="nil"/>
              <w:left w:val="nil"/>
              <w:bottom w:val="nil"/>
              <w:right w:val="nil"/>
            </w:tcBorders>
            <w:shd w:val="clear" w:color="auto" w:fill="FFFFFF"/>
          </w:tcPr>
          <w:p w14:paraId="5ABDC08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3C90418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56" w:type="pct"/>
            <w:tcBorders>
              <w:top w:val="nil"/>
              <w:left w:val="nil"/>
              <w:bottom w:val="nil"/>
              <w:right w:val="nil"/>
            </w:tcBorders>
            <w:shd w:val="clear" w:color="auto" w:fill="FFFFFF"/>
          </w:tcPr>
          <w:p w14:paraId="052EB84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73B6262F" w14:textId="77777777" w:rsidTr="00284A6F">
        <w:trPr>
          <w:cantSplit/>
        </w:trPr>
        <w:tc>
          <w:tcPr>
            <w:tcW w:w="1465" w:type="pct"/>
            <w:tcBorders>
              <w:top w:val="nil"/>
              <w:left w:val="nil"/>
              <w:bottom w:val="nil"/>
              <w:right w:val="nil"/>
            </w:tcBorders>
            <w:shd w:val="clear" w:color="auto" w:fill="FFFFFF"/>
          </w:tcPr>
          <w:p w14:paraId="1FD13A07"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Mahal. Distance</w:t>
            </w:r>
          </w:p>
        </w:tc>
        <w:tc>
          <w:tcPr>
            <w:tcW w:w="770" w:type="pct"/>
            <w:tcBorders>
              <w:top w:val="nil"/>
              <w:left w:val="nil"/>
              <w:bottom w:val="nil"/>
              <w:right w:val="nil"/>
            </w:tcBorders>
            <w:shd w:val="clear" w:color="auto" w:fill="FFFFFF"/>
          </w:tcPr>
          <w:p w14:paraId="38ABE66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122</w:t>
            </w:r>
          </w:p>
        </w:tc>
        <w:tc>
          <w:tcPr>
            <w:tcW w:w="770" w:type="pct"/>
            <w:tcBorders>
              <w:top w:val="nil"/>
              <w:left w:val="nil"/>
              <w:bottom w:val="nil"/>
              <w:right w:val="nil"/>
            </w:tcBorders>
            <w:shd w:val="clear" w:color="auto" w:fill="FFFFFF"/>
          </w:tcPr>
          <w:p w14:paraId="35B2B85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63.069</w:t>
            </w:r>
          </w:p>
        </w:tc>
        <w:tc>
          <w:tcPr>
            <w:tcW w:w="770" w:type="pct"/>
            <w:tcBorders>
              <w:top w:val="nil"/>
              <w:left w:val="nil"/>
              <w:bottom w:val="nil"/>
              <w:right w:val="nil"/>
            </w:tcBorders>
            <w:shd w:val="clear" w:color="auto" w:fill="FFFFFF"/>
          </w:tcPr>
          <w:p w14:paraId="2455A61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1.000</w:t>
            </w:r>
          </w:p>
        </w:tc>
        <w:tc>
          <w:tcPr>
            <w:tcW w:w="770" w:type="pct"/>
            <w:tcBorders>
              <w:top w:val="nil"/>
              <w:left w:val="nil"/>
              <w:bottom w:val="nil"/>
              <w:right w:val="nil"/>
            </w:tcBorders>
            <w:shd w:val="clear" w:color="auto" w:fill="FFFFFF"/>
          </w:tcPr>
          <w:p w14:paraId="04D074D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894</w:t>
            </w:r>
          </w:p>
        </w:tc>
        <w:tc>
          <w:tcPr>
            <w:tcW w:w="456" w:type="pct"/>
            <w:tcBorders>
              <w:top w:val="nil"/>
              <w:left w:val="nil"/>
              <w:bottom w:val="nil"/>
              <w:right w:val="nil"/>
            </w:tcBorders>
            <w:shd w:val="clear" w:color="auto" w:fill="FFFFFF"/>
          </w:tcPr>
          <w:p w14:paraId="4C1F9C2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49B088C4" w14:textId="77777777" w:rsidTr="00284A6F">
        <w:trPr>
          <w:cantSplit/>
        </w:trPr>
        <w:tc>
          <w:tcPr>
            <w:tcW w:w="1465" w:type="pct"/>
            <w:tcBorders>
              <w:top w:val="nil"/>
              <w:left w:val="nil"/>
              <w:bottom w:val="nil"/>
              <w:right w:val="nil"/>
            </w:tcBorders>
            <w:shd w:val="clear" w:color="auto" w:fill="FFFFFF"/>
          </w:tcPr>
          <w:p w14:paraId="2DE3C4BF"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Cook's Distance</w:t>
            </w:r>
          </w:p>
        </w:tc>
        <w:tc>
          <w:tcPr>
            <w:tcW w:w="770" w:type="pct"/>
            <w:tcBorders>
              <w:top w:val="nil"/>
              <w:left w:val="nil"/>
              <w:bottom w:val="nil"/>
              <w:right w:val="nil"/>
            </w:tcBorders>
            <w:shd w:val="clear" w:color="auto" w:fill="FFFFFF"/>
          </w:tcPr>
          <w:p w14:paraId="15FFADF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0CC21A74"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0D7D8453"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nil"/>
              <w:right w:val="nil"/>
            </w:tcBorders>
            <w:shd w:val="clear" w:color="auto" w:fill="FFFFFF"/>
          </w:tcPr>
          <w:p w14:paraId="234A0FC3"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56" w:type="pct"/>
            <w:tcBorders>
              <w:top w:val="nil"/>
              <w:left w:val="nil"/>
              <w:bottom w:val="nil"/>
              <w:right w:val="nil"/>
            </w:tcBorders>
            <w:shd w:val="clear" w:color="auto" w:fill="FFFFFF"/>
          </w:tcPr>
          <w:p w14:paraId="6B4B7AB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284A6F" w:rsidRPr="00D354EB" w14:paraId="47D79885" w14:textId="77777777" w:rsidTr="00284A6F">
        <w:trPr>
          <w:cantSplit/>
        </w:trPr>
        <w:tc>
          <w:tcPr>
            <w:tcW w:w="1465" w:type="pct"/>
            <w:tcBorders>
              <w:top w:val="nil"/>
              <w:left w:val="nil"/>
              <w:bottom w:val="single" w:sz="8" w:space="0" w:color="000000"/>
              <w:right w:val="nil"/>
            </w:tcBorders>
            <w:shd w:val="clear" w:color="auto" w:fill="FFFFFF"/>
          </w:tcPr>
          <w:p w14:paraId="147B9475"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lastRenderedPageBreak/>
              <w:t>Centered Leverage Value</w:t>
            </w:r>
          </w:p>
        </w:tc>
        <w:tc>
          <w:tcPr>
            <w:tcW w:w="770" w:type="pct"/>
            <w:tcBorders>
              <w:top w:val="nil"/>
              <w:left w:val="nil"/>
              <w:bottom w:val="single" w:sz="8" w:space="0" w:color="000000"/>
              <w:right w:val="nil"/>
            </w:tcBorders>
            <w:shd w:val="clear" w:color="auto" w:fill="FFFFFF"/>
          </w:tcPr>
          <w:p w14:paraId="63FB0A6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single" w:sz="8" w:space="0" w:color="000000"/>
              <w:right w:val="nil"/>
            </w:tcBorders>
            <w:shd w:val="clear" w:color="auto" w:fill="FFFFFF"/>
          </w:tcPr>
          <w:p w14:paraId="30CA9FE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1</w:t>
            </w:r>
          </w:p>
        </w:tc>
        <w:tc>
          <w:tcPr>
            <w:tcW w:w="770" w:type="pct"/>
            <w:tcBorders>
              <w:top w:val="nil"/>
              <w:left w:val="nil"/>
              <w:bottom w:val="single" w:sz="8" w:space="0" w:color="000000"/>
              <w:right w:val="nil"/>
            </w:tcBorders>
            <w:shd w:val="clear" w:color="auto" w:fill="FFFFFF"/>
          </w:tcPr>
          <w:p w14:paraId="686456C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770" w:type="pct"/>
            <w:tcBorders>
              <w:top w:val="nil"/>
              <w:left w:val="nil"/>
              <w:bottom w:val="single" w:sz="8" w:space="0" w:color="000000"/>
              <w:right w:val="nil"/>
            </w:tcBorders>
            <w:shd w:val="clear" w:color="auto" w:fill="FFFFFF"/>
          </w:tcPr>
          <w:p w14:paraId="6C60DFA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56" w:type="pct"/>
            <w:tcBorders>
              <w:top w:val="nil"/>
              <w:left w:val="nil"/>
              <w:bottom w:val="single" w:sz="8" w:space="0" w:color="000000"/>
              <w:right w:val="nil"/>
            </w:tcBorders>
            <w:shd w:val="clear" w:color="auto" w:fill="FFFFFF"/>
          </w:tcPr>
          <w:p w14:paraId="5B7237E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51155A16" w14:textId="77777777" w:rsidTr="00284A6F">
        <w:trPr>
          <w:cantSplit/>
        </w:trPr>
        <w:tc>
          <w:tcPr>
            <w:tcW w:w="5000" w:type="pct"/>
            <w:gridSpan w:val="6"/>
            <w:tcBorders>
              <w:top w:val="nil"/>
              <w:left w:val="nil"/>
              <w:bottom w:val="nil"/>
              <w:right w:val="nil"/>
            </w:tcBorders>
            <w:shd w:val="clear" w:color="auto" w:fill="FFFFFF"/>
          </w:tcPr>
          <w:p w14:paraId="35030CF8" w14:textId="04F9FA68"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sz w:val="18"/>
                <w:szCs w:val="18"/>
              </w:rPr>
            </w:pPr>
            <w:r w:rsidRPr="00D354EB">
              <w:rPr>
                <w:rFonts w:ascii="Times New Roman" w:hAnsi="Times New Roman" w:cs="Times New Roman"/>
                <w:sz w:val="18"/>
                <w:szCs w:val="18"/>
              </w:rPr>
              <w:t xml:space="preserve">a. Dependent </w:t>
            </w:r>
            <w:r w:rsidR="00C67B78">
              <w:rPr>
                <w:rFonts w:ascii="Times New Roman" w:hAnsi="Times New Roman" w:cs="Times New Roman"/>
                <w:sz w:val="18"/>
                <w:szCs w:val="18"/>
              </w:rPr>
              <w:t>v</w:t>
            </w:r>
            <w:r w:rsidRPr="00D354EB">
              <w:rPr>
                <w:rFonts w:ascii="Times New Roman" w:hAnsi="Times New Roman" w:cs="Times New Roman"/>
                <w:sz w:val="18"/>
                <w:szCs w:val="18"/>
              </w:rPr>
              <w:t xml:space="preserve">ariable: </w:t>
            </w:r>
            <w:proofErr w:type="spellStart"/>
            <w:r w:rsidRPr="00D354EB">
              <w:rPr>
                <w:rFonts w:ascii="Times New Roman" w:hAnsi="Times New Roman" w:cs="Times New Roman"/>
                <w:sz w:val="18"/>
                <w:szCs w:val="18"/>
              </w:rPr>
              <w:t>Mselect</w:t>
            </w:r>
            <w:proofErr w:type="spellEnd"/>
          </w:p>
        </w:tc>
      </w:tr>
    </w:tbl>
    <w:p w14:paraId="3B2DEF96" w14:textId="77777777" w:rsidR="00E86887" w:rsidRPr="00E86887"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7E5ABA2E" w14:textId="77777777" w:rsidR="00284A6F" w:rsidRDefault="00E86887" w:rsidP="00284A6F">
      <w:pPr>
        <w:keepNext/>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
        <w:rPr>
          <w:rFonts w:ascii="Times New Roman" w:hAnsi="Times New Roman" w:cs="Times New Roman"/>
          <w:noProof/>
          <w:color w:val="auto"/>
        </w:rPr>
        <w:drawing>
          <wp:inline distT="0" distB="0" distL="0" distR="0" wp14:anchorId="54A2E70B" wp14:editId="253B6D0E">
            <wp:extent cx="7449744" cy="438150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452697" cy="4383237"/>
                    </a:xfrm>
                    <a:prstGeom prst="rect">
                      <a:avLst/>
                    </a:prstGeom>
                    <a:noFill/>
                    <a:ln>
                      <a:noFill/>
                    </a:ln>
                  </pic:spPr>
                </pic:pic>
              </a:graphicData>
            </a:graphic>
          </wp:inline>
        </w:drawing>
      </w:r>
    </w:p>
    <w:p w14:paraId="08867B2C" w14:textId="09076F36" w:rsidR="00E86887" w:rsidRDefault="00284A6F" w:rsidP="00284A6F">
      <w:pPr>
        <w:pStyle w:val="Caption"/>
        <w:jc w:val="left"/>
        <w:rPr>
          <w:rFonts w:ascii="Times New Roman" w:hAnsi="Times New Roman" w:cs="Times New Roman"/>
          <w:color w:val="auto"/>
        </w:rPr>
      </w:pPr>
      <w:r>
        <w:t xml:space="preserve">Figure </w:t>
      </w:r>
      <w:fldSimple w:instr=" SEQ Figure \* ARABIC ">
        <w:r w:rsidR="00652B35">
          <w:rPr>
            <w:noProof/>
          </w:rPr>
          <w:t>5</w:t>
        </w:r>
      </w:fldSimple>
      <w:r>
        <w:t xml:space="preserve">. </w:t>
      </w:r>
      <w:r w:rsidRPr="007E419B">
        <w:t>Normal P-P Plot of Regression Standardized Residual</w:t>
      </w:r>
    </w:p>
    <w:p w14:paraId="2A300939" w14:textId="273ED6FE" w:rsidR="00E86887"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color w:val="auto"/>
        </w:rPr>
      </w:pPr>
    </w:p>
    <w:p w14:paraId="30CAA75D" w14:textId="1F0F2121" w:rsidR="00C67B78" w:rsidRDefault="00C67B78" w:rsidP="00EF4AE2">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jc w:val="center"/>
        <w:rPr>
          <w:rFonts w:ascii="Times New Roman" w:hAnsi="Times New Roman" w:cs="Times New Roman"/>
          <w:color w:val="auto"/>
        </w:rPr>
      </w:pPr>
    </w:p>
    <w:p w14:paraId="2B7870B9" w14:textId="7D4213AD" w:rsidR="00284A6F" w:rsidRDefault="00284A6F" w:rsidP="00284A6F">
      <w:pPr>
        <w:pStyle w:val="Caption"/>
        <w:keepNext/>
      </w:pPr>
      <w:r>
        <w:t xml:space="preserve">Table </w:t>
      </w:r>
      <w:fldSimple w:instr=" SEQ Table \* ARABIC ">
        <w:r w:rsidR="00652B35">
          <w:rPr>
            <w:noProof/>
          </w:rPr>
          <w:t>18</w:t>
        </w:r>
      </w:fldSimple>
      <w:r>
        <w:t xml:space="preserve">. </w:t>
      </w:r>
      <w:r w:rsidRPr="000551A3">
        <w:t>Residual Statistics of Retention Level</w:t>
      </w:r>
    </w:p>
    <w:tbl>
      <w:tblPr>
        <w:tblW w:w="5000" w:type="pct"/>
        <w:tblCellMar>
          <w:left w:w="0" w:type="dxa"/>
          <w:right w:w="0" w:type="dxa"/>
        </w:tblCellMar>
        <w:tblLook w:val="0000" w:firstRow="0" w:lastRow="0" w:firstColumn="0" w:lastColumn="0" w:noHBand="0" w:noVBand="0"/>
      </w:tblPr>
      <w:tblGrid>
        <w:gridCol w:w="2307"/>
        <w:gridCol w:w="1515"/>
        <w:gridCol w:w="1515"/>
        <w:gridCol w:w="1515"/>
        <w:gridCol w:w="1515"/>
        <w:gridCol w:w="903"/>
      </w:tblGrid>
      <w:tr w:rsidR="00E86887" w:rsidRPr="00D354EB" w14:paraId="21AFF1C5" w14:textId="77777777" w:rsidTr="00D354EB">
        <w:trPr>
          <w:cantSplit/>
        </w:trPr>
        <w:tc>
          <w:tcPr>
            <w:tcW w:w="5000" w:type="pct"/>
            <w:gridSpan w:val="6"/>
            <w:tcBorders>
              <w:top w:val="nil"/>
              <w:left w:val="nil"/>
              <w:bottom w:val="nil"/>
              <w:right w:val="nil"/>
            </w:tcBorders>
            <w:shd w:val="clear" w:color="auto" w:fill="FFFFFF"/>
            <w:vAlign w:val="center"/>
          </w:tcPr>
          <w:p w14:paraId="523A4D2F" w14:textId="5859F6F9"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sz w:val="18"/>
                <w:szCs w:val="18"/>
              </w:rPr>
            </w:pPr>
            <w:r w:rsidRPr="00D354EB">
              <w:rPr>
                <w:rFonts w:ascii="Times New Roman" w:hAnsi="Times New Roman" w:cs="Times New Roman"/>
                <w:i/>
                <w:iCs/>
                <w:sz w:val="18"/>
                <w:szCs w:val="18"/>
              </w:rPr>
              <w:t xml:space="preserve">Residual </w:t>
            </w:r>
            <w:proofErr w:type="spellStart"/>
            <w:r w:rsidRPr="00D354EB">
              <w:rPr>
                <w:rFonts w:ascii="Times New Roman" w:hAnsi="Times New Roman" w:cs="Times New Roman"/>
                <w:i/>
                <w:iCs/>
                <w:sz w:val="18"/>
                <w:szCs w:val="18"/>
              </w:rPr>
              <w:t>Statistics</w:t>
            </w:r>
            <w:r w:rsidRPr="00D354EB">
              <w:rPr>
                <w:rFonts w:ascii="Times New Roman" w:hAnsi="Times New Roman" w:cs="Times New Roman"/>
                <w:i/>
                <w:iCs/>
                <w:sz w:val="18"/>
                <w:szCs w:val="18"/>
                <w:vertAlign w:val="superscript"/>
              </w:rPr>
              <w:t>a</w:t>
            </w:r>
            <w:proofErr w:type="spellEnd"/>
          </w:p>
        </w:tc>
      </w:tr>
      <w:tr w:rsidR="00E86887" w:rsidRPr="00D354EB" w14:paraId="125446F7" w14:textId="77777777" w:rsidTr="00284A6F">
        <w:trPr>
          <w:cantSplit/>
        </w:trPr>
        <w:tc>
          <w:tcPr>
            <w:tcW w:w="1245" w:type="pct"/>
            <w:tcBorders>
              <w:top w:val="single" w:sz="8" w:space="0" w:color="000000"/>
              <w:left w:val="nil"/>
              <w:bottom w:val="single" w:sz="8" w:space="0" w:color="000000"/>
              <w:right w:val="nil"/>
            </w:tcBorders>
            <w:shd w:val="clear" w:color="auto" w:fill="FFFFFF"/>
            <w:vAlign w:val="bottom"/>
          </w:tcPr>
          <w:p w14:paraId="75DAE968"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b/>
                <w:bCs/>
                <w:color w:val="auto"/>
                <w:sz w:val="18"/>
                <w:szCs w:val="18"/>
              </w:rPr>
            </w:pPr>
          </w:p>
        </w:tc>
        <w:tc>
          <w:tcPr>
            <w:tcW w:w="817" w:type="pct"/>
            <w:tcBorders>
              <w:top w:val="single" w:sz="8" w:space="0" w:color="000000"/>
              <w:left w:val="nil"/>
              <w:bottom w:val="single" w:sz="8" w:space="0" w:color="000000"/>
              <w:right w:val="nil"/>
            </w:tcBorders>
            <w:shd w:val="clear" w:color="auto" w:fill="FFFFFF"/>
            <w:vAlign w:val="bottom"/>
          </w:tcPr>
          <w:p w14:paraId="6A3928A0"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inimum</w:t>
            </w:r>
          </w:p>
        </w:tc>
        <w:tc>
          <w:tcPr>
            <w:tcW w:w="817" w:type="pct"/>
            <w:tcBorders>
              <w:top w:val="single" w:sz="8" w:space="0" w:color="000000"/>
              <w:left w:val="nil"/>
              <w:bottom w:val="single" w:sz="8" w:space="0" w:color="000000"/>
              <w:right w:val="nil"/>
            </w:tcBorders>
            <w:shd w:val="clear" w:color="auto" w:fill="FFFFFF"/>
            <w:vAlign w:val="bottom"/>
          </w:tcPr>
          <w:p w14:paraId="2DD8670E"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aximum</w:t>
            </w:r>
          </w:p>
        </w:tc>
        <w:tc>
          <w:tcPr>
            <w:tcW w:w="817" w:type="pct"/>
            <w:tcBorders>
              <w:top w:val="single" w:sz="8" w:space="0" w:color="000000"/>
              <w:left w:val="nil"/>
              <w:bottom w:val="single" w:sz="8" w:space="0" w:color="000000"/>
              <w:right w:val="nil"/>
            </w:tcBorders>
            <w:shd w:val="clear" w:color="auto" w:fill="FFFFFF"/>
            <w:vAlign w:val="bottom"/>
          </w:tcPr>
          <w:p w14:paraId="61F65143"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Mean</w:t>
            </w:r>
          </w:p>
        </w:tc>
        <w:tc>
          <w:tcPr>
            <w:tcW w:w="817" w:type="pct"/>
            <w:tcBorders>
              <w:top w:val="single" w:sz="8" w:space="0" w:color="000000"/>
              <w:left w:val="nil"/>
              <w:bottom w:val="single" w:sz="8" w:space="0" w:color="000000"/>
              <w:right w:val="nil"/>
            </w:tcBorders>
            <w:shd w:val="clear" w:color="auto" w:fill="FFFFFF"/>
            <w:vAlign w:val="bottom"/>
          </w:tcPr>
          <w:p w14:paraId="419854A0"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Std. Deviation</w:t>
            </w:r>
          </w:p>
        </w:tc>
        <w:tc>
          <w:tcPr>
            <w:tcW w:w="486" w:type="pct"/>
            <w:tcBorders>
              <w:top w:val="single" w:sz="8" w:space="0" w:color="000000"/>
              <w:left w:val="nil"/>
              <w:bottom w:val="single" w:sz="8" w:space="0" w:color="000000"/>
              <w:right w:val="nil"/>
            </w:tcBorders>
            <w:shd w:val="clear" w:color="auto" w:fill="FFFFFF"/>
            <w:vAlign w:val="bottom"/>
          </w:tcPr>
          <w:p w14:paraId="0BF35D70"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b/>
                <w:bCs/>
                <w:sz w:val="18"/>
                <w:szCs w:val="18"/>
              </w:rPr>
            </w:pPr>
            <w:r w:rsidRPr="00EF4AE2">
              <w:rPr>
                <w:rFonts w:ascii="Times New Roman" w:hAnsi="Times New Roman" w:cs="Times New Roman"/>
                <w:b/>
                <w:bCs/>
                <w:sz w:val="18"/>
                <w:szCs w:val="18"/>
              </w:rPr>
              <w:t>N</w:t>
            </w:r>
          </w:p>
        </w:tc>
      </w:tr>
      <w:tr w:rsidR="00E86887" w:rsidRPr="00D354EB" w14:paraId="34AA0602" w14:textId="77777777" w:rsidTr="00284A6F">
        <w:trPr>
          <w:cantSplit/>
        </w:trPr>
        <w:tc>
          <w:tcPr>
            <w:tcW w:w="1245" w:type="pct"/>
            <w:tcBorders>
              <w:top w:val="single" w:sz="8" w:space="0" w:color="000000"/>
              <w:left w:val="nil"/>
              <w:bottom w:val="nil"/>
              <w:right w:val="nil"/>
            </w:tcBorders>
            <w:shd w:val="clear" w:color="auto" w:fill="FFFFFF"/>
          </w:tcPr>
          <w:p w14:paraId="46332AD3"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Predicted Value</w:t>
            </w:r>
          </w:p>
        </w:tc>
        <w:tc>
          <w:tcPr>
            <w:tcW w:w="817" w:type="pct"/>
            <w:tcBorders>
              <w:top w:val="single" w:sz="8" w:space="0" w:color="000000"/>
              <w:left w:val="nil"/>
              <w:bottom w:val="nil"/>
              <w:right w:val="nil"/>
            </w:tcBorders>
            <w:shd w:val="clear" w:color="auto" w:fill="FFFFFF"/>
          </w:tcPr>
          <w:p w14:paraId="33FECA3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64031764864922</w:t>
            </w:r>
          </w:p>
        </w:tc>
        <w:tc>
          <w:tcPr>
            <w:tcW w:w="817" w:type="pct"/>
            <w:tcBorders>
              <w:top w:val="single" w:sz="8" w:space="0" w:color="000000"/>
              <w:left w:val="nil"/>
              <w:bottom w:val="nil"/>
              <w:right w:val="nil"/>
            </w:tcBorders>
            <w:shd w:val="clear" w:color="auto" w:fill="FFFFFF"/>
          </w:tcPr>
          <w:p w14:paraId="50A0EA4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92496223747730</w:t>
            </w:r>
          </w:p>
        </w:tc>
        <w:tc>
          <w:tcPr>
            <w:tcW w:w="817" w:type="pct"/>
            <w:tcBorders>
              <w:top w:val="single" w:sz="8" w:space="0" w:color="000000"/>
              <w:left w:val="nil"/>
              <w:bottom w:val="nil"/>
              <w:right w:val="nil"/>
            </w:tcBorders>
            <w:shd w:val="clear" w:color="auto" w:fill="FFFFFF"/>
          </w:tcPr>
          <w:p w14:paraId="4848DCD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80670807453416</w:t>
            </w:r>
          </w:p>
        </w:tc>
        <w:tc>
          <w:tcPr>
            <w:tcW w:w="817" w:type="pct"/>
            <w:tcBorders>
              <w:top w:val="single" w:sz="8" w:space="0" w:color="000000"/>
              <w:left w:val="nil"/>
              <w:bottom w:val="nil"/>
              <w:right w:val="nil"/>
            </w:tcBorders>
            <w:shd w:val="clear" w:color="auto" w:fill="FFFFFF"/>
          </w:tcPr>
          <w:p w14:paraId="2E4D1AA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5802692796775</w:t>
            </w:r>
          </w:p>
        </w:tc>
        <w:tc>
          <w:tcPr>
            <w:tcW w:w="486" w:type="pct"/>
            <w:tcBorders>
              <w:top w:val="single" w:sz="8" w:space="0" w:color="000000"/>
              <w:left w:val="nil"/>
              <w:bottom w:val="nil"/>
              <w:right w:val="nil"/>
            </w:tcBorders>
            <w:shd w:val="clear" w:color="auto" w:fill="FFFFFF"/>
          </w:tcPr>
          <w:p w14:paraId="5F03ED0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747C9CA8" w14:textId="77777777" w:rsidTr="00284A6F">
        <w:trPr>
          <w:cantSplit/>
        </w:trPr>
        <w:tc>
          <w:tcPr>
            <w:tcW w:w="1245" w:type="pct"/>
            <w:tcBorders>
              <w:top w:val="nil"/>
              <w:left w:val="nil"/>
              <w:bottom w:val="nil"/>
              <w:right w:val="nil"/>
            </w:tcBorders>
            <w:shd w:val="clear" w:color="auto" w:fill="FFFFFF"/>
          </w:tcPr>
          <w:p w14:paraId="79B53EFC"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Predicted Value</w:t>
            </w:r>
          </w:p>
        </w:tc>
        <w:tc>
          <w:tcPr>
            <w:tcW w:w="817" w:type="pct"/>
            <w:tcBorders>
              <w:top w:val="nil"/>
              <w:left w:val="nil"/>
              <w:bottom w:val="nil"/>
              <w:right w:val="nil"/>
            </w:tcBorders>
            <w:shd w:val="clear" w:color="auto" w:fill="FFFFFF"/>
          </w:tcPr>
          <w:p w14:paraId="393E359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867</w:t>
            </w:r>
          </w:p>
        </w:tc>
        <w:tc>
          <w:tcPr>
            <w:tcW w:w="817" w:type="pct"/>
            <w:tcBorders>
              <w:top w:val="nil"/>
              <w:left w:val="nil"/>
              <w:bottom w:val="nil"/>
              <w:right w:val="nil"/>
            </w:tcBorders>
            <w:shd w:val="clear" w:color="auto" w:fill="FFFFFF"/>
          </w:tcPr>
          <w:p w14:paraId="229ADF5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038</w:t>
            </w:r>
          </w:p>
        </w:tc>
        <w:tc>
          <w:tcPr>
            <w:tcW w:w="817" w:type="pct"/>
            <w:tcBorders>
              <w:top w:val="nil"/>
              <w:left w:val="nil"/>
              <w:bottom w:val="nil"/>
              <w:right w:val="nil"/>
            </w:tcBorders>
            <w:shd w:val="clear" w:color="auto" w:fill="FFFFFF"/>
          </w:tcPr>
          <w:p w14:paraId="2A77AFC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4C9F399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86" w:type="pct"/>
            <w:tcBorders>
              <w:top w:val="nil"/>
              <w:left w:val="nil"/>
              <w:bottom w:val="nil"/>
              <w:right w:val="nil"/>
            </w:tcBorders>
            <w:shd w:val="clear" w:color="auto" w:fill="FFFFFF"/>
          </w:tcPr>
          <w:p w14:paraId="1371169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0482EA7C" w14:textId="77777777" w:rsidTr="00284A6F">
        <w:trPr>
          <w:cantSplit/>
        </w:trPr>
        <w:tc>
          <w:tcPr>
            <w:tcW w:w="1245" w:type="pct"/>
            <w:tcBorders>
              <w:top w:val="nil"/>
              <w:left w:val="nil"/>
              <w:bottom w:val="nil"/>
              <w:right w:val="nil"/>
            </w:tcBorders>
            <w:shd w:val="clear" w:color="auto" w:fill="FFFFFF"/>
          </w:tcPr>
          <w:p w14:paraId="6B92D842"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andard Error of Predicted Value</w:t>
            </w:r>
          </w:p>
        </w:tc>
        <w:tc>
          <w:tcPr>
            <w:tcW w:w="817" w:type="pct"/>
            <w:tcBorders>
              <w:top w:val="nil"/>
              <w:left w:val="nil"/>
              <w:bottom w:val="nil"/>
              <w:right w:val="nil"/>
            </w:tcBorders>
            <w:shd w:val="clear" w:color="auto" w:fill="FFFFFF"/>
          </w:tcPr>
          <w:p w14:paraId="7B7F464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5CB8C83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37E5FAD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0CD5C70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86" w:type="pct"/>
            <w:tcBorders>
              <w:top w:val="nil"/>
              <w:left w:val="nil"/>
              <w:bottom w:val="nil"/>
              <w:right w:val="nil"/>
            </w:tcBorders>
            <w:shd w:val="clear" w:color="auto" w:fill="FFFFFF"/>
          </w:tcPr>
          <w:p w14:paraId="0042249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68C012BD" w14:textId="77777777" w:rsidTr="00284A6F">
        <w:trPr>
          <w:cantSplit/>
        </w:trPr>
        <w:tc>
          <w:tcPr>
            <w:tcW w:w="1245" w:type="pct"/>
            <w:tcBorders>
              <w:top w:val="nil"/>
              <w:left w:val="nil"/>
              <w:bottom w:val="nil"/>
              <w:right w:val="nil"/>
            </w:tcBorders>
            <w:shd w:val="clear" w:color="auto" w:fill="FFFFFF"/>
          </w:tcPr>
          <w:p w14:paraId="2D6A55EA"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Adjusted Predicted Value</w:t>
            </w:r>
          </w:p>
        </w:tc>
        <w:tc>
          <w:tcPr>
            <w:tcW w:w="817" w:type="pct"/>
            <w:tcBorders>
              <w:top w:val="nil"/>
              <w:left w:val="nil"/>
              <w:bottom w:val="nil"/>
              <w:right w:val="nil"/>
            </w:tcBorders>
            <w:shd w:val="clear" w:color="auto" w:fill="FFFFFF"/>
          </w:tcPr>
          <w:p w14:paraId="636EC31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64033478498459</w:t>
            </w:r>
          </w:p>
        </w:tc>
        <w:tc>
          <w:tcPr>
            <w:tcW w:w="817" w:type="pct"/>
            <w:tcBorders>
              <w:top w:val="nil"/>
              <w:left w:val="nil"/>
              <w:bottom w:val="nil"/>
              <w:right w:val="nil"/>
            </w:tcBorders>
            <w:shd w:val="clear" w:color="auto" w:fill="FFFFFF"/>
          </w:tcPr>
          <w:p w14:paraId="2B3E3AA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92493295669556</w:t>
            </w:r>
          </w:p>
        </w:tc>
        <w:tc>
          <w:tcPr>
            <w:tcW w:w="817" w:type="pct"/>
            <w:tcBorders>
              <w:top w:val="nil"/>
              <w:left w:val="nil"/>
              <w:bottom w:val="nil"/>
              <w:right w:val="nil"/>
            </w:tcBorders>
            <w:shd w:val="clear" w:color="auto" w:fill="FFFFFF"/>
          </w:tcPr>
          <w:p w14:paraId="0D5D082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80670752521956</w:t>
            </w:r>
          </w:p>
        </w:tc>
        <w:tc>
          <w:tcPr>
            <w:tcW w:w="817" w:type="pct"/>
            <w:tcBorders>
              <w:top w:val="nil"/>
              <w:left w:val="nil"/>
              <w:bottom w:val="nil"/>
              <w:right w:val="nil"/>
            </w:tcBorders>
            <w:shd w:val="clear" w:color="auto" w:fill="FFFFFF"/>
          </w:tcPr>
          <w:p w14:paraId="450EF18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5802638012662</w:t>
            </w:r>
          </w:p>
        </w:tc>
        <w:tc>
          <w:tcPr>
            <w:tcW w:w="486" w:type="pct"/>
            <w:tcBorders>
              <w:top w:val="nil"/>
              <w:left w:val="nil"/>
              <w:bottom w:val="nil"/>
              <w:right w:val="nil"/>
            </w:tcBorders>
            <w:shd w:val="clear" w:color="auto" w:fill="FFFFFF"/>
          </w:tcPr>
          <w:p w14:paraId="6954795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3E1BA2EF" w14:textId="77777777" w:rsidTr="00284A6F">
        <w:trPr>
          <w:cantSplit/>
        </w:trPr>
        <w:tc>
          <w:tcPr>
            <w:tcW w:w="1245" w:type="pct"/>
            <w:tcBorders>
              <w:top w:val="nil"/>
              <w:left w:val="nil"/>
              <w:bottom w:val="nil"/>
              <w:right w:val="nil"/>
            </w:tcBorders>
            <w:shd w:val="clear" w:color="auto" w:fill="FFFFFF"/>
          </w:tcPr>
          <w:p w14:paraId="2B9BBA79"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Residual</w:t>
            </w:r>
          </w:p>
        </w:tc>
        <w:tc>
          <w:tcPr>
            <w:tcW w:w="817" w:type="pct"/>
            <w:tcBorders>
              <w:top w:val="nil"/>
              <w:left w:val="nil"/>
              <w:bottom w:val="nil"/>
              <w:right w:val="nil"/>
            </w:tcBorders>
            <w:shd w:val="clear" w:color="auto" w:fill="FFFFFF"/>
          </w:tcPr>
          <w:p w14:paraId="104D775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23946253582835</w:t>
            </w:r>
          </w:p>
        </w:tc>
        <w:tc>
          <w:tcPr>
            <w:tcW w:w="817" w:type="pct"/>
            <w:tcBorders>
              <w:top w:val="nil"/>
              <w:left w:val="nil"/>
              <w:bottom w:val="nil"/>
              <w:right w:val="nil"/>
            </w:tcBorders>
            <w:shd w:val="clear" w:color="auto" w:fill="FFFFFF"/>
          </w:tcPr>
          <w:p w14:paraId="06E7439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54042458534241</w:t>
            </w:r>
          </w:p>
        </w:tc>
        <w:tc>
          <w:tcPr>
            <w:tcW w:w="817" w:type="pct"/>
            <w:tcBorders>
              <w:top w:val="nil"/>
              <w:left w:val="nil"/>
              <w:bottom w:val="nil"/>
              <w:right w:val="nil"/>
            </w:tcBorders>
            <w:shd w:val="clear" w:color="auto" w:fill="FFFFFF"/>
          </w:tcPr>
          <w:p w14:paraId="711866D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000000000000</w:t>
            </w:r>
          </w:p>
        </w:tc>
        <w:tc>
          <w:tcPr>
            <w:tcW w:w="817" w:type="pct"/>
            <w:tcBorders>
              <w:top w:val="nil"/>
              <w:left w:val="nil"/>
              <w:bottom w:val="nil"/>
              <w:right w:val="nil"/>
            </w:tcBorders>
            <w:shd w:val="clear" w:color="auto" w:fill="FFFFFF"/>
          </w:tcPr>
          <w:p w14:paraId="502E63C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11887750984499</w:t>
            </w:r>
          </w:p>
        </w:tc>
        <w:tc>
          <w:tcPr>
            <w:tcW w:w="486" w:type="pct"/>
            <w:tcBorders>
              <w:top w:val="nil"/>
              <w:left w:val="nil"/>
              <w:bottom w:val="nil"/>
              <w:right w:val="nil"/>
            </w:tcBorders>
            <w:shd w:val="clear" w:color="auto" w:fill="FFFFFF"/>
          </w:tcPr>
          <w:p w14:paraId="1EB5C38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32877816" w14:textId="77777777" w:rsidTr="00284A6F">
        <w:trPr>
          <w:cantSplit/>
        </w:trPr>
        <w:tc>
          <w:tcPr>
            <w:tcW w:w="1245" w:type="pct"/>
            <w:tcBorders>
              <w:top w:val="nil"/>
              <w:left w:val="nil"/>
              <w:bottom w:val="nil"/>
              <w:right w:val="nil"/>
            </w:tcBorders>
            <w:shd w:val="clear" w:color="auto" w:fill="FFFFFF"/>
          </w:tcPr>
          <w:p w14:paraId="454672D5"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Residual</w:t>
            </w:r>
          </w:p>
        </w:tc>
        <w:tc>
          <w:tcPr>
            <w:tcW w:w="817" w:type="pct"/>
            <w:tcBorders>
              <w:top w:val="nil"/>
              <w:left w:val="nil"/>
              <w:bottom w:val="nil"/>
              <w:right w:val="nil"/>
            </w:tcBorders>
            <w:shd w:val="clear" w:color="auto" w:fill="FFFFFF"/>
          </w:tcPr>
          <w:p w14:paraId="3AB01E3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014</w:t>
            </w:r>
          </w:p>
        </w:tc>
        <w:tc>
          <w:tcPr>
            <w:tcW w:w="817" w:type="pct"/>
            <w:tcBorders>
              <w:top w:val="nil"/>
              <w:left w:val="nil"/>
              <w:bottom w:val="nil"/>
              <w:right w:val="nil"/>
            </w:tcBorders>
            <w:shd w:val="clear" w:color="auto" w:fill="FFFFFF"/>
          </w:tcPr>
          <w:p w14:paraId="1183C66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4.546</w:t>
            </w:r>
          </w:p>
        </w:tc>
        <w:tc>
          <w:tcPr>
            <w:tcW w:w="817" w:type="pct"/>
            <w:tcBorders>
              <w:top w:val="nil"/>
              <w:left w:val="nil"/>
              <w:bottom w:val="nil"/>
              <w:right w:val="nil"/>
            </w:tcBorders>
            <w:shd w:val="clear" w:color="auto" w:fill="FFFFFF"/>
          </w:tcPr>
          <w:p w14:paraId="075E12A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3EFEC9A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86" w:type="pct"/>
            <w:tcBorders>
              <w:top w:val="nil"/>
              <w:left w:val="nil"/>
              <w:bottom w:val="nil"/>
              <w:right w:val="nil"/>
            </w:tcBorders>
            <w:shd w:val="clear" w:color="auto" w:fill="FFFFFF"/>
          </w:tcPr>
          <w:p w14:paraId="4F8B6AA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4B13EA00" w14:textId="77777777" w:rsidTr="00284A6F">
        <w:trPr>
          <w:cantSplit/>
        </w:trPr>
        <w:tc>
          <w:tcPr>
            <w:tcW w:w="1245" w:type="pct"/>
            <w:tcBorders>
              <w:top w:val="nil"/>
              <w:left w:val="nil"/>
              <w:bottom w:val="nil"/>
              <w:right w:val="nil"/>
            </w:tcBorders>
            <w:shd w:val="clear" w:color="auto" w:fill="FFFFFF"/>
          </w:tcPr>
          <w:p w14:paraId="1216C1A8" w14:textId="0E648DD8"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Residual</w:t>
            </w:r>
          </w:p>
        </w:tc>
        <w:tc>
          <w:tcPr>
            <w:tcW w:w="817" w:type="pct"/>
            <w:tcBorders>
              <w:top w:val="nil"/>
              <w:left w:val="nil"/>
              <w:bottom w:val="nil"/>
              <w:right w:val="nil"/>
            </w:tcBorders>
            <w:shd w:val="clear" w:color="auto" w:fill="FFFFFF"/>
          </w:tcPr>
          <w:p w14:paraId="0E0FFF75"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014</w:t>
            </w:r>
          </w:p>
        </w:tc>
        <w:tc>
          <w:tcPr>
            <w:tcW w:w="817" w:type="pct"/>
            <w:tcBorders>
              <w:top w:val="nil"/>
              <w:left w:val="nil"/>
              <w:bottom w:val="nil"/>
              <w:right w:val="nil"/>
            </w:tcBorders>
            <w:shd w:val="clear" w:color="auto" w:fill="FFFFFF"/>
          </w:tcPr>
          <w:p w14:paraId="16C7F28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4.546</w:t>
            </w:r>
          </w:p>
        </w:tc>
        <w:tc>
          <w:tcPr>
            <w:tcW w:w="817" w:type="pct"/>
            <w:tcBorders>
              <w:top w:val="nil"/>
              <w:left w:val="nil"/>
              <w:bottom w:val="nil"/>
              <w:right w:val="nil"/>
            </w:tcBorders>
            <w:shd w:val="clear" w:color="auto" w:fill="FFFFFF"/>
          </w:tcPr>
          <w:p w14:paraId="0FB0531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7A70E46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86" w:type="pct"/>
            <w:tcBorders>
              <w:top w:val="nil"/>
              <w:left w:val="nil"/>
              <w:bottom w:val="nil"/>
              <w:right w:val="nil"/>
            </w:tcBorders>
            <w:shd w:val="clear" w:color="auto" w:fill="FFFFFF"/>
          </w:tcPr>
          <w:p w14:paraId="57F7736C"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2775D35C" w14:textId="77777777" w:rsidTr="00284A6F">
        <w:trPr>
          <w:cantSplit/>
        </w:trPr>
        <w:tc>
          <w:tcPr>
            <w:tcW w:w="1245" w:type="pct"/>
            <w:tcBorders>
              <w:top w:val="nil"/>
              <w:left w:val="nil"/>
              <w:bottom w:val="nil"/>
              <w:right w:val="nil"/>
            </w:tcBorders>
            <w:shd w:val="clear" w:color="auto" w:fill="FFFFFF"/>
          </w:tcPr>
          <w:p w14:paraId="5604CDD4"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lastRenderedPageBreak/>
              <w:t>Deleted Residual</w:t>
            </w:r>
          </w:p>
        </w:tc>
        <w:tc>
          <w:tcPr>
            <w:tcW w:w="817" w:type="pct"/>
            <w:tcBorders>
              <w:top w:val="nil"/>
              <w:left w:val="nil"/>
              <w:bottom w:val="nil"/>
              <w:right w:val="nil"/>
            </w:tcBorders>
            <w:shd w:val="clear" w:color="auto" w:fill="FFFFFF"/>
          </w:tcPr>
          <w:p w14:paraId="115910F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23947916924953</w:t>
            </w:r>
          </w:p>
        </w:tc>
        <w:tc>
          <w:tcPr>
            <w:tcW w:w="817" w:type="pct"/>
            <w:tcBorders>
              <w:top w:val="nil"/>
              <w:left w:val="nil"/>
              <w:bottom w:val="nil"/>
              <w:right w:val="nil"/>
            </w:tcBorders>
            <w:shd w:val="clear" w:color="auto" w:fill="FFFFFF"/>
          </w:tcPr>
          <w:p w14:paraId="20EC8A2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54044622927904</w:t>
            </w:r>
          </w:p>
        </w:tc>
        <w:tc>
          <w:tcPr>
            <w:tcW w:w="817" w:type="pct"/>
            <w:tcBorders>
              <w:top w:val="nil"/>
              <w:left w:val="nil"/>
              <w:bottom w:val="nil"/>
              <w:right w:val="nil"/>
            </w:tcBorders>
            <w:shd w:val="clear" w:color="auto" w:fill="FFFFFF"/>
          </w:tcPr>
          <w:p w14:paraId="2D7BE8E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000054931460</w:t>
            </w:r>
          </w:p>
        </w:tc>
        <w:tc>
          <w:tcPr>
            <w:tcW w:w="817" w:type="pct"/>
            <w:tcBorders>
              <w:top w:val="nil"/>
              <w:left w:val="nil"/>
              <w:bottom w:val="nil"/>
              <w:right w:val="nil"/>
            </w:tcBorders>
            <w:shd w:val="clear" w:color="auto" w:fill="FFFFFF"/>
          </w:tcPr>
          <w:p w14:paraId="05A1F83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11889142183245</w:t>
            </w:r>
          </w:p>
        </w:tc>
        <w:tc>
          <w:tcPr>
            <w:tcW w:w="486" w:type="pct"/>
            <w:tcBorders>
              <w:top w:val="nil"/>
              <w:left w:val="nil"/>
              <w:bottom w:val="nil"/>
              <w:right w:val="nil"/>
            </w:tcBorders>
            <w:shd w:val="clear" w:color="auto" w:fill="FFFFFF"/>
          </w:tcPr>
          <w:p w14:paraId="31BC7F8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4DDB2062" w14:textId="77777777" w:rsidTr="00284A6F">
        <w:trPr>
          <w:cantSplit/>
        </w:trPr>
        <w:tc>
          <w:tcPr>
            <w:tcW w:w="1245" w:type="pct"/>
            <w:tcBorders>
              <w:top w:val="nil"/>
              <w:left w:val="nil"/>
              <w:bottom w:val="nil"/>
              <w:right w:val="nil"/>
            </w:tcBorders>
            <w:shd w:val="clear" w:color="auto" w:fill="FFFFFF"/>
          </w:tcPr>
          <w:p w14:paraId="6E3A3E6B" w14:textId="42A25F2D"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Std. Deleted Residual</w:t>
            </w:r>
          </w:p>
        </w:tc>
        <w:tc>
          <w:tcPr>
            <w:tcW w:w="817" w:type="pct"/>
            <w:tcBorders>
              <w:top w:val="nil"/>
              <w:left w:val="nil"/>
              <w:bottom w:val="nil"/>
              <w:right w:val="nil"/>
            </w:tcBorders>
            <w:shd w:val="clear" w:color="auto" w:fill="FFFFFF"/>
          </w:tcPr>
          <w:p w14:paraId="4B79927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2.014</w:t>
            </w:r>
          </w:p>
        </w:tc>
        <w:tc>
          <w:tcPr>
            <w:tcW w:w="817" w:type="pct"/>
            <w:tcBorders>
              <w:top w:val="nil"/>
              <w:left w:val="nil"/>
              <w:bottom w:val="nil"/>
              <w:right w:val="nil"/>
            </w:tcBorders>
            <w:shd w:val="clear" w:color="auto" w:fill="FFFFFF"/>
          </w:tcPr>
          <w:p w14:paraId="11F3F7C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4.546</w:t>
            </w:r>
          </w:p>
        </w:tc>
        <w:tc>
          <w:tcPr>
            <w:tcW w:w="817" w:type="pct"/>
            <w:tcBorders>
              <w:top w:val="nil"/>
              <w:left w:val="nil"/>
              <w:bottom w:val="nil"/>
              <w:right w:val="nil"/>
            </w:tcBorders>
            <w:shd w:val="clear" w:color="auto" w:fill="FFFFFF"/>
          </w:tcPr>
          <w:p w14:paraId="577486D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2C66F81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000</w:t>
            </w:r>
          </w:p>
        </w:tc>
        <w:tc>
          <w:tcPr>
            <w:tcW w:w="486" w:type="pct"/>
            <w:tcBorders>
              <w:top w:val="nil"/>
              <w:left w:val="nil"/>
              <w:bottom w:val="nil"/>
              <w:right w:val="nil"/>
            </w:tcBorders>
            <w:shd w:val="clear" w:color="auto" w:fill="FFFFFF"/>
          </w:tcPr>
          <w:p w14:paraId="05489DD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678C4266" w14:textId="77777777" w:rsidTr="00284A6F">
        <w:trPr>
          <w:cantSplit/>
        </w:trPr>
        <w:tc>
          <w:tcPr>
            <w:tcW w:w="1245" w:type="pct"/>
            <w:tcBorders>
              <w:top w:val="nil"/>
              <w:left w:val="nil"/>
              <w:bottom w:val="nil"/>
              <w:right w:val="nil"/>
            </w:tcBorders>
            <w:shd w:val="clear" w:color="auto" w:fill="FFFFFF"/>
          </w:tcPr>
          <w:p w14:paraId="6A76380D"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Mahal. Distance</w:t>
            </w:r>
          </w:p>
        </w:tc>
        <w:tc>
          <w:tcPr>
            <w:tcW w:w="817" w:type="pct"/>
            <w:tcBorders>
              <w:top w:val="nil"/>
              <w:left w:val="nil"/>
              <w:bottom w:val="nil"/>
              <w:right w:val="nil"/>
            </w:tcBorders>
            <w:shd w:val="clear" w:color="auto" w:fill="FFFFFF"/>
          </w:tcPr>
          <w:p w14:paraId="54512C8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943</w:t>
            </w:r>
          </w:p>
        </w:tc>
        <w:tc>
          <w:tcPr>
            <w:tcW w:w="817" w:type="pct"/>
            <w:tcBorders>
              <w:top w:val="nil"/>
              <w:left w:val="nil"/>
              <w:bottom w:val="nil"/>
              <w:right w:val="nil"/>
            </w:tcBorders>
            <w:shd w:val="clear" w:color="auto" w:fill="FFFFFF"/>
          </w:tcPr>
          <w:p w14:paraId="49252C47"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68.474</w:t>
            </w:r>
          </w:p>
        </w:tc>
        <w:tc>
          <w:tcPr>
            <w:tcW w:w="817" w:type="pct"/>
            <w:tcBorders>
              <w:top w:val="nil"/>
              <w:left w:val="nil"/>
              <w:bottom w:val="nil"/>
              <w:right w:val="nil"/>
            </w:tcBorders>
            <w:shd w:val="clear" w:color="auto" w:fill="FFFFFF"/>
          </w:tcPr>
          <w:p w14:paraId="32206A59"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1.000</w:t>
            </w:r>
          </w:p>
        </w:tc>
        <w:tc>
          <w:tcPr>
            <w:tcW w:w="817" w:type="pct"/>
            <w:tcBorders>
              <w:top w:val="nil"/>
              <w:left w:val="nil"/>
              <w:bottom w:val="nil"/>
              <w:right w:val="nil"/>
            </w:tcBorders>
            <w:shd w:val="clear" w:color="auto" w:fill="FFFFFF"/>
          </w:tcPr>
          <w:p w14:paraId="209CA7E8"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11.380</w:t>
            </w:r>
          </w:p>
        </w:tc>
        <w:tc>
          <w:tcPr>
            <w:tcW w:w="486" w:type="pct"/>
            <w:tcBorders>
              <w:top w:val="nil"/>
              <w:left w:val="nil"/>
              <w:bottom w:val="nil"/>
              <w:right w:val="nil"/>
            </w:tcBorders>
            <w:shd w:val="clear" w:color="auto" w:fill="FFFFFF"/>
          </w:tcPr>
          <w:p w14:paraId="34E24560"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08B1E6E7" w14:textId="77777777" w:rsidTr="00284A6F">
        <w:trPr>
          <w:cantSplit/>
        </w:trPr>
        <w:tc>
          <w:tcPr>
            <w:tcW w:w="1245" w:type="pct"/>
            <w:tcBorders>
              <w:top w:val="nil"/>
              <w:left w:val="nil"/>
              <w:bottom w:val="nil"/>
              <w:right w:val="nil"/>
            </w:tcBorders>
            <w:shd w:val="clear" w:color="auto" w:fill="FFFFFF"/>
          </w:tcPr>
          <w:p w14:paraId="0ADC2AAF"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Cook's Distance</w:t>
            </w:r>
          </w:p>
        </w:tc>
        <w:tc>
          <w:tcPr>
            <w:tcW w:w="817" w:type="pct"/>
            <w:tcBorders>
              <w:top w:val="nil"/>
              <w:left w:val="nil"/>
              <w:bottom w:val="nil"/>
              <w:right w:val="nil"/>
            </w:tcBorders>
            <w:shd w:val="clear" w:color="auto" w:fill="FFFFFF"/>
          </w:tcPr>
          <w:p w14:paraId="3B5E371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2873698F"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6EA55961"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nil"/>
              <w:right w:val="nil"/>
            </w:tcBorders>
            <w:shd w:val="clear" w:color="auto" w:fill="FFFFFF"/>
          </w:tcPr>
          <w:p w14:paraId="5862D48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86" w:type="pct"/>
            <w:tcBorders>
              <w:top w:val="nil"/>
              <w:left w:val="nil"/>
              <w:bottom w:val="nil"/>
              <w:right w:val="nil"/>
            </w:tcBorders>
            <w:shd w:val="clear" w:color="auto" w:fill="FFFFFF"/>
          </w:tcPr>
          <w:p w14:paraId="6280F7DE"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321A80E5" w14:textId="77777777" w:rsidTr="00284A6F">
        <w:trPr>
          <w:cantSplit/>
        </w:trPr>
        <w:tc>
          <w:tcPr>
            <w:tcW w:w="1245" w:type="pct"/>
            <w:tcBorders>
              <w:top w:val="nil"/>
              <w:left w:val="nil"/>
              <w:bottom w:val="single" w:sz="8" w:space="0" w:color="000000"/>
              <w:right w:val="nil"/>
            </w:tcBorders>
            <w:shd w:val="clear" w:color="auto" w:fill="FFFFFF"/>
          </w:tcPr>
          <w:p w14:paraId="2BF3EAEF" w14:textId="77777777" w:rsidR="00E86887" w:rsidRPr="00EF4AE2"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b/>
                <w:bCs/>
                <w:sz w:val="18"/>
                <w:szCs w:val="18"/>
              </w:rPr>
            </w:pPr>
            <w:r w:rsidRPr="00EF4AE2">
              <w:rPr>
                <w:rFonts w:ascii="Times New Roman" w:hAnsi="Times New Roman" w:cs="Times New Roman"/>
                <w:b/>
                <w:bCs/>
                <w:sz w:val="18"/>
                <w:szCs w:val="18"/>
              </w:rPr>
              <w:t>Centered Leverage Value</w:t>
            </w:r>
          </w:p>
        </w:tc>
        <w:tc>
          <w:tcPr>
            <w:tcW w:w="817" w:type="pct"/>
            <w:tcBorders>
              <w:top w:val="nil"/>
              <w:left w:val="nil"/>
              <w:bottom w:val="single" w:sz="8" w:space="0" w:color="000000"/>
              <w:right w:val="nil"/>
            </w:tcBorders>
            <w:shd w:val="clear" w:color="auto" w:fill="FFFFFF"/>
          </w:tcPr>
          <w:p w14:paraId="4788A372"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single" w:sz="8" w:space="0" w:color="000000"/>
              <w:right w:val="nil"/>
            </w:tcBorders>
            <w:shd w:val="clear" w:color="auto" w:fill="FFFFFF"/>
          </w:tcPr>
          <w:p w14:paraId="5FF33756"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1</w:t>
            </w:r>
          </w:p>
        </w:tc>
        <w:tc>
          <w:tcPr>
            <w:tcW w:w="817" w:type="pct"/>
            <w:tcBorders>
              <w:top w:val="nil"/>
              <w:left w:val="nil"/>
              <w:bottom w:val="single" w:sz="8" w:space="0" w:color="000000"/>
              <w:right w:val="nil"/>
            </w:tcBorders>
            <w:shd w:val="clear" w:color="auto" w:fill="FFFFFF"/>
          </w:tcPr>
          <w:p w14:paraId="109EBFCD"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817" w:type="pct"/>
            <w:tcBorders>
              <w:top w:val="nil"/>
              <w:left w:val="nil"/>
              <w:bottom w:val="single" w:sz="8" w:space="0" w:color="000000"/>
              <w:right w:val="nil"/>
            </w:tcBorders>
            <w:shd w:val="clear" w:color="auto" w:fill="FFFFFF"/>
          </w:tcPr>
          <w:p w14:paraId="3530E1FB"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000</w:t>
            </w:r>
          </w:p>
        </w:tc>
        <w:tc>
          <w:tcPr>
            <w:tcW w:w="486" w:type="pct"/>
            <w:tcBorders>
              <w:top w:val="nil"/>
              <w:left w:val="nil"/>
              <w:bottom w:val="single" w:sz="8" w:space="0" w:color="000000"/>
              <w:right w:val="nil"/>
            </w:tcBorders>
            <w:shd w:val="clear" w:color="auto" w:fill="FFFFFF"/>
          </w:tcPr>
          <w:p w14:paraId="2F5A311A" w14:textId="77777777"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Times New Roman" w:hAnsi="Times New Roman" w:cs="Times New Roman"/>
                <w:sz w:val="18"/>
                <w:szCs w:val="18"/>
              </w:rPr>
            </w:pPr>
            <w:r w:rsidRPr="00D354EB">
              <w:rPr>
                <w:rFonts w:ascii="Times New Roman" w:hAnsi="Times New Roman" w:cs="Times New Roman"/>
                <w:sz w:val="18"/>
                <w:szCs w:val="18"/>
              </w:rPr>
              <w:t>80500</w:t>
            </w:r>
          </w:p>
        </w:tc>
      </w:tr>
      <w:tr w:rsidR="00E86887" w:rsidRPr="00D354EB" w14:paraId="63E6B7CF" w14:textId="77777777" w:rsidTr="00D354EB">
        <w:trPr>
          <w:cantSplit/>
        </w:trPr>
        <w:tc>
          <w:tcPr>
            <w:tcW w:w="5000" w:type="pct"/>
            <w:gridSpan w:val="6"/>
            <w:tcBorders>
              <w:top w:val="nil"/>
              <w:left w:val="nil"/>
              <w:bottom w:val="nil"/>
              <w:right w:val="nil"/>
            </w:tcBorders>
            <w:shd w:val="clear" w:color="auto" w:fill="FFFFFF"/>
          </w:tcPr>
          <w:p w14:paraId="3DCFB1D9" w14:textId="6A2A14AA" w:rsidR="00E86887" w:rsidRPr="00D354EB"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Times New Roman" w:hAnsi="Times New Roman" w:cs="Times New Roman"/>
                <w:sz w:val="18"/>
                <w:szCs w:val="18"/>
              </w:rPr>
            </w:pPr>
            <w:r w:rsidRPr="00D354EB">
              <w:rPr>
                <w:rFonts w:ascii="Times New Roman" w:hAnsi="Times New Roman" w:cs="Times New Roman"/>
                <w:sz w:val="18"/>
                <w:szCs w:val="18"/>
              </w:rPr>
              <w:t xml:space="preserve">a. Dependent </w:t>
            </w:r>
            <w:r w:rsidR="00F05F7B">
              <w:rPr>
                <w:rFonts w:ascii="Times New Roman" w:hAnsi="Times New Roman" w:cs="Times New Roman"/>
                <w:sz w:val="18"/>
                <w:szCs w:val="18"/>
              </w:rPr>
              <w:t>v</w:t>
            </w:r>
            <w:r w:rsidRPr="00D354EB">
              <w:rPr>
                <w:rFonts w:ascii="Times New Roman" w:hAnsi="Times New Roman" w:cs="Times New Roman"/>
                <w:sz w:val="18"/>
                <w:szCs w:val="18"/>
              </w:rPr>
              <w:t xml:space="preserve">ariable: </w:t>
            </w:r>
            <w:proofErr w:type="spellStart"/>
            <w:r w:rsidRPr="00D354EB">
              <w:rPr>
                <w:rFonts w:ascii="Times New Roman" w:hAnsi="Times New Roman" w:cs="Times New Roman"/>
                <w:sz w:val="18"/>
                <w:szCs w:val="18"/>
              </w:rPr>
              <w:t>Mreten</w:t>
            </w:r>
            <w:proofErr w:type="spellEnd"/>
          </w:p>
        </w:tc>
      </w:tr>
    </w:tbl>
    <w:p w14:paraId="25266235" w14:textId="77777777" w:rsidR="00E86887" w:rsidRPr="00E86887" w:rsidRDefault="00E86887" w:rsidP="00E8688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400" w:lineRule="atLeast"/>
        <w:rPr>
          <w:rFonts w:ascii="Times New Roman" w:hAnsi="Times New Roman" w:cs="Times New Roman"/>
          <w:color w:val="auto"/>
        </w:rPr>
      </w:pPr>
    </w:p>
    <w:p w14:paraId="6BB894D5" w14:textId="77777777" w:rsidR="00284A6F" w:rsidRDefault="00E86887" w:rsidP="00284A6F">
      <w:pPr>
        <w:keepNext/>
      </w:pPr>
      <w:r w:rsidRPr="00E86887">
        <w:rPr>
          <w:noProof/>
        </w:rPr>
        <w:drawing>
          <wp:inline distT="0" distB="0" distL="0" distR="0" wp14:anchorId="5BF43562" wp14:editId="504A7DF5">
            <wp:extent cx="7220456" cy="4257446"/>
            <wp:effectExtent l="0" t="0" r="0" b="0"/>
            <wp:docPr id="39" name="Picture 39"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with low confidence"/>
                    <pic:cNvPicPr/>
                  </pic:nvPicPr>
                  <pic:blipFill>
                    <a:blip r:embed="rId30"/>
                    <a:stretch>
                      <a:fillRect/>
                    </a:stretch>
                  </pic:blipFill>
                  <pic:spPr>
                    <a:xfrm>
                      <a:off x="0" y="0"/>
                      <a:ext cx="7227497" cy="4261597"/>
                    </a:xfrm>
                    <a:prstGeom prst="rect">
                      <a:avLst/>
                    </a:prstGeom>
                  </pic:spPr>
                </pic:pic>
              </a:graphicData>
            </a:graphic>
          </wp:inline>
        </w:drawing>
      </w:r>
    </w:p>
    <w:p w14:paraId="2A4B1DF4" w14:textId="6AF9C25D" w:rsidR="00E86887" w:rsidRDefault="00284A6F" w:rsidP="00284A6F">
      <w:pPr>
        <w:pStyle w:val="Caption"/>
        <w:jc w:val="left"/>
      </w:pPr>
      <w:r>
        <w:t xml:space="preserve">Figure </w:t>
      </w:r>
      <w:fldSimple w:instr=" SEQ Figure \* ARABIC ">
        <w:r w:rsidR="00652B35">
          <w:rPr>
            <w:noProof/>
          </w:rPr>
          <w:t>6</w:t>
        </w:r>
      </w:fldSimple>
      <w:r>
        <w:t xml:space="preserve">. </w:t>
      </w:r>
      <w:r w:rsidRPr="002F3888">
        <w:t>Normal P-P Plot of Regression Standardized Residual</w:t>
      </w:r>
    </w:p>
    <w:p w14:paraId="3ACD5199" w14:textId="6AABC27A" w:rsidR="008A5C7E" w:rsidRPr="00EF4AE2" w:rsidRDefault="008A5C7E" w:rsidP="008A5C7E">
      <w:r w:rsidRPr="00EF4AE2">
        <w:t xml:space="preserve">The results confirm that </w:t>
      </w:r>
      <w:r w:rsidR="00F05F7B" w:rsidRPr="00EF4AE2">
        <w:t xml:space="preserve">a </w:t>
      </w:r>
      <w:r w:rsidRPr="00EF4AE2">
        <w:t>word</w:t>
      </w:r>
      <w:r w:rsidR="00F05F7B" w:rsidRPr="00EF4AE2">
        <w:t>’</w:t>
      </w:r>
      <w:r w:rsidRPr="00EF4AE2">
        <w:t xml:space="preserve">s IE </w:t>
      </w:r>
      <w:r w:rsidR="00B57AA4" w:rsidRPr="00EF4AE2">
        <w:t>dimensions</w:t>
      </w:r>
      <w:r w:rsidR="00C45C7C" w:rsidRPr="00EF4AE2">
        <w:t xml:space="preserve"> </w:t>
      </w:r>
      <w:r w:rsidRPr="00EF4AE2">
        <w:t xml:space="preserve">can be predicted systematically based on </w:t>
      </w:r>
      <w:r w:rsidR="00F05F7B" w:rsidRPr="00EF4AE2">
        <w:t xml:space="preserve">its </w:t>
      </w:r>
      <w:r w:rsidRPr="00EF4AE2">
        <w:t>textual factors.</w:t>
      </w:r>
    </w:p>
    <w:p w14:paraId="71C024AF" w14:textId="2F043F74" w:rsidR="008A5C7E" w:rsidRDefault="008A5C7E" w:rsidP="008A5C7E">
      <w:pPr>
        <w:rPr>
          <w:rFonts w:ascii="Times New Roman" w:hAnsi="Times New Roman" w:cs="Times New Roman"/>
          <w:color w:val="auto"/>
        </w:rPr>
      </w:pPr>
      <w:r>
        <w:rPr>
          <w:rFonts w:ascii="Times New Roman" w:hAnsi="Times New Roman" w:cs="Times New Roman"/>
          <w:color w:val="auto"/>
        </w:rPr>
        <w:t>All the case</w:t>
      </w:r>
      <w:r w:rsidR="00F05F7B">
        <w:rPr>
          <w:rFonts w:ascii="Times New Roman" w:hAnsi="Times New Roman" w:cs="Times New Roman"/>
          <w:color w:val="auto"/>
        </w:rPr>
        <w:t>-</w:t>
      </w:r>
      <w:r>
        <w:rPr>
          <w:rFonts w:ascii="Times New Roman" w:hAnsi="Times New Roman" w:cs="Times New Roman"/>
          <w:color w:val="auto"/>
        </w:rPr>
        <w:t xml:space="preserve">wise diagnostics for the specific words are </w:t>
      </w:r>
      <w:r w:rsidR="00F05F7B">
        <w:rPr>
          <w:rFonts w:ascii="Times New Roman" w:hAnsi="Times New Roman" w:cs="Times New Roman"/>
          <w:color w:val="auto"/>
        </w:rPr>
        <w:t xml:space="preserve">shown </w:t>
      </w:r>
      <w:r>
        <w:rPr>
          <w:rFonts w:ascii="Times New Roman" w:hAnsi="Times New Roman" w:cs="Times New Roman"/>
          <w:color w:val="auto"/>
        </w:rPr>
        <w:t xml:space="preserve">in </w:t>
      </w:r>
      <w:hyperlink w:anchor="_Linear_regression_models" w:history="1">
        <w:r w:rsidR="00F05F7B">
          <w:rPr>
            <w:rStyle w:val="Hyperlink"/>
            <w:rFonts w:ascii="Times New Roman" w:hAnsi="Times New Roman" w:cs="Times New Roman"/>
          </w:rPr>
          <w:t>S</w:t>
        </w:r>
        <w:r w:rsidRPr="00D354EB">
          <w:rPr>
            <w:rStyle w:val="Hyperlink"/>
            <w:rFonts w:ascii="Times New Roman" w:hAnsi="Times New Roman" w:cs="Times New Roman"/>
          </w:rPr>
          <w:t>ection 6.2.1</w:t>
        </w:r>
      </w:hyperlink>
      <w:r>
        <w:rPr>
          <w:rFonts w:ascii="Times New Roman" w:hAnsi="Times New Roman" w:cs="Times New Roman"/>
          <w:color w:val="auto"/>
        </w:rPr>
        <w:t>.</w:t>
      </w:r>
    </w:p>
    <w:p w14:paraId="1F8AEE8C" w14:textId="2E6DBDA3" w:rsidR="005A3270" w:rsidRPr="0005614D" w:rsidRDefault="005A3270" w:rsidP="007E57A0">
      <w:pPr>
        <w:pStyle w:val="Heading3"/>
        <w:numPr>
          <w:ilvl w:val="0"/>
          <w:numId w:val="0"/>
        </w:numPr>
        <w:ind w:left="720" w:hanging="720"/>
      </w:pPr>
      <w:bookmarkStart w:id="110" w:name="_Toc114161259"/>
      <w:bookmarkStart w:id="111" w:name="_Hlk118995083"/>
      <w:r w:rsidRPr="00C45C7C">
        <w:lastRenderedPageBreak/>
        <w:t>H</w:t>
      </w:r>
      <w:r w:rsidRPr="00C45C7C">
        <w:rPr>
          <w:vertAlign w:val="subscript"/>
        </w:rPr>
        <w:t>2</w:t>
      </w:r>
      <w:r w:rsidRPr="00C45C7C">
        <w:t xml:space="preserve">: </w:t>
      </w:r>
      <w:r w:rsidR="00051477" w:rsidRPr="00EF4AE2">
        <w:t xml:space="preserve">When there is more than one possible word to describe the same information, </w:t>
      </w:r>
      <w:r w:rsidR="00051477">
        <w:t>a word’s representativeness, ease-of-use</w:t>
      </w:r>
      <w:r w:rsidR="00051477" w:rsidRPr="00741F3D">
        <w:t>, a</w:t>
      </w:r>
      <w:r w:rsidR="00051477">
        <w:t xml:space="preserve">ffect. and distribution scores will predict whether a synonym is more </w:t>
      </w:r>
      <w:proofErr w:type="gramStart"/>
      <w:r w:rsidR="00051477">
        <w:t>engaging</w:t>
      </w:r>
      <w:bookmarkEnd w:id="110"/>
      <w:proofErr w:type="gramEnd"/>
      <w:r w:rsidR="00051477">
        <w:t xml:space="preserve"> </w:t>
      </w:r>
    </w:p>
    <w:bookmarkEnd w:id="111"/>
    <w:p w14:paraId="63902248" w14:textId="638B2B3D" w:rsidR="00D354EB" w:rsidRDefault="00002FFF" w:rsidP="005A3270">
      <w:r>
        <w:t>Using the</w:t>
      </w:r>
      <w:r w:rsidR="005A3270" w:rsidRPr="005A3270">
        <w:t xml:space="preserve"> p</w:t>
      </w:r>
      <w:r w:rsidR="00D354EB" w:rsidRPr="005A3270">
        <w:t>rediction</w:t>
      </w:r>
      <w:r w:rsidR="005A3270" w:rsidRPr="005A3270">
        <w:t xml:space="preserve"> scores </w:t>
      </w:r>
      <w:r>
        <w:t xml:space="preserve">shown in </w:t>
      </w:r>
      <w:r w:rsidR="005A3270" w:rsidRPr="005A3270">
        <w:t>the previous section</w:t>
      </w:r>
      <w:r>
        <w:t xml:space="preserve">, the synonyms were compared </w:t>
      </w:r>
      <w:r w:rsidR="005A3270" w:rsidRPr="005A3270">
        <w:t>to predict which on</w:t>
      </w:r>
      <w:r w:rsidR="00C45C7C">
        <w:t>e</w:t>
      </w:r>
      <w:r w:rsidR="005A3270" w:rsidRPr="005A3270">
        <w:t xml:space="preserve"> </w:t>
      </w:r>
      <w:r>
        <w:t>would</w:t>
      </w:r>
      <w:r w:rsidRPr="005A3270">
        <w:t xml:space="preserve"> </w:t>
      </w:r>
      <w:r w:rsidR="005A3270" w:rsidRPr="005A3270">
        <w:t>have higher perception, participation, and perseverance</w:t>
      </w:r>
      <w:r>
        <w:t xml:space="preserve"> scores</w:t>
      </w:r>
      <w:r w:rsidR="005A3270" w:rsidRPr="005A3270">
        <w:t xml:space="preserve">. </w:t>
      </w:r>
      <w:r w:rsidR="00C45C7C">
        <w:t xml:space="preserve">For perception </w:t>
      </w:r>
      <w:r>
        <w:t xml:space="preserve">as </w:t>
      </w:r>
      <w:r w:rsidR="00C45C7C">
        <w:t xml:space="preserve">measured </w:t>
      </w:r>
      <w:r>
        <w:t>by mean</w:t>
      </w:r>
      <w:r w:rsidR="00C45C7C">
        <w:t xml:space="preserve"> UES, </w:t>
      </w:r>
      <w:r>
        <w:t>the</w:t>
      </w:r>
      <w:r w:rsidR="00C45C7C">
        <w:t xml:space="preserve"> model was correct i</w:t>
      </w:r>
      <w:r w:rsidR="00D354EB" w:rsidRPr="005A3270">
        <w:t xml:space="preserve">n </w:t>
      </w:r>
      <w:r w:rsidR="00D354EB" w:rsidRPr="005A3270">
        <w:rPr>
          <w:b/>
          <w:bCs/>
          <w:u w:val="single"/>
        </w:rPr>
        <w:t>100% of the cases</w:t>
      </w:r>
      <w:r>
        <w:t>, i.e.,</w:t>
      </w:r>
      <w:r w:rsidR="003A14D2">
        <w:t xml:space="preserve"> </w:t>
      </w:r>
      <w:r>
        <w:t>the</w:t>
      </w:r>
      <w:r w:rsidR="00D354EB" w:rsidRPr="005A3270">
        <w:t xml:space="preserve"> model was able to </w:t>
      </w:r>
      <w:r>
        <w:t xml:space="preserve">correctly </w:t>
      </w:r>
      <w:r w:rsidR="00D354EB" w:rsidRPr="005A3270">
        <w:t>predict which syn</w:t>
      </w:r>
      <w:r w:rsidR="005A3270">
        <w:t>onym</w:t>
      </w:r>
      <w:r w:rsidR="00D354EB" w:rsidRPr="005A3270">
        <w:t xml:space="preserve"> </w:t>
      </w:r>
      <w:r>
        <w:t>would have</w:t>
      </w:r>
      <w:r w:rsidRPr="005A3270">
        <w:t xml:space="preserve"> </w:t>
      </w:r>
      <w:r>
        <w:t xml:space="preserve">a </w:t>
      </w:r>
      <w:r w:rsidR="00D354EB" w:rsidRPr="005A3270">
        <w:t xml:space="preserve">higher UES </w:t>
      </w:r>
      <w:r w:rsidR="00172A8E" w:rsidRPr="005A3270">
        <w:t>score</w:t>
      </w:r>
      <w:r w:rsidR="003A14D2">
        <w:t xml:space="preserve"> </w:t>
      </w:r>
      <w:r>
        <w:t>for</w:t>
      </w:r>
      <w:r w:rsidR="003A14D2">
        <w:t xml:space="preserve"> all 50 </w:t>
      </w:r>
      <w:proofErr w:type="spellStart"/>
      <w:r>
        <w:t>synsets</w:t>
      </w:r>
      <w:proofErr w:type="spellEnd"/>
      <w:r w:rsidR="003A14D2">
        <w:t xml:space="preserve">. </w:t>
      </w:r>
      <w:r>
        <w:t>T</w:t>
      </w:r>
      <w:r w:rsidR="00284A6F">
        <w:t>he ta</w:t>
      </w:r>
      <w:r>
        <w:t>ble</w:t>
      </w:r>
      <w:r w:rsidR="00284A6F">
        <w:t xml:space="preserve"> below</w:t>
      </w:r>
      <w:r>
        <w:t xml:space="preserve"> shows the </w:t>
      </w:r>
      <w:r w:rsidR="003A14D2">
        <w:t xml:space="preserve">observed and predicted values. </w:t>
      </w:r>
    </w:p>
    <w:p w14:paraId="1C44D1B1" w14:textId="0AA266FE" w:rsidR="00284A6F" w:rsidRDefault="00284A6F" w:rsidP="00284A6F">
      <w:pPr>
        <w:pStyle w:val="Caption"/>
        <w:keepNext/>
      </w:pPr>
      <w:r>
        <w:t xml:space="preserve">Table </w:t>
      </w:r>
      <w:fldSimple w:instr=" SEQ Table \* ARABIC ">
        <w:r w:rsidR="00652B35">
          <w:rPr>
            <w:noProof/>
          </w:rPr>
          <w:t>19</w:t>
        </w:r>
      </w:fldSimple>
      <w:r>
        <w:t xml:space="preserve">. </w:t>
      </w:r>
      <w:r w:rsidRPr="00FB5806">
        <w:t xml:space="preserve">Observed and Predicted UES Scores for 50 </w:t>
      </w:r>
      <w:proofErr w:type="spellStart"/>
      <w:r w:rsidRPr="00FB5806">
        <w:t>Synsets</w:t>
      </w:r>
      <w:proofErr w:type="spellEnd"/>
    </w:p>
    <w:tbl>
      <w:tblPr>
        <w:tblStyle w:val="APAReport"/>
        <w:tblW w:w="9270" w:type="dxa"/>
        <w:tblLook w:val="04A0" w:firstRow="1" w:lastRow="0" w:firstColumn="1" w:lastColumn="0" w:noHBand="0" w:noVBand="1"/>
      </w:tblPr>
      <w:tblGrid>
        <w:gridCol w:w="2495"/>
        <w:gridCol w:w="3304"/>
        <w:gridCol w:w="3471"/>
      </w:tblGrid>
      <w:tr w:rsidR="00C45B4C" w:rsidRPr="00C45B4C" w14:paraId="1430C4A9" w14:textId="77777777" w:rsidTr="00C45B4C">
        <w:trPr>
          <w:cnfStyle w:val="100000000000" w:firstRow="1" w:lastRow="0" w:firstColumn="0" w:lastColumn="0" w:oddVBand="0" w:evenVBand="0" w:oddHBand="0" w:evenHBand="0" w:firstRowFirstColumn="0" w:firstRowLastColumn="0" w:lastRowFirstColumn="0" w:lastRowLastColumn="0"/>
          <w:trHeight w:val="300"/>
        </w:trPr>
        <w:tc>
          <w:tcPr>
            <w:tcW w:w="2495" w:type="dxa"/>
            <w:noWrap/>
            <w:hideMark/>
          </w:tcPr>
          <w:p w14:paraId="129D5324" w14:textId="5F3547CE"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Pr>
                <w:rFonts w:ascii="Calibri" w:hAnsi="Calibri" w:cs="Calibri"/>
                <w:b/>
                <w:bCs/>
                <w:sz w:val="22"/>
                <w:szCs w:val="22"/>
              </w:rPr>
              <w:t>Synset/word</w:t>
            </w:r>
          </w:p>
        </w:tc>
        <w:tc>
          <w:tcPr>
            <w:tcW w:w="3304" w:type="dxa"/>
            <w:noWrap/>
            <w:hideMark/>
          </w:tcPr>
          <w:p w14:paraId="388B507D" w14:textId="7AD0C010" w:rsidR="00C45B4C" w:rsidRPr="00C45B4C" w:rsidRDefault="00C45B4C"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Pr>
                <w:rFonts w:ascii="Calibri" w:hAnsi="Calibri" w:cs="Calibri"/>
                <w:b/>
                <w:bCs/>
                <w:sz w:val="22"/>
                <w:szCs w:val="22"/>
              </w:rPr>
              <w:t>Observed</w:t>
            </w:r>
            <w:r w:rsidRPr="00C45B4C">
              <w:rPr>
                <w:rFonts w:ascii="Calibri" w:hAnsi="Calibri" w:cs="Calibri"/>
                <w:b/>
                <w:bCs/>
                <w:sz w:val="22"/>
                <w:szCs w:val="22"/>
              </w:rPr>
              <w:t xml:space="preserve"> </w:t>
            </w:r>
            <w:r>
              <w:rPr>
                <w:rFonts w:ascii="Roboto" w:hAnsi="Roboto"/>
                <w:color w:val="202124"/>
                <w:shd w:val="clear" w:color="auto" w:fill="FFFFFF"/>
              </w:rPr>
              <w:t>x</w:t>
            </w:r>
            <w:r>
              <w:rPr>
                <w:rFonts w:ascii="Times New Roman" w:hAnsi="Times New Roman" w:cs="Times New Roman"/>
                <w:color w:val="202124"/>
                <w:shd w:val="clear" w:color="auto" w:fill="FFFFFF"/>
              </w:rPr>
              <w:t xml:space="preserve">̄ </w:t>
            </w:r>
            <w:proofErr w:type="spellStart"/>
            <w:r w:rsidRPr="00C45B4C">
              <w:rPr>
                <w:rFonts w:ascii="Calibri" w:hAnsi="Calibri" w:cs="Calibri"/>
                <w:b/>
                <w:bCs/>
                <w:sz w:val="22"/>
                <w:szCs w:val="22"/>
              </w:rPr>
              <w:t>ues</w:t>
            </w:r>
            <w:proofErr w:type="spellEnd"/>
          </w:p>
        </w:tc>
        <w:tc>
          <w:tcPr>
            <w:tcW w:w="3471" w:type="dxa"/>
            <w:noWrap/>
            <w:hideMark/>
          </w:tcPr>
          <w:p w14:paraId="539B9F07" w14:textId="6A4C11F9" w:rsidR="00C45B4C" w:rsidRPr="00C45B4C" w:rsidRDefault="00EE5D53"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Pr>
                <w:rFonts w:ascii="Calibri" w:hAnsi="Calibri" w:cs="Calibri"/>
                <w:b/>
                <w:bCs/>
                <w:sz w:val="22"/>
                <w:szCs w:val="22"/>
              </w:rPr>
              <w:t xml:space="preserve">Predicted </w:t>
            </w:r>
            <w:r>
              <w:rPr>
                <w:rFonts w:ascii="Roboto" w:hAnsi="Roboto"/>
                <w:color w:val="202124"/>
                <w:shd w:val="clear" w:color="auto" w:fill="FFFFFF"/>
              </w:rPr>
              <w:t>x</w:t>
            </w:r>
            <w:r>
              <w:rPr>
                <w:rFonts w:ascii="Times New Roman" w:hAnsi="Times New Roman" w:cs="Times New Roman"/>
                <w:color w:val="202124"/>
                <w:shd w:val="clear" w:color="auto" w:fill="FFFFFF"/>
              </w:rPr>
              <w:t>̄ UES</w:t>
            </w:r>
          </w:p>
        </w:tc>
      </w:tr>
      <w:tr w:rsidR="00C45B4C" w:rsidRPr="00C45B4C" w14:paraId="2A274006" w14:textId="77777777" w:rsidTr="00C45B4C">
        <w:trPr>
          <w:trHeight w:val="300"/>
        </w:trPr>
        <w:tc>
          <w:tcPr>
            <w:tcW w:w="2495" w:type="dxa"/>
            <w:noWrap/>
            <w:hideMark/>
          </w:tcPr>
          <w:p w14:paraId="2DF5373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bused.a.02</w:t>
            </w:r>
          </w:p>
        </w:tc>
        <w:tc>
          <w:tcPr>
            <w:tcW w:w="3304" w:type="dxa"/>
            <w:noWrap/>
            <w:hideMark/>
          </w:tcPr>
          <w:p w14:paraId="3353750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70574534</w:t>
            </w:r>
          </w:p>
        </w:tc>
        <w:tc>
          <w:tcPr>
            <w:tcW w:w="3471" w:type="dxa"/>
            <w:noWrap/>
            <w:hideMark/>
          </w:tcPr>
          <w:p w14:paraId="23BD245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16106483</w:t>
            </w:r>
          </w:p>
        </w:tc>
      </w:tr>
      <w:tr w:rsidR="00C45B4C" w:rsidRPr="00C45B4C" w14:paraId="14B8B978" w14:textId="77777777" w:rsidTr="00C45B4C">
        <w:trPr>
          <w:trHeight w:val="300"/>
        </w:trPr>
        <w:tc>
          <w:tcPr>
            <w:tcW w:w="2495" w:type="dxa"/>
            <w:noWrap/>
            <w:hideMark/>
          </w:tcPr>
          <w:p w14:paraId="3ECFDEA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abused</w:t>
            </w:r>
          </w:p>
        </w:tc>
        <w:tc>
          <w:tcPr>
            <w:tcW w:w="3304" w:type="dxa"/>
            <w:noWrap/>
            <w:hideMark/>
          </w:tcPr>
          <w:p w14:paraId="479E6B0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0931677</w:t>
            </w:r>
          </w:p>
        </w:tc>
        <w:tc>
          <w:tcPr>
            <w:tcW w:w="3471" w:type="dxa"/>
            <w:noWrap/>
            <w:hideMark/>
          </w:tcPr>
          <w:p w14:paraId="237D307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0796335</w:t>
            </w:r>
          </w:p>
        </w:tc>
      </w:tr>
      <w:tr w:rsidR="00C45B4C" w:rsidRPr="00C45B4C" w14:paraId="0642220A" w14:textId="77777777" w:rsidTr="00C45B4C">
        <w:trPr>
          <w:trHeight w:val="300"/>
        </w:trPr>
        <w:tc>
          <w:tcPr>
            <w:tcW w:w="2495" w:type="dxa"/>
            <w:noWrap/>
            <w:hideMark/>
          </w:tcPr>
          <w:p w14:paraId="0DAFF69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altreated</w:t>
            </w:r>
          </w:p>
        </w:tc>
        <w:tc>
          <w:tcPr>
            <w:tcW w:w="3304" w:type="dxa"/>
            <w:noWrap/>
            <w:hideMark/>
          </w:tcPr>
          <w:p w14:paraId="3293584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31832298</w:t>
            </w:r>
          </w:p>
        </w:tc>
        <w:tc>
          <w:tcPr>
            <w:tcW w:w="3471" w:type="dxa"/>
            <w:noWrap/>
            <w:hideMark/>
          </w:tcPr>
          <w:p w14:paraId="59AE140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24249616</w:t>
            </w:r>
          </w:p>
        </w:tc>
      </w:tr>
      <w:tr w:rsidR="00C45B4C" w:rsidRPr="00C45B4C" w14:paraId="17DF48E4" w14:textId="77777777" w:rsidTr="00C45B4C">
        <w:trPr>
          <w:trHeight w:val="300"/>
        </w:trPr>
        <w:tc>
          <w:tcPr>
            <w:tcW w:w="2495" w:type="dxa"/>
            <w:noWrap/>
            <w:hideMark/>
          </w:tcPr>
          <w:p w14:paraId="32208B8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ce.n.03</w:t>
            </w:r>
          </w:p>
        </w:tc>
        <w:tc>
          <w:tcPr>
            <w:tcW w:w="3304" w:type="dxa"/>
            <w:noWrap/>
            <w:hideMark/>
          </w:tcPr>
          <w:p w14:paraId="2595DF9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08229814</w:t>
            </w:r>
          </w:p>
        </w:tc>
        <w:tc>
          <w:tcPr>
            <w:tcW w:w="3471" w:type="dxa"/>
            <w:noWrap/>
            <w:hideMark/>
          </w:tcPr>
          <w:p w14:paraId="01AE542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92164589</w:t>
            </w:r>
          </w:p>
        </w:tc>
      </w:tr>
      <w:tr w:rsidR="00C45B4C" w:rsidRPr="00C45B4C" w14:paraId="224F31C1" w14:textId="77777777" w:rsidTr="00C45B4C">
        <w:trPr>
          <w:trHeight w:val="300"/>
        </w:trPr>
        <w:tc>
          <w:tcPr>
            <w:tcW w:w="2495" w:type="dxa"/>
            <w:noWrap/>
            <w:hideMark/>
          </w:tcPr>
          <w:p w14:paraId="6BFC1BC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aven</w:t>
            </w:r>
          </w:p>
        </w:tc>
        <w:tc>
          <w:tcPr>
            <w:tcW w:w="3304" w:type="dxa"/>
            <w:noWrap/>
            <w:hideMark/>
          </w:tcPr>
          <w:p w14:paraId="41C3C1E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88975155</w:t>
            </w:r>
          </w:p>
        </w:tc>
        <w:tc>
          <w:tcPr>
            <w:tcW w:w="3471" w:type="dxa"/>
            <w:noWrap/>
            <w:hideMark/>
          </w:tcPr>
          <w:p w14:paraId="0DF2450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75973693</w:t>
            </w:r>
          </w:p>
        </w:tc>
      </w:tr>
      <w:tr w:rsidR="00C45B4C" w:rsidRPr="00C45B4C" w14:paraId="61041027" w14:textId="77777777" w:rsidTr="00C45B4C">
        <w:trPr>
          <w:trHeight w:val="300"/>
        </w:trPr>
        <w:tc>
          <w:tcPr>
            <w:tcW w:w="2495" w:type="dxa"/>
            <w:noWrap/>
            <w:hideMark/>
          </w:tcPr>
          <w:p w14:paraId="5334778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star</w:t>
            </w:r>
          </w:p>
        </w:tc>
        <w:tc>
          <w:tcPr>
            <w:tcW w:w="3304" w:type="dxa"/>
            <w:noWrap/>
            <w:hideMark/>
          </w:tcPr>
          <w:p w14:paraId="1EDA5BA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827484472</w:t>
            </w:r>
          </w:p>
        </w:tc>
        <w:tc>
          <w:tcPr>
            <w:tcW w:w="3471" w:type="dxa"/>
            <w:noWrap/>
            <w:hideMark/>
          </w:tcPr>
          <w:p w14:paraId="39FAAE7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08355485</w:t>
            </w:r>
          </w:p>
        </w:tc>
      </w:tr>
      <w:tr w:rsidR="00C45B4C" w:rsidRPr="00C45B4C" w14:paraId="24304D91" w14:textId="77777777" w:rsidTr="00C45B4C">
        <w:trPr>
          <w:trHeight w:val="300"/>
        </w:trPr>
        <w:tc>
          <w:tcPr>
            <w:tcW w:w="2495" w:type="dxa"/>
            <w:noWrap/>
            <w:hideMark/>
          </w:tcPr>
          <w:p w14:paraId="73EC8AD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gile.s.01</w:t>
            </w:r>
          </w:p>
        </w:tc>
        <w:tc>
          <w:tcPr>
            <w:tcW w:w="3304" w:type="dxa"/>
            <w:noWrap/>
            <w:hideMark/>
          </w:tcPr>
          <w:p w14:paraId="5497892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01164596</w:t>
            </w:r>
          </w:p>
        </w:tc>
        <w:tc>
          <w:tcPr>
            <w:tcW w:w="3471" w:type="dxa"/>
            <w:noWrap/>
            <w:hideMark/>
          </w:tcPr>
          <w:p w14:paraId="5474E98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31099669</w:t>
            </w:r>
          </w:p>
        </w:tc>
      </w:tr>
      <w:tr w:rsidR="00C45B4C" w:rsidRPr="00C45B4C" w14:paraId="44AF2A7F" w14:textId="77777777" w:rsidTr="00C45B4C">
        <w:trPr>
          <w:trHeight w:val="300"/>
        </w:trPr>
        <w:tc>
          <w:tcPr>
            <w:tcW w:w="2495" w:type="dxa"/>
            <w:noWrap/>
            <w:hideMark/>
          </w:tcPr>
          <w:p w14:paraId="6C1C85D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nimble</w:t>
            </w:r>
          </w:p>
        </w:tc>
        <w:tc>
          <w:tcPr>
            <w:tcW w:w="3304" w:type="dxa"/>
            <w:noWrap/>
            <w:hideMark/>
          </w:tcPr>
          <w:p w14:paraId="1D489FD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46428571</w:t>
            </w:r>
          </w:p>
        </w:tc>
        <w:tc>
          <w:tcPr>
            <w:tcW w:w="3471" w:type="dxa"/>
            <w:noWrap/>
            <w:hideMark/>
          </w:tcPr>
          <w:p w14:paraId="0627ECA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5531433</w:t>
            </w:r>
          </w:p>
        </w:tc>
      </w:tr>
      <w:tr w:rsidR="00C45B4C" w:rsidRPr="00C45B4C" w14:paraId="05B49F15" w14:textId="77777777" w:rsidTr="00C45B4C">
        <w:trPr>
          <w:trHeight w:val="300"/>
        </w:trPr>
        <w:tc>
          <w:tcPr>
            <w:tcW w:w="2495" w:type="dxa"/>
            <w:noWrap/>
            <w:hideMark/>
          </w:tcPr>
          <w:p w14:paraId="0EFE23D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quick</w:t>
            </w:r>
          </w:p>
        </w:tc>
        <w:tc>
          <w:tcPr>
            <w:tcW w:w="3304" w:type="dxa"/>
            <w:noWrap/>
            <w:hideMark/>
          </w:tcPr>
          <w:p w14:paraId="46B13FC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55900621</w:t>
            </w:r>
          </w:p>
        </w:tc>
        <w:tc>
          <w:tcPr>
            <w:tcW w:w="3471" w:type="dxa"/>
            <w:noWrap/>
            <w:hideMark/>
          </w:tcPr>
          <w:p w14:paraId="18E78A6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06667905</w:t>
            </w:r>
          </w:p>
        </w:tc>
      </w:tr>
      <w:tr w:rsidR="00C45B4C" w:rsidRPr="00C45B4C" w14:paraId="72C3ED11" w14:textId="77777777" w:rsidTr="00C45B4C">
        <w:trPr>
          <w:trHeight w:val="300"/>
        </w:trPr>
        <w:tc>
          <w:tcPr>
            <w:tcW w:w="2495" w:type="dxa"/>
            <w:noWrap/>
            <w:hideMark/>
          </w:tcPr>
          <w:p w14:paraId="7D47950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mple.s.02</w:t>
            </w:r>
          </w:p>
        </w:tc>
        <w:tc>
          <w:tcPr>
            <w:tcW w:w="3304" w:type="dxa"/>
            <w:noWrap/>
            <w:hideMark/>
          </w:tcPr>
          <w:p w14:paraId="3E2E55A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40916149</w:t>
            </w:r>
          </w:p>
        </w:tc>
        <w:tc>
          <w:tcPr>
            <w:tcW w:w="3471" w:type="dxa"/>
            <w:noWrap/>
            <w:hideMark/>
          </w:tcPr>
          <w:p w14:paraId="12982B5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22189894</w:t>
            </w:r>
          </w:p>
        </w:tc>
      </w:tr>
      <w:tr w:rsidR="00C45B4C" w:rsidRPr="00C45B4C" w14:paraId="79013BBD" w14:textId="77777777" w:rsidTr="00C45B4C">
        <w:trPr>
          <w:trHeight w:val="300"/>
        </w:trPr>
        <w:tc>
          <w:tcPr>
            <w:tcW w:w="2495" w:type="dxa"/>
            <w:noWrap/>
            <w:hideMark/>
          </w:tcPr>
          <w:p w14:paraId="616A890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lenteous</w:t>
            </w:r>
          </w:p>
        </w:tc>
        <w:tc>
          <w:tcPr>
            <w:tcW w:w="3304" w:type="dxa"/>
            <w:noWrap/>
            <w:hideMark/>
          </w:tcPr>
          <w:p w14:paraId="4F18BCD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14130435</w:t>
            </w:r>
          </w:p>
        </w:tc>
        <w:tc>
          <w:tcPr>
            <w:tcW w:w="3471" w:type="dxa"/>
            <w:noWrap/>
            <w:hideMark/>
          </w:tcPr>
          <w:p w14:paraId="0312883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74203384</w:t>
            </w:r>
          </w:p>
        </w:tc>
      </w:tr>
      <w:tr w:rsidR="00C45B4C" w:rsidRPr="00C45B4C" w14:paraId="4CDF7EE8" w14:textId="77777777" w:rsidTr="00C45B4C">
        <w:trPr>
          <w:trHeight w:val="300"/>
        </w:trPr>
        <w:tc>
          <w:tcPr>
            <w:tcW w:w="2495" w:type="dxa"/>
            <w:noWrap/>
            <w:hideMark/>
          </w:tcPr>
          <w:p w14:paraId="3F5DA89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rich</w:t>
            </w:r>
          </w:p>
        </w:tc>
        <w:tc>
          <w:tcPr>
            <w:tcW w:w="3304" w:type="dxa"/>
            <w:noWrap/>
            <w:hideMark/>
          </w:tcPr>
          <w:p w14:paraId="071A6F9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3.067701863</w:t>
            </w:r>
          </w:p>
        </w:tc>
        <w:tc>
          <w:tcPr>
            <w:tcW w:w="3471" w:type="dxa"/>
            <w:noWrap/>
            <w:hideMark/>
          </w:tcPr>
          <w:p w14:paraId="1C38DF6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70176404</w:t>
            </w:r>
          </w:p>
        </w:tc>
      </w:tr>
      <w:tr w:rsidR="00C45B4C" w:rsidRPr="00C45B4C" w14:paraId="1448D406" w14:textId="77777777" w:rsidTr="00C45B4C">
        <w:trPr>
          <w:trHeight w:val="300"/>
        </w:trPr>
        <w:tc>
          <w:tcPr>
            <w:tcW w:w="2495" w:type="dxa"/>
            <w:noWrap/>
            <w:hideMark/>
          </w:tcPr>
          <w:p w14:paraId="35147A3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nnoying.s.01</w:t>
            </w:r>
          </w:p>
        </w:tc>
        <w:tc>
          <w:tcPr>
            <w:tcW w:w="3304" w:type="dxa"/>
            <w:noWrap/>
            <w:hideMark/>
          </w:tcPr>
          <w:p w14:paraId="6DA1C4C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3439441</w:t>
            </w:r>
          </w:p>
        </w:tc>
        <w:tc>
          <w:tcPr>
            <w:tcW w:w="3471" w:type="dxa"/>
            <w:noWrap/>
            <w:hideMark/>
          </w:tcPr>
          <w:p w14:paraId="720711F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69335175</w:t>
            </w:r>
          </w:p>
        </w:tc>
      </w:tr>
      <w:tr w:rsidR="00C45B4C" w:rsidRPr="00C45B4C" w14:paraId="085E8979" w14:textId="77777777" w:rsidTr="00C45B4C">
        <w:trPr>
          <w:trHeight w:val="300"/>
        </w:trPr>
        <w:tc>
          <w:tcPr>
            <w:tcW w:w="2495" w:type="dxa"/>
            <w:noWrap/>
            <w:hideMark/>
          </w:tcPr>
          <w:p w14:paraId="48FAB2E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annoying</w:t>
            </w:r>
          </w:p>
        </w:tc>
        <w:tc>
          <w:tcPr>
            <w:tcW w:w="3304" w:type="dxa"/>
            <w:noWrap/>
            <w:hideMark/>
          </w:tcPr>
          <w:p w14:paraId="54AF62F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72360248</w:t>
            </w:r>
          </w:p>
        </w:tc>
        <w:tc>
          <w:tcPr>
            <w:tcW w:w="3471" w:type="dxa"/>
            <w:noWrap/>
            <w:hideMark/>
          </w:tcPr>
          <w:p w14:paraId="6774D6B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35186412</w:t>
            </w:r>
          </w:p>
        </w:tc>
      </w:tr>
      <w:tr w:rsidR="00C45B4C" w:rsidRPr="00C45B4C" w14:paraId="2E89CA5A" w14:textId="77777777" w:rsidTr="00C45B4C">
        <w:trPr>
          <w:trHeight w:val="300"/>
        </w:trPr>
        <w:tc>
          <w:tcPr>
            <w:tcW w:w="2495" w:type="dxa"/>
            <w:noWrap/>
            <w:hideMark/>
          </w:tcPr>
          <w:p w14:paraId="2DCC89A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nettlesome</w:t>
            </w:r>
          </w:p>
        </w:tc>
        <w:tc>
          <w:tcPr>
            <w:tcW w:w="3304" w:type="dxa"/>
            <w:noWrap/>
            <w:hideMark/>
          </w:tcPr>
          <w:p w14:paraId="1AC982F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96428571</w:t>
            </w:r>
          </w:p>
        </w:tc>
        <w:tc>
          <w:tcPr>
            <w:tcW w:w="3471" w:type="dxa"/>
            <w:noWrap/>
            <w:hideMark/>
          </w:tcPr>
          <w:p w14:paraId="3FB2198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03483937</w:t>
            </w:r>
          </w:p>
        </w:tc>
      </w:tr>
      <w:tr w:rsidR="00C45B4C" w:rsidRPr="00C45B4C" w14:paraId="102F8A7B" w14:textId="77777777" w:rsidTr="00C45B4C">
        <w:trPr>
          <w:trHeight w:val="300"/>
        </w:trPr>
        <w:tc>
          <w:tcPr>
            <w:tcW w:w="2495" w:type="dxa"/>
            <w:noWrap/>
            <w:hideMark/>
          </w:tcPr>
          <w:p w14:paraId="772499A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rt.n.03</w:t>
            </w:r>
          </w:p>
        </w:tc>
        <w:tc>
          <w:tcPr>
            <w:tcW w:w="3304" w:type="dxa"/>
            <w:noWrap/>
            <w:hideMark/>
          </w:tcPr>
          <w:p w14:paraId="5227E6B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82142857</w:t>
            </w:r>
          </w:p>
        </w:tc>
        <w:tc>
          <w:tcPr>
            <w:tcW w:w="3471" w:type="dxa"/>
            <w:noWrap/>
            <w:hideMark/>
          </w:tcPr>
          <w:p w14:paraId="5FCB2AA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82653239</w:t>
            </w:r>
          </w:p>
        </w:tc>
      </w:tr>
      <w:tr w:rsidR="00C45B4C" w:rsidRPr="00C45B4C" w14:paraId="6DF7D123" w14:textId="77777777" w:rsidTr="00C45B4C">
        <w:trPr>
          <w:trHeight w:val="300"/>
        </w:trPr>
        <w:tc>
          <w:tcPr>
            <w:tcW w:w="2495" w:type="dxa"/>
            <w:noWrap/>
            <w:hideMark/>
          </w:tcPr>
          <w:p w14:paraId="0AE04D4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art</w:t>
            </w:r>
          </w:p>
        </w:tc>
        <w:tc>
          <w:tcPr>
            <w:tcW w:w="3304" w:type="dxa"/>
            <w:noWrap/>
            <w:hideMark/>
          </w:tcPr>
          <w:p w14:paraId="5A025AC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816770186</w:t>
            </w:r>
          </w:p>
        </w:tc>
        <w:tc>
          <w:tcPr>
            <w:tcW w:w="3471" w:type="dxa"/>
            <w:noWrap/>
            <w:hideMark/>
          </w:tcPr>
          <w:p w14:paraId="2761CCB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87286894</w:t>
            </w:r>
          </w:p>
        </w:tc>
      </w:tr>
      <w:tr w:rsidR="00C45B4C" w:rsidRPr="00C45B4C" w14:paraId="4C9D3E47" w14:textId="77777777" w:rsidTr="00C45B4C">
        <w:trPr>
          <w:trHeight w:val="300"/>
        </w:trPr>
        <w:tc>
          <w:tcPr>
            <w:tcW w:w="2495" w:type="dxa"/>
            <w:noWrap/>
            <w:hideMark/>
          </w:tcPr>
          <w:p w14:paraId="571F163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rowess</w:t>
            </w:r>
          </w:p>
        </w:tc>
        <w:tc>
          <w:tcPr>
            <w:tcW w:w="3304" w:type="dxa"/>
            <w:noWrap/>
            <w:hideMark/>
          </w:tcPr>
          <w:p w14:paraId="5EA30D9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47515528</w:t>
            </w:r>
          </w:p>
        </w:tc>
        <w:tc>
          <w:tcPr>
            <w:tcW w:w="3471" w:type="dxa"/>
            <w:noWrap/>
            <w:hideMark/>
          </w:tcPr>
          <w:p w14:paraId="304E72F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78019584</w:t>
            </w:r>
          </w:p>
        </w:tc>
      </w:tr>
      <w:tr w:rsidR="00C45B4C" w:rsidRPr="00C45B4C" w14:paraId="29DF2924" w14:textId="77777777" w:rsidTr="00C45B4C">
        <w:trPr>
          <w:trHeight w:val="300"/>
        </w:trPr>
        <w:tc>
          <w:tcPr>
            <w:tcW w:w="2495" w:type="dxa"/>
            <w:noWrap/>
            <w:hideMark/>
          </w:tcPr>
          <w:p w14:paraId="476B0DB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sleep.s.03</w:t>
            </w:r>
          </w:p>
        </w:tc>
        <w:tc>
          <w:tcPr>
            <w:tcW w:w="3304" w:type="dxa"/>
            <w:noWrap/>
            <w:hideMark/>
          </w:tcPr>
          <w:p w14:paraId="70FB3E1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79968944</w:t>
            </w:r>
          </w:p>
        </w:tc>
        <w:tc>
          <w:tcPr>
            <w:tcW w:w="3471" w:type="dxa"/>
            <w:noWrap/>
            <w:hideMark/>
          </w:tcPr>
          <w:p w14:paraId="7188D84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11206234</w:t>
            </w:r>
          </w:p>
        </w:tc>
      </w:tr>
      <w:tr w:rsidR="00C45B4C" w:rsidRPr="00C45B4C" w14:paraId="176CB843" w14:textId="77777777" w:rsidTr="00C45B4C">
        <w:trPr>
          <w:trHeight w:val="300"/>
        </w:trPr>
        <w:tc>
          <w:tcPr>
            <w:tcW w:w="2495" w:type="dxa"/>
            <w:noWrap/>
            <w:hideMark/>
          </w:tcPr>
          <w:p w14:paraId="713A06D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eceased</w:t>
            </w:r>
          </w:p>
        </w:tc>
        <w:tc>
          <w:tcPr>
            <w:tcW w:w="3304" w:type="dxa"/>
            <w:noWrap/>
            <w:hideMark/>
          </w:tcPr>
          <w:p w14:paraId="5A25723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65062112</w:t>
            </w:r>
          </w:p>
        </w:tc>
        <w:tc>
          <w:tcPr>
            <w:tcW w:w="3471" w:type="dxa"/>
            <w:noWrap/>
            <w:hideMark/>
          </w:tcPr>
          <w:p w14:paraId="699BC1F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78956003</w:t>
            </w:r>
          </w:p>
        </w:tc>
      </w:tr>
      <w:tr w:rsidR="00C45B4C" w:rsidRPr="00C45B4C" w14:paraId="7A551454" w14:textId="77777777" w:rsidTr="00C45B4C">
        <w:trPr>
          <w:trHeight w:val="300"/>
        </w:trPr>
        <w:tc>
          <w:tcPr>
            <w:tcW w:w="2495" w:type="dxa"/>
            <w:noWrap/>
            <w:hideMark/>
          </w:tcPr>
          <w:p w14:paraId="40E5972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gone</w:t>
            </w:r>
          </w:p>
        </w:tc>
        <w:tc>
          <w:tcPr>
            <w:tcW w:w="3304" w:type="dxa"/>
            <w:noWrap/>
            <w:hideMark/>
          </w:tcPr>
          <w:p w14:paraId="42E5024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94875776</w:t>
            </w:r>
          </w:p>
        </w:tc>
        <w:tc>
          <w:tcPr>
            <w:tcW w:w="3471" w:type="dxa"/>
            <w:noWrap/>
            <w:hideMark/>
          </w:tcPr>
          <w:p w14:paraId="6694ED0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43456466</w:t>
            </w:r>
          </w:p>
        </w:tc>
      </w:tr>
      <w:tr w:rsidR="00C45B4C" w:rsidRPr="00C45B4C" w14:paraId="1CE1890F" w14:textId="77777777" w:rsidTr="00C45B4C">
        <w:trPr>
          <w:trHeight w:val="300"/>
        </w:trPr>
        <w:tc>
          <w:tcPr>
            <w:tcW w:w="2495" w:type="dxa"/>
            <w:noWrap/>
            <w:hideMark/>
          </w:tcPr>
          <w:p w14:paraId="2CF9D9F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utomaton.n.01</w:t>
            </w:r>
          </w:p>
        </w:tc>
        <w:tc>
          <w:tcPr>
            <w:tcW w:w="3304" w:type="dxa"/>
            <w:noWrap/>
            <w:hideMark/>
          </w:tcPr>
          <w:p w14:paraId="082BD7E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30512422</w:t>
            </w:r>
          </w:p>
        </w:tc>
        <w:tc>
          <w:tcPr>
            <w:tcW w:w="3471" w:type="dxa"/>
            <w:noWrap/>
            <w:hideMark/>
          </w:tcPr>
          <w:p w14:paraId="1505DC4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85718916</w:t>
            </w:r>
          </w:p>
        </w:tc>
      </w:tr>
      <w:tr w:rsidR="00C45B4C" w:rsidRPr="00C45B4C" w14:paraId="0565E56D" w14:textId="77777777" w:rsidTr="00C45B4C">
        <w:trPr>
          <w:trHeight w:val="300"/>
        </w:trPr>
        <w:tc>
          <w:tcPr>
            <w:tcW w:w="2495" w:type="dxa"/>
            <w:noWrap/>
            <w:hideMark/>
          </w:tcPr>
          <w:p w14:paraId="1353CD6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automaton</w:t>
            </w:r>
          </w:p>
        </w:tc>
        <w:tc>
          <w:tcPr>
            <w:tcW w:w="3304" w:type="dxa"/>
            <w:noWrap/>
            <w:hideMark/>
          </w:tcPr>
          <w:p w14:paraId="10FCCBA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47826087</w:t>
            </w:r>
          </w:p>
        </w:tc>
        <w:tc>
          <w:tcPr>
            <w:tcW w:w="3471" w:type="dxa"/>
            <w:noWrap/>
            <w:hideMark/>
          </w:tcPr>
          <w:p w14:paraId="4D1DA59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07598588</w:t>
            </w:r>
          </w:p>
        </w:tc>
      </w:tr>
      <w:tr w:rsidR="00C45B4C" w:rsidRPr="00C45B4C" w14:paraId="57A343C7" w14:textId="77777777" w:rsidTr="00C45B4C">
        <w:trPr>
          <w:trHeight w:val="300"/>
        </w:trPr>
        <w:tc>
          <w:tcPr>
            <w:tcW w:w="2495" w:type="dxa"/>
            <w:noWrap/>
            <w:hideMark/>
          </w:tcPr>
          <w:p w14:paraId="311F451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zombie</w:t>
            </w:r>
          </w:p>
        </w:tc>
        <w:tc>
          <w:tcPr>
            <w:tcW w:w="3304" w:type="dxa"/>
            <w:noWrap/>
            <w:hideMark/>
          </w:tcPr>
          <w:p w14:paraId="17AA499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913198758</w:t>
            </w:r>
          </w:p>
        </w:tc>
        <w:tc>
          <w:tcPr>
            <w:tcW w:w="3471" w:type="dxa"/>
            <w:noWrap/>
            <w:hideMark/>
          </w:tcPr>
          <w:p w14:paraId="7AD4FAB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63839244</w:t>
            </w:r>
          </w:p>
        </w:tc>
      </w:tr>
      <w:tr w:rsidR="00C45B4C" w:rsidRPr="00C45B4C" w14:paraId="363869DD" w14:textId="77777777" w:rsidTr="00C45B4C">
        <w:trPr>
          <w:trHeight w:val="300"/>
        </w:trPr>
        <w:tc>
          <w:tcPr>
            <w:tcW w:w="2495" w:type="dxa"/>
            <w:noWrap/>
            <w:hideMark/>
          </w:tcPr>
          <w:p w14:paraId="2D6C088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avaricious.s.01</w:t>
            </w:r>
          </w:p>
        </w:tc>
        <w:tc>
          <w:tcPr>
            <w:tcW w:w="3304" w:type="dxa"/>
            <w:noWrap/>
            <w:hideMark/>
          </w:tcPr>
          <w:p w14:paraId="248FF7B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37111801</w:t>
            </w:r>
          </w:p>
        </w:tc>
        <w:tc>
          <w:tcPr>
            <w:tcW w:w="3471" w:type="dxa"/>
            <w:noWrap/>
            <w:hideMark/>
          </w:tcPr>
          <w:p w14:paraId="421EE4B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94853681</w:t>
            </w:r>
          </w:p>
        </w:tc>
      </w:tr>
      <w:tr w:rsidR="00C45B4C" w:rsidRPr="00C45B4C" w14:paraId="082C8FA9" w14:textId="77777777" w:rsidTr="00C45B4C">
        <w:trPr>
          <w:trHeight w:val="300"/>
        </w:trPr>
        <w:tc>
          <w:tcPr>
            <w:tcW w:w="2495" w:type="dxa"/>
            <w:noWrap/>
            <w:hideMark/>
          </w:tcPr>
          <w:p w14:paraId="2D421E0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lastRenderedPageBreak/>
              <w:t>avaricious</w:t>
            </w:r>
          </w:p>
        </w:tc>
        <w:tc>
          <w:tcPr>
            <w:tcW w:w="3304" w:type="dxa"/>
            <w:noWrap/>
            <w:hideMark/>
          </w:tcPr>
          <w:p w14:paraId="5C86A4B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04658385</w:t>
            </w:r>
          </w:p>
        </w:tc>
        <w:tc>
          <w:tcPr>
            <w:tcW w:w="3471" w:type="dxa"/>
            <w:noWrap/>
            <w:hideMark/>
          </w:tcPr>
          <w:p w14:paraId="346B01B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35496669</w:t>
            </w:r>
          </w:p>
        </w:tc>
      </w:tr>
      <w:tr w:rsidR="00C45B4C" w:rsidRPr="00C45B4C" w14:paraId="2C158C1C" w14:textId="77777777" w:rsidTr="00C45B4C">
        <w:trPr>
          <w:trHeight w:val="300"/>
        </w:trPr>
        <w:tc>
          <w:tcPr>
            <w:tcW w:w="2495" w:type="dxa"/>
            <w:noWrap/>
            <w:hideMark/>
          </w:tcPr>
          <w:p w14:paraId="30900E4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greedy</w:t>
            </w:r>
          </w:p>
        </w:tc>
        <w:tc>
          <w:tcPr>
            <w:tcW w:w="3304" w:type="dxa"/>
            <w:noWrap/>
            <w:hideMark/>
          </w:tcPr>
          <w:p w14:paraId="217F8E8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69565217</w:t>
            </w:r>
          </w:p>
        </w:tc>
        <w:tc>
          <w:tcPr>
            <w:tcW w:w="3471" w:type="dxa"/>
            <w:noWrap/>
            <w:hideMark/>
          </w:tcPr>
          <w:p w14:paraId="358AE23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4210693</w:t>
            </w:r>
          </w:p>
        </w:tc>
      </w:tr>
      <w:tr w:rsidR="00C45B4C" w:rsidRPr="00C45B4C" w14:paraId="2B0338DC" w14:textId="77777777" w:rsidTr="00C45B4C">
        <w:trPr>
          <w:trHeight w:val="300"/>
        </w:trPr>
        <w:tc>
          <w:tcPr>
            <w:tcW w:w="2495" w:type="dxa"/>
            <w:noWrap/>
            <w:hideMark/>
          </w:tcPr>
          <w:p w14:paraId="51ACDB1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baron.n.03</w:t>
            </w:r>
          </w:p>
        </w:tc>
        <w:tc>
          <w:tcPr>
            <w:tcW w:w="3304" w:type="dxa"/>
            <w:noWrap/>
            <w:hideMark/>
          </w:tcPr>
          <w:p w14:paraId="6F5F230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56987578</w:t>
            </w:r>
          </w:p>
        </w:tc>
        <w:tc>
          <w:tcPr>
            <w:tcW w:w="3471" w:type="dxa"/>
            <w:noWrap/>
            <w:hideMark/>
          </w:tcPr>
          <w:p w14:paraId="2FCEC90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81533586</w:t>
            </w:r>
          </w:p>
        </w:tc>
      </w:tr>
      <w:tr w:rsidR="00C45B4C" w:rsidRPr="00C45B4C" w14:paraId="7D50CB3E" w14:textId="77777777" w:rsidTr="00C45B4C">
        <w:trPr>
          <w:trHeight w:val="300"/>
        </w:trPr>
        <w:tc>
          <w:tcPr>
            <w:tcW w:w="2495" w:type="dxa"/>
            <w:noWrap/>
            <w:hideMark/>
          </w:tcPr>
          <w:p w14:paraId="35A91A8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king</w:t>
            </w:r>
          </w:p>
        </w:tc>
        <w:tc>
          <w:tcPr>
            <w:tcW w:w="3304" w:type="dxa"/>
            <w:noWrap/>
            <w:hideMark/>
          </w:tcPr>
          <w:p w14:paraId="336C69C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889906832</w:t>
            </w:r>
          </w:p>
        </w:tc>
        <w:tc>
          <w:tcPr>
            <w:tcW w:w="3471" w:type="dxa"/>
            <w:noWrap/>
            <w:hideMark/>
          </w:tcPr>
          <w:p w14:paraId="6122562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96783296</w:t>
            </w:r>
          </w:p>
        </w:tc>
      </w:tr>
      <w:tr w:rsidR="00C45B4C" w:rsidRPr="00C45B4C" w14:paraId="0BC5A804" w14:textId="77777777" w:rsidTr="00C45B4C">
        <w:trPr>
          <w:trHeight w:val="300"/>
        </w:trPr>
        <w:tc>
          <w:tcPr>
            <w:tcW w:w="2495" w:type="dxa"/>
            <w:noWrap/>
            <w:hideMark/>
          </w:tcPr>
          <w:p w14:paraId="1F9213F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agnate</w:t>
            </w:r>
          </w:p>
        </w:tc>
        <w:tc>
          <w:tcPr>
            <w:tcW w:w="3304" w:type="dxa"/>
            <w:noWrap/>
            <w:hideMark/>
          </w:tcPr>
          <w:p w14:paraId="4215C48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24068323</w:t>
            </w:r>
          </w:p>
        </w:tc>
        <w:tc>
          <w:tcPr>
            <w:tcW w:w="3471" w:type="dxa"/>
            <w:noWrap/>
            <w:hideMark/>
          </w:tcPr>
          <w:p w14:paraId="58212CE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66283875</w:t>
            </w:r>
          </w:p>
        </w:tc>
      </w:tr>
      <w:tr w:rsidR="00C45B4C" w:rsidRPr="00C45B4C" w14:paraId="544EEA47" w14:textId="77777777" w:rsidTr="00C45B4C">
        <w:trPr>
          <w:trHeight w:val="300"/>
        </w:trPr>
        <w:tc>
          <w:tcPr>
            <w:tcW w:w="2495" w:type="dxa"/>
            <w:noWrap/>
            <w:hideMark/>
          </w:tcPr>
          <w:p w14:paraId="38CB571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beget.v.01</w:t>
            </w:r>
          </w:p>
        </w:tc>
        <w:tc>
          <w:tcPr>
            <w:tcW w:w="3304" w:type="dxa"/>
            <w:noWrap/>
            <w:hideMark/>
          </w:tcPr>
          <w:p w14:paraId="6BD95C6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71040373</w:t>
            </w:r>
          </w:p>
        </w:tc>
        <w:tc>
          <w:tcPr>
            <w:tcW w:w="3471" w:type="dxa"/>
            <w:noWrap/>
            <w:hideMark/>
          </w:tcPr>
          <w:p w14:paraId="0CB9F09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49272212</w:t>
            </w:r>
          </w:p>
        </w:tc>
      </w:tr>
      <w:tr w:rsidR="00C45B4C" w:rsidRPr="00C45B4C" w14:paraId="64DEBC62" w14:textId="77777777" w:rsidTr="00C45B4C">
        <w:trPr>
          <w:trHeight w:val="300"/>
        </w:trPr>
        <w:tc>
          <w:tcPr>
            <w:tcW w:w="2495" w:type="dxa"/>
            <w:noWrap/>
            <w:hideMark/>
          </w:tcPr>
          <w:p w14:paraId="727E8C7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engender</w:t>
            </w:r>
          </w:p>
        </w:tc>
        <w:tc>
          <w:tcPr>
            <w:tcW w:w="3304" w:type="dxa"/>
            <w:noWrap/>
            <w:hideMark/>
          </w:tcPr>
          <w:p w14:paraId="7BDEC56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09161491</w:t>
            </w:r>
          </w:p>
        </w:tc>
        <w:tc>
          <w:tcPr>
            <w:tcW w:w="3471" w:type="dxa"/>
            <w:noWrap/>
            <w:hideMark/>
          </w:tcPr>
          <w:p w14:paraId="2C48187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20283668</w:t>
            </w:r>
          </w:p>
        </w:tc>
      </w:tr>
      <w:tr w:rsidR="00C45B4C" w:rsidRPr="00C45B4C" w14:paraId="7D333FF8" w14:textId="77777777" w:rsidTr="00C45B4C">
        <w:trPr>
          <w:trHeight w:val="300"/>
        </w:trPr>
        <w:tc>
          <w:tcPr>
            <w:tcW w:w="2495" w:type="dxa"/>
            <w:noWrap/>
            <w:hideMark/>
          </w:tcPr>
          <w:p w14:paraId="4FEDD5D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other</w:t>
            </w:r>
          </w:p>
        </w:tc>
        <w:tc>
          <w:tcPr>
            <w:tcW w:w="3304" w:type="dxa"/>
            <w:noWrap/>
            <w:hideMark/>
          </w:tcPr>
          <w:p w14:paraId="7230811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732919255</w:t>
            </w:r>
          </w:p>
        </w:tc>
        <w:tc>
          <w:tcPr>
            <w:tcW w:w="3471" w:type="dxa"/>
            <w:noWrap/>
            <w:hideMark/>
          </w:tcPr>
          <w:p w14:paraId="49D4A10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78260755</w:t>
            </w:r>
          </w:p>
        </w:tc>
      </w:tr>
      <w:tr w:rsidR="00C45B4C" w:rsidRPr="00C45B4C" w14:paraId="7FED71CE" w14:textId="77777777" w:rsidTr="00C45B4C">
        <w:trPr>
          <w:trHeight w:val="300"/>
        </w:trPr>
        <w:tc>
          <w:tcPr>
            <w:tcW w:w="2495" w:type="dxa"/>
            <w:noWrap/>
            <w:hideMark/>
          </w:tcPr>
          <w:p w14:paraId="3229FB8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burp.v.01</w:t>
            </w:r>
          </w:p>
        </w:tc>
        <w:tc>
          <w:tcPr>
            <w:tcW w:w="3304" w:type="dxa"/>
            <w:noWrap/>
            <w:hideMark/>
          </w:tcPr>
          <w:p w14:paraId="0FA3AD1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47826087</w:t>
            </w:r>
          </w:p>
        </w:tc>
        <w:tc>
          <w:tcPr>
            <w:tcW w:w="3471" w:type="dxa"/>
            <w:noWrap/>
            <w:hideMark/>
          </w:tcPr>
          <w:p w14:paraId="1533D13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50340638</w:t>
            </w:r>
          </w:p>
        </w:tc>
      </w:tr>
      <w:tr w:rsidR="00C45B4C" w:rsidRPr="00C45B4C" w14:paraId="3C24222D" w14:textId="77777777" w:rsidTr="00C45B4C">
        <w:trPr>
          <w:trHeight w:val="300"/>
        </w:trPr>
        <w:tc>
          <w:tcPr>
            <w:tcW w:w="2495" w:type="dxa"/>
            <w:noWrap/>
            <w:hideMark/>
          </w:tcPr>
          <w:p w14:paraId="5333FBB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elching</w:t>
            </w:r>
          </w:p>
        </w:tc>
        <w:tc>
          <w:tcPr>
            <w:tcW w:w="3304" w:type="dxa"/>
            <w:noWrap/>
            <w:hideMark/>
          </w:tcPr>
          <w:p w14:paraId="0C4BD24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43012422</w:t>
            </w:r>
          </w:p>
        </w:tc>
        <w:tc>
          <w:tcPr>
            <w:tcW w:w="3471" w:type="dxa"/>
            <w:noWrap/>
            <w:hideMark/>
          </w:tcPr>
          <w:p w14:paraId="53CEB5E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66681578</w:t>
            </w:r>
          </w:p>
        </w:tc>
      </w:tr>
      <w:tr w:rsidR="00C45B4C" w:rsidRPr="00C45B4C" w14:paraId="19D5CD28" w14:textId="77777777" w:rsidTr="00C45B4C">
        <w:trPr>
          <w:trHeight w:val="300"/>
        </w:trPr>
        <w:tc>
          <w:tcPr>
            <w:tcW w:w="2495" w:type="dxa"/>
            <w:noWrap/>
            <w:hideMark/>
          </w:tcPr>
          <w:p w14:paraId="513FDCF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ubbling</w:t>
            </w:r>
          </w:p>
        </w:tc>
        <w:tc>
          <w:tcPr>
            <w:tcW w:w="3304" w:type="dxa"/>
            <w:noWrap/>
            <w:hideMark/>
          </w:tcPr>
          <w:p w14:paraId="1A0D71B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2639752</w:t>
            </w:r>
          </w:p>
        </w:tc>
        <w:tc>
          <w:tcPr>
            <w:tcW w:w="3471" w:type="dxa"/>
            <w:noWrap/>
            <w:hideMark/>
          </w:tcPr>
          <w:p w14:paraId="10D0158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33999699</w:t>
            </w:r>
          </w:p>
        </w:tc>
      </w:tr>
      <w:tr w:rsidR="00C45B4C" w:rsidRPr="00C45B4C" w14:paraId="0D97B21C" w14:textId="77777777" w:rsidTr="00C45B4C">
        <w:trPr>
          <w:trHeight w:val="300"/>
        </w:trPr>
        <w:tc>
          <w:tcPr>
            <w:tcW w:w="2495" w:type="dxa"/>
            <w:noWrap/>
            <w:hideMark/>
          </w:tcPr>
          <w:p w14:paraId="3A2C427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combatant.n.01</w:t>
            </w:r>
          </w:p>
        </w:tc>
        <w:tc>
          <w:tcPr>
            <w:tcW w:w="3304" w:type="dxa"/>
            <w:noWrap/>
            <w:hideMark/>
          </w:tcPr>
          <w:p w14:paraId="4EFE74E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27717391</w:t>
            </w:r>
          </w:p>
        </w:tc>
        <w:tc>
          <w:tcPr>
            <w:tcW w:w="3471" w:type="dxa"/>
            <w:noWrap/>
            <w:hideMark/>
          </w:tcPr>
          <w:p w14:paraId="12D8433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84452056</w:t>
            </w:r>
          </w:p>
        </w:tc>
      </w:tr>
      <w:tr w:rsidR="00C45B4C" w:rsidRPr="00C45B4C" w14:paraId="59FFBF80" w14:textId="77777777" w:rsidTr="00C45B4C">
        <w:trPr>
          <w:trHeight w:val="300"/>
        </w:trPr>
        <w:tc>
          <w:tcPr>
            <w:tcW w:w="2495" w:type="dxa"/>
            <w:noWrap/>
            <w:hideMark/>
          </w:tcPr>
          <w:p w14:paraId="0F988BD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elligerent</w:t>
            </w:r>
          </w:p>
        </w:tc>
        <w:tc>
          <w:tcPr>
            <w:tcW w:w="3304" w:type="dxa"/>
            <w:noWrap/>
            <w:hideMark/>
          </w:tcPr>
          <w:p w14:paraId="6A390B9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33074534</w:t>
            </w:r>
          </w:p>
        </w:tc>
        <w:tc>
          <w:tcPr>
            <w:tcW w:w="3471" w:type="dxa"/>
            <w:noWrap/>
            <w:hideMark/>
          </w:tcPr>
          <w:p w14:paraId="297DCBC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82070963</w:t>
            </w:r>
          </w:p>
        </w:tc>
      </w:tr>
      <w:tr w:rsidR="00C45B4C" w:rsidRPr="00C45B4C" w14:paraId="2AA8BCF2" w14:textId="77777777" w:rsidTr="00C45B4C">
        <w:trPr>
          <w:trHeight w:val="300"/>
        </w:trPr>
        <w:tc>
          <w:tcPr>
            <w:tcW w:w="2495" w:type="dxa"/>
            <w:noWrap/>
            <w:hideMark/>
          </w:tcPr>
          <w:p w14:paraId="4362776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fighter</w:t>
            </w:r>
          </w:p>
        </w:tc>
        <w:tc>
          <w:tcPr>
            <w:tcW w:w="3304" w:type="dxa"/>
            <w:noWrap/>
            <w:hideMark/>
          </w:tcPr>
          <w:p w14:paraId="338B857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22360248</w:t>
            </w:r>
          </w:p>
        </w:tc>
        <w:tc>
          <w:tcPr>
            <w:tcW w:w="3471" w:type="dxa"/>
            <w:noWrap/>
            <w:hideMark/>
          </w:tcPr>
          <w:p w14:paraId="0A8BA79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8683315</w:t>
            </w:r>
          </w:p>
        </w:tc>
      </w:tr>
      <w:tr w:rsidR="00C45B4C" w:rsidRPr="00C45B4C" w14:paraId="0F7E952A" w14:textId="77777777" w:rsidTr="00C45B4C">
        <w:trPr>
          <w:trHeight w:val="300"/>
        </w:trPr>
        <w:tc>
          <w:tcPr>
            <w:tcW w:w="2495" w:type="dxa"/>
            <w:noWrap/>
            <w:hideMark/>
          </w:tcPr>
          <w:p w14:paraId="2665642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computerization.n.01</w:t>
            </w:r>
          </w:p>
        </w:tc>
        <w:tc>
          <w:tcPr>
            <w:tcW w:w="3304" w:type="dxa"/>
            <w:noWrap/>
            <w:hideMark/>
          </w:tcPr>
          <w:p w14:paraId="1ABF4C7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30512422</w:t>
            </w:r>
          </w:p>
        </w:tc>
        <w:tc>
          <w:tcPr>
            <w:tcW w:w="3471" w:type="dxa"/>
            <w:noWrap/>
            <w:hideMark/>
          </w:tcPr>
          <w:p w14:paraId="37E60C9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128551765</w:t>
            </w:r>
          </w:p>
        </w:tc>
      </w:tr>
      <w:tr w:rsidR="00C45B4C" w:rsidRPr="00C45B4C" w14:paraId="17CCC002" w14:textId="77777777" w:rsidTr="00C45B4C">
        <w:trPr>
          <w:trHeight w:val="300"/>
        </w:trPr>
        <w:tc>
          <w:tcPr>
            <w:tcW w:w="2495" w:type="dxa"/>
            <w:noWrap/>
            <w:hideMark/>
          </w:tcPr>
          <w:p w14:paraId="062D339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computerization</w:t>
            </w:r>
          </w:p>
        </w:tc>
        <w:tc>
          <w:tcPr>
            <w:tcW w:w="3304" w:type="dxa"/>
            <w:noWrap/>
            <w:hideMark/>
          </w:tcPr>
          <w:p w14:paraId="0F20FEB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51397516</w:t>
            </w:r>
          </w:p>
        </w:tc>
        <w:tc>
          <w:tcPr>
            <w:tcW w:w="3471" w:type="dxa"/>
            <w:noWrap/>
            <w:hideMark/>
          </w:tcPr>
          <w:p w14:paraId="7FD7E08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28248077</w:t>
            </w:r>
          </w:p>
        </w:tc>
      </w:tr>
      <w:tr w:rsidR="00C45B4C" w:rsidRPr="00C45B4C" w14:paraId="78F51CBA" w14:textId="77777777" w:rsidTr="00C45B4C">
        <w:trPr>
          <w:trHeight w:val="300"/>
        </w:trPr>
        <w:tc>
          <w:tcPr>
            <w:tcW w:w="2495" w:type="dxa"/>
            <w:noWrap/>
            <w:hideMark/>
          </w:tcPr>
          <w:p w14:paraId="24EECC0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cybernation</w:t>
            </w:r>
          </w:p>
        </w:tc>
        <w:tc>
          <w:tcPr>
            <w:tcW w:w="3304" w:type="dxa"/>
            <w:noWrap/>
            <w:hideMark/>
          </w:tcPr>
          <w:p w14:paraId="7816882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09627329</w:t>
            </w:r>
          </w:p>
        </w:tc>
        <w:tc>
          <w:tcPr>
            <w:tcW w:w="3471" w:type="dxa"/>
            <w:noWrap/>
            <w:hideMark/>
          </w:tcPr>
          <w:p w14:paraId="1371346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028855453</w:t>
            </w:r>
          </w:p>
        </w:tc>
      </w:tr>
      <w:tr w:rsidR="00C45B4C" w:rsidRPr="00C45B4C" w14:paraId="33B3428B" w14:textId="77777777" w:rsidTr="00C45B4C">
        <w:trPr>
          <w:trHeight w:val="300"/>
        </w:trPr>
        <w:tc>
          <w:tcPr>
            <w:tcW w:w="2495" w:type="dxa"/>
            <w:noWrap/>
            <w:hideMark/>
          </w:tcPr>
          <w:p w14:paraId="6E5BF15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cut.s.03</w:t>
            </w:r>
          </w:p>
        </w:tc>
        <w:tc>
          <w:tcPr>
            <w:tcW w:w="3304" w:type="dxa"/>
            <w:noWrap/>
            <w:hideMark/>
          </w:tcPr>
          <w:p w14:paraId="5845CA6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31677019</w:t>
            </w:r>
          </w:p>
        </w:tc>
        <w:tc>
          <w:tcPr>
            <w:tcW w:w="3471" w:type="dxa"/>
            <w:noWrap/>
            <w:hideMark/>
          </w:tcPr>
          <w:p w14:paraId="0872B5C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04329818</w:t>
            </w:r>
          </w:p>
        </w:tc>
      </w:tr>
      <w:tr w:rsidR="00C45B4C" w:rsidRPr="00C45B4C" w14:paraId="26119003" w14:textId="77777777" w:rsidTr="00C45B4C">
        <w:trPr>
          <w:trHeight w:val="300"/>
        </w:trPr>
        <w:tc>
          <w:tcPr>
            <w:tcW w:w="2495" w:type="dxa"/>
            <w:noWrap/>
            <w:hideMark/>
          </w:tcPr>
          <w:p w14:paraId="7F0CA66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cut</w:t>
            </w:r>
          </w:p>
        </w:tc>
        <w:tc>
          <w:tcPr>
            <w:tcW w:w="3304" w:type="dxa"/>
            <w:noWrap/>
            <w:hideMark/>
          </w:tcPr>
          <w:p w14:paraId="2358004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60093168</w:t>
            </w:r>
          </w:p>
        </w:tc>
        <w:tc>
          <w:tcPr>
            <w:tcW w:w="3471" w:type="dxa"/>
            <w:noWrap/>
            <w:hideMark/>
          </w:tcPr>
          <w:p w14:paraId="020F753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42048167</w:t>
            </w:r>
          </w:p>
        </w:tc>
      </w:tr>
      <w:tr w:rsidR="00C45B4C" w:rsidRPr="00C45B4C" w14:paraId="3DC5F2E5" w14:textId="77777777" w:rsidTr="00C45B4C">
        <w:trPr>
          <w:trHeight w:val="300"/>
        </w:trPr>
        <w:tc>
          <w:tcPr>
            <w:tcW w:w="2495" w:type="dxa"/>
            <w:noWrap/>
            <w:hideMark/>
          </w:tcPr>
          <w:p w14:paraId="0ACE775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shortened</w:t>
            </w:r>
          </w:p>
        </w:tc>
        <w:tc>
          <w:tcPr>
            <w:tcW w:w="3304" w:type="dxa"/>
            <w:noWrap/>
            <w:hideMark/>
          </w:tcPr>
          <w:p w14:paraId="2DC4400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0326087</w:t>
            </w:r>
          </w:p>
        </w:tc>
        <w:tc>
          <w:tcPr>
            <w:tcW w:w="3471" w:type="dxa"/>
            <w:noWrap/>
            <w:hideMark/>
          </w:tcPr>
          <w:p w14:paraId="5CDA4CE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66611469</w:t>
            </w:r>
          </w:p>
        </w:tc>
      </w:tr>
      <w:tr w:rsidR="00C45B4C" w:rsidRPr="00C45B4C" w14:paraId="7D78B6D1" w14:textId="77777777" w:rsidTr="00C45B4C">
        <w:trPr>
          <w:trHeight w:val="300"/>
        </w:trPr>
        <w:tc>
          <w:tcPr>
            <w:tcW w:w="2495" w:type="dxa"/>
            <w:noWrap/>
            <w:hideMark/>
          </w:tcPr>
          <w:p w14:paraId="6E040A0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dame.n.02</w:t>
            </w:r>
          </w:p>
        </w:tc>
        <w:tc>
          <w:tcPr>
            <w:tcW w:w="3304" w:type="dxa"/>
            <w:noWrap/>
            <w:hideMark/>
          </w:tcPr>
          <w:p w14:paraId="2C01189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48369565</w:t>
            </w:r>
          </w:p>
        </w:tc>
        <w:tc>
          <w:tcPr>
            <w:tcW w:w="3471" w:type="dxa"/>
            <w:noWrap/>
            <w:hideMark/>
          </w:tcPr>
          <w:p w14:paraId="41192A4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43844305</w:t>
            </w:r>
          </w:p>
        </w:tc>
      </w:tr>
      <w:tr w:rsidR="00C45B4C" w:rsidRPr="00C45B4C" w14:paraId="0B6FC02B" w14:textId="77777777" w:rsidTr="00C45B4C">
        <w:trPr>
          <w:trHeight w:val="300"/>
        </w:trPr>
        <w:tc>
          <w:tcPr>
            <w:tcW w:w="2495" w:type="dxa"/>
            <w:noWrap/>
            <w:hideMark/>
          </w:tcPr>
          <w:p w14:paraId="1B0A70E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gentlewoman</w:t>
            </w:r>
          </w:p>
        </w:tc>
        <w:tc>
          <w:tcPr>
            <w:tcW w:w="3304" w:type="dxa"/>
            <w:noWrap/>
            <w:hideMark/>
          </w:tcPr>
          <w:p w14:paraId="7A99327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36180124</w:t>
            </w:r>
          </w:p>
        </w:tc>
        <w:tc>
          <w:tcPr>
            <w:tcW w:w="3471" w:type="dxa"/>
            <w:noWrap/>
            <w:hideMark/>
          </w:tcPr>
          <w:p w14:paraId="6230F68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55865359</w:t>
            </w:r>
          </w:p>
        </w:tc>
      </w:tr>
      <w:tr w:rsidR="00C45B4C" w:rsidRPr="00C45B4C" w14:paraId="0D971081" w14:textId="77777777" w:rsidTr="00C45B4C">
        <w:trPr>
          <w:trHeight w:val="300"/>
        </w:trPr>
        <w:tc>
          <w:tcPr>
            <w:tcW w:w="2495" w:type="dxa"/>
            <w:noWrap/>
            <w:hideMark/>
          </w:tcPr>
          <w:p w14:paraId="592BDA8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lady</w:t>
            </w:r>
          </w:p>
        </w:tc>
        <w:tc>
          <w:tcPr>
            <w:tcW w:w="3304" w:type="dxa"/>
            <w:noWrap/>
            <w:hideMark/>
          </w:tcPr>
          <w:p w14:paraId="026B73F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60559006</w:t>
            </w:r>
          </w:p>
        </w:tc>
        <w:tc>
          <w:tcPr>
            <w:tcW w:w="3471" w:type="dxa"/>
            <w:noWrap/>
            <w:hideMark/>
          </w:tcPr>
          <w:p w14:paraId="6F4D8FE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31823252</w:t>
            </w:r>
          </w:p>
        </w:tc>
      </w:tr>
      <w:tr w:rsidR="00C45B4C" w:rsidRPr="00C45B4C" w14:paraId="609E9F8C" w14:textId="77777777" w:rsidTr="00C45B4C">
        <w:trPr>
          <w:trHeight w:val="300"/>
        </w:trPr>
        <w:tc>
          <w:tcPr>
            <w:tcW w:w="2495" w:type="dxa"/>
            <w:noWrap/>
            <w:hideMark/>
          </w:tcPr>
          <w:p w14:paraId="7760DF1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death.n.04</w:t>
            </w:r>
          </w:p>
        </w:tc>
        <w:tc>
          <w:tcPr>
            <w:tcW w:w="3304" w:type="dxa"/>
            <w:noWrap/>
            <w:hideMark/>
          </w:tcPr>
          <w:p w14:paraId="5A5B07A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38586957</w:t>
            </w:r>
          </w:p>
        </w:tc>
        <w:tc>
          <w:tcPr>
            <w:tcW w:w="3471" w:type="dxa"/>
            <w:noWrap/>
            <w:hideMark/>
          </w:tcPr>
          <w:p w14:paraId="7140DE5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92023102</w:t>
            </w:r>
          </w:p>
        </w:tc>
      </w:tr>
      <w:tr w:rsidR="00C45B4C" w:rsidRPr="00C45B4C" w14:paraId="0C403108" w14:textId="77777777" w:rsidTr="00C45B4C">
        <w:trPr>
          <w:trHeight w:val="300"/>
        </w:trPr>
        <w:tc>
          <w:tcPr>
            <w:tcW w:w="2495" w:type="dxa"/>
            <w:noWrap/>
            <w:hideMark/>
          </w:tcPr>
          <w:p w14:paraId="405BA61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eath</w:t>
            </w:r>
          </w:p>
        </w:tc>
        <w:tc>
          <w:tcPr>
            <w:tcW w:w="3304" w:type="dxa"/>
            <w:noWrap/>
            <w:hideMark/>
          </w:tcPr>
          <w:p w14:paraId="16FF66D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964130435</w:t>
            </w:r>
          </w:p>
        </w:tc>
        <w:tc>
          <w:tcPr>
            <w:tcW w:w="3471" w:type="dxa"/>
            <w:noWrap/>
            <w:hideMark/>
          </w:tcPr>
          <w:p w14:paraId="5F1A3A6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89851858</w:t>
            </w:r>
          </w:p>
        </w:tc>
      </w:tr>
      <w:tr w:rsidR="00C45B4C" w:rsidRPr="00C45B4C" w14:paraId="35858D54" w14:textId="77777777" w:rsidTr="00C45B4C">
        <w:trPr>
          <w:trHeight w:val="300"/>
        </w:trPr>
        <w:tc>
          <w:tcPr>
            <w:tcW w:w="2495" w:type="dxa"/>
            <w:noWrap/>
            <w:hideMark/>
          </w:tcPr>
          <w:p w14:paraId="15A5B3A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emise</w:t>
            </w:r>
          </w:p>
        </w:tc>
        <w:tc>
          <w:tcPr>
            <w:tcW w:w="3304" w:type="dxa"/>
            <w:noWrap/>
            <w:hideMark/>
          </w:tcPr>
          <w:p w14:paraId="10EB07C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13043478</w:t>
            </w:r>
          </w:p>
        </w:tc>
        <w:tc>
          <w:tcPr>
            <w:tcW w:w="3471" w:type="dxa"/>
            <w:noWrap/>
            <w:hideMark/>
          </w:tcPr>
          <w:p w14:paraId="2395666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94194346</w:t>
            </w:r>
          </w:p>
        </w:tc>
      </w:tr>
      <w:tr w:rsidR="00C45B4C" w:rsidRPr="00C45B4C" w14:paraId="5221D623" w14:textId="77777777" w:rsidTr="00C45B4C">
        <w:trPr>
          <w:trHeight w:val="300"/>
        </w:trPr>
        <w:tc>
          <w:tcPr>
            <w:tcW w:w="2495" w:type="dxa"/>
            <w:noWrap/>
            <w:hideMark/>
          </w:tcPr>
          <w:p w14:paraId="5F8B8D2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departure.n.01</w:t>
            </w:r>
          </w:p>
        </w:tc>
        <w:tc>
          <w:tcPr>
            <w:tcW w:w="3304" w:type="dxa"/>
            <w:noWrap/>
            <w:hideMark/>
          </w:tcPr>
          <w:p w14:paraId="07B40A5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80357143</w:t>
            </w:r>
          </w:p>
        </w:tc>
        <w:tc>
          <w:tcPr>
            <w:tcW w:w="3471" w:type="dxa"/>
            <w:noWrap/>
            <w:hideMark/>
          </w:tcPr>
          <w:p w14:paraId="20FE2D7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26419985</w:t>
            </w:r>
          </w:p>
        </w:tc>
      </w:tr>
      <w:tr w:rsidR="00C45B4C" w:rsidRPr="00C45B4C" w14:paraId="4B27EB86" w14:textId="77777777" w:rsidTr="00C45B4C">
        <w:trPr>
          <w:trHeight w:val="300"/>
        </w:trPr>
        <w:tc>
          <w:tcPr>
            <w:tcW w:w="2495" w:type="dxa"/>
            <w:noWrap/>
            <w:hideMark/>
          </w:tcPr>
          <w:p w14:paraId="7720DC3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eparture</w:t>
            </w:r>
          </w:p>
        </w:tc>
        <w:tc>
          <w:tcPr>
            <w:tcW w:w="3304" w:type="dxa"/>
            <w:noWrap/>
            <w:hideMark/>
          </w:tcPr>
          <w:p w14:paraId="42AE4D6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11024845</w:t>
            </w:r>
          </w:p>
        </w:tc>
        <w:tc>
          <w:tcPr>
            <w:tcW w:w="3471" w:type="dxa"/>
            <w:noWrap/>
            <w:hideMark/>
          </w:tcPr>
          <w:p w14:paraId="33DD483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78919</w:t>
            </w:r>
          </w:p>
        </w:tc>
      </w:tr>
      <w:tr w:rsidR="00C45B4C" w:rsidRPr="00C45B4C" w14:paraId="204B7506" w14:textId="77777777" w:rsidTr="00C45B4C">
        <w:trPr>
          <w:trHeight w:val="300"/>
        </w:trPr>
        <w:tc>
          <w:tcPr>
            <w:tcW w:w="2495" w:type="dxa"/>
            <w:noWrap/>
            <w:hideMark/>
          </w:tcPr>
          <w:p w14:paraId="55835E7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going</w:t>
            </w:r>
          </w:p>
        </w:tc>
        <w:tc>
          <w:tcPr>
            <w:tcW w:w="3304" w:type="dxa"/>
            <w:noWrap/>
            <w:hideMark/>
          </w:tcPr>
          <w:p w14:paraId="2BCB5BC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49689441</w:t>
            </w:r>
          </w:p>
        </w:tc>
        <w:tc>
          <w:tcPr>
            <w:tcW w:w="3471" w:type="dxa"/>
            <w:noWrap/>
            <w:hideMark/>
          </w:tcPr>
          <w:p w14:paraId="338C169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94948071</w:t>
            </w:r>
          </w:p>
        </w:tc>
      </w:tr>
      <w:tr w:rsidR="00C45B4C" w:rsidRPr="00C45B4C" w14:paraId="35F83CF0" w14:textId="77777777" w:rsidTr="00C45B4C">
        <w:trPr>
          <w:trHeight w:val="300"/>
        </w:trPr>
        <w:tc>
          <w:tcPr>
            <w:tcW w:w="2495" w:type="dxa"/>
            <w:noWrap/>
            <w:hideMark/>
          </w:tcPr>
          <w:p w14:paraId="09D53CA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deputy.n.04</w:t>
            </w:r>
          </w:p>
        </w:tc>
        <w:tc>
          <w:tcPr>
            <w:tcW w:w="3304" w:type="dxa"/>
            <w:noWrap/>
            <w:hideMark/>
          </w:tcPr>
          <w:p w14:paraId="548575F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89208075</w:t>
            </w:r>
          </w:p>
        </w:tc>
        <w:tc>
          <w:tcPr>
            <w:tcW w:w="3471" w:type="dxa"/>
            <w:noWrap/>
            <w:hideMark/>
          </w:tcPr>
          <w:p w14:paraId="1F0C4D2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33813409</w:t>
            </w:r>
          </w:p>
        </w:tc>
      </w:tr>
      <w:tr w:rsidR="00C45B4C" w:rsidRPr="00C45B4C" w14:paraId="4571E047" w14:textId="77777777" w:rsidTr="00C45B4C">
        <w:trPr>
          <w:trHeight w:val="300"/>
        </w:trPr>
        <w:tc>
          <w:tcPr>
            <w:tcW w:w="2495" w:type="dxa"/>
            <w:noWrap/>
            <w:hideMark/>
          </w:tcPr>
          <w:p w14:paraId="0F469B6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eputy</w:t>
            </w:r>
          </w:p>
        </w:tc>
        <w:tc>
          <w:tcPr>
            <w:tcW w:w="3304" w:type="dxa"/>
            <w:noWrap/>
            <w:hideMark/>
          </w:tcPr>
          <w:p w14:paraId="22C3AA1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77484472</w:t>
            </w:r>
          </w:p>
        </w:tc>
        <w:tc>
          <w:tcPr>
            <w:tcW w:w="3471" w:type="dxa"/>
            <w:noWrap/>
            <w:hideMark/>
          </w:tcPr>
          <w:p w14:paraId="475FE8C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71227436</w:t>
            </w:r>
          </w:p>
        </w:tc>
      </w:tr>
      <w:tr w:rsidR="00C45B4C" w:rsidRPr="00C45B4C" w14:paraId="14575BAD" w14:textId="77777777" w:rsidTr="00C45B4C">
        <w:trPr>
          <w:trHeight w:val="300"/>
        </w:trPr>
        <w:tc>
          <w:tcPr>
            <w:tcW w:w="2495" w:type="dxa"/>
            <w:noWrap/>
            <w:hideMark/>
          </w:tcPr>
          <w:p w14:paraId="3CB5D04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surrogate</w:t>
            </w:r>
          </w:p>
        </w:tc>
        <w:tc>
          <w:tcPr>
            <w:tcW w:w="3304" w:type="dxa"/>
            <w:noWrap/>
            <w:hideMark/>
          </w:tcPr>
          <w:p w14:paraId="2604B88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00931677</w:t>
            </w:r>
          </w:p>
        </w:tc>
        <w:tc>
          <w:tcPr>
            <w:tcW w:w="3471" w:type="dxa"/>
            <w:noWrap/>
            <w:hideMark/>
          </w:tcPr>
          <w:p w14:paraId="1E288A8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96399382</w:t>
            </w:r>
          </w:p>
        </w:tc>
      </w:tr>
      <w:tr w:rsidR="00C45B4C" w:rsidRPr="00C45B4C" w14:paraId="065A1D63" w14:textId="77777777" w:rsidTr="00C45B4C">
        <w:trPr>
          <w:trHeight w:val="300"/>
        </w:trPr>
        <w:tc>
          <w:tcPr>
            <w:tcW w:w="2495" w:type="dxa"/>
            <w:noWrap/>
            <w:hideMark/>
          </w:tcPr>
          <w:p w14:paraId="7664AE4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discovery.n.01</w:t>
            </w:r>
          </w:p>
        </w:tc>
        <w:tc>
          <w:tcPr>
            <w:tcW w:w="3304" w:type="dxa"/>
            <w:noWrap/>
            <w:hideMark/>
          </w:tcPr>
          <w:p w14:paraId="0F7E96A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4363354</w:t>
            </w:r>
          </w:p>
        </w:tc>
        <w:tc>
          <w:tcPr>
            <w:tcW w:w="3471" w:type="dxa"/>
            <w:noWrap/>
            <w:hideMark/>
          </w:tcPr>
          <w:p w14:paraId="0665B19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71357072</w:t>
            </w:r>
          </w:p>
        </w:tc>
      </w:tr>
      <w:tr w:rsidR="00C45B4C" w:rsidRPr="00C45B4C" w14:paraId="7BF1B74A" w14:textId="77777777" w:rsidTr="00C45B4C">
        <w:trPr>
          <w:trHeight w:val="300"/>
        </w:trPr>
        <w:tc>
          <w:tcPr>
            <w:tcW w:w="2495" w:type="dxa"/>
            <w:noWrap/>
            <w:hideMark/>
          </w:tcPr>
          <w:p w14:paraId="4A260F4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find</w:t>
            </w:r>
          </w:p>
        </w:tc>
        <w:tc>
          <w:tcPr>
            <w:tcW w:w="3304" w:type="dxa"/>
            <w:noWrap/>
            <w:hideMark/>
          </w:tcPr>
          <w:p w14:paraId="3125902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1242236</w:t>
            </w:r>
          </w:p>
        </w:tc>
        <w:tc>
          <w:tcPr>
            <w:tcW w:w="3471" w:type="dxa"/>
            <w:noWrap/>
            <w:hideMark/>
          </w:tcPr>
          <w:p w14:paraId="0918153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99334094</w:t>
            </w:r>
          </w:p>
        </w:tc>
      </w:tr>
      <w:tr w:rsidR="00C45B4C" w:rsidRPr="00C45B4C" w14:paraId="1DF4B1CD" w14:textId="77777777" w:rsidTr="00C45B4C">
        <w:trPr>
          <w:trHeight w:val="300"/>
        </w:trPr>
        <w:tc>
          <w:tcPr>
            <w:tcW w:w="2495" w:type="dxa"/>
            <w:noWrap/>
            <w:hideMark/>
          </w:tcPr>
          <w:p w14:paraId="03117E7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uncovering</w:t>
            </w:r>
          </w:p>
        </w:tc>
        <w:tc>
          <w:tcPr>
            <w:tcW w:w="3304" w:type="dxa"/>
            <w:noWrap/>
            <w:hideMark/>
          </w:tcPr>
          <w:p w14:paraId="512D099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36024845</w:t>
            </w:r>
          </w:p>
        </w:tc>
        <w:tc>
          <w:tcPr>
            <w:tcW w:w="3471" w:type="dxa"/>
            <w:noWrap/>
            <w:hideMark/>
          </w:tcPr>
          <w:p w14:paraId="47D6FEA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43380049</w:t>
            </w:r>
          </w:p>
        </w:tc>
      </w:tr>
      <w:tr w:rsidR="00C45B4C" w:rsidRPr="00C45B4C" w14:paraId="3361FFCB" w14:textId="77777777" w:rsidTr="00C45B4C">
        <w:trPr>
          <w:trHeight w:val="300"/>
        </w:trPr>
        <w:tc>
          <w:tcPr>
            <w:tcW w:w="2495" w:type="dxa"/>
            <w:noWrap/>
            <w:hideMark/>
          </w:tcPr>
          <w:p w14:paraId="4F55CA7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dove.n.02</w:t>
            </w:r>
          </w:p>
        </w:tc>
        <w:tc>
          <w:tcPr>
            <w:tcW w:w="3304" w:type="dxa"/>
            <w:noWrap/>
            <w:hideMark/>
          </w:tcPr>
          <w:p w14:paraId="2945B5B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64518634</w:t>
            </w:r>
          </w:p>
        </w:tc>
        <w:tc>
          <w:tcPr>
            <w:tcW w:w="3471" w:type="dxa"/>
            <w:noWrap/>
            <w:hideMark/>
          </w:tcPr>
          <w:p w14:paraId="7257F51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1150645</w:t>
            </w:r>
          </w:p>
        </w:tc>
      </w:tr>
      <w:tr w:rsidR="00C45B4C" w:rsidRPr="00C45B4C" w14:paraId="577806C0" w14:textId="77777777" w:rsidTr="00C45B4C">
        <w:trPr>
          <w:trHeight w:val="300"/>
        </w:trPr>
        <w:tc>
          <w:tcPr>
            <w:tcW w:w="2495" w:type="dxa"/>
            <w:noWrap/>
            <w:hideMark/>
          </w:tcPr>
          <w:p w14:paraId="519EEE9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ove</w:t>
            </w:r>
          </w:p>
        </w:tc>
        <w:tc>
          <w:tcPr>
            <w:tcW w:w="3304" w:type="dxa"/>
            <w:noWrap/>
            <w:hideMark/>
          </w:tcPr>
          <w:p w14:paraId="593389D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36956522</w:t>
            </w:r>
          </w:p>
        </w:tc>
        <w:tc>
          <w:tcPr>
            <w:tcW w:w="3471" w:type="dxa"/>
            <w:noWrap/>
            <w:hideMark/>
          </w:tcPr>
          <w:p w14:paraId="293AFFE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88760431</w:t>
            </w:r>
          </w:p>
        </w:tc>
      </w:tr>
      <w:tr w:rsidR="00C45B4C" w:rsidRPr="00C45B4C" w14:paraId="5BA595A2" w14:textId="77777777" w:rsidTr="00C45B4C">
        <w:trPr>
          <w:trHeight w:val="300"/>
        </w:trPr>
        <w:tc>
          <w:tcPr>
            <w:tcW w:w="2495" w:type="dxa"/>
            <w:noWrap/>
            <w:hideMark/>
          </w:tcPr>
          <w:p w14:paraId="32A7D8A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eacenik</w:t>
            </w:r>
          </w:p>
        </w:tc>
        <w:tc>
          <w:tcPr>
            <w:tcW w:w="3304" w:type="dxa"/>
            <w:noWrap/>
            <w:hideMark/>
          </w:tcPr>
          <w:p w14:paraId="6C30586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92080745</w:t>
            </w:r>
          </w:p>
        </w:tc>
        <w:tc>
          <w:tcPr>
            <w:tcW w:w="3471" w:type="dxa"/>
            <w:noWrap/>
            <w:hideMark/>
          </w:tcPr>
          <w:p w14:paraId="15BBAB4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34252469</w:t>
            </w:r>
          </w:p>
        </w:tc>
      </w:tr>
      <w:tr w:rsidR="00C45B4C" w:rsidRPr="00C45B4C" w14:paraId="305953A7" w14:textId="77777777" w:rsidTr="00C45B4C">
        <w:trPr>
          <w:trHeight w:val="300"/>
        </w:trPr>
        <w:tc>
          <w:tcPr>
            <w:tcW w:w="2495" w:type="dxa"/>
            <w:noWrap/>
            <w:hideMark/>
          </w:tcPr>
          <w:p w14:paraId="7A6A4A7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dress.v.16</w:t>
            </w:r>
          </w:p>
        </w:tc>
        <w:tc>
          <w:tcPr>
            <w:tcW w:w="3304" w:type="dxa"/>
            <w:noWrap/>
            <w:hideMark/>
          </w:tcPr>
          <w:p w14:paraId="5AB745D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71350932</w:t>
            </w:r>
          </w:p>
        </w:tc>
        <w:tc>
          <w:tcPr>
            <w:tcW w:w="3471" w:type="dxa"/>
            <w:noWrap/>
            <w:hideMark/>
          </w:tcPr>
          <w:p w14:paraId="43FF332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34022805</w:t>
            </w:r>
          </w:p>
        </w:tc>
      </w:tr>
      <w:tr w:rsidR="00C45B4C" w:rsidRPr="00C45B4C" w14:paraId="76FD7AE8" w14:textId="77777777" w:rsidTr="00C45B4C">
        <w:trPr>
          <w:trHeight w:val="300"/>
        </w:trPr>
        <w:tc>
          <w:tcPr>
            <w:tcW w:w="2495" w:type="dxa"/>
            <w:noWrap/>
            <w:hideMark/>
          </w:tcPr>
          <w:p w14:paraId="6DEAFF4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coif</w:t>
            </w:r>
          </w:p>
        </w:tc>
        <w:tc>
          <w:tcPr>
            <w:tcW w:w="3304" w:type="dxa"/>
            <w:noWrap/>
            <w:hideMark/>
          </w:tcPr>
          <w:p w14:paraId="6B4FA61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02950311</w:t>
            </w:r>
          </w:p>
        </w:tc>
        <w:tc>
          <w:tcPr>
            <w:tcW w:w="3471" w:type="dxa"/>
            <w:noWrap/>
            <w:hideMark/>
          </w:tcPr>
          <w:p w14:paraId="69A4EBF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99637225</w:t>
            </w:r>
          </w:p>
        </w:tc>
      </w:tr>
      <w:tr w:rsidR="00C45B4C" w:rsidRPr="00C45B4C" w14:paraId="1AFD268D" w14:textId="77777777" w:rsidTr="00C45B4C">
        <w:trPr>
          <w:trHeight w:val="300"/>
        </w:trPr>
        <w:tc>
          <w:tcPr>
            <w:tcW w:w="2495" w:type="dxa"/>
            <w:noWrap/>
            <w:hideMark/>
          </w:tcPr>
          <w:p w14:paraId="7561131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one</w:t>
            </w:r>
          </w:p>
        </w:tc>
        <w:tc>
          <w:tcPr>
            <w:tcW w:w="3304" w:type="dxa"/>
            <w:noWrap/>
            <w:hideMark/>
          </w:tcPr>
          <w:p w14:paraId="28270AB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39751553</w:t>
            </w:r>
          </w:p>
        </w:tc>
        <w:tc>
          <w:tcPr>
            <w:tcW w:w="3471" w:type="dxa"/>
            <w:noWrap/>
            <w:hideMark/>
          </w:tcPr>
          <w:p w14:paraId="7CD1E2F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68408385</w:t>
            </w:r>
          </w:p>
        </w:tc>
      </w:tr>
      <w:tr w:rsidR="00C45B4C" w:rsidRPr="00C45B4C" w14:paraId="1E44077A" w14:textId="77777777" w:rsidTr="00C45B4C">
        <w:trPr>
          <w:trHeight w:val="300"/>
        </w:trPr>
        <w:tc>
          <w:tcPr>
            <w:tcW w:w="2495" w:type="dxa"/>
            <w:noWrap/>
            <w:hideMark/>
          </w:tcPr>
          <w:p w14:paraId="7CBCBCC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enemy.n.02</w:t>
            </w:r>
          </w:p>
        </w:tc>
        <w:tc>
          <w:tcPr>
            <w:tcW w:w="3304" w:type="dxa"/>
            <w:noWrap/>
            <w:hideMark/>
          </w:tcPr>
          <w:p w14:paraId="6FA2D1B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97903727</w:t>
            </w:r>
          </w:p>
        </w:tc>
        <w:tc>
          <w:tcPr>
            <w:tcW w:w="3471" w:type="dxa"/>
            <w:noWrap/>
            <w:hideMark/>
          </w:tcPr>
          <w:p w14:paraId="5453648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42061534</w:t>
            </w:r>
          </w:p>
        </w:tc>
      </w:tr>
      <w:tr w:rsidR="00C45B4C" w:rsidRPr="00C45B4C" w14:paraId="70DB3182" w14:textId="77777777" w:rsidTr="00C45B4C">
        <w:trPr>
          <w:trHeight w:val="300"/>
        </w:trPr>
        <w:tc>
          <w:tcPr>
            <w:tcW w:w="2495" w:type="dxa"/>
            <w:noWrap/>
            <w:hideMark/>
          </w:tcPr>
          <w:p w14:paraId="32DF9FE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lastRenderedPageBreak/>
              <w:t>enemy</w:t>
            </w:r>
          </w:p>
        </w:tc>
        <w:tc>
          <w:tcPr>
            <w:tcW w:w="3304" w:type="dxa"/>
            <w:noWrap/>
            <w:hideMark/>
          </w:tcPr>
          <w:p w14:paraId="4806067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8121118</w:t>
            </w:r>
          </w:p>
        </w:tc>
        <w:tc>
          <w:tcPr>
            <w:tcW w:w="3471" w:type="dxa"/>
            <w:noWrap/>
            <w:hideMark/>
          </w:tcPr>
          <w:p w14:paraId="2A32906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97208522</w:t>
            </w:r>
          </w:p>
        </w:tc>
      </w:tr>
      <w:tr w:rsidR="00C45B4C" w:rsidRPr="00C45B4C" w14:paraId="28EF4D2A" w14:textId="77777777" w:rsidTr="00C45B4C">
        <w:trPr>
          <w:trHeight w:val="300"/>
        </w:trPr>
        <w:tc>
          <w:tcPr>
            <w:tcW w:w="2495" w:type="dxa"/>
            <w:noWrap/>
            <w:hideMark/>
          </w:tcPr>
          <w:p w14:paraId="240743D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opposition</w:t>
            </w:r>
          </w:p>
        </w:tc>
        <w:tc>
          <w:tcPr>
            <w:tcW w:w="3304" w:type="dxa"/>
            <w:noWrap/>
            <w:hideMark/>
          </w:tcPr>
          <w:p w14:paraId="45C31DA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14596273</w:t>
            </w:r>
          </w:p>
        </w:tc>
        <w:tc>
          <w:tcPr>
            <w:tcW w:w="3471" w:type="dxa"/>
            <w:noWrap/>
            <w:hideMark/>
          </w:tcPr>
          <w:p w14:paraId="695625A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86914546</w:t>
            </w:r>
          </w:p>
        </w:tc>
      </w:tr>
      <w:tr w:rsidR="00C45B4C" w:rsidRPr="00C45B4C" w14:paraId="76533C4C" w14:textId="77777777" w:rsidTr="00C45B4C">
        <w:trPr>
          <w:trHeight w:val="300"/>
        </w:trPr>
        <w:tc>
          <w:tcPr>
            <w:tcW w:w="2495" w:type="dxa"/>
            <w:noWrap/>
            <w:hideMark/>
          </w:tcPr>
          <w:p w14:paraId="7F70016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epicure.n.01</w:t>
            </w:r>
          </w:p>
        </w:tc>
        <w:tc>
          <w:tcPr>
            <w:tcW w:w="3304" w:type="dxa"/>
            <w:noWrap/>
            <w:hideMark/>
          </w:tcPr>
          <w:p w14:paraId="06F2884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62965839</w:t>
            </w:r>
          </w:p>
        </w:tc>
        <w:tc>
          <w:tcPr>
            <w:tcW w:w="3471" w:type="dxa"/>
            <w:noWrap/>
            <w:hideMark/>
          </w:tcPr>
          <w:p w14:paraId="2163377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52942363</w:t>
            </w:r>
          </w:p>
        </w:tc>
      </w:tr>
      <w:tr w:rsidR="00C45B4C" w:rsidRPr="00C45B4C" w14:paraId="5F283393" w14:textId="77777777" w:rsidTr="00C45B4C">
        <w:trPr>
          <w:trHeight w:val="300"/>
        </w:trPr>
        <w:tc>
          <w:tcPr>
            <w:tcW w:w="2495" w:type="dxa"/>
            <w:noWrap/>
            <w:hideMark/>
          </w:tcPr>
          <w:p w14:paraId="723D23A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epicurean</w:t>
            </w:r>
          </w:p>
        </w:tc>
        <w:tc>
          <w:tcPr>
            <w:tcW w:w="3304" w:type="dxa"/>
            <w:noWrap/>
            <w:hideMark/>
          </w:tcPr>
          <w:p w14:paraId="2E8E654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23447205</w:t>
            </w:r>
          </w:p>
        </w:tc>
        <w:tc>
          <w:tcPr>
            <w:tcW w:w="3471" w:type="dxa"/>
            <w:noWrap/>
            <w:hideMark/>
          </w:tcPr>
          <w:p w14:paraId="27CF84D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79237567</w:t>
            </w:r>
          </w:p>
        </w:tc>
      </w:tr>
      <w:tr w:rsidR="00C45B4C" w:rsidRPr="00C45B4C" w14:paraId="1645DEFD" w14:textId="77777777" w:rsidTr="00C45B4C">
        <w:trPr>
          <w:trHeight w:val="300"/>
        </w:trPr>
        <w:tc>
          <w:tcPr>
            <w:tcW w:w="2495" w:type="dxa"/>
            <w:noWrap/>
            <w:hideMark/>
          </w:tcPr>
          <w:p w14:paraId="244F77D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foodie</w:t>
            </w:r>
          </w:p>
        </w:tc>
        <w:tc>
          <w:tcPr>
            <w:tcW w:w="3304" w:type="dxa"/>
            <w:noWrap/>
            <w:hideMark/>
          </w:tcPr>
          <w:p w14:paraId="17B4C94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702484472</w:t>
            </w:r>
          </w:p>
        </w:tc>
        <w:tc>
          <w:tcPr>
            <w:tcW w:w="3471" w:type="dxa"/>
            <w:noWrap/>
            <w:hideMark/>
          </w:tcPr>
          <w:p w14:paraId="0D9B34D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26647159</w:t>
            </w:r>
          </w:p>
        </w:tc>
      </w:tr>
      <w:tr w:rsidR="00C45B4C" w:rsidRPr="00C45B4C" w14:paraId="5F5B5C7F" w14:textId="77777777" w:rsidTr="00C45B4C">
        <w:trPr>
          <w:trHeight w:val="300"/>
        </w:trPr>
        <w:tc>
          <w:tcPr>
            <w:tcW w:w="2495" w:type="dxa"/>
            <w:noWrap/>
            <w:hideMark/>
          </w:tcPr>
          <w:p w14:paraId="1188581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exile.n.02</w:t>
            </w:r>
          </w:p>
        </w:tc>
        <w:tc>
          <w:tcPr>
            <w:tcW w:w="3304" w:type="dxa"/>
            <w:noWrap/>
            <w:hideMark/>
          </w:tcPr>
          <w:p w14:paraId="36A75AF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94254658</w:t>
            </w:r>
          </w:p>
        </w:tc>
        <w:tc>
          <w:tcPr>
            <w:tcW w:w="3471" w:type="dxa"/>
            <w:noWrap/>
            <w:hideMark/>
          </w:tcPr>
          <w:p w14:paraId="4D58B66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66151322</w:t>
            </w:r>
          </w:p>
        </w:tc>
      </w:tr>
      <w:tr w:rsidR="00C45B4C" w:rsidRPr="00C45B4C" w14:paraId="504FB04E" w14:textId="77777777" w:rsidTr="00C45B4C">
        <w:trPr>
          <w:trHeight w:val="300"/>
        </w:trPr>
        <w:tc>
          <w:tcPr>
            <w:tcW w:w="2495" w:type="dxa"/>
            <w:noWrap/>
            <w:hideMark/>
          </w:tcPr>
          <w:p w14:paraId="4EF8595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eportee</w:t>
            </w:r>
          </w:p>
        </w:tc>
        <w:tc>
          <w:tcPr>
            <w:tcW w:w="3304" w:type="dxa"/>
            <w:noWrap/>
            <w:hideMark/>
          </w:tcPr>
          <w:p w14:paraId="28892DD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8136646</w:t>
            </w:r>
          </w:p>
        </w:tc>
        <w:tc>
          <w:tcPr>
            <w:tcW w:w="3471" w:type="dxa"/>
            <w:noWrap/>
            <w:hideMark/>
          </w:tcPr>
          <w:p w14:paraId="31B0378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40271044</w:t>
            </w:r>
          </w:p>
        </w:tc>
      </w:tr>
      <w:tr w:rsidR="00C45B4C" w:rsidRPr="00C45B4C" w14:paraId="0CAD653B" w14:textId="77777777" w:rsidTr="00C45B4C">
        <w:trPr>
          <w:trHeight w:val="300"/>
        </w:trPr>
        <w:tc>
          <w:tcPr>
            <w:tcW w:w="2495" w:type="dxa"/>
            <w:noWrap/>
            <w:hideMark/>
          </w:tcPr>
          <w:p w14:paraId="1C2B6DE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exile</w:t>
            </w:r>
          </w:p>
        </w:tc>
        <w:tc>
          <w:tcPr>
            <w:tcW w:w="3304" w:type="dxa"/>
            <w:noWrap/>
            <w:hideMark/>
          </w:tcPr>
          <w:p w14:paraId="4923773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07142857</w:t>
            </w:r>
          </w:p>
        </w:tc>
        <w:tc>
          <w:tcPr>
            <w:tcW w:w="3471" w:type="dxa"/>
            <w:noWrap/>
            <w:hideMark/>
          </w:tcPr>
          <w:p w14:paraId="70A1DD2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920316</w:t>
            </w:r>
          </w:p>
        </w:tc>
      </w:tr>
      <w:tr w:rsidR="00C45B4C" w:rsidRPr="00C45B4C" w14:paraId="49B00E86" w14:textId="77777777" w:rsidTr="00C45B4C">
        <w:trPr>
          <w:trHeight w:val="300"/>
        </w:trPr>
        <w:tc>
          <w:tcPr>
            <w:tcW w:w="2495" w:type="dxa"/>
            <w:noWrap/>
            <w:hideMark/>
          </w:tcPr>
          <w:p w14:paraId="73112FE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exuberant.s.03</w:t>
            </w:r>
          </w:p>
        </w:tc>
        <w:tc>
          <w:tcPr>
            <w:tcW w:w="3304" w:type="dxa"/>
            <w:noWrap/>
            <w:hideMark/>
          </w:tcPr>
          <w:p w14:paraId="7568400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68012422</w:t>
            </w:r>
          </w:p>
        </w:tc>
        <w:tc>
          <w:tcPr>
            <w:tcW w:w="3471" w:type="dxa"/>
            <w:noWrap/>
            <w:hideMark/>
          </w:tcPr>
          <w:p w14:paraId="3B6C6D7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90322862</w:t>
            </w:r>
          </w:p>
        </w:tc>
      </w:tr>
      <w:tr w:rsidR="00C45B4C" w:rsidRPr="00C45B4C" w14:paraId="0EF85F03" w14:textId="77777777" w:rsidTr="00C45B4C">
        <w:trPr>
          <w:trHeight w:val="300"/>
        </w:trPr>
        <w:tc>
          <w:tcPr>
            <w:tcW w:w="2495" w:type="dxa"/>
            <w:noWrap/>
            <w:hideMark/>
          </w:tcPr>
          <w:p w14:paraId="022A0F8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lush</w:t>
            </w:r>
          </w:p>
        </w:tc>
        <w:tc>
          <w:tcPr>
            <w:tcW w:w="3304" w:type="dxa"/>
            <w:noWrap/>
            <w:hideMark/>
          </w:tcPr>
          <w:p w14:paraId="22A2C0F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97204969</w:t>
            </w:r>
          </w:p>
        </w:tc>
        <w:tc>
          <w:tcPr>
            <w:tcW w:w="3471" w:type="dxa"/>
            <w:noWrap/>
            <w:hideMark/>
          </w:tcPr>
          <w:p w14:paraId="58D2183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8092207</w:t>
            </w:r>
          </w:p>
        </w:tc>
      </w:tr>
      <w:tr w:rsidR="00C45B4C" w:rsidRPr="00C45B4C" w14:paraId="1B2A294C" w14:textId="77777777" w:rsidTr="00C45B4C">
        <w:trPr>
          <w:trHeight w:val="300"/>
        </w:trPr>
        <w:tc>
          <w:tcPr>
            <w:tcW w:w="2495" w:type="dxa"/>
            <w:noWrap/>
            <w:hideMark/>
          </w:tcPr>
          <w:p w14:paraId="6961A5D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rofuse</w:t>
            </w:r>
          </w:p>
        </w:tc>
        <w:tc>
          <w:tcPr>
            <w:tcW w:w="3304" w:type="dxa"/>
            <w:noWrap/>
            <w:hideMark/>
          </w:tcPr>
          <w:p w14:paraId="622337D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38819876</w:t>
            </w:r>
          </w:p>
        </w:tc>
        <w:tc>
          <w:tcPr>
            <w:tcW w:w="3471" w:type="dxa"/>
            <w:noWrap/>
            <w:hideMark/>
          </w:tcPr>
          <w:p w14:paraId="7C210E2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99723654</w:t>
            </w:r>
          </w:p>
        </w:tc>
      </w:tr>
      <w:tr w:rsidR="00C45B4C" w:rsidRPr="00C45B4C" w14:paraId="014FAF8E" w14:textId="77777777" w:rsidTr="00C45B4C">
        <w:trPr>
          <w:trHeight w:val="300"/>
        </w:trPr>
        <w:tc>
          <w:tcPr>
            <w:tcW w:w="2495" w:type="dxa"/>
            <w:noWrap/>
            <w:hideMark/>
          </w:tcPr>
          <w:p w14:paraId="3B7F04C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gluey.s.01</w:t>
            </w:r>
          </w:p>
        </w:tc>
        <w:tc>
          <w:tcPr>
            <w:tcW w:w="3304" w:type="dxa"/>
            <w:noWrap/>
            <w:hideMark/>
          </w:tcPr>
          <w:p w14:paraId="12E71AA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75698758</w:t>
            </w:r>
          </w:p>
        </w:tc>
        <w:tc>
          <w:tcPr>
            <w:tcW w:w="3471" w:type="dxa"/>
            <w:noWrap/>
            <w:hideMark/>
          </w:tcPr>
          <w:p w14:paraId="46F6B37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06571379</w:t>
            </w:r>
          </w:p>
        </w:tc>
      </w:tr>
      <w:tr w:rsidR="00C45B4C" w:rsidRPr="00C45B4C" w14:paraId="00F7CCA8" w14:textId="77777777" w:rsidTr="00C45B4C">
        <w:trPr>
          <w:trHeight w:val="300"/>
        </w:trPr>
        <w:tc>
          <w:tcPr>
            <w:tcW w:w="2495" w:type="dxa"/>
            <w:noWrap/>
            <w:hideMark/>
          </w:tcPr>
          <w:p w14:paraId="690E8D7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ucilaginous</w:t>
            </w:r>
          </w:p>
        </w:tc>
        <w:tc>
          <w:tcPr>
            <w:tcW w:w="3304" w:type="dxa"/>
            <w:noWrap/>
            <w:hideMark/>
          </w:tcPr>
          <w:p w14:paraId="6E55CE8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7826087</w:t>
            </w:r>
          </w:p>
        </w:tc>
        <w:tc>
          <w:tcPr>
            <w:tcW w:w="3471" w:type="dxa"/>
            <w:noWrap/>
            <w:hideMark/>
          </w:tcPr>
          <w:p w14:paraId="6CE0A3C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034911827</w:t>
            </w:r>
          </w:p>
        </w:tc>
      </w:tr>
      <w:tr w:rsidR="00C45B4C" w:rsidRPr="00C45B4C" w14:paraId="0CDF252D" w14:textId="77777777" w:rsidTr="00C45B4C">
        <w:trPr>
          <w:trHeight w:val="300"/>
        </w:trPr>
        <w:tc>
          <w:tcPr>
            <w:tcW w:w="2495" w:type="dxa"/>
            <w:noWrap/>
            <w:hideMark/>
          </w:tcPr>
          <w:p w14:paraId="3D7307E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sticky</w:t>
            </w:r>
          </w:p>
        </w:tc>
        <w:tc>
          <w:tcPr>
            <w:tcW w:w="3304" w:type="dxa"/>
            <w:noWrap/>
            <w:hideMark/>
          </w:tcPr>
          <w:p w14:paraId="0102C53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73136646</w:t>
            </w:r>
          </w:p>
        </w:tc>
        <w:tc>
          <w:tcPr>
            <w:tcW w:w="3471" w:type="dxa"/>
            <w:noWrap/>
            <w:hideMark/>
          </w:tcPr>
          <w:p w14:paraId="6255B3C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78230932</w:t>
            </w:r>
          </w:p>
        </w:tc>
      </w:tr>
      <w:tr w:rsidR="00C45B4C" w:rsidRPr="00C45B4C" w14:paraId="42539A17" w14:textId="77777777" w:rsidTr="00C45B4C">
        <w:trPr>
          <w:trHeight w:val="300"/>
        </w:trPr>
        <w:tc>
          <w:tcPr>
            <w:tcW w:w="2495" w:type="dxa"/>
            <w:noWrap/>
            <w:hideMark/>
          </w:tcPr>
          <w:p w14:paraId="67A1F7A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hit.n.03</w:t>
            </w:r>
          </w:p>
        </w:tc>
        <w:tc>
          <w:tcPr>
            <w:tcW w:w="3304" w:type="dxa"/>
            <w:noWrap/>
            <w:hideMark/>
          </w:tcPr>
          <w:p w14:paraId="4BA6A65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86257764</w:t>
            </w:r>
          </w:p>
        </w:tc>
        <w:tc>
          <w:tcPr>
            <w:tcW w:w="3471" w:type="dxa"/>
            <w:noWrap/>
            <w:hideMark/>
          </w:tcPr>
          <w:p w14:paraId="5349692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64690747</w:t>
            </w:r>
          </w:p>
        </w:tc>
      </w:tr>
      <w:tr w:rsidR="00C45B4C" w:rsidRPr="00C45B4C" w14:paraId="06BCAE57" w14:textId="77777777" w:rsidTr="00C45B4C">
        <w:trPr>
          <w:trHeight w:val="300"/>
        </w:trPr>
        <w:tc>
          <w:tcPr>
            <w:tcW w:w="2495" w:type="dxa"/>
            <w:noWrap/>
            <w:hideMark/>
          </w:tcPr>
          <w:p w14:paraId="1C4B428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hit</w:t>
            </w:r>
          </w:p>
        </w:tc>
        <w:tc>
          <w:tcPr>
            <w:tcW w:w="3304" w:type="dxa"/>
            <w:noWrap/>
            <w:hideMark/>
          </w:tcPr>
          <w:p w14:paraId="0E448E5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326087</w:t>
            </w:r>
          </w:p>
        </w:tc>
        <w:tc>
          <w:tcPr>
            <w:tcW w:w="3471" w:type="dxa"/>
            <w:noWrap/>
            <w:hideMark/>
          </w:tcPr>
          <w:p w14:paraId="771549C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57341081</w:t>
            </w:r>
          </w:p>
        </w:tc>
      </w:tr>
      <w:tr w:rsidR="00C45B4C" w:rsidRPr="00C45B4C" w14:paraId="07738375" w14:textId="77777777" w:rsidTr="00C45B4C">
        <w:trPr>
          <w:trHeight w:val="300"/>
        </w:trPr>
        <w:tc>
          <w:tcPr>
            <w:tcW w:w="2495" w:type="dxa"/>
            <w:noWrap/>
            <w:hideMark/>
          </w:tcPr>
          <w:p w14:paraId="0F78FF1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smasher</w:t>
            </w:r>
          </w:p>
        </w:tc>
        <w:tc>
          <w:tcPr>
            <w:tcW w:w="3304" w:type="dxa"/>
            <w:noWrap/>
            <w:hideMark/>
          </w:tcPr>
          <w:p w14:paraId="2FDE299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19254658</w:t>
            </w:r>
          </w:p>
        </w:tc>
        <w:tc>
          <w:tcPr>
            <w:tcW w:w="3471" w:type="dxa"/>
            <w:noWrap/>
            <w:hideMark/>
          </w:tcPr>
          <w:p w14:paraId="78EF17D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72040414</w:t>
            </w:r>
          </w:p>
        </w:tc>
      </w:tr>
      <w:tr w:rsidR="00C45B4C" w:rsidRPr="00C45B4C" w14:paraId="43316C91" w14:textId="77777777" w:rsidTr="00C45B4C">
        <w:trPr>
          <w:trHeight w:val="300"/>
        </w:trPr>
        <w:tc>
          <w:tcPr>
            <w:tcW w:w="2495" w:type="dxa"/>
            <w:noWrap/>
            <w:hideMark/>
          </w:tcPr>
          <w:p w14:paraId="7586D0E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ill.r.01</w:t>
            </w:r>
          </w:p>
        </w:tc>
        <w:tc>
          <w:tcPr>
            <w:tcW w:w="3304" w:type="dxa"/>
            <w:noWrap/>
            <w:hideMark/>
          </w:tcPr>
          <w:p w14:paraId="50083C7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1878882</w:t>
            </w:r>
          </w:p>
        </w:tc>
        <w:tc>
          <w:tcPr>
            <w:tcW w:w="3471" w:type="dxa"/>
            <w:noWrap/>
            <w:hideMark/>
          </w:tcPr>
          <w:p w14:paraId="6704EE2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38871348</w:t>
            </w:r>
          </w:p>
        </w:tc>
      </w:tr>
      <w:tr w:rsidR="00C45B4C" w:rsidRPr="00C45B4C" w14:paraId="24B08D0A" w14:textId="77777777" w:rsidTr="00C45B4C">
        <w:trPr>
          <w:trHeight w:val="300"/>
        </w:trPr>
        <w:tc>
          <w:tcPr>
            <w:tcW w:w="2495" w:type="dxa"/>
            <w:noWrap/>
            <w:hideMark/>
          </w:tcPr>
          <w:p w14:paraId="5A1ED01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ill</w:t>
            </w:r>
          </w:p>
        </w:tc>
        <w:tc>
          <w:tcPr>
            <w:tcW w:w="3304" w:type="dxa"/>
            <w:noWrap/>
            <w:hideMark/>
          </w:tcPr>
          <w:p w14:paraId="6B20EA6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10093168</w:t>
            </w:r>
          </w:p>
        </w:tc>
        <w:tc>
          <w:tcPr>
            <w:tcW w:w="3471" w:type="dxa"/>
            <w:noWrap/>
            <w:hideMark/>
          </w:tcPr>
          <w:p w14:paraId="68CD3D2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08241817</w:t>
            </w:r>
          </w:p>
        </w:tc>
      </w:tr>
      <w:tr w:rsidR="00C45B4C" w:rsidRPr="00C45B4C" w14:paraId="6B12CE10" w14:textId="77777777" w:rsidTr="00C45B4C">
        <w:trPr>
          <w:trHeight w:val="300"/>
        </w:trPr>
        <w:tc>
          <w:tcPr>
            <w:tcW w:w="2495" w:type="dxa"/>
            <w:noWrap/>
            <w:hideMark/>
          </w:tcPr>
          <w:p w14:paraId="241F7A1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oorly</w:t>
            </w:r>
          </w:p>
        </w:tc>
        <w:tc>
          <w:tcPr>
            <w:tcW w:w="3304" w:type="dxa"/>
            <w:noWrap/>
            <w:hideMark/>
          </w:tcPr>
          <w:p w14:paraId="669CC7A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27484472</w:t>
            </w:r>
          </w:p>
        </w:tc>
        <w:tc>
          <w:tcPr>
            <w:tcW w:w="3471" w:type="dxa"/>
            <w:noWrap/>
            <w:hideMark/>
          </w:tcPr>
          <w:p w14:paraId="27A4746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69500879</w:t>
            </w:r>
          </w:p>
        </w:tc>
      </w:tr>
      <w:tr w:rsidR="00C45B4C" w:rsidRPr="00C45B4C" w14:paraId="3DE0D41B" w14:textId="77777777" w:rsidTr="00C45B4C">
        <w:trPr>
          <w:trHeight w:val="300"/>
        </w:trPr>
        <w:tc>
          <w:tcPr>
            <w:tcW w:w="2495" w:type="dxa"/>
            <w:noWrap/>
            <w:hideMark/>
          </w:tcPr>
          <w:p w14:paraId="4B78278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immediately.r.01</w:t>
            </w:r>
          </w:p>
        </w:tc>
        <w:tc>
          <w:tcPr>
            <w:tcW w:w="3304" w:type="dxa"/>
            <w:noWrap/>
            <w:hideMark/>
          </w:tcPr>
          <w:p w14:paraId="5B927A9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68944099</w:t>
            </w:r>
          </w:p>
        </w:tc>
        <w:tc>
          <w:tcPr>
            <w:tcW w:w="3471" w:type="dxa"/>
            <w:noWrap/>
            <w:hideMark/>
          </w:tcPr>
          <w:p w14:paraId="1D75739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05754036</w:t>
            </w:r>
          </w:p>
        </w:tc>
      </w:tr>
      <w:tr w:rsidR="00C45B4C" w:rsidRPr="00C45B4C" w14:paraId="35C74DE8" w14:textId="77777777" w:rsidTr="00C45B4C">
        <w:trPr>
          <w:trHeight w:val="300"/>
        </w:trPr>
        <w:tc>
          <w:tcPr>
            <w:tcW w:w="2495" w:type="dxa"/>
            <w:noWrap/>
            <w:hideMark/>
          </w:tcPr>
          <w:p w14:paraId="7535DEA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forthwith</w:t>
            </w:r>
          </w:p>
        </w:tc>
        <w:tc>
          <w:tcPr>
            <w:tcW w:w="3304" w:type="dxa"/>
            <w:noWrap/>
            <w:hideMark/>
          </w:tcPr>
          <w:p w14:paraId="2EAAC9F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93944099</w:t>
            </w:r>
          </w:p>
        </w:tc>
        <w:tc>
          <w:tcPr>
            <w:tcW w:w="3471" w:type="dxa"/>
            <w:noWrap/>
            <w:hideMark/>
          </w:tcPr>
          <w:p w14:paraId="6913C05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06559318</w:t>
            </w:r>
          </w:p>
        </w:tc>
      </w:tr>
      <w:tr w:rsidR="00C45B4C" w:rsidRPr="00C45B4C" w14:paraId="31DC893C" w14:textId="77777777" w:rsidTr="00C45B4C">
        <w:trPr>
          <w:trHeight w:val="300"/>
        </w:trPr>
        <w:tc>
          <w:tcPr>
            <w:tcW w:w="2495" w:type="dxa"/>
            <w:noWrap/>
            <w:hideMark/>
          </w:tcPr>
          <w:p w14:paraId="3A0497D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now</w:t>
            </w:r>
          </w:p>
        </w:tc>
        <w:tc>
          <w:tcPr>
            <w:tcW w:w="3304" w:type="dxa"/>
            <w:noWrap/>
            <w:hideMark/>
          </w:tcPr>
          <w:p w14:paraId="5D4310A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43944099</w:t>
            </w:r>
          </w:p>
        </w:tc>
        <w:tc>
          <w:tcPr>
            <w:tcW w:w="3471" w:type="dxa"/>
            <w:noWrap/>
            <w:hideMark/>
          </w:tcPr>
          <w:p w14:paraId="70E23A1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04948753</w:t>
            </w:r>
          </w:p>
        </w:tc>
      </w:tr>
      <w:tr w:rsidR="00C45B4C" w:rsidRPr="00C45B4C" w14:paraId="02AE4555" w14:textId="77777777" w:rsidTr="00C45B4C">
        <w:trPr>
          <w:trHeight w:val="300"/>
        </w:trPr>
        <w:tc>
          <w:tcPr>
            <w:tcW w:w="2495" w:type="dxa"/>
            <w:noWrap/>
            <w:hideMark/>
          </w:tcPr>
          <w:p w14:paraId="748991D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interchange.n.02</w:t>
            </w:r>
          </w:p>
        </w:tc>
        <w:tc>
          <w:tcPr>
            <w:tcW w:w="3304" w:type="dxa"/>
            <w:noWrap/>
            <w:hideMark/>
          </w:tcPr>
          <w:p w14:paraId="5CACFD8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41770186</w:t>
            </w:r>
          </w:p>
        </w:tc>
        <w:tc>
          <w:tcPr>
            <w:tcW w:w="3471" w:type="dxa"/>
            <w:noWrap/>
            <w:hideMark/>
          </w:tcPr>
          <w:p w14:paraId="73864FB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8584758</w:t>
            </w:r>
          </w:p>
        </w:tc>
      </w:tr>
      <w:tr w:rsidR="00C45B4C" w:rsidRPr="00C45B4C" w14:paraId="2F198D50" w14:textId="77777777" w:rsidTr="00C45B4C">
        <w:trPr>
          <w:trHeight w:val="300"/>
        </w:trPr>
        <w:tc>
          <w:tcPr>
            <w:tcW w:w="2495" w:type="dxa"/>
            <w:noWrap/>
            <w:hideMark/>
          </w:tcPr>
          <w:p w14:paraId="72A6739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interchange</w:t>
            </w:r>
          </w:p>
        </w:tc>
        <w:tc>
          <w:tcPr>
            <w:tcW w:w="3304" w:type="dxa"/>
            <w:noWrap/>
            <w:hideMark/>
          </w:tcPr>
          <w:p w14:paraId="76AC698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01863354</w:t>
            </w:r>
          </w:p>
        </w:tc>
        <w:tc>
          <w:tcPr>
            <w:tcW w:w="3471" w:type="dxa"/>
            <w:noWrap/>
            <w:hideMark/>
          </w:tcPr>
          <w:p w14:paraId="4F59478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36182789</w:t>
            </w:r>
          </w:p>
        </w:tc>
      </w:tr>
      <w:tr w:rsidR="00C45B4C" w:rsidRPr="00C45B4C" w14:paraId="12690294" w14:textId="77777777" w:rsidTr="00C45B4C">
        <w:trPr>
          <w:trHeight w:val="300"/>
        </w:trPr>
        <w:tc>
          <w:tcPr>
            <w:tcW w:w="2495" w:type="dxa"/>
            <w:noWrap/>
            <w:hideMark/>
          </w:tcPr>
          <w:p w14:paraId="024F014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reciprocation</w:t>
            </w:r>
          </w:p>
        </w:tc>
        <w:tc>
          <w:tcPr>
            <w:tcW w:w="3304" w:type="dxa"/>
            <w:noWrap/>
            <w:hideMark/>
          </w:tcPr>
          <w:p w14:paraId="2BF15BC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81677019</w:t>
            </w:r>
          </w:p>
        </w:tc>
        <w:tc>
          <w:tcPr>
            <w:tcW w:w="3471" w:type="dxa"/>
            <w:noWrap/>
            <w:hideMark/>
          </w:tcPr>
          <w:p w14:paraId="655BEB9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3551237</w:t>
            </w:r>
          </w:p>
        </w:tc>
      </w:tr>
      <w:tr w:rsidR="00C45B4C" w:rsidRPr="00C45B4C" w14:paraId="28C652A2" w14:textId="77777777" w:rsidTr="00C45B4C">
        <w:trPr>
          <w:trHeight w:val="300"/>
        </w:trPr>
        <w:tc>
          <w:tcPr>
            <w:tcW w:w="2495" w:type="dxa"/>
            <w:noWrap/>
            <w:hideMark/>
          </w:tcPr>
          <w:p w14:paraId="6194A6A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lifelike.s.02</w:t>
            </w:r>
          </w:p>
        </w:tc>
        <w:tc>
          <w:tcPr>
            <w:tcW w:w="3304" w:type="dxa"/>
            <w:noWrap/>
            <w:hideMark/>
          </w:tcPr>
          <w:p w14:paraId="1EC9578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92391304</w:t>
            </w:r>
          </w:p>
        </w:tc>
        <w:tc>
          <w:tcPr>
            <w:tcW w:w="3471" w:type="dxa"/>
            <w:noWrap/>
            <w:hideMark/>
          </w:tcPr>
          <w:p w14:paraId="2D3015F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25181886</w:t>
            </w:r>
          </w:p>
        </w:tc>
      </w:tr>
      <w:tr w:rsidR="00C45B4C" w:rsidRPr="00C45B4C" w14:paraId="5557B7CD" w14:textId="77777777" w:rsidTr="00C45B4C">
        <w:trPr>
          <w:trHeight w:val="300"/>
        </w:trPr>
        <w:tc>
          <w:tcPr>
            <w:tcW w:w="2495" w:type="dxa"/>
            <w:noWrap/>
            <w:hideMark/>
          </w:tcPr>
          <w:p w14:paraId="5B5CDE6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lifelike</w:t>
            </w:r>
          </w:p>
        </w:tc>
        <w:tc>
          <w:tcPr>
            <w:tcW w:w="3304" w:type="dxa"/>
            <w:noWrap/>
            <w:hideMark/>
          </w:tcPr>
          <w:p w14:paraId="14CCEF2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21118012</w:t>
            </w:r>
          </w:p>
        </w:tc>
        <w:tc>
          <w:tcPr>
            <w:tcW w:w="3471" w:type="dxa"/>
            <w:noWrap/>
            <w:hideMark/>
          </w:tcPr>
          <w:p w14:paraId="1500A8C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36725885</w:t>
            </w:r>
          </w:p>
        </w:tc>
      </w:tr>
      <w:tr w:rsidR="00C45B4C" w:rsidRPr="00C45B4C" w14:paraId="2071458A" w14:textId="77777777" w:rsidTr="00C45B4C">
        <w:trPr>
          <w:trHeight w:val="300"/>
        </w:trPr>
        <w:tc>
          <w:tcPr>
            <w:tcW w:w="2495" w:type="dxa"/>
            <w:noWrap/>
            <w:hideMark/>
          </w:tcPr>
          <w:p w14:paraId="213327B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natural</w:t>
            </w:r>
          </w:p>
        </w:tc>
        <w:tc>
          <w:tcPr>
            <w:tcW w:w="3304" w:type="dxa"/>
            <w:noWrap/>
            <w:hideMark/>
          </w:tcPr>
          <w:p w14:paraId="42865A3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763664596</w:t>
            </w:r>
          </w:p>
        </w:tc>
        <w:tc>
          <w:tcPr>
            <w:tcW w:w="3471" w:type="dxa"/>
            <w:noWrap/>
            <w:hideMark/>
          </w:tcPr>
          <w:p w14:paraId="373FAA3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13637886</w:t>
            </w:r>
          </w:p>
        </w:tc>
      </w:tr>
      <w:tr w:rsidR="00C45B4C" w:rsidRPr="00C45B4C" w14:paraId="01C9B9E8" w14:textId="77777777" w:rsidTr="00C45B4C">
        <w:trPr>
          <w:trHeight w:val="300"/>
        </w:trPr>
        <w:tc>
          <w:tcPr>
            <w:tcW w:w="2495" w:type="dxa"/>
            <w:noWrap/>
            <w:hideMark/>
          </w:tcPr>
          <w:p w14:paraId="34857EE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merely.r.01</w:t>
            </w:r>
          </w:p>
        </w:tc>
        <w:tc>
          <w:tcPr>
            <w:tcW w:w="3304" w:type="dxa"/>
            <w:noWrap/>
            <w:hideMark/>
          </w:tcPr>
          <w:p w14:paraId="0062072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2810559</w:t>
            </w:r>
          </w:p>
        </w:tc>
        <w:tc>
          <w:tcPr>
            <w:tcW w:w="3471" w:type="dxa"/>
            <w:noWrap/>
            <w:hideMark/>
          </w:tcPr>
          <w:p w14:paraId="4BB88B6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96791647</w:t>
            </w:r>
          </w:p>
        </w:tc>
      </w:tr>
      <w:tr w:rsidR="00C45B4C" w:rsidRPr="00C45B4C" w14:paraId="33FA1ED2" w14:textId="77777777" w:rsidTr="00C45B4C">
        <w:trPr>
          <w:trHeight w:val="300"/>
        </w:trPr>
        <w:tc>
          <w:tcPr>
            <w:tcW w:w="2495" w:type="dxa"/>
            <w:noWrap/>
            <w:hideMark/>
          </w:tcPr>
          <w:p w14:paraId="32EDAAF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just</w:t>
            </w:r>
          </w:p>
        </w:tc>
        <w:tc>
          <w:tcPr>
            <w:tcW w:w="3304" w:type="dxa"/>
            <w:noWrap/>
            <w:hideMark/>
          </w:tcPr>
          <w:p w14:paraId="62C4634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38043478</w:t>
            </w:r>
          </w:p>
        </w:tc>
        <w:tc>
          <w:tcPr>
            <w:tcW w:w="3471" w:type="dxa"/>
            <w:noWrap/>
            <w:hideMark/>
          </w:tcPr>
          <w:p w14:paraId="232094D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2598997</w:t>
            </w:r>
          </w:p>
        </w:tc>
      </w:tr>
      <w:tr w:rsidR="00C45B4C" w:rsidRPr="00C45B4C" w14:paraId="1BE93D72" w14:textId="77777777" w:rsidTr="00C45B4C">
        <w:trPr>
          <w:trHeight w:val="300"/>
        </w:trPr>
        <w:tc>
          <w:tcPr>
            <w:tcW w:w="2495" w:type="dxa"/>
            <w:noWrap/>
            <w:hideMark/>
          </w:tcPr>
          <w:p w14:paraId="1D7D32A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erely</w:t>
            </w:r>
          </w:p>
        </w:tc>
        <w:tc>
          <w:tcPr>
            <w:tcW w:w="3304" w:type="dxa"/>
            <w:noWrap/>
            <w:hideMark/>
          </w:tcPr>
          <w:p w14:paraId="670D451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18167702</w:t>
            </w:r>
          </w:p>
        </w:tc>
        <w:tc>
          <w:tcPr>
            <w:tcW w:w="3471" w:type="dxa"/>
            <w:noWrap/>
            <w:hideMark/>
          </w:tcPr>
          <w:p w14:paraId="0320C9C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40984297</w:t>
            </w:r>
          </w:p>
        </w:tc>
      </w:tr>
      <w:tr w:rsidR="00C45B4C" w:rsidRPr="00C45B4C" w14:paraId="1A00A42A" w14:textId="77777777" w:rsidTr="00C45B4C">
        <w:trPr>
          <w:trHeight w:val="300"/>
        </w:trPr>
        <w:tc>
          <w:tcPr>
            <w:tcW w:w="2495" w:type="dxa"/>
            <w:noWrap/>
            <w:hideMark/>
          </w:tcPr>
          <w:p w14:paraId="5DE6FEB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motivation.n.01</w:t>
            </w:r>
          </w:p>
        </w:tc>
        <w:tc>
          <w:tcPr>
            <w:tcW w:w="3304" w:type="dxa"/>
            <w:noWrap/>
            <w:hideMark/>
          </w:tcPr>
          <w:p w14:paraId="01C62A6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53416149</w:t>
            </w:r>
          </w:p>
        </w:tc>
        <w:tc>
          <w:tcPr>
            <w:tcW w:w="3471" w:type="dxa"/>
            <w:noWrap/>
            <w:hideMark/>
          </w:tcPr>
          <w:p w14:paraId="2A55007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22165532</w:t>
            </w:r>
          </w:p>
        </w:tc>
      </w:tr>
      <w:tr w:rsidR="00C45B4C" w:rsidRPr="00C45B4C" w14:paraId="7A6680A0" w14:textId="77777777" w:rsidTr="00C45B4C">
        <w:trPr>
          <w:trHeight w:val="300"/>
        </w:trPr>
        <w:tc>
          <w:tcPr>
            <w:tcW w:w="2495" w:type="dxa"/>
            <w:noWrap/>
            <w:hideMark/>
          </w:tcPr>
          <w:p w14:paraId="25A6A73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otive</w:t>
            </w:r>
          </w:p>
        </w:tc>
        <w:tc>
          <w:tcPr>
            <w:tcW w:w="3304" w:type="dxa"/>
            <w:noWrap/>
            <w:hideMark/>
          </w:tcPr>
          <w:p w14:paraId="0568C4A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70341615</w:t>
            </w:r>
          </w:p>
        </w:tc>
        <w:tc>
          <w:tcPr>
            <w:tcW w:w="3471" w:type="dxa"/>
            <w:noWrap/>
            <w:hideMark/>
          </w:tcPr>
          <w:p w14:paraId="1F4D7AA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7795561</w:t>
            </w:r>
          </w:p>
        </w:tc>
      </w:tr>
      <w:tr w:rsidR="00C45B4C" w:rsidRPr="00C45B4C" w14:paraId="5D99A2D5" w14:textId="77777777" w:rsidTr="00C45B4C">
        <w:trPr>
          <w:trHeight w:val="300"/>
        </w:trPr>
        <w:tc>
          <w:tcPr>
            <w:tcW w:w="2495" w:type="dxa"/>
            <w:noWrap/>
            <w:hideMark/>
          </w:tcPr>
          <w:p w14:paraId="496169E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need</w:t>
            </w:r>
          </w:p>
        </w:tc>
        <w:tc>
          <w:tcPr>
            <w:tcW w:w="3304" w:type="dxa"/>
            <w:noWrap/>
            <w:hideMark/>
          </w:tcPr>
          <w:p w14:paraId="3929368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36490683</w:t>
            </w:r>
          </w:p>
        </w:tc>
        <w:tc>
          <w:tcPr>
            <w:tcW w:w="3471" w:type="dxa"/>
            <w:noWrap/>
            <w:hideMark/>
          </w:tcPr>
          <w:p w14:paraId="7D1D06C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66375455</w:t>
            </w:r>
          </w:p>
        </w:tc>
      </w:tr>
      <w:tr w:rsidR="00C45B4C" w:rsidRPr="00C45B4C" w14:paraId="5E92846A" w14:textId="77777777" w:rsidTr="00C45B4C">
        <w:trPr>
          <w:trHeight w:val="300"/>
        </w:trPr>
        <w:tc>
          <w:tcPr>
            <w:tcW w:w="2495" w:type="dxa"/>
            <w:noWrap/>
            <w:hideMark/>
          </w:tcPr>
          <w:p w14:paraId="6A08BB8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organism.n.01</w:t>
            </w:r>
          </w:p>
        </w:tc>
        <w:tc>
          <w:tcPr>
            <w:tcW w:w="3304" w:type="dxa"/>
            <w:noWrap/>
            <w:hideMark/>
          </w:tcPr>
          <w:p w14:paraId="6C0F882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37034161</w:t>
            </w:r>
          </w:p>
        </w:tc>
        <w:tc>
          <w:tcPr>
            <w:tcW w:w="3471" w:type="dxa"/>
            <w:noWrap/>
            <w:hideMark/>
          </w:tcPr>
          <w:p w14:paraId="2AE6428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1342651</w:t>
            </w:r>
          </w:p>
        </w:tc>
      </w:tr>
      <w:tr w:rsidR="00C45B4C" w:rsidRPr="00C45B4C" w14:paraId="258DB14E" w14:textId="77777777" w:rsidTr="00C45B4C">
        <w:trPr>
          <w:trHeight w:val="300"/>
        </w:trPr>
        <w:tc>
          <w:tcPr>
            <w:tcW w:w="2495" w:type="dxa"/>
            <w:noWrap/>
            <w:hideMark/>
          </w:tcPr>
          <w:p w14:paraId="35EEB4C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eing</w:t>
            </w:r>
          </w:p>
        </w:tc>
        <w:tc>
          <w:tcPr>
            <w:tcW w:w="3304" w:type="dxa"/>
            <w:noWrap/>
            <w:hideMark/>
          </w:tcPr>
          <w:p w14:paraId="2199B06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65372671</w:t>
            </w:r>
          </w:p>
        </w:tc>
        <w:tc>
          <w:tcPr>
            <w:tcW w:w="3471" w:type="dxa"/>
            <w:noWrap/>
            <w:hideMark/>
          </w:tcPr>
          <w:p w14:paraId="20101F4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99966976</w:t>
            </w:r>
          </w:p>
        </w:tc>
      </w:tr>
      <w:tr w:rsidR="00C45B4C" w:rsidRPr="00C45B4C" w14:paraId="290CF62C" w14:textId="77777777" w:rsidTr="00C45B4C">
        <w:trPr>
          <w:trHeight w:val="300"/>
        </w:trPr>
        <w:tc>
          <w:tcPr>
            <w:tcW w:w="2495" w:type="dxa"/>
            <w:noWrap/>
            <w:hideMark/>
          </w:tcPr>
          <w:p w14:paraId="47D7B92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organism</w:t>
            </w:r>
          </w:p>
        </w:tc>
        <w:tc>
          <w:tcPr>
            <w:tcW w:w="3304" w:type="dxa"/>
            <w:noWrap/>
            <w:hideMark/>
          </w:tcPr>
          <w:p w14:paraId="39E5FEE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08695652</w:t>
            </w:r>
          </w:p>
        </w:tc>
        <w:tc>
          <w:tcPr>
            <w:tcW w:w="3471" w:type="dxa"/>
            <w:noWrap/>
            <w:hideMark/>
          </w:tcPr>
          <w:p w14:paraId="476FDA0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26886043</w:t>
            </w:r>
          </w:p>
        </w:tc>
      </w:tr>
      <w:tr w:rsidR="00C45B4C" w:rsidRPr="00C45B4C" w14:paraId="1200B8CE" w14:textId="77777777" w:rsidTr="00C45B4C">
        <w:trPr>
          <w:trHeight w:val="300"/>
        </w:trPr>
        <w:tc>
          <w:tcPr>
            <w:tcW w:w="2495" w:type="dxa"/>
            <w:noWrap/>
            <w:hideMark/>
          </w:tcPr>
          <w:p w14:paraId="714CBA7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pale.v.01</w:t>
            </w:r>
          </w:p>
        </w:tc>
        <w:tc>
          <w:tcPr>
            <w:tcW w:w="3304" w:type="dxa"/>
            <w:noWrap/>
            <w:hideMark/>
          </w:tcPr>
          <w:p w14:paraId="279A682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269953416</w:t>
            </w:r>
          </w:p>
        </w:tc>
        <w:tc>
          <w:tcPr>
            <w:tcW w:w="3471" w:type="dxa"/>
            <w:noWrap/>
            <w:hideMark/>
          </w:tcPr>
          <w:p w14:paraId="699B9DC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22024179</w:t>
            </w:r>
          </w:p>
        </w:tc>
      </w:tr>
      <w:tr w:rsidR="00C45B4C" w:rsidRPr="00C45B4C" w14:paraId="45D21689" w14:textId="77777777" w:rsidTr="00C45B4C">
        <w:trPr>
          <w:trHeight w:val="300"/>
        </w:trPr>
        <w:tc>
          <w:tcPr>
            <w:tcW w:w="2495" w:type="dxa"/>
            <w:noWrap/>
            <w:hideMark/>
          </w:tcPr>
          <w:p w14:paraId="40BE84B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lanch</w:t>
            </w:r>
          </w:p>
        </w:tc>
        <w:tc>
          <w:tcPr>
            <w:tcW w:w="3304" w:type="dxa"/>
            <w:noWrap/>
            <w:hideMark/>
          </w:tcPr>
          <w:p w14:paraId="67F5233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161801242</w:t>
            </w:r>
          </w:p>
        </w:tc>
        <w:tc>
          <w:tcPr>
            <w:tcW w:w="3471" w:type="dxa"/>
            <w:noWrap/>
            <w:hideMark/>
          </w:tcPr>
          <w:p w14:paraId="4254AF3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23185248</w:t>
            </w:r>
          </w:p>
        </w:tc>
      </w:tr>
      <w:tr w:rsidR="00C45B4C" w:rsidRPr="00C45B4C" w14:paraId="19EB5AE7" w14:textId="77777777" w:rsidTr="00C45B4C">
        <w:trPr>
          <w:trHeight w:val="300"/>
        </w:trPr>
        <w:tc>
          <w:tcPr>
            <w:tcW w:w="2495" w:type="dxa"/>
            <w:noWrap/>
            <w:hideMark/>
          </w:tcPr>
          <w:p w14:paraId="27B76BE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ale</w:t>
            </w:r>
          </w:p>
        </w:tc>
        <w:tc>
          <w:tcPr>
            <w:tcW w:w="3304" w:type="dxa"/>
            <w:noWrap/>
            <w:hideMark/>
          </w:tcPr>
          <w:p w14:paraId="42B3202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7810559</w:t>
            </w:r>
          </w:p>
        </w:tc>
        <w:tc>
          <w:tcPr>
            <w:tcW w:w="3471" w:type="dxa"/>
            <w:noWrap/>
            <w:hideMark/>
          </w:tcPr>
          <w:p w14:paraId="6CE4A06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20863109</w:t>
            </w:r>
          </w:p>
        </w:tc>
      </w:tr>
      <w:tr w:rsidR="00C45B4C" w:rsidRPr="00C45B4C" w14:paraId="128CB056" w14:textId="77777777" w:rsidTr="00C45B4C">
        <w:trPr>
          <w:trHeight w:val="300"/>
        </w:trPr>
        <w:tc>
          <w:tcPr>
            <w:tcW w:w="2495" w:type="dxa"/>
            <w:noWrap/>
            <w:hideMark/>
          </w:tcPr>
          <w:p w14:paraId="750B199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pant.v.01</w:t>
            </w:r>
          </w:p>
        </w:tc>
        <w:tc>
          <w:tcPr>
            <w:tcW w:w="3304" w:type="dxa"/>
            <w:noWrap/>
            <w:hideMark/>
          </w:tcPr>
          <w:p w14:paraId="45E0E51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14130435</w:t>
            </w:r>
          </w:p>
        </w:tc>
        <w:tc>
          <w:tcPr>
            <w:tcW w:w="3471" w:type="dxa"/>
            <w:noWrap/>
            <w:hideMark/>
          </w:tcPr>
          <w:p w14:paraId="5FC137F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31515167</w:t>
            </w:r>
          </w:p>
        </w:tc>
      </w:tr>
      <w:tr w:rsidR="00C45B4C" w:rsidRPr="00C45B4C" w14:paraId="145016D2" w14:textId="77777777" w:rsidTr="00C45B4C">
        <w:trPr>
          <w:trHeight w:val="300"/>
        </w:trPr>
        <w:tc>
          <w:tcPr>
            <w:tcW w:w="2495" w:type="dxa"/>
            <w:noWrap/>
            <w:hideMark/>
          </w:tcPr>
          <w:p w14:paraId="3A55902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lastRenderedPageBreak/>
              <w:t>gasp</w:t>
            </w:r>
          </w:p>
        </w:tc>
        <w:tc>
          <w:tcPr>
            <w:tcW w:w="3304" w:type="dxa"/>
            <w:noWrap/>
            <w:hideMark/>
          </w:tcPr>
          <w:p w14:paraId="7F88423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70031056</w:t>
            </w:r>
          </w:p>
        </w:tc>
        <w:tc>
          <w:tcPr>
            <w:tcW w:w="3471" w:type="dxa"/>
            <w:noWrap/>
            <w:hideMark/>
          </w:tcPr>
          <w:p w14:paraId="2961499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4117104</w:t>
            </w:r>
          </w:p>
        </w:tc>
      </w:tr>
      <w:tr w:rsidR="00C45B4C" w:rsidRPr="00C45B4C" w14:paraId="53DEF62E" w14:textId="77777777" w:rsidTr="00C45B4C">
        <w:trPr>
          <w:trHeight w:val="300"/>
        </w:trPr>
        <w:tc>
          <w:tcPr>
            <w:tcW w:w="2495" w:type="dxa"/>
            <w:noWrap/>
            <w:hideMark/>
          </w:tcPr>
          <w:p w14:paraId="5F88334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uff</w:t>
            </w:r>
          </w:p>
        </w:tc>
        <w:tc>
          <w:tcPr>
            <w:tcW w:w="3304" w:type="dxa"/>
            <w:noWrap/>
            <w:hideMark/>
          </w:tcPr>
          <w:p w14:paraId="0724257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8229814</w:t>
            </w:r>
          </w:p>
        </w:tc>
        <w:tc>
          <w:tcPr>
            <w:tcW w:w="3471" w:type="dxa"/>
            <w:noWrap/>
            <w:hideMark/>
          </w:tcPr>
          <w:p w14:paraId="10BD93E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21859295</w:t>
            </w:r>
          </w:p>
        </w:tc>
      </w:tr>
      <w:tr w:rsidR="00C45B4C" w:rsidRPr="00C45B4C" w14:paraId="37C5DFB8" w14:textId="77777777" w:rsidTr="00C45B4C">
        <w:trPr>
          <w:trHeight w:val="300"/>
        </w:trPr>
        <w:tc>
          <w:tcPr>
            <w:tcW w:w="2495" w:type="dxa"/>
            <w:noWrap/>
            <w:hideMark/>
          </w:tcPr>
          <w:p w14:paraId="2B971B9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person.n.01</w:t>
            </w:r>
          </w:p>
        </w:tc>
        <w:tc>
          <w:tcPr>
            <w:tcW w:w="3304" w:type="dxa"/>
            <w:noWrap/>
            <w:hideMark/>
          </w:tcPr>
          <w:p w14:paraId="5F09C09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70652174</w:t>
            </w:r>
          </w:p>
        </w:tc>
        <w:tc>
          <w:tcPr>
            <w:tcW w:w="3471" w:type="dxa"/>
            <w:noWrap/>
            <w:hideMark/>
          </w:tcPr>
          <w:p w14:paraId="142DB00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9533705</w:t>
            </w:r>
          </w:p>
        </w:tc>
      </w:tr>
      <w:tr w:rsidR="00C45B4C" w:rsidRPr="00C45B4C" w14:paraId="1AD93FF9" w14:textId="77777777" w:rsidTr="00C45B4C">
        <w:trPr>
          <w:trHeight w:val="300"/>
        </w:trPr>
        <w:tc>
          <w:tcPr>
            <w:tcW w:w="2495" w:type="dxa"/>
            <w:noWrap/>
            <w:hideMark/>
          </w:tcPr>
          <w:p w14:paraId="3D24690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mortal</w:t>
            </w:r>
          </w:p>
        </w:tc>
        <w:tc>
          <w:tcPr>
            <w:tcW w:w="3304" w:type="dxa"/>
            <w:noWrap/>
            <w:hideMark/>
          </w:tcPr>
          <w:p w14:paraId="38DD89C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36645963</w:t>
            </w:r>
          </w:p>
        </w:tc>
        <w:tc>
          <w:tcPr>
            <w:tcW w:w="3471" w:type="dxa"/>
            <w:noWrap/>
            <w:hideMark/>
          </w:tcPr>
          <w:p w14:paraId="25FAA00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27682153</w:t>
            </w:r>
          </w:p>
        </w:tc>
      </w:tr>
      <w:tr w:rsidR="00C45B4C" w:rsidRPr="00C45B4C" w14:paraId="6271399A" w14:textId="77777777" w:rsidTr="00C45B4C">
        <w:trPr>
          <w:trHeight w:val="300"/>
        </w:trPr>
        <w:tc>
          <w:tcPr>
            <w:tcW w:w="2495" w:type="dxa"/>
            <w:noWrap/>
            <w:hideMark/>
          </w:tcPr>
          <w:p w14:paraId="1B7805B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soul</w:t>
            </w:r>
          </w:p>
        </w:tc>
        <w:tc>
          <w:tcPr>
            <w:tcW w:w="3304" w:type="dxa"/>
            <w:noWrap/>
            <w:hideMark/>
          </w:tcPr>
          <w:p w14:paraId="66809B5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804658385</w:t>
            </w:r>
          </w:p>
        </w:tc>
        <w:tc>
          <w:tcPr>
            <w:tcW w:w="3471" w:type="dxa"/>
            <w:noWrap/>
            <w:hideMark/>
          </w:tcPr>
          <w:p w14:paraId="6ED4529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62991947</w:t>
            </w:r>
          </w:p>
        </w:tc>
      </w:tr>
      <w:tr w:rsidR="00C45B4C" w:rsidRPr="00C45B4C" w14:paraId="5F00CF9C" w14:textId="77777777" w:rsidTr="00C45B4C">
        <w:trPr>
          <w:trHeight w:val="300"/>
        </w:trPr>
        <w:tc>
          <w:tcPr>
            <w:tcW w:w="2495" w:type="dxa"/>
            <w:noWrap/>
            <w:hideMark/>
          </w:tcPr>
          <w:p w14:paraId="2CBBC58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pirate.n.02</w:t>
            </w:r>
          </w:p>
        </w:tc>
        <w:tc>
          <w:tcPr>
            <w:tcW w:w="3304" w:type="dxa"/>
            <w:noWrap/>
            <w:hideMark/>
          </w:tcPr>
          <w:p w14:paraId="3A968EA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0628882</w:t>
            </w:r>
          </w:p>
        </w:tc>
        <w:tc>
          <w:tcPr>
            <w:tcW w:w="3471" w:type="dxa"/>
            <w:noWrap/>
            <w:hideMark/>
          </w:tcPr>
          <w:p w14:paraId="3CECAEF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85958899</w:t>
            </w:r>
          </w:p>
        </w:tc>
      </w:tr>
      <w:tr w:rsidR="00C45B4C" w:rsidRPr="00C45B4C" w14:paraId="0E79FB4B" w14:textId="77777777" w:rsidTr="00C45B4C">
        <w:trPr>
          <w:trHeight w:val="300"/>
        </w:trPr>
        <w:tc>
          <w:tcPr>
            <w:tcW w:w="2495" w:type="dxa"/>
            <w:noWrap/>
            <w:hideMark/>
          </w:tcPr>
          <w:p w14:paraId="3D296F0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uccaneer</w:t>
            </w:r>
          </w:p>
        </w:tc>
        <w:tc>
          <w:tcPr>
            <w:tcW w:w="3304" w:type="dxa"/>
            <w:noWrap/>
            <w:hideMark/>
          </w:tcPr>
          <w:p w14:paraId="799489A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34627329</w:t>
            </w:r>
          </w:p>
        </w:tc>
        <w:tc>
          <w:tcPr>
            <w:tcW w:w="3471" w:type="dxa"/>
            <w:noWrap/>
            <w:hideMark/>
          </w:tcPr>
          <w:p w14:paraId="5272858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91885807</w:t>
            </w:r>
          </w:p>
        </w:tc>
      </w:tr>
      <w:tr w:rsidR="00C45B4C" w:rsidRPr="00C45B4C" w14:paraId="477ECFDB" w14:textId="77777777" w:rsidTr="00C45B4C">
        <w:trPr>
          <w:trHeight w:val="300"/>
        </w:trPr>
        <w:tc>
          <w:tcPr>
            <w:tcW w:w="2495" w:type="dxa"/>
            <w:noWrap/>
            <w:hideMark/>
          </w:tcPr>
          <w:p w14:paraId="78AA1EE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irate</w:t>
            </w:r>
          </w:p>
        </w:tc>
        <w:tc>
          <w:tcPr>
            <w:tcW w:w="3304" w:type="dxa"/>
            <w:noWrap/>
            <w:hideMark/>
          </w:tcPr>
          <w:p w14:paraId="31702F4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77950311</w:t>
            </w:r>
          </w:p>
        </w:tc>
        <w:tc>
          <w:tcPr>
            <w:tcW w:w="3471" w:type="dxa"/>
            <w:noWrap/>
            <w:hideMark/>
          </w:tcPr>
          <w:p w14:paraId="37D37D6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80031991</w:t>
            </w:r>
          </w:p>
        </w:tc>
      </w:tr>
      <w:tr w:rsidR="00C45B4C" w:rsidRPr="00C45B4C" w14:paraId="4BE8B369" w14:textId="77777777" w:rsidTr="00C45B4C">
        <w:trPr>
          <w:trHeight w:val="300"/>
        </w:trPr>
        <w:tc>
          <w:tcPr>
            <w:tcW w:w="2495" w:type="dxa"/>
            <w:noWrap/>
            <w:hideMark/>
          </w:tcPr>
          <w:p w14:paraId="66F8CC9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preen.v.03</w:t>
            </w:r>
          </w:p>
        </w:tc>
        <w:tc>
          <w:tcPr>
            <w:tcW w:w="3304" w:type="dxa"/>
            <w:noWrap/>
            <w:hideMark/>
          </w:tcPr>
          <w:p w14:paraId="71CC9F8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79968944</w:t>
            </w:r>
          </w:p>
        </w:tc>
        <w:tc>
          <w:tcPr>
            <w:tcW w:w="3471" w:type="dxa"/>
            <w:noWrap/>
            <w:hideMark/>
          </w:tcPr>
          <w:p w14:paraId="521006F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66763247</w:t>
            </w:r>
          </w:p>
        </w:tc>
      </w:tr>
      <w:tr w:rsidR="00C45B4C" w:rsidRPr="00C45B4C" w14:paraId="6009F971" w14:textId="77777777" w:rsidTr="00C45B4C">
        <w:trPr>
          <w:trHeight w:val="300"/>
        </w:trPr>
        <w:tc>
          <w:tcPr>
            <w:tcW w:w="2495" w:type="dxa"/>
            <w:noWrap/>
            <w:hideMark/>
          </w:tcPr>
          <w:p w14:paraId="3937900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dress</w:t>
            </w:r>
          </w:p>
        </w:tc>
        <w:tc>
          <w:tcPr>
            <w:tcW w:w="3304" w:type="dxa"/>
            <w:noWrap/>
            <w:hideMark/>
          </w:tcPr>
          <w:p w14:paraId="239CF79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25621118</w:t>
            </w:r>
          </w:p>
        </w:tc>
        <w:tc>
          <w:tcPr>
            <w:tcW w:w="3471" w:type="dxa"/>
            <w:noWrap/>
            <w:hideMark/>
          </w:tcPr>
          <w:p w14:paraId="57D34BA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11254909</w:t>
            </w:r>
          </w:p>
        </w:tc>
      </w:tr>
      <w:tr w:rsidR="00C45B4C" w:rsidRPr="00C45B4C" w14:paraId="555CD653" w14:textId="77777777" w:rsidTr="00C45B4C">
        <w:trPr>
          <w:trHeight w:val="300"/>
        </w:trPr>
        <w:tc>
          <w:tcPr>
            <w:tcW w:w="2495" w:type="dxa"/>
            <w:noWrap/>
            <w:hideMark/>
          </w:tcPr>
          <w:p w14:paraId="79B3519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rimp</w:t>
            </w:r>
          </w:p>
        </w:tc>
        <w:tc>
          <w:tcPr>
            <w:tcW w:w="3304" w:type="dxa"/>
            <w:noWrap/>
            <w:hideMark/>
          </w:tcPr>
          <w:p w14:paraId="6F4E237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3431677</w:t>
            </w:r>
          </w:p>
        </w:tc>
        <w:tc>
          <w:tcPr>
            <w:tcW w:w="3471" w:type="dxa"/>
            <w:noWrap/>
            <w:hideMark/>
          </w:tcPr>
          <w:p w14:paraId="23B4423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22271584</w:t>
            </w:r>
          </w:p>
        </w:tc>
      </w:tr>
      <w:tr w:rsidR="00C45B4C" w:rsidRPr="00C45B4C" w14:paraId="07DF5E50" w14:textId="77777777" w:rsidTr="00C45B4C">
        <w:trPr>
          <w:trHeight w:val="300"/>
        </w:trPr>
        <w:tc>
          <w:tcPr>
            <w:tcW w:w="2495" w:type="dxa"/>
            <w:noWrap/>
            <w:hideMark/>
          </w:tcPr>
          <w:p w14:paraId="65971DA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putrefaction.n.01</w:t>
            </w:r>
          </w:p>
        </w:tc>
        <w:tc>
          <w:tcPr>
            <w:tcW w:w="3304" w:type="dxa"/>
            <w:noWrap/>
            <w:hideMark/>
          </w:tcPr>
          <w:p w14:paraId="7159279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00854037</w:t>
            </w:r>
          </w:p>
        </w:tc>
        <w:tc>
          <w:tcPr>
            <w:tcW w:w="3471" w:type="dxa"/>
            <w:noWrap/>
            <w:hideMark/>
          </w:tcPr>
          <w:p w14:paraId="044FE3B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42991187</w:t>
            </w:r>
          </w:p>
        </w:tc>
      </w:tr>
      <w:tr w:rsidR="00C45B4C" w:rsidRPr="00C45B4C" w14:paraId="41BF1CC2" w14:textId="77777777" w:rsidTr="00C45B4C">
        <w:trPr>
          <w:trHeight w:val="300"/>
        </w:trPr>
        <w:tc>
          <w:tcPr>
            <w:tcW w:w="2495" w:type="dxa"/>
            <w:noWrap/>
            <w:hideMark/>
          </w:tcPr>
          <w:p w14:paraId="1F31E87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putrefaction</w:t>
            </w:r>
          </w:p>
        </w:tc>
        <w:tc>
          <w:tcPr>
            <w:tcW w:w="3304" w:type="dxa"/>
            <w:noWrap/>
            <w:hideMark/>
          </w:tcPr>
          <w:p w14:paraId="58AF3EE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05590062</w:t>
            </w:r>
          </w:p>
        </w:tc>
        <w:tc>
          <w:tcPr>
            <w:tcW w:w="3471" w:type="dxa"/>
            <w:noWrap/>
            <w:hideMark/>
          </w:tcPr>
          <w:p w14:paraId="560CBD1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40374402</w:t>
            </w:r>
          </w:p>
        </w:tc>
      </w:tr>
      <w:tr w:rsidR="00C45B4C" w:rsidRPr="00C45B4C" w14:paraId="3CDDCD59" w14:textId="77777777" w:rsidTr="00C45B4C">
        <w:trPr>
          <w:trHeight w:val="300"/>
        </w:trPr>
        <w:tc>
          <w:tcPr>
            <w:tcW w:w="2495" w:type="dxa"/>
            <w:noWrap/>
            <w:hideMark/>
          </w:tcPr>
          <w:p w14:paraId="5BBF0C8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rot</w:t>
            </w:r>
          </w:p>
        </w:tc>
        <w:tc>
          <w:tcPr>
            <w:tcW w:w="3304" w:type="dxa"/>
            <w:noWrap/>
            <w:hideMark/>
          </w:tcPr>
          <w:p w14:paraId="4B51616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96118012</w:t>
            </w:r>
          </w:p>
        </w:tc>
        <w:tc>
          <w:tcPr>
            <w:tcW w:w="3471" w:type="dxa"/>
            <w:noWrap/>
            <w:hideMark/>
          </w:tcPr>
          <w:p w14:paraId="0C1280A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45607971</w:t>
            </w:r>
          </w:p>
        </w:tc>
      </w:tr>
      <w:tr w:rsidR="00C45B4C" w:rsidRPr="00C45B4C" w14:paraId="72011E1F" w14:textId="77777777" w:rsidTr="00C45B4C">
        <w:trPr>
          <w:trHeight w:val="300"/>
        </w:trPr>
        <w:tc>
          <w:tcPr>
            <w:tcW w:w="2495" w:type="dxa"/>
            <w:noWrap/>
            <w:hideMark/>
          </w:tcPr>
          <w:p w14:paraId="241BAAE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real.s.04</w:t>
            </w:r>
          </w:p>
        </w:tc>
        <w:tc>
          <w:tcPr>
            <w:tcW w:w="3304" w:type="dxa"/>
            <w:noWrap/>
            <w:hideMark/>
          </w:tcPr>
          <w:p w14:paraId="5477EBA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19953416</w:t>
            </w:r>
          </w:p>
        </w:tc>
        <w:tc>
          <w:tcPr>
            <w:tcW w:w="3471" w:type="dxa"/>
            <w:noWrap/>
            <w:hideMark/>
          </w:tcPr>
          <w:p w14:paraId="17995FE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02621777</w:t>
            </w:r>
          </w:p>
        </w:tc>
      </w:tr>
      <w:tr w:rsidR="00C45B4C" w:rsidRPr="00C45B4C" w14:paraId="165EFF08" w14:textId="77777777" w:rsidTr="00C45B4C">
        <w:trPr>
          <w:trHeight w:val="300"/>
        </w:trPr>
        <w:tc>
          <w:tcPr>
            <w:tcW w:w="2495" w:type="dxa"/>
            <w:noWrap/>
            <w:hideMark/>
          </w:tcPr>
          <w:p w14:paraId="2FED791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real</w:t>
            </w:r>
          </w:p>
        </w:tc>
        <w:tc>
          <w:tcPr>
            <w:tcW w:w="3304" w:type="dxa"/>
            <w:noWrap/>
            <w:hideMark/>
          </w:tcPr>
          <w:p w14:paraId="444BE5B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76568323</w:t>
            </w:r>
          </w:p>
        </w:tc>
        <w:tc>
          <w:tcPr>
            <w:tcW w:w="3471" w:type="dxa"/>
            <w:noWrap/>
            <w:hideMark/>
          </w:tcPr>
          <w:p w14:paraId="2EB950D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39113004</w:t>
            </w:r>
          </w:p>
        </w:tc>
      </w:tr>
      <w:tr w:rsidR="00C45B4C" w:rsidRPr="00C45B4C" w14:paraId="011F5978" w14:textId="77777777" w:rsidTr="00C45B4C">
        <w:trPr>
          <w:trHeight w:val="300"/>
        </w:trPr>
        <w:tc>
          <w:tcPr>
            <w:tcW w:w="2495" w:type="dxa"/>
            <w:noWrap/>
            <w:hideMark/>
          </w:tcPr>
          <w:p w14:paraId="556A8ED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tangible</w:t>
            </w:r>
          </w:p>
        </w:tc>
        <w:tc>
          <w:tcPr>
            <w:tcW w:w="3304" w:type="dxa"/>
            <w:noWrap/>
            <w:hideMark/>
          </w:tcPr>
          <w:p w14:paraId="73F71CD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74223602</w:t>
            </w:r>
          </w:p>
        </w:tc>
        <w:tc>
          <w:tcPr>
            <w:tcW w:w="3471" w:type="dxa"/>
            <w:noWrap/>
            <w:hideMark/>
          </w:tcPr>
          <w:p w14:paraId="6A19F6D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66130551</w:t>
            </w:r>
          </w:p>
        </w:tc>
      </w:tr>
      <w:tr w:rsidR="00C45B4C" w:rsidRPr="00C45B4C" w14:paraId="1585EAC2" w14:textId="77777777" w:rsidTr="00C45B4C">
        <w:trPr>
          <w:trHeight w:val="300"/>
        </w:trPr>
        <w:tc>
          <w:tcPr>
            <w:tcW w:w="2495" w:type="dxa"/>
            <w:noWrap/>
            <w:hideMark/>
          </w:tcPr>
          <w:p w14:paraId="2AB80F6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sex.n.04</w:t>
            </w:r>
          </w:p>
        </w:tc>
        <w:tc>
          <w:tcPr>
            <w:tcW w:w="3304" w:type="dxa"/>
            <w:noWrap/>
            <w:hideMark/>
          </w:tcPr>
          <w:p w14:paraId="723304A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852173913</w:t>
            </w:r>
          </w:p>
        </w:tc>
        <w:tc>
          <w:tcPr>
            <w:tcW w:w="3471" w:type="dxa"/>
            <w:noWrap/>
            <w:hideMark/>
          </w:tcPr>
          <w:p w14:paraId="2A478A0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14759287</w:t>
            </w:r>
          </w:p>
        </w:tc>
      </w:tr>
      <w:tr w:rsidR="00C45B4C" w:rsidRPr="00C45B4C" w14:paraId="422A9A18" w14:textId="77777777" w:rsidTr="00C45B4C">
        <w:trPr>
          <w:trHeight w:val="300"/>
        </w:trPr>
        <w:tc>
          <w:tcPr>
            <w:tcW w:w="2495" w:type="dxa"/>
            <w:noWrap/>
            <w:hideMark/>
          </w:tcPr>
          <w:p w14:paraId="4D8BD64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gender</w:t>
            </w:r>
          </w:p>
        </w:tc>
        <w:tc>
          <w:tcPr>
            <w:tcW w:w="3304" w:type="dxa"/>
            <w:noWrap/>
            <w:hideMark/>
          </w:tcPr>
          <w:p w14:paraId="08A7B49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94720497</w:t>
            </w:r>
          </w:p>
        </w:tc>
        <w:tc>
          <w:tcPr>
            <w:tcW w:w="3471" w:type="dxa"/>
            <w:noWrap/>
            <w:hideMark/>
          </w:tcPr>
          <w:p w14:paraId="24C8B09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59053182</w:t>
            </w:r>
          </w:p>
        </w:tc>
      </w:tr>
      <w:tr w:rsidR="00C45B4C" w:rsidRPr="00C45B4C" w14:paraId="67D0C49A" w14:textId="77777777" w:rsidTr="00C45B4C">
        <w:trPr>
          <w:trHeight w:val="300"/>
        </w:trPr>
        <w:tc>
          <w:tcPr>
            <w:tcW w:w="2495" w:type="dxa"/>
            <w:noWrap/>
            <w:hideMark/>
          </w:tcPr>
          <w:p w14:paraId="7766686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sex</w:t>
            </w:r>
          </w:p>
        </w:tc>
        <w:tc>
          <w:tcPr>
            <w:tcW w:w="3304" w:type="dxa"/>
            <w:noWrap/>
            <w:hideMark/>
          </w:tcPr>
          <w:p w14:paraId="2EBF2D0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3.109627329</w:t>
            </w:r>
          </w:p>
        </w:tc>
        <w:tc>
          <w:tcPr>
            <w:tcW w:w="3471" w:type="dxa"/>
            <w:noWrap/>
            <w:hideMark/>
          </w:tcPr>
          <w:p w14:paraId="772F2CA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70465391</w:t>
            </w:r>
          </w:p>
        </w:tc>
      </w:tr>
      <w:tr w:rsidR="00C45B4C" w:rsidRPr="00C45B4C" w14:paraId="2964441F" w14:textId="77777777" w:rsidTr="00C45B4C">
        <w:trPr>
          <w:trHeight w:val="300"/>
        </w:trPr>
        <w:tc>
          <w:tcPr>
            <w:tcW w:w="2495" w:type="dxa"/>
            <w:noWrap/>
            <w:hideMark/>
          </w:tcPr>
          <w:p w14:paraId="4F13422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termination.n.05</w:t>
            </w:r>
          </w:p>
        </w:tc>
        <w:tc>
          <w:tcPr>
            <w:tcW w:w="3304" w:type="dxa"/>
            <w:noWrap/>
            <w:hideMark/>
          </w:tcPr>
          <w:p w14:paraId="30DDB5D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50854037</w:t>
            </w:r>
          </w:p>
        </w:tc>
        <w:tc>
          <w:tcPr>
            <w:tcW w:w="3471" w:type="dxa"/>
            <w:noWrap/>
            <w:hideMark/>
          </w:tcPr>
          <w:p w14:paraId="4495297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66347131</w:t>
            </w:r>
          </w:p>
        </w:tc>
      </w:tr>
      <w:tr w:rsidR="00C45B4C" w:rsidRPr="00C45B4C" w14:paraId="7DE2C8AC" w14:textId="77777777" w:rsidTr="00C45B4C">
        <w:trPr>
          <w:trHeight w:val="300"/>
        </w:trPr>
        <w:tc>
          <w:tcPr>
            <w:tcW w:w="2495" w:type="dxa"/>
            <w:noWrap/>
            <w:hideMark/>
          </w:tcPr>
          <w:p w14:paraId="0696323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ending</w:t>
            </w:r>
          </w:p>
        </w:tc>
        <w:tc>
          <w:tcPr>
            <w:tcW w:w="3304" w:type="dxa"/>
            <w:noWrap/>
            <w:hideMark/>
          </w:tcPr>
          <w:p w14:paraId="4B10BFA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42391304</w:t>
            </w:r>
          </w:p>
        </w:tc>
        <w:tc>
          <w:tcPr>
            <w:tcW w:w="3471" w:type="dxa"/>
            <w:noWrap/>
            <w:hideMark/>
          </w:tcPr>
          <w:p w14:paraId="5C95E79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290575</w:t>
            </w:r>
          </w:p>
        </w:tc>
      </w:tr>
      <w:tr w:rsidR="00C45B4C" w:rsidRPr="00C45B4C" w14:paraId="5E91C1BD" w14:textId="77777777" w:rsidTr="00C45B4C">
        <w:trPr>
          <w:trHeight w:val="300"/>
        </w:trPr>
        <w:tc>
          <w:tcPr>
            <w:tcW w:w="2495" w:type="dxa"/>
            <w:noWrap/>
            <w:hideMark/>
          </w:tcPr>
          <w:p w14:paraId="0039648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termination</w:t>
            </w:r>
          </w:p>
        </w:tc>
        <w:tc>
          <w:tcPr>
            <w:tcW w:w="3304" w:type="dxa"/>
            <w:noWrap/>
            <w:hideMark/>
          </w:tcPr>
          <w:p w14:paraId="34D1394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5931677</w:t>
            </w:r>
          </w:p>
        </w:tc>
        <w:tc>
          <w:tcPr>
            <w:tcW w:w="3471" w:type="dxa"/>
            <w:noWrap/>
            <w:hideMark/>
          </w:tcPr>
          <w:p w14:paraId="598F03C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03636762</w:t>
            </w:r>
          </w:p>
        </w:tc>
      </w:tr>
      <w:tr w:rsidR="00C45B4C" w:rsidRPr="00C45B4C" w14:paraId="3330FB74" w14:textId="77777777" w:rsidTr="00C45B4C">
        <w:trPr>
          <w:trHeight w:val="300"/>
        </w:trPr>
        <w:tc>
          <w:tcPr>
            <w:tcW w:w="2495" w:type="dxa"/>
            <w:noWrap/>
            <w:hideMark/>
          </w:tcPr>
          <w:p w14:paraId="18C2499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veracious.s.02</w:t>
            </w:r>
          </w:p>
        </w:tc>
        <w:tc>
          <w:tcPr>
            <w:tcW w:w="3304" w:type="dxa"/>
            <w:noWrap/>
            <w:hideMark/>
          </w:tcPr>
          <w:p w14:paraId="708D650A"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04037267</w:t>
            </w:r>
          </w:p>
        </w:tc>
        <w:tc>
          <w:tcPr>
            <w:tcW w:w="3471" w:type="dxa"/>
            <w:noWrap/>
            <w:hideMark/>
          </w:tcPr>
          <w:p w14:paraId="7B6A2C4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81133452</w:t>
            </w:r>
          </w:p>
        </w:tc>
      </w:tr>
      <w:tr w:rsidR="00C45B4C" w:rsidRPr="00C45B4C" w14:paraId="72322082" w14:textId="77777777" w:rsidTr="00C45B4C">
        <w:trPr>
          <w:trHeight w:val="300"/>
        </w:trPr>
        <w:tc>
          <w:tcPr>
            <w:tcW w:w="2495" w:type="dxa"/>
            <w:noWrap/>
            <w:hideMark/>
          </w:tcPr>
          <w:p w14:paraId="792B676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right</w:t>
            </w:r>
          </w:p>
        </w:tc>
        <w:tc>
          <w:tcPr>
            <w:tcW w:w="3304" w:type="dxa"/>
            <w:noWrap/>
            <w:hideMark/>
          </w:tcPr>
          <w:p w14:paraId="1129F71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90372671</w:t>
            </w:r>
          </w:p>
        </w:tc>
        <w:tc>
          <w:tcPr>
            <w:tcW w:w="3471" w:type="dxa"/>
            <w:noWrap/>
            <w:hideMark/>
          </w:tcPr>
          <w:p w14:paraId="11F8005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36433811</w:t>
            </w:r>
          </w:p>
        </w:tc>
      </w:tr>
      <w:tr w:rsidR="00C45B4C" w:rsidRPr="00C45B4C" w14:paraId="4D25EC64" w14:textId="77777777" w:rsidTr="00C45B4C">
        <w:trPr>
          <w:trHeight w:val="300"/>
        </w:trPr>
        <w:tc>
          <w:tcPr>
            <w:tcW w:w="2495" w:type="dxa"/>
            <w:noWrap/>
            <w:hideMark/>
          </w:tcPr>
          <w:p w14:paraId="081614B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veracious</w:t>
            </w:r>
          </w:p>
        </w:tc>
        <w:tc>
          <w:tcPr>
            <w:tcW w:w="3304" w:type="dxa"/>
            <w:noWrap/>
            <w:hideMark/>
          </w:tcPr>
          <w:p w14:paraId="5224685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17701863</w:t>
            </w:r>
          </w:p>
        </w:tc>
        <w:tc>
          <w:tcPr>
            <w:tcW w:w="3471" w:type="dxa"/>
            <w:noWrap/>
            <w:hideMark/>
          </w:tcPr>
          <w:p w14:paraId="59C3F1F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25833093</w:t>
            </w:r>
          </w:p>
        </w:tc>
      </w:tr>
      <w:tr w:rsidR="00C45B4C" w:rsidRPr="00C45B4C" w14:paraId="42C95481" w14:textId="77777777" w:rsidTr="00C45B4C">
        <w:trPr>
          <w:trHeight w:val="300"/>
        </w:trPr>
        <w:tc>
          <w:tcPr>
            <w:tcW w:w="2495" w:type="dxa"/>
            <w:noWrap/>
            <w:hideMark/>
          </w:tcPr>
          <w:p w14:paraId="42EA8E7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wash.v.02</w:t>
            </w:r>
          </w:p>
        </w:tc>
        <w:tc>
          <w:tcPr>
            <w:tcW w:w="3304" w:type="dxa"/>
            <w:noWrap/>
            <w:hideMark/>
          </w:tcPr>
          <w:p w14:paraId="3B6973A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41537267</w:t>
            </w:r>
          </w:p>
        </w:tc>
        <w:tc>
          <w:tcPr>
            <w:tcW w:w="3471" w:type="dxa"/>
            <w:noWrap/>
            <w:hideMark/>
          </w:tcPr>
          <w:p w14:paraId="5785CAF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38021134</w:t>
            </w:r>
          </w:p>
        </w:tc>
      </w:tr>
      <w:tr w:rsidR="00C45B4C" w:rsidRPr="00C45B4C" w14:paraId="54C956B3" w14:textId="77777777" w:rsidTr="00C45B4C">
        <w:trPr>
          <w:trHeight w:val="300"/>
        </w:trPr>
        <w:tc>
          <w:tcPr>
            <w:tcW w:w="2495" w:type="dxa"/>
            <w:noWrap/>
            <w:hideMark/>
          </w:tcPr>
          <w:p w14:paraId="40BBB7B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lave</w:t>
            </w:r>
          </w:p>
        </w:tc>
        <w:tc>
          <w:tcPr>
            <w:tcW w:w="3304" w:type="dxa"/>
            <w:noWrap/>
            <w:hideMark/>
          </w:tcPr>
          <w:p w14:paraId="7C840C6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08850932</w:t>
            </w:r>
          </w:p>
        </w:tc>
        <w:tc>
          <w:tcPr>
            <w:tcW w:w="3471" w:type="dxa"/>
            <w:noWrap/>
            <w:hideMark/>
          </w:tcPr>
          <w:p w14:paraId="70DC76E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16743774</w:t>
            </w:r>
          </w:p>
        </w:tc>
      </w:tr>
      <w:tr w:rsidR="00C45B4C" w:rsidRPr="00C45B4C" w14:paraId="6BE1F438" w14:textId="77777777" w:rsidTr="00C45B4C">
        <w:trPr>
          <w:trHeight w:val="300"/>
        </w:trPr>
        <w:tc>
          <w:tcPr>
            <w:tcW w:w="2495" w:type="dxa"/>
            <w:noWrap/>
            <w:hideMark/>
          </w:tcPr>
          <w:p w14:paraId="4B0FFD7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wash</w:t>
            </w:r>
          </w:p>
        </w:tc>
        <w:tc>
          <w:tcPr>
            <w:tcW w:w="3304" w:type="dxa"/>
            <w:noWrap/>
            <w:hideMark/>
          </w:tcPr>
          <w:p w14:paraId="3F7AF83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74223602</w:t>
            </w:r>
          </w:p>
        </w:tc>
        <w:tc>
          <w:tcPr>
            <w:tcW w:w="3471" w:type="dxa"/>
            <w:noWrap/>
            <w:hideMark/>
          </w:tcPr>
          <w:p w14:paraId="6B92701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59298494</w:t>
            </w:r>
          </w:p>
        </w:tc>
      </w:tr>
      <w:tr w:rsidR="00C45B4C" w:rsidRPr="00C45B4C" w14:paraId="0E2EE271" w14:textId="77777777" w:rsidTr="00C45B4C">
        <w:trPr>
          <w:trHeight w:val="300"/>
        </w:trPr>
        <w:tc>
          <w:tcPr>
            <w:tcW w:w="2495" w:type="dxa"/>
            <w:noWrap/>
            <w:hideMark/>
          </w:tcPr>
          <w:p w14:paraId="5663037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well.r.03</w:t>
            </w:r>
          </w:p>
        </w:tc>
        <w:tc>
          <w:tcPr>
            <w:tcW w:w="3304" w:type="dxa"/>
            <w:noWrap/>
            <w:hideMark/>
          </w:tcPr>
          <w:p w14:paraId="2F883D6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51164596</w:t>
            </w:r>
          </w:p>
        </w:tc>
        <w:tc>
          <w:tcPr>
            <w:tcW w:w="3471" w:type="dxa"/>
            <w:noWrap/>
            <w:hideMark/>
          </w:tcPr>
          <w:p w14:paraId="18A85E1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703051391</w:t>
            </w:r>
          </w:p>
        </w:tc>
      </w:tr>
      <w:tr w:rsidR="00C45B4C" w:rsidRPr="00C45B4C" w14:paraId="3C9DE646" w14:textId="77777777" w:rsidTr="00C45B4C">
        <w:trPr>
          <w:trHeight w:val="300"/>
        </w:trPr>
        <w:tc>
          <w:tcPr>
            <w:tcW w:w="2495" w:type="dxa"/>
            <w:noWrap/>
            <w:hideMark/>
          </w:tcPr>
          <w:p w14:paraId="37B1B81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est</w:t>
            </w:r>
          </w:p>
        </w:tc>
        <w:tc>
          <w:tcPr>
            <w:tcW w:w="3304" w:type="dxa"/>
            <w:noWrap/>
            <w:hideMark/>
          </w:tcPr>
          <w:p w14:paraId="37F0C05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787267081</w:t>
            </w:r>
          </w:p>
        </w:tc>
        <w:tc>
          <w:tcPr>
            <w:tcW w:w="3471" w:type="dxa"/>
            <w:noWrap/>
            <w:hideMark/>
          </w:tcPr>
          <w:p w14:paraId="2A0FD65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710026623</w:t>
            </w:r>
          </w:p>
        </w:tc>
      </w:tr>
      <w:tr w:rsidR="00C45B4C" w:rsidRPr="00C45B4C" w14:paraId="5A957304" w14:textId="77777777" w:rsidTr="00C45B4C">
        <w:trPr>
          <w:trHeight w:val="300"/>
        </w:trPr>
        <w:tc>
          <w:tcPr>
            <w:tcW w:w="2495" w:type="dxa"/>
            <w:noWrap/>
            <w:hideMark/>
          </w:tcPr>
          <w:p w14:paraId="1097E72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easily</w:t>
            </w:r>
          </w:p>
        </w:tc>
        <w:tc>
          <w:tcPr>
            <w:tcW w:w="3304" w:type="dxa"/>
            <w:noWrap/>
            <w:hideMark/>
          </w:tcPr>
          <w:p w14:paraId="2E8B368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15062112</w:t>
            </w:r>
          </w:p>
        </w:tc>
        <w:tc>
          <w:tcPr>
            <w:tcW w:w="3471" w:type="dxa"/>
            <w:noWrap/>
            <w:hideMark/>
          </w:tcPr>
          <w:p w14:paraId="2DB6D85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9607616</w:t>
            </w:r>
          </w:p>
        </w:tc>
      </w:tr>
      <w:tr w:rsidR="00C45B4C" w:rsidRPr="00C45B4C" w14:paraId="1A2E2A25" w14:textId="77777777" w:rsidTr="00C45B4C">
        <w:trPr>
          <w:trHeight w:val="300"/>
        </w:trPr>
        <w:tc>
          <w:tcPr>
            <w:tcW w:w="2495" w:type="dxa"/>
            <w:noWrap/>
            <w:hideMark/>
          </w:tcPr>
          <w:p w14:paraId="326A4742"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well.r.11</w:t>
            </w:r>
          </w:p>
        </w:tc>
        <w:tc>
          <w:tcPr>
            <w:tcW w:w="3304" w:type="dxa"/>
            <w:noWrap/>
            <w:hideMark/>
          </w:tcPr>
          <w:p w14:paraId="323C6A8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597903727</w:t>
            </w:r>
          </w:p>
        </w:tc>
        <w:tc>
          <w:tcPr>
            <w:tcW w:w="3471" w:type="dxa"/>
            <w:noWrap/>
            <w:hideMark/>
          </w:tcPr>
          <w:p w14:paraId="52D03FD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689484998</w:t>
            </w:r>
          </w:p>
        </w:tc>
      </w:tr>
      <w:tr w:rsidR="00C45B4C" w:rsidRPr="00C45B4C" w14:paraId="26BED621" w14:textId="77777777" w:rsidTr="00C45B4C">
        <w:trPr>
          <w:trHeight w:val="300"/>
        </w:trPr>
        <w:tc>
          <w:tcPr>
            <w:tcW w:w="2495" w:type="dxa"/>
            <w:noWrap/>
            <w:hideMark/>
          </w:tcPr>
          <w:p w14:paraId="78139DC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better</w:t>
            </w:r>
          </w:p>
        </w:tc>
        <w:tc>
          <w:tcPr>
            <w:tcW w:w="3304" w:type="dxa"/>
            <w:noWrap/>
            <w:hideMark/>
          </w:tcPr>
          <w:p w14:paraId="2398374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12888199</w:t>
            </w:r>
          </w:p>
        </w:tc>
        <w:tc>
          <w:tcPr>
            <w:tcW w:w="3471" w:type="dxa"/>
            <w:noWrap/>
            <w:hideMark/>
          </w:tcPr>
          <w:p w14:paraId="218C845E"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712723464</w:t>
            </w:r>
          </w:p>
        </w:tc>
      </w:tr>
      <w:tr w:rsidR="00C45B4C" w:rsidRPr="00C45B4C" w14:paraId="7BCBAEFA" w14:textId="77777777" w:rsidTr="00C45B4C">
        <w:trPr>
          <w:trHeight w:val="300"/>
        </w:trPr>
        <w:tc>
          <w:tcPr>
            <w:tcW w:w="2495" w:type="dxa"/>
            <w:noWrap/>
            <w:hideMark/>
          </w:tcPr>
          <w:p w14:paraId="02296A83"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well</w:t>
            </w:r>
          </w:p>
        </w:tc>
        <w:tc>
          <w:tcPr>
            <w:tcW w:w="3304" w:type="dxa"/>
            <w:noWrap/>
            <w:hideMark/>
          </w:tcPr>
          <w:p w14:paraId="09E7D1C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82919255</w:t>
            </w:r>
          </w:p>
        </w:tc>
        <w:tc>
          <w:tcPr>
            <w:tcW w:w="3471" w:type="dxa"/>
            <w:noWrap/>
            <w:hideMark/>
          </w:tcPr>
          <w:p w14:paraId="1D66620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666246531</w:t>
            </w:r>
          </w:p>
        </w:tc>
      </w:tr>
      <w:tr w:rsidR="00C45B4C" w:rsidRPr="00C45B4C" w14:paraId="2F29E22A" w14:textId="77777777" w:rsidTr="00C45B4C">
        <w:trPr>
          <w:trHeight w:val="300"/>
        </w:trPr>
        <w:tc>
          <w:tcPr>
            <w:tcW w:w="2495" w:type="dxa"/>
            <w:noWrap/>
            <w:hideMark/>
          </w:tcPr>
          <w:p w14:paraId="500494D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wiccan.n.01</w:t>
            </w:r>
          </w:p>
        </w:tc>
        <w:tc>
          <w:tcPr>
            <w:tcW w:w="3304" w:type="dxa"/>
            <w:noWrap/>
            <w:hideMark/>
          </w:tcPr>
          <w:p w14:paraId="5ACF8AA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52096273</w:t>
            </w:r>
          </w:p>
        </w:tc>
        <w:tc>
          <w:tcPr>
            <w:tcW w:w="3471" w:type="dxa"/>
            <w:noWrap/>
            <w:hideMark/>
          </w:tcPr>
          <w:p w14:paraId="6707BEA6"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0227664</w:t>
            </w:r>
          </w:p>
        </w:tc>
      </w:tr>
      <w:tr w:rsidR="00C45B4C" w:rsidRPr="00C45B4C" w14:paraId="3E19E14D" w14:textId="77777777" w:rsidTr="00C45B4C">
        <w:trPr>
          <w:trHeight w:val="300"/>
        </w:trPr>
        <w:tc>
          <w:tcPr>
            <w:tcW w:w="2495" w:type="dxa"/>
            <w:noWrap/>
            <w:hideMark/>
          </w:tcPr>
          <w:p w14:paraId="74D6226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wiccan</w:t>
            </w:r>
          </w:p>
        </w:tc>
        <w:tc>
          <w:tcPr>
            <w:tcW w:w="3304" w:type="dxa"/>
            <w:noWrap/>
            <w:hideMark/>
          </w:tcPr>
          <w:p w14:paraId="55F2854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45496894</w:t>
            </w:r>
          </w:p>
        </w:tc>
        <w:tc>
          <w:tcPr>
            <w:tcW w:w="3471" w:type="dxa"/>
            <w:noWrap/>
            <w:hideMark/>
          </w:tcPr>
          <w:p w14:paraId="53F02074"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48621388</w:t>
            </w:r>
          </w:p>
        </w:tc>
      </w:tr>
      <w:tr w:rsidR="00C45B4C" w:rsidRPr="00C45B4C" w14:paraId="166EB5D2" w14:textId="77777777" w:rsidTr="00C45B4C">
        <w:trPr>
          <w:trHeight w:val="300"/>
        </w:trPr>
        <w:tc>
          <w:tcPr>
            <w:tcW w:w="2495" w:type="dxa"/>
            <w:noWrap/>
            <w:hideMark/>
          </w:tcPr>
          <w:p w14:paraId="01E514AD"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witch</w:t>
            </w:r>
          </w:p>
        </w:tc>
        <w:tc>
          <w:tcPr>
            <w:tcW w:w="3304" w:type="dxa"/>
            <w:noWrap/>
            <w:hideMark/>
          </w:tcPr>
          <w:p w14:paraId="4C56F22F"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8695652</w:t>
            </w:r>
          </w:p>
        </w:tc>
        <w:tc>
          <w:tcPr>
            <w:tcW w:w="3471" w:type="dxa"/>
            <w:noWrap/>
            <w:hideMark/>
          </w:tcPr>
          <w:p w14:paraId="3E95DDE7"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55931892</w:t>
            </w:r>
          </w:p>
        </w:tc>
      </w:tr>
      <w:tr w:rsidR="00C45B4C" w:rsidRPr="00C45B4C" w14:paraId="61D2E75B" w14:textId="77777777" w:rsidTr="00C45B4C">
        <w:trPr>
          <w:trHeight w:val="300"/>
        </w:trPr>
        <w:tc>
          <w:tcPr>
            <w:tcW w:w="2495" w:type="dxa"/>
            <w:noWrap/>
            <w:hideMark/>
          </w:tcPr>
          <w:p w14:paraId="3041F70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b/>
                <w:bCs/>
                <w:sz w:val="22"/>
                <w:szCs w:val="22"/>
              </w:rPr>
            </w:pPr>
            <w:r w:rsidRPr="00C45B4C">
              <w:rPr>
                <w:rFonts w:ascii="Calibri" w:hAnsi="Calibri" w:cs="Calibri"/>
                <w:b/>
                <w:bCs/>
                <w:sz w:val="22"/>
                <w:szCs w:val="22"/>
              </w:rPr>
              <w:t>witness.n.01</w:t>
            </w:r>
          </w:p>
        </w:tc>
        <w:tc>
          <w:tcPr>
            <w:tcW w:w="3304" w:type="dxa"/>
            <w:noWrap/>
            <w:hideMark/>
          </w:tcPr>
          <w:p w14:paraId="6DAEBB2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321583851</w:t>
            </w:r>
          </w:p>
        </w:tc>
        <w:tc>
          <w:tcPr>
            <w:tcW w:w="3471" w:type="dxa"/>
            <w:noWrap/>
            <w:hideMark/>
          </w:tcPr>
          <w:p w14:paraId="634ED1C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b/>
                <w:bCs/>
                <w:sz w:val="22"/>
                <w:szCs w:val="22"/>
              </w:rPr>
            </w:pPr>
            <w:r w:rsidRPr="00C45B4C">
              <w:rPr>
                <w:rFonts w:ascii="Calibri" w:hAnsi="Calibri" w:cs="Calibri"/>
                <w:b/>
                <w:bCs/>
                <w:sz w:val="22"/>
                <w:szCs w:val="22"/>
              </w:rPr>
              <w:t>2.475637529</w:t>
            </w:r>
          </w:p>
        </w:tc>
      </w:tr>
      <w:tr w:rsidR="00C45B4C" w:rsidRPr="00C45B4C" w14:paraId="26112E8F" w14:textId="77777777" w:rsidTr="00C45B4C">
        <w:trPr>
          <w:trHeight w:val="300"/>
        </w:trPr>
        <w:tc>
          <w:tcPr>
            <w:tcW w:w="2495" w:type="dxa"/>
            <w:noWrap/>
            <w:hideMark/>
          </w:tcPr>
          <w:p w14:paraId="7302780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informant</w:t>
            </w:r>
          </w:p>
        </w:tc>
        <w:tc>
          <w:tcPr>
            <w:tcW w:w="3304" w:type="dxa"/>
            <w:noWrap/>
            <w:hideMark/>
          </w:tcPr>
          <w:p w14:paraId="40C2B86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282298137</w:t>
            </w:r>
          </w:p>
        </w:tc>
        <w:tc>
          <w:tcPr>
            <w:tcW w:w="3471" w:type="dxa"/>
            <w:noWrap/>
            <w:hideMark/>
          </w:tcPr>
          <w:p w14:paraId="0929DD08"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405917933</w:t>
            </w:r>
          </w:p>
        </w:tc>
      </w:tr>
      <w:tr w:rsidR="00C45B4C" w:rsidRPr="00C45B4C" w14:paraId="22C8EA77" w14:textId="77777777" w:rsidTr="00C45B4C">
        <w:trPr>
          <w:trHeight w:val="300"/>
        </w:trPr>
        <w:tc>
          <w:tcPr>
            <w:tcW w:w="2495" w:type="dxa"/>
            <w:noWrap/>
            <w:hideMark/>
          </w:tcPr>
          <w:p w14:paraId="7C33F5B1"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r w:rsidRPr="00C45B4C">
              <w:rPr>
                <w:rFonts w:ascii="Calibri" w:hAnsi="Calibri" w:cs="Calibri"/>
                <w:sz w:val="22"/>
                <w:szCs w:val="22"/>
              </w:rPr>
              <w:t>witness</w:t>
            </w:r>
          </w:p>
        </w:tc>
        <w:tc>
          <w:tcPr>
            <w:tcW w:w="3304" w:type="dxa"/>
            <w:noWrap/>
            <w:hideMark/>
          </w:tcPr>
          <w:p w14:paraId="70658E05"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360869565</w:t>
            </w:r>
          </w:p>
        </w:tc>
        <w:tc>
          <w:tcPr>
            <w:tcW w:w="3471" w:type="dxa"/>
            <w:noWrap/>
            <w:hideMark/>
          </w:tcPr>
          <w:p w14:paraId="03064670"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r w:rsidRPr="00C45B4C">
              <w:rPr>
                <w:rFonts w:ascii="Calibri" w:hAnsi="Calibri" w:cs="Calibri"/>
                <w:sz w:val="22"/>
                <w:szCs w:val="22"/>
              </w:rPr>
              <w:t>2.545357125</w:t>
            </w:r>
          </w:p>
        </w:tc>
      </w:tr>
      <w:tr w:rsidR="00C45B4C" w:rsidRPr="00C45B4C" w14:paraId="18814C22" w14:textId="77777777" w:rsidTr="00C45B4C">
        <w:trPr>
          <w:trHeight w:val="300"/>
        </w:trPr>
        <w:tc>
          <w:tcPr>
            <w:tcW w:w="2495" w:type="dxa"/>
            <w:noWrap/>
          </w:tcPr>
          <w:p w14:paraId="56970BCB"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hAnsi="Calibri" w:cs="Calibri"/>
                <w:sz w:val="22"/>
                <w:szCs w:val="22"/>
              </w:rPr>
            </w:pPr>
          </w:p>
        </w:tc>
        <w:tc>
          <w:tcPr>
            <w:tcW w:w="3304" w:type="dxa"/>
            <w:noWrap/>
          </w:tcPr>
          <w:p w14:paraId="7BAC5D9C"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c>
          <w:tcPr>
            <w:tcW w:w="3471" w:type="dxa"/>
            <w:noWrap/>
          </w:tcPr>
          <w:p w14:paraId="1E9014F9" w14:textId="77777777" w:rsidR="00C45B4C" w:rsidRPr="00C45B4C" w:rsidRDefault="00C45B4C" w:rsidP="00C45B4C">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hAnsi="Calibri" w:cs="Calibri"/>
                <w:sz w:val="22"/>
                <w:szCs w:val="22"/>
              </w:rPr>
            </w:pPr>
          </w:p>
        </w:tc>
      </w:tr>
    </w:tbl>
    <w:p w14:paraId="3DAB7C2A" w14:textId="68DB86A8" w:rsidR="00D354EB" w:rsidRDefault="00D354EB" w:rsidP="00D354EB"/>
    <w:p w14:paraId="0D14BEB4" w14:textId="6558064F" w:rsidR="003A14D2" w:rsidRDefault="003A14D2" w:rsidP="003A14D2">
      <w:r>
        <w:t>For participation</w:t>
      </w:r>
      <w:r w:rsidR="00002FFF">
        <w:t xml:space="preserve"> as</w:t>
      </w:r>
      <w:r>
        <w:t xml:space="preserve"> measured </w:t>
      </w:r>
      <w:r w:rsidR="00002FFF">
        <w:t>by</w:t>
      </w:r>
      <w:r>
        <w:t xml:space="preserve"> selection rate, </w:t>
      </w:r>
      <w:r w:rsidR="00002FFF">
        <w:t>the</w:t>
      </w:r>
      <w:r>
        <w:t xml:space="preserve"> model was correct </w:t>
      </w:r>
      <w:r w:rsidR="00134DF7">
        <w:t>in 84</w:t>
      </w:r>
      <w:r w:rsidRPr="005A3270">
        <w:rPr>
          <w:b/>
          <w:bCs/>
          <w:u w:val="single"/>
        </w:rPr>
        <w:t>% of the cases</w:t>
      </w:r>
      <w:r w:rsidR="00002FFF">
        <w:rPr>
          <w:b/>
          <w:bCs/>
          <w:u w:val="single"/>
        </w:rPr>
        <w:t xml:space="preserve">, </w:t>
      </w:r>
      <w:r w:rsidR="00002FFF" w:rsidRPr="00EF4AE2">
        <w:rPr>
          <w:b/>
          <w:bCs/>
        </w:rPr>
        <w:t>i.e.,</w:t>
      </w:r>
      <w:r w:rsidR="00002FFF">
        <w:rPr>
          <w:b/>
          <w:bCs/>
          <w:u w:val="single"/>
        </w:rPr>
        <w:t xml:space="preserve"> </w:t>
      </w:r>
      <w:r w:rsidR="00002FFF">
        <w:t>the</w:t>
      </w:r>
      <w:r w:rsidRPr="005A3270">
        <w:t xml:space="preserve"> model was able to </w:t>
      </w:r>
      <w:r w:rsidR="00002FFF">
        <w:t xml:space="preserve">correctly </w:t>
      </w:r>
      <w:r w:rsidRPr="005A3270">
        <w:t>predict which syn</w:t>
      </w:r>
      <w:r>
        <w:t>onym</w:t>
      </w:r>
      <w:r w:rsidRPr="005A3270">
        <w:t xml:space="preserve"> </w:t>
      </w:r>
      <w:r w:rsidR="00002FFF">
        <w:t>would have a</w:t>
      </w:r>
      <w:r w:rsidRPr="005A3270">
        <w:t xml:space="preserve"> higher </w:t>
      </w:r>
      <w:r w:rsidR="00134DF7">
        <w:t>selection rate</w:t>
      </w:r>
      <w:r>
        <w:t xml:space="preserve"> in </w:t>
      </w:r>
      <w:r w:rsidR="00134DF7">
        <w:t>42 of the</w:t>
      </w:r>
      <w:r>
        <w:t xml:space="preserve"> 50 </w:t>
      </w:r>
      <w:proofErr w:type="spellStart"/>
      <w:r w:rsidR="00002FFF">
        <w:t>synsets</w:t>
      </w:r>
      <w:proofErr w:type="spellEnd"/>
      <w:r>
        <w:t xml:space="preserve">. </w:t>
      </w:r>
      <w:r w:rsidR="00284A6F">
        <w:t>The t</w:t>
      </w:r>
      <w:r w:rsidR="00002FFF">
        <w:t>able</w:t>
      </w:r>
      <w:r w:rsidR="00284A6F">
        <w:t xml:space="preserve"> below</w:t>
      </w:r>
      <w:r w:rsidR="00002FFF">
        <w:t xml:space="preserve"> shows</w:t>
      </w:r>
      <w:r>
        <w:t xml:space="preserve"> the observed and predicted values. </w:t>
      </w:r>
    </w:p>
    <w:p w14:paraId="6EF2D06B" w14:textId="3FE506EA" w:rsidR="00127015" w:rsidRDefault="00127015" w:rsidP="00EF4AE2">
      <w:pPr>
        <w:jc w:val="center"/>
      </w:pPr>
    </w:p>
    <w:p w14:paraId="77D163A8" w14:textId="1355E5D5" w:rsidR="00284A6F" w:rsidRDefault="00284A6F" w:rsidP="00284A6F">
      <w:pPr>
        <w:pStyle w:val="Caption"/>
        <w:keepNext/>
      </w:pPr>
      <w:r>
        <w:t xml:space="preserve">Table </w:t>
      </w:r>
      <w:fldSimple w:instr=" SEQ Table \* ARABIC ">
        <w:r w:rsidR="00652B35">
          <w:rPr>
            <w:noProof/>
          </w:rPr>
          <w:t>20</w:t>
        </w:r>
      </w:fldSimple>
      <w:r>
        <w:t xml:space="preserve">. </w:t>
      </w:r>
      <w:r w:rsidRPr="00AD243B">
        <w:t xml:space="preserve">Observed and Predicted Selection Rate for 50 </w:t>
      </w:r>
      <w:proofErr w:type="spellStart"/>
      <w:r w:rsidRPr="00AD243B">
        <w:t>Synsets</w:t>
      </w:r>
      <w:proofErr w:type="spellEnd"/>
    </w:p>
    <w:tbl>
      <w:tblPr>
        <w:tblW w:w="6180" w:type="dxa"/>
        <w:tblLook w:val="04A0" w:firstRow="1" w:lastRow="0" w:firstColumn="1" w:lastColumn="0" w:noHBand="0" w:noVBand="1"/>
      </w:tblPr>
      <w:tblGrid>
        <w:gridCol w:w="2320"/>
        <w:gridCol w:w="1940"/>
        <w:gridCol w:w="1920"/>
      </w:tblGrid>
      <w:tr w:rsidR="00127015" w:rsidRPr="00127015" w14:paraId="2C321DD8" w14:textId="77777777" w:rsidTr="00127015">
        <w:trPr>
          <w:trHeight w:val="300"/>
        </w:trPr>
        <w:tc>
          <w:tcPr>
            <w:tcW w:w="2320" w:type="dxa"/>
            <w:tcBorders>
              <w:top w:val="nil"/>
              <w:left w:val="nil"/>
              <w:bottom w:val="single" w:sz="4" w:space="0" w:color="8EA9DB"/>
              <w:right w:val="nil"/>
            </w:tcBorders>
            <w:shd w:val="clear" w:color="D9E1F2" w:fill="D9E1F2"/>
            <w:noWrap/>
            <w:vAlign w:val="bottom"/>
            <w:hideMark/>
          </w:tcPr>
          <w:p w14:paraId="519342B1" w14:textId="6BE2F539" w:rsidR="00127015" w:rsidRPr="00127015" w:rsidRDefault="003A14D2"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Pr>
                <w:rFonts w:ascii="Calibri" w:eastAsia="Times New Roman" w:hAnsi="Calibri" w:cs="Calibri"/>
                <w:b/>
                <w:bCs/>
                <w:sz w:val="22"/>
                <w:szCs w:val="22"/>
              </w:rPr>
              <w:t>Synset/word</w:t>
            </w:r>
          </w:p>
        </w:tc>
        <w:tc>
          <w:tcPr>
            <w:tcW w:w="1940" w:type="dxa"/>
            <w:tcBorders>
              <w:top w:val="nil"/>
              <w:left w:val="nil"/>
              <w:bottom w:val="single" w:sz="4" w:space="0" w:color="8EA9DB"/>
              <w:right w:val="nil"/>
            </w:tcBorders>
            <w:shd w:val="clear" w:color="D9E1F2" w:fill="D9E1F2"/>
            <w:noWrap/>
            <w:vAlign w:val="bottom"/>
            <w:hideMark/>
          </w:tcPr>
          <w:p w14:paraId="197256EC" w14:textId="7CE6774D" w:rsidR="00127015" w:rsidRPr="00127015" w:rsidRDefault="003A14D2"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Pr>
                <w:rFonts w:ascii="Calibri" w:eastAsia="Times New Roman" w:hAnsi="Calibri" w:cs="Calibri"/>
                <w:b/>
                <w:bCs/>
                <w:sz w:val="22"/>
                <w:szCs w:val="22"/>
              </w:rPr>
              <w:t>Observed selection rate</w:t>
            </w:r>
          </w:p>
        </w:tc>
        <w:tc>
          <w:tcPr>
            <w:tcW w:w="1920" w:type="dxa"/>
            <w:tcBorders>
              <w:top w:val="nil"/>
              <w:left w:val="nil"/>
              <w:bottom w:val="single" w:sz="4" w:space="0" w:color="8EA9DB"/>
              <w:right w:val="nil"/>
            </w:tcBorders>
            <w:shd w:val="clear" w:color="D9E1F2" w:fill="D9E1F2"/>
            <w:noWrap/>
            <w:vAlign w:val="bottom"/>
            <w:hideMark/>
          </w:tcPr>
          <w:p w14:paraId="527D4E4F" w14:textId="307BBEE2" w:rsidR="00127015" w:rsidRPr="00127015" w:rsidRDefault="003A14D2"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Pr>
                <w:rFonts w:ascii="Calibri" w:eastAsia="Times New Roman" w:hAnsi="Calibri" w:cs="Calibri"/>
                <w:b/>
                <w:bCs/>
                <w:sz w:val="22"/>
                <w:szCs w:val="22"/>
              </w:rPr>
              <w:t>Predicted selection rate</w:t>
            </w:r>
          </w:p>
        </w:tc>
      </w:tr>
      <w:tr w:rsidR="00127015" w:rsidRPr="00127015" w14:paraId="6972CF1F"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19AFA59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bused.a.02</w:t>
            </w:r>
          </w:p>
        </w:tc>
        <w:tc>
          <w:tcPr>
            <w:tcW w:w="1940" w:type="dxa"/>
            <w:tcBorders>
              <w:top w:val="nil"/>
              <w:left w:val="nil"/>
              <w:bottom w:val="single" w:sz="4" w:space="0" w:color="8EA9DB"/>
              <w:right w:val="nil"/>
            </w:tcBorders>
            <w:shd w:val="clear" w:color="auto" w:fill="auto"/>
            <w:noWrap/>
            <w:vAlign w:val="bottom"/>
            <w:hideMark/>
          </w:tcPr>
          <w:p w14:paraId="0270353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9875776</w:t>
            </w:r>
          </w:p>
        </w:tc>
        <w:tc>
          <w:tcPr>
            <w:tcW w:w="1920" w:type="dxa"/>
            <w:tcBorders>
              <w:top w:val="nil"/>
              <w:left w:val="nil"/>
              <w:bottom w:val="single" w:sz="4" w:space="0" w:color="8EA9DB"/>
              <w:right w:val="nil"/>
            </w:tcBorders>
            <w:shd w:val="clear" w:color="auto" w:fill="auto"/>
            <w:noWrap/>
            <w:vAlign w:val="bottom"/>
            <w:hideMark/>
          </w:tcPr>
          <w:p w14:paraId="25B69B5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2782391</w:t>
            </w:r>
          </w:p>
        </w:tc>
      </w:tr>
      <w:tr w:rsidR="00127015" w:rsidRPr="00127015" w14:paraId="78618A74" w14:textId="77777777" w:rsidTr="00127015">
        <w:trPr>
          <w:trHeight w:val="300"/>
        </w:trPr>
        <w:tc>
          <w:tcPr>
            <w:tcW w:w="2320" w:type="dxa"/>
            <w:tcBorders>
              <w:top w:val="nil"/>
              <w:left w:val="nil"/>
              <w:bottom w:val="nil"/>
              <w:right w:val="nil"/>
            </w:tcBorders>
            <w:shd w:val="clear" w:color="auto" w:fill="auto"/>
            <w:noWrap/>
            <w:vAlign w:val="bottom"/>
            <w:hideMark/>
          </w:tcPr>
          <w:p w14:paraId="7480B9A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abused</w:t>
            </w:r>
          </w:p>
        </w:tc>
        <w:tc>
          <w:tcPr>
            <w:tcW w:w="1940" w:type="dxa"/>
            <w:tcBorders>
              <w:top w:val="nil"/>
              <w:left w:val="nil"/>
              <w:bottom w:val="nil"/>
              <w:right w:val="nil"/>
            </w:tcBorders>
            <w:shd w:val="clear" w:color="auto" w:fill="auto"/>
            <w:noWrap/>
            <w:vAlign w:val="bottom"/>
            <w:hideMark/>
          </w:tcPr>
          <w:p w14:paraId="095FB40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2360248</w:t>
            </w:r>
          </w:p>
        </w:tc>
        <w:tc>
          <w:tcPr>
            <w:tcW w:w="1920" w:type="dxa"/>
            <w:tcBorders>
              <w:top w:val="nil"/>
              <w:left w:val="nil"/>
              <w:bottom w:val="nil"/>
              <w:right w:val="nil"/>
            </w:tcBorders>
            <w:shd w:val="clear" w:color="auto" w:fill="auto"/>
            <w:noWrap/>
            <w:vAlign w:val="bottom"/>
            <w:hideMark/>
          </w:tcPr>
          <w:p w14:paraId="378B5C5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6821613</w:t>
            </w:r>
          </w:p>
        </w:tc>
      </w:tr>
      <w:tr w:rsidR="00127015" w:rsidRPr="00127015" w14:paraId="2A50B592" w14:textId="77777777" w:rsidTr="00127015">
        <w:trPr>
          <w:trHeight w:val="300"/>
        </w:trPr>
        <w:tc>
          <w:tcPr>
            <w:tcW w:w="2320" w:type="dxa"/>
            <w:tcBorders>
              <w:top w:val="nil"/>
              <w:left w:val="nil"/>
              <w:bottom w:val="nil"/>
              <w:right w:val="nil"/>
            </w:tcBorders>
            <w:shd w:val="clear" w:color="auto" w:fill="auto"/>
            <w:noWrap/>
            <w:vAlign w:val="bottom"/>
            <w:hideMark/>
          </w:tcPr>
          <w:p w14:paraId="51098E1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maltreated</w:t>
            </w:r>
          </w:p>
        </w:tc>
        <w:tc>
          <w:tcPr>
            <w:tcW w:w="1940" w:type="dxa"/>
            <w:tcBorders>
              <w:top w:val="nil"/>
              <w:left w:val="nil"/>
              <w:bottom w:val="nil"/>
              <w:right w:val="nil"/>
            </w:tcBorders>
            <w:shd w:val="clear" w:color="auto" w:fill="auto"/>
            <w:noWrap/>
            <w:vAlign w:val="bottom"/>
            <w:hideMark/>
          </w:tcPr>
          <w:p w14:paraId="769CA4E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391304</w:t>
            </w:r>
          </w:p>
        </w:tc>
        <w:tc>
          <w:tcPr>
            <w:tcW w:w="1920" w:type="dxa"/>
            <w:tcBorders>
              <w:top w:val="nil"/>
              <w:left w:val="nil"/>
              <w:bottom w:val="nil"/>
              <w:right w:val="nil"/>
            </w:tcBorders>
            <w:shd w:val="clear" w:color="auto" w:fill="auto"/>
            <w:noWrap/>
            <w:vAlign w:val="bottom"/>
            <w:hideMark/>
          </w:tcPr>
          <w:p w14:paraId="726F139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8743169</w:t>
            </w:r>
          </w:p>
        </w:tc>
      </w:tr>
      <w:tr w:rsidR="00127015" w:rsidRPr="00127015" w14:paraId="4FEBD0CD"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755270C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ce.n.03</w:t>
            </w:r>
          </w:p>
        </w:tc>
        <w:tc>
          <w:tcPr>
            <w:tcW w:w="1940" w:type="dxa"/>
            <w:tcBorders>
              <w:top w:val="nil"/>
              <w:left w:val="nil"/>
              <w:bottom w:val="single" w:sz="4" w:space="0" w:color="8EA9DB"/>
              <w:right w:val="nil"/>
            </w:tcBorders>
            <w:shd w:val="clear" w:color="auto" w:fill="auto"/>
            <w:noWrap/>
            <w:vAlign w:val="bottom"/>
            <w:hideMark/>
          </w:tcPr>
          <w:p w14:paraId="76BDCB8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35403727</w:t>
            </w:r>
          </w:p>
        </w:tc>
        <w:tc>
          <w:tcPr>
            <w:tcW w:w="1920" w:type="dxa"/>
            <w:tcBorders>
              <w:top w:val="nil"/>
              <w:left w:val="nil"/>
              <w:bottom w:val="single" w:sz="4" w:space="0" w:color="8EA9DB"/>
              <w:right w:val="nil"/>
            </w:tcBorders>
            <w:shd w:val="clear" w:color="auto" w:fill="auto"/>
            <w:noWrap/>
            <w:vAlign w:val="bottom"/>
            <w:hideMark/>
          </w:tcPr>
          <w:p w14:paraId="6A36B5D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889565</w:t>
            </w:r>
          </w:p>
        </w:tc>
      </w:tr>
      <w:tr w:rsidR="00127015" w:rsidRPr="00127015" w14:paraId="19CC2A6E" w14:textId="77777777" w:rsidTr="00127015">
        <w:trPr>
          <w:trHeight w:val="300"/>
        </w:trPr>
        <w:tc>
          <w:tcPr>
            <w:tcW w:w="2320" w:type="dxa"/>
            <w:tcBorders>
              <w:top w:val="nil"/>
              <w:left w:val="nil"/>
              <w:bottom w:val="nil"/>
              <w:right w:val="nil"/>
            </w:tcBorders>
            <w:shd w:val="clear" w:color="auto" w:fill="auto"/>
            <w:noWrap/>
            <w:vAlign w:val="bottom"/>
            <w:hideMark/>
          </w:tcPr>
          <w:p w14:paraId="24B6296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maven</w:t>
            </w:r>
          </w:p>
        </w:tc>
        <w:tc>
          <w:tcPr>
            <w:tcW w:w="1940" w:type="dxa"/>
            <w:tcBorders>
              <w:top w:val="nil"/>
              <w:left w:val="nil"/>
              <w:bottom w:val="nil"/>
              <w:right w:val="nil"/>
            </w:tcBorders>
            <w:shd w:val="clear" w:color="auto" w:fill="auto"/>
            <w:noWrap/>
            <w:vAlign w:val="bottom"/>
            <w:hideMark/>
          </w:tcPr>
          <w:p w14:paraId="7B603C7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63354</w:t>
            </w:r>
          </w:p>
        </w:tc>
        <w:tc>
          <w:tcPr>
            <w:tcW w:w="1920" w:type="dxa"/>
            <w:tcBorders>
              <w:top w:val="nil"/>
              <w:left w:val="nil"/>
              <w:bottom w:val="nil"/>
              <w:right w:val="nil"/>
            </w:tcBorders>
            <w:shd w:val="clear" w:color="auto" w:fill="auto"/>
            <w:noWrap/>
            <w:vAlign w:val="bottom"/>
            <w:hideMark/>
          </w:tcPr>
          <w:p w14:paraId="35FBD94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676142</w:t>
            </w:r>
          </w:p>
        </w:tc>
      </w:tr>
      <w:tr w:rsidR="00127015" w:rsidRPr="00127015" w14:paraId="6448D9A9" w14:textId="77777777" w:rsidTr="00127015">
        <w:trPr>
          <w:trHeight w:val="300"/>
        </w:trPr>
        <w:tc>
          <w:tcPr>
            <w:tcW w:w="2320" w:type="dxa"/>
            <w:tcBorders>
              <w:top w:val="nil"/>
              <w:left w:val="nil"/>
              <w:bottom w:val="nil"/>
              <w:right w:val="nil"/>
            </w:tcBorders>
            <w:shd w:val="clear" w:color="auto" w:fill="auto"/>
            <w:noWrap/>
            <w:vAlign w:val="bottom"/>
            <w:hideMark/>
          </w:tcPr>
          <w:p w14:paraId="48846E1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star</w:t>
            </w:r>
          </w:p>
        </w:tc>
        <w:tc>
          <w:tcPr>
            <w:tcW w:w="1940" w:type="dxa"/>
            <w:tcBorders>
              <w:top w:val="nil"/>
              <w:left w:val="nil"/>
              <w:bottom w:val="nil"/>
              <w:right w:val="nil"/>
            </w:tcBorders>
            <w:shd w:val="clear" w:color="auto" w:fill="auto"/>
            <w:noWrap/>
            <w:vAlign w:val="bottom"/>
            <w:hideMark/>
          </w:tcPr>
          <w:p w14:paraId="1B7F4D2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52173913</w:t>
            </w:r>
          </w:p>
        </w:tc>
        <w:tc>
          <w:tcPr>
            <w:tcW w:w="1920" w:type="dxa"/>
            <w:tcBorders>
              <w:top w:val="nil"/>
              <w:left w:val="nil"/>
              <w:bottom w:val="nil"/>
              <w:right w:val="nil"/>
            </w:tcBorders>
            <w:shd w:val="clear" w:color="auto" w:fill="auto"/>
            <w:noWrap/>
            <w:vAlign w:val="bottom"/>
            <w:hideMark/>
          </w:tcPr>
          <w:p w14:paraId="7DC0B0B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4102988</w:t>
            </w:r>
          </w:p>
        </w:tc>
      </w:tr>
      <w:tr w:rsidR="00127015" w:rsidRPr="00127015" w14:paraId="2559F642"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59D31F9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gile.s.01</w:t>
            </w:r>
          </w:p>
        </w:tc>
        <w:tc>
          <w:tcPr>
            <w:tcW w:w="1940" w:type="dxa"/>
            <w:tcBorders>
              <w:top w:val="nil"/>
              <w:left w:val="nil"/>
              <w:bottom w:val="single" w:sz="4" w:space="0" w:color="8EA9DB"/>
              <w:right w:val="nil"/>
            </w:tcBorders>
            <w:shd w:val="clear" w:color="auto" w:fill="auto"/>
            <w:noWrap/>
            <w:vAlign w:val="bottom"/>
            <w:hideMark/>
          </w:tcPr>
          <w:p w14:paraId="137056C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3726708</w:t>
            </w:r>
          </w:p>
        </w:tc>
        <w:tc>
          <w:tcPr>
            <w:tcW w:w="1920" w:type="dxa"/>
            <w:tcBorders>
              <w:top w:val="nil"/>
              <w:left w:val="nil"/>
              <w:bottom w:val="single" w:sz="4" w:space="0" w:color="8EA9DB"/>
              <w:right w:val="nil"/>
            </w:tcBorders>
            <w:shd w:val="clear" w:color="auto" w:fill="auto"/>
            <w:noWrap/>
            <w:vAlign w:val="bottom"/>
            <w:hideMark/>
          </w:tcPr>
          <w:p w14:paraId="57BDBF1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3021323</w:t>
            </w:r>
          </w:p>
        </w:tc>
      </w:tr>
      <w:tr w:rsidR="00127015" w:rsidRPr="00127015" w14:paraId="7FF0AA2E" w14:textId="77777777" w:rsidTr="00127015">
        <w:trPr>
          <w:trHeight w:val="300"/>
        </w:trPr>
        <w:tc>
          <w:tcPr>
            <w:tcW w:w="2320" w:type="dxa"/>
            <w:tcBorders>
              <w:top w:val="nil"/>
              <w:left w:val="nil"/>
              <w:bottom w:val="nil"/>
              <w:right w:val="nil"/>
            </w:tcBorders>
            <w:shd w:val="clear" w:color="auto" w:fill="auto"/>
            <w:noWrap/>
            <w:vAlign w:val="bottom"/>
            <w:hideMark/>
          </w:tcPr>
          <w:p w14:paraId="07490E5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nimble</w:t>
            </w:r>
          </w:p>
        </w:tc>
        <w:tc>
          <w:tcPr>
            <w:tcW w:w="1940" w:type="dxa"/>
            <w:tcBorders>
              <w:top w:val="nil"/>
              <w:left w:val="nil"/>
              <w:bottom w:val="nil"/>
              <w:right w:val="nil"/>
            </w:tcBorders>
            <w:shd w:val="clear" w:color="auto" w:fill="auto"/>
            <w:noWrap/>
            <w:vAlign w:val="bottom"/>
            <w:hideMark/>
          </w:tcPr>
          <w:p w14:paraId="18B789E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6273292</w:t>
            </w:r>
          </w:p>
        </w:tc>
        <w:tc>
          <w:tcPr>
            <w:tcW w:w="1920" w:type="dxa"/>
            <w:tcBorders>
              <w:top w:val="nil"/>
              <w:left w:val="nil"/>
              <w:bottom w:val="nil"/>
              <w:right w:val="nil"/>
            </w:tcBorders>
            <w:shd w:val="clear" w:color="auto" w:fill="auto"/>
            <w:noWrap/>
            <w:vAlign w:val="bottom"/>
            <w:hideMark/>
          </w:tcPr>
          <w:p w14:paraId="54313CA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76663</w:t>
            </w:r>
          </w:p>
        </w:tc>
      </w:tr>
      <w:tr w:rsidR="00127015" w:rsidRPr="00127015" w14:paraId="0B45C849" w14:textId="77777777" w:rsidTr="00127015">
        <w:trPr>
          <w:trHeight w:val="300"/>
        </w:trPr>
        <w:tc>
          <w:tcPr>
            <w:tcW w:w="2320" w:type="dxa"/>
            <w:tcBorders>
              <w:top w:val="nil"/>
              <w:left w:val="nil"/>
              <w:bottom w:val="nil"/>
              <w:right w:val="nil"/>
            </w:tcBorders>
            <w:shd w:val="clear" w:color="auto" w:fill="auto"/>
            <w:noWrap/>
            <w:vAlign w:val="bottom"/>
            <w:hideMark/>
          </w:tcPr>
          <w:p w14:paraId="4EBDACE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quick</w:t>
            </w:r>
          </w:p>
        </w:tc>
        <w:tc>
          <w:tcPr>
            <w:tcW w:w="1940" w:type="dxa"/>
            <w:tcBorders>
              <w:top w:val="nil"/>
              <w:left w:val="nil"/>
              <w:bottom w:val="nil"/>
              <w:right w:val="nil"/>
            </w:tcBorders>
            <w:shd w:val="clear" w:color="auto" w:fill="auto"/>
            <w:noWrap/>
            <w:vAlign w:val="bottom"/>
            <w:hideMark/>
          </w:tcPr>
          <w:p w14:paraId="5D9F266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1180124</w:t>
            </w:r>
          </w:p>
        </w:tc>
        <w:tc>
          <w:tcPr>
            <w:tcW w:w="1920" w:type="dxa"/>
            <w:tcBorders>
              <w:top w:val="nil"/>
              <w:left w:val="nil"/>
              <w:bottom w:val="nil"/>
              <w:right w:val="nil"/>
            </w:tcBorders>
            <w:shd w:val="clear" w:color="auto" w:fill="auto"/>
            <w:noWrap/>
            <w:vAlign w:val="bottom"/>
            <w:hideMark/>
          </w:tcPr>
          <w:p w14:paraId="3D9153B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8276016</w:t>
            </w:r>
          </w:p>
        </w:tc>
      </w:tr>
      <w:tr w:rsidR="00127015" w:rsidRPr="00127015" w14:paraId="34FBDE9B"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F21577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mple.s.02</w:t>
            </w:r>
          </w:p>
        </w:tc>
        <w:tc>
          <w:tcPr>
            <w:tcW w:w="1940" w:type="dxa"/>
            <w:tcBorders>
              <w:top w:val="nil"/>
              <w:left w:val="nil"/>
              <w:bottom w:val="single" w:sz="4" w:space="0" w:color="8EA9DB"/>
              <w:right w:val="nil"/>
            </w:tcBorders>
            <w:shd w:val="clear" w:color="auto" w:fill="auto"/>
            <w:noWrap/>
            <w:vAlign w:val="bottom"/>
            <w:hideMark/>
          </w:tcPr>
          <w:p w14:paraId="0D25138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6832298</w:t>
            </w:r>
          </w:p>
        </w:tc>
        <w:tc>
          <w:tcPr>
            <w:tcW w:w="1920" w:type="dxa"/>
            <w:tcBorders>
              <w:top w:val="nil"/>
              <w:left w:val="nil"/>
              <w:bottom w:val="single" w:sz="4" w:space="0" w:color="8EA9DB"/>
              <w:right w:val="nil"/>
            </w:tcBorders>
            <w:shd w:val="clear" w:color="auto" w:fill="auto"/>
            <w:noWrap/>
            <w:vAlign w:val="bottom"/>
            <w:hideMark/>
          </w:tcPr>
          <w:p w14:paraId="626AC45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464143</w:t>
            </w:r>
          </w:p>
        </w:tc>
      </w:tr>
      <w:tr w:rsidR="00127015" w:rsidRPr="00127015" w14:paraId="10FD73B6" w14:textId="77777777" w:rsidTr="00127015">
        <w:trPr>
          <w:trHeight w:val="300"/>
        </w:trPr>
        <w:tc>
          <w:tcPr>
            <w:tcW w:w="2320" w:type="dxa"/>
            <w:tcBorders>
              <w:top w:val="nil"/>
              <w:left w:val="nil"/>
              <w:bottom w:val="nil"/>
              <w:right w:val="nil"/>
            </w:tcBorders>
            <w:shd w:val="clear" w:color="auto" w:fill="auto"/>
            <w:noWrap/>
            <w:vAlign w:val="bottom"/>
            <w:hideMark/>
          </w:tcPr>
          <w:p w14:paraId="3D97AA5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lenteous</w:t>
            </w:r>
          </w:p>
        </w:tc>
        <w:tc>
          <w:tcPr>
            <w:tcW w:w="1940" w:type="dxa"/>
            <w:tcBorders>
              <w:top w:val="nil"/>
              <w:left w:val="nil"/>
              <w:bottom w:val="nil"/>
              <w:right w:val="nil"/>
            </w:tcBorders>
            <w:shd w:val="clear" w:color="auto" w:fill="auto"/>
            <w:noWrap/>
            <w:vAlign w:val="bottom"/>
            <w:hideMark/>
          </w:tcPr>
          <w:p w14:paraId="7E6E90C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72670807</w:t>
            </w:r>
          </w:p>
        </w:tc>
        <w:tc>
          <w:tcPr>
            <w:tcW w:w="1920" w:type="dxa"/>
            <w:tcBorders>
              <w:top w:val="nil"/>
              <w:left w:val="nil"/>
              <w:bottom w:val="nil"/>
              <w:right w:val="nil"/>
            </w:tcBorders>
            <w:shd w:val="clear" w:color="auto" w:fill="auto"/>
            <w:noWrap/>
            <w:vAlign w:val="bottom"/>
            <w:hideMark/>
          </w:tcPr>
          <w:p w14:paraId="72B47BC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4515735</w:t>
            </w:r>
          </w:p>
        </w:tc>
      </w:tr>
      <w:tr w:rsidR="00127015" w:rsidRPr="00127015" w14:paraId="1576A4B1" w14:textId="77777777" w:rsidTr="00127015">
        <w:trPr>
          <w:trHeight w:val="300"/>
        </w:trPr>
        <w:tc>
          <w:tcPr>
            <w:tcW w:w="2320" w:type="dxa"/>
            <w:tcBorders>
              <w:top w:val="nil"/>
              <w:left w:val="nil"/>
              <w:bottom w:val="nil"/>
              <w:right w:val="nil"/>
            </w:tcBorders>
            <w:shd w:val="clear" w:color="auto" w:fill="auto"/>
            <w:noWrap/>
            <w:vAlign w:val="bottom"/>
            <w:hideMark/>
          </w:tcPr>
          <w:p w14:paraId="664CCEA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rich</w:t>
            </w:r>
          </w:p>
        </w:tc>
        <w:tc>
          <w:tcPr>
            <w:tcW w:w="1940" w:type="dxa"/>
            <w:tcBorders>
              <w:top w:val="nil"/>
              <w:left w:val="nil"/>
              <w:bottom w:val="nil"/>
              <w:right w:val="nil"/>
            </w:tcBorders>
            <w:shd w:val="clear" w:color="auto" w:fill="auto"/>
            <w:noWrap/>
            <w:vAlign w:val="bottom"/>
            <w:hideMark/>
          </w:tcPr>
          <w:p w14:paraId="2BA1C09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40993789</w:t>
            </w:r>
          </w:p>
        </w:tc>
        <w:tc>
          <w:tcPr>
            <w:tcW w:w="1920" w:type="dxa"/>
            <w:tcBorders>
              <w:top w:val="nil"/>
              <w:left w:val="nil"/>
              <w:bottom w:val="nil"/>
              <w:right w:val="nil"/>
            </w:tcBorders>
            <w:shd w:val="clear" w:color="auto" w:fill="auto"/>
            <w:noWrap/>
            <w:vAlign w:val="bottom"/>
            <w:hideMark/>
          </w:tcPr>
          <w:p w14:paraId="7765BFA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767125</w:t>
            </w:r>
          </w:p>
        </w:tc>
      </w:tr>
      <w:tr w:rsidR="00127015" w:rsidRPr="00127015" w14:paraId="312DDF6B"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398DC2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nnoying.s.01</w:t>
            </w:r>
          </w:p>
        </w:tc>
        <w:tc>
          <w:tcPr>
            <w:tcW w:w="1940" w:type="dxa"/>
            <w:tcBorders>
              <w:top w:val="nil"/>
              <w:left w:val="nil"/>
              <w:bottom w:val="single" w:sz="4" w:space="0" w:color="8EA9DB"/>
              <w:right w:val="nil"/>
            </w:tcBorders>
            <w:shd w:val="clear" w:color="auto" w:fill="auto"/>
            <w:noWrap/>
            <w:vAlign w:val="bottom"/>
            <w:hideMark/>
          </w:tcPr>
          <w:p w14:paraId="1A43042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3602484</w:t>
            </w:r>
          </w:p>
        </w:tc>
        <w:tc>
          <w:tcPr>
            <w:tcW w:w="1920" w:type="dxa"/>
            <w:tcBorders>
              <w:top w:val="nil"/>
              <w:left w:val="nil"/>
              <w:bottom w:val="single" w:sz="4" w:space="0" w:color="8EA9DB"/>
              <w:right w:val="nil"/>
            </w:tcBorders>
            <w:shd w:val="clear" w:color="auto" w:fill="auto"/>
            <w:noWrap/>
            <w:vAlign w:val="bottom"/>
            <w:hideMark/>
          </w:tcPr>
          <w:p w14:paraId="1802742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9729781</w:t>
            </w:r>
          </w:p>
        </w:tc>
      </w:tr>
      <w:tr w:rsidR="00127015" w:rsidRPr="00127015" w14:paraId="5B3B28F7" w14:textId="77777777" w:rsidTr="00127015">
        <w:trPr>
          <w:trHeight w:val="300"/>
        </w:trPr>
        <w:tc>
          <w:tcPr>
            <w:tcW w:w="2320" w:type="dxa"/>
            <w:tcBorders>
              <w:top w:val="nil"/>
              <w:left w:val="nil"/>
              <w:bottom w:val="nil"/>
              <w:right w:val="nil"/>
            </w:tcBorders>
            <w:shd w:val="clear" w:color="auto" w:fill="auto"/>
            <w:noWrap/>
            <w:vAlign w:val="bottom"/>
            <w:hideMark/>
          </w:tcPr>
          <w:p w14:paraId="47E0E60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annoying</w:t>
            </w:r>
          </w:p>
        </w:tc>
        <w:tc>
          <w:tcPr>
            <w:tcW w:w="1940" w:type="dxa"/>
            <w:tcBorders>
              <w:top w:val="nil"/>
              <w:left w:val="nil"/>
              <w:bottom w:val="nil"/>
              <w:right w:val="nil"/>
            </w:tcBorders>
            <w:shd w:val="clear" w:color="auto" w:fill="auto"/>
            <w:noWrap/>
            <w:vAlign w:val="bottom"/>
            <w:hideMark/>
          </w:tcPr>
          <w:p w14:paraId="19E4C84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391304</w:t>
            </w:r>
          </w:p>
        </w:tc>
        <w:tc>
          <w:tcPr>
            <w:tcW w:w="1920" w:type="dxa"/>
            <w:tcBorders>
              <w:top w:val="nil"/>
              <w:left w:val="nil"/>
              <w:bottom w:val="nil"/>
              <w:right w:val="nil"/>
            </w:tcBorders>
            <w:shd w:val="clear" w:color="auto" w:fill="auto"/>
            <w:noWrap/>
            <w:vAlign w:val="bottom"/>
            <w:hideMark/>
          </w:tcPr>
          <w:p w14:paraId="78E3EE5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602194</w:t>
            </w:r>
          </w:p>
        </w:tc>
      </w:tr>
      <w:tr w:rsidR="00127015" w:rsidRPr="00127015" w14:paraId="5384E307" w14:textId="77777777" w:rsidTr="00127015">
        <w:trPr>
          <w:trHeight w:val="300"/>
        </w:trPr>
        <w:tc>
          <w:tcPr>
            <w:tcW w:w="2320" w:type="dxa"/>
            <w:tcBorders>
              <w:top w:val="nil"/>
              <w:left w:val="nil"/>
              <w:bottom w:val="nil"/>
              <w:right w:val="nil"/>
            </w:tcBorders>
            <w:shd w:val="clear" w:color="auto" w:fill="auto"/>
            <w:noWrap/>
            <w:vAlign w:val="bottom"/>
            <w:hideMark/>
          </w:tcPr>
          <w:p w14:paraId="079F6FC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nettlesome</w:t>
            </w:r>
          </w:p>
        </w:tc>
        <w:tc>
          <w:tcPr>
            <w:tcW w:w="1940" w:type="dxa"/>
            <w:tcBorders>
              <w:top w:val="nil"/>
              <w:left w:val="nil"/>
              <w:bottom w:val="nil"/>
              <w:right w:val="nil"/>
            </w:tcBorders>
            <w:shd w:val="clear" w:color="auto" w:fill="auto"/>
            <w:noWrap/>
            <w:vAlign w:val="bottom"/>
            <w:hideMark/>
          </w:tcPr>
          <w:p w14:paraId="0A8F522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9813665</w:t>
            </w:r>
          </w:p>
        </w:tc>
        <w:tc>
          <w:tcPr>
            <w:tcW w:w="1920" w:type="dxa"/>
            <w:tcBorders>
              <w:top w:val="nil"/>
              <w:left w:val="nil"/>
              <w:bottom w:val="nil"/>
              <w:right w:val="nil"/>
            </w:tcBorders>
            <w:shd w:val="clear" w:color="auto" w:fill="auto"/>
            <w:noWrap/>
            <w:vAlign w:val="bottom"/>
            <w:hideMark/>
          </w:tcPr>
          <w:p w14:paraId="374E57A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0857367</w:t>
            </w:r>
          </w:p>
        </w:tc>
      </w:tr>
      <w:tr w:rsidR="00127015" w:rsidRPr="00127015" w14:paraId="35AF6DED"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2C06631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rt.n.03</w:t>
            </w:r>
          </w:p>
        </w:tc>
        <w:tc>
          <w:tcPr>
            <w:tcW w:w="1940" w:type="dxa"/>
            <w:tcBorders>
              <w:top w:val="nil"/>
              <w:left w:val="nil"/>
              <w:bottom w:val="single" w:sz="4" w:space="0" w:color="8EA9DB"/>
              <w:right w:val="nil"/>
            </w:tcBorders>
            <w:shd w:val="clear" w:color="auto" w:fill="auto"/>
            <w:noWrap/>
            <w:vAlign w:val="bottom"/>
            <w:hideMark/>
          </w:tcPr>
          <w:p w14:paraId="0C13C07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30434783</w:t>
            </w:r>
          </w:p>
        </w:tc>
        <w:tc>
          <w:tcPr>
            <w:tcW w:w="1920" w:type="dxa"/>
            <w:tcBorders>
              <w:top w:val="nil"/>
              <w:left w:val="nil"/>
              <w:bottom w:val="single" w:sz="4" w:space="0" w:color="8EA9DB"/>
              <w:right w:val="nil"/>
            </w:tcBorders>
            <w:shd w:val="clear" w:color="auto" w:fill="auto"/>
            <w:noWrap/>
            <w:vAlign w:val="bottom"/>
            <w:hideMark/>
          </w:tcPr>
          <w:p w14:paraId="6CCAA88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7259772</w:t>
            </w:r>
          </w:p>
        </w:tc>
      </w:tr>
      <w:tr w:rsidR="00127015" w:rsidRPr="00127015" w14:paraId="18EE6A9A" w14:textId="77777777" w:rsidTr="00127015">
        <w:trPr>
          <w:trHeight w:val="300"/>
        </w:trPr>
        <w:tc>
          <w:tcPr>
            <w:tcW w:w="2320" w:type="dxa"/>
            <w:tcBorders>
              <w:top w:val="nil"/>
              <w:left w:val="nil"/>
              <w:bottom w:val="nil"/>
              <w:right w:val="nil"/>
            </w:tcBorders>
            <w:shd w:val="clear" w:color="auto" w:fill="auto"/>
            <w:noWrap/>
            <w:vAlign w:val="bottom"/>
            <w:hideMark/>
          </w:tcPr>
          <w:p w14:paraId="2618E9C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art</w:t>
            </w:r>
          </w:p>
        </w:tc>
        <w:tc>
          <w:tcPr>
            <w:tcW w:w="1940" w:type="dxa"/>
            <w:tcBorders>
              <w:top w:val="nil"/>
              <w:left w:val="nil"/>
              <w:bottom w:val="nil"/>
              <w:right w:val="nil"/>
            </w:tcBorders>
            <w:shd w:val="clear" w:color="auto" w:fill="auto"/>
            <w:noWrap/>
            <w:vAlign w:val="bottom"/>
            <w:hideMark/>
          </w:tcPr>
          <w:p w14:paraId="24CC3D9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53416149</w:t>
            </w:r>
          </w:p>
        </w:tc>
        <w:tc>
          <w:tcPr>
            <w:tcW w:w="1920" w:type="dxa"/>
            <w:tcBorders>
              <w:top w:val="nil"/>
              <w:left w:val="nil"/>
              <w:bottom w:val="nil"/>
              <w:right w:val="nil"/>
            </w:tcBorders>
            <w:shd w:val="clear" w:color="auto" w:fill="auto"/>
            <w:noWrap/>
            <w:vAlign w:val="bottom"/>
            <w:hideMark/>
          </w:tcPr>
          <w:p w14:paraId="4A64D28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395339</w:t>
            </w:r>
          </w:p>
        </w:tc>
      </w:tr>
      <w:tr w:rsidR="00127015" w:rsidRPr="00127015" w14:paraId="7B699CB3" w14:textId="77777777" w:rsidTr="00127015">
        <w:trPr>
          <w:trHeight w:val="300"/>
        </w:trPr>
        <w:tc>
          <w:tcPr>
            <w:tcW w:w="2320" w:type="dxa"/>
            <w:tcBorders>
              <w:top w:val="nil"/>
              <w:left w:val="nil"/>
              <w:bottom w:val="nil"/>
              <w:right w:val="nil"/>
            </w:tcBorders>
            <w:shd w:val="clear" w:color="auto" w:fill="auto"/>
            <w:noWrap/>
            <w:vAlign w:val="bottom"/>
            <w:hideMark/>
          </w:tcPr>
          <w:p w14:paraId="0D7C67B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rowess</w:t>
            </w:r>
          </w:p>
        </w:tc>
        <w:tc>
          <w:tcPr>
            <w:tcW w:w="1940" w:type="dxa"/>
            <w:tcBorders>
              <w:top w:val="nil"/>
              <w:left w:val="nil"/>
              <w:bottom w:val="nil"/>
              <w:right w:val="nil"/>
            </w:tcBorders>
            <w:shd w:val="clear" w:color="auto" w:fill="auto"/>
            <w:noWrap/>
            <w:vAlign w:val="bottom"/>
            <w:hideMark/>
          </w:tcPr>
          <w:p w14:paraId="78A2D1A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453416</w:t>
            </w:r>
          </w:p>
        </w:tc>
        <w:tc>
          <w:tcPr>
            <w:tcW w:w="1920" w:type="dxa"/>
            <w:tcBorders>
              <w:top w:val="nil"/>
              <w:left w:val="nil"/>
              <w:bottom w:val="nil"/>
              <w:right w:val="nil"/>
            </w:tcBorders>
            <w:shd w:val="clear" w:color="auto" w:fill="auto"/>
            <w:noWrap/>
            <w:vAlign w:val="bottom"/>
            <w:hideMark/>
          </w:tcPr>
          <w:p w14:paraId="19520A8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0566155</w:t>
            </w:r>
          </w:p>
        </w:tc>
      </w:tr>
      <w:tr w:rsidR="00127015" w:rsidRPr="00127015" w14:paraId="4D284391"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1DAD74D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sleep.s.03</w:t>
            </w:r>
          </w:p>
        </w:tc>
        <w:tc>
          <w:tcPr>
            <w:tcW w:w="1940" w:type="dxa"/>
            <w:tcBorders>
              <w:top w:val="nil"/>
              <w:left w:val="nil"/>
              <w:bottom w:val="single" w:sz="4" w:space="0" w:color="8EA9DB"/>
              <w:right w:val="nil"/>
            </w:tcBorders>
            <w:shd w:val="clear" w:color="auto" w:fill="auto"/>
            <w:noWrap/>
            <w:vAlign w:val="bottom"/>
            <w:hideMark/>
          </w:tcPr>
          <w:p w14:paraId="22673E1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7453416</w:t>
            </w:r>
          </w:p>
        </w:tc>
        <w:tc>
          <w:tcPr>
            <w:tcW w:w="1920" w:type="dxa"/>
            <w:tcBorders>
              <w:top w:val="nil"/>
              <w:left w:val="nil"/>
              <w:bottom w:val="single" w:sz="4" w:space="0" w:color="8EA9DB"/>
              <w:right w:val="nil"/>
            </w:tcBorders>
            <w:shd w:val="clear" w:color="auto" w:fill="auto"/>
            <w:noWrap/>
            <w:vAlign w:val="bottom"/>
            <w:hideMark/>
          </w:tcPr>
          <w:p w14:paraId="6DC5826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1747954</w:t>
            </w:r>
          </w:p>
        </w:tc>
      </w:tr>
      <w:tr w:rsidR="00127015" w:rsidRPr="00127015" w14:paraId="25B83E24" w14:textId="77777777" w:rsidTr="00127015">
        <w:trPr>
          <w:trHeight w:val="300"/>
        </w:trPr>
        <w:tc>
          <w:tcPr>
            <w:tcW w:w="2320" w:type="dxa"/>
            <w:tcBorders>
              <w:top w:val="nil"/>
              <w:left w:val="nil"/>
              <w:bottom w:val="nil"/>
              <w:right w:val="nil"/>
            </w:tcBorders>
            <w:shd w:val="clear" w:color="auto" w:fill="auto"/>
            <w:noWrap/>
            <w:vAlign w:val="bottom"/>
            <w:hideMark/>
          </w:tcPr>
          <w:p w14:paraId="1CB4FAA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eceased</w:t>
            </w:r>
          </w:p>
        </w:tc>
        <w:tc>
          <w:tcPr>
            <w:tcW w:w="1940" w:type="dxa"/>
            <w:tcBorders>
              <w:top w:val="nil"/>
              <w:left w:val="nil"/>
              <w:bottom w:val="nil"/>
              <w:right w:val="nil"/>
            </w:tcBorders>
            <w:shd w:val="clear" w:color="auto" w:fill="auto"/>
            <w:noWrap/>
            <w:vAlign w:val="bottom"/>
            <w:hideMark/>
          </w:tcPr>
          <w:p w14:paraId="66009E8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3726708</w:t>
            </w:r>
          </w:p>
        </w:tc>
        <w:tc>
          <w:tcPr>
            <w:tcW w:w="1920" w:type="dxa"/>
            <w:tcBorders>
              <w:top w:val="nil"/>
              <w:left w:val="nil"/>
              <w:bottom w:val="nil"/>
              <w:right w:val="nil"/>
            </w:tcBorders>
            <w:shd w:val="clear" w:color="auto" w:fill="auto"/>
            <w:noWrap/>
            <w:vAlign w:val="bottom"/>
            <w:hideMark/>
          </w:tcPr>
          <w:p w14:paraId="40CD796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9167507</w:t>
            </w:r>
          </w:p>
        </w:tc>
      </w:tr>
      <w:tr w:rsidR="00127015" w:rsidRPr="00127015" w14:paraId="29D3ADB4" w14:textId="77777777" w:rsidTr="00127015">
        <w:trPr>
          <w:trHeight w:val="300"/>
        </w:trPr>
        <w:tc>
          <w:tcPr>
            <w:tcW w:w="2320" w:type="dxa"/>
            <w:tcBorders>
              <w:top w:val="nil"/>
              <w:left w:val="nil"/>
              <w:bottom w:val="nil"/>
              <w:right w:val="nil"/>
            </w:tcBorders>
            <w:shd w:val="clear" w:color="auto" w:fill="auto"/>
            <w:noWrap/>
            <w:vAlign w:val="bottom"/>
            <w:hideMark/>
          </w:tcPr>
          <w:p w14:paraId="2834A20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gone</w:t>
            </w:r>
          </w:p>
        </w:tc>
        <w:tc>
          <w:tcPr>
            <w:tcW w:w="1940" w:type="dxa"/>
            <w:tcBorders>
              <w:top w:val="nil"/>
              <w:left w:val="nil"/>
              <w:bottom w:val="nil"/>
              <w:right w:val="nil"/>
            </w:tcBorders>
            <w:shd w:val="clear" w:color="auto" w:fill="auto"/>
            <w:noWrap/>
            <w:vAlign w:val="bottom"/>
            <w:hideMark/>
          </w:tcPr>
          <w:p w14:paraId="0637B95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1180124</w:t>
            </w:r>
          </w:p>
        </w:tc>
        <w:tc>
          <w:tcPr>
            <w:tcW w:w="1920" w:type="dxa"/>
            <w:tcBorders>
              <w:top w:val="nil"/>
              <w:left w:val="nil"/>
              <w:bottom w:val="nil"/>
              <w:right w:val="nil"/>
            </w:tcBorders>
            <w:shd w:val="clear" w:color="auto" w:fill="auto"/>
            <w:noWrap/>
            <w:vAlign w:val="bottom"/>
            <w:hideMark/>
          </w:tcPr>
          <w:p w14:paraId="22CCE75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328401</w:t>
            </w:r>
          </w:p>
        </w:tc>
      </w:tr>
      <w:tr w:rsidR="00127015" w:rsidRPr="00127015" w14:paraId="65001384"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38BB959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utomaton.n.01</w:t>
            </w:r>
          </w:p>
        </w:tc>
        <w:tc>
          <w:tcPr>
            <w:tcW w:w="1940" w:type="dxa"/>
            <w:tcBorders>
              <w:top w:val="nil"/>
              <w:left w:val="nil"/>
              <w:bottom w:val="single" w:sz="4" w:space="0" w:color="8EA9DB"/>
              <w:right w:val="nil"/>
            </w:tcBorders>
            <w:shd w:val="clear" w:color="auto" w:fill="auto"/>
            <w:noWrap/>
            <w:vAlign w:val="bottom"/>
            <w:hideMark/>
          </w:tcPr>
          <w:p w14:paraId="0F670C2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44099379</w:t>
            </w:r>
          </w:p>
        </w:tc>
        <w:tc>
          <w:tcPr>
            <w:tcW w:w="1920" w:type="dxa"/>
            <w:tcBorders>
              <w:top w:val="nil"/>
              <w:left w:val="nil"/>
              <w:bottom w:val="single" w:sz="4" w:space="0" w:color="8EA9DB"/>
              <w:right w:val="nil"/>
            </w:tcBorders>
            <w:shd w:val="clear" w:color="auto" w:fill="auto"/>
            <w:noWrap/>
            <w:vAlign w:val="bottom"/>
            <w:hideMark/>
          </w:tcPr>
          <w:p w14:paraId="7F4A6B3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368329</w:t>
            </w:r>
          </w:p>
        </w:tc>
      </w:tr>
      <w:tr w:rsidR="00127015" w:rsidRPr="00127015" w14:paraId="761624DF" w14:textId="77777777" w:rsidTr="00127015">
        <w:trPr>
          <w:trHeight w:val="300"/>
        </w:trPr>
        <w:tc>
          <w:tcPr>
            <w:tcW w:w="2320" w:type="dxa"/>
            <w:tcBorders>
              <w:top w:val="nil"/>
              <w:left w:val="nil"/>
              <w:bottom w:val="nil"/>
              <w:right w:val="nil"/>
            </w:tcBorders>
            <w:shd w:val="clear" w:color="auto" w:fill="auto"/>
            <w:noWrap/>
            <w:vAlign w:val="bottom"/>
            <w:hideMark/>
          </w:tcPr>
          <w:p w14:paraId="4EF9969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automaton</w:t>
            </w:r>
          </w:p>
        </w:tc>
        <w:tc>
          <w:tcPr>
            <w:tcW w:w="1940" w:type="dxa"/>
            <w:tcBorders>
              <w:top w:val="nil"/>
              <w:left w:val="nil"/>
              <w:bottom w:val="nil"/>
              <w:right w:val="nil"/>
            </w:tcBorders>
            <w:shd w:val="clear" w:color="auto" w:fill="auto"/>
            <w:noWrap/>
            <w:vAlign w:val="bottom"/>
            <w:hideMark/>
          </w:tcPr>
          <w:p w14:paraId="58128D9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63354</w:t>
            </w:r>
          </w:p>
        </w:tc>
        <w:tc>
          <w:tcPr>
            <w:tcW w:w="1920" w:type="dxa"/>
            <w:tcBorders>
              <w:top w:val="nil"/>
              <w:left w:val="nil"/>
              <w:bottom w:val="nil"/>
              <w:right w:val="nil"/>
            </w:tcBorders>
            <w:shd w:val="clear" w:color="auto" w:fill="auto"/>
            <w:noWrap/>
            <w:vAlign w:val="bottom"/>
            <w:hideMark/>
          </w:tcPr>
          <w:p w14:paraId="5ACFEF2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6329131</w:t>
            </w:r>
          </w:p>
        </w:tc>
      </w:tr>
      <w:tr w:rsidR="00127015" w:rsidRPr="00127015" w14:paraId="1FA9BECD" w14:textId="77777777" w:rsidTr="00127015">
        <w:trPr>
          <w:trHeight w:val="300"/>
        </w:trPr>
        <w:tc>
          <w:tcPr>
            <w:tcW w:w="2320" w:type="dxa"/>
            <w:tcBorders>
              <w:top w:val="nil"/>
              <w:left w:val="nil"/>
              <w:bottom w:val="nil"/>
              <w:right w:val="nil"/>
            </w:tcBorders>
            <w:shd w:val="clear" w:color="auto" w:fill="auto"/>
            <w:noWrap/>
            <w:vAlign w:val="bottom"/>
            <w:hideMark/>
          </w:tcPr>
          <w:p w14:paraId="4A91755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zombie</w:t>
            </w:r>
          </w:p>
        </w:tc>
        <w:tc>
          <w:tcPr>
            <w:tcW w:w="1940" w:type="dxa"/>
            <w:tcBorders>
              <w:top w:val="nil"/>
              <w:left w:val="nil"/>
              <w:bottom w:val="nil"/>
              <w:right w:val="nil"/>
            </w:tcBorders>
            <w:shd w:val="clear" w:color="auto" w:fill="auto"/>
            <w:noWrap/>
            <w:vAlign w:val="bottom"/>
            <w:hideMark/>
          </w:tcPr>
          <w:p w14:paraId="494EC3C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69565217</w:t>
            </w:r>
          </w:p>
        </w:tc>
        <w:tc>
          <w:tcPr>
            <w:tcW w:w="1920" w:type="dxa"/>
            <w:tcBorders>
              <w:top w:val="nil"/>
              <w:left w:val="nil"/>
              <w:bottom w:val="nil"/>
              <w:right w:val="nil"/>
            </w:tcBorders>
            <w:shd w:val="clear" w:color="auto" w:fill="auto"/>
            <w:noWrap/>
            <w:vAlign w:val="bottom"/>
            <w:hideMark/>
          </w:tcPr>
          <w:p w14:paraId="6DBA505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1037449</w:t>
            </w:r>
          </w:p>
        </w:tc>
      </w:tr>
      <w:tr w:rsidR="00127015" w:rsidRPr="00127015" w14:paraId="12ED7C6E"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4E098F2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avaricious.s.01</w:t>
            </w:r>
          </w:p>
        </w:tc>
        <w:tc>
          <w:tcPr>
            <w:tcW w:w="1940" w:type="dxa"/>
            <w:tcBorders>
              <w:top w:val="nil"/>
              <w:left w:val="nil"/>
              <w:bottom w:val="single" w:sz="4" w:space="0" w:color="8EA9DB"/>
              <w:right w:val="nil"/>
            </w:tcBorders>
            <w:shd w:val="clear" w:color="auto" w:fill="auto"/>
            <w:noWrap/>
            <w:vAlign w:val="bottom"/>
            <w:hideMark/>
          </w:tcPr>
          <w:p w14:paraId="5FC6568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552795</w:t>
            </w:r>
          </w:p>
        </w:tc>
        <w:tc>
          <w:tcPr>
            <w:tcW w:w="1920" w:type="dxa"/>
            <w:tcBorders>
              <w:top w:val="nil"/>
              <w:left w:val="nil"/>
              <w:bottom w:val="single" w:sz="4" w:space="0" w:color="8EA9DB"/>
              <w:right w:val="nil"/>
            </w:tcBorders>
            <w:shd w:val="clear" w:color="auto" w:fill="auto"/>
            <w:noWrap/>
            <w:vAlign w:val="bottom"/>
            <w:hideMark/>
          </w:tcPr>
          <w:p w14:paraId="56F1BD0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2789599</w:t>
            </w:r>
          </w:p>
        </w:tc>
      </w:tr>
      <w:tr w:rsidR="00127015" w:rsidRPr="00127015" w14:paraId="6941F36C" w14:textId="77777777" w:rsidTr="00127015">
        <w:trPr>
          <w:trHeight w:val="300"/>
        </w:trPr>
        <w:tc>
          <w:tcPr>
            <w:tcW w:w="2320" w:type="dxa"/>
            <w:tcBorders>
              <w:top w:val="nil"/>
              <w:left w:val="nil"/>
              <w:bottom w:val="nil"/>
              <w:right w:val="nil"/>
            </w:tcBorders>
            <w:shd w:val="clear" w:color="auto" w:fill="auto"/>
            <w:noWrap/>
            <w:vAlign w:val="bottom"/>
            <w:hideMark/>
          </w:tcPr>
          <w:p w14:paraId="3BCB34F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avaricious</w:t>
            </w:r>
          </w:p>
        </w:tc>
        <w:tc>
          <w:tcPr>
            <w:tcW w:w="1940" w:type="dxa"/>
            <w:tcBorders>
              <w:top w:val="nil"/>
              <w:left w:val="nil"/>
              <w:bottom w:val="nil"/>
              <w:right w:val="nil"/>
            </w:tcBorders>
            <w:shd w:val="clear" w:color="auto" w:fill="auto"/>
            <w:noWrap/>
            <w:vAlign w:val="bottom"/>
            <w:hideMark/>
          </w:tcPr>
          <w:p w14:paraId="7DBCD47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391304</w:t>
            </w:r>
          </w:p>
        </w:tc>
        <w:tc>
          <w:tcPr>
            <w:tcW w:w="1920" w:type="dxa"/>
            <w:tcBorders>
              <w:top w:val="nil"/>
              <w:left w:val="nil"/>
              <w:bottom w:val="nil"/>
              <w:right w:val="nil"/>
            </w:tcBorders>
            <w:shd w:val="clear" w:color="auto" w:fill="auto"/>
            <w:noWrap/>
            <w:vAlign w:val="bottom"/>
            <w:hideMark/>
          </w:tcPr>
          <w:p w14:paraId="5030553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2851813</w:t>
            </w:r>
          </w:p>
        </w:tc>
      </w:tr>
      <w:tr w:rsidR="00127015" w:rsidRPr="00127015" w14:paraId="70505D93" w14:textId="77777777" w:rsidTr="00127015">
        <w:trPr>
          <w:trHeight w:val="300"/>
        </w:trPr>
        <w:tc>
          <w:tcPr>
            <w:tcW w:w="2320" w:type="dxa"/>
            <w:tcBorders>
              <w:top w:val="nil"/>
              <w:left w:val="nil"/>
              <w:bottom w:val="nil"/>
              <w:right w:val="nil"/>
            </w:tcBorders>
            <w:shd w:val="clear" w:color="auto" w:fill="auto"/>
            <w:noWrap/>
            <w:vAlign w:val="bottom"/>
            <w:hideMark/>
          </w:tcPr>
          <w:p w14:paraId="22246B4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greedy</w:t>
            </w:r>
          </w:p>
        </w:tc>
        <w:tc>
          <w:tcPr>
            <w:tcW w:w="1940" w:type="dxa"/>
            <w:tcBorders>
              <w:top w:val="nil"/>
              <w:left w:val="nil"/>
              <w:bottom w:val="nil"/>
              <w:right w:val="nil"/>
            </w:tcBorders>
            <w:shd w:val="clear" w:color="auto" w:fill="auto"/>
            <w:noWrap/>
            <w:vAlign w:val="bottom"/>
            <w:hideMark/>
          </w:tcPr>
          <w:p w14:paraId="6A342BA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64596</w:t>
            </w:r>
          </w:p>
        </w:tc>
        <w:tc>
          <w:tcPr>
            <w:tcW w:w="1920" w:type="dxa"/>
            <w:tcBorders>
              <w:top w:val="nil"/>
              <w:left w:val="nil"/>
              <w:bottom w:val="nil"/>
              <w:right w:val="nil"/>
            </w:tcBorders>
            <w:shd w:val="clear" w:color="auto" w:fill="auto"/>
            <w:noWrap/>
            <w:vAlign w:val="bottom"/>
            <w:hideMark/>
          </w:tcPr>
          <w:p w14:paraId="6E7A991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2727384</w:t>
            </w:r>
          </w:p>
        </w:tc>
      </w:tr>
      <w:tr w:rsidR="00127015" w:rsidRPr="00127015" w14:paraId="50ED8925"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5622B63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baron.n.03</w:t>
            </w:r>
          </w:p>
        </w:tc>
        <w:tc>
          <w:tcPr>
            <w:tcW w:w="1940" w:type="dxa"/>
            <w:tcBorders>
              <w:top w:val="nil"/>
              <w:left w:val="nil"/>
              <w:bottom w:val="single" w:sz="4" w:space="0" w:color="8EA9DB"/>
              <w:right w:val="nil"/>
            </w:tcBorders>
            <w:shd w:val="clear" w:color="auto" w:fill="auto"/>
            <w:noWrap/>
            <w:vAlign w:val="bottom"/>
            <w:hideMark/>
          </w:tcPr>
          <w:p w14:paraId="0CB5C99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9937888</w:t>
            </w:r>
          </w:p>
        </w:tc>
        <w:tc>
          <w:tcPr>
            <w:tcW w:w="1920" w:type="dxa"/>
            <w:tcBorders>
              <w:top w:val="nil"/>
              <w:left w:val="nil"/>
              <w:bottom w:val="single" w:sz="4" w:space="0" w:color="8EA9DB"/>
              <w:right w:val="nil"/>
            </w:tcBorders>
            <w:shd w:val="clear" w:color="auto" w:fill="auto"/>
            <w:noWrap/>
            <w:vAlign w:val="bottom"/>
            <w:hideMark/>
          </w:tcPr>
          <w:p w14:paraId="35030BE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2097515</w:t>
            </w:r>
          </w:p>
        </w:tc>
      </w:tr>
      <w:tr w:rsidR="00127015" w:rsidRPr="00127015" w14:paraId="0F321A59" w14:textId="77777777" w:rsidTr="00127015">
        <w:trPr>
          <w:trHeight w:val="300"/>
        </w:trPr>
        <w:tc>
          <w:tcPr>
            <w:tcW w:w="2320" w:type="dxa"/>
            <w:tcBorders>
              <w:top w:val="nil"/>
              <w:left w:val="nil"/>
              <w:bottom w:val="nil"/>
              <w:right w:val="nil"/>
            </w:tcBorders>
            <w:shd w:val="clear" w:color="auto" w:fill="auto"/>
            <w:noWrap/>
            <w:vAlign w:val="bottom"/>
            <w:hideMark/>
          </w:tcPr>
          <w:p w14:paraId="43B3288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lastRenderedPageBreak/>
              <w:t>king</w:t>
            </w:r>
          </w:p>
        </w:tc>
        <w:tc>
          <w:tcPr>
            <w:tcW w:w="1940" w:type="dxa"/>
            <w:tcBorders>
              <w:top w:val="nil"/>
              <w:left w:val="nil"/>
              <w:bottom w:val="nil"/>
              <w:right w:val="nil"/>
            </w:tcBorders>
            <w:shd w:val="clear" w:color="auto" w:fill="auto"/>
            <w:noWrap/>
            <w:vAlign w:val="bottom"/>
            <w:hideMark/>
          </w:tcPr>
          <w:p w14:paraId="4B27C0C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1055901</w:t>
            </w:r>
          </w:p>
        </w:tc>
        <w:tc>
          <w:tcPr>
            <w:tcW w:w="1920" w:type="dxa"/>
            <w:tcBorders>
              <w:top w:val="nil"/>
              <w:left w:val="nil"/>
              <w:bottom w:val="nil"/>
              <w:right w:val="nil"/>
            </w:tcBorders>
            <w:shd w:val="clear" w:color="auto" w:fill="auto"/>
            <w:noWrap/>
            <w:vAlign w:val="bottom"/>
            <w:hideMark/>
          </w:tcPr>
          <w:p w14:paraId="4F1C63E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9939519</w:t>
            </w:r>
          </w:p>
        </w:tc>
      </w:tr>
      <w:tr w:rsidR="00127015" w:rsidRPr="00127015" w14:paraId="1F465415" w14:textId="77777777" w:rsidTr="00127015">
        <w:trPr>
          <w:trHeight w:val="300"/>
        </w:trPr>
        <w:tc>
          <w:tcPr>
            <w:tcW w:w="2320" w:type="dxa"/>
            <w:tcBorders>
              <w:top w:val="nil"/>
              <w:left w:val="nil"/>
              <w:bottom w:val="nil"/>
              <w:right w:val="nil"/>
            </w:tcBorders>
            <w:shd w:val="clear" w:color="auto" w:fill="auto"/>
            <w:noWrap/>
            <w:vAlign w:val="bottom"/>
            <w:hideMark/>
          </w:tcPr>
          <w:p w14:paraId="102971F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magnate</w:t>
            </w:r>
          </w:p>
        </w:tc>
        <w:tc>
          <w:tcPr>
            <w:tcW w:w="1940" w:type="dxa"/>
            <w:tcBorders>
              <w:top w:val="nil"/>
              <w:left w:val="nil"/>
              <w:bottom w:val="nil"/>
              <w:right w:val="nil"/>
            </w:tcBorders>
            <w:shd w:val="clear" w:color="auto" w:fill="auto"/>
            <w:noWrap/>
            <w:vAlign w:val="bottom"/>
            <w:hideMark/>
          </w:tcPr>
          <w:p w14:paraId="2106F6D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88819876</w:t>
            </w:r>
          </w:p>
        </w:tc>
        <w:tc>
          <w:tcPr>
            <w:tcW w:w="1920" w:type="dxa"/>
            <w:tcBorders>
              <w:top w:val="nil"/>
              <w:left w:val="nil"/>
              <w:bottom w:val="nil"/>
              <w:right w:val="nil"/>
            </w:tcBorders>
            <w:shd w:val="clear" w:color="auto" w:fill="auto"/>
            <w:noWrap/>
            <w:vAlign w:val="bottom"/>
            <w:hideMark/>
          </w:tcPr>
          <w:p w14:paraId="233765B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425551</w:t>
            </w:r>
          </w:p>
        </w:tc>
      </w:tr>
      <w:tr w:rsidR="00127015" w:rsidRPr="00127015" w14:paraId="2006B99D"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6814765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beget.v.01</w:t>
            </w:r>
          </w:p>
        </w:tc>
        <w:tc>
          <w:tcPr>
            <w:tcW w:w="1940" w:type="dxa"/>
            <w:tcBorders>
              <w:top w:val="nil"/>
              <w:left w:val="nil"/>
              <w:bottom w:val="single" w:sz="4" w:space="0" w:color="8EA9DB"/>
              <w:right w:val="nil"/>
            </w:tcBorders>
            <w:shd w:val="clear" w:color="auto" w:fill="auto"/>
            <w:noWrap/>
            <w:vAlign w:val="bottom"/>
            <w:hideMark/>
          </w:tcPr>
          <w:p w14:paraId="740D5AE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4223602</w:t>
            </w:r>
          </w:p>
        </w:tc>
        <w:tc>
          <w:tcPr>
            <w:tcW w:w="1920" w:type="dxa"/>
            <w:tcBorders>
              <w:top w:val="nil"/>
              <w:left w:val="nil"/>
              <w:bottom w:val="single" w:sz="4" w:space="0" w:color="8EA9DB"/>
              <w:right w:val="nil"/>
            </w:tcBorders>
            <w:shd w:val="clear" w:color="auto" w:fill="auto"/>
            <w:noWrap/>
            <w:vAlign w:val="bottom"/>
            <w:hideMark/>
          </w:tcPr>
          <w:p w14:paraId="3F64FB3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8239391</w:t>
            </w:r>
          </w:p>
        </w:tc>
      </w:tr>
      <w:tr w:rsidR="00127015" w:rsidRPr="00127015" w14:paraId="69BB7771" w14:textId="77777777" w:rsidTr="00127015">
        <w:trPr>
          <w:trHeight w:val="300"/>
        </w:trPr>
        <w:tc>
          <w:tcPr>
            <w:tcW w:w="2320" w:type="dxa"/>
            <w:tcBorders>
              <w:top w:val="nil"/>
              <w:left w:val="nil"/>
              <w:bottom w:val="nil"/>
              <w:right w:val="nil"/>
            </w:tcBorders>
            <w:shd w:val="clear" w:color="auto" w:fill="auto"/>
            <w:noWrap/>
            <w:vAlign w:val="bottom"/>
            <w:hideMark/>
          </w:tcPr>
          <w:p w14:paraId="3D0B71D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engender</w:t>
            </w:r>
          </w:p>
        </w:tc>
        <w:tc>
          <w:tcPr>
            <w:tcW w:w="1940" w:type="dxa"/>
            <w:tcBorders>
              <w:top w:val="nil"/>
              <w:left w:val="nil"/>
              <w:bottom w:val="nil"/>
              <w:right w:val="nil"/>
            </w:tcBorders>
            <w:shd w:val="clear" w:color="auto" w:fill="auto"/>
            <w:noWrap/>
            <w:vAlign w:val="bottom"/>
            <w:hideMark/>
          </w:tcPr>
          <w:p w14:paraId="7B1AE24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7515528</w:t>
            </w:r>
          </w:p>
        </w:tc>
        <w:tc>
          <w:tcPr>
            <w:tcW w:w="1920" w:type="dxa"/>
            <w:tcBorders>
              <w:top w:val="nil"/>
              <w:left w:val="nil"/>
              <w:bottom w:val="nil"/>
              <w:right w:val="nil"/>
            </w:tcBorders>
            <w:shd w:val="clear" w:color="auto" w:fill="auto"/>
            <w:noWrap/>
            <w:vAlign w:val="bottom"/>
            <w:hideMark/>
          </w:tcPr>
          <w:p w14:paraId="5166A45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9391304</w:t>
            </w:r>
          </w:p>
        </w:tc>
      </w:tr>
      <w:tr w:rsidR="00127015" w:rsidRPr="00127015" w14:paraId="36AFB0C5" w14:textId="77777777" w:rsidTr="00127015">
        <w:trPr>
          <w:trHeight w:val="300"/>
        </w:trPr>
        <w:tc>
          <w:tcPr>
            <w:tcW w:w="2320" w:type="dxa"/>
            <w:tcBorders>
              <w:top w:val="nil"/>
              <w:left w:val="nil"/>
              <w:bottom w:val="nil"/>
              <w:right w:val="nil"/>
            </w:tcBorders>
            <w:shd w:val="clear" w:color="auto" w:fill="auto"/>
            <w:noWrap/>
            <w:vAlign w:val="bottom"/>
            <w:hideMark/>
          </w:tcPr>
          <w:p w14:paraId="57E2221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mother</w:t>
            </w:r>
          </w:p>
        </w:tc>
        <w:tc>
          <w:tcPr>
            <w:tcW w:w="1940" w:type="dxa"/>
            <w:tcBorders>
              <w:top w:val="nil"/>
              <w:left w:val="nil"/>
              <w:bottom w:val="nil"/>
              <w:right w:val="nil"/>
            </w:tcBorders>
            <w:shd w:val="clear" w:color="auto" w:fill="auto"/>
            <w:noWrap/>
            <w:vAlign w:val="bottom"/>
            <w:hideMark/>
          </w:tcPr>
          <w:p w14:paraId="19427F6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50931677</w:t>
            </w:r>
          </w:p>
        </w:tc>
        <w:tc>
          <w:tcPr>
            <w:tcW w:w="1920" w:type="dxa"/>
            <w:tcBorders>
              <w:top w:val="nil"/>
              <w:left w:val="nil"/>
              <w:bottom w:val="nil"/>
              <w:right w:val="nil"/>
            </w:tcBorders>
            <w:shd w:val="clear" w:color="auto" w:fill="auto"/>
            <w:noWrap/>
            <w:vAlign w:val="bottom"/>
            <w:hideMark/>
          </w:tcPr>
          <w:p w14:paraId="271DA0D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7087477</w:t>
            </w:r>
          </w:p>
        </w:tc>
      </w:tr>
      <w:tr w:rsidR="00127015" w:rsidRPr="00127015" w14:paraId="6E5B131E"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D1D418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burp.v.01</w:t>
            </w:r>
          </w:p>
        </w:tc>
        <w:tc>
          <w:tcPr>
            <w:tcW w:w="1940" w:type="dxa"/>
            <w:tcBorders>
              <w:top w:val="nil"/>
              <w:left w:val="nil"/>
              <w:bottom w:val="single" w:sz="4" w:space="0" w:color="8EA9DB"/>
              <w:right w:val="nil"/>
            </w:tcBorders>
            <w:shd w:val="clear" w:color="auto" w:fill="auto"/>
            <w:noWrap/>
            <w:vAlign w:val="bottom"/>
            <w:hideMark/>
          </w:tcPr>
          <w:p w14:paraId="3668526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484472</w:t>
            </w:r>
          </w:p>
        </w:tc>
        <w:tc>
          <w:tcPr>
            <w:tcW w:w="1920" w:type="dxa"/>
            <w:tcBorders>
              <w:top w:val="nil"/>
              <w:left w:val="nil"/>
              <w:bottom w:val="single" w:sz="4" w:space="0" w:color="8EA9DB"/>
              <w:right w:val="nil"/>
            </w:tcBorders>
            <w:shd w:val="clear" w:color="auto" w:fill="auto"/>
            <w:noWrap/>
            <w:vAlign w:val="bottom"/>
            <w:hideMark/>
          </w:tcPr>
          <w:p w14:paraId="5B2D27C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6384689</w:t>
            </w:r>
          </w:p>
        </w:tc>
      </w:tr>
      <w:tr w:rsidR="00127015" w:rsidRPr="00127015" w14:paraId="7311A5F1" w14:textId="77777777" w:rsidTr="00127015">
        <w:trPr>
          <w:trHeight w:val="300"/>
        </w:trPr>
        <w:tc>
          <w:tcPr>
            <w:tcW w:w="2320" w:type="dxa"/>
            <w:tcBorders>
              <w:top w:val="nil"/>
              <w:left w:val="nil"/>
              <w:bottom w:val="nil"/>
              <w:right w:val="nil"/>
            </w:tcBorders>
            <w:shd w:val="clear" w:color="auto" w:fill="auto"/>
            <w:noWrap/>
            <w:vAlign w:val="bottom"/>
            <w:hideMark/>
          </w:tcPr>
          <w:p w14:paraId="36F9575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elching</w:t>
            </w:r>
          </w:p>
        </w:tc>
        <w:tc>
          <w:tcPr>
            <w:tcW w:w="1940" w:type="dxa"/>
            <w:tcBorders>
              <w:top w:val="nil"/>
              <w:left w:val="nil"/>
              <w:bottom w:val="nil"/>
              <w:right w:val="nil"/>
            </w:tcBorders>
            <w:shd w:val="clear" w:color="auto" w:fill="auto"/>
            <w:noWrap/>
            <w:vAlign w:val="bottom"/>
            <w:hideMark/>
          </w:tcPr>
          <w:p w14:paraId="16987EB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391304</w:t>
            </w:r>
          </w:p>
        </w:tc>
        <w:tc>
          <w:tcPr>
            <w:tcW w:w="1920" w:type="dxa"/>
            <w:tcBorders>
              <w:top w:val="nil"/>
              <w:left w:val="nil"/>
              <w:bottom w:val="nil"/>
              <w:right w:val="nil"/>
            </w:tcBorders>
            <w:shd w:val="clear" w:color="auto" w:fill="auto"/>
            <w:noWrap/>
            <w:vAlign w:val="bottom"/>
            <w:hideMark/>
          </w:tcPr>
          <w:p w14:paraId="73432C9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2061376</w:t>
            </w:r>
          </w:p>
        </w:tc>
      </w:tr>
      <w:tr w:rsidR="00127015" w:rsidRPr="00127015" w14:paraId="2E93BC17" w14:textId="77777777" w:rsidTr="00127015">
        <w:trPr>
          <w:trHeight w:val="300"/>
        </w:trPr>
        <w:tc>
          <w:tcPr>
            <w:tcW w:w="2320" w:type="dxa"/>
            <w:tcBorders>
              <w:top w:val="nil"/>
              <w:left w:val="nil"/>
              <w:bottom w:val="nil"/>
              <w:right w:val="nil"/>
            </w:tcBorders>
            <w:shd w:val="clear" w:color="auto" w:fill="auto"/>
            <w:noWrap/>
            <w:vAlign w:val="bottom"/>
            <w:hideMark/>
          </w:tcPr>
          <w:p w14:paraId="071804B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ubbling</w:t>
            </w:r>
          </w:p>
        </w:tc>
        <w:tc>
          <w:tcPr>
            <w:tcW w:w="1940" w:type="dxa"/>
            <w:tcBorders>
              <w:top w:val="nil"/>
              <w:left w:val="nil"/>
              <w:bottom w:val="nil"/>
              <w:right w:val="nil"/>
            </w:tcBorders>
            <w:shd w:val="clear" w:color="auto" w:fill="auto"/>
            <w:noWrap/>
            <w:vAlign w:val="bottom"/>
            <w:hideMark/>
          </w:tcPr>
          <w:p w14:paraId="3F79A53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2298137</w:t>
            </w:r>
          </w:p>
        </w:tc>
        <w:tc>
          <w:tcPr>
            <w:tcW w:w="1920" w:type="dxa"/>
            <w:tcBorders>
              <w:top w:val="nil"/>
              <w:left w:val="nil"/>
              <w:bottom w:val="nil"/>
              <w:right w:val="nil"/>
            </w:tcBorders>
            <w:shd w:val="clear" w:color="auto" w:fill="auto"/>
            <w:noWrap/>
            <w:vAlign w:val="bottom"/>
            <w:hideMark/>
          </w:tcPr>
          <w:p w14:paraId="38C311E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0708002</w:t>
            </w:r>
          </w:p>
        </w:tc>
      </w:tr>
      <w:tr w:rsidR="00127015" w:rsidRPr="00127015" w14:paraId="55DA0E91"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74A3960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combatant.n.01</w:t>
            </w:r>
          </w:p>
        </w:tc>
        <w:tc>
          <w:tcPr>
            <w:tcW w:w="1940" w:type="dxa"/>
            <w:tcBorders>
              <w:top w:val="nil"/>
              <w:left w:val="nil"/>
              <w:bottom w:val="single" w:sz="4" w:space="0" w:color="8EA9DB"/>
              <w:right w:val="nil"/>
            </w:tcBorders>
            <w:shd w:val="clear" w:color="auto" w:fill="auto"/>
            <w:noWrap/>
            <w:vAlign w:val="bottom"/>
            <w:hideMark/>
          </w:tcPr>
          <w:p w14:paraId="42BF2B9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9875776</w:t>
            </w:r>
          </w:p>
        </w:tc>
        <w:tc>
          <w:tcPr>
            <w:tcW w:w="1920" w:type="dxa"/>
            <w:tcBorders>
              <w:top w:val="nil"/>
              <w:left w:val="nil"/>
              <w:bottom w:val="single" w:sz="4" w:space="0" w:color="8EA9DB"/>
              <w:right w:val="nil"/>
            </w:tcBorders>
            <w:shd w:val="clear" w:color="auto" w:fill="auto"/>
            <w:noWrap/>
            <w:vAlign w:val="bottom"/>
            <w:hideMark/>
          </w:tcPr>
          <w:p w14:paraId="3AF7F76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4760391</w:t>
            </w:r>
          </w:p>
        </w:tc>
      </w:tr>
      <w:tr w:rsidR="00127015" w:rsidRPr="00127015" w14:paraId="49F2C3B8" w14:textId="77777777" w:rsidTr="00127015">
        <w:trPr>
          <w:trHeight w:val="300"/>
        </w:trPr>
        <w:tc>
          <w:tcPr>
            <w:tcW w:w="2320" w:type="dxa"/>
            <w:tcBorders>
              <w:top w:val="nil"/>
              <w:left w:val="nil"/>
              <w:bottom w:val="nil"/>
              <w:right w:val="nil"/>
            </w:tcBorders>
            <w:shd w:val="clear" w:color="auto" w:fill="auto"/>
            <w:noWrap/>
            <w:vAlign w:val="bottom"/>
            <w:hideMark/>
          </w:tcPr>
          <w:p w14:paraId="296DB1B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elligerent</w:t>
            </w:r>
          </w:p>
        </w:tc>
        <w:tc>
          <w:tcPr>
            <w:tcW w:w="1940" w:type="dxa"/>
            <w:tcBorders>
              <w:top w:val="nil"/>
              <w:left w:val="nil"/>
              <w:bottom w:val="nil"/>
              <w:right w:val="nil"/>
            </w:tcBorders>
            <w:shd w:val="clear" w:color="auto" w:fill="auto"/>
            <w:noWrap/>
            <w:vAlign w:val="bottom"/>
            <w:hideMark/>
          </w:tcPr>
          <w:p w14:paraId="70474F3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6149068</w:t>
            </w:r>
          </w:p>
        </w:tc>
        <w:tc>
          <w:tcPr>
            <w:tcW w:w="1920" w:type="dxa"/>
            <w:tcBorders>
              <w:top w:val="nil"/>
              <w:left w:val="nil"/>
              <w:bottom w:val="nil"/>
              <w:right w:val="nil"/>
            </w:tcBorders>
            <w:shd w:val="clear" w:color="auto" w:fill="auto"/>
            <w:noWrap/>
            <w:vAlign w:val="bottom"/>
            <w:hideMark/>
          </w:tcPr>
          <w:p w14:paraId="7AB6980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196916</w:t>
            </w:r>
          </w:p>
        </w:tc>
      </w:tr>
      <w:tr w:rsidR="00127015" w:rsidRPr="00127015" w14:paraId="2D5BF1E4" w14:textId="77777777" w:rsidTr="00127015">
        <w:trPr>
          <w:trHeight w:val="300"/>
        </w:trPr>
        <w:tc>
          <w:tcPr>
            <w:tcW w:w="2320" w:type="dxa"/>
            <w:tcBorders>
              <w:top w:val="nil"/>
              <w:left w:val="nil"/>
              <w:bottom w:val="nil"/>
              <w:right w:val="nil"/>
            </w:tcBorders>
            <w:shd w:val="clear" w:color="auto" w:fill="auto"/>
            <w:noWrap/>
            <w:vAlign w:val="bottom"/>
            <w:hideMark/>
          </w:tcPr>
          <w:p w14:paraId="014B43D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fighter</w:t>
            </w:r>
          </w:p>
        </w:tc>
        <w:tc>
          <w:tcPr>
            <w:tcW w:w="1940" w:type="dxa"/>
            <w:tcBorders>
              <w:top w:val="nil"/>
              <w:left w:val="nil"/>
              <w:bottom w:val="nil"/>
              <w:right w:val="nil"/>
            </w:tcBorders>
            <w:shd w:val="clear" w:color="auto" w:fill="auto"/>
            <w:noWrap/>
            <w:vAlign w:val="bottom"/>
            <w:hideMark/>
          </w:tcPr>
          <w:p w14:paraId="3F7621F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3602484</w:t>
            </w:r>
          </w:p>
        </w:tc>
        <w:tc>
          <w:tcPr>
            <w:tcW w:w="1920" w:type="dxa"/>
            <w:tcBorders>
              <w:top w:val="nil"/>
              <w:left w:val="nil"/>
              <w:bottom w:val="nil"/>
              <w:right w:val="nil"/>
            </w:tcBorders>
            <w:shd w:val="clear" w:color="auto" w:fill="auto"/>
            <w:noWrap/>
            <w:vAlign w:val="bottom"/>
            <w:hideMark/>
          </w:tcPr>
          <w:p w14:paraId="3202B80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2323866</w:t>
            </w:r>
          </w:p>
        </w:tc>
      </w:tr>
      <w:tr w:rsidR="00127015" w:rsidRPr="00127015" w14:paraId="19BFCD11"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3B5B748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computerization.n.01</w:t>
            </w:r>
          </w:p>
        </w:tc>
        <w:tc>
          <w:tcPr>
            <w:tcW w:w="1940" w:type="dxa"/>
            <w:tcBorders>
              <w:top w:val="nil"/>
              <w:left w:val="nil"/>
              <w:bottom w:val="single" w:sz="4" w:space="0" w:color="8EA9DB"/>
              <w:right w:val="nil"/>
            </w:tcBorders>
            <w:shd w:val="clear" w:color="auto" w:fill="auto"/>
            <w:noWrap/>
            <w:vAlign w:val="bottom"/>
            <w:hideMark/>
          </w:tcPr>
          <w:p w14:paraId="3E91F11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621118</w:t>
            </w:r>
          </w:p>
        </w:tc>
        <w:tc>
          <w:tcPr>
            <w:tcW w:w="1920" w:type="dxa"/>
            <w:tcBorders>
              <w:top w:val="nil"/>
              <w:left w:val="nil"/>
              <w:bottom w:val="single" w:sz="4" w:space="0" w:color="8EA9DB"/>
              <w:right w:val="nil"/>
            </w:tcBorders>
            <w:shd w:val="clear" w:color="auto" w:fill="auto"/>
            <w:noWrap/>
            <w:vAlign w:val="bottom"/>
            <w:hideMark/>
          </w:tcPr>
          <w:p w14:paraId="7FDB43A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193862166</w:t>
            </w:r>
          </w:p>
        </w:tc>
      </w:tr>
      <w:tr w:rsidR="00127015" w:rsidRPr="00127015" w14:paraId="2767325E" w14:textId="77777777" w:rsidTr="00127015">
        <w:trPr>
          <w:trHeight w:val="300"/>
        </w:trPr>
        <w:tc>
          <w:tcPr>
            <w:tcW w:w="2320" w:type="dxa"/>
            <w:tcBorders>
              <w:top w:val="nil"/>
              <w:left w:val="nil"/>
              <w:bottom w:val="nil"/>
              <w:right w:val="nil"/>
            </w:tcBorders>
            <w:shd w:val="clear" w:color="auto" w:fill="auto"/>
            <w:noWrap/>
            <w:vAlign w:val="bottom"/>
            <w:hideMark/>
          </w:tcPr>
          <w:p w14:paraId="6E2AC5D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computerization</w:t>
            </w:r>
          </w:p>
        </w:tc>
        <w:tc>
          <w:tcPr>
            <w:tcW w:w="1940" w:type="dxa"/>
            <w:tcBorders>
              <w:top w:val="nil"/>
              <w:left w:val="nil"/>
              <w:bottom w:val="nil"/>
              <w:right w:val="nil"/>
            </w:tcBorders>
            <w:shd w:val="clear" w:color="auto" w:fill="auto"/>
            <w:noWrap/>
            <w:vAlign w:val="bottom"/>
            <w:hideMark/>
          </w:tcPr>
          <w:p w14:paraId="79F4999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w:t>
            </w:r>
          </w:p>
        </w:tc>
        <w:tc>
          <w:tcPr>
            <w:tcW w:w="1920" w:type="dxa"/>
            <w:tcBorders>
              <w:top w:val="nil"/>
              <w:left w:val="nil"/>
              <w:bottom w:val="nil"/>
              <w:right w:val="nil"/>
            </w:tcBorders>
            <w:shd w:val="clear" w:color="auto" w:fill="auto"/>
            <w:noWrap/>
            <w:vAlign w:val="bottom"/>
            <w:hideMark/>
          </w:tcPr>
          <w:p w14:paraId="37B49FE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6299147</w:t>
            </w:r>
          </w:p>
        </w:tc>
      </w:tr>
      <w:tr w:rsidR="00127015" w:rsidRPr="00127015" w14:paraId="57211BC1" w14:textId="77777777" w:rsidTr="00127015">
        <w:trPr>
          <w:trHeight w:val="300"/>
        </w:trPr>
        <w:tc>
          <w:tcPr>
            <w:tcW w:w="2320" w:type="dxa"/>
            <w:tcBorders>
              <w:top w:val="nil"/>
              <w:left w:val="nil"/>
              <w:bottom w:val="nil"/>
              <w:right w:val="nil"/>
            </w:tcBorders>
            <w:shd w:val="clear" w:color="auto" w:fill="auto"/>
            <w:noWrap/>
            <w:vAlign w:val="bottom"/>
            <w:hideMark/>
          </w:tcPr>
          <w:p w14:paraId="3D0404A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cybernation</w:t>
            </w:r>
          </w:p>
        </w:tc>
        <w:tc>
          <w:tcPr>
            <w:tcW w:w="1940" w:type="dxa"/>
            <w:tcBorders>
              <w:top w:val="nil"/>
              <w:left w:val="nil"/>
              <w:bottom w:val="nil"/>
              <w:right w:val="nil"/>
            </w:tcBorders>
            <w:shd w:val="clear" w:color="auto" w:fill="auto"/>
            <w:noWrap/>
            <w:vAlign w:val="bottom"/>
            <w:hideMark/>
          </w:tcPr>
          <w:p w14:paraId="5E32957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242236</w:t>
            </w:r>
          </w:p>
        </w:tc>
        <w:tc>
          <w:tcPr>
            <w:tcW w:w="1920" w:type="dxa"/>
            <w:tcBorders>
              <w:top w:val="nil"/>
              <w:left w:val="nil"/>
              <w:bottom w:val="nil"/>
              <w:right w:val="nil"/>
            </w:tcBorders>
            <w:shd w:val="clear" w:color="auto" w:fill="auto"/>
            <w:noWrap/>
            <w:vAlign w:val="bottom"/>
            <w:hideMark/>
          </w:tcPr>
          <w:p w14:paraId="559BDAA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1425185</w:t>
            </w:r>
          </w:p>
        </w:tc>
      </w:tr>
      <w:tr w:rsidR="00127015" w:rsidRPr="00127015" w14:paraId="1257DF14"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2C328D1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cut.s.03</w:t>
            </w:r>
          </w:p>
        </w:tc>
        <w:tc>
          <w:tcPr>
            <w:tcW w:w="1940" w:type="dxa"/>
            <w:tcBorders>
              <w:top w:val="nil"/>
              <w:left w:val="nil"/>
              <w:bottom w:val="single" w:sz="4" w:space="0" w:color="8EA9DB"/>
              <w:right w:val="nil"/>
            </w:tcBorders>
            <w:shd w:val="clear" w:color="auto" w:fill="auto"/>
            <w:noWrap/>
            <w:vAlign w:val="bottom"/>
            <w:hideMark/>
          </w:tcPr>
          <w:p w14:paraId="2A5B53E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6086957</w:t>
            </w:r>
          </w:p>
        </w:tc>
        <w:tc>
          <w:tcPr>
            <w:tcW w:w="1920" w:type="dxa"/>
            <w:tcBorders>
              <w:top w:val="nil"/>
              <w:left w:val="nil"/>
              <w:bottom w:val="single" w:sz="4" w:space="0" w:color="8EA9DB"/>
              <w:right w:val="nil"/>
            </w:tcBorders>
            <w:shd w:val="clear" w:color="auto" w:fill="auto"/>
            <w:noWrap/>
            <w:vAlign w:val="bottom"/>
            <w:hideMark/>
          </w:tcPr>
          <w:p w14:paraId="0CAE35F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7427506</w:t>
            </w:r>
          </w:p>
        </w:tc>
      </w:tr>
      <w:tr w:rsidR="00127015" w:rsidRPr="00127015" w14:paraId="5A9FC47F" w14:textId="77777777" w:rsidTr="00127015">
        <w:trPr>
          <w:trHeight w:val="300"/>
        </w:trPr>
        <w:tc>
          <w:tcPr>
            <w:tcW w:w="2320" w:type="dxa"/>
            <w:tcBorders>
              <w:top w:val="nil"/>
              <w:left w:val="nil"/>
              <w:bottom w:val="nil"/>
              <w:right w:val="nil"/>
            </w:tcBorders>
            <w:shd w:val="clear" w:color="auto" w:fill="auto"/>
            <w:noWrap/>
            <w:vAlign w:val="bottom"/>
            <w:hideMark/>
          </w:tcPr>
          <w:p w14:paraId="5015C02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cut</w:t>
            </w:r>
          </w:p>
        </w:tc>
        <w:tc>
          <w:tcPr>
            <w:tcW w:w="1940" w:type="dxa"/>
            <w:tcBorders>
              <w:top w:val="nil"/>
              <w:left w:val="nil"/>
              <w:bottom w:val="nil"/>
              <w:right w:val="nil"/>
            </w:tcBorders>
            <w:shd w:val="clear" w:color="auto" w:fill="auto"/>
            <w:noWrap/>
            <w:vAlign w:val="bottom"/>
            <w:hideMark/>
          </w:tcPr>
          <w:p w14:paraId="6D7999B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8571429</w:t>
            </w:r>
          </w:p>
        </w:tc>
        <w:tc>
          <w:tcPr>
            <w:tcW w:w="1920" w:type="dxa"/>
            <w:tcBorders>
              <w:top w:val="nil"/>
              <w:left w:val="nil"/>
              <w:bottom w:val="nil"/>
              <w:right w:val="nil"/>
            </w:tcBorders>
            <w:shd w:val="clear" w:color="auto" w:fill="auto"/>
            <w:noWrap/>
            <w:vAlign w:val="bottom"/>
            <w:hideMark/>
          </w:tcPr>
          <w:p w14:paraId="6D0B03D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9431921</w:t>
            </w:r>
          </w:p>
        </w:tc>
      </w:tr>
      <w:tr w:rsidR="00127015" w:rsidRPr="00127015" w14:paraId="309CEC82" w14:textId="77777777" w:rsidTr="00127015">
        <w:trPr>
          <w:trHeight w:val="300"/>
        </w:trPr>
        <w:tc>
          <w:tcPr>
            <w:tcW w:w="2320" w:type="dxa"/>
            <w:tcBorders>
              <w:top w:val="nil"/>
              <w:left w:val="nil"/>
              <w:bottom w:val="nil"/>
              <w:right w:val="nil"/>
            </w:tcBorders>
            <w:shd w:val="clear" w:color="auto" w:fill="auto"/>
            <w:noWrap/>
            <w:vAlign w:val="bottom"/>
            <w:hideMark/>
          </w:tcPr>
          <w:p w14:paraId="3E42112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shortened</w:t>
            </w:r>
          </w:p>
        </w:tc>
        <w:tc>
          <w:tcPr>
            <w:tcW w:w="1940" w:type="dxa"/>
            <w:tcBorders>
              <w:top w:val="nil"/>
              <w:left w:val="nil"/>
              <w:bottom w:val="nil"/>
              <w:right w:val="nil"/>
            </w:tcBorders>
            <w:shd w:val="clear" w:color="auto" w:fill="auto"/>
            <w:noWrap/>
            <w:vAlign w:val="bottom"/>
            <w:hideMark/>
          </w:tcPr>
          <w:p w14:paraId="0799F1C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3602484</w:t>
            </w:r>
          </w:p>
        </w:tc>
        <w:tc>
          <w:tcPr>
            <w:tcW w:w="1920" w:type="dxa"/>
            <w:tcBorders>
              <w:top w:val="nil"/>
              <w:left w:val="nil"/>
              <w:bottom w:val="nil"/>
              <w:right w:val="nil"/>
            </w:tcBorders>
            <w:shd w:val="clear" w:color="auto" w:fill="auto"/>
            <w:noWrap/>
            <w:vAlign w:val="bottom"/>
            <w:hideMark/>
          </w:tcPr>
          <w:p w14:paraId="37DCE72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5423091</w:t>
            </w:r>
          </w:p>
        </w:tc>
      </w:tr>
      <w:tr w:rsidR="00127015" w:rsidRPr="00127015" w14:paraId="1D38E5D6"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F29FE3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dame.n.02</w:t>
            </w:r>
          </w:p>
        </w:tc>
        <w:tc>
          <w:tcPr>
            <w:tcW w:w="1940" w:type="dxa"/>
            <w:tcBorders>
              <w:top w:val="nil"/>
              <w:left w:val="nil"/>
              <w:bottom w:val="single" w:sz="4" w:space="0" w:color="8EA9DB"/>
              <w:right w:val="nil"/>
            </w:tcBorders>
            <w:shd w:val="clear" w:color="auto" w:fill="auto"/>
            <w:noWrap/>
            <w:vAlign w:val="bottom"/>
            <w:hideMark/>
          </w:tcPr>
          <w:p w14:paraId="59092B7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496894</w:t>
            </w:r>
          </w:p>
        </w:tc>
        <w:tc>
          <w:tcPr>
            <w:tcW w:w="1920" w:type="dxa"/>
            <w:tcBorders>
              <w:top w:val="nil"/>
              <w:left w:val="nil"/>
              <w:bottom w:val="single" w:sz="4" w:space="0" w:color="8EA9DB"/>
              <w:right w:val="nil"/>
            </w:tcBorders>
            <w:shd w:val="clear" w:color="auto" w:fill="auto"/>
            <w:noWrap/>
            <w:vAlign w:val="bottom"/>
            <w:hideMark/>
          </w:tcPr>
          <w:p w14:paraId="4FD443C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5516643</w:t>
            </w:r>
          </w:p>
        </w:tc>
      </w:tr>
      <w:tr w:rsidR="00127015" w:rsidRPr="00127015" w14:paraId="71B99A40" w14:textId="77777777" w:rsidTr="00127015">
        <w:trPr>
          <w:trHeight w:val="300"/>
        </w:trPr>
        <w:tc>
          <w:tcPr>
            <w:tcW w:w="2320" w:type="dxa"/>
            <w:tcBorders>
              <w:top w:val="nil"/>
              <w:left w:val="nil"/>
              <w:bottom w:val="nil"/>
              <w:right w:val="nil"/>
            </w:tcBorders>
            <w:shd w:val="clear" w:color="auto" w:fill="auto"/>
            <w:noWrap/>
            <w:vAlign w:val="bottom"/>
            <w:hideMark/>
          </w:tcPr>
          <w:p w14:paraId="2AD6139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gentlewoman</w:t>
            </w:r>
          </w:p>
        </w:tc>
        <w:tc>
          <w:tcPr>
            <w:tcW w:w="1940" w:type="dxa"/>
            <w:tcBorders>
              <w:top w:val="nil"/>
              <w:left w:val="nil"/>
              <w:bottom w:val="nil"/>
              <w:right w:val="nil"/>
            </w:tcBorders>
            <w:shd w:val="clear" w:color="auto" w:fill="auto"/>
            <w:noWrap/>
            <w:vAlign w:val="bottom"/>
            <w:hideMark/>
          </w:tcPr>
          <w:p w14:paraId="71BA615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4906832</w:t>
            </w:r>
          </w:p>
        </w:tc>
        <w:tc>
          <w:tcPr>
            <w:tcW w:w="1920" w:type="dxa"/>
            <w:tcBorders>
              <w:top w:val="nil"/>
              <w:left w:val="nil"/>
              <w:bottom w:val="nil"/>
              <w:right w:val="nil"/>
            </w:tcBorders>
            <w:shd w:val="clear" w:color="auto" w:fill="auto"/>
            <w:noWrap/>
            <w:vAlign w:val="bottom"/>
            <w:hideMark/>
          </w:tcPr>
          <w:p w14:paraId="16345BF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3372913</w:t>
            </w:r>
          </w:p>
        </w:tc>
      </w:tr>
      <w:tr w:rsidR="00127015" w:rsidRPr="00127015" w14:paraId="6F1D2918" w14:textId="77777777" w:rsidTr="00127015">
        <w:trPr>
          <w:trHeight w:val="300"/>
        </w:trPr>
        <w:tc>
          <w:tcPr>
            <w:tcW w:w="2320" w:type="dxa"/>
            <w:tcBorders>
              <w:top w:val="nil"/>
              <w:left w:val="nil"/>
              <w:bottom w:val="nil"/>
              <w:right w:val="nil"/>
            </w:tcBorders>
            <w:shd w:val="clear" w:color="auto" w:fill="auto"/>
            <w:noWrap/>
            <w:vAlign w:val="bottom"/>
            <w:hideMark/>
          </w:tcPr>
          <w:p w14:paraId="785F82E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lady</w:t>
            </w:r>
          </w:p>
        </w:tc>
        <w:tc>
          <w:tcPr>
            <w:tcW w:w="1940" w:type="dxa"/>
            <w:tcBorders>
              <w:top w:val="nil"/>
              <w:left w:val="nil"/>
              <w:bottom w:val="nil"/>
              <w:right w:val="nil"/>
            </w:tcBorders>
            <w:shd w:val="clear" w:color="auto" w:fill="auto"/>
            <w:noWrap/>
            <w:vAlign w:val="bottom"/>
            <w:hideMark/>
          </w:tcPr>
          <w:p w14:paraId="032EE41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6086957</w:t>
            </w:r>
          </w:p>
        </w:tc>
        <w:tc>
          <w:tcPr>
            <w:tcW w:w="1920" w:type="dxa"/>
            <w:tcBorders>
              <w:top w:val="nil"/>
              <w:left w:val="nil"/>
              <w:bottom w:val="nil"/>
              <w:right w:val="nil"/>
            </w:tcBorders>
            <w:shd w:val="clear" w:color="auto" w:fill="auto"/>
            <w:noWrap/>
            <w:vAlign w:val="bottom"/>
            <w:hideMark/>
          </w:tcPr>
          <w:p w14:paraId="38F0208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7660373</w:t>
            </w:r>
          </w:p>
        </w:tc>
      </w:tr>
      <w:tr w:rsidR="00127015" w:rsidRPr="00127015" w14:paraId="3DC7ECC5"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4CBE823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death.n.04</w:t>
            </w:r>
          </w:p>
        </w:tc>
        <w:tc>
          <w:tcPr>
            <w:tcW w:w="1940" w:type="dxa"/>
            <w:tcBorders>
              <w:top w:val="nil"/>
              <w:left w:val="nil"/>
              <w:bottom w:val="single" w:sz="4" w:space="0" w:color="8EA9DB"/>
              <w:right w:val="nil"/>
            </w:tcBorders>
            <w:shd w:val="clear" w:color="auto" w:fill="auto"/>
            <w:noWrap/>
            <w:vAlign w:val="bottom"/>
            <w:hideMark/>
          </w:tcPr>
          <w:p w14:paraId="4395710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9192547</w:t>
            </w:r>
          </w:p>
        </w:tc>
        <w:tc>
          <w:tcPr>
            <w:tcW w:w="1920" w:type="dxa"/>
            <w:tcBorders>
              <w:top w:val="nil"/>
              <w:left w:val="nil"/>
              <w:bottom w:val="single" w:sz="4" w:space="0" w:color="8EA9DB"/>
              <w:right w:val="nil"/>
            </w:tcBorders>
            <w:shd w:val="clear" w:color="auto" w:fill="auto"/>
            <w:noWrap/>
            <w:vAlign w:val="bottom"/>
            <w:hideMark/>
          </w:tcPr>
          <w:p w14:paraId="571E3AF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6619241</w:t>
            </w:r>
          </w:p>
        </w:tc>
      </w:tr>
      <w:tr w:rsidR="00127015" w:rsidRPr="00127015" w14:paraId="66E9D688" w14:textId="77777777" w:rsidTr="00127015">
        <w:trPr>
          <w:trHeight w:val="300"/>
        </w:trPr>
        <w:tc>
          <w:tcPr>
            <w:tcW w:w="2320" w:type="dxa"/>
            <w:tcBorders>
              <w:top w:val="nil"/>
              <w:left w:val="nil"/>
              <w:bottom w:val="nil"/>
              <w:right w:val="nil"/>
            </w:tcBorders>
            <w:shd w:val="clear" w:color="auto" w:fill="auto"/>
            <w:noWrap/>
            <w:vAlign w:val="bottom"/>
            <w:hideMark/>
          </w:tcPr>
          <w:p w14:paraId="39D3046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eath</w:t>
            </w:r>
          </w:p>
        </w:tc>
        <w:tc>
          <w:tcPr>
            <w:tcW w:w="1940" w:type="dxa"/>
            <w:tcBorders>
              <w:top w:val="nil"/>
              <w:left w:val="nil"/>
              <w:bottom w:val="nil"/>
              <w:right w:val="nil"/>
            </w:tcBorders>
            <w:shd w:val="clear" w:color="auto" w:fill="auto"/>
            <w:noWrap/>
            <w:vAlign w:val="bottom"/>
            <w:hideMark/>
          </w:tcPr>
          <w:p w14:paraId="6F5CBE2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60869565</w:t>
            </w:r>
          </w:p>
        </w:tc>
        <w:tc>
          <w:tcPr>
            <w:tcW w:w="1920" w:type="dxa"/>
            <w:tcBorders>
              <w:top w:val="nil"/>
              <w:left w:val="nil"/>
              <w:bottom w:val="nil"/>
              <w:right w:val="nil"/>
            </w:tcBorders>
            <w:shd w:val="clear" w:color="auto" w:fill="auto"/>
            <w:noWrap/>
            <w:vAlign w:val="bottom"/>
            <w:hideMark/>
          </w:tcPr>
          <w:p w14:paraId="53F7DD1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4705961</w:t>
            </w:r>
          </w:p>
        </w:tc>
      </w:tr>
      <w:tr w:rsidR="00127015" w:rsidRPr="00127015" w14:paraId="232BD449" w14:textId="77777777" w:rsidTr="00127015">
        <w:trPr>
          <w:trHeight w:val="300"/>
        </w:trPr>
        <w:tc>
          <w:tcPr>
            <w:tcW w:w="2320" w:type="dxa"/>
            <w:tcBorders>
              <w:top w:val="nil"/>
              <w:left w:val="nil"/>
              <w:bottom w:val="nil"/>
              <w:right w:val="nil"/>
            </w:tcBorders>
            <w:shd w:val="clear" w:color="auto" w:fill="auto"/>
            <w:noWrap/>
            <w:vAlign w:val="bottom"/>
            <w:hideMark/>
          </w:tcPr>
          <w:p w14:paraId="33D8001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emise</w:t>
            </w:r>
          </w:p>
        </w:tc>
        <w:tc>
          <w:tcPr>
            <w:tcW w:w="1940" w:type="dxa"/>
            <w:tcBorders>
              <w:top w:val="nil"/>
              <w:left w:val="nil"/>
              <w:bottom w:val="nil"/>
              <w:right w:val="nil"/>
            </w:tcBorders>
            <w:shd w:val="clear" w:color="auto" w:fill="auto"/>
            <w:noWrap/>
            <w:vAlign w:val="bottom"/>
            <w:hideMark/>
          </w:tcPr>
          <w:p w14:paraId="00874BC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7515528</w:t>
            </w:r>
          </w:p>
        </w:tc>
        <w:tc>
          <w:tcPr>
            <w:tcW w:w="1920" w:type="dxa"/>
            <w:tcBorders>
              <w:top w:val="nil"/>
              <w:left w:val="nil"/>
              <w:bottom w:val="nil"/>
              <w:right w:val="nil"/>
            </w:tcBorders>
            <w:shd w:val="clear" w:color="auto" w:fill="auto"/>
            <w:noWrap/>
            <w:vAlign w:val="bottom"/>
            <w:hideMark/>
          </w:tcPr>
          <w:p w14:paraId="6173666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532521</w:t>
            </w:r>
          </w:p>
        </w:tc>
      </w:tr>
      <w:tr w:rsidR="00127015" w:rsidRPr="00127015" w14:paraId="1E40779A"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637BBE2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departure.n.01</w:t>
            </w:r>
          </w:p>
        </w:tc>
        <w:tc>
          <w:tcPr>
            <w:tcW w:w="1940" w:type="dxa"/>
            <w:tcBorders>
              <w:top w:val="nil"/>
              <w:left w:val="nil"/>
              <w:bottom w:val="single" w:sz="4" w:space="0" w:color="8EA9DB"/>
              <w:right w:val="nil"/>
            </w:tcBorders>
            <w:shd w:val="clear" w:color="auto" w:fill="auto"/>
            <w:noWrap/>
            <w:vAlign w:val="bottom"/>
            <w:hideMark/>
          </w:tcPr>
          <w:p w14:paraId="1D3B8D0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242236</w:t>
            </w:r>
          </w:p>
        </w:tc>
        <w:tc>
          <w:tcPr>
            <w:tcW w:w="1920" w:type="dxa"/>
            <w:tcBorders>
              <w:top w:val="nil"/>
              <w:left w:val="nil"/>
              <w:bottom w:val="single" w:sz="4" w:space="0" w:color="8EA9DB"/>
              <w:right w:val="nil"/>
            </w:tcBorders>
            <w:shd w:val="clear" w:color="auto" w:fill="auto"/>
            <w:noWrap/>
            <w:vAlign w:val="bottom"/>
            <w:hideMark/>
          </w:tcPr>
          <w:p w14:paraId="109E26B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60375</w:t>
            </w:r>
          </w:p>
        </w:tc>
      </w:tr>
      <w:tr w:rsidR="00127015" w:rsidRPr="00127015" w14:paraId="4C8C97A3" w14:textId="77777777" w:rsidTr="00127015">
        <w:trPr>
          <w:trHeight w:val="300"/>
        </w:trPr>
        <w:tc>
          <w:tcPr>
            <w:tcW w:w="2320" w:type="dxa"/>
            <w:tcBorders>
              <w:top w:val="nil"/>
              <w:left w:val="nil"/>
              <w:bottom w:val="nil"/>
              <w:right w:val="nil"/>
            </w:tcBorders>
            <w:shd w:val="clear" w:color="auto" w:fill="auto"/>
            <w:noWrap/>
            <w:vAlign w:val="bottom"/>
            <w:hideMark/>
          </w:tcPr>
          <w:p w14:paraId="2A39141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eparture</w:t>
            </w:r>
          </w:p>
        </w:tc>
        <w:tc>
          <w:tcPr>
            <w:tcW w:w="1940" w:type="dxa"/>
            <w:tcBorders>
              <w:top w:val="nil"/>
              <w:left w:val="nil"/>
              <w:bottom w:val="nil"/>
              <w:right w:val="nil"/>
            </w:tcBorders>
            <w:shd w:val="clear" w:color="auto" w:fill="auto"/>
            <w:noWrap/>
            <w:vAlign w:val="bottom"/>
            <w:hideMark/>
          </w:tcPr>
          <w:p w14:paraId="6AC51C6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391304</w:t>
            </w:r>
          </w:p>
        </w:tc>
        <w:tc>
          <w:tcPr>
            <w:tcW w:w="1920" w:type="dxa"/>
            <w:tcBorders>
              <w:top w:val="nil"/>
              <w:left w:val="nil"/>
              <w:bottom w:val="nil"/>
              <w:right w:val="nil"/>
            </w:tcBorders>
            <w:shd w:val="clear" w:color="auto" w:fill="auto"/>
            <w:noWrap/>
            <w:vAlign w:val="bottom"/>
            <w:hideMark/>
          </w:tcPr>
          <w:p w14:paraId="26DECDD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9963823</w:t>
            </w:r>
          </w:p>
        </w:tc>
      </w:tr>
      <w:tr w:rsidR="00127015" w:rsidRPr="00127015" w14:paraId="2370F57D" w14:textId="77777777" w:rsidTr="00127015">
        <w:trPr>
          <w:trHeight w:val="300"/>
        </w:trPr>
        <w:tc>
          <w:tcPr>
            <w:tcW w:w="2320" w:type="dxa"/>
            <w:tcBorders>
              <w:top w:val="nil"/>
              <w:left w:val="nil"/>
              <w:bottom w:val="nil"/>
              <w:right w:val="nil"/>
            </w:tcBorders>
            <w:shd w:val="clear" w:color="auto" w:fill="auto"/>
            <w:noWrap/>
            <w:vAlign w:val="bottom"/>
            <w:hideMark/>
          </w:tcPr>
          <w:p w14:paraId="48A227D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going</w:t>
            </w:r>
          </w:p>
        </w:tc>
        <w:tc>
          <w:tcPr>
            <w:tcW w:w="1940" w:type="dxa"/>
            <w:tcBorders>
              <w:top w:val="nil"/>
              <w:left w:val="nil"/>
              <w:bottom w:val="nil"/>
              <w:right w:val="nil"/>
            </w:tcBorders>
            <w:shd w:val="clear" w:color="auto" w:fill="auto"/>
            <w:noWrap/>
            <w:vAlign w:val="bottom"/>
            <w:hideMark/>
          </w:tcPr>
          <w:p w14:paraId="0FDE9AC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453416</w:t>
            </w:r>
          </w:p>
        </w:tc>
        <w:tc>
          <w:tcPr>
            <w:tcW w:w="1920" w:type="dxa"/>
            <w:tcBorders>
              <w:top w:val="nil"/>
              <w:left w:val="nil"/>
              <w:bottom w:val="nil"/>
              <w:right w:val="nil"/>
            </w:tcBorders>
            <w:shd w:val="clear" w:color="auto" w:fill="auto"/>
            <w:noWrap/>
            <w:vAlign w:val="bottom"/>
            <w:hideMark/>
          </w:tcPr>
          <w:p w14:paraId="69E5797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1243676</w:t>
            </w:r>
          </w:p>
        </w:tc>
      </w:tr>
      <w:tr w:rsidR="00127015" w:rsidRPr="00127015" w14:paraId="30764DA2"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3F86858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deputy.n.04</w:t>
            </w:r>
          </w:p>
        </w:tc>
        <w:tc>
          <w:tcPr>
            <w:tcW w:w="1940" w:type="dxa"/>
            <w:tcBorders>
              <w:top w:val="nil"/>
              <w:left w:val="nil"/>
              <w:bottom w:val="single" w:sz="4" w:space="0" w:color="8EA9DB"/>
              <w:right w:val="nil"/>
            </w:tcBorders>
            <w:shd w:val="clear" w:color="auto" w:fill="auto"/>
            <w:noWrap/>
            <w:vAlign w:val="bottom"/>
            <w:hideMark/>
          </w:tcPr>
          <w:p w14:paraId="26BDE3C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9813665</w:t>
            </w:r>
          </w:p>
        </w:tc>
        <w:tc>
          <w:tcPr>
            <w:tcW w:w="1920" w:type="dxa"/>
            <w:tcBorders>
              <w:top w:val="nil"/>
              <w:left w:val="nil"/>
              <w:bottom w:val="single" w:sz="4" w:space="0" w:color="8EA9DB"/>
              <w:right w:val="nil"/>
            </w:tcBorders>
            <w:shd w:val="clear" w:color="auto" w:fill="auto"/>
            <w:noWrap/>
            <w:vAlign w:val="bottom"/>
            <w:hideMark/>
          </w:tcPr>
          <w:p w14:paraId="5DD7878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8909848</w:t>
            </w:r>
          </w:p>
        </w:tc>
      </w:tr>
      <w:tr w:rsidR="00127015" w:rsidRPr="00127015" w14:paraId="15B09ECF" w14:textId="77777777" w:rsidTr="00127015">
        <w:trPr>
          <w:trHeight w:val="300"/>
        </w:trPr>
        <w:tc>
          <w:tcPr>
            <w:tcW w:w="2320" w:type="dxa"/>
            <w:tcBorders>
              <w:top w:val="nil"/>
              <w:left w:val="nil"/>
              <w:bottom w:val="nil"/>
              <w:right w:val="nil"/>
            </w:tcBorders>
            <w:shd w:val="clear" w:color="auto" w:fill="auto"/>
            <w:noWrap/>
            <w:vAlign w:val="bottom"/>
            <w:hideMark/>
          </w:tcPr>
          <w:p w14:paraId="458D1DA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eputy</w:t>
            </w:r>
          </w:p>
        </w:tc>
        <w:tc>
          <w:tcPr>
            <w:tcW w:w="1940" w:type="dxa"/>
            <w:tcBorders>
              <w:top w:val="nil"/>
              <w:left w:val="nil"/>
              <w:bottom w:val="nil"/>
              <w:right w:val="nil"/>
            </w:tcBorders>
            <w:shd w:val="clear" w:color="auto" w:fill="auto"/>
            <w:noWrap/>
            <w:vAlign w:val="bottom"/>
            <w:hideMark/>
          </w:tcPr>
          <w:p w14:paraId="51B7C61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4782609</w:t>
            </w:r>
          </w:p>
        </w:tc>
        <w:tc>
          <w:tcPr>
            <w:tcW w:w="1920" w:type="dxa"/>
            <w:tcBorders>
              <w:top w:val="nil"/>
              <w:left w:val="nil"/>
              <w:bottom w:val="nil"/>
              <w:right w:val="nil"/>
            </w:tcBorders>
            <w:shd w:val="clear" w:color="auto" w:fill="auto"/>
            <w:noWrap/>
            <w:vAlign w:val="bottom"/>
            <w:hideMark/>
          </w:tcPr>
          <w:p w14:paraId="1238520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670824</w:t>
            </w:r>
          </w:p>
        </w:tc>
      </w:tr>
      <w:tr w:rsidR="00127015" w:rsidRPr="00127015" w14:paraId="552FB4D9" w14:textId="77777777" w:rsidTr="00127015">
        <w:trPr>
          <w:trHeight w:val="300"/>
        </w:trPr>
        <w:tc>
          <w:tcPr>
            <w:tcW w:w="2320" w:type="dxa"/>
            <w:tcBorders>
              <w:top w:val="nil"/>
              <w:left w:val="nil"/>
              <w:bottom w:val="nil"/>
              <w:right w:val="nil"/>
            </w:tcBorders>
            <w:shd w:val="clear" w:color="auto" w:fill="auto"/>
            <w:noWrap/>
            <w:vAlign w:val="bottom"/>
            <w:hideMark/>
          </w:tcPr>
          <w:p w14:paraId="33C915C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surrogate</w:t>
            </w:r>
          </w:p>
        </w:tc>
        <w:tc>
          <w:tcPr>
            <w:tcW w:w="1940" w:type="dxa"/>
            <w:tcBorders>
              <w:top w:val="nil"/>
              <w:left w:val="nil"/>
              <w:bottom w:val="nil"/>
              <w:right w:val="nil"/>
            </w:tcBorders>
            <w:shd w:val="clear" w:color="auto" w:fill="auto"/>
            <w:noWrap/>
            <w:vAlign w:val="bottom"/>
            <w:hideMark/>
          </w:tcPr>
          <w:p w14:paraId="445493E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84472</w:t>
            </w:r>
          </w:p>
        </w:tc>
        <w:tc>
          <w:tcPr>
            <w:tcW w:w="1920" w:type="dxa"/>
            <w:tcBorders>
              <w:top w:val="nil"/>
              <w:left w:val="nil"/>
              <w:bottom w:val="nil"/>
              <w:right w:val="nil"/>
            </w:tcBorders>
            <w:shd w:val="clear" w:color="auto" w:fill="auto"/>
            <w:noWrap/>
            <w:vAlign w:val="bottom"/>
            <w:hideMark/>
          </w:tcPr>
          <w:p w14:paraId="7BBB22B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148871</w:t>
            </w:r>
          </w:p>
        </w:tc>
      </w:tr>
      <w:tr w:rsidR="00127015" w:rsidRPr="00127015" w14:paraId="546A02F3"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2239D81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discovery.n.01</w:t>
            </w:r>
          </w:p>
        </w:tc>
        <w:tc>
          <w:tcPr>
            <w:tcW w:w="1940" w:type="dxa"/>
            <w:tcBorders>
              <w:top w:val="nil"/>
              <w:left w:val="nil"/>
              <w:bottom w:val="single" w:sz="4" w:space="0" w:color="8EA9DB"/>
              <w:right w:val="nil"/>
            </w:tcBorders>
            <w:shd w:val="clear" w:color="auto" w:fill="auto"/>
            <w:noWrap/>
            <w:vAlign w:val="bottom"/>
            <w:hideMark/>
          </w:tcPr>
          <w:p w14:paraId="20242D2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496894</w:t>
            </w:r>
          </w:p>
        </w:tc>
        <w:tc>
          <w:tcPr>
            <w:tcW w:w="1920" w:type="dxa"/>
            <w:tcBorders>
              <w:top w:val="nil"/>
              <w:left w:val="nil"/>
              <w:bottom w:val="single" w:sz="4" w:space="0" w:color="8EA9DB"/>
              <w:right w:val="nil"/>
            </w:tcBorders>
            <w:shd w:val="clear" w:color="auto" w:fill="auto"/>
            <w:noWrap/>
            <w:vAlign w:val="bottom"/>
            <w:hideMark/>
          </w:tcPr>
          <w:p w14:paraId="26E5AEA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170333</w:t>
            </w:r>
          </w:p>
        </w:tc>
      </w:tr>
      <w:tr w:rsidR="00127015" w:rsidRPr="00127015" w14:paraId="39438087" w14:textId="77777777" w:rsidTr="00127015">
        <w:trPr>
          <w:trHeight w:val="300"/>
        </w:trPr>
        <w:tc>
          <w:tcPr>
            <w:tcW w:w="2320" w:type="dxa"/>
            <w:tcBorders>
              <w:top w:val="nil"/>
              <w:left w:val="nil"/>
              <w:bottom w:val="nil"/>
              <w:right w:val="nil"/>
            </w:tcBorders>
            <w:shd w:val="clear" w:color="auto" w:fill="auto"/>
            <w:noWrap/>
            <w:vAlign w:val="bottom"/>
            <w:hideMark/>
          </w:tcPr>
          <w:p w14:paraId="02000CA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find</w:t>
            </w:r>
          </w:p>
        </w:tc>
        <w:tc>
          <w:tcPr>
            <w:tcW w:w="1940" w:type="dxa"/>
            <w:tcBorders>
              <w:top w:val="nil"/>
              <w:left w:val="nil"/>
              <w:bottom w:val="nil"/>
              <w:right w:val="nil"/>
            </w:tcBorders>
            <w:shd w:val="clear" w:color="auto" w:fill="auto"/>
            <w:noWrap/>
            <w:vAlign w:val="bottom"/>
            <w:hideMark/>
          </w:tcPr>
          <w:p w14:paraId="56F23D7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8571429</w:t>
            </w:r>
          </w:p>
        </w:tc>
        <w:tc>
          <w:tcPr>
            <w:tcW w:w="1920" w:type="dxa"/>
            <w:tcBorders>
              <w:top w:val="nil"/>
              <w:left w:val="nil"/>
              <w:bottom w:val="nil"/>
              <w:right w:val="nil"/>
            </w:tcBorders>
            <w:shd w:val="clear" w:color="auto" w:fill="auto"/>
            <w:noWrap/>
            <w:vAlign w:val="bottom"/>
            <w:hideMark/>
          </w:tcPr>
          <w:p w14:paraId="262D773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2458163</w:t>
            </w:r>
          </w:p>
        </w:tc>
      </w:tr>
      <w:tr w:rsidR="00127015" w:rsidRPr="00127015" w14:paraId="3521791A" w14:textId="77777777" w:rsidTr="00127015">
        <w:trPr>
          <w:trHeight w:val="300"/>
        </w:trPr>
        <w:tc>
          <w:tcPr>
            <w:tcW w:w="2320" w:type="dxa"/>
            <w:tcBorders>
              <w:top w:val="nil"/>
              <w:left w:val="nil"/>
              <w:bottom w:val="nil"/>
              <w:right w:val="nil"/>
            </w:tcBorders>
            <w:shd w:val="clear" w:color="auto" w:fill="auto"/>
            <w:noWrap/>
            <w:vAlign w:val="bottom"/>
            <w:hideMark/>
          </w:tcPr>
          <w:p w14:paraId="6DA6851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uncovering</w:t>
            </w:r>
          </w:p>
        </w:tc>
        <w:tc>
          <w:tcPr>
            <w:tcW w:w="1940" w:type="dxa"/>
            <w:tcBorders>
              <w:top w:val="nil"/>
              <w:left w:val="nil"/>
              <w:bottom w:val="nil"/>
              <w:right w:val="nil"/>
            </w:tcBorders>
            <w:shd w:val="clear" w:color="auto" w:fill="auto"/>
            <w:noWrap/>
            <w:vAlign w:val="bottom"/>
            <w:hideMark/>
          </w:tcPr>
          <w:p w14:paraId="284BEF1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242236</w:t>
            </w:r>
          </w:p>
        </w:tc>
        <w:tc>
          <w:tcPr>
            <w:tcW w:w="1920" w:type="dxa"/>
            <w:tcBorders>
              <w:top w:val="nil"/>
              <w:left w:val="nil"/>
              <w:bottom w:val="nil"/>
              <w:right w:val="nil"/>
            </w:tcBorders>
            <w:shd w:val="clear" w:color="auto" w:fill="auto"/>
            <w:noWrap/>
            <w:vAlign w:val="bottom"/>
            <w:hideMark/>
          </w:tcPr>
          <w:p w14:paraId="041F057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882502</w:t>
            </w:r>
          </w:p>
        </w:tc>
      </w:tr>
      <w:tr w:rsidR="00127015" w:rsidRPr="00127015" w14:paraId="4E06DE13"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602FB03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dove.n.02</w:t>
            </w:r>
          </w:p>
        </w:tc>
        <w:tc>
          <w:tcPr>
            <w:tcW w:w="1940" w:type="dxa"/>
            <w:tcBorders>
              <w:top w:val="nil"/>
              <w:left w:val="nil"/>
              <w:bottom w:val="single" w:sz="4" w:space="0" w:color="8EA9DB"/>
              <w:right w:val="nil"/>
            </w:tcBorders>
            <w:shd w:val="clear" w:color="auto" w:fill="auto"/>
            <w:noWrap/>
            <w:vAlign w:val="bottom"/>
            <w:hideMark/>
          </w:tcPr>
          <w:p w14:paraId="2088ED2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0621118</w:t>
            </w:r>
          </w:p>
        </w:tc>
        <w:tc>
          <w:tcPr>
            <w:tcW w:w="1920" w:type="dxa"/>
            <w:tcBorders>
              <w:top w:val="nil"/>
              <w:left w:val="nil"/>
              <w:bottom w:val="single" w:sz="4" w:space="0" w:color="8EA9DB"/>
              <w:right w:val="nil"/>
            </w:tcBorders>
            <w:shd w:val="clear" w:color="auto" w:fill="auto"/>
            <w:noWrap/>
            <w:vAlign w:val="bottom"/>
            <w:hideMark/>
          </w:tcPr>
          <w:p w14:paraId="3FFFA91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5973497</w:t>
            </w:r>
          </w:p>
        </w:tc>
      </w:tr>
      <w:tr w:rsidR="00127015" w:rsidRPr="00127015" w14:paraId="76AE048B" w14:textId="77777777" w:rsidTr="00127015">
        <w:trPr>
          <w:trHeight w:val="300"/>
        </w:trPr>
        <w:tc>
          <w:tcPr>
            <w:tcW w:w="2320" w:type="dxa"/>
            <w:tcBorders>
              <w:top w:val="nil"/>
              <w:left w:val="nil"/>
              <w:bottom w:val="nil"/>
              <w:right w:val="nil"/>
            </w:tcBorders>
            <w:shd w:val="clear" w:color="auto" w:fill="auto"/>
            <w:noWrap/>
            <w:vAlign w:val="bottom"/>
            <w:hideMark/>
          </w:tcPr>
          <w:p w14:paraId="78826F5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ove</w:t>
            </w:r>
          </w:p>
        </w:tc>
        <w:tc>
          <w:tcPr>
            <w:tcW w:w="1940" w:type="dxa"/>
            <w:tcBorders>
              <w:top w:val="nil"/>
              <w:left w:val="nil"/>
              <w:bottom w:val="nil"/>
              <w:right w:val="nil"/>
            </w:tcBorders>
            <w:shd w:val="clear" w:color="auto" w:fill="auto"/>
            <w:noWrap/>
            <w:vAlign w:val="bottom"/>
            <w:hideMark/>
          </w:tcPr>
          <w:p w14:paraId="3EF75BA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64596</w:t>
            </w:r>
          </w:p>
        </w:tc>
        <w:tc>
          <w:tcPr>
            <w:tcW w:w="1920" w:type="dxa"/>
            <w:tcBorders>
              <w:top w:val="nil"/>
              <w:left w:val="nil"/>
              <w:bottom w:val="nil"/>
              <w:right w:val="nil"/>
            </w:tcBorders>
            <w:shd w:val="clear" w:color="auto" w:fill="auto"/>
            <w:noWrap/>
            <w:vAlign w:val="bottom"/>
            <w:hideMark/>
          </w:tcPr>
          <w:p w14:paraId="32836B0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5753802</w:t>
            </w:r>
          </w:p>
        </w:tc>
      </w:tr>
      <w:tr w:rsidR="00127015" w:rsidRPr="00127015" w14:paraId="3DC87FA9" w14:textId="77777777" w:rsidTr="00127015">
        <w:trPr>
          <w:trHeight w:val="300"/>
        </w:trPr>
        <w:tc>
          <w:tcPr>
            <w:tcW w:w="2320" w:type="dxa"/>
            <w:tcBorders>
              <w:top w:val="nil"/>
              <w:left w:val="nil"/>
              <w:bottom w:val="nil"/>
              <w:right w:val="nil"/>
            </w:tcBorders>
            <w:shd w:val="clear" w:color="auto" w:fill="auto"/>
            <w:noWrap/>
            <w:vAlign w:val="bottom"/>
            <w:hideMark/>
          </w:tcPr>
          <w:p w14:paraId="0CF1454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eacenik</w:t>
            </w:r>
          </w:p>
        </w:tc>
        <w:tc>
          <w:tcPr>
            <w:tcW w:w="1940" w:type="dxa"/>
            <w:tcBorders>
              <w:top w:val="nil"/>
              <w:left w:val="nil"/>
              <w:bottom w:val="nil"/>
              <w:right w:val="nil"/>
            </w:tcBorders>
            <w:shd w:val="clear" w:color="auto" w:fill="auto"/>
            <w:noWrap/>
            <w:vAlign w:val="bottom"/>
            <w:hideMark/>
          </w:tcPr>
          <w:p w14:paraId="1EFA92B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8757764</w:t>
            </w:r>
          </w:p>
        </w:tc>
        <w:tc>
          <w:tcPr>
            <w:tcW w:w="1920" w:type="dxa"/>
            <w:tcBorders>
              <w:top w:val="nil"/>
              <w:left w:val="nil"/>
              <w:bottom w:val="nil"/>
              <w:right w:val="nil"/>
            </w:tcBorders>
            <w:shd w:val="clear" w:color="auto" w:fill="auto"/>
            <w:noWrap/>
            <w:vAlign w:val="bottom"/>
            <w:hideMark/>
          </w:tcPr>
          <w:p w14:paraId="0DDBA15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6193193</w:t>
            </w:r>
          </w:p>
        </w:tc>
      </w:tr>
      <w:tr w:rsidR="00127015" w:rsidRPr="00127015" w14:paraId="61EE0EC8"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4FD64B1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dress.v.16</w:t>
            </w:r>
          </w:p>
        </w:tc>
        <w:tc>
          <w:tcPr>
            <w:tcW w:w="1940" w:type="dxa"/>
            <w:tcBorders>
              <w:top w:val="nil"/>
              <w:left w:val="nil"/>
              <w:bottom w:val="single" w:sz="4" w:space="0" w:color="8EA9DB"/>
              <w:right w:val="nil"/>
            </w:tcBorders>
            <w:shd w:val="clear" w:color="auto" w:fill="auto"/>
            <w:noWrap/>
            <w:vAlign w:val="bottom"/>
            <w:hideMark/>
          </w:tcPr>
          <w:p w14:paraId="6B0A886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484472</w:t>
            </w:r>
          </w:p>
        </w:tc>
        <w:tc>
          <w:tcPr>
            <w:tcW w:w="1920" w:type="dxa"/>
            <w:tcBorders>
              <w:top w:val="nil"/>
              <w:left w:val="nil"/>
              <w:bottom w:val="single" w:sz="4" w:space="0" w:color="8EA9DB"/>
              <w:right w:val="nil"/>
            </w:tcBorders>
            <w:shd w:val="clear" w:color="auto" w:fill="auto"/>
            <w:noWrap/>
            <w:vAlign w:val="bottom"/>
            <w:hideMark/>
          </w:tcPr>
          <w:p w14:paraId="0E1F4D8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340725</w:t>
            </w:r>
          </w:p>
        </w:tc>
      </w:tr>
      <w:tr w:rsidR="00127015" w:rsidRPr="00127015" w14:paraId="080DAAA3" w14:textId="77777777" w:rsidTr="00127015">
        <w:trPr>
          <w:trHeight w:val="300"/>
        </w:trPr>
        <w:tc>
          <w:tcPr>
            <w:tcW w:w="2320" w:type="dxa"/>
            <w:tcBorders>
              <w:top w:val="nil"/>
              <w:left w:val="nil"/>
              <w:bottom w:val="nil"/>
              <w:right w:val="nil"/>
            </w:tcBorders>
            <w:shd w:val="clear" w:color="auto" w:fill="auto"/>
            <w:noWrap/>
            <w:vAlign w:val="bottom"/>
            <w:hideMark/>
          </w:tcPr>
          <w:p w14:paraId="04B9E73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coif</w:t>
            </w:r>
          </w:p>
        </w:tc>
        <w:tc>
          <w:tcPr>
            <w:tcW w:w="1940" w:type="dxa"/>
            <w:tcBorders>
              <w:top w:val="nil"/>
              <w:left w:val="nil"/>
              <w:bottom w:val="nil"/>
              <w:right w:val="nil"/>
            </w:tcBorders>
            <w:shd w:val="clear" w:color="auto" w:fill="auto"/>
            <w:noWrap/>
            <w:vAlign w:val="bottom"/>
            <w:hideMark/>
          </w:tcPr>
          <w:p w14:paraId="6AE8440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1055901</w:t>
            </w:r>
          </w:p>
        </w:tc>
        <w:tc>
          <w:tcPr>
            <w:tcW w:w="1920" w:type="dxa"/>
            <w:tcBorders>
              <w:top w:val="nil"/>
              <w:left w:val="nil"/>
              <w:bottom w:val="nil"/>
              <w:right w:val="nil"/>
            </w:tcBorders>
            <w:shd w:val="clear" w:color="auto" w:fill="auto"/>
            <w:noWrap/>
            <w:vAlign w:val="bottom"/>
            <w:hideMark/>
          </w:tcPr>
          <w:p w14:paraId="6B85D37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4917735</w:t>
            </w:r>
          </w:p>
        </w:tc>
      </w:tr>
      <w:tr w:rsidR="00127015" w:rsidRPr="00127015" w14:paraId="39B14556" w14:textId="77777777" w:rsidTr="00127015">
        <w:trPr>
          <w:trHeight w:val="300"/>
        </w:trPr>
        <w:tc>
          <w:tcPr>
            <w:tcW w:w="2320" w:type="dxa"/>
            <w:tcBorders>
              <w:top w:val="nil"/>
              <w:left w:val="nil"/>
              <w:bottom w:val="nil"/>
              <w:right w:val="nil"/>
            </w:tcBorders>
            <w:shd w:val="clear" w:color="auto" w:fill="auto"/>
            <w:noWrap/>
            <w:vAlign w:val="bottom"/>
            <w:hideMark/>
          </w:tcPr>
          <w:p w14:paraId="0F57EA3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one</w:t>
            </w:r>
          </w:p>
        </w:tc>
        <w:tc>
          <w:tcPr>
            <w:tcW w:w="1940" w:type="dxa"/>
            <w:tcBorders>
              <w:top w:val="nil"/>
              <w:left w:val="nil"/>
              <w:bottom w:val="nil"/>
              <w:right w:val="nil"/>
            </w:tcBorders>
            <w:shd w:val="clear" w:color="auto" w:fill="auto"/>
            <w:noWrap/>
            <w:vAlign w:val="bottom"/>
            <w:hideMark/>
          </w:tcPr>
          <w:p w14:paraId="3ABFE50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63354</w:t>
            </w:r>
          </w:p>
        </w:tc>
        <w:tc>
          <w:tcPr>
            <w:tcW w:w="1920" w:type="dxa"/>
            <w:tcBorders>
              <w:top w:val="nil"/>
              <w:left w:val="nil"/>
              <w:bottom w:val="nil"/>
              <w:right w:val="nil"/>
            </w:tcBorders>
            <w:shd w:val="clear" w:color="auto" w:fill="auto"/>
            <w:noWrap/>
            <w:vAlign w:val="bottom"/>
            <w:hideMark/>
          </w:tcPr>
          <w:p w14:paraId="6EC293E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5763715</w:t>
            </w:r>
          </w:p>
        </w:tc>
      </w:tr>
      <w:tr w:rsidR="00127015" w:rsidRPr="00127015" w14:paraId="3EB9F13C"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60BDB91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enemy.n.02</w:t>
            </w:r>
          </w:p>
        </w:tc>
        <w:tc>
          <w:tcPr>
            <w:tcW w:w="1940" w:type="dxa"/>
            <w:tcBorders>
              <w:top w:val="nil"/>
              <w:left w:val="nil"/>
              <w:bottom w:val="single" w:sz="4" w:space="0" w:color="8EA9DB"/>
              <w:right w:val="nil"/>
            </w:tcBorders>
            <w:shd w:val="clear" w:color="auto" w:fill="auto"/>
            <w:noWrap/>
            <w:vAlign w:val="bottom"/>
            <w:hideMark/>
          </w:tcPr>
          <w:p w14:paraId="6972F18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2981366</w:t>
            </w:r>
          </w:p>
        </w:tc>
        <w:tc>
          <w:tcPr>
            <w:tcW w:w="1920" w:type="dxa"/>
            <w:tcBorders>
              <w:top w:val="nil"/>
              <w:left w:val="nil"/>
              <w:bottom w:val="single" w:sz="4" w:space="0" w:color="8EA9DB"/>
              <w:right w:val="nil"/>
            </w:tcBorders>
            <w:shd w:val="clear" w:color="auto" w:fill="auto"/>
            <w:noWrap/>
            <w:vAlign w:val="bottom"/>
            <w:hideMark/>
          </w:tcPr>
          <w:p w14:paraId="79A80AF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3422013</w:t>
            </w:r>
          </w:p>
        </w:tc>
      </w:tr>
      <w:tr w:rsidR="00127015" w:rsidRPr="00127015" w14:paraId="2A7B2D67" w14:textId="77777777" w:rsidTr="00127015">
        <w:trPr>
          <w:trHeight w:val="300"/>
        </w:trPr>
        <w:tc>
          <w:tcPr>
            <w:tcW w:w="2320" w:type="dxa"/>
            <w:tcBorders>
              <w:top w:val="nil"/>
              <w:left w:val="nil"/>
              <w:bottom w:val="nil"/>
              <w:right w:val="nil"/>
            </w:tcBorders>
            <w:shd w:val="clear" w:color="auto" w:fill="auto"/>
            <w:noWrap/>
            <w:vAlign w:val="bottom"/>
            <w:hideMark/>
          </w:tcPr>
          <w:p w14:paraId="7E68718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enemy</w:t>
            </w:r>
          </w:p>
        </w:tc>
        <w:tc>
          <w:tcPr>
            <w:tcW w:w="1940" w:type="dxa"/>
            <w:tcBorders>
              <w:top w:val="nil"/>
              <w:left w:val="nil"/>
              <w:bottom w:val="nil"/>
              <w:right w:val="nil"/>
            </w:tcBorders>
            <w:shd w:val="clear" w:color="auto" w:fill="auto"/>
            <w:noWrap/>
            <w:vAlign w:val="bottom"/>
            <w:hideMark/>
          </w:tcPr>
          <w:p w14:paraId="07D7FCA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6024845</w:t>
            </w:r>
          </w:p>
        </w:tc>
        <w:tc>
          <w:tcPr>
            <w:tcW w:w="1920" w:type="dxa"/>
            <w:tcBorders>
              <w:top w:val="nil"/>
              <w:left w:val="nil"/>
              <w:bottom w:val="nil"/>
              <w:right w:val="nil"/>
            </w:tcBorders>
            <w:shd w:val="clear" w:color="auto" w:fill="auto"/>
            <w:noWrap/>
            <w:vAlign w:val="bottom"/>
            <w:hideMark/>
          </w:tcPr>
          <w:p w14:paraId="04040D3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3309078</w:t>
            </w:r>
          </w:p>
        </w:tc>
      </w:tr>
      <w:tr w:rsidR="00127015" w:rsidRPr="00127015" w14:paraId="5B63705D" w14:textId="77777777" w:rsidTr="00127015">
        <w:trPr>
          <w:trHeight w:val="300"/>
        </w:trPr>
        <w:tc>
          <w:tcPr>
            <w:tcW w:w="2320" w:type="dxa"/>
            <w:tcBorders>
              <w:top w:val="nil"/>
              <w:left w:val="nil"/>
              <w:bottom w:val="nil"/>
              <w:right w:val="nil"/>
            </w:tcBorders>
            <w:shd w:val="clear" w:color="auto" w:fill="auto"/>
            <w:noWrap/>
            <w:vAlign w:val="bottom"/>
            <w:hideMark/>
          </w:tcPr>
          <w:p w14:paraId="5289940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opposition</w:t>
            </w:r>
          </w:p>
        </w:tc>
        <w:tc>
          <w:tcPr>
            <w:tcW w:w="1940" w:type="dxa"/>
            <w:tcBorders>
              <w:top w:val="nil"/>
              <w:left w:val="nil"/>
              <w:bottom w:val="nil"/>
              <w:right w:val="nil"/>
            </w:tcBorders>
            <w:shd w:val="clear" w:color="auto" w:fill="auto"/>
            <w:noWrap/>
            <w:vAlign w:val="bottom"/>
            <w:hideMark/>
          </w:tcPr>
          <w:p w14:paraId="0300683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9937888</w:t>
            </w:r>
          </w:p>
        </w:tc>
        <w:tc>
          <w:tcPr>
            <w:tcW w:w="1920" w:type="dxa"/>
            <w:tcBorders>
              <w:top w:val="nil"/>
              <w:left w:val="nil"/>
              <w:bottom w:val="nil"/>
              <w:right w:val="nil"/>
            </w:tcBorders>
            <w:shd w:val="clear" w:color="auto" w:fill="auto"/>
            <w:noWrap/>
            <w:vAlign w:val="bottom"/>
            <w:hideMark/>
          </w:tcPr>
          <w:p w14:paraId="41AB157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3534948</w:t>
            </w:r>
          </w:p>
        </w:tc>
      </w:tr>
      <w:tr w:rsidR="00127015" w:rsidRPr="00127015" w14:paraId="0A2EB1AF"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10DA937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epicure.n.01</w:t>
            </w:r>
          </w:p>
        </w:tc>
        <w:tc>
          <w:tcPr>
            <w:tcW w:w="1940" w:type="dxa"/>
            <w:tcBorders>
              <w:top w:val="nil"/>
              <w:left w:val="nil"/>
              <w:bottom w:val="single" w:sz="4" w:space="0" w:color="8EA9DB"/>
              <w:right w:val="nil"/>
            </w:tcBorders>
            <w:shd w:val="clear" w:color="auto" w:fill="auto"/>
            <w:noWrap/>
            <w:vAlign w:val="bottom"/>
            <w:hideMark/>
          </w:tcPr>
          <w:p w14:paraId="2C58742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3043478</w:t>
            </w:r>
          </w:p>
        </w:tc>
        <w:tc>
          <w:tcPr>
            <w:tcW w:w="1920" w:type="dxa"/>
            <w:tcBorders>
              <w:top w:val="nil"/>
              <w:left w:val="nil"/>
              <w:bottom w:val="single" w:sz="4" w:space="0" w:color="8EA9DB"/>
              <w:right w:val="nil"/>
            </w:tcBorders>
            <w:shd w:val="clear" w:color="auto" w:fill="auto"/>
            <w:noWrap/>
            <w:vAlign w:val="bottom"/>
            <w:hideMark/>
          </w:tcPr>
          <w:p w14:paraId="586DDFC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2565765</w:t>
            </w:r>
          </w:p>
        </w:tc>
      </w:tr>
      <w:tr w:rsidR="00127015" w:rsidRPr="00127015" w14:paraId="3F849200" w14:textId="77777777" w:rsidTr="00127015">
        <w:trPr>
          <w:trHeight w:val="300"/>
        </w:trPr>
        <w:tc>
          <w:tcPr>
            <w:tcW w:w="2320" w:type="dxa"/>
            <w:tcBorders>
              <w:top w:val="nil"/>
              <w:left w:val="nil"/>
              <w:bottom w:val="nil"/>
              <w:right w:val="nil"/>
            </w:tcBorders>
            <w:shd w:val="clear" w:color="auto" w:fill="auto"/>
            <w:noWrap/>
            <w:vAlign w:val="bottom"/>
            <w:hideMark/>
          </w:tcPr>
          <w:p w14:paraId="3C6338A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lastRenderedPageBreak/>
              <w:t>epicurean</w:t>
            </w:r>
          </w:p>
        </w:tc>
        <w:tc>
          <w:tcPr>
            <w:tcW w:w="1940" w:type="dxa"/>
            <w:tcBorders>
              <w:top w:val="nil"/>
              <w:left w:val="nil"/>
              <w:bottom w:val="nil"/>
              <w:right w:val="nil"/>
            </w:tcBorders>
            <w:shd w:val="clear" w:color="auto" w:fill="auto"/>
            <w:noWrap/>
            <w:vAlign w:val="bottom"/>
            <w:hideMark/>
          </w:tcPr>
          <w:p w14:paraId="458038D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1304348</w:t>
            </w:r>
          </w:p>
        </w:tc>
        <w:tc>
          <w:tcPr>
            <w:tcW w:w="1920" w:type="dxa"/>
            <w:tcBorders>
              <w:top w:val="nil"/>
              <w:left w:val="nil"/>
              <w:bottom w:val="nil"/>
              <w:right w:val="nil"/>
            </w:tcBorders>
            <w:shd w:val="clear" w:color="auto" w:fill="auto"/>
            <w:noWrap/>
            <w:vAlign w:val="bottom"/>
            <w:hideMark/>
          </w:tcPr>
          <w:p w14:paraId="6311DE2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438343</w:t>
            </w:r>
          </w:p>
        </w:tc>
      </w:tr>
      <w:tr w:rsidR="00127015" w:rsidRPr="00127015" w14:paraId="76541DEE" w14:textId="77777777" w:rsidTr="00127015">
        <w:trPr>
          <w:trHeight w:val="300"/>
        </w:trPr>
        <w:tc>
          <w:tcPr>
            <w:tcW w:w="2320" w:type="dxa"/>
            <w:tcBorders>
              <w:top w:val="nil"/>
              <w:left w:val="nil"/>
              <w:bottom w:val="nil"/>
              <w:right w:val="nil"/>
            </w:tcBorders>
            <w:shd w:val="clear" w:color="auto" w:fill="auto"/>
            <w:noWrap/>
            <w:vAlign w:val="bottom"/>
            <w:hideMark/>
          </w:tcPr>
          <w:p w14:paraId="5BE1F24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foodie</w:t>
            </w:r>
          </w:p>
        </w:tc>
        <w:tc>
          <w:tcPr>
            <w:tcW w:w="1940" w:type="dxa"/>
            <w:tcBorders>
              <w:top w:val="nil"/>
              <w:left w:val="nil"/>
              <w:bottom w:val="nil"/>
              <w:right w:val="nil"/>
            </w:tcBorders>
            <w:shd w:val="clear" w:color="auto" w:fill="auto"/>
            <w:noWrap/>
            <w:vAlign w:val="bottom"/>
            <w:hideMark/>
          </w:tcPr>
          <w:p w14:paraId="061947D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4782609</w:t>
            </w:r>
          </w:p>
        </w:tc>
        <w:tc>
          <w:tcPr>
            <w:tcW w:w="1920" w:type="dxa"/>
            <w:tcBorders>
              <w:top w:val="nil"/>
              <w:left w:val="nil"/>
              <w:bottom w:val="nil"/>
              <w:right w:val="nil"/>
            </w:tcBorders>
            <w:shd w:val="clear" w:color="auto" w:fill="auto"/>
            <w:noWrap/>
            <w:vAlign w:val="bottom"/>
            <w:hideMark/>
          </w:tcPr>
          <w:p w14:paraId="12E5009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693188</w:t>
            </w:r>
          </w:p>
        </w:tc>
      </w:tr>
      <w:tr w:rsidR="00127015" w:rsidRPr="00127015" w14:paraId="0A189535"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140D307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exile.n.02</w:t>
            </w:r>
          </w:p>
        </w:tc>
        <w:tc>
          <w:tcPr>
            <w:tcW w:w="1940" w:type="dxa"/>
            <w:tcBorders>
              <w:top w:val="nil"/>
              <w:left w:val="nil"/>
              <w:bottom w:val="single" w:sz="4" w:space="0" w:color="8EA9DB"/>
              <w:right w:val="nil"/>
            </w:tcBorders>
            <w:shd w:val="clear" w:color="auto" w:fill="auto"/>
            <w:noWrap/>
            <w:vAlign w:val="bottom"/>
            <w:hideMark/>
          </w:tcPr>
          <w:p w14:paraId="590837F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8074534</w:t>
            </w:r>
          </w:p>
        </w:tc>
        <w:tc>
          <w:tcPr>
            <w:tcW w:w="1920" w:type="dxa"/>
            <w:tcBorders>
              <w:top w:val="nil"/>
              <w:left w:val="nil"/>
              <w:bottom w:val="single" w:sz="4" w:space="0" w:color="8EA9DB"/>
              <w:right w:val="nil"/>
            </w:tcBorders>
            <w:shd w:val="clear" w:color="auto" w:fill="auto"/>
            <w:noWrap/>
            <w:vAlign w:val="bottom"/>
            <w:hideMark/>
          </w:tcPr>
          <w:p w14:paraId="2B58D60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3100728</w:t>
            </w:r>
          </w:p>
        </w:tc>
      </w:tr>
      <w:tr w:rsidR="00127015" w:rsidRPr="00127015" w14:paraId="0557B488" w14:textId="77777777" w:rsidTr="00127015">
        <w:trPr>
          <w:trHeight w:val="300"/>
        </w:trPr>
        <w:tc>
          <w:tcPr>
            <w:tcW w:w="2320" w:type="dxa"/>
            <w:tcBorders>
              <w:top w:val="nil"/>
              <w:left w:val="nil"/>
              <w:bottom w:val="nil"/>
              <w:right w:val="nil"/>
            </w:tcBorders>
            <w:shd w:val="clear" w:color="auto" w:fill="auto"/>
            <w:noWrap/>
            <w:vAlign w:val="bottom"/>
            <w:hideMark/>
          </w:tcPr>
          <w:p w14:paraId="6C20B59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eportee</w:t>
            </w:r>
          </w:p>
        </w:tc>
        <w:tc>
          <w:tcPr>
            <w:tcW w:w="1940" w:type="dxa"/>
            <w:tcBorders>
              <w:top w:val="nil"/>
              <w:left w:val="nil"/>
              <w:bottom w:val="nil"/>
              <w:right w:val="nil"/>
            </w:tcBorders>
            <w:shd w:val="clear" w:color="auto" w:fill="auto"/>
            <w:noWrap/>
            <w:vAlign w:val="bottom"/>
            <w:hideMark/>
          </w:tcPr>
          <w:p w14:paraId="3DE4646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2484472</w:t>
            </w:r>
          </w:p>
        </w:tc>
        <w:tc>
          <w:tcPr>
            <w:tcW w:w="1920" w:type="dxa"/>
            <w:tcBorders>
              <w:top w:val="nil"/>
              <w:left w:val="nil"/>
              <w:bottom w:val="nil"/>
              <w:right w:val="nil"/>
            </w:tcBorders>
            <w:shd w:val="clear" w:color="auto" w:fill="auto"/>
            <w:noWrap/>
            <w:vAlign w:val="bottom"/>
            <w:hideMark/>
          </w:tcPr>
          <w:p w14:paraId="7DECED4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4640762</w:t>
            </w:r>
          </w:p>
        </w:tc>
      </w:tr>
      <w:tr w:rsidR="00127015" w:rsidRPr="00127015" w14:paraId="6AF9C397" w14:textId="77777777" w:rsidTr="00127015">
        <w:trPr>
          <w:trHeight w:val="300"/>
        </w:trPr>
        <w:tc>
          <w:tcPr>
            <w:tcW w:w="2320" w:type="dxa"/>
            <w:tcBorders>
              <w:top w:val="nil"/>
              <w:left w:val="nil"/>
              <w:bottom w:val="nil"/>
              <w:right w:val="nil"/>
            </w:tcBorders>
            <w:shd w:val="clear" w:color="auto" w:fill="auto"/>
            <w:noWrap/>
            <w:vAlign w:val="bottom"/>
            <w:hideMark/>
          </w:tcPr>
          <w:p w14:paraId="10B5831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exile</w:t>
            </w:r>
          </w:p>
        </w:tc>
        <w:tc>
          <w:tcPr>
            <w:tcW w:w="1940" w:type="dxa"/>
            <w:tcBorders>
              <w:top w:val="nil"/>
              <w:left w:val="nil"/>
              <w:bottom w:val="nil"/>
              <w:right w:val="nil"/>
            </w:tcBorders>
            <w:shd w:val="clear" w:color="auto" w:fill="auto"/>
            <w:noWrap/>
            <w:vAlign w:val="bottom"/>
            <w:hideMark/>
          </w:tcPr>
          <w:p w14:paraId="1E72363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64596</w:t>
            </w:r>
          </w:p>
        </w:tc>
        <w:tc>
          <w:tcPr>
            <w:tcW w:w="1920" w:type="dxa"/>
            <w:tcBorders>
              <w:top w:val="nil"/>
              <w:left w:val="nil"/>
              <w:bottom w:val="nil"/>
              <w:right w:val="nil"/>
            </w:tcBorders>
            <w:shd w:val="clear" w:color="auto" w:fill="auto"/>
            <w:noWrap/>
            <w:vAlign w:val="bottom"/>
            <w:hideMark/>
          </w:tcPr>
          <w:p w14:paraId="1E95917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1560693</w:t>
            </w:r>
          </w:p>
        </w:tc>
      </w:tr>
      <w:tr w:rsidR="00127015" w:rsidRPr="00127015" w14:paraId="2ABB1D61"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AD1576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exuberant.s.03</w:t>
            </w:r>
          </w:p>
        </w:tc>
        <w:tc>
          <w:tcPr>
            <w:tcW w:w="1940" w:type="dxa"/>
            <w:tcBorders>
              <w:top w:val="nil"/>
              <w:left w:val="nil"/>
              <w:bottom w:val="single" w:sz="4" w:space="0" w:color="8EA9DB"/>
              <w:right w:val="nil"/>
            </w:tcBorders>
            <w:shd w:val="clear" w:color="auto" w:fill="auto"/>
            <w:noWrap/>
            <w:vAlign w:val="bottom"/>
            <w:hideMark/>
          </w:tcPr>
          <w:p w14:paraId="1C12619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7391304</w:t>
            </w:r>
          </w:p>
        </w:tc>
        <w:tc>
          <w:tcPr>
            <w:tcW w:w="1920" w:type="dxa"/>
            <w:tcBorders>
              <w:top w:val="nil"/>
              <w:left w:val="nil"/>
              <w:bottom w:val="single" w:sz="4" w:space="0" w:color="8EA9DB"/>
              <w:right w:val="nil"/>
            </w:tcBorders>
            <w:shd w:val="clear" w:color="auto" w:fill="auto"/>
            <w:noWrap/>
            <w:vAlign w:val="bottom"/>
            <w:hideMark/>
          </w:tcPr>
          <w:p w14:paraId="08366B3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8648114</w:t>
            </w:r>
          </w:p>
        </w:tc>
      </w:tr>
      <w:tr w:rsidR="00127015" w:rsidRPr="00127015" w14:paraId="740DE551" w14:textId="77777777" w:rsidTr="00127015">
        <w:trPr>
          <w:trHeight w:val="300"/>
        </w:trPr>
        <w:tc>
          <w:tcPr>
            <w:tcW w:w="2320" w:type="dxa"/>
            <w:tcBorders>
              <w:top w:val="nil"/>
              <w:left w:val="nil"/>
              <w:bottom w:val="nil"/>
              <w:right w:val="nil"/>
            </w:tcBorders>
            <w:shd w:val="clear" w:color="auto" w:fill="auto"/>
            <w:noWrap/>
            <w:vAlign w:val="bottom"/>
            <w:hideMark/>
          </w:tcPr>
          <w:p w14:paraId="6762DF4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lush</w:t>
            </w:r>
          </w:p>
        </w:tc>
        <w:tc>
          <w:tcPr>
            <w:tcW w:w="1940" w:type="dxa"/>
            <w:tcBorders>
              <w:top w:val="nil"/>
              <w:left w:val="nil"/>
              <w:bottom w:val="nil"/>
              <w:right w:val="nil"/>
            </w:tcBorders>
            <w:shd w:val="clear" w:color="auto" w:fill="auto"/>
            <w:noWrap/>
            <w:vAlign w:val="bottom"/>
            <w:hideMark/>
          </w:tcPr>
          <w:p w14:paraId="571C030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6024845</w:t>
            </w:r>
          </w:p>
        </w:tc>
        <w:tc>
          <w:tcPr>
            <w:tcW w:w="1920" w:type="dxa"/>
            <w:tcBorders>
              <w:top w:val="nil"/>
              <w:left w:val="nil"/>
              <w:bottom w:val="nil"/>
              <w:right w:val="nil"/>
            </w:tcBorders>
            <w:shd w:val="clear" w:color="auto" w:fill="auto"/>
            <w:noWrap/>
            <w:vAlign w:val="bottom"/>
            <w:hideMark/>
          </w:tcPr>
          <w:p w14:paraId="68ADF14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5646717</w:t>
            </w:r>
          </w:p>
        </w:tc>
      </w:tr>
      <w:tr w:rsidR="00127015" w:rsidRPr="00127015" w14:paraId="766F3531" w14:textId="77777777" w:rsidTr="00127015">
        <w:trPr>
          <w:trHeight w:val="300"/>
        </w:trPr>
        <w:tc>
          <w:tcPr>
            <w:tcW w:w="2320" w:type="dxa"/>
            <w:tcBorders>
              <w:top w:val="nil"/>
              <w:left w:val="nil"/>
              <w:bottom w:val="nil"/>
              <w:right w:val="nil"/>
            </w:tcBorders>
            <w:shd w:val="clear" w:color="auto" w:fill="auto"/>
            <w:noWrap/>
            <w:vAlign w:val="bottom"/>
            <w:hideMark/>
          </w:tcPr>
          <w:p w14:paraId="54233AE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rofuse</w:t>
            </w:r>
          </w:p>
        </w:tc>
        <w:tc>
          <w:tcPr>
            <w:tcW w:w="1940" w:type="dxa"/>
            <w:tcBorders>
              <w:top w:val="nil"/>
              <w:left w:val="nil"/>
              <w:bottom w:val="nil"/>
              <w:right w:val="nil"/>
            </w:tcBorders>
            <w:shd w:val="clear" w:color="auto" w:fill="auto"/>
            <w:noWrap/>
            <w:vAlign w:val="bottom"/>
            <w:hideMark/>
          </w:tcPr>
          <w:p w14:paraId="6698828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8757764</w:t>
            </w:r>
          </w:p>
        </w:tc>
        <w:tc>
          <w:tcPr>
            <w:tcW w:w="1920" w:type="dxa"/>
            <w:tcBorders>
              <w:top w:val="nil"/>
              <w:left w:val="nil"/>
              <w:bottom w:val="nil"/>
              <w:right w:val="nil"/>
            </w:tcBorders>
            <w:shd w:val="clear" w:color="auto" w:fill="auto"/>
            <w:noWrap/>
            <w:vAlign w:val="bottom"/>
            <w:hideMark/>
          </w:tcPr>
          <w:p w14:paraId="03D3FBC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1649511</w:t>
            </w:r>
          </w:p>
        </w:tc>
      </w:tr>
      <w:tr w:rsidR="00127015" w:rsidRPr="00127015" w14:paraId="2F731CFD"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23589D9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gluey.s.01</w:t>
            </w:r>
          </w:p>
        </w:tc>
        <w:tc>
          <w:tcPr>
            <w:tcW w:w="1940" w:type="dxa"/>
            <w:tcBorders>
              <w:top w:val="nil"/>
              <w:left w:val="nil"/>
              <w:bottom w:val="single" w:sz="4" w:space="0" w:color="8EA9DB"/>
              <w:right w:val="nil"/>
            </w:tcBorders>
            <w:shd w:val="clear" w:color="auto" w:fill="auto"/>
            <w:noWrap/>
            <w:vAlign w:val="bottom"/>
            <w:hideMark/>
          </w:tcPr>
          <w:p w14:paraId="19A1E52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496894</w:t>
            </w:r>
          </w:p>
        </w:tc>
        <w:tc>
          <w:tcPr>
            <w:tcW w:w="1920" w:type="dxa"/>
            <w:tcBorders>
              <w:top w:val="nil"/>
              <w:left w:val="nil"/>
              <w:bottom w:val="single" w:sz="4" w:space="0" w:color="8EA9DB"/>
              <w:right w:val="nil"/>
            </w:tcBorders>
            <w:shd w:val="clear" w:color="auto" w:fill="auto"/>
            <w:noWrap/>
            <w:vAlign w:val="bottom"/>
            <w:hideMark/>
          </w:tcPr>
          <w:p w14:paraId="72E0A6F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6619963</w:t>
            </w:r>
          </w:p>
        </w:tc>
      </w:tr>
      <w:tr w:rsidR="00127015" w:rsidRPr="00127015" w14:paraId="26F48E00" w14:textId="77777777" w:rsidTr="00127015">
        <w:trPr>
          <w:trHeight w:val="300"/>
        </w:trPr>
        <w:tc>
          <w:tcPr>
            <w:tcW w:w="2320" w:type="dxa"/>
            <w:tcBorders>
              <w:top w:val="nil"/>
              <w:left w:val="nil"/>
              <w:bottom w:val="nil"/>
              <w:right w:val="nil"/>
            </w:tcBorders>
            <w:shd w:val="clear" w:color="auto" w:fill="auto"/>
            <w:noWrap/>
            <w:vAlign w:val="bottom"/>
            <w:hideMark/>
          </w:tcPr>
          <w:p w14:paraId="6E2BF11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mucilaginous</w:t>
            </w:r>
          </w:p>
        </w:tc>
        <w:tc>
          <w:tcPr>
            <w:tcW w:w="1940" w:type="dxa"/>
            <w:tcBorders>
              <w:top w:val="nil"/>
              <w:left w:val="nil"/>
              <w:bottom w:val="nil"/>
              <w:right w:val="nil"/>
            </w:tcBorders>
            <w:shd w:val="clear" w:color="auto" w:fill="auto"/>
            <w:noWrap/>
            <w:vAlign w:val="bottom"/>
            <w:hideMark/>
          </w:tcPr>
          <w:p w14:paraId="26CD281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453416</w:t>
            </w:r>
          </w:p>
        </w:tc>
        <w:tc>
          <w:tcPr>
            <w:tcW w:w="1920" w:type="dxa"/>
            <w:tcBorders>
              <w:top w:val="nil"/>
              <w:left w:val="nil"/>
              <w:bottom w:val="nil"/>
              <w:right w:val="nil"/>
            </w:tcBorders>
            <w:shd w:val="clear" w:color="auto" w:fill="auto"/>
            <w:noWrap/>
            <w:vAlign w:val="bottom"/>
            <w:hideMark/>
          </w:tcPr>
          <w:p w14:paraId="2787FCA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5009667</w:t>
            </w:r>
          </w:p>
        </w:tc>
      </w:tr>
      <w:tr w:rsidR="00127015" w:rsidRPr="00127015" w14:paraId="59A140D8" w14:textId="77777777" w:rsidTr="00127015">
        <w:trPr>
          <w:trHeight w:val="300"/>
        </w:trPr>
        <w:tc>
          <w:tcPr>
            <w:tcW w:w="2320" w:type="dxa"/>
            <w:tcBorders>
              <w:top w:val="nil"/>
              <w:left w:val="nil"/>
              <w:bottom w:val="nil"/>
              <w:right w:val="nil"/>
            </w:tcBorders>
            <w:shd w:val="clear" w:color="auto" w:fill="auto"/>
            <w:noWrap/>
            <w:vAlign w:val="bottom"/>
            <w:hideMark/>
          </w:tcPr>
          <w:p w14:paraId="0EF86F1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sticky</w:t>
            </w:r>
          </w:p>
        </w:tc>
        <w:tc>
          <w:tcPr>
            <w:tcW w:w="1940" w:type="dxa"/>
            <w:tcBorders>
              <w:top w:val="nil"/>
              <w:left w:val="nil"/>
              <w:bottom w:val="nil"/>
              <w:right w:val="nil"/>
            </w:tcBorders>
            <w:shd w:val="clear" w:color="auto" w:fill="auto"/>
            <w:noWrap/>
            <w:vAlign w:val="bottom"/>
            <w:hideMark/>
          </w:tcPr>
          <w:p w14:paraId="6BCA9E1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3540373</w:t>
            </w:r>
          </w:p>
        </w:tc>
        <w:tc>
          <w:tcPr>
            <w:tcW w:w="1920" w:type="dxa"/>
            <w:tcBorders>
              <w:top w:val="nil"/>
              <w:left w:val="nil"/>
              <w:bottom w:val="nil"/>
              <w:right w:val="nil"/>
            </w:tcBorders>
            <w:shd w:val="clear" w:color="auto" w:fill="auto"/>
            <w:noWrap/>
            <w:vAlign w:val="bottom"/>
            <w:hideMark/>
          </w:tcPr>
          <w:p w14:paraId="571EF4C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230259</w:t>
            </w:r>
          </w:p>
        </w:tc>
      </w:tr>
      <w:tr w:rsidR="00127015" w:rsidRPr="00127015" w14:paraId="3158C92F"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1A41946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hit.n.03</w:t>
            </w:r>
          </w:p>
        </w:tc>
        <w:tc>
          <w:tcPr>
            <w:tcW w:w="1940" w:type="dxa"/>
            <w:tcBorders>
              <w:top w:val="nil"/>
              <w:left w:val="nil"/>
              <w:bottom w:val="single" w:sz="4" w:space="0" w:color="8EA9DB"/>
              <w:right w:val="nil"/>
            </w:tcBorders>
            <w:shd w:val="clear" w:color="auto" w:fill="auto"/>
            <w:noWrap/>
            <w:vAlign w:val="bottom"/>
            <w:hideMark/>
          </w:tcPr>
          <w:p w14:paraId="60E72FD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5465839</w:t>
            </w:r>
          </w:p>
        </w:tc>
        <w:tc>
          <w:tcPr>
            <w:tcW w:w="1920" w:type="dxa"/>
            <w:tcBorders>
              <w:top w:val="nil"/>
              <w:left w:val="nil"/>
              <w:bottom w:val="single" w:sz="4" w:space="0" w:color="8EA9DB"/>
              <w:right w:val="nil"/>
            </w:tcBorders>
            <w:shd w:val="clear" w:color="auto" w:fill="auto"/>
            <w:noWrap/>
            <w:vAlign w:val="bottom"/>
            <w:hideMark/>
          </w:tcPr>
          <w:p w14:paraId="202472E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1390506</w:t>
            </w:r>
          </w:p>
        </w:tc>
      </w:tr>
      <w:tr w:rsidR="00127015" w:rsidRPr="00127015" w14:paraId="77E5BB0C" w14:textId="77777777" w:rsidTr="00127015">
        <w:trPr>
          <w:trHeight w:val="300"/>
        </w:trPr>
        <w:tc>
          <w:tcPr>
            <w:tcW w:w="2320" w:type="dxa"/>
            <w:tcBorders>
              <w:top w:val="nil"/>
              <w:left w:val="nil"/>
              <w:bottom w:val="nil"/>
              <w:right w:val="nil"/>
            </w:tcBorders>
            <w:shd w:val="clear" w:color="auto" w:fill="auto"/>
            <w:noWrap/>
            <w:vAlign w:val="bottom"/>
            <w:hideMark/>
          </w:tcPr>
          <w:p w14:paraId="362ACB9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hit</w:t>
            </w:r>
          </w:p>
        </w:tc>
        <w:tc>
          <w:tcPr>
            <w:tcW w:w="1940" w:type="dxa"/>
            <w:tcBorders>
              <w:top w:val="nil"/>
              <w:left w:val="nil"/>
              <w:bottom w:val="nil"/>
              <w:right w:val="nil"/>
            </w:tcBorders>
            <w:shd w:val="clear" w:color="auto" w:fill="auto"/>
            <w:noWrap/>
            <w:vAlign w:val="bottom"/>
            <w:hideMark/>
          </w:tcPr>
          <w:p w14:paraId="22D05C0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2298137</w:t>
            </w:r>
          </w:p>
        </w:tc>
        <w:tc>
          <w:tcPr>
            <w:tcW w:w="1920" w:type="dxa"/>
            <w:tcBorders>
              <w:top w:val="nil"/>
              <w:left w:val="nil"/>
              <w:bottom w:val="nil"/>
              <w:right w:val="nil"/>
            </w:tcBorders>
            <w:shd w:val="clear" w:color="auto" w:fill="auto"/>
            <w:noWrap/>
            <w:vAlign w:val="bottom"/>
            <w:hideMark/>
          </w:tcPr>
          <w:p w14:paraId="2E6871E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589545</w:t>
            </w:r>
          </w:p>
        </w:tc>
      </w:tr>
      <w:tr w:rsidR="00127015" w:rsidRPr="00127015" w14:paraId="1564D587" w14:textId="77777777" w:rsidTr="00127015">
        <w:trPr>
          <w:trHeight w:val="300"/>
        </w:trPr>
        <w:tc>
          <w:tcPr>
            <w:tcW w:w="2320" w:type="dxa"/>
            <w:tcBorders>
              <w:top w:val="nil"/>
              <w:left w:val="nil"/>
              <w:bottom w:val="nil"/>
              <w:right w:val="nil"/>
            </w:tcBorders>
            <w:shd w:val="clear" w:color="auto" w:fill="auto"/>
            <w:noWrap/>
            <w:vAlign w:val="bottom"/>
            <w:hideMark/>
          </w:tcPr>
          <w:p w14:paraId="4345B44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smasher</w:t>
            </w:r>
          </w:p>
        </w:tc>
        <w:tc>
          <w:tcPr>
            <w:tcW w:w="1940" w:type="dxa"/>
            <w:tcBorders>
              <w:top w:val="nil"/>
              <w:left w:val="nil"/>
              <w:bottom w:val="nil"/>
              <w:right w:val="nil"/>
            </w:tcBorders>
            <w:shd w:val="clear" w:color="auto" w:fill="auto"/>
            <w:noWrap/>
            <w:vAlign w:val="bottom"/>
            <w:hideMark/>
          </w:tcPr>
          <w:p w14:paraId="642281A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63354</w:t>
            </w:r>
          </w:p>
        </w:tc>
        <w:tc>
          <w:tcPr>
            <w:tcW w:w="1920" w:type="dxa"/>
            <w:tcBorders>
              <w:top w:val="nil"/>
              <w:left w:val="nil"/>
              <w:bottom w:val="nil"/>
              <w:right w:val="nil"/>
            </w:tcBorders>
            <w:shd w:val="clear" w:color="auto" w:fill="auto"/>
            <w:noWrap/>
            <w:vAlign w:val="bottom"/>
            <w:hideMark/>
          </w:tcPr>
          <w:p w14:paraId="1AD5C14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6885562</w:t>
            </w:r>
          </w:p>
        </w:tc>
      </w:tr>
      <w:tr w:rsidR="00127015" w:rsidRPr="00127015" w14:paraId="40C2FAFD"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586064D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ill.r.01</w:t>
            </w:r>
          </w:p>
        </w:tc>
        <w:tc>
          <w:tcPr>
            <w:tcW w:w="1940" w:type="dxa"/>
            <w:tcBorders>
              <w:top w:val="nil"/>
              <w:left w:val="nil"/>
              <w:bottom w:val="single" w:sz="4" w:space="0" w:color="8EA9DB"/>
              <w:right w:val="nil"/>
            </w:tcBorders>
            <w:shd w:val="clear" w:color="auto" w:fill="auto"/>
            <w:noWrap/>
            <w:vAlign w:val="bottom"/>
            <w:hideMark/>
          </w:tcPr>
          <w:p w14:paraId="050AAE2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9875776</w:t>
            </w:r>
          </w:p>
        </w:tc>
        <w:tc>
          <w:tcPr>
            <w:tcW w:w="1920" w:type="dxa"/>
            <w:tcBorders>
              <w:top w:val="nil"/>
              <w:left w:val="nil"/>
              <w:bottom w:val="single" w:sz="4" w:space="0" w:color="8EA9DB"/>
              <w:right w:val="nil"/>
            </w:tcBorders>
            <w:shd w:val="clear" w:color="auto" w:fill="auto"/>
            <w:noWrap/>
            <w:vAlign w:val="bottom"/>
            <w:hideMark/>
          </w:tcPr>
          <w:p w14:paraId="05C7102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6068431</w:t>
            </w:r>
          </w:p>
        </w:tc>
      </w:tr>
      <w:tr w:rsidR="00127015" w:rsidRPr="00127015" w14:paraId="72544166" w14:textId="77777777" w:rsidTr="00127015">
        <w:trPr>
          <w:trHeight w:val="300"/>
        </w:trPr>
        <w:tc>
          <w:tcPr>
            <w:tcW w:w="2320" w:type="dxa"/>
            <w:tcBorders>
              <w:top w:val="nil"/>
              <w:left w:val="nil"/>
              <w:bottom w:val="nil"/>
              <w:right w:val="nil"/>
            </w:tcBorders>
            <w:shd w:val="clear" w:color="auto" w:fill="auto"/>
            <w:noWrap/>
            <w:vAlign w:val="bottom"/>
            <w:hideMark/>
          </w:tcPr>
          <w:p w14:paraId="1323817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ill</w:t>
            </w:r>
          </w:p>
        </w:tc>
        <w:tc>
          <w:tcPr>
            <w:tcW w:w="1940" w:type="dxa"/>
            <w:tcBorders>
              <w:top w:val="nil"/>
              <w:left w:val="nil"/>
              <w:bottom w:val="nil"/>
              <w:right w:val="nil"/>
            </w:tcBorders>
            <w:shd w:val="clear" w:color="auto" w:fill="auto"/>
            <w:noWrap/>
            <w:vAlign w:val="bottom"/>
            <w:hideMark/>
          </w:tcPr>
          <w:p w14:paraId="5429BB7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6086957</w:t>
            </w:r>
          </w:p>
        </w:tc>
        <w:tc>
          <w:tcPr>
            <w:tcW w:w="1920" w:type="dxa"/>
            <w:tcBorders>
              <w:top w:val="nil"/>
              <w:left w:val="nil"/>
              <w:bottom w:val="nil"/>
              <w:right w:val="nil"/>
            </w:tcBorders>
            <w:shd w:val="clear" w:color="auto" w:fill="auto"/>
            <w:noWrap/>
            <w:vAlign w:val="bottom"/>
            <w:hideMark/>
          </w:tcPr>
          <w:p w14:paraId="6009C84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8878354</w:t>
            </w:r>
          </w:p>
        </w:tc>
      </w:tr>
      <w:tr w:rsidR="00127015" w:rsidRPr="00127015" w14:paraId="1179A7FF" w14:textId="77777777" w:rsidTr="00127015">
        <w:trPr>
          <w:trHeight w:val="300"/>
        </w:trPr>
        <w:tc>
          <w:tcPr>
            <w:tcW w:w="2320" w:type="dxa"/>
            <w:tcBorders>
              <w:top w:val="nil"/>
              <w:left w:val="nil"/>
              <w:bottom w:val="nil"/>
              <w:right w:val="nil"/>
            </w:tcBorders>
            <w:shd w:val="clear" w:color="auto" w:fill="auto"/>
            <w:noWrap/>
            <w:vAlign w:val="bottom"/>
            <w:hideMark/>
          </w:tcPr>
          <w:p w14:paraId="255DD37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oorly</w:t>
            </w:r>
          </w:p>
        </w:tc>
        <w:tc>
          <w:tcPr>
            <w:tcW w:w="1940" w:type="dxa"/>
            <w:tcBorders>
              <w:top w:val="nil"/>
              <w:left w:val="nil"/>
              <w:bottom w:val="nil"/>
              <w:right w:val="nil"/>
            </w:tcBorders>
            <w:shd w:val="clear" w:color="auto" w:fill="auto"/>
            <w:noWrap/>
            <w:vAlign w:val="bottom"/>
            <w:hideMark/>
          </w:tcPr>
          <w:p w14:paraId="1B85C41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64596</w:t>
            </w:r>
          </w:p>
        </w:tc>
        <w:tc>
          <w:tcPr>
            <w:tcW w:w="1920" w:type="dxa"/>
            <w:tcBorders>
              <w:top w:val="nil"/>
              <w:left w:val="nil"/>
              <w:bottom w:val="nil"/>
              <w:right w:val="nil"/>
            </w:tcBorders>
            <w:shd w:val="clear" w:color="auto" w:fill="auto"/>
            <w:noWrap/>
            <w:vAlign w:val="bottom"/>
            <w:hideMark/>
          </w:tcPr>
          <w:p w14:paraId="75C13E2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3258508</w:t>
            </w:r>
          </w:p>
        </w:tc>
      </w:tr>
      <w:tr w:rsidR="00127015" w:rsidRPr="00127015" w14:paraId="02A04A55"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32EAF0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immediately.r.01</w:t>
            </w:r>
          </w:p>
        </w:tc>
        <w:tc>
          <w:tcPr>
            <w:tcW w:w="1940" w:type="dxa"/>
            <w:tcBorders>
              <w:top w:val="nil"/>
              <w:left w:val="nil"/>
              <w:bottom w:val="single" w:sz="4" w:space="0" w:color="8EA9DB"/>
              <w:right w:val="nil"/>
            </w:tcBorders>
            <w:shd w:val="clear" w:color="auto" w:fill="auto"/>
            <w:noWrap/>
            <w:vAlign w:val="bottom"/>
            <w:hideMark/>
          </w:tcPr>
          <w:p w14:paraId="30FDDE7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8571429</w:t>
            </w:r>
          </w:p>
        </w:tc>
        <w:tc>
          <w:tcPr>
            <w:tcW w:w="1920" w:type="dxa"/>
            <w:tcBorders>
              <w:top w:val="nil"/>
              <w:left w:val="nil"/>
              <w:bottom w:val="single" w:sz="4" w:space="0" w:color="8EA9DB"/>
              <w:right w:val="nil"/>
            </w:tcBorders>
            <w:shd w:val="clear" w:color="auto" w:fill="auto"/>
            <w:noWrap/>
            <w:vAlign w:val="bottom"/>
            <w:hideMark/>
          </w:tcPr>
          <w:p w14:paraId="164C27D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2234468</w:t>
            </w:r>
          </w:p>
        </w:tc>
      </w:tr>
      <w:tr w:rsidR="00127015" w:rsidRPr="00127015" w14:paraId="19CAD1C3" w14:textId="77777777" w:rsidTr="00127015">
        <w:trPr>
          <w:trHeight w:val="300"/>
        </w:trPr>
        <w:tc>
          <w:tcPr>
            <w:tcW w:w="2320" w:type="dxa"/>
            <w:tcBorders>
              <w:top w:val="nil"/>
              <w:left w:val="nil"/>
              <w:bottom w:val="nil"/>
              <w:right w:val="nil"/>
            </w:tcBorders>
            <w:shd w:val="clear" w:color="auto" w:fill="auto"/>
            <w:noWrap/>
            <w:vAlign w:val="bottom"/>
            <w:hideMark/>
          </w:tcPr>
          <w:p w14:paraId="5A50445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forthwith</w:t>
            </w:r>
          </w:p>
        </w:tc>
        <w:tc>
          <w:tcPr>
            <w:tcW w:w="1940" w:type="dxa"/>
            <w:tcBorders>
              <w:top w:val="nil"/>
              <w:left w:val="nil"/>
              <w:bottom w:val="nil"/>
              <w:right w:val="nil"/>
            </w:tcBorders>
            <w:shd w:val="clear" w:color="auto" w:fill="auto"/>
            <w:noWrap/>
            <w:vAlign w:val="bottom"/>
            <w:hideMark/>
          </w:tcPr>
          <w:p w14:paraId="545AB6E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9875776</w:t>
            </w:r>
          </w:p>
        </w:tc>
        <w:tc>
          <w:tcPr>
            <w:tcW w:w="1920" w:type="dxa"/>
            <w:tcBorders>
              <w:top w:val="nil"/>
              <w:left w:val="nil"/>
              <w:bottom w:val="nil"/>
              <w:right w:val="nil"/>
            </w:tcBorders>
            <w:shd w:val="clear" w:color="auto" w:fill="auto"/>
            <w:noWrap/>
            <w:vAlign w:val="bottom"/>
            <w:hideMark/>
          </w:tcPr>
          <w:p w14:paraId="372822C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88959</w:t>
            </w:r>
          </w:p>
        </w:tc>
      </w:tr>
      <w:tr w:rsidR="00127015" w:rsidRPr="00127015" w14:paraId="4A9FEF87" w14:textId="77777777" w:rsidTr="00127015">
        <w:trPr>
          <w:trHeight w:val="300"/>
        </w:trPr>
        <w:tc>
          <w:tcPr>
            <w:tcW w:w="2320" w:type="dxa"/>
            <w:tcBorders>
              <w:top w:val="nil"/>
              <w:left w:val="nil"/>
              <w:bottom w:val="nil"/>
              <w:right w:val="nil"/>
            </w:tcBorders>
            <w:shd w:val="clear" w:color="auto" w:fill="auto"/>
            <w:noWrap/>
            <w:vAlign w:val="bottom"/>
            <w:hideMark/>
          </w:tcPr>
          <w:p w14:paraId="14DDD26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now</w:t>
            </w:r>
          </w:p>
        </w:tc>
        <w:tc>
          <w:tcPr>
            <w:tcW w:w="1940" w:type="dxa"/>
            <w:tcBorders>
              <w:top w:val="nil"/>
              <w:left w:val="nil"/>
              <w:bottom w:val="nil"/>
              <w:right w:val="nil"/>
            </w:tcBorders>
            <w:shd w:val="clear" w:color="auto" w:fill="auto"/>
            <w:noWrap/>
            <w:vAlign w:val="bottom"/>
            <w:hideMark/>
          </w:tcPr>
          <w:p w14:paraId="1CDE560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7267081</w:t>
            </w:r>
          </w:p>
        </w:tc>
        <w:tc>
          <w:tcPr>
            <w:tcW w:w="1920" w:type="dxa"/>
            <w:tcBorders>
              <w:top w:val="nil"/>
              <w:left w:val="nil"/>
              <w:bottom w:val="nil"/>
              <w:right w:val="nil"/>
            </w:tcBorders>
            <w:shd w:val="clear" w:color="auto" w:fill="auto"/>
            <w:noWrap/>
            <w:vAlign w:val="bottom"/>
            <w:hideMark/>
          </w:tcPr>
          <w:p w14:paraId="1895EC8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0779977</w:t>
            </w:r>
          </w:p>
        </w:tc>
      </w:tr>
      <w:tr w:rsidR="00127015" w:rsidRPr="00127015" w14:paraId="2E169ADE"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74B4EAE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interchange.n.02</w:t>
            </w:r>
          </w:p>
        </w:tc>
        <w:tc>
          <w:tcPr>
            <w:tcW w:w="1940" w:type="dxa"/>
            <w:tcBorders>
              <w:top w:val="nil"/>
              <w:left w:val="nil"/>
              <w:bottom w:val="single" w:sz="4" w:space="0" w:color="8EA9DB"/>
              <w:right w:val="nil"/>
            </w:tcBorders>
            <w:shd w:val="clear" w:color="auto" w:fill="auto"/>
            <w:noWrap/>
            <w:vAlign w:val="bottom"/>
            <w:hideMark/>
          </w:tcPr>
          <w:p w14:paraId="5BA3959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5465839</w:t>
            </w:r>
          </w:p>
        </w:tc>
        <w:tc>
          <w:tcPr>
            <w:tcW w:w="1920" w:type="dxa"/>
            <w:tcBorders>
              <w:top w:val="nil"/>
              <w:left w:val="nil"/>
              <w:bottom w:val="single" w:sz="4" w:space="0" w:color="8EA9DB"/>
              <w:right w:val="nil"/>
            </w:tcBorders>
            <w:shd w:val="clear" w:color="auto" w:fill="auto"/>
            <w:noWrap/>
            <w:vAlign w:val="bottom"/>
            <w:hideMark/>
          </w:tcPr>
          <w:p w14:paraId="2DAF031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7409057</w:t>
            </w:r>
          </w:p>
        </w:tc>
      </w:tr>
      <w:tr w:rsidR="00127015" w:rsidRPr="00127015" w14:paraId="2E957BAF" w14:textId="77777777" w:rsidTr="00127015">
        <w:trPr>
          <w:trHeight w:val="300"/>
        </w:trPr>
        <w:tc>
          <w:tcPr>
            <w:tcW w:w="2320" w:type="dxa"/>
            <w:tcBorders>
              <w:top w:val="nil"/>
              <w:left w:val="nil"/>
              <w:bottom w:val="nil"/>
              <w:right w:val="nil"/>
            </w:tcBorders>
            <w:shd w:val="clear" w:color="auto" w:fill="auto"/>
            <w:noWrap/>
            <w:vAlign w:val="bottom"/>
            <w:hideMark/>
          </w:tcPr>
          <w:p w14:paraId="344006B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interchange</w:t>
            </w:r>
          </w:p>
        </w:tc>
        <w:tc>
          <w:tcPr>
            <w:tcW w:w="1940" w:type="dxa"/>
            <w:tcBorders>
              <w:top w:val="nil"/>
              <w:left w:val="nil"/>
              <w:bottom w:val="nil"/>
              <w:right w:val="nil"/>
            </w:tcBorders>
            <w:shd w:val="clear" w:color="auto" w:fill="auto"/>
            <w:noWrap/>
            <w:vAlign w:val="bottom"/>
            <w:hideMark/>
          </w:tcPr>
          <w:p w14:paraId="174FADE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6024845</w:t>
            </w:r>
          </w:p>
        </w:tc>
        <w:tc>
          <w:tcPr>
            <w:tcW w:w="1920" w:type="dxa"/>
            <w:tcBorders>
              <w:top w:val="nil"/>
              <w:left w:val="nil"/>
              <w:bottom w:val="nil"/>
              <w:right w:val="nil"/>
            </w:tcBorders>
            <w:shd w:val="clear" w:color="auto" w:fill="auto"/>
            <w:noWrap/>
            <w:vAlign w:val="bottom"/>
            <w:hideMark/>
          </w:tcPr>
          <w:p w14:paraId="66CF023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439872</w:t>
            </w:r>
          </w:p>
        </w:tc>
      </w:tr>
      <w:tr w:rsidR="00127015" w:rsidRPr="00127015" w14:paraId="0DD24ABC" w14:textId="77777777" w:rsidTr="00127015">
        <w:trPr>
          <w:trHeight w:val="300"/>
        </w:trPr>
        <w:tc>
          <w:tcPr>
            <w:tcW w:w="2320" w:type="dxa"/>
            <w:tcBorders>
              <w:top w:val="nil"/>
              <w:left w:val="nil"/>
              <w:bottom w:val="nil"/>
              <w:right w:val="nil"/>
            </w:tcBorders>
            <w:shd w:val="clear" w:color="auto" w:fill="auto"/>
            <w:noWrap/>
            <w:vAlign w:val="bottom"/>
            <w:hideMark/>
          </w:tcPr>
          <w:p w14:paraId="37B6B1C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reciprocation</w:t>
            </w:r>
          </w:p>
        </w:tc>
        <w:tc>
          <w:tcPr>
            <w:tcW w:w="1940" w:type="dxa"/>
            <w:tcBorders>
              <w:top w:val="nil"/>
              <w:left w:val="nil"/>
              <w:bottom w:val="nil"/>
              <w:right w:val="nil"/>
            </w:tcBorders>
            <w:shd w:val="clear" w:color="auto" w:fill="auto"/>
            <w:noWrap/>
            <w:vAlign w:val="bottom"/>
            <w:hideMark/>
          </w:tcPr>
          <w:p w14:paraId="76CF0AE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4906832</w:t>
            </w:r>
          </w:p>
        </w:tc>
        <w:tc>
          <w:tcPr>
            <w:tcW w:w="1920" w:type="dxa"/>
            <w:tcBorders>
              <w:top w:val="nil"/>
              <w:left w:val="nil"/>
              <w:bottom w:val="nil"/>
              <w:right w:val="nil"/>
            </w:tcBorders>
            <w:shd w:val="clear" w:color="auto" w:fill="auto"/>
            <w:noWrap/>
            <w:vAlign w:val="bottom"/>
            <w:hideMark/>
          </w:tcPr>
          <w:p w14:paraId="7FE1A05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0419394</w:t>
            </w:r>
          </w:p>
        </w:tc>
      </w:tr>
      <w:tr w:rsidR="00127015" w:rsidRPr="00127015" w14:paraId="734208BE"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5789C94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lifelike.s.02</w:t>
            </w:r>
          </w:p>
        </w:tc>
        <w:tc>
          <w:tcPr>
            <w:tcW w:w="1940" w:type="dxa"/>
            <w:tcBorders>
              <w:top w:val="nil"/>
              <w:left w:val="nil"/>
              <w:bottom w:val="single" w:sz="4" w:space="0" w:color="8EA9DB"/>
              <w:right w:val="nil"/>
            </w:tcBorders>
            <w:shd w:val="clear" w:color="auto" w:fill="auto"/>
            <w:noWrap/>
            <w:vAlign w:val="bottom"/>
            <w:hideMark/>
          </w:tcPr>
          <w:p w14:paraId="5BFB0DA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9937888</w:t>
            </w:r>
          </w:p>
        </w:tc>
        <w:tc>
          <w:tcPr>
            <w:tcW w:w="1920" w:type="dxa"/>
            <w:tcBorders>
              <w:top w:val="nil"/>
              <w:left w:val="nil"/>
              <w:bottom w:val="single" w:sz="4" w:space="0" w:color="8EA9DB"/>
              <w:right w:val="nil"/>
            </w:tcBorders>
            <w:shd w:val="clear" w:color="auto" w:fill="auto"/>
            <w:noWrap/>
            <w:vAlign w:val="bottom"/>
            <w:hideMark/>
          </w:tcPr>
          <w:p w14:paraId="49483C6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7058638</w:t>
            </w:r>
          </w:p>
        </w:tc>
      </w:tr>
      <w:tr w:rsidR="00127015" w:rsidRPr="00127015" w14:paraId="646F22D9" w14:textId="77777777" w:rsidTr="00127015">
        <w:trPr>
          <w:trHeight w:val="300"/>
        </w:trPr>
        <w:tc>
          <w:tcPr>
            <w:tcW w:w="2320" w:type="dxa"/>
            <w:tcBorders>
              <w:top w:val="nil"/>
              <w:left w:val="nil"/>
              <w:bottom w:val="nil"/>
              <w:right w:val="nil"/>
            </w:tcBorders>
            <w:shd w:val="clear" w:color="auto" w:fill="auto"/>
            <w:noWrap/>
            <w:vAlign w:val="bottom"/>
            <w:hideMark/>
          </w:tcPr>
          <w:p w14:paraId="47564C3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lifelike</w:t>
            </w:r>
          </w:p>
        </w:tc>
        <w:tc>
          <w:tcPr>
            <w:tcW w:w="1940" w:type="dxa"/>
            <w:tcBorders>
              <w:top w:val="nil"/>
              <w:left w:val="nil"/>
              <w:bottom w:val="nil"/>
              <w:right w:val="nil"/>
            </w:tcBorders>
            <w:shd w:val="clear" w:color="auto" w:fill="auto"/>
            <w:noWrap/>
            <w:vAlign w:val="bottom"/>
            <w:hideMark/>
          </w:tcPr>
          <w:p w14:paraId="54B7E40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63354</w:t>
            </w:r>
          </w:p>
        </w:tc>
        <w:tc>
          <w:tcPr>
            <w:tcW w:w="1920" w:type="dxa"/>
            <w:tcBorders>
              <w:top w:val="nil"/>
              <w:left w:val="nil"/>
              <w:bottom w:val="nil"/>
              <w:right w:val="nil"/>
            </w:tcBorders>
            <w:shd w:val="clear" w:color="auto" w:fill="auto"/>
            <w:noWrap/>
            <w:vAlign w:val="bottom"/>
            <w:hideMark/>
          </w:tcPr>
          <w:p w14:paraId="2DB3C3E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991482</w:t>
            </w:r>
          </w:p>
        </w:tc>
      </w:tr>
      <w:tr w:rsidR="00127015" w:rsidRPr="00127015" w14:paraId="24F6AB00" w14:textId="77777777" w:rsidTr="00127015">
        <w:trPr>
          <w:trHeight w:val="300"/>
        </w:trPr>
        <w:tc>
          <w:tcPr>
            <w:tcW w:w="2320" w:type="dxa"/>
            <w:tcBorders>
              <w:top w:val="nil"/>
              <w:left w:val="nil"/>
              <w:bottom w:val="nil"/>
              <w:right w:val="nil"/>
            </w:tcBorders>
            <w:shd w:val="clear" w:color="auto" w:fill="auto"/>
            <w:noWrap/>
            <w:vAlign w:val="bottom"/>
            <w:hideMark/>
          </w:tcPr>
          <w:p w14:paraId="1698C5F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natural</w:t>
            </w:r>
          </w:p>
        </w:tc>
        <w:tc>
          <w:tcPr>
            <w:tcW w:w="1940" w:type="dxa"/>
            <w:tcBorders>
              <w:top w:val="nil"/>
              <w:left w:val="nil"/>
              <w:bottom w:val="nil"/>
              <w:right w:val="nil"/>
            </w:tcBorders>
            <w:shd w:val="clear" w:color="auto" w:fill="auto"/>
            <w:noWrap/>
            <w:vAlign w:val="bottom"/>
            <w:hideMark/>
          </w:tcPr>
          <w:p w14:paraId="7DEE394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1242236</w:t>
            </w:r>
          </w:p>
        </w:tc>
        <w:tc>
          <w:tcPr>
            <w:tcW w:w="1920" w:type="dxa"/>
            <w:tcBorders>
              <w:top w:val="nil"/>
              <w:left w:val="nil"/>
              <w:bottom w:val="nil"/>
              <w:right w:val="nil"/>
            </w:tcBorders>
            <w:shd w:val="clear" w:color="auto" w:fill="auto"/>
            <w:noWrap/>
            <w:vAlign w:val="bottom"/>
            <w:hideMark/>
          </w:tcPr>
          <w:p w14:paraId="3717BE9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6125793</w:t>
            </w:r>
          </w:p>
        </w:tc>
      </w:tr>
      <w:tr w:rsidR="00127015" w:rsidRPr="00127015" w14:paraId="2A8CA5A5"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260AEF2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merely.r.01</w:t>
            </w:r>
          </w:p>
        </w:tc>
        <w:tc>
          <w:tcPr>
            <w:tcW w:w="1940" w:type="dxa"/>
            <w:tcBorders>
              <w:top w:val="nil"/>
              <w:left w:val="nil"/>
              <w:bottom w:val="single" w:sz="4" w:space="0" w:color="8EA9DB"/>
              <w:right w:val="nil"/>
            </w:tcBorders>
            <w:shd w:val="clear" w:color="auto" w:fill="auto"/>
            <w:noWrap/>
            <w:vAlign w:val="bottom"/>
            <w:hideMark/>
          </w:tcPr>
          <w:p w14:paraId="0C86527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197515528</w:t>
            </w:r>
          </w:p>
        </w:tc>
        <w:tc>
          <w:tcPr>
            <w:tcW w:w="1920" w:type="dxa"/>
            <w:tcBorders>
              <w:top w:val="nil"/>
              <w:left w:val="nil"/>
              <w:bottom w:val="single" w:sz="4" w:space="0" w:color="8EA9DB"/>
              <w:right w:val="nil"/>
            </w:tcBorders>
            <w:shd w:val="clear" w:color="auto" w:fill="auto"/>
            <w:noWrap/>
            <w:vAlign w:val="bottom"/>
            <w:hideMark/>
          </w:tcPr>
          <w:p w14:paraId="18164CC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3827603</w:t>
            </w:r>
          </w:p>
        </w:tc>
      </w:tr>
      <w:tr w:rsidR="00127015" w:rsidRPr="00127015" w14:paraId="633DACD5" w14:textId="77777777" w:rsidTr="00127015">
        <w:trPr>
          <w:trHeight w:val="300"/>
        </w:trPr>
        <w:tc>
          <w:tcPr>
            <w:tcW w:w="2320" w:type="dxa"/>
            <w:tcBorders>
              <w:top w:val="nil"/>
              <w:left w:val="nil"/>
              <w:bottom w:val="nil"/>
              <w:right w:val="nil"/>
            </w:tcBorders>
            <w:shd w:val="clear" w:color="auto" w:fill="auto"/>
            <w:noWrap/>
            <w:vAlign w:val="bottom"/>
            <w:hideMark/>
          </w:tcPr>
          <w:p w14:paraId="70BB709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just</w:t>
            </w:r>
          </w:p>
        </w:tc>
        <w:tc>
          <w:tcPr>
            <w:tcW w:w="1940" w:type="dxa"/>
            <w:tcBorders>
              <w:top w:val="nil"/>
              <w:left w:val="nil"/>
              <w:bottom w:val="nil"/>
              <w:right w:val="nil"/>
            </w:tcBorders>
            <w:shd w:val="clear" w:color="auto" w:fill="auto"/>
            <w:noWrap/>
            <w:vAlign w:val="bottom"/>
            <w:hideMark/>
          </w:tcPr>
          <w:p w14:paraId="61DC811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378882</w:t>
            </w:r>
          </w:p>
        </w:tc>
        <w:tc>
          <w:tcPr>
            <w:tcW w:w="1920" w:type="dxa"/>
            <w:tcBorders>
              <w:top w:val="nil"/>
              <w:left w:val="nil"/>
              <w:bottom w:val="nil"/>
              <w:right w:val="nil"/>
            </w:tcBorders>
            <w:shd w:val="clear" w:color="auto" w:fill="auto"/>
            <w:noWrap/>
            <w:vAlign w:val="bottom"/>
            <w:hideMark/>
          </w:tcPr>
          <w:p w14:paraId="6352316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5889643</w:t>
            </w:r>
          </w:p>
        </w:tc>
      </w:tr>
      <w:tr w:rsidR="00127015" w:rsidRPr="00127015" w14:paraId="4C395867" w14:textId="77777777" w:rsidTr="00127015">
        <w:trPr>
          <w:trHeight w:val="300"/>
        </w:trPr>
        <w:tc>
          <w:tcPr>
            <w:tcW w:w="2320" w:type="dxa"/>
            <w:tcBorders>
              <w:top w:val="nil"/>
              <w:left w:val="nil"/>
              <w:bottom w:val="nil"/>
              <w:right w:val="nil"/>
            </w:tcBorders>
            <w:shd w:val="clear" w:color="auto" w:fill="auto"/>
            <w:noWrap/>
            <w:vAlign w:val="bottom"/>
            <w:hideMark/>
          </w:tcPr>
          <w:p w14:paraId="501C499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merely</w:t>
            </w:r>
          </w:p>
        </w:tc>
        <w:tc>
          <w:tcPr>
            <w:tcW w:w="1940" w:type="dxa"/>
            <w:tcBorders>
              <w:top w:val="nil"/>
              <w:left w:val="nil"/>
              <w:bottom w:val="nil"/>
              <w:right w:val="nil"/>
            </w:tcBorders>
            <w:shd w:val="clear" w:color="auto" w:fill="auto"/>
            <w:noWrap/>
            <w:vAlign w:val="bottom"/>
            <w:hideMark/>
          </w:tcPr>
          <w:p w14:paraId="6840C48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1242236</w:t>
            </w:r>
          </w:p>
        </w:tc>
        <w:tc>
          <w:tcPr>
            <w:tcW w:w="1920" w:type="dxa"/>
            <w:tcBorders>
              <w:top w:val="nil"/>
              <w:left w:val="nil"/>
              <w:bottom w:val="nil"/>
              <w:right w:val="nil"/>
            </w:tcBorders>
            <w:shd w:val="clear" w:color="auto" w:fill="auto"/>
            <w:noWrap/>
            <w:vAlign w:val="bottom"/>
            <w:hideMark/>
          </w:tcPr>
          <w:p w14:paraId="17C06D9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1765563</w:t>
            </w:r>
          </w:p>
        </w:tc>
      </w:tr>
      <w:tr w:rsidR="00127015" w:rsidRPr="00127015" w14:paraId="0F3D7664"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4F014EB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motivation.n.01</w:t>
            </w:r>
          </w:p>
        </w:tc>
        <w:tc>
          <w:tcPr>
            <w:tcW w:w="1940" w:type="dxa"/>
            <w:tcBorders>
              <w:top w:val="nil"/>
              <w:left w:val="nil"/>
              <w:bottom w:val="single" w:sz="4" w:space="0" w:color="8EA9DB"/>
              <w:right w:val="nil"/>
            </w:tcBorders>
            <w:shd w:val="clear" w:color="auto" w:fill="auto"/>
            <w:noWrap/>
            <w:vAlign w:val="bottom"/>
            <w:hideMark/>
          </w:tcPr>
          <w:p w14:paraId="0036BB6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5590062</w:t>
            </w:r>
          </w:p>
        </w:tc>
        <w:tc>
          <w:tcPr>
            <w:tcW w:w="1920" w:type="dxa"/>
            <w:tcBorders>
              <w:top w:val="nil"/>
              <w:left w:val="nil"/>
              <w:bottom w:val="single" w:sz="4" w:space="0" w:color="8EA9DB"/>
              <w:right w:val="nil"/>
            </w:tcBorders>
            <w:shd w:val="clear" w:color="auto" w:fill="auto"/>
            <w:noWrap/>
            <w:vAlign w:val="bottom"/>
            <w:hideMark/>
          </w:tcPr>
          <w:p w14:paraId="4EBEF80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2144174</w:t>
            </w:r>
          </w:p>
        </w:tc>
      </w:tr>
      <w:tr w:rsidR="00127015" w:rsidRPr="00127015" w14:paraId="2B6FA2FC" w14:textId="77777777" w:rsidTr="00127015">
        <w:trPr>
          <w:trHeight w:val="300"/>
        </w:trPr>
        <w:tc>
          <w:tcPr>
            <w:tcW w:w="2320" w:type="dxa"/>
            <w:tcBorders>
              <w:top w:val="nil"/>
              <w:left w:val="nil"/>
              <w:bottom w:val="nil"/>
              <w:right w:val="nil"/>
            </w:tcBorders>
            <w:shd w:val="clear" w:color="auto" w:fill="auto"/>
            <w:noWrap/>
            <w:vAlign w:val="bottom"/>
            <w:hideMark/>
          </w:tcPr>
          <w:p w14:paraId="43F3A06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motive</w:t>
            </w:r>
          </w:p>
        </w:tc>
        <w:tc>
          <w:tcPr>
            <w:tcW w:w="1940" w:type="dxa"/>
            <w:tcBorders>
              <w:top w:val="nil"/>
              <w:left w:val="nil"/>
              <w:bottom w:val="nil"/>
              <w:right w:val="nil"/>
            </w:tcBorders>
            <w:shd w:val="clear" w:color="auto" w:fill="auto"/>
            <w:noWrap/>
            <w:vAlign w:val="bottom"/>
            <w:hideMark/>
          </w:tcPr>
          <w:p w14:paraId="745CC96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8757764</w:t>
            </w:r>
          </w:p>
        </w:tc>
        <w:tc>
          <w:tcPr>
            <w:tcW w:w="1920" w:type="dxa"/>
            <w:tcBorders>
              <w:top w:val="nil"/>
              <w:left w:val="nil"/>
              <w:bottom w:val="nil"/>
              <w:right w:val="nil"/>
            </w:tcBorders>
            <w:shd w:val="clear" w:color="auto" w:fill="auto"/>
            <w:noWrap/>
            <w:vAlign w:val="bottom"/>
            <w:hideMark/>
          </w:tcPr>
          <w:p w14:paraId="26A88E8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9787407</w:t>
            </w:r>
          </w:p>
        </w:tc>
      </w:tr>
      <w:tr w:rsidR="00127015" w:rsidRPr="00127015" w14:paraId="38809D79" w14:textId="77777777" w:rsidTr="00127015">
        <w:trPr>
          <w:trHeight w:val="300"/>
        </w:trPr>
        <w:tc>
          <w:tcPr>
            <w:tcW w:w="2320" w:type="dxa"/>
            <w:tcBorders>
              <w:top w:val="nil"/>
              <w:left w:val="nil"/>
              <w:bottom w:val="nil"/>
              <w:right w:val="nil"/>
            </w:tcBorders>
            <w:shd w:val="clear" w:color="auto" w:fill="auto"/>
            <w:noWrap/>
            <w:vAlign w:val="bottom"/>
            <w:hideMark/>
          </w:tcPr>
          <w:p w14:paraId="74CC794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need</w:t>
            </w:r>
          </w:p>
        </w:tc>
        <w:tc>
          <w:tcPr>
            <w:tcW w:w="1940" w:type="dxa"/>
            <w:tcBorders>
              <w:top w:val="nil"/>
              <w:left w:val="nil"/>
              <w:bottom w:val="nil"/>
              <w:right w:val="nil"/>
            </w:tcBorders>
            <w:shd w:val="clear" w:color="auto" w:fill="auto"/>
            <w:noWrap/>
            <w:vAlign w:val="bottom"/>
            <w:hideMark/>
          </w:tcPr>
          <w:p w14:paraId="6354BF6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242236</w:t>
            </w:r>
          </w:p>
        </w:tc>
        <w:tc>
          <w:tcPr>
            <w:tcW w:w="1920" w:type="dxa"/>
            <w:tcBorders>
              <w:top w:val="nil"/>
              <w:left w:val="nil"/>
              <w:bottom w:val="nil"/>
              <w:right w:val="nil"/>
            </w:tcBorders>
            <w:shd w:val="clear" w:color="auto" w:fill="auto"/>
            <w:noWrap/>
            <w:vAlign w:val="bottom"/>
            <w:hideMark/>
          </w:tcPr>
          <w:p w14:paraId="453FB7F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500942</w:t>
            </w:r>
          </w:p>
        </w:tc>
      </w:tr>
      <w:tr w:rsidR="00127015" w:rsidRPr="00127015" w14:paraId="30FBAB83"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39260DA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organism.n.01</w:t>
            </w:r>
          </w:p>
        </w:tc>
        <w:tc>
          <w:tcPr>
            <w:tcW w:w="1940" w:type="dxa"/>
            <w:tcBorders>
              <w:top w:val="nil"/>
              <w:left w:val="nil"/>
              <w:bottom w:val="single" w:sz="4" w:space="0" w:color="8EA9DB"/>
              <w:right w:val="nil"/>
            </w:tcBorders>
            <w:shd w:val="clear" w:color="auto" w:fill="auto"/>
            <w:noWrap/>
            <w:vAlign w:val="bottom"/>
            <w:hideMark/>
          </w:tcPr>
          <w:p w14:paraId="03E6088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242236</w:t>
            </w:r>
          </w:p>
        </w:tc>
        <w:tc>
          <w:tcPr>
            <w:tcW w:w="1920" w:type="dxa"/>
            <w:tcBorders>
              <w:top w:val="nil"/>
              <w:left w:val="nil"/>
              <w:bottom w:val="single" w:sz="4" w:space="0" w:color="8EA9DB"/>
              <w:right w:val="nil"/>
            </w:tcBorders>
            <w:shd w:val="clear" w:color="auto" w:fill="auto"/>
            <w:noWrap/>
            <w:vAlign w:val="bottom"/>
            <w:hideMark/>
          </w:tcPr>
          <w:p w14:paraId="2AE1BC2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6772802</w:t>
            </w:r>
          </w:p>
        </w:tc>
      </w:tr>
      <w:tr w:rsidR="00127015" w:rsidRPr="00127015" w14:paraId="70C33B10" w14:textId="77777777" w:rsidTr="00127015">
        <w:trPr>
          <w:trHeight w:val="300"/>
        </w:trPr>
        <w:tc>
          <w:tcPr>
            <w:tcW w:w="2320" w:type="dxa"/>
            <w:tcBorders>
              <w:top w:val="nil"/>
              <w:left w:val="nil"/>
              <w:bottom w:val="nil"/>
              <w:right w:val="nil"/>
            </w:tcBorders>
            <w:shd w:val="clear" w:color="auto" w:fill="auto"/>
            <w:noWrap/>
            <w:vAlign w:val="bottom"/>
            <w:hideMark/>
          </w:tcPr>
          <w:p w14:paraId="41EF92C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eing</w:t>
            </w:r>
          </w:p>
        </w:tc>
        <w:tc>
          <w:tcPr>
            <w:tcW w:w="1940" w:type="dxa"/>
            <w:tcBorders>
              <w:top w:val="nil"/>
              <w:left w:val="nil"/>
              <w:bottom w:val="nil"/>
              <w:right w:val="nil"/>
            </w:tcBorders>
            <w:shd w:val="clear" w:color="auto" w:fill="auto"/>
            <w:noWrap/>
            <w:vAlign w:val="bottom"/>
            <w:hideMark/>
          </w:tcPr>
          <w:p w14:paraId="1EDF0CD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64596</w:t>
            </w:r>
          </w:p>
        </w:tc>
        <w:tc>
          <w:tcPr>
            <w:tcW w:w="1920" w:type="dxa"/>
            <w:tcBorders>
              <w:top w:val="nil"/>
              <w:left w:val="nil"/>
              <w:bottom w:val="nil"/>
              <w:right w:val="nil"/>
            </w:tcBorders>
            <w:shd w:val="clear" w:color="auto" w:fill="auto"/>
            <w:noWrap/>
            <w:vAlign w:val="bottom"/>
            <w:hideMark/>
          </w:tcPr>
          <w:p w14:paraId="6DFBD26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894372</w:t>
            </w:r>
          </w:p>
        </w:tc>
      </w:tr>
      <w:tr w:rsidR="00127015" w:rsidRPr="00127015" w14:paraId="14DFEE92" w14:textId="77777777" w:rsidTr="00127015">
        <w:trPr>
          <w:trHeight w:val="300"/>
        </w:trPr>
        <w:tc>
          <w:tcPr>
            <w:tcW w:w="2320" w:type="dxa"/>
            <w:tcBorders>
              <w:top w:val="nil"/>
              <w:left w:val="nil"/>
              <w:bottom w:val="nil"/>
              <w:right w:val="nil"/>
            </w:tcBorders>
            <w:shd w:val="clear" w:color="auto" w:fill="auto"/>
            <w:noWrap/>
            <w:vAlign w:val="bottom"/>
            <w:hideMark/>
          </w:tcPr>
          <w:p w14:paraId="0CBDD50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organism</w:t>
            </w:r>
          </w:p>
        </w:tc>
        <w:tc>
          <w:tcPr>
            <w:tcW w:w="1940" w:type="dxa"/>
            <w:tcBorders>
              <w:top w:val="nil"/>
              <w:left w:val="nil"/>
              <w:bottom w:val="nil"/>
              <w:right w:val="nil"/>
            </w:tcBorders>
            <w:shd w:val="clear" w:color="auto" w:fill="auto"/>
            <w:noWrap/>
            <w:vAlign w:val="bottom"/>
            <w:hideMark/>
          </w:tcPr>
          <w:p w14:paraId="69A1CC3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1180124</w:t>
            </w:r>
          </w:p>
        </w:tc>
        <w:tc>
          <w:tcPr>
            <w:tcW w:w="1920" w:type="dxa"/>
            <w:tcBorders>
              <w:top w:val="nil"/>
              <w:left w:val="nil"/>
              <w:bottom w:val="nil"/>
              <w:right w:val="nil"/>
            </w:tcBorders>
            <w:shd w:val="clear" w:color="auto" w:fill="auto"/>
            <w:noWrap/>
            <w:vAlign w:val="bottom"/>
            <w:hideMark/>
          </w:tcPr>
          <w:p w14:paraId="7F23A0E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4651233</w:t>
            </w:r>
          </w:p>
        </w:tc>
      </w:tr>
      <w:tr w:rsidR="00127015" w:rsidRPr="00127015" w14:paraId="1E9FF318"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6DD0233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pale.v.01</w:t>
            </w:r>
          </w:p>
        </w:tc>
        <w:tc>
          <w:tcPr>
            <w:tcW w:w="1940" w:type="dxa"/>
            <w:tcBorders>
              <w:top w:val="nil"/>
              <w:left w:val="nil"/>
              <w:bottom w:val="single" w:sz="4" w:space="0" w:color="8EA9DB"/>
              <w:right w:val="nil"/>
            </w:tcBorders>
            <w:shd w:val="clear" w:color="auto" w:fill="auto"/>
            <w:noWrap/>
            <w:vAlign w:val="bottom"/>
            <w:hideMark/>
          </w:tcPr>
          <w:p w14:paraId="64E4D0F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1863354</w:t>
            </w:r>
          </w:p>
        </w:tc>
        <w:tc>
          <w:tcPr>
            <w:tcW w:w="1920" w:type="dxa"/>
            <w:tcBorders>
              <w:top w:val="nil"/>
              <w:left w:val="nil"/>
              <w:bottom w:val="single" w:sz="4" w:space="0" w:color="8EA9DB"/>
              <w:right w:val="nil"/>
            </w:tcBorders>
            <w:shd w:val="clear" w:color="auto" w:fill="auto"/>
            <w:noWrap/>
            <w:vAlign w:val="bottom"/>
            <w:hideMark/>
          </w:tcPr>
          <w:p w14:paraId="3930C26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6549566</w:t>
            </w:r>
          </w:p>
        </w:tc>
      </w:tr>
      <w:tr w:rsidR="00127015" w:rsidRPr="00127015" w14:paraId="3774AEDC" w14:textId="77777777" w:rsidTr="00127015">
        <w:trPr>
          <w:trHeight w:val="300"/>
        </w:trPr>
        <w:tc>
          <w:tcPr>
            <w:tcW w:w="2320" w:type="dxa"/>
            <w:tcBorders>
              <w:top w:val="nil"/>
              <w:left w:val="nil"/>
              <w:bottom w:val="nil"/>
              <w:right w:val="nil"/>
            </w:tcBorders>
            <w:shd w:val="clear" w:color="auto" w:fill="auto"/>
            <w:noWrap/>
            <w:vAlign w:val="bottom"/>
            <w:hideMark/>
          </w:tcPr>
          <w:p w14:paraId="793DA03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lanch</w:t>
            </w:r>
          </w:p>
        </w:tc>
        <w:tc>
          <w:tcPr>
            <w:tcW w:w="1940" w:type="dxa"/>
            <w:tcBorders>
              <w:top w:val="nil"/>
              <w:left w:val="nil"/>
              <w:bottom w:val="nil"/>
              <w:right w:val="nil"/>
            </w:tcBorders>
            <w:shd w:val="clear" w:color="auto" w:fill="auto"/>
            <w:noWrap/>
            <w:vAlign w:val="bottom"/>
            <w:hideMark/>
          </w:tcPr>
          <w:p w14:paraId="4C38E05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2484472</w:t>
            </w:r>
          </w:p>
        </w:tc>
        <w:tc>
          <w:tcPr>
            <w:tcW w:w="1920" w:type="dxa"/>
            <w:tcBorders>
              <w:top w:val="nil"/>
              <w:left w:val="nil"/>
              <w:bottom w:val="nil"/>
              <w:right w:val="nil"/>
            </w:tcBorders>
            <w:shd w:val="clear" w:color="auto" w:fill="auto"/>
            <w:noWrap/>
            <w:vAlign w:val="bottom"/>
            <w:hideMark/>
          </w:tcPr>
          <w:p w14:paraId="3D03021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5559274</w:t>
            </w:r>
          </w:p>
        </w:tc>
      </w:tr>
      <w:tr w:rsidR="00127015" w:rsidRPr="00127015" w14:paraId="6C113720" w14:textId="77777777" w:rsidTr="00127015">
        <w:trPr>
          <w:trHeight w:val="300"/>
        </w:trPr>
        <w:tc>
          <w:tcPr>
            <w:tcW w:w="2320" w:type="dxa"/>
            <w:tcBorders>
              <w:top w:val="nil"/>
              <w:left w:val="nil"/>
              <w:bottom w:val="nil"/>
              <w:right w:val="nil"/>
            </w:tcBorders>
            <w:shd w:val="clear" w:color="auto" w:fill="auto"/>
            <w:noWrap/>
            <w:vAlign w:val="bottom"/>
            <w:hideMark/>
          </w:tcPr>
          <w:p w14:paraId="1264FAB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ale</w:t>
            </w:r>
          </w:p>
        </w:tc>
        <w:tc>
          <w:tcPr>
            <w:tcW w:w="1940" w:type="dxa"/>
            <w:tcBorders>
              <w:top w:val="nil"/>
              <w:left w:val="nil"/>
              <w:bottom w:val="nil"/>
              <w:right w:val="nil"/>
            </w:tcBorders>
            <w:shd w:val="clear" w:color="auto" w:fill="auto"/>
            <w:noWrap/>
            <w:vAlign w:val="bottom"/>
            <w:hideMark/>
          </w:tcPr>
          <w:p w14:paraId="46F36C0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1242236</w:t>
            </w:r>
          </w:p>
        </w:tc>
        <w:tc>
          <w:tcPr>
            <w:tcW w:w="1920" w:type="dxa"/>
            <w:tcBorders>
              <w:top w:val="nil"/>
              <w:left w:val="nil"/>
              <w:bottom w:val="nil"/>
              <w:right w:val="nil"/>
            </w:tcBorders>
            <w:shd w:val="clear" w:color="auto" w:fill="auto"/>
            <w:noWrap/>
            <w:vAlign w:val="bottom"/>
            <w:hideMark/>
          </w:tcPr>
          <w:p w14:paraId="0383A30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539859</w:t>
            </w:r>
          </w:p>
        </w:tc>
      </w:tr>
      <w:tr w:rsidR="00127015" w:rsidRPr="00127015" w14:paraId="0FC0BE8C"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6B7CB7B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pant.v.01</w:t>
            </w:r>
          </w:p>
        </w:tc>
        <w:tc>
          <w:tcPr>
            <w:tcW w:w="1940" w:type="dxa"/>
            <w:tcBorders>
              <w:top w:val="nil"/>
              <w:left w:val="nil"/>
              <w:bottom w:val="single" w:sz="4" w:space="0" w:color="8EA9DB"/>
              <w:right w:val="nil"/>
            </w:tcBorders>
            <w:shd w:val="clear" w:color="auto" w:fill="auto"/>
            <w:noWrap/>
            <w:vAlign w:val="bottom"/>
            <w:hideMark/>
          </w:tcPr>
          <w:p w14:paraId="2A9FDEE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7329193</w:t>
            </w:r>
          </w:p>
        </w:tc>
        <w:tc>
          <w:tcPr>
            <w:tcW w:w="1920" w:type="dxa"/>
            <w:tcBorders>
              <w:top w:val="nil"/>
              <w:left w:val="nil"/>
              <w:bottom w:val="single" w:sz="4" w:space="0" w:color="8EA9DB"/>
              <w:right w:val="nil"/>
            </w:tcBorders>
            <w:shd w:val="clear" w:color="auto" w:fill="auto"/>
            <w:noWrap/>
            <w:vAlign w:val="bottom"/>
            <w:hideMark/>
          </w:tcPr>
          <w:p w14:paraId="52367F5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4299509</w:t>
            </w:r>
          </w:p>
        </w:tc>
      </w:tr>
      <w:tr w:rsidR="00127015" w:rsidRPr="00127015" w14:paraId="13AA3923" w14:textId="77777777" w:rsidTr="00127015">
        <w:trPr>
          <w:trHeight w:val="300"/>
        </w:trPr>
        <w:tc>
          <w:tcPr>
            <w:tcW w:w="2320" w:type="dxa"/>
            <w:tcBorders>
              <w:top w:val="nil"/>
              <w:left w:val="nil"/>
              <w:bottom w:val="nil"/>
              <w:right w:val="nil"/>
            </w:tcBorders>
            <w:shd w:val="clear" w:color="auto" w:fill="auto"/>
            <w:noWrap/>
            <w:vAlign w:val="bottom"/>
            <w:hideMark/>
          </w:tcPr>
          <w:p w14:paraId="705AB75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gasp</w:t>
            </w:r>
          </w:p>
        </w:tc>
        <w:tc>
          <w:tcPr>
            <w:tcW w:w="1940" w:type="dxa"/>
            <w:tcBorders>
              <w:top w:val="nil"/>
              <w:left w:val="nil"/>
              <w:bottom w:val="nil"/>
              <w:right w:val="nil"/>
            </w:tcBorders>
            <w:shd w:val="clear" w:color="auto" w:fill="auto"/>
            <w:noWrap/>
            <w:vAlign w:val="bottom"/>
            <w:hideMark/>
          </w:tcPr>
          <w:p w14:paraId="633813B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63354</w:t>
            </w:r>
          </w:p>
        </w:tc>
        <w:tc>
          <w:tcPr>
            <w:tcW w:w="1920" w:type="dxa"/>
            <w:tcBorders>
              <w:top w:val="nil"/>
              <w:left w:val="nil"/>
              <w:bottom w:val="nil"/>
              <w:right w:val="nil"/>
            </w:tcBorders>
            <w:shd w:val="clear" w:color="auto" w:fill="auto"/>
            <w:noWrap/>
            <w:vAlign w:val="bottom"/>
            <w:hideMark/>
          </w:tcPr>
          <w:p w14:paraId="795A2E2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1835169</w:t>
            </w:r>
          </w:p>
        </w:tc>
      </w:tr>
      <w:tr w:rsidR="00127015" w:rsidRPr="00127015" w14:paraId="51DFAD9A" w14:textId="77777777" w:rsidTr="00127015">
        <w:trPr>
          <w:trHeight w:val="300"/>
        </w:trPr>
        <w:tc>
          <w:tcPr>
            <w:tcW w:w="2320" w:type="dxa"/>
            <w:tcBorders>
              <w:top w:val="nil"/>
              <w:left w:val="nil"/>
              <w:bottom w:val="nil"/>
              <w:right w:val="nil"/>
            </w:tcBorders>
            <w:shd w:val="clear" w:color="auto" w:fill="auto"/>
            <w:noWrap/>
            <w:vAlign w:val="bottom"/>
            <w:hideMark/>
          </w:tcPr>
          <w:p w14:paraId="045E9D9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uff</w:t>
            </w:r>
          </w:p>
        </w:tc>
        <w:tc>
          <w:tcPr>
            <w:tcW w:w="1940" w:type="dxa"/>
            <w:tcBorders>
              <w:top w:val="nil"/>
              <w:left w:val="nil"/>
              <w:bottom w:val="nil"/>
              <w:right w:val="nil"/>
            </w:tcBorders>
            <w:shd w:val="clear" w:color="auto" w:fill="auto"/>
            <w:noWrap/>
            <w:vAlign w:val="bottom"/>
            <w:hideMark/>
          </w:tcPr>
          <w:p w14:paraId="3CD0E50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6024845</w:t>
            </w:r>
          </w:p>
        </w:tc>
        <w:tc>
          <w:tcPr>
            <w:tcW w:w="1920" w:type="dxa"/>
            <w:tcBorders>
              <w:top w:val="nil"/>
              <w:left w:val="nil"/>
              <w:bottom w:val="nil"/>
              <w:right w:val="nil"/>
            </w:tcBorders>
            <w:shd w:val="clear" w:color="auto" w:fill="auto"/>
            <w:noWrap/>
            <w:vAlign w:val="bottom"/>
            <w:hideMark/>
          </w:tcPr>
          <w:p w14:paraId="34EF0D5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676385</w:t>
            </w:r>
          </w:p>
        </w:tc>
      </w:tr>
      <w:tr w:rsidR="00127015" w:rsidRPr="00127015" w14:paraId="54F58D44"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D13D57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person.n.01</w:t>
            </w:r>
          </w:p>
        </w:tc>
        <w:tc>
          <w:tcPr>
            <w:tcW w:w="1940" w:type="dxa"/>
            <w:tcBorders>
              <w:top w:val="nil"/>
              <w:left w:val="nil"/>
              <w:bottom w:val="single" w:sz="4" w:space="0" w:color="8EA9DB"/>
              <w:right w:val="nil"/>
            </w:tcBorders>
            <w:shd w:val="clear" w:color="auto" w:fill="auto"/>
            <w:noWrap/>
            <w:vAlign w:val="bottom"/>
            <w:hideMark/>
          </w:tcPr>
          <w:p w14:paraId="4CF1455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37888199</w:t>
            </w:r>
          </w:p>
        </w:tc>
        <w:tc>
          <w:tcPr>
            <w:tcW w:w="1920" w:type="dxa"/>
            <w:tcBorders>
              <w:top w:val="nil"/>
              <w:left w:val="nil"/>
              <w:bottom w:val="single" w:sz="4" w:space="0" w:color="8EA9DB"/>
              <w:right w:val="nil"/>
            </w:tcBorders>
            <w:shd w:val="clear" w:color="auto" w:fill="auto"/>
            <w:noWrap/>
            <w:vAlign w:val="bottom"/>
            <w:hideMark/>
          </w:tcPr>
          <w:p w14:paraId="5EFE184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8108713</w:t>
            </w:r>
          </w:p>
        </w:tc>
      </w:tr>
      <w:tr w:rsidR="00127015" w:rsidRPr="00127015" w14:paraId="146DA791" w14:textId="77777777" w:rsidTr="00127015">
        <w:trPr>
          <w:trHeight w:val="300"/>
        </w:trPr>
        <w:tc>
          <w:tcPr>
            <w:tcW w:w="2320" w:type="dxa"/>
            <w:tcBorders>
              <w:top w:val="nil"/>
              <w:left w:val="nil"/>
              <w:bottom w:val="nil"/>
              <w:right w:val="nil"/>
            </w:tcBorders>
            <w:shd w:val="clear" w:color="auto" w:fill="auto"/>
            <w:noWrap/>
            <w:vAlign w:val="bottom"/>
            <w:hideMark/>
          </w:tcPr>
          <w:p w14:paraId="6B395C1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lastRenderedPageBreak/>
              <w:t>mortal</w:t>
            </w:r>
          </w:p>
        </w:tc>
        <w:tc>
          <w:tcPr>
            <w:tcW w:w="1940" w:type="dxa"/>
            <w:tcBorders>
              <w:top w:val="nil"/>
              <w:left w:val="nil"/>
              <w:bottom w:val="nil"/>
              <w:right w:val="nil"/>
            </w:tcBorders>
            <w:shd w:val="clear" w:color="auto" w:fill="auto"/>
            <w:noWrap/>
            <w:vAlign w:val="bottom"/>
            <w:hideMark/>
          </w:tcPr>
          <w:p w14:paraId="128FD2C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84472</w:t>
            </w:r>
          </w:p>
        </w:tc>
        <w:tc>
          <w:tcPr>
            <w:tcW w:w="1920" w:type="dxa"/>
            <w:tcBorders>
              <w:top w:val="nil"/>
              <w:left w:val="nil"/>
              <w:bottom w:val="nil"/>
              <w:right w:val="nil"/>
            </w:tcBorders>
            <w:shd w:val="clear" w:color="auto" w:fill="auto"/>
            <w:noWrap/>
            <w:vAlign w:val="bottom"/>
            <w:hideMark/>
          </w:tcPr>
          <w:p w14:paraId="3294E04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080355</w:t>
            </w:r>
          </w:p>
        </w:tc>
      </w:tr>
      <w:tr w:rsidR="00127015" w:rsidRPr="00127015" w14:paraId="16DCB167" w14:textId="77777777" w:rsidTr="00127015">
        <w:trPr>
          <w:trHeight w:val="300"/>
        </w:trPr>
        <w:tc>
          <w:tcPr>
            <w:tcW w:w="2320" w:type="dxa"/>
            <w:tcBorders>
              <w:top w:val="nil"/>
              <w:left w:val="nil"/>
              <w:bottom w:val="nil"/>
              <w:right w:val="nil"/>
            </w:tcBorders>
            <w:shd w:val="clear" w:color="auto" w:fill="auto"/>
            <w:noWrap/>
            <w:vAlign w:val="bottom"/>
            <w:hideMark/>
          </w:tcPr>
          <w:p w14:paraId="4DC224F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soul</w:t>
            </w:r>
          </w:p>
        </w:tc>
        <w:tc>
          <w:tcPr>
            <w:tcW w:w="1940" w:type="dxa"/>
            <w:tcBorders>
              <w:top w:val="nil"/>
              <w:left w:val="nil"/>
              <w:bottom w:val="nil"/>
              <w:right w:val="nil"/>
            </w:tcBorders>
            <w:shd w:val="clear" w:color="auto" w:fill="auto"/>
            <w:noWrap/>
            <w:vAlign w:val="bottom"/>
            <w:hideMark/>
          </w:tcPr>
          <w:p w14:paraId="2C11EA6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50931677</w:t>
            </w:r>
          </w:p>
        </w:tc>
        <w:tc>
          <w:tcPr>
            <w:tcW w:w="1920" w:type="dxa"/>
            <w:tcBorders>
              <w:top w:val="nil"/>
              <w:left w:val="nil"/>
              <w:bottom w:val="nil"/>
              <w:right w:val="nil"/>
            </w:tcBorders>
            <w:shd w:val="clear" w:color="auto" w:fill="auto"/>
            <w:noWrap/>
            <w:vAlign w:val="bottom"/>
            <w:hideMark/>
          </w:tcPr>
          <w:p w14:paraId="465A723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5413875</w:t>
            </w:r>
          </w:p>
        </w:tc>
      </w:tr>
      <w:tr w:rsidR="00127015" w:rsidRPr="00127015" w14:paraId="46CC0075"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2B8E74D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pirate.n.02</w:t>
            </w:r>
          </w:p>
        </w:tc>
        <w:tc>
          <w:tcPr>
            <w:tcW w:w="1940" w:type="dxa"/>
            <w:tcBorders>
              <w:top w:val="nil"/>
              <w:left w:val="nil"/>
              <w:bottom w:val="single" w:sz="4" w:space="0" w:color="8EA9DB"/>
              <w:right w:val="nil"/>
            </w:tcBorders>
            <w:shd w:val="clear" w:color="auto" w:fill="auto"/>
            <w:noWrap/>
            <w:vAlign w:val="bottom"/>
            <w:hideMark/>
          </w:tcPr>
          <w:p w14:paraId="13252D5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6832298</w:t>
            </w:r>
          </w:p>
        </w:tc>
        <w:tc>
          <w:tcPr>
            <w:tcW w:w="1920" w:type="dxa"/>
            <w:tcBorders>
              <w:top w:val="nil"/>
              <w:left w:val="nil"/>
              <w:bottom w:val="single" w:sz="4" w:space="0" w:color="8EA9DB"/>
              <w:right w:val="nil"/>
            </w:tcBorders>
            <w:shd w:val="clear" w:color="auto" w:fill="auto"/>
            <w:noWrap/>
            <w:vAlign w:val="bottom"/>
            <w:hideMark/>
          </w:tcPr>
          <w:p w14:paraId="1448C57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5599514</w:t>
            </w:r>
          </w:p>
        </w:tc>
      </w:tr>
      <w:tr w:rsidR="00127015" w:rsidRPr="00127015" w14:paraId="5AB19B1D" w14:textId="77777777" w:rsidTr="00127015">
        <w:trPr>
          <w:trHeight w:val="300"/>
        </w:trPr>
        <w:tc>
          <w:tcPr>
            <w:tcW w:w="2320" w:type="dxa"/>
            <w:tcBorders>
              <w:top w:val="nil"/>
              <w:left w:val="nil"/>
              <w:bottom w:val="nil"/>
              <w:right w:val="nil"/>
            </w:tcBorders>
            <w:shd w:val="clear" w:color="auto" w:fill="auto"/>
            <w:noWrap/>
            <w:vAlign w:val="bottom"/>
            <w:hideMark/>
          </w:tcPr>
          <w:p w14:paraId="1B3A520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uccaneer</w:t>
            </w:r>
          </w:p>
        </w:tc>
        <w:tc>
          <w:tcPr>
            <w:tcW w:w="1940" w:type="dxa"/>
            <w:tcBorders>
              <w:top w:val="nil"/>
              <w:left w:val="nil"/>
              <w:bottom w:val="nil"/>
              <w:right w:val="nil"/>
            </w:tcBorders>
            <w:shd w:val="clear" w:color="auto" w:fill="auto"/>
            <w:noWrap/>
            <w:vAlign w:val="bottom"/>
            <w:hideMark/>
          </w:tcPr>
          <w:p w14:paraId="2768F7D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621118</w:t>
            </w:r>
          </w:p>
        </w:tc>
        <w:tc>
          <w:tcPr>
            <w:tcW w:w="1920" w:type="dxa"/>
            <w:tcBorders>
              <w:top w:val="nil"/>
              <w:left w:val="nil"/>
              <w:bottom w:val="nil"/>
              <w:right w:val="nil"/>
            </w:tcBorders>
            <w:shd w:val="clear" w:color="auto" w:fill="auto"/>
            <w:noWrap/>
            <w:vAlign w:val="bottom"/>
            <w:hideMark/>
          </w:tcPr>
          <w:p w14:paraId="00F88FC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8195201</w:t>
            </w:r>
          </w:p>
        </w:tc>
      </w:tr>
      <w:tr w:rsidR="00127015" w:rsidRPr="00127015" w14:paraId="5ACF6EA9" w14:textId="77777777" w:rsidTr="00127015">
        <w:trPr>
          <w:trHeight w:val="300"/>
        </w:trPr>
        <w:tc>
          <w:tcPr>
            <w:tcW w:w="2320" w:type="dxa"/>
            <w:tcBorders>
              <w:top w:val="nil"/>
              <w:left w:val="nil"/>
              <w:bottom w:val="nil"/>
              <w:right w:val="nil"/>
            </w:tcBorders>
            <w:shd w:val="clear" w:color="auto" w:fill="auto"/>
            <w:noWrap/>
            <w:vAlign w:val="bottom"/>
            <w:hideMark/>
          </w:tcPr>
          <w:p w14:paraId="6A989A1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irate</w:t>
            </w:r>
          </w:p>
        </w:tc>
        <w:tc>
          <w:tcPr>
            <w:tcW w:w="1940" w:type="dxa"/>
            <w:tcBorders>
              <w:top w:val="nil"/>
              <w:left w:val="nil"/>
              <w:bottom w:val="nil"/>
              <w:right w:val="nil"/>
            </w:tcBorders>
            <w:shd w:val="clear" w:color="auto" w:fill="auto"/>
            <w:noWrap/>
            <w:vAlign w:val="bottom"/>
            <w:hideMark/>
          </w:tcPr>
          <w:p w14:paraId="7B5CB25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7453416</w:t>
            </w:r>
          </w:p>
        </w:tc>
        <w:tc>
          <w:tcPr>
            <w:tcW w:w="1920" w:type="dxa"/>
            <w:tcBorders>
              <w:top w:val="nil"/>
              <w:left w:val="nil"/>
              <w:bottom w:val="nil"/>
              <w:right w:val="nil"/>
            </w:tcBorders>
            <w:shd w:val="clear" w:color="auto" w:fill="auto"/>
            <w:noWrap/>
            <w:vAlign w:val="bottom"/>
            <w:hideMark/>
          </w:tcPr>
          <w:p w14:paraId="2E324D6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3003827</w:t>
            </w:r>
          </w:p>
        </w:tc>
      </w:tr>
      <w:tr w:rsidR="00127015" w:rsidRPr="00127015" w14:paraId="09FB2A8A"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62D51CD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preen.v.03</w:t>
            </w:r>
          </w:p>
        </w:tc>
        <w:tc>
          <w:tcPr>
            <w:tcW w:w="1940" w:type="dxa"/>
            <w:tcBorders>
              <w:top w:val="nil"/>
              <w:left w:val="nil"/>
              <w:bottom w:val="single" w:sz="4" w:space="0" w:color="8EA9DB"/>
              <w:right w:val="nil"/>
            </w:tcBorders>
            <w:shd w:val="clear" w:color="auto" w:fill="auto"/>
            <w:noWrap/>
            <w:vAlign w:val="bottom"/>
            <w:hideMark/>
          </w:tcPr>
          <w:p w14:paraId="24C1317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2360248</w:t>
            </w:r>
          </w:p>
        </w:tc>
        <w:tc>
          <w:tcPr>
            <w:tcW w:w="1920" w:type="dxa"/>
            <w:tcBorders>
              <w:top w:val="nil"/>
              <w:left w:val="nil"/>
              <w:bottom w:val="single" w:sz="4" w:space="0" w:color="8EA9DB"/>
              <w:right w:val="nil"/>
            </w:tcBorders>
            <w:shd w:val="clear" w:color="auto" w:fill="auto"/>
            <w:noWrap/>
            <w:vAlign w:val="bottom"/>
            <w:hideMark/>
          </w:tcPr>
          <w:p w14:paraId="22935A4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658939</w:t>
            </w:r>
          </w:p>
        </w:tc>
      </w:tr>
      <w:tr w:rsidR="00127015" w:rsidRPr="00127015" w14:paraId="09172ADE" w14:textId="77777777" w:rsidTr="00127015">
        <w:trPr>
          <w:trHeight w:val="300"/>
        </w:trPr>
        <w:tc>
          <w:tcPr>
            <w:tcW w:w="2320" w:type="dxa"/>
            <w:tcBorders>
              <w:top w:val="nil"/>
              <w:left w:val="nil"/>
              <w:bottom w:val="nil"/>
              <w:right w:val="nil"/>
            </w:tcBorders>
            <w:shd w:val="clear" w:color="auto" w:fill="auto"/>
            <w:noWrap/>
            <w:vAlign w:val="bottom"/>
            <w:hideMark/>
          </w:tcPr>
          <w:p w14:paraId="039BB45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dress</w:t>
            </w:r>
          </w:p>
        </w:tc>
        <w:tc>
          <w:tcPr>
            <w:tcW w:w="1940" w:type="dxa"/>
            <w:tcBorders>
              <w:top w:val="nil"/>
              <w:left w:val="nil"/>
              <w:bottom w:val="nil"/>
              <w:right w:val="nil"/>
            </w:tcBorders>
            <w:shd w:val="clear" w:color="auto" w:fill="auto"/>
            <w:noWrap/>
            <w:vAlign w:val="bottom"/>
            <w:hideMark/>
          </w:tcPr>
          <w:p w14:paraId="07616C8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42236025</w:t>
            </w:r>
          </w:p>
        </w:tc>
        <w:tc>
          <w:tcPr>
            <w:tcW w:w="1920" w:type="dxa"/>
            <w:tcBorders>
              <w:top w:val="nil"/>
              <w:left w:val="nil"/>
              <w:bottom w:val="nil"/>
              <w:right w:val="nil"/>
            </w:tcBorders>
            <w:shd w:val="clear" w:color="auto" w:fill="auto"/>
            <w:noWrap/>
            <w:vAlign w:val="bottom"/>
            <w:hideMark/>
          </w:tcPr>
          <w:p w14:paraId="3F8C6BF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1835056</w:t>
            </w:r>
          </w:p>
        </w:tc>
      </w:tr>
      <w:tr w:rsidR="00127015" w:rsidRPr="00127015" w14:paraId="59D95F0E" w14:textId="77777777" w:rsidTr="00127015">
        <w:trPr>
          <w:trHeight w:val="300"/>
        </w:trPr>
        <w:tc>
          <w:tcPr>
            <w:tcW w:w="2320" w:type="dxa"/>
            <w:tcBorders>
              <w:top w:val="nil"/>
              <w:left w:val="nil"/>
              <w:bottom w:val="nil"/>
              <w:right w:val="nil"/>
            </w:tcBorders>
            <w:shd w:val="clear" w:color="auto" w:fill="auto"/>
            <w:noWrap/>
            <w:vAlign w:val="bottom"/>
            <w:hideMark/>
          </w:tcPr>
          <w:p w14:paraId="58D4405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rimp</w:t>
            </w:r>
          </w:p>
        </w:tc>
        <w:tc>
          <w:tcPr>
            <w:tcW w:w="1940" w:type="dxa"/>
            <w:tcBorders>
              <w:top w:val="nil"/>
              <w:left w:val="nil"/>
              <w:bottom w:val="nil"/>
              <w:right w:val="nil"/>
            </w:tcBorders>
            <w:shd w:val="clear" w:color="auto" w:fill="auto"/>
            <w:noWrap/>
            <w:vAlign w:val="bottom"/>
            <w:hideMark/>
          </w:tcPr>
          <w:p w14:paraId="61B5449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2484472</w:t>
            </w:r>
          </w:p>
        </w:tc>
        <w:tc>
          <w:tcPr>
            <w:tcW w:w="1920" w:type="dxa"/>
            <w:tcBorders>
              <w:top w:val="nil"/>
              <w:left w:val="nil"/>
              <w:bottom w:val="nil"/>
              <w:right w:val="nil"/>
            </w:tcBorders>
            <w:shd w:val="clear" w:color="auto" w:fill="auto"/>
            <w:noWrap/>
            <w:vAlign w:val="bottom"/>
            <w:hideMark/>
          </w:tcPr>
          <w:p w14:paraId="021424E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9482823</w:t>
            </w:r>
          </w:p>
        </w:tc>
      </w:tr>
      <w:tr w:rsidR="00127015" w:rsidRPr="00127015" w14:paraId="65CEF615"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320767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putrefaction.n.01</w:t>
            </w:r>
          </w:p>
        </w:tc>
        <w:tc>
          <w:tcPr>
            <w:tcW w:w="1940" w:type="dxa"/>
            <w:tcBorders>
              <w:top w:val="nil"/>
              <w:left w:val="nil"/>
              <w:bottom w:val="single" w:sz="4" w:space="0" w:color="8EA9DB"/>
              <w:right w:val="nil"/>
            </w:tcBorders>
            <w:shd w:val="clear" w:color="auto" w:fill="auto"/>
            <w:noWrap/>
            <w:vAlign w:val="bottom"/>
            <w:hideMark/>
          </w:tcPr>
          <w:p w14:paraId="0F6D0CD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8695652</w:t>
            </w:r>
          </w:p>
        </w:tc>
        <w:tc>
          <w:tcPr>
            <w:tcW w:w="1920" w:type="dxa"/>
            <w:tcBorders>
              <w:top w:val="nil"/>
              <w:left w:val="nil"/>
              <w:bottom w:val="single" w:sz="4" w:space="0" w:color="8EA9DB"/>
              <w:right w:val="nil"/>
            </w:tcBorders>
            <w:shd w:val="clear" w:color="auto" w:fill="auto"/>
            <w:noWrap/>
            <w:vAlign w:val="bottom"/>
            <w:hideMark/>
          </w:tcPr>
          <w:p w14:paraId="65937A7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9273268</w:t>
            </w:r>
          </w:p>
        </w:tc>
      </w:tr>
      <w:tr w:rsidR="00127015" w:rsidRPr="00127015" w14:paraId="25B06D03" w14:textId="77777777" w:rsidTr="00127015">
        <w:trPr>
          <w:trHeight w:val="300"/>
        </w:trPr>
        <w:tc>
          <w:tcPr>
            <w:tcW w:w="2320" w:type="dxa"/>
            <w:tcBorders>
              <w:top w:val="nil"/>
              <w:left w:val="nil"/>
              <w:bottom w:val="nil"/>
              <w:right w:val="nil"/>
            </w:tcBorders>
            <w:shd w:val="clear" w:color="auto" w:fill="auto"/>
            <w:noWrap/>
            <w:vAlign w:val="bottom"/>
            <w:hideMark/>
          </w:tcPr>
          <w:p w14:paraId="4FC37A5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putrefaction</w:t>
            </w:r>
          </w:p>
        </w:tc>
        <w:tc>
          <w:tcPr>
            <w:tcW w:w="1940" w:type="dxa"/>
            <w:tcBorders>
              <w:top w:val="nil"/>
              <w:left w:val="nil"/>
              <w:bottom w:val="nil"/>
              <w:right w:val="nil"/>
            </w:tcBorders>
            <w:shd w:val="clear" w:color="auto" w:fill="auto"/>
            <w:noWrap/>
            <w:vAlign w:val="bottom"/>
            <w:hideMark/>
          </w:tcPr>
          <w:p w14:paraId="1938447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82608696</w:t>
            </w:r>
          </w:p>
        </w:tc>
        <w:tc>
          <w:tcPr>
            <w:tcW w:w="1920" w:type="dxa"/>
            <w:tcBorders>
              <w:top w:val="nil"/>
              <w:left w:val="nil"/>
              <w:bottom w:val="nil"/>
              <w:right w:val="nil"/>
            </w:tcBorders>
            <w:shd w:val="clear" w:color="auto" w:fill="auto"/>
            <w:noWrap/>
            <w:vAlign w:val="bottom"/>
            <w:hideMark/>
          </w:tcPr>
          <w:p w14:paraId="1EA7C80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6011665</w:t>
            </w:r>
          </w:p>
        </w:tc>
      </w:tr>
      <w:tr w:rsidR="00127015" w:rsidRPr="00127015" w14:paraId="0564CF85" w14:textId="77777777" w:rsidTr="00127015">
        <w:trPr>
          <w:trHeight w:val="300"/>
        </w:trPr>
        <w:tc>
          <w:tcPr>
            <w:tcW w:w="2320" w:type="dxa"/>
            <w:tcBorders>
              <w:top w:val="nil"/>
              <w:left w:val="nil"/>
              <w:bottom w:val="nil"/>
              <w:right w:val="nil"/>
            </w:tcBorders>
            <w:shd w:val="clear" w:color="auto" w:fill="auto"/>
            <w:noWrap/>
            <w:vAlign w:val="bottom"/>
            <w:hideMark/>
          </w:tcPr>
          <w:p w14:paraId="7C52CAB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rot</w:t>
            </w:r>
          </w:p>
        </w:tc>
        <w:tc>
          <w:tcPr>
            <w:tcW w:w="1940" w:type="dxa"/>
            <w:tcBorders>
              <w:top w:val="nil"/>
              <w:left w:val="nil"/>
              <w:bottom w:val="nil"/>
              <w:right w:val="nil"/>
            </w:tcBorders>
            <w:shd w:val="clear" w:color="auto" w:fill="auto"/>
            <w:noWrap/>
            <w:vAlign w:val="bottom"/>
            <w:hideMark/>
          </w:tcPr>
          <w:p w14:paraId="0F383C1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4782609</w:t>
            </w:r>
          </w:p>
        </w:tc>
        <w:tc>
          <w:tcPr>
            <w:tcW w:w="1920" w:type="dxa"/>
            <w:tcBorders>
              <w:top w:val="nil"/>
              <w:left w:val="nil"/>
              <w:bottom w:val="nil"/>
              <w:right w:val="nil"/>
            </w:tcBorders>
            <w:shd w:val="clear" w:color="auto" w:fill="auto"/>
            <w:noWrap/>
            <w:vAlign w:val="bottom"/>
            <w:hideMark/>
          </w:tcPr>
          <w:p w14:paraId="7B65A48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2534872</w:t>
            </w:r>
          </w:p>
        </w:tc>
      </w:tr>
      <w:tr w:rsidR="00127015" w:rsidRPr="00127015" w14:paraId="16762C28"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779CF1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real.s.04</w:t>
            </w:r>
          </w:p>
        </w:tc>
        <w:tc>
          <w:tcPr>
            <w:tcW w:w="1940" w:type="dxa"/>
            <w:tcBorders>
              <w:top w:val="nil"/>
              <w:left w:val="nil"/>
              <w:bottom w:val="single" w:sz="4" w:space="0" w:color="8EA9DB"/>
              <w:right w:val="nil"/>
            </w:tcBorders>
            <w:shd w:val="clear" w:color="auto" w:fill="auto"/>
            <w:noWrap/>
            <w:vAlign w:val="bottom"/>
            <w:hideMark/>
          </w:tcPr>
          <w:p w14:paraId="670ACB3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6708075</w:t>
            </w:r>
          </w:p>
        </w:tc>
        <w:tc>
          <w:tcPr>
            <w:tcW w:w="1920" w:type="dxa"/>
            <w:tcBorders>
              <w:top w:val="nil"/>
              <w:left w:val="nil"/>
              <w:bottom w:val="single" w:sz="4" w:space="0" w:color="8EA9DB"/>
              <w:right w:val="nil"/>
            </w:tcBorders>
            <w:shd w:val="clear" w:color="auto" w:fill="auto"/>
            <w:noWrap/>
            <w:vAlign w:val="bottom"/>
            <w:hideMark/>
          </w:tcPr>
          <w:p w14:paraId="24240F9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9537332</w:t>
            </w:r>
          </w:p>
        </w:tc>
      </w:tr>
      <w:tr w:rsidR="00127015" w:rsidRPr="00127015" w14:paraId="2F71F0FB" w14:textId="77777777" w:rsidTr="00127015">
        <w:trPr>
          <w:trHeight w:val="300"/>
        </w:trPr>
        <w:tc>
          <w:tcPr>
            <w:tcW w:w="2320" w:type="dxa"/>
            <w:tcBorders>
              <w:top w:val="nil"/>
              <w:left w:val="nil"/>
              <w:bottom w:val="nil"/>
              <w:right w:val="nil"/>
            </w:tcBorders>
            <w:shd w:val="clear" w:color="auto" w:fill="auto"/>
            <w:noWrap/>
            <w:vAlign w:val="bottom"/>
            <w:hideMark/>
          </w:tcPr>
          <w:p w14:paraId="4E88C56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real</w:t>
            </w:r>
          </w:p>
        </w:tc>
        <w:tc>
          <w:tcPr>
            <w:tcW w:w="1940" w:type="dxa"/>
            <w:tcBorders>
              <w:top w:val="nil"/>
              <w:left w:val="nil"/>
              <w:bottom w:val="nil"/>
              <w:right w:val="nil"/>
            </w:tcBorders>
            <w:shd w:val="clear" w:color="auto" w:fill="auto"/>
            <w:noWrap/>
            <w:vAlign w:val="bottom"/>
            <w:hideMark/>
          </w:tcPr>
          <w:p w14:paraId="70092C0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42236025</w:t>
            </w:r>
          </w:p>
        </w:tc>
        <w:tc>
          <w:tcPr>
            <w:tcW w:w="1920" w:type="dxa"/>
            <w:tcBorders>
              <w:top w:val="nil"/>
              <w:left w:val="nil"/>
              <w:bottom w:val="nil"/>
              <w:right w:val="nil"/>
            </w:tcBorders>
            <w:shd w:val="clear" w:color="auto" w:fill="auto"/>
            <w:noWrap/>
            <w:vAlign w:val="bottom"/>
            <w:hideMark/>
          </w:tcPr>
          <w:p w14:paraId="2AEBB45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8731285</w:t>
            </w:r>
          </w:p>
        </w:tc>
      </w:tr>
      <w:tr w:rsidR="00127015" w:rsidRPr="00127015" w14:paraId="4D94A8F2" w14:textId="77777777" w:rsidTr="00127015">
        <w:trPr>
          <w:trHeight w:val="300"/>
        </w:trPr>
        <w:tc>
          <w:tcPr>
            <w:tcW w:w="2320" w:type="dxa"/>
            <w:tcBorders>
              <w:top w:val="nil"/>
              <w:left w:val="nil"/>
              <w:bottom w:val="nil"/>
              <w:right w:val="nil"/>
            </w:tcBorders>
            <w:shd w:val="clear" w:color="auto" w:fill="auto"/>
            <w:noWrap/>
            <w:vAlign w:val="bottom"/>
            <w:hideMark/>
          </w:tcPr>
          <w:p w14:paraId="4136875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tangible</w:t>
            </w:r>
          </w:p>
        </w:tc>
        <w:tc>
          <w:tcPr>
            <w:tcW w:w="1940" w:type="dxa"/>
            <w:tcBorders>
              <w:top w:val="nil"/>
              <w:left w:val="nil"/>
              <w:bottom w:val="nil"/>
              <w:right w:val="nil"/>
            </w:tcBorders>
            <w:shd w:val="clear" w:color="auto" w:fill="auto"/>
            <w:noWrap/>
            <w:vAlign w:val="bottom"/>
            <w:hideMark/>
          </w:tcPr>
          <w:p w14:paraId="63F2798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1180124</w:t>
            </w:r>
          </w:p>
        </w:tc>
        <w:tc>
          <w:tcPr>
            <w:tcW w:w="1920" w:type="dxa"/>
            <w:tcBorders>
              <w:top w:val="nil"/>
              <w:left w:val="nil"/>
              <w:bottom w:val="nil"/>
              <w:right w:val="nil"/>
            </w:tcBorders>
            <w:shd w:val="clear" w:color="auto" w:fill="auto"/>
            <w:noWrap/>
            <w:vAlign w:val="bottom"/>
            <w:hideMark/>
          </w:tcPr>
          <w:p w14:paraId="682E26D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0343378</w:t>
            </w:r>
          </w:p>
        </w:tc>
      </w:tr>
      <w:tr w:rsidR="00127015" w:rsidRPr="00127015" w14:paraId="0310006E"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5B22378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sex.n.04</w:t>
            </w:r>
          </w:p>
        </w:tc>
        <w:tc>
          <w:tcPr>
            <w:tcW w:w="1940" w:type="dxa"/>
            <w:tcBorders>
              <w:top w:val="nil"/>
              <w:left w:val="nil"/>
              <w:bottom w:val="single" w:sz="4" w:space="0" w:color="8EA9DB"/>
              <w:right w:val="nil"/>
            </w:tcBorders>
            <w:shd w:val="clear" w:color="auto" w:fill="auto"/>
            <w:noWrap/>
            <w:vAlign w:val="bottom"/>
            <w:hideMark/>
          </w:tcPr>
          <w:p w14:paraId="4AB8702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38509317</w:t>
            </w:r>
          </w:p>
        </w:tc>
        <w:tc>
          <w:tcPr>
            <w:tcW w:w="1920" w:type="dxa"/>
            <w:tcBorders>
              <w:top w:val="nil"/>
              <w:left w:val="nil"/>
              <w:bottom w:val="single" w:sz="4" w:space="0" w:color="8EA9DB"/>
              <w:right w:val="nil"/>
            </w:tcBorders>
            <w:shd w:val="clear" w:color="auto" w:fill="auto"/>
            <w:noWrap/>
            <w:vAlign w:val="bottom"/>
            <w:hideMark/>
          </w:tcPr>
          <w:p w14:paraId="20B2B68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8828999</w:t>
            </w:r>
          </w:p>
        </w:tc>
      </w:tr>
      <w:tr w:rsidR="00127015" w:rsidRPr="00127015" w14:paraId="27D96450" w14:textId="77777777" w:rsidTr="00127015">
        <w:trPr>
          <w:trHeight w:val="300"/>
        </w:trPr>
        <w:tc>
          <w:tcPr>
            <w:tcW w:w="2320" w:type="dxa"/>
            <w:tcBorders>
              <w:top w:val="nil"/>
              <w:left w:val="nil"/>
              <w:bottom w:val="nil"/>
              <w:right w:val="nil"/>
            </w:tcBorders>
            <w:shd w:val="clear" w:color="auto" w:fill="auto"/>
            <w:noWrap/>
            <w:vAlign w:val="bottom"/>
            <w:hideMark/>
          </w:tcPr>
          <w:p w14:paraId="17ED2AB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gender</w:t>
            </w:r>
          </w:p>
        </w:tc>
        <w:tc>
          <w:tcPr>
            <w:tcW w:w="1940" w:type="dxa"/>
            <w:tcBorders>
              <w:top w:val="nil"/>
              <w:left w:val="nil"/>
              <w:bottom w:val="nil"/>
              <w:right w:val="nil"/>
            </w:tcBorders>
            <w:shd w:val="clear" w:color="auto" w:fill="auto"/>
            <w:noWrap/>
            <w:vAlign w:val="bottom"/>
            <w:hideMark/>
          </w:tcPr>
          <w:p w14:paraId="008C958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6086957</w:t>
            </w:r>
          </w:p>
        </w:tc>
        <w:tc>
          <w:tcPr>
            <w:tcW w:w="1920" w:type="dxa"/>
            <w:tcBorders>
              <w:top w:val="nil"/>
              <w:left w:val="nil"/>
              <w:bottom w:val="nil"/>
              <w:right w:val="nil"/>
            </w:tcBorders>
            <w:shd w:val="clear" w:color="auto" w:fill="auto"/>
            <w:noWrap/>
            <w:vAlign w:val="bottom"/>
            <w:hideMark/>
          </w:tcPr>
          <w:p w14:paraId="2C5083B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064941</w:t>
            </w:r>
          </w:p>
        </w:tc>
      </w:tr>
      <w:tr w:rsidR="00127015" w:rsidRPr="00127015" w14:paraId="3E0FF6E8" w14:textId="77777777" w:rsidTr="00127015">
        <w:trPr>
          <w:trHeight w:val="300"/>
        </w:trPr>
        <w:tc>
          <w:tcPr>
            <w:tcW w:w="2320" w:type="dxa"/>
            <w:tcBorders>
              <w:top w:val="nil"/>
              <w:left w:val="nil"/>
              <w:bottom w:val="nil"/>
              <w:right w:val="nil"/>
            </w:tcBorders>
            <w:shd w:val="clear" w:color="auto" w:fill="auto"/>
            <w:noWrap/>
            <w:vAlign w:val="bottom"/>
            <w:hideMark/>
          </w:tcPr>
          <w:p w14:paraId="59EA20D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sex</w:t>
            </w:r>
          </w:p>
        </w:tc>
        <w:tc>
          <w:tcPr>
            <w:tcW w:w="1940" w:type="dxa"/>
            <w:tcBorders>
              <w:top w:val="nil"/>
              <w:left w:val="nil"/>
              <w:bottom w:val="nil"/>
              <w:right w:val="nil"/>
            </w:tcBorders>
            <w:shd w:val="clear" w:color="auto" w:fill="auto"/>
            <w:noWrap/>
            <w:vAlign w:val="bottom"/>
            <w:hideMark/>
          </w:tcPr>
          <w:p w14:paraId="05FA12F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50931677</w:t>
            </w:r>
          </w:p>
        </w:tc>
        <w:tc>
          <w:tcPr>
            <w:tcW w:w="1920" w:type="dxa"/>
            <w:tcBorders>
              <w:top w:val="nil"/>
              <w:left w:val="nil"/>
              <w:bottom w:val="nil"/>
              <w:right w:val="nil"/>
            </w:tcBorders>
            <w:shd w:val="clear" w:color="auto" w:fill="auto"/>
            <w:noWrap/>
            <w:vAlign w:val="bottom"/>
            <w:hideMark/>
          </w:tcPr>
          <w:p w14:paraId="65B724E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3593057</w:t>
            </w:r>
          </w:p>
        </w:tc>
      </w:tr>
      <w:tr w:rsidR="00127015" w:rsidRPr="00127015" w14:paraId="1BF37FBF"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57FEA3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termination.n.05</w:t>
            </w:r>
          </w:p>
        </w:tc>
        <w:tc>
          <w:tcPr>
            <w:tcW w:w="1940" w:type="dxa"/>
            <w:tcBorders>
              <w:top w:val="nil"/>
              <w:left w:val="nil"/>
              <w:bottom w:val="single" w:sz="4" w:space="0" w:color="8EA9DB"/>
              <w:right w:val="nil"/>
            </w:tcBorders>
            <w:shd w:val="clear" w:color="auto" w:fill="auto"/>
            <w:noWrap/>
            <w:vAlign w:val="bottom"/>
            <w:hideMark/>
          </w:tcPr>
          <w:p w14:paraId="174901D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195652174</w:t>
            </w:r>
          </w:p>
        </w:tc>
        <w:tc>
          <w:tcPr>
            <w:tcW w:w="1920" w:type="dxa"/>
            <w:tcBorders>
              <w:top w:val="nil"/>
              <w:left w:val="nil"/>
              <w:bottom w:val="single" w:sz="4" w:space="0" w:color="8EA9DB"/>
              <w:right w:val="nil"/>
            </w:tcBorders>
            <w:shd w:val="clear" w:color="auto" w:fill="auto"/>
            <w:noWrap/>
            <w:vAlign w:val="bottom"/>
            <w:hideMark/>
          </w:tcPr>
          <w:p w14:paraId="66D8885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8859779</w:t>
            </w:r>
          </w:p>
        </w:tc>
      </w:tr>
      <w:tr w:rsidR="00127015" w:rsidRPr="00127015" w14:paraId="3F1AFC54" w14:textId="77777777" w:rsidTr="00127015">
        <w:trPr>
          <w:trHeight w:val="300"/>
        </w:trPr>
        <w:tc>
          <w:tcPr>
            <w:tcW w:w="2320" w:type="dxa"/>
            <w:tcBorders>
              <w:top w:val="nil"/>
              <w:left w:val="nil"/>
              <w:bottom w:val="nil"/>
              <w:right w:val="nil"/>
            </w:tcBorders>
            <w:shd w:val="clear" w:color="auto" w:fill="auto"/>
            <w:noWrap/>
            <w:vAlign w:val="bottom"/>
            <w:hideMark/>
          </w:tcPr>
          <w:p w14:paraId="67788BD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ending</w:t>
            </w:r>
          </w:p>
        </w:tc>
        <w:tc>
          <w:tcPr>
            <w:tcW w:w="1940" w:type="dxa"/>
            <w:tcBorders>
              <w:top w:val="nil"/>
              <w:left w:val="nil"/>
              <w:bottom w:val="nil"/>
              <w:right w:val="nil"/>
            </w:tcBorders>
            <w:shd w:val="clear" w:color="auto" w:fill="auto"/>
            <w:noWrap/>
            <w:vAlign w:val="bottom"/>
            <w:hideMark/>
          </w:tcPr>
          <w:p w14:paraId="1698AB1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621118</w:t>
            </w:r>
          </w:p>
        </w:tc>
        <w:tc>
          <w:tcPr>
            <w:tcW w:w="1920" w:type="dxa"/>
            <w:tcBorders>
              <w:top w:val="nil"/>
              <w:left w:val="nil"/>
              <w:bottom w:val="nil"/>
              <w:right w:val="nil"/>
            </w:tcBorders>
            <w:shd w:val="clear" w:color="auto" w:fill="auto"/>
            <w:noWrap/>
            <w:vAlign w:val="bottom"/>
            <w:hideMark/>
          </w:tcPr>
          <w:p w14:paraId="79E7725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971311</w:t>
            </w:r>
          </w:p>
        </w:tc>
      </w:tr>
      <w:tr w:rsidR="00127015" w:rsidRPr="00127015" w14:paraId="42EE4635" w14:textId="77777777" w:rsidTr="00127015">
        <w:trPr>
          <w:trHeight w:val="300"/>
        </w:trPr>
        <w:tc>
          <w:tcPr>
            <w:tcW w:w="2320" w:type="dxa"/>
            <w:tcBorders>
              <w:top w:val="nil"/>
              <w:left w:val="nil"/>
              <w:bottom w:val="nil"/>
              <w:right w:val="nil"/>
            </w:tcBorders>
            <w:shd w:val="clear" w:color="auto" w:fill="auto"/>
            <w:noWrap/>
            <w:vAlign w:val="bottom"/>
            <w:hideMark/>
          </w:tcPr>
          <w:p w14:paraId="094EF25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termination</w:t>
            </w:r>
          </w:p>
        </w:tc>
        <w:tc>
          <w:tcPr>
            <w:tcW w:w="1940" w:type="dxa"/>
            <w:tcBorders>
              <w:top w:val="nil"/>
              <w:left w:val="nil"/>
              <w:bottom w:val="nil"/>
              <w:right w:val="nil"/>
            </w:tcBorders>
            <w:shd w:val="clear" w:color="auto" w:fill="auto"/>
            <w:noWrap/>
            <w:vAlign w:val="bottom"/>
            <w:hideMark/>
          </w:tcPr>
          <w:p w14:paraId="34B2D21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85093168</w:t>
            </w:r>
          </w:p>
        </w:tc>
        <w:tc>
          <w:tcPr>
            <w:tcW w:w="1920" w:type="dxa"/>
            <w:tcBorders>
              <w:top w:val="nil"/>
              <w:left w:val="nil"/>
              <w:bottom w:val="nil"/>
              <w:right w:val="nil"/>
            </w:tcBorders>
            <w:shd w:val="clear" w:color="auto" w:fill="auto"/>
            <w:noWrap/>
            <w:vAlign w:val="bottom"/>
            <w:hideMark/>
          </w:tcPr>
          <w:p w14:paraId="4B3171F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2748246</w:t>
            </w:r>
          </w:p>
        </w:tc>
      </w:tr>
      <w:tr w:rsidR="00127015" w:rsidRPr="00127015" w14:paraId="7396722C"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4A08368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veracious.s.02</w:t>
            </w:r>
          </w:p>
        </w:tc>
        <w:tc>
          <w:tcPr>
            <w:tcW w:w="1940" w:type="dxa"/>
            <w:tcBorders>
              <w:top w:val="nil"/>
              <w:left w:val="nil"/>
              <w:bottom w:val="single" w:sz="4" w:space="0" w:color="8EA9DB"/>
              <w:right w:val="nil"/>
            </w:tcBorders>
            <w:shd w:val="clear" w:color="auto" w:fill="auto"/>
            <w:noWrap/>
            <w:vAlign w:val="bottom"/>
            <w:hideMark/>
          </w:tcPr>
          <w:p w14:paraId="382163C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9875776</w:t>
            </w:r>
          </w:p>
        </w:tc>
        <w:tc>
          <w:tcPr>
            <w:tcW w:w="1920" w:type="dxa"/>
            <w:tcBorders>
              <w:top w:val="nil"/>
              <w:left w:val="nil"/>
              <w:bottom w:val="single" w:sz="4" w:space="0" w:color="8EA9DB"/>
              <w:right w:val="nil"/>
            </w:tcBorders>
            <w:shd w:val="clear" w:color="auto" w:fill="auto"/>
            <w:noWrap/>
            <w:vAlign w:val="bottom"/>
            <w:hideMark/>
          </w:tcPr>
          <w:p w14:paraId="73FE086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4754846</w:t>
            </w:r>
          </w:p>
        </w:tc>
      </w:tr>
      <w:tr w:rsidR="00127015" w:rsidRPr="00127015" w14:paraId="57083728" w14:textId="77777777" w:rsidTr="00127015">
        <w:trPr>
          <w:trHeight w:val="300"/>
        </w:trPr>
        <w:tc>
          <w:tcPr>
            <w:tcW w:w="2320" w:type="dxa"/>
            <w:tcBorders>
              <w:top w:val="nil"/>
              <w:left w:val="nil"/>
              <w:bottom w:val="nil"/>
              <w:right w:val="nil"/>
            </w:tcBorders>
            <w:shd w:val="clear" w:color="auto" w:fill="auto"/>
            <w:noWrap/>
            <w:vAlign w:val="bottom"/>
            <w:hideMark/>
          </w:tcPr>
          <w:p w14:paraId="6DA6F8E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right</w:t>
            </w:r>
          </w:p>
        </w:tc>
        <w:tc>
          <w:tcPr>
            <w:tcW w:w="1940" w:type="dxa"/>
            <w:tcBorders>
              <w:top w:val="nil"/>
              <w:left w:val="nil"/>
              <w:bottom w:val="nil"/>
              <w:right w:val="nil"/>
            </w:tcBorders>
            <w:shd w:val="clear" w:color="auto" w:fill="auto"/>
            <w:noWrap/>
            <w:vAlign w:val="bottom"/>
            <w:hideMark/>
          </w:tcPr>
          <w:p w14:paraId="39A74D3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3540373</w:t>
            </w:r>
          </w:p>
        </w:tc>
        <w:tc>
          <w:tcPr>
            <w:tcW w:w="1920" w:type="dxa"/>
            <w:tcBorders>
              <w:top w:val="nil"/>
              <w:left w:val="nil"/>
              <w:bottom w:val="nil"/>
              <w:right w:val="nil"/>
            </w:tcBorders>
            <w:shd w:val="clear" w:color="auto" w:fill="auto"/>
            <w:noWrap/>
            <w:vAlign w:val="bottom"/>
            <w:hideMark/>
          </w:tcPr>
          <w:p w14:paraId="624A4A1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9831595</w:t>
            </w:r>
          </w:p>
        </w:tc>
      </w:tr>
      <w:tr w:rsidR="00127015" w:rsidRPr="00127015" w14:paraId="12336BF1" w14:textId="77777777" w:rsidTr="00127015">
        <w:trPr>
          <w:trHeight w:val="300"/>
        </w:trPr>
        <w:tc>
          <w:tcPr>
            <w:tcW w:w="2320" w:type="dxa"/>
            <w:tcBorders>
              <w:top w:val="nil"/>
              <w:left w:val="nil"/>
              <w:bottom w:val="nil"/>
              <w:right w:val="nil"/>
            </w:tcBorders>
            <w:shd w:val="clear" w:color="auto" w:fill="auto"/>
            <w:noWrap/>
            <w:vAlign w:val="bottom"/>
            <w:hideMark/>
          </w:tcPr>
          <w:p w14:paraId="7138D03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veracious</w:t>
            </w:r>
          </w:p>
        </w:tc>
        <w:tc>
          <w:tcPr>
            <w:tcW w:w="1940" w:type="dxa"/>
            <w:tcBorders>
              <w:top w:val="nil"/>
              <w:left w:val="nil"/>
              <w:bottom w:val="nil"/>
              <w:right w:val="nil"/>
            </w:tcBorders>
            <w:shd w:val="clear" w:color="auto" w:fill="auto"/>
            <w:noWrap/>
            <w:vAlign w:val="bottom"/>
            <w:hideMark/>
          </w:tcPr>
          <w:p w14:paraId="2B98FA9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621118</w:t>
            </w:r>
          </w:p>
        </w:tc>
        <w:tc>
          <w:tcPr>
            <w:tcW w:w="1920" w:type="dxa"/>
            <w:tcBorders>
              <w:top w:val="nil"/>
              <w:left w:val="nil"/>
              <w:bottom w:val="nil"/>
              <w:right w:val="nil"/>
            </w:tcBorders>
            <w:shd w:val="clear" w:color="auto" w:fill="auto"/>
            <w:noWrap/>
            <w:vAlign w:val="bottom"/>
            <w:hideMark/>
          </w:tcPr>
          <w:p w14:paraId="26D3460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9678096</w:t>
            </w:r>
          </w:p>
        </w:tc>
      </w:tr>
      <w:tr w:rsidR="00127015" w:rsidRPr="00127015" w14:paraId="42C1766E"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59C0C2C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wash.v.02</w:t>
            </w:r>
          </w:p>
        </w:tc>
        <w:tc>
          <w:tcPr>
            <w:tcW w:w="1940" w:type="dxa"/>
            <w:tcBorders>
              <w:top w:val="nil"/>
              <w:left w:val="nil"/>
              <w:bottom w:val="single" w:sz="4" w:space="0" w:color="8EA9DB"/>
              <w:right w:val="nil"/>
            </w:tcBorders>
            <w:shd w:val="clear" w:color="auto" w:fill="auto"/>
            <w:noWrap/>
            <w:vAlign w:val="bottom"/>
            <w:hideMark/>
          </w:tcPr>
          <w:p w14:paraId="52FC6DE2"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2360248</w:t>
            </w:r>
          </w:p>
        </w:tc>
        <w:tc>
          <w:tcPr>
            <w:tcW w:w="1920" w:type="dxa"/>
            <w:tcBorders>
              <w:top w:val="nil"/>
              <w:left w:val="nil"/>
              <w:bottom w:val="single" w:sz="4" w:space="0" w:color="8EA9DB"/>
              <w:right w:val="nil"/>
            </w:tcBorders>
            <w:shd w:val="clear" w:color="auto" w:fill="auto"/>
            <w:noWrap/>
            <w:vAlign w:val="bottom"/>
            <w:hideMark/>
          </w:tcPr>
          <w:p w14:paraId="3910560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607741</w:t>
            </w:r>
          </w:p>
        </w:tc>
      </w:tr>
      <w:tr w:rsidR="00127015" w:rsidRPr="00127015" w14:paraId="1CDFA5C2" w14:textId="77777777" w:rsidTr="00127015">
        <w:trPr>
          <w:trHeight w:val="300"/>
        </w:trPr>
        <w:tc>
          <w:tcPr>
            <w:tcW w:w="2320" w:type="dxa"/>
            <w:tcBorders>
              <w:top w:val="nil"/>
              <w:left w:val="nil"/>
              <w:bottom w:val="nil"/>
              <w:right w:val="nil"/>
            </w:tcBorders>
            <w:shd w:val="clear" w:color="auto" w:fill="auto"/>
            <w:noWrap/>
            <w:vAlign w:val="bottom"/>
            <w:hideMark/>
          </w:tcPr>
          <w:p w14:paraId="12E927A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lave</w:t>
            </w:r>
          </w:p>
        </w:tc>
        <w:tc>
          <w:tcPr>
            <w:tcW w:w="1940" w:type="dxa"/>
            <w:tcBorders>
              <w:top w:val="nil"/>
              <w:left w:val="nil"/>
              <w:bottom w:val="nil"/>
              <w:right w:val="nil"/>
            </w:tcBorders>
            <w:shd w:val="clear" w:color="auto" w:fill="auto"/>
            <w:noWrap/>
            <w:vAlign w:val="bottom"/>
            <w:hideMark/>
          </w:tcPr>
          <w:p w14:paraId="15A3661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621118</w:t>
            </w:r>
          </w:p>
        </w:tc>
        <w:tc>
          <w:tcPr>
            <w:tcW w:w="1920" w:type="dxa"/>
            <w:tcBorders>
              <w:top w:val="nil"/>
              <w:left w:val="nil"/>
              <w:bottom w:val="nil"/>
              <w:right w:val="nil"/>
            </w:tcBorders>
            <w:shd w:val="clear" w:color="auto" w:fill="auto"/>
            <w:noWrap/>
            <w:vAlign w:val="bottom"/>
            <w:hideMark/>
          </w:tcPr>
          <w:p w14:paraId="38908F8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5029099</w:t>
            </w:r>
          </w:p>
        </w:tc>
      </w:tr>
      <w:tr w:rsidR="00127015" w:rsidRPr="00127015" w14:paraId="19A242AF" w14:textId="77777777" w:rsidTr="00127015">
        <w:trPr>
          <w:trHeight w:val="300"/>
        </w:trPr>
        <w:tc>
          <w:tcPr>
            <w:tcW w:w="2320" w:type="dxa"/>
            <w:tcBorders>
              <w:top w:val="nil"/>
              <w:left w:val="nil"/>
              <w:bottom w:val="nil"/>
              <w:right w:val="nil"/>
            </w:tcBorders>
            <w:shd w:val="clear" w:color="auto" w:fill="auto"/>
            <w:noWrap/>
            <w:vAlign w:val="bottom"/>
            <w:hideMark/>
          </w:tcPr>
          <w:p w14:paraId="4AE6CA4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wash</w:t>
            </w:r>
          </w:p>
        </w:tc>
        <w:tc>
          <w:tcPr>
            <w:tcW w:w="1940" w:type="dxa"/>
            <w:tcBorders>
              <w:top w:val="nil"/>
              <w:left w:val="nil"/>
              <w:bottom w:val="nil"/>
              <w:right w:val="nil"/>
            </w:tcBorders>
            <w:shd w:val="clear" w:color="auto" w:fill="auto"/>
            <w:noWrap/>
            <w:vAlign w:val="bottom"/>
            <w:hideMark/>
          </w:tcPr>
          <w:p w14:paraId="12EB1EF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8509317</w:t>
            </w:r>
          </w:p>
        </w:tc>
        <w:tc>
          <w:tcPr>
            <w:tcW w:w="1920" w:type="dxa"/>
            <w:tcBorders>
              <w:top w:val="nil"/>
              <w:left w:val="nil"/>
              <w:bottom w:val="nil"/>
              <w:right w:val="nil"/>
            </w:tcBorders>
            <w:shd w:val="clear" w:color="auto" w:fill="auto"/>
            <w:noWrap/>
            <w:vAlign w:val="bottom"/>
            <w:hideMark/>
          </w:tcPr>
          <w:p w14:paraId="610F0E3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3712572</w:t>
            </w:r>
          </w:p>
        </w:tc>
      </w:tr>
      <w:tr w:rsidR="00127015" w:rsidRPr="00127015" w14:paraId="651ECD0B"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00E4E51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well.r.03</w:t>
            </w:r>
          </w:p>
        </w:tc>
        <w:tc>
          <w:tcPr>
            <w:tcW w:w="1940" w:type="dxa"/>
            <w:tcBorders>
              <w:top w:val="nil"/>
              <w:left w:val="nil"/>
              <w:bottom w:val="single" w:sz="4" w:space="0" w:color="8EA9DB"/>
              <w:right w:val="nil"/>
            </w:tcBorders>
            <w:shd w:val="clear" w:color="auto" w:fill="auto"/>
            <w:noWrap/>
            <w:vAlign w:val="bottom"/>
            <w:hideMark/>
          </w:tcPr>
          <w:p w14:paraId="6835F2C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3664596</w:t>
            </w:r>
          </w:p>
        </w:tc>
        <w:tc>
          <w:tcPr>
            <w:tcW w:w="1920" w:type="dxa"/>
            <w:tcBorders>
              <w:top w:val="nil"/>
              <w:left w:val="nil"/>
              <w:bottom w:val="single" w:sz="4" w:space="0" w:color="8EA9DB"/>
              <w:right w:val="nil"/>
            </w:tcBorders>
            <w:shd w:val="clear" w:color="auto" w:fill="auto"/>
            <w:noWrap/>
            <w:vAlign w:val="bottom"/>
            <w:hideMark/>
          </w:tcPr>
          <w:p w14:paraId="78AECDEC"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1652034</w:t>
            </w:r>
          </w:p>
        </w:tc>
      </w:tr>
      <w:tr w:rsidR="00127015" w:rsidRPr="00127015" w14:paraId="05599C22" w14:textId="77777777" w:rsidTr="00127015">
        <w:trPr>
          <w:trHeight w:val="300"/>
        </w:trPr>
        <w:tc>
          <w:tcPr>
            <w:tcW w:w="2320" w:type="dxa"/>
            <w:tcBorders>
              <w:top w:val="nil"/>
              <w:left w:val="nil"/>
              <w:bottom w:val="nil"/>
              <w:right w:val="nil"/>
            </w:tcBorders>
            <w:shd w:val="clear" w:color="auto" w:fill="auto"/>
            <w:noWrap/>
            <w:vAlign w:val="bottom"/>
            <w:hideMark/>
          </w:tcPr>
          <w:p w14:paraId="69AD180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est</w:t>
            </w:r>
          </w:p>
        </w:tc>
        <w:tc>
          <w:tcPr>
            <w:tcW w:w="1940" w:type="dxa"/>
            <w:tcBorders>
              <w:top w:val="nil"/>
              <w:left w:val="nil"/>
              <w:bottom w:val="nil"/>
              <w:right w:val="nil"/>
            </w:tcBorders>
            <w:shd w:val="clear" w:color="auto" w:fill="auto"/>
            <w:noWrap/>
            <w:vAlign w:val="bottom"/>
            <w:hideMark/>
          </w:tcPr>
          <w:p w14:paraId="307EC59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64596</w:t>
            </w:r>
          </w:p>
        </w:tc>
        <w:tc>
          <w:tcPr>
            <w:tcW w:w="1920" w:type="dxa"/>
            <w:tcBorders>
              <w:top w:val="nil"/>
              <w:left w:val="nil"/>
              <w:bottom w:val="nil"/>
              <w:right w:val="nil"/>
            </w:tcBorders>
            <w:shd w:val="clear" w:color="auto" w:fill="auto"/>
            <w:noWrap/>
            <w:vAlign w:val="bottom"/>
            <w:hideMark/>
          </w:tcPr>
          <w:p w14:paraId="0A6FFD6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7146804</w:t>
            </w:r>
          </w:p>
        </w:tc>
      </w:tr>
      <w:tr w:rsidR="00127015" w:rsidRPr="00127015" w14:paraId="1063A0FA" w14:textId="77777777" w:rsidTr="00127015">
        <w:trPr>
          <w:trHeight w:val="300"/>
        </w:trPr>
        <w:tc>
          <w:tcPr>
            <w:tcW w:w="2320" w:type="dxa"/>
            <w:tcBorders>
              <w:top w:val="nil"/>
              <w:left w:val="nil"/>
              <w:bottom w:val="nil"/>
              <w:right w:val="nil"/>
            </w:tcBorders>
            <w:shd w:val="clear" w:color="auto" w:fill="auto"/>
            <w:noWrap/>
            <w:vAlign w:val="bottom"/>
            <w:hideMark/>
          </w:tcPr>
          <w:p w14:paraId="59C788E9"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easily</w:t>
            </w:r>
          </w:p>
        </w:tc>
        <w:tc>
          <w:tcPr>
            <w:tcW w:w="1940" w:type="dxa"/>
            <w:tcBorders>
              <w:top w:val="nil"/>
              <w:left w:val="nil"/>
              <w:bottom w:val="nil"/>
              <w:right w:val="nil"/>
            </w:tcBorders>
            <w:shd w:val="clear" w:color="auto" w:fill="auto"/>
            <w:noWrap/>
            <w:vAlign w:val="bottom"/>
            <w:hideMark/>
          </w:tcPr>
          <w:p w14:paraId="56DC343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3664596</w:t>
            </w:r>
          </w:p>
        </w:tc>
        <w:tc>
          <w:tcPr>
            <w:tcW w:w="1920" w:type="dxa"/>
            <w:tcBorders>
              <w:top w:val="nil"/>
              <w:left w:val="nil"/>
              <w:bottom w:val="nil"/>
              <w:right w:val="nil"/>
            </w:tcBorders>
            <w:shd w:val="clear" w:color="auto" w:fill="auto"/>
            <w:noWrap/>
            <w:vAlign w:val="bottom"/>
            <w:hideMark/>
          </w:tcPr>
          <w:p w14:paraId="58CB7566"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6157264</w:t>
            </w:r>
          </w:p>
        </w:tc>
      </w:tr>
      <w:tr w:rsidR="00127015" w:rsidRPr="00127015" w14:paraId="7D3D7043"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59233EE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well.r.11</w:t>
            </w:r>
          </w:p>
        </w:tc>
        <w:tc>
          <w:tcPr>
            <w:tcW w:w="1940" w:type="dxa"/>
            <w:tcBorders>
              <w:top w:val="nil"/>
              <w:left w:val="nil"/>
              <w:bottom w:val="single" w:sz="4" w:space="0" w:color="8EA9DB"/>
              <w:right w:val="nil"/>
            </w:tcBorders>
            <w:shd w:val="clear" w:color="auto" w:fill="auto"/>
            <w:noWrap/>
            <w:vAlign w:val="bottom"/>
            <w:hideMark/>
          </w:tcPr>
          <w:p w14:paraId="38312AF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8012422</w:t>
            </w:r>
          </w:p>
        </w:tc>
        <w:tc>
          <w:tcPr>
            <w:tcW w:w="1920" w:type="dxa"/>
            <w:tcBorders>
              <w:top w:val="nil"/>
              <w:left w:val="nil"/>
              <w:bottom w:val="single" w:sz="4" w:space="0" w:color="8EA9DB"/>
              <w:right w:val="nil"/>
            </w:tcBorders>
            <w:shd w:val="clear" w:color="auto" w:fill="auto"/>
            <w:noWrap/>
            <w:vAlign w:val="bottom"/>
            <w:hideMark/>
          </w:tcPr>
          <w:p w14:paraId="51491F2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0130496</w:t>
            </w:r>
          </w:p>
        </w:tc>
      </w:tr>
      <w:tr w:rsidR="00127015" w:rsidRPr="00127015" w14:paraId="3CBA7738" w14:textId="77777777" w:rsidTr="00127015">
        <w:trPr>
          <w:trHeight w:val="300"/>
        </w:trPr>
        <w:tc>
          <w:tcPr>
            <w:tcW w:w="2320" w:type="dxa"/>
            <w:tcBorders>
              <w:top w:val="nil"/>
              <w:left w:val="nil"/>
              <w:bottom w:val="nil"/>
              <w:right w:val="nil"/>
            </w:tcBorders>
            <w:shd w:val="clear" w:color="auto" w:fill="auto"/>
            <w:noWrap/>
            <w:vAlign w:val="bottom"/>
            <w:hideMark/>
          </w:tcPr>
          <w:p w14:paraId="3908AAA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better</w:t>
            </w:r>
          </w:p>
        </w:tc>
        <w:tc>
          <w:tcPr>
            <w:tcW w:w="1940" w:type="dxa"/>
            <w:tcBorders>
              <w:top w:val="nil"/>
              <w:left w:val="nil"/>
              <w:bottom w:val="nil"/>
              <w:right w:val="nil"/>
            </w:tcBorders>
            <w:shd w:val="clear" w:color="auto" w:fill="auto"/>
            <w:noWrap/>
            <w:vAlign w:val="bottom"/>
            <w:hideMark/>
          </w:tcPr>
          <w:p w14:paraId="1C87D3A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7329193</w:t>
            </w:r>
          </w:p>
        </w:tc>
        <w:tc>
          <w:tcPr>
            <w:tcW w:w="1920" w:type="dxa"/>
            <w:tcBorders>
              <w:top w:val="nil"/>
              <w:left w:val="nil"/>
              <w:bottom w:val="nil"/>
              <w:right w:val="nil"/>
            </w:tcBorders>
            <w:shd w:val="clear" w:color="auto" w:fill="auto"/>
            <w:noWrap/>
            <w:vAlign w:val="bottom"/>
            <w:hideMark/>
          </w:tcPr>
          <w:p w14:paraId="21CFD210"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5687149</w:t>
            </w:r>
          </w:p>
        </w:tc>
      </w:tr>
      <w:tr w:rsidR="00127015" w:rsidRPr="00127015" w14:paraId="13D1EC45" w14:textId="77777777" w:rsidTr="00127015">
        <w:trPr>
          <w:trHeight w:val="300"/>
        </w:trPr>
        <w:tc>
          <w:tcPr>
            <w:tcW w:w="2320" w:type="dxa"/>
            <w:tcBorders>
              <w:top w:val="nil"/>
              <w:left w:val="nil"/>
              <w:bottom w:val="nil"/>
              <w:right w:val="nil"/>
            </w:tcBorders>
            <w:shd w:val="clear" w:color="auto" w:fill="auto"/>
            <w:noWrap/>
            <w:vAlign w:val="bottom"/>
            <w:hideMark/>
          </w:tcPr>
          <w:p w14:paraId="587C7D2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well</w:t>
            </w:r>
          </w:p>
        </w:tc>
        <w:tc>
          <w:tcPr>
            <w:tcW w:w="1940" w:type="dxa"/>
            <w:tcBorders>
              <w:top w:val="nil"/>
              <w:left w:val="nil"/>
              <w:bottom w:val="nil"/>
              <w:right w:val="nil"/>
            </w:tcBorders>
            <w:shd w:val="clear" w:color="auto" w:fill="auto"/>
            <w:noWrap/>
            <w:vAlign w:val="bottom"/>
            <w:hideMark/>
          </w:tcPr>
          <w:p w14:paraId="3ADA2AE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8695652</w:t>
            </w:r>
          </w:p>
        </w:tc>
        <w:tc>
          <w:tcPr>
            <w:tcW w:w="1920" w:type="dxa"/>
            <w:tcBorders>
              <w:top w:val="nil"/>
              <w:left w:val="nil"/>
              <w:bottom w:val="nil"/>
              <w:right w:val="nil"/>
            </w:tcBorders>
            <w:shd w:val="clear" w:color="auto" w:fill="auto"/>
            <w:noWrap/>
            <w:vAlign w:val="bottom"/>
            <w:hideMark/>
          </w:tcPr>
          <w:p w14:paraId="5EAC51F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573844</w:t>
            </w:r>
          </w:p>
        </w:tc>
      </w:tr>
      <w:tr w:rsidR="00127015" w:rsidRPr="00127015" w14:paraId="2E4D4C22"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7761BD9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wiccan.n.01</w:t>
            </w:r>
          </w:p>
        </w:tc>
        <w:tc>
          <w:tcPr>
            <w:tcW w:w="1940" w:type="dxa"/>
            <w:tcBorders>
              <w:top w:val="nil"/>
              <w:left w:val="nil"/>
              <w:bottom w:val="single" w:sz="4" w:space="0" w:color="8EA9DB"/>
              <w:right w:val="nil"/>
            </w:tcBorders>
            <w:shd w:val="clear" w:color="auto" w:fill="auto"/>
            <w:noWrap/>
            <w:vAlign w:val="bottom"/>
            <w:hideMark/>
          </w:tcPr>
          <w:p w14:paraId="7BB4838E"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3043478</w:t>
            </w:r>
          </w:p>
        </w:tc>
        <w:tc>
          <w:tcPr>
            <w:tcW w:w="1920" w:type="dxa"/>
            <w:tcBorders>
              <w:top w:val="nil"/>
              <w:left w:val="nil"/>
              <w:bottom w:val="single" w:sz="4" w:space="0" w:color="8EA9DB"/>
              <w:right w:val="nil"/>
            </w:tcBorders>
            <w:shd w:val="clear" w:color="auto" w:fill="auto"/>
            <w:noWrap/>
            <w:vAlign w:val="bottom"/>
            <w:hideMark/>
          </w:tcPr>
          <w:p w14:paraId="5727D618"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19889652</w:t>
            </w:r>
          </w:p>
        </w:tc>
      </w:tr>
      <w:tr w:rsidR="00127015" w:rsidRPr="00127015" w14:paraId="4478143C" w14:textId="77777777" w:rsidTr="00127015">
        <w:trPr>
          <w:trHeight w:val="300"/>
        </w:trPr>
        <w:tc>
          <w:tcPr>
            <w:tcW w:w="2320" w:type="dxa"/>
            <w:tcBorders>
              <w:top w:val="nil"/>
              <w:left w:val="nil"/>
              <w:bottom w:val="nil"/>
              <w:right w:val="nil"/>
            </w:tcBorders>
            <w:shd w:val="clear" w:color="auto" w:fill="auto"/>
            <w:noWrap/>
            <w:vAlign w:val="bottom"/>
            <w:hideMark/>
          </w:tcPr>
          <w:p w14:paraId="666E800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wiccan</w:t>
            </w:r>
          </w:p>
        </w:tc>
        <w:tc>
          <w:tcPr>
            <w:tcW w:w="1940" w:type="dxa"/>
            <w:tcBorders>
              <w:top w:val="nil"/>
              <w:left w:val="nil"/>
              <w:bottom w:val="nil"/>
              <w:right w:val="nil"/>
            </w:tcBorders>
            <w:shd w:val="clear" w:color="auto" w:fill="auto"/>
            <w:noWrap/>
            <w:vAlign w:val="bottom"/>
            <w:hideMark/>
          </w:tcPr>
          <w:p w14:paraId="383277EA"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02484472</w:t>
            </w:r>
          </w:p>
        </w:tc>
        <w:tc>
          <w:tcPr>
            <w:tcW w:w="1920" w:type="dxa"/>
            <w:tcBorders>
              <w:top w:val="nil"/>
              <w:left w:val="nil"/>
              <w:bottom w:val="nil"/>
              <w:right w:val="nil"/>
            </w:tcBorders>
            <w:shd w:val="clear" w:color="auto" w:fill="auto"/>
            <w:noWrap/>
            <w:vAlign w:val="bottom"/>
            <w:hideMark/>
          </w:tcPr>
          <w:p w14:paraId="032F310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2473665</w:t>
            </w:r>
          </w:p>
        </w:tc>
      </w:tr>
      <w:tr w:rsidR="00127015" w:rsidRPr="00127015" w14:paraId="24414865" w14:textId="77777777" w:rsidTr="00127015">
        <w:trPr>
          <w:trHeight w:val="300"/>
        </w:trPr>
        <w:tc>
          <w:tcPr>
            <w:tcW w:w="2320" w:type="dxa"/>
            <w:tcBorders>
              <w:top w:val="nil"/>
              <w:left w:val="nil"/>
              <w:bottom w:val="nil"/>
              <w:right w:val="nil"/>
            </w:tcBorders>
            <w:shd w:val="clear" w:color="auto" w:fill="auto"/>
            <w:noWrap/>
            <w:vAlign w:val="bottom"/>
            <w:hideMark/>
          </w:tcPr>
          <w:p w14:paraId="4DAD1AF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witch</w:t>
            </w:r>
          </w:p>
        </w:tc>
        <w:tc>
          <w:tcPr>
            <w:tcW w:w="1940" w:type="dxa"/>
            <w:tcBorders>
              <w:top w:val="nil"/>
              <w:left w:val="nil"/>
              <w:bottom w:val="nil"/>
              <w:right w:val="nil"/>
            </w:tcBorders>
            <w:shd w:val="clear" w:color="auto" w:fill="auto"/>
            <w:noWrap/>
            <w:vAlign w:val="bottom"/>
            <w:hideMark/>
          </w:tcPr>
          <w:p w14:paraId="04F0460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3602484</w:t>
            </w:r>
          </w:p>
        </w:tc>
        <w:tc>
          <w:tcPr>
            <w:tcW w:w="1920" w:type="dxa"/>
            <w:tcBorders>
              <w:top w:val="nil"/>
              <w:left w:val="nil"/>
              <w:bottom w:val="nil"/>
              <w:right w:val="nil"/>
            </w:tcBorders>
            <w:shd w:val="clear" w:color="auto" w:fill="auto"/>
            <w:noWrap/>
            <w:vAlign w:val="bottom"/>
            <w:hideMark/>
          </w:tcPr>
          <w:p w14:paraId="10BC562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7305639</w:t>
            </w:r>
          </w:p>
        </w:tc>
      </w:tr>
      <w:tr w:rsidR="00127015" w:rsidRPr="00127015" w14:paraId="078019F7" w14:textId="77777777" w:rsidTr="00127015">
        <w:trPr>
          <w:trHeight w:val="300"/>
        </w:trPr>
        <w:tc>
          <w:tcPr>
            <w:tcW w:w="2320" w:type="dxa"/>
            <w:tcBorders>
              <w:top w:val="nil"/>
              <w:left w:val="nil"/>
              <w:bottom w:val="single" w:sz="4" w:space="0" w:color="8EA9DB"/>
              <w:right w:val="nil"/>
            </w:tcBorders>
            <w:shd w:val="clear" w:color="auto" w:fill="auto"/>
            <w:noWrap/>
            <w:vAlign w:val="bottom"/>
            <w:hideMark/>
          </w:tcPr>
          <w:p w14:paraId="77830FB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127015">
              <w:rPr>
                <w:rFonts w:ascii="Calibri" w:eastAsia="Times New Roman" w:hAnsi="Calibri" w:cs="Calibri"/>
                <w:b/>
                <w:bCs/>
                <w:sz w:val="22"/>
                <w:szCs w:val="22"/>
              </w:rPr>
              <w:t>witness.n.01</w:t>
            </w:r>
          </w:p>
        </w:tc>
        <w:tc>
          <w:tcPr>
            <w:tcW w:w="1940" w:type="dxa"/>
            <w:tcBorders>
              <w:top w:val="nil"/>
              <w:left w:val="nil"/>
              <w:bottom w:val="single" w:sz="4" w:space="0" w:color="8EA9DB"/>
              <w:right w:val="nil"/>
            </w:tcBorders>
            <w:shd w:val="clear" w:color="auto" w:fill="auto"/>
            <w:noWrap/>
            <w:vAlign w:val="bottom"/>
            <w:hideMark/>
          </w:tcPr>
          <w:p w14:paraId="79FE2B07"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08695652</w:t>
            </w:r>
          </w:p>
        </w:tc>
        <w:tc>
          <w:tcPr>
            <w:tcW w:w="1920" w:type="dxa"/>
            <w:tcBorders>
              <w:top w:val="nil"/>
              <w:left w:val="nil"/>
              <w:bottom w:val="single" w:sz="4" w:space="0" w:color="8EA9DB"/>
              <w:right w:val="nil"/>
            </w:tcBorders>
            <w:shd w:val="clear" w:color="auto" w:fill="auto"/>
            <w:noWrap/>
            <w:vAlign w:val="bottom"/>
            <w:hideMark/>
          </w:tcPr>
          <w:p w14:paraId="26C5A60D"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127015">
              <w:rPr>
                <w:rFonts w:ascii="Calibri" w:eastAsia="Times New Roman" w:hAnsi="Calibri" w:cs="Calibri"/>
                <w:b/>
                <w:bCs/>
                <w:sz w:val="22"/>
                <w:szCs w:val="22"/>
              </w:rPr>
              <w:t>0.221414706</w:t>
            </w:r>
          </w:p>
        </w:tc>
      </w:tr>
      <w:tr w:rsidR="00127015" w:rsidRPr="00127015" w14:paraId="2F93334F" w14:textId="77777777" w:rsidTr="00127015">
        <w:trPr>
          <w:trHeight w:val="300"/>
        </w:trPr>
        <w:tc>
          <w:tcPr>
            <w:tcW w:w="2320" w:type="dxa"/>
            <w:tcBorders>
              <w:top w:val="nil"/>
              <w:left w:val="nil"/>
              <w:bottom w:val="nil"/>
              <w:right w:val="nil"/>
            </w:tcBorders>
            <w:shd w:val="clear" w:color="auto" w:fill="auto"/>
            <w:noWrap/>
            <w:vAlign w:val="bottom"/>
            <w:hideMark/>
          </w:tcPr>
          <w:p w14:paraId="5870D905"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informant</w:t>
            </w:r>
          </w:p>
        </w:tc>
        <w:tc>
          <w:tcPr>
            <w:tcW w:w="1940" w:type="dxa"/>
            <w:tcBorders>
              <w:top w:val="nil"/>
              <w:left w:val="nil"/>
              <w:bottom w:val="nil"/>
              <w:right w:val="nil"/>
            </w:tcBorders>
            <w:shd w:val="clear" w:color="auto" w:fill="auto"/>
            <w:noWrap/>
            <w:vAlign w:val="bottom"/>
            <w:hideMark/>
          </w:tcPr>
          <w:p w14:paraId="7C4268CF"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192546584</w:t>
            </w:r>
          </w:p>
        </w:tc>
        <w:tc>
          <w:tcPr>
            <w:tcW w:w="1920" w:type="dxa"/>
            <w:tcBorders>
              <w:top w:val="nil"/>
              <w:left w:val="nil"/>
              <w:bottom w:val="nil"/>
              <w:right w:val="nil"/>
            </w:tcBorders>
            <w:shd w:val="clear" w:color="auto" w:fill="auto"/>
            <w:noWrap/>
            <w:vAlign w:val="bottom"/>
            <w:hideMark/>
          </w:tcPr>
          <w:p w14:paraId="1ABBBECB"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14989744</w:t>
            </w:r>
          </w:p>
        </w:tc>
      </w:tr>
      <w:tr w:rsidR="00127015" w:rsidRPr="00127015" w14:paraId="252DCA9B" w14:textId="77777777" w:rsidTr="00127015">
        <w:trPr>
          <w:trHeight w:val="300"/>
        </w:trPr>
        <w:tc>
          <w:tcPr>
            <w:tcW w:w="2320" w:type="dxa"/>
            <w:tcBorders>
              <w:top w:val="nil"/>
              <w:left w:val="nil"/>
              <w:bottom w:val="nil"/>
              <w:right w:val="nil"/>
            </w:tcBorders>
            <w:shd w:val="clear" w:color="auto" w:fill="auto"/>
            <w:noWrap/>
            <w:vAlign w:val="bottom"/>
            <w:hideMark/>
          </w:tcPr>
          <w:p w14:paraId="3D243511"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127015">
              <w:rPr>
                <w:rFonts w:ascii="Calibri" w:eastAsia="Times New Roman" w:hAnsi="Calibri" w:cs="Calibri"/>
                <w:sz w:val="22"/>
                <w:szCs w:val="22"/>
              </w:rPr>
              <w:t>witness</w:t>
            </w:r>
          </w:p>
        </w:tc>
        <w:tc>
          <w:tcPr>
            <w:tcW w:w="1940" w:type="dxa"/>
            <w:tcBorders>
              <w:top w:val="nil"/>
              <w:left w:val="nil"/>
              <w:bottom w:val="nil"/>
              <w:right w:val="nil"/>
            </w:tcBorders>
            <w:shd w:val="clear" w:color="auto" w:fill="auto"/>
            <w:noWrap/>
            <w:vAlign w:val="bottom"/>
            <w:hideMark/>
          </w:tcPr>
          <w:p w14:paraId="31149F13"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484472</w:t>
            </w:r>
          </w:p>
        </w:tc>
        <w:tc>
          <w:tcPr>
            <w:tcW w:w="1920" w:type="dxa"/>
            <w:tcBorders>
              <w:top w:val="nil"/>
              <w:left w:val="nil"/>
              <w:bottom w:val="nil"/>
              <w:right w:val="nil"/>
            </w:tcBorders>
            <w:shd w:val="clear" w:color="auto" w:fill="auto"/>
            <w:noWrap/>
            <w:vAlign w:val="bottom"/>
            <w:hideMark/>
          </w:tcPr>
          <w:p w14:paraId="7F2763D4" w14:textId="77777777" w:rsidR="00127015" w:rsidRPr="00127015" w:rsidRDefault="00127015" w:rsidP="00127015">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127015">
              <w:rPr>
                <w:rFonts w:ascii="Calibri" w:eastAsia="Times New Roman" w:hAnsi="Calibri" w:cs="Calibri"/>
                <w:sz w:val="22"/>
                <w:szCs w:val="22"/>
              </w:rPr>
              <w:t>0.227839669</w:t>
            </w:r>
          </w:p>
        </w:tc>
      </w:tr>
    </w:tbl>
    <w:p w14:paraId="399C1A5A" w14:textId="77777777" w:rsidR="00127015" w:rsidRDefault="00127015" w:rsidP="00D354EB"/>
    <w:p w14:paraId="5B7094E3" w14:textId="7B7FDEA2" w:rsidR="00134DF7" w:rsidRDefault="00134DF7" w:rsidP="00134DF7">
      <w:r>
        <w:lastRenderedPageBreak/>
        <w:t>For perseverance</w:t>
      </w:r>
      <w:r w:rsidR="00002FFF">
        <w:t xml:space="preserve"> as</w:t>
      </w:r>
      <w:r>
        <w:t xml:space="preserve"> measured </w:t>
      </w:r>
      <w:r w:rsidR="00002FFF">
        <w:t>by</w:t>
      </w:r>
      <w:r>
        <w:t xml:space="preserve"> retention rate, </w:t>
      </w:r>
      <w:r w:rsidR="00002FFF">
        <w:t>the</w:t>
      </w:r>
      <w:r>
        <w:t xml:space="preserve"> model was correct </w:t>
      </w:r>
      <w:r w:rsidRPr="00284A6F">
        <w:rPr>
          <w:b/>
          <w:bCs/>
          <w:u w:val="single"/>
        </w:rPr>
        <w:t xml:space="preserve">in </w:t>
      </w:r>
      <w:r w:rsidR="00051477" w:rsidRPr="00284A6F">
        <w:rPr>
          <w:b/>
          <w:bCs/>
          <w:u w:val="single"/>
        </w:rPr>
        <w:t>80</w:t>
      </w:r>
      <w:r w:rsidRPr="00284A6F">
        <w:rPr>
          <w:b/>
          <w:bCs/>
          <w:u w:val="single"/>
        </w:rPr>
        <w:t>% of the cases</w:t>
      </w:r>
      <w:r w:rsidR="00002FFF" w:rsidRPr="00284A6F">
        <w:rPr>
          <w:u w:val="single"/>
        </w:rPr>
        <w:t xml:space="preserve">, </w:t>
      </w:r>
      <w:r w:rsidR="00002FFF" w:rsidRPr="00284A6F">
        <w:t>i.e.,</w:t>
      </w:r>
      <w:r>
        <w:t xml:space="preserve"> </w:t>
      </w:r>
      <w:r w:rsidR="00002FFF">
        <w:t>the</w:t>
      </w:r>
      <w:r w:rsidRPr="005A3270">
        <w:t xml:space="preserve"> model was able to </w:t>
      </w:r>
      <w:r>
        <w:t xml:space="preserve">correctly </w:t>
      </w:r>
      <w:r w:rsidRPr="005A3270">
        <w:t>predict which syn</w:t>
      </w:r>
      <w:r>
        <w:t>onym</w:t>
      </w:r>
      <w:r w:rsidRPr="005A3270">
        <w:t xml:space="preserve"> </w:t>
      </w:r>
      <w:r w:rsidR="00002FFF">
        <w:t xml:space="preserve">would have a </w:t>
      </w:r>
      <w:r w:rsidRPr="005A3270">
        <w:t xml:space="preserve">higher </w:t>
      </w:r>
      <w:r>
        <w:t xml:space="preserve">retention rate in </w:t>
      </w:r>
      <w:r w:rsidR="00051477">
        <w:t xml:space="preserve">40 </w:t>
      </w:r>
      <w:r>
        <w:t xml:space="preserve">of the 50 </w:t>
      </w:r>
      <w:proofErr w:type="spellStart"/>
      <w:r w:rsidR="00002FFF">
        <w:t>synsets</w:t>
      </w:r>
      <w:proofErr w:type="spellEnd"/>
      <w:r>
        <w:t xml:space="preserve">. </w:t>
      </w:r>
      <w:r w:rsidR="00002FFF">
        <w:t>Table 13 shows</w:t>
      </w:r>
      <w:r>
        <w:t xml:space="preserve"> the observed and predicted values. </w:t>
      </w:r>
    </w:p>
    <w:p w14:paraId="62F91B01" w14:textId="3037C485" w:rsidR="00002FFF" w:rsidRPr="003170D7" w:rsidRDefault="00002FFF" w:rsidP="00002FFF">
      <w:pPr>
        <w:jc w:val="center"/>
        <w:rPr>
          <w:b/>
          <w:bCs/>
        </w:rPr>
      </w:pPr>
    </w:p>
    <w:p w14:paraId="3BF97163" w14:textId="615EE1C3" w:rsidR="00284A6F" w:rsidRDefault="00284A6F" w:rsidP="00284A6F">
      <w:pPr>
        <w:pStyle w:val="Caption"/>
        <w:keepNext/>
      </w:pPr>
      <w:r>
        <w:t xml:space="preserve">Table </w:t>
      </w:r>
      <w:fldSimple w:instr=" SEQ Table \* ARABIC ">
        <w:r w:rsidR="00652B35">
          <w:rPr>
            <w:noProof/>
          </w:rPr>
          <w:t>21</w:t>
        </w:r>
      </w:fldSimple>
      <w:r>
        <w:t xml:space="preserve">. </w:t>
      </w:r>
      <w:r w:rsidRPr="00120711">
        <w:t xml:space="preserve">Observed and Predicted Retention Rate for 50 </w:t>
      </w:r>
      <w:proofErr w:type="spellStart"/>
      <w:r w:rsidRPr="00120711">
        <w:t>Synsets</w:t>
      </w:r>
      <w:proofErr w:type="spellEnd"/>
    </w:p>
    <w:tbl>
      <w:tblPr>
        <w:tblW w:w="6180" w:type="dxa"/>
        <w:tblLook w:val="04A0" w:firstRow="1" w:lastRow="0" w:firstColumn="1" w:lastColumn="0" w:noHBand="0" w:noVBand="1"/>
      </w:tblPr>
      <w:tblGrid>
        <w:gridCol w:w="2320"/>
        <w:gridCol w:w="1900"/>
        <w:gridCol w:w="1960"/>
      </w:tblGrid>
      <w:tr w:rsidR="005B4ACB" w:rsidRPr="005B4ACB" w14:paraId="3D18219F" w14:textId="77777777" w:rsidTr="005B4ACB">
        <w:trPr>
          <w:trHeight w:val="300"/>
        </w:trPr>
        <w:tc>
          <w:tcPr>
            <w:tcW w:w="2320" w:type="dxa"/>
            <w:tcBorders>
              <w:top w:val="nil"/>
              <w:left w:val="nil"/>
              <w:bottom w:val="single" w:sz="4" w:space="0" w:color="8EA9DB"/>
              <w:right w:val="nil"/>
            </w:tcBorders>
            <w:shd w:val="clear" w:color="D9E1F2" w:fill="D9E1F2"/>
            <w:noWrap/>
            <w:vAlign w:val="bottom"/>
            <w:hideMark/>
          </w:tcPr>
          <w:p w14:paraId="08599B90" w14:textId="4617DE0A" w:rsidR="005B4ACB" w:rsidRPr="005B4ACB" w:rsidRDefault="00134DF7"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Pr>
                <w:rFonts w:ascii="Calibri" w:eastAsia="Times New Roman" w:hAnsi="Calibri" w:cs="Calibri"/>
                <w:b/>
                <w:bCs/>
                <w:sz w:val="22"/>
                <w:szCs w:val="22"/>
              </w:rPr>
              <w:t>Synset / word</w:t>
            </w:r>
          </w:p>
        </w:tc>
        <w:tc>
          <w:tcPr>
            <w:tcW w:w="1900" w:type="dxa"/>
            <w:tcBorders>
              <w:top w:val="nil"/>
              <w:left w:val="nil"/>
              <w:bottom w:val="single" w:sz="4" w:space="0" w:color="8EA9DB"/>
              <w:right w:val="nil"/>
            </w:tcBorders>
            <w:shd w:val="clear" w:color="D9E1F2" w:fill="D9E1F2"/>
            <w:noWrap/>
            <w:vAlign w:val="bottom"/>
            <w:hideMark/>
          </w:tcPr>
          <w:p w14:paraId="70B18D32" w14:textId="1CADF7FB" w:rsidR="005B4ACB" w:rsidRPr="005B4ACB" w:rsidRDefault="00134DF7" w:rsidP="00EF4AE2">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Pr>
                <w:rFonts w:ascii="Calibri" w:eastAsia="Times New Roman" w:hAnsi="Calibri" w:cs="Calibri"/>
                <w:b/>
                <w:bCs/>
                <w:sz w:val="22"/>
                <w:szCs w:val="22"/>
              </w:rPr>
              <w:t>Retention rate</w:t>
            </w:r>
          </w:p>
        </w:tc>
        <w:tc>
          <w:tcPr>
            <w:tcW w:w="1960" w:type="dxa"/>
            <w:tcBorders>
              <w:top w:val="nil"/>
              <w:left w:val="nil"/>
              <w:bottom w:val="single" w:sz="4" w:space="0" w:color="8EA9DB"/>
              <w:right w:val="nil"/>
            </w:tcBorders>
            <w:shd w:val="clear" w:color="D9E1F2" w:fill="D9E1F2"/>
            <w:noWrap/>
            <w:vAlign w:val="bottom"/>
            <w:hideMark/>
          </w:tcPr>
          <w:p w14:paraId="6682A59B" w14:textId="590F238F" w:rsidR="005B4ACB" w:rsidRPr="005B4ACB" w:rsidRDefault="00134DF7" w:rsidP="00EF4AE2">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Pr>
                <w:rFonts w:ascii="Calibri" w:eastAsia="Times New Roman" w:hAnsi="Calibri" w:cs="Calibri"/>
                <w:b/>
                <w:bCs/>
                <w:sz w:val="22"/>
                <w:szCs w:val="22"/>
              </w:rPr>
              <w:t>Prediction rate</w:t>
            </w:r>
          </w:p>
        </w:tc>
      </w:tr>
      <w:tr w:rsidR="005B4ACB" w:rsidRPr="005B4ACB" w14:paraId="49827CF0"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61CEA35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bused.a.02</w:t>
            </w:r>
          </w:p>
        </w:tc>
        <w:tc>
          <w:tcPr>
            <w:tcW w:w="1900" w:type="dxa"/>
            <w:tcBorders>
              <w:top w:val="nil"/>
              <w:left w:val="nil"/>
              <w:bottom w:val="single" w:sz="4" w:space="0" w:color="8EA9DB"/>
              <w:right w:val="nil"/>
            </w:tcBorders>
            <w:shd w:val="clear" w:color="auto" w:fill="auto"/>
            <w:noWrap/>
            <w:vAlign w:val="bottom"/>
            <w:hideMark/>
          </w:tcPr>
          <w:p w14:paraId="4F5CD42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503106</w:t>
            </w:r>
          </w:p>
        </w:tc>
        <w:tc>
          <w:tcPr>
            <w:tcW w:w="1960" w:type="dxa"/>
            <w:tcBorders>
              <w:top w:val="nil"/>
              <w:left w:val="nil"/>
              <w:bottom w:val="single" w:sz="4" w:space="0" w:color="8EA9DB"/>
              <w:right w:val="nil"/>
            </w:tcBorders>
            <w:shd w:val="clear" w:color="auto" w:fill="auto"/>
            <w:noWrap/>
            <w:vAlign w:val="bottom"/>
            <w:hideMark/>
          </w:tcPr>
          <w:p w14:paraId="3744126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7865209</w:t>
            </w:r>
          </w:p>
        </w:tc>
      </w:tr>
      <w:tr w:rsidR="005B4ACB" w:rsidRPr="005B4ACB" w14:paraId="2C992C80" w14:textId="77777777" w:rsidTr="005B4ACB">
        <w:trPr>
          <w:trHeight w:val="300"/>
        </w:trPr>
        <w:tc>
          <w:tcPr>
            <w:tcW w:w="2320" w:type="dxa"/>
            <w:tcBorders>
              <w:top w:val="nil"/>
              <w:left w:val="nil"/>
              <w:bottom w:val="nil"/>
              <w:right w:val="nil"/>
            </w:tcBorders>
            <w:shd w:val="clear" w:color="auto" w:fill="auto"/>
            <w:noWrap/>
            <w:vAlign w:val="bottom"/>
            <w:hideMark/>
          </w:tcPr>
          <w:p w14:paraId="2DFFF1A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abused</w:t>
            </w:r>
          </w:p>
        </w:tc>
        <w:tc>
          <w:tcPr>
            <w:tcW w:w="1900" w:type="dxa"/>
            <w:tcBorders>
              <w:top w:val="nil"/>
              <w:left w:val="nil"/>
              <w:bottom w:val="nil"/>
              <w:right w:val="nil"/>
            </w:tcBorders>
            <w:shd w:val="clear" w:color="auto" w:fill="auto"/>
            <w:noWrap/>
            <w:vAlign w:val="bottom"/>
            <w:hideMark/>
          </w:tcPr>
          <w:p w14:paraId="4EE5A3A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9440994</w:t>
            </w:r>
          </w:p>
        </w:tc>
        <w:tc>
          <w:tcPr>
            <w:tcW w:w="1960" w:type="dxa"/>
            <w:tcBorders>
              <w:top w:val="nil"/>
              <w:left w:val="nil"/>
              <w:bottom w:val="nil"/>
              <w:right w:val="nil"/>
            </w:tcBorders>
            <w:shd w:val="clear" w:color="auto" w:fill="auto"/>
            <w:noWrap/>
            <w:vAlign w:val="bottom"/>
            <w:hideMark/>
          </w:tcPr>
          <w:p w14:paraId="5AC4024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403141</w:t>
            </w:r>
          </w:p>
        </w:tc>
      </w:tr>
      <w:tr w:rsidR="005B4ACB" w:rsidRPr="005B4ACB" w14:paraId="597939D5" w14:textId="77777777" w:rsidTr="005B4ACB">
        <w:trPr>
          <w:trHeight w:val="300"/>
        </w:trPr>
        <w:tc>
          <w:tcPr>
            <w:tcW w:w="2320" w:type="dxa"/>
            <w:tcBorders>
              <w:top w:val="nil"/>
              <w:left w:val="nil"/>
              <w:bottom w:val="nil"/>
              <w:right w:val="nil"/>
            </w:tcBorders>
            <w:shd w:val="clear" w:color="auto" w:fill="auto"/>
            <w:noWrap/>
            <w:vAlign w:val="bottom"/>
            <w:hideMark/>
          </w:tcPr>
          <w:p w14:paraId="0B4CECE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altreated</w:t>
            </w:r>
          </w:p>
        </w:tc>
        <w:tc>
          <w:tcPr>
            <w:tcW w:w="1900" w:type="dxa"/>
            <w:tcBorders>
              <w:top w:val="nil"/>
              <w:left w:val="nil"/>
              <w:bottom w:val="nil"/>
              <w:right w:val="nil"/>
            </w:tcBorders>
            <w:shd w:val="clear" w:color="auto" w:fill="auto"/>
            <w:noWrap/>
            <w:vAlign w:val="bottom"/>
            <w:hideMark/>
          </w:tcPr>
          <w:p w14:paraId="212897C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9565217</w:t>
            </w:r>
          </w:p>
        </w:tc>
        <w:tc>
          <w:tcPr>
            <w:tcW w:w="1960" w:type="dxa"/>
            <w:tcBorders>
              <w:top w:val="nil"/>
              <w:left w:val="nil"/>
              <w:bottom w:val="nil"/>
              <w:right w:val="nil"/>
            </w:tcBorders>
            <w:shd w:val="clear" w:color="auto" w:fill="auto"/>
            <w:noWrap/>
            <w:vAlign w:val="bottom"/>
            <w:hideMark/>
          </w:tcPr>
          <w:p w14:paraId="2D52B86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6327277</w:t>
            </w:r>
          </w:p>
        </w:tc>
      </w:tr>
      <w:tr w:rsidR="005B4ACB" w:rsidRPr="005B4ACB" w14:paraId="5FEDF49C"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1AAC883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ce.n.03</w:t>
            </w:r>
          </w:p>
        </w:tc>
        <w:tc>
          <w:tcPr>
            <w:tcW w:w="1900" w:type="dxa"/>
            <w:tcBorders>
              <w:top w:val="nil"/>
              <w:left w:val="nil"/>
              <w:bottom w:val="single" w:sz="4" w:space="0" w:color="8EA9DB"/>
              <w:right w:val="nil"/>
            </w:tcBorders>
            <w:shd w:val="clear" w:color="auto" w:fill="auto"/>
            <w:noWrap/>
            <w:vAlign w:val="bottom"/>
            <w:hideMark/>
          </w:tcPr>
          <w:p w14:paraId="67F30FD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7639752</w:t>
            </w:r>
          </w:p>
        </w:tc>
        <w:tc>
          <w:tcPr>
            <w:tcW w:w="1960" w:type="dxa"/>
            <w:tcBorders>
              <w:top w:val="nil"/>
              <w:left w:val="nil"/>
              <w:bottom w:val="single" w:sz="4" w:space="0" w:color="8EA9DB"/>
              <w:right w:val="nil"/>
            </w:tcBorders>
            <w:shd w:val="clear" w:color="auto" w:fill="auto"/>
            <w:noWrap/>
            <w:vAlign w:val="bottom"/>
            <w:hideMark/>
          </w:tcPr>
          <w:p w14:paraId="72B3346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240714</w:t>
            </w:r>
          </w:p>
        </w:tc>
      </w:tr>
      <w:tr w:rsidR="005B4ACB" w:rsidRPr="005B4ACB" w14:paraId="2F8D1CD3" w14:textId="77777777" w:rsidTr="005B4ACB">
        <w:trPr>
          <w:trHeight w:val="300"/>
        </w:trPr>
        <w:tc>
          <w:tcPr>
            <w:tcW w:w="2320" w:type="dxa"/>
            <w:tcBorders>
              <w:top w:val="nil"/>
              <w:left w:val="nil"/>
              <w:bottom w:val="nil"/>
              <w:right w:val="nil"/>
            </w:tcBorders>
            <w:shd w:val="clear" w:color="auto" w:fill="auto"/>
            <w:noWrap/>
            <w:vAlign w:val="bottom"/>
            <w:hideMark/>
          </w:tcPr>
          <w:p w14:paraId="46CDF07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aven</w:t>
            </w:r>
          </w:p>
        </w:tc>
        <w:tc>
          <w:tcPr>
            <w:tcW w:w="1900" w:type="dxa"/>
            <w:tcBorders>
              <w:top w:val="nil"/>
              <w:left w:val="nil"/>
              <w:bottom w:val="nil"/>
              <w:right w:val="nil"/>
            </w:tcBorders>
            <w:shd w:val="clear" w:color="auto" w:fill="auto"/>
            <w:noWrap/>
            <w:vAlign w:val="bottom"/>
            <w:hideMark/>
          </w:tcPr>
          <w:p w14:paraId="658FFA3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049689</w:t>
            </w:r>
          </w:p>
        </w:tc>
        <w:tc>
          <w:tcPr>
            <w:tcW w:w="1960" w:type="dxa"/>
            <w:tcBorders>
              <w:top w:val="nil"/>
              <w:left w:val="nil"/>
              <w:bottom w:val="nil"/>
              <w:right w:val="nil"/>
            </w:tcBorders>
            <w:shd w:val="clear" w:color="auto" w:fill="auto"/>
            <w:noWrap/>
            <w:vAlign w:val="bottom"/>
            <w:hideMark/>
          </w:tcPr>
          <w:p w14:paraId="5F7F3E7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186197</w:t>
            </w:r>
          </w:p>
        </w:tc>
      </w:tr>
      <w:tr w:rsidR="005B4ACB" w:rsidRPr="005B4ACB" w14:paraId="4BAFF8C5" w14:textId="77777777" w:rsidTr="005B4ACB">
        <w:trPr>
          <w:trHeight w:val="300"/>
        </w:trPr>
        <w:tc>
          <w:tcPr>
            <w:tcW w:w="2320" w:type="dxa"/>
            <w:tcBorders>
              <w:top w:val="nil"/>
              <w:left w:val="nil"/>
              <w:bottom w:val="nil"/>
              <w:right w:val="nil"/>
            </w:tcBorders>
            <w:shd w:val="clear" w:color="auto" w:fill="auto"/>
            <w:noWrap/>
            <w:vAlign w:val="bottom"/>
            <w:hideMark/>
          </w:tcPr>
          <w:p w14:paraId="5397953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star</w:t>
            </w:r>
          </w:p>
        </w:tc>
        <w:tc>
          <w:tcPr>
            <w:tcW w:w="1900" w:type="dxa"/>
            <w:tcBorders>
              <w:top w:val="nil"/>
              <w:left w:val="nil"/>
              <w:bottom w:val="nil"/>
              <w:right w:val="nil"/>
            </w:tcBorders>
            <w:shd w:val="clear" w:color="auto" w:fill="auto"/>
            <w:noWrap/>
            <w:vAlign w:val="bottom"/>
            <w:hideMark/>
          </w:tcPr>
          <w:p w14:paraId="7943E1D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3229814</w:t>
            </w:r>
          </w:p>
        </w:tc>
        <w:tc>
          <w:tcPr>
            <w:tcW w:w="1960" w:type="dxa"/>
            <w:tcBorders>
              <w:top w:val="nil"/>
              <w:left w:val="nil"/>
              <w:bottom w:val="nil"/>
              <w:right w:val="nil"/>
            </w:tcBorders>
            <w:shd w:val="clear" w:color="auto" w:fill="auto"/>
            <w:noWrap/>
            <w:vAlign w:val="bottom"/>
            <w:hideMark/>
          </w:tcPr>
          <w:p w14:paraId="3C3B581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295232</w:t>
            </w:r>
          </w:p>
        </w:tc>
      </w:tr>
      <w:tr w:rsidR="005B4ACB" w:rsidRPr="005B4ACB" w14:paraId="244698CD"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38E78C2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gile.s.01</w:t>
            </w:r>
          </w:p>
        </w:tc>
        <w:tc>
          <w:tcPr>
            <w:tcW w:w="1900" w:type="dxa"/>
            <w:tcBorders>
              <w:top w:val="nil"/>
              <w:left w:val="nil"/>
              <w:bottom w:val="single" w:sz="4" w:space="0" w:color="8EA9DB"/>
              <w:right w:val="nil"/>
            </w:tcBorders>
            <w:shd w:val="clear" w:color="auto" w:fill="auto"/>
            <w:noWrap/>
            <w:vAlign w:val="bottom"/>
            <w:hideMark/>
          </w:tcPr>
          <w:p w14:paraId="25F8DEA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65838509</w:t>
            </w:r>
          </w:p>
        </w:tc>
        <w:tc>
          <w:tcPr>
            <w:tcW w:w="1960" w:type="dxa"/>
            <w:tcBorders>
              <w:top w:val="nil"/>
              <w:left w:val="nil"/>
              <w:bottom w:val="single" w:sz="4" w:space="0" w:color="8EA9DB"/>
              <w:right w:val="nil"/>
            </w:tcBorders>
            <w:shd w:val="clear" w:color="auto" w:fill="auto"/>
            <w:noWrap/>
            <w:vAlign w:val="bottom"/>
            <w:hideMark/>
          </w:tcPr>
          <w:p w14:paraId="5781A93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3470796</w:t>
            </w:r>
          </w:p>
        </w:tc>
      </w:tr>
      <w:tr w:rsidR="005B4ACB" w:rsidRPr="005B4ACB" w14:paraId="06BC2CCA" w14:textId="77777777" w:rsidTr="005B4ACB">
        <w:trPr>
          <w:trHeight w:val="300"/>
        </w:trPr>
        <w:tc>
          <w:tcPr>
            <w:tcW w:w="2320" w:type="dxa"/>
            <w:tcBorders>
              <w:top w:val="nil"/>
              <w:left w:val="nil"/>
              <w:bottom w:val="nil"/>
              <w:right w:val="nil"/>
            </w:tcBorders>
            <w:shd w:val="clear" w:color="auto" w:fill="auto"/>
            <w:noWrap/>
            <w:vAlign w:val="bottom"/>
            <w:hideMark/>
          </w:tcPr>
          <w:p w14:paraId="4360ABD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nimble</w:t>
            </w:r>
          </w:p>
        </w:tc>
        <w:tc>
          <w:tcPr>
            <w:tcW w:w="1900" w:type="dxa"/>
            <w:tcBorders>
              <w:top w:val="nil"/>
              <w:left w:val="nil"/>
              <w:bottom w:val="nil"/>
              <w:right w:val="nil"/>
            </w:tcBorders>
            <w:shd w:val="clear" w:color="auto" w:fill="auto"/>
            <w:noWrap/>
            <w:vAlign w:val="bottom"/>
            <w:hideMark/>
          </w:tcPr>
          <w:p w14:paraId="6EAC455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8322981</w:t>
            </w:r>
          </w:p>
        </w:tc>
        <w:tc>
          <w:tcPr>
            <w:tcW w:w="1960" w:type="dxa"/>
            <w:tcBorders>
              <w:top w:val="nil"/>
              <w:left w:val="nil"/>
              <w:bottom w:val="nil"/>
              <w:right w:val="nil"/>
            </w:tcBorders>
            <w:shd w:val="clear" w:color="auto" w:fill="auto"/>
            <w:noWrap/>
            <w:vAlign w:val="bottom"/>
            <w:hideMark/>
          </w:tcPr>
          <w:p w14:paraId="61EE1C2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641301</w:t>
            </w:r>
          </w:p>
        </w:tc>
      </w:tr>
      <w:tr w:rsidR="005B4ACB" w:rsidRPr="005B4ACB" w14:paraId="6EA818DF" w14:textId="77777777" w:rsidTr="005B4ACB">
        <w:trPr>
          <w:trHeight w:val="300"/>
        </w:trPr>
        <w:tc>
          <w:tcPr>
            <w:tcW w:w="2320" w:type="dxa"/>
            <w:tcBorders>
              <w:top w:val="nil"/>
              <w:left w:val="nil"/>
              <w:bottom w:val="nil"/>
              <w:right w:val="nil"/>
            </w:tcBorders>
            <w:shd w:val="clear" w:color="auto" w:fill="auto"/>
            <w:noWrap/>
            <w:vAlign w:val="bottom"/>
            <w:hideMark/>
          </w:tcPr>
          <w:p w14:paraId="7C0F029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quick</w:t>
            </w:r>
          </w:p>
        </w:tc>
        <w:tc>
          <w:tcPr>
            <w:tcW w:w="1900" w:type="dxa"/>
            <w:tcBorders>
              <w:top w:val="nil"/>
              <w:left w:val="nil"/>
              <w:bottom w:val="nil"/>
              <w:right w:val="nil"/>
            </w:tcBorders>
            <w:shd w:val="clear" w:color="auto" w:fill="auto"/>
            <w:noWrap/>
            <w:vAlign w:val="bottom"/>
            <w:hideMark/>
          </w:tcPr>
          <w:p w14:paraId="66E275E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3354037</w:t>
            </w:r>
          </w:p>
        </w:tc>
        <w:tc>
          <w:tcPr>
            <w:tcW w:w="1960" w:type="dxa"/>
            <w:tcBorders>
              <w:top w:val="nil"/>
              <w:left w:val="nil"/>
              <w:bottom w:val="nil"/>
              <w:right w:val="nil"/>
            </w:tcBorders>
            <w:shd w:val="clear" w:color="auto" w:fill="auto"/>
            <w:noWrap/>
            <w:vAlign w:val="bottom"/>
            <w:hideMark/>
          </w:tcPr>
          <w:p w14:paraId="18D2EBA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300292</w:t>
            </w:r>
          </w:p>
        </w:tc>
      </w:tr>
      <w:tr w:rsidR="005B4ACB" w:rsidRPr="005B4ACB" w14:paraId="2D9B712E"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41CF18B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mple.s.02</w:t>
            </w:r>
          </w:p>
        </w:tc>
        <w:tc>
          <w:tcPr>
            <w:tcW w:w="1900" w:type="dxa"/>
            <w:tcBorders>
              <w:top w:val="nil"/>
              <w:left w:val="nil"/>
              <w:bottom w:val="single" w:sz="4" w:space="0" w:color="8EA9DB"/>
              <w:right w:val="nil"/>
            </w:tcBorders>
            <w:shd w:val="clear" w:color="auto" w:fill="auto"/>
            <w:noWrap/>
            <w:vAlign w:val="bottom"/>
            <w:hideMark/>
          </w:tcPr>
          <w:p w14:paraId="40F458D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503106</w:t>
            </w:r>
          </w:p>
        </w:tc>
        <w:tc>
          <w:tcPr>
            <w:tcW w:w="1960" w:type="dxa"/>
            <w:tcBorders>
              <w:top w:val="nil"/>
              <w:left w:val="nil"/>
              <w:bottom w:val="single" w:sz="4" w:space="0" w:color="8EA9DB"/>
              <w:right w:val="nil"/>
            </w:tcBorders>
            <w:shd w:val="clear" w:color="auto" w:fill="auto"/>
            <w:noWrap/>
            <w:vAlign w:val="bottom"/>
            <w:hideMark/>
          </w:tcPr>
          <w:p w14:paraId="7900C53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053551</w:t>
            </w:r>
          </w:p>
        </w:tc>
      </w:tr>
      <w:tr w:rsidR="005B4ACB" w:rsidRPr="005B4ACB" w14:paraId="081A890B" w14:textId="77777777" w:rsidTr="005B4ACB">
        <w:trPr>
          <w:trHeight w:val="300"/>
        </w:trPr>
        <w:tc>
          <w:tcPr>
            <w:tcW w:w="2320" w:type="dxa"/>
            <w:tcBorders>
              <w:top w:val="nil"/>
              <w:left w:val="nil"/>
              <w:bottom w:val="nil"/>
              <w:right w:val="nil"/>
            </w:tcBorders>
            <w:shd w:val="clear" w:color="auto" w:fill="auto"/>
            <w:noWrap/>
            <w:vAlign w:val="bottom"/>
            <w:hideMark/>
          </w:tcPr>
          <w:p w14:paraId="3F51B83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lenteous</w:t>
            </w:r>
          </w:p>
        </w:tc>
        <w:tc>
          <w:tcPr>
            <w:tcW w:w="1900" w:type="dxa"/>
            <w:tcBorders>
              <w:top w:val="nil"/>
              <w:left w:val="nil"/>
              <w:bottom w:val="nil"/>
              <w:right w:val="nil"/>
            </w:tcBorders>
            <w:shd w:val="clear" w:color="auto" w:fill="auto"/>
            <w:noWrap/>
            <w:vAlign w:val="bottom"/>
            <w:hideMark/>
          </w:tcPr>
          <w:p w14:paraId="3D15134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7080745</w:t>
            </w:r>
          </w:p>
        </w:tc>
        <w:tc>
          <w:tcPr>
            <w:tcW w:w="1960" w:type="dxa"/>
            <w:tcBorders>
              <w:top w:val="nil"/>
              <w:left w:val="nil"/>
              <w:bottom w:val="nil"/>
              <w:right w:val="nil"/>
            </w:tcBorders>
            <w:shd w:val="clear" w:color="auto" w:fill="auto"/>
            <w:noWrap/>
            <w:vAlign w:val="bottom"/>
            <w:hideMark/>
          </w:tcPr>
          <w:p w14:paraId="6C90BFC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1861001</w:t>
            </w:r>
          </w:p>
        </w:tc>
      </w:tr>
      <w:tr w:rsidR="005B4ACB" w:rsidRPr="005B4ACB" w14:paraId="05C87CF6" w14:textId="77777777" w:rsidTr="005B4ACB">
        <w:trPr>
          <w:trHeight w:val="300"/>
        </w:trPr>
        <w:tc>
          <w:tcPr>
            <w:tcW w:w="2320" w:type="dxa"/>
            <w:tcBorders>
              <w:top w:val="nil"/>
              <w:left w:val="nil"/>
              <w:bottom w:val="nil"/>
              <w:right w:val="nil"/>
            </w:tcBorders>
            <w:shd w:val="clear" w:color="auto" w:fill="auto"/>
            <w:noWrap/>
            <w:vAlign w:val="bottom"/>
            <w:hideMark/>
          </w:tcPr>
          <w:p w14:paraId="7D082AC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rich</w:t>
            </w:r>
          </w:p>
        </w:tc>
        <w:tc>
          <w:tcPr>
            <w:tcW w:w="1900" w:type="dxa"/>
            <w:tcBorders>
              <w:top w:val="nil"/>
              <w:left w:val="nil"/>
              <w:bottom w:val="nil"/>
              <w:right w:val="nil"/>
            </w:tcBorders>
            <w:shd w:val="clear" w:color="auto" w:fill="auto"/>
            <w:noWrap/>
            <w:vAlign w:val="bottom"/>
            <w:hideMark/>
          </w:tcPr>
          <w:p w14:paraId="3D5D446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1925466</w:t>
            </w:r>
          </w:p>
        </w:tc>
        <w:tc>
          <w:tcPr>
            <w:tcW w:w="1960" w:type="dxa"/>
            <w:tcBorders>
              <w:top w:val="nil"/>
              <w:left w:val="nil"/>
              <w:bottom w:val="nil"/>
              <w:right w:val="nil"/>
            </w:tcBorders>
            <w:shd w:val="clear" w:color="auto" w:fill="auto"/>
            <w:noWrap/>
            <w:vAlign w:val="bottom"/>
            <w:hideMark/>
          </w:tcPr>
          <w:p w14:paraId="3E16A51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246102</w:t>
            </w:r>
          </w:p>
        </w:tc>
      </w:tr>
      <w:tr w:rsidR="005B4ACB" w:rsidRPr="005B4ACB" w14:paraId="6159519B"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776EAAC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nnoying.s.01</w:t>
            </w:r>
          </w:p>
        </w:tc>
        <w:tc>
          <w:tcPr>
            <w:tcW w:w="1900" w:type="dxa"/>
            <w:tcBorders>
              <w:top w:val="nil"/>
              <w:left w:val="nil"/>
              <w:bottom w:val="single" w:sz="4" w:space="0" w:color="8EA9DB"/>
              <w:right w:val="nil"/>
            </w:tcBorders>
            <w:shd w:val="clear" w:color="auto" w:fill="auto"/>
            <w:noWrap/>
            <w:vAlign w:val="bottom"/>
            <w:hideMark/>
          </w:tcPr>
          <w:p w14:paraId="6B9A841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26087</w:t>
            </w:r>
          </w:p>
        </w:tc>
        <w:tc>
          <w:tcPr>
            <w:tcW w:w="1960" w:type="dxa"/>
            <w:tcBorders>
              <w:top w:val="nil"/>
              <w:left w:val="nil"/>
              <w:bottom w:val="single" w:sz="4" w:space="0" w:color="8EA9DB"/>
              <w:right w:val="nil"/>
            </w:tcBorders>
            <w:shd w:val="clear" w:color="auto" w:fill="auto"/>
            <w:noWrap/>
            <w:vAlign w:val="bottom"/>
            <w:hideMark/>
          </w:tcPr>
          <w:p w14:paraId="21CA1A2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6222273</w:t>
            </w:r>
          </w:p>
        </w:tc>
      </w:tr>
      <w:tr w:rsidR="005B4ACB" w:rsidRPr="005B4ACB" w14:paraId="5C6E2E30" w14:textId="77777777" w:rsidTr="005B4ACB">
        <w:trPr>
          <w:trHeight w:val="300"/>
        </w:trPr>
        <w:tc>
          <w:tcPr>
            <w:tcW w:w="2320" w:type="dxa"/>
            <w:tcBorders>
              <w:top w:val="nil"/>
              <w:left w:val="nil"/>
              <w:bottom w:val="nil"/>
              <w:right w:val="nil"/>
            </w:tcBorders>
            <w:shd w:val="clear" w:color="auto" w:fill="auto"/>
            <w:noWrap/>
            <w:vAlign w:val="bottom"/>
            <w:hideMark/>
          </w:tcPr>
          <w:p w14:paraId="3A9C9D8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annoying</w:t>
            </w:r>
          </w:p>
        </w:tc>
        <w:tc>
          <w:tcPr>
            <w:tcW w:w="1900" w:type="dxa"/>
            <w:tcBorders>
              <w:top w:val="nil"/>
              <w:left w:val="nil"/>
              <w:bottom w:val="nil"/>
              <w:right w:val="nil"/>
            </w:tcBorders>
            <w:shd w:val="clear" w:color="auto" w:fill="auto"/>
            <w:noWrap/>
            <w:vAlign w:val="bottom"/>
            <w:hideMark/>
          </w:tcPr>
          <w:p w14:paraId="2554CF7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807453</w:t>
            </w:r>
          </w:p>
        </w:tc>
        <w:tc>
          <w:tcPr>
            <w:tcW w:w="1960" w:type="dxa"/>
            <w:tcBorders>
              <w:top w:val="nil"/>
              <w:left w:val="nil"/>
              <w:bottom w:val="nil"/>
              <w:right w:val="nil"/>
            </w:tcBorders>
            <w:shd w:val="clear" w:color="auto" w:fill="auto"/>
            <w:noWrap/>
            <w:vAlign w:val="bottom"/>
            <w:hideMark/>
          </w:tcPr>
          <w:p w14:paraId="41A7C64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95422</w:t>
            </w:r>
          </w:p>
        </w:tc>
      </w:tr>
      <w:tr w:rsidR="005B4ACB" w:rsidRPr="005B4ACB" w14:paraId="3DD68161" w14:textId="77777777" w:rsidTr="005B4ACB">
        <w:trPr>
          <w:trHeight w:val="300"/>
        </w:trPr>
        <w:tc>
          <w:tcPr>
            <w:tcW w:w="2320" w:type="dxa"/>
            <w:tcBorders>
              <w:top w:val="nil"/>
              <w:left w:val="nil"/>
              <w:bottom w:val="nil"/>
              <w:right w:val="nil"/>
            </w:tcBorders>
            <w:shd w:val="clear" w:color="auto" w:fill="auto"/>
            <w:noWrap/>
            <w:vAlign w:val="bottom"/>
            <w:hideMark/>
          </w:tcPr>
          <w:p w14:paraId="09EEE19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nettlesome</w:t>
            </w:r>
          </w:p>
        </w:tc>
        <w:tc>
          <w:tcPr>
            <w:tcW w:w="1900" w:type="dxa"/>
            <w:tcBorders>
              <w:top w:val="nil"/>
              <w:left w:val="nil"/>
              <w:bottom w:val="nil"/>
              <w:right w:val="nil"/>
            </w:tcBorders>
            <w:shd w:val="clear" w:color="auto" w:fill="auto"/>
            <w:noWrap/>
            <w:vAlign w:val="bottom"/>
            <w:hideMark/>
          </w:tcPr>
          <w:p w14:paraId="2C507AB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5714286</w:t>
            </w:r>
          </w:p>
        </w:tc>
        <w:tc>
          <w:tcPr>
            <w:tcW w:w="1960" w:type="dxa"/>
            <w:tcBorders>
              <w:top w:val="nil"/>
              <w:left w:val="nil"/>
              <w:bottom w:val="nil"/>
              <w:right w:val="nil"/>
            </w:tcBorders>
            <w:shd w:val="clear" w:color="auto" w:fill="auto"/>
            <w:noWrap/>
            <w:vAlign w:val="bottom"/>
            <w:hideMark/>
          </w:tcPr>
          <w:p w14:paraId="2680FF7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490325</w:t>
            </w:r>
          </w:p>
        </w:tc>
      </w:tr>
      <w:tr w:rsidR="005B4ACB" w:rsidRPr="005B4ACB" w14:paraId="3A0F1317"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692E42B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rt.n.03</w:t>
            </w:r>
          </w:p>
        </w:tc>
        <w:tc>
          <w:tcPr>
            <w:tcW w:w="1900" w:type="dxa"/>
            <w:tcBorders>
              <w:top w:val="nil"/>
              <w:left w:val="nil"/>
              <w:bottom w:val="single" w:sz="4" w:space="0" w:color="8EA9DB"/>
              <w:right w:val="nil"/>
            </w:tcBorders>
            <w:shd w:val="clear" w:color="auto" w:fill="auto"/>
            <w:noWrap/>
            <w:vAlign w:val="bottom"/>
            <w:hideMark/>
          </w:tcPr>
          <w:p w14:paraId="2EC1AC6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26087</w:t>
            </w:r>
          </w:p>
        </w:tc>
        <w:tc>
          <w:tcPr>
            <w:tcW w:w="1960" w:type="dxa"/>
            <w:tcBorders>
              <w:top w:val="nil"/>
              <w:left w:val="nil"/>
              <w:bottom w:val="single" w:sz="4" w:space="0" w:color="8EA9DB"/>
              <w:right w:val="nil"/>
            </w:tcBorders>
            <w:shd w:val="clear" w:color="auto" w:fill="auto"/>
            <w:noWrap/>
            <w:vAlign w:val="bottom"/>
            <w:hideMark/>
          </w:tcPr>
          <w:p w14:paraId="57001AC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3926062</w:t>
            </w:r>
          </w:p>
        </w:tc>
      </w:tr>
      <w:tr w:rsidR="005B4ACB" w:rsidRPr="005B4ACB" w14:paraId="41A91F3A" w14:textId="77777777" w:rsidTr="005B4ACB">
        <w:trPr>
          <w:trHeight w:val="300"/>
        </w:trPr>
        <w:tc>
          <w:tcPr>
            <w:tcW w:w="2320" w:type="dxa"/>
            <w:tcBorders>
              <w:top w:val="nil"/>
              <w:left w:val="nil"/>
              <w:bottom w:val="nil"/>
              <w:right w:val="nil"/>
            </w:tcBorders>
            <w:shd w:val="clear" w:color="auto" w:fill="auto"/>
            <w:noWrap/>
            <w:vAlign w:val="bottom"/>
            <w:hideMark/>
          </w:tcPr>
          <w:p w14:paraId="6F5C1CF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art</w:t>
            </w:r>
          </w:p>
        </w:tc>
        <w:tc>
          <w:tcPr>
            <w:tcW w:w="1900" w:type="dxa"/>
            <w:tcBorders>
              <w:top w:val="nil"/>
              <w:left w:val="nil"/>
              <w:bottom w:val="nil"/>
              <w:right w:val="nil"/>
            </w:tcBorders>
            <w:shd w:val="clear" w:color="auto" w:fill="auto"/>
            <w:noWrap/>
            <w:vAlign w:val="bottom"/>
            <w:hideMark/>
          </w:tcPr>
          <w:p w14:paraId="3BCF1D3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3167702</w:t>
            </w:r>
          </w:p>
        </w:tc>
        <w:tc>
          <w:tcPr>
            <w:tcW w:w="1960" w:type="dxa"/>
            <w:tcBorders>
              <w:top w:val="nil"/>
              <w:left w:val="nil"/>
              <w:bottom w:val="nil"/>
              <w:right w:val="nil"/>
            </w:tcBorders>
            <w:shd w:val="clear" w:color="auto" w:fill="auto"/>
            <w:noWrap/>
            <w:vAlign w:val="bottom"/>
            <w:hideMark/>
          </w:tcPr>
          <w:p w14:paraId="13A1CFA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8402875</w:t>
            </w:r>
          </w:p>
        </w:tc>
      </w:tr>
      <w:tr w:rsidR="005B4ACB" w:rsidRPr="005B4ACB" w14:paraId="3E837341" w14:textId="77777777" w:rsidTr="005B4ACB">
        <w:trPr>
          <w:trHeight w:val="300"/>
        </w:trPr>
        <w:tc>
          <w:tcPr>
            <w:tcW w:w="2320" w:type="dxa"/>
            <w:tcBorders>
              <w:top w:val="nil"/>
              <w:left w:val="nil"/>
              <w:bottom w:val="nil"/>
              <w:right w:val="nil"/>
            </w:tcBorders>
            <w:shd w:val="clear" w:color="auto" w:fill="auto"/>
            <w:noWrap/>
            <w:vAlign w:val="bottom"/>
            <w:hideMark/>
          </w:tcPr>
          <w:p w14:paraId="101FC5D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rowess</w:t>
            </w:r>
          </w:p>
        </w:tc>
        <w:tc>
          <w:tcPr>
            <w:tcW w:w="1900" w:type="dxa"/>
            <w:tcBorders>
              <w:top w:val="nil"/>
              <w:left w:val="nil"/>
              <w:bottom w:val="nil"/>
              <w:right w:val="nil"/>
            </w:tcBorders>
            <w:shd w:val="clear" w:color="auto" w:fill="auto"/>
            <w:noWrap/>
            <w:vAlign w:val="bottom"/>
            <w:hideMark/>
          </w:tcPr>
          <w:p w14:paraId="2DF4C34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3354037</w:t>
            </w:r>
          </w:p>
        </w:tc>
        <w:tc>
          <w:tcPr>
            <w:tcW w:w="1960" w:type="dxa"/>
            <w:tcBorders>
              <w:top w:val="nil"/>
              <w:left w:val="nil"/>
              <w:bottom w:val="nil"/>
              <w:right w:val="nil"/>
            </w:tcBorders>
            <w:shd w:val="clear" w:color="auto" w:fill="auto"/>
            <w:noWrap/>
            <w:vAlign w:val="bottom"/>
            <w:hideMark/>
          </w:tcPr>
          <w:p w14:paraId="21F491A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44925</w:t>
            </w:r>
          </w:p>
        </w:tc>
      </w:tr>
      <w:tr w:rsidR="005B4ACB" w:rsidRPr="005B4ACB" w14:paraId="17FA04D4"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53E94D1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sleep.s.03</w:t>
            </w:r>
          </w:p>
        </w:tc>
        <w:tc>
          <w:tcPr>
            <w:tcW w:w="1900" w:type="dxa"/>
            <w:tcBorders>
              <w:top w:val="nil"/>
              <w:left w:val="nil"/>
              <w:bottom w:val="single" w:sz="4" w:space="0" w:color="8EA9DB"/>
              <w:right w:val="nil"/>
            </w:tcBorders>
            <w:shd w:val="clear" w:color="auto" w:fill="auto"/>
            <w:noWrap/>
            <w:vAlign w:val="bottom"/>
            <w:hideMark/>
          </w:tcPr>
          <w:p w14:paraId="383E77D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6956522</w:t>
            </w:r>
          </w:p>
        </w:tc>
        <w:tc>
          <w:tcPr>
            <w:tcW w:w="1960" w:type="dxa"/>
            <w:tcBorders>
              <w:top w:val="nil"/>
              <w:left w:val="nil"/>
              <w:bottom w:val="single" w:sz="4" w:space="0" w:color="8EA9DB"/>
              <w:right w:val="nil"/>
            </w:tcBorders>
            <w:shd w:val="clear" w:color="auto" w:fill="auto"/>
            <w:noWrap/>
            <w:vAlign w:val="bottom"/>
            <w:hideMark/>
          </w:tcPr>
          <w:p w14:paraId="4F87635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1259837</w:t>
            </w:r>
          </w:p>
        </w:tc>
      </w:tr>
      <w:tr w:rsidR="005B4ACB" w:rsidRPr="005B4ACB" w14:paraId="080BC295" w14:textId="77777777" w:rsidTr="005B4ACB">
        <w:trPr>
          <w:trHeight w:val="300"/>
        </w:trPr>
        <w:tc>
          <w:tcPr>
            <w:tcW w:w="2320" w:type="dxa"/>
            <w:tcBorders>
              <w:top w:val="nil"/>
              <w:left w:val="nil"/>
              <w:bottom w:val="nil"/>
              <w:right w:val="nil"/>
            </w:tcBorders>
            <w:shd w:val="clear" w:color="auto" w:fill="auto"/>
            <w:noWrap/>
            <w:vAlign w:val="bottom"/>
            <w:hideMark/>
          </w:tcPr>
          <w:p w14:paraId="6D97E9C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eceased</w:t>
            </w:r>
          </w:p>
        </w:tc>
        <w:tc>
          <w:tcPr>
            <w:tcW w:w="1900" w:type="dxa"/>
            <w:tcBorders>
              <w:top w:val="nil"/>
              <w:left w:val="nil"/>
              <w:bottom w:val="nil"/>
              <w:right w:val="nil"/>
            </w:tcBorders>
            <w:shd w:val="clear" w:color="auto" w:fill="auto"/>
            <w:noWrap/>
            <w:vAlign w:val="bottom"/>
            <w:hideMark/>
          </w:tcPr>
          <w:p w14:paraId="77F0F41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049689</w:t>
            </w:r>
          </w:p>
        </w:tc>
        <w:tc>
          <w:tcPr>
            <w:tcW w:w="1960" w:type="dxa"/>
            <w:tcBorders>
              <w:top w:val="nil"/>
              <w:left w:val="nil"/>
              <w:bottom w:val="nil"/>
              <w:right w:val="nil"/>
            </w:tcBorders>
            <w:shd w:val="clear" w:color="auto" w:fill="auto"/>
            <w:noWrap/>
            <w:vAlign w:val="bottom"/>
            <w:hideMark/>
          </w:tcPr>
          <w:p w14:paraId="71D15DE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880612</w:t>
            </w:r>
          </w:p>
        </w:tc>
      </w:tr>
      <w:tr w:rsidR="005B4ACB" w:rsidRPr="005B4ACB" w14:paraId="32E6D1E5" w14:textId="77777777" w:rsidTr="005B4ACB">
        <w:trPr>
          <w:trHeight w:val="300"/>
        </w:trPr>
        <w:tc>
          <w:tcPr>
            <w:tcW w:w="2320" w:type="dxa"/>
            <w:tcBorders>
              <w:top w:val="nil"/>
              <w:left w:val="nil"/>
              <w:bottom w:val="nil"/>
              <w:right w:val="nil"/>
            </w:tcBorders>
            <w:shd w:val="clear" w:color="auto" w:fill="auto"/>
            <w:noWrap/>
            <w:vAlign w:val="bottom"/>
            <w:hideMark/>
          </w:tcPr>
          <w:p w14:paraId="46347E0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gone</w:t>
            </w:r>
          </w:p>
        </w:tc>
        <w:tc>
          <w:tcPr>
            <w:tcW w:w="1900" w:type="dxa"/>
            <w:tcBorders>
              <w:top w:val="nil"/>
              <w:left w:val="nil"/>
              <w:bottom w:val="nil"/>
              <w:right w:val="nil"/>
            </w:tcBorders>
            <w:shd w:val="clear" w:color="auto" w:fill="auto"/>
            <w:noWrap/>
            <w:vAlign w:val="bottom"/>
            <w:hideMark/>
          </w:tcPr>
          <w:p w14:paraId="66D2EF3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01863354</w:t>
            </w:r>
          </w:p>
        </w:tc>
        <w:tc>
          <w:tcPr>
            <w:tcW w:w="1960" w:type="dxa"/>
            <w:tcBorders>
              <w:top w:val="nil"/>
              <w:left w:val="nil"/>
              <w:bottom w:val="nil"/>
              <w:right w:val="nil"/>
            </w:tcBorders>
            <w:shd w:val="clear" w:color="auto" w:fill="auto"/>
            <w:noWrap/>
            <w:vAlign w:val="bottom"/>
            <w:hideMark/>
          </w:tcPr>
          <w:p w14:paraId="452EE3D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2639062</w:t>
            </w:r>
          </w:p>
        </w:tc>
      </w:tr>
      <w:tr w:rsidR="005B4ACB" w:rsidRPr="005B4ACB" w14:paraId="5DCD37CF"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5C0F198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utomaton.n.01</w:t>
            </w:r>
          </w:p>
        </w:tc>
        <w:tc>
          <w:tcPr>
            <w:tcW w:w="1900" w:type="dxa"/>
            <w:tcBorders>
              <w:top w:val="nil"/>
              <w:left w:val="nil"/>
              <w:bottom w:val="single" w:sz="4" w:space="0" w:color="8EA9DB"/>
              <w:right w:val="nil"/>
            </w:tcBorders>
            <w:shd w:val="clear" w:color="auto" w:fill="auto"/>
            <w:noWrap/>
            <w:vAlign w:val="bottom"/>
            <w:hideMark/>
          </w:tcPr>
          <w:p w14:paraId="4A5339F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111180124</w:t>
            </w:r>
          </w:p>
        </w:tc>
        <w:tc>
          <w:tcPr>
            <w:tcW w:w="1960" w:type="dxa"/>
            <w:tcBorders>
              <w:top w:val="nil"/>
              <w:left w:val="nil"/>
              <w:bottom w:val="single" w:sz="4" w:space="0" w:color="8EA9DB"/>
              <w:right w:val="nil"/>
            </w:tcBorders>
            <w:shd w:val="clear" w:color="auto" w:fill="auto"/>
            <w:noWrap/>
            <w:vAlign w:val="bottom"/>
            <w:hideMark/>
          </w:tcPr>
          <w:p w14:paraId="75E498F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411236</w:t>
            </w:r>
          </w:p>
        </w:tc>
      </w:tr>
      <w:tr w:rsidR="005B4ACB" w:rsidRPr="005B4ACB" w14:paraId="38D12086" w14:textId="77777777" w:rsidTr="005B4ACB">
        <w:trPr>
          <w:trHeight w:val="300"/>
        </w:trPr>
        <w:tc>
          <w:tcPr>
            <w:tcW w:w="2320" w:type="dxa"/>
            <w:tcBorders>
              <w:top w:val="nil"/>
              <w:left w:val="nil"/>
              <w:bottom w:val="nil"/>
              <w:right w:val="nil"/>
            </w:tcBorders>
            <w:shd w:val="clear" w:color="auto" w:fill="auto"/>
            <w:noWrap/>
            <w:vAlign w:val="bottom"/>
            <w:hideMark/>
          </w:tcPr>
          <w:p w14:paraId="24E2F89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automaton</w:t>
            </w:r>
          </w:p>
        </w:tc>
        <w:tc>
          <w:tcPr>
            <w:tcW w:w="1900" w:type="dxa"/>
            <w:tcBorders>
              <w:top w:val="nil"/>
              <w:left w:val="nil"/>
              <w:bottom w:val="nil"/>
              <w:right w:val="nil"/>
            </w:tcBorders>
            <w:shd w:val="clear" w:color="auto" w:fill="auto"/>
            <w:noWrap/>
            <w:vAlign w:val="bottom"/>
            <w:hideMark/>
          </w:tcPr>
          <w:p w14:paraId="32684E8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5714286</w:t>
            </w:r>
          </w:p>
        </w:tc>
        <w:tc>
          <w:tcPr>
            <w:tcW w:w="1960" w:type="dxa"/>
            <w:tcBorders>
              <w:top w:val="nil"/>
              <w:left w:val="nil"/>
              <w:bottom w:val="nil"/>
              <w:right w:val="nil"/>
            </w:tcBorders>
            <w:shd w:val="clear" w:color="auto" w:fill="auto"/>
            <w:noWrap/>
            <w:vAlign w:val="bottom"/>
            <w:hideMark/>
          </w:tcPr>
          <w:p w14:paraId="6699E41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218968</w:t>
            </w:r>
          </w:p>
        </w:tc>
      </w:tr>
      <w:tr w:rsidR="005B4ACB" w:rsidRPr="005B4ACB" w14:paraId="21D0BEDB" w14:textId="77777777" w:rsidTr="005B4ACB">
        <w:trPr>
          <w:trHeight w:val="300"/>
        </w:trPr>
        <w:tc>
          <w:tcPr>
            <w:tcW w:w="2320" w:type="dxa"/>
            <w:tcBorders>
              <w:top w:val="nil"/>
              <w:left w:val="nil"/>
              <w:bottom w:val="nil"/>
              <w:right w:val="nil"/>
            </w:tcBorders>
            <w:shd w:val="clear" w:color="auto" w:fill="auto"/>
            <w:noWrap/>
            <w:vAlign w:val="bottom"/>
            <w:hideMark/>
          </w:tcPr>
          <w:p w14:paraId="49D9956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zombie</w:t>
            </w:r>
          </w:p>
        </w:tc>
        <w:tc>
          <w:tcPr>
            <w:tcW w:w="1900" w:type="dxa"/>
            <w:tcBorders>
              <w:top w:val="nil"/>
              <w:left w:val="nil"/>
              <w:bottom w:val="nil"/>
              <w:right w:val="nil"/>
            </w:tcBorders>
            <w:shd w:val="clear" w:color="auto" w:fill="auto"/>
            <w:noWrap/>
            <w:vAlign w:val="bottom"/>
            <w:hideMark/>
          </w:tcPr>
          <w:p w14:paraId="3B45CA1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36645963</w:t>
            </w:r>
          </w:p>
        </w:tc>
        <w:tc>
          <w:tcPr>
            <w:tcW w:w="1960" w:type="dxa"/>
            <w:tcBorders>
              <w:top w:val="nil"/>
              <w:left w:val="nil"/>
              <w:bottom w:val="nil"/>
              <w:right w:val="nil"/>
            </w:tcBorders>
            <w:shd w:val="clear" w:color="auto" w:fill="auto"/>
            <w:noWrap/>
            <w:vAlign w:val="bottom"/>
            <w:hideMark/>
          </w:tcPr>
          <w:p w14:paraId="7F66B23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2603504</w:t>
            </w:r>
          </w:p>
        </w:tc>
      </w:tr>
      <w:tr w:rsidR="005B4ACB" w:rsidRPr="005B4ACB" w14:paraId="14E60E3F"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6036923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avaricious.s.01</w:t>
            </w:r>
          </w:p>
        </w:tc>
        <w:tc>
          <w:tcPr>
            <w:tcW w:w="1900" w:type="dxa"/>
            <w:tcBorders>
              <w:top w:val="nil"/>
              <w:left w:val="nil"/>
              <w:bottom w:val="single" w:sz="4" w:space="0" w:color="8EA9DB"/>
              <w:right w:val="nil"/>
            </w:tcBorders>
            <w:shd w:val="clear" w:color="auto" w:fill="auto"/>
            <w:noWrap/>
            <w:vAlign w:val="bottom"/>
            <w:hideMark/>
          </w:tcPr>
          <w:p w14:paraId="28949D8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124224</w:t>
            </w:r>
          </w:p>
        </w:tc>
        <w:tc>
          <w:tcPr>
            <w:tcW w:w="1960" w:type="dxa"/>
            <w:tcBorders>
              <w:top w:val="nil"/>
              <w:left w:val="nil"/>
              <w:bottom w:val="single" w:sz="4" w:space="0" w:color="8EA9DB"/>
              <w:right w:val="nil"/>
            </w:tcBorders>
            <w:shd w:val="clear" w:color="auto" w:fill="auto"/>
            <w:noWrap/>
            <w:vAlign w:val="bottom"/>
            <w:hideMark/>
          </w:tcPr>
          <w:p w14:paraId="686C117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7496549</w:t>
            </w:r>
          </w:p>
        </w:tc>
      </w:tr>
      <w:tr w:rsidR="005B4ACB" w:rsidRPr="005B4ACB" w14:paraId="2EB234D7" w14:textId="77777777" w:rsidTr="005B4ACB">
        <w:trPr>
          <w:trHeight w:val="300"/>
        </w:trPr>
        <w:tc>
          <w:tcPr>
            <w:tcW w:w="2320" w:type="dxa"/>
            <w:tcBorders>
              <w:top w:val="nil"/>
              <w:left w:val="nil"/>
              <w:bottom w:val="nil"/>
              <w:right w:val="nil"/>
            </w:tcBorders>
            <w:shd w:val="clear" w:color="auto" w:fill="auto"/>
            <w:noWrap/>
            <w:vAlign w:val="bottom"/>
            <w:hideMark/>
          </w:tcPr>
          <w:p w14:paraId="58BD337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avaricious</w:t>
            </w:r>
          </w:p>
        </w:tc>
        <w:tc>
          <w:tcPr>
            <w:tcW w:w="1900" w:type="dxa"/>
            <w:tcBorders>
              <w:top w:val="nil"/>
              <w:left w:val="nil"/>
              <w:bottom w:val="nil"/>
              <w:right w:val="nil"/>
            </w:tcBorders>
            <w:shd w:val="clear" w:color="auto" w:fill="auto"/>
            <w:noWrap/>
            <w:vAlign w:val="bottom"/>
            <w:hideMark/>
          </w:tcPr>
          <w:p w14:paraId="6D6C5F5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049689</w:t>
            </w:r>
          </w:p>
        </w:tc>
        <w:tc>
          <w:tcPr>
            <w:tcW w:w="1960" w:type="dxa"/>
            <w:tcBorders>
              <w:top w:val="nil"/>
              <w:left w:val="nil"/>
              <w:bottom w:val="nil"/>
              <w:right w:val="nil"/>
            </w:tcBorders>
            <w:shd w:val="clear" w:color="auto" w:fill="auto"/>
            <w:noWrap/>
            <w:vAlign w:val="bottom"/>
            <w:hideMark/>
          </w:tcPr>
          <w:p w14:paraId="7192FAF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319685</w:t>
            </w:r>
          </w:p>
        </w:tc>
      </w:tr>
      <w:tr w:rsidR="005B4ACB" w:rsidRPr="005B4ACB" w14:paraId="2A43ACAF" w14:textId="77777777" w:rsidTr="005B4ACB">
        <w:trPr>
          <w:trHeight w:val="300"/>
        </w:trPr>
        <w:tc>
          <w:tcPr>
            <w:tcW w:w="2320" w:type="dxa"/>
            <w:tcBorders>
              <w:top w:val="nil"/>
              <w:left w:val="nil"/>
              <w:bottom w:val="nil"/>
              <w:right w:val="nil"/>
            </w:tcBorders>
            <w:shd w:val="clear" w:color="auto" w:fill="auto"/>
            <w:noWrap/>
            <w:vAlign w:val="bottom"/>
            <w:hideMark/>
          </w:tcPr>
          <w:p w14:paraId="05A1D9A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greedy</w:t>
            </w:r>
          </w:p>
        </w:tc>
        <w:tc>
          <w:tcPr>
            <w:tcW w:w="1900" w:type="dxa"/>
            <w:tcBorders>
              <w:top w:val="nil"/>
              <w:left w:val="nil"/>
              <w:bottom w:val="nil"/>
              <w:right w:val="nil"/>
            </w:tcBorders>
            <w:shd w:val="clear" w:color="auto" w:fill="auto"/>
            <w:noWrap/>
            <w:vAlign w:val="bottom"/>
            <w:hideMark/>
          </w:tcPr>
          <w:p w14:paraId="2D26877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8198758</w:t>
            </w:r>
          </w:p>
        </w:tc>
        <w:tc>
          <w:tcPr>
            <w:tcW w:w="1960" w:type="dxa"/>
            <w:tcBorders>
              <w:top w:val="nil"/>
              <w:left w:val="nil"/>
              <w:bottom w:val="nil"/>
              <w:right w:val="nil"/>
            </w:tcBorders>
            <w:shd w:val="clear" w:color="auto" w:fill="auto"/>
            <w:noWrap/>
            <w:vAlign w:val="bottom"/>
            <w:hideMark/>
          </w:tcPr>
          <w:p w14:paraId="3A27F73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2673414</w:t>
            </w:r>
          </w:p>
        </w:tc>
      </w:tr>
      <w:tr w:rsidR="005B4ACB" w:rsidRPr="005B4ACB" w14:paraId="30F9BECA"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014475C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baron.n.03</w:t>
            </w:r>
          </w:p>
        </w:tc>
        <w:tc>
          <w:tcPr>
            <w:tcW w:w="1900" w:type="dxa"/>
            <w:tcBorders>
              <w:top w:val="nil"/>
              <w:left w:val="nil"/>
              <w:bottom w:val="single" w:sz="4" w:space="0" w:color="8EA9DB"/>
              <w:right w:val="nil"/>
            </w:tcBorders>
            <w:shd w:val="clear" w:color="auto" w:fill="auto"/>
            <w:noWrap/>
            <w:vAlign w:val="bottom"/>
            <w:hideMark/>
          </w:tcPr>
          <w:p w14:paraId="3A67936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757764</w:t>
            </w:r>
          </w:p>
        </w:tc>
        <w:tc>
          <w:tcPr>
            <w:tcW w:w="1960" w:type="dxa"/>
            <w:tcBorders>
              <w:top w:val="nil"/>
              <w:left w:val="nil"/>
              <w:bottom w:val="single" w:sz="4" w:space="0" w:color="8EA9DB"/>
              <w:right w:val="nil"/>
            </w:tcBorders>
            <w:shd w:val="clear" w:color="auto" w:fill="auto"/>
            <w:noWrap/>
            <w:vAlign w:val="bottom"/>
            <w:hideMark/>
          </w:tcPr>
          <w:p w14:paraId="328EF27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2575181</w:t>
            </w:r>
          </w:p>
        </w:tc>
      </w:tr>
      <w:tr w:rsidR="005B4ACB" w:rsidRPr="005B4ACB" w14:paraId="7B043ACC" w14:textId="77777777" w:rsidTr="005B4ACB">
        <w:trPr>
          <w:trHeight w:val="300"/>
        </w:trPr>
        <w:tc>
          <w:tcPr>
            <w:tcW w:w="2320" w:type="dxa"/>
            <w:tcBorders>
              <w:top w:val="nil"/>
              <w:left w:val="nil"/>
              <w:bottom w:val="nil"/>
              <w:right w:val="nil"/>
            </w:tcBorders>
            <w:shd w:val="clear" w:color="auto" w:fill="auto"/>
            <w:noWrap/>
            <w:vAlign w:val="bottom"/>
            <w:hideMark/>
          </w:tcPr>
          <w:p w14:paraId="78191E4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king</w:t>
            </w:r>
          </w:p>
        </w:tc>
        <w:tc>
          <w:tcPr>
            <w:tcW w:w="1900" w:type="dxa"/>
            <w:tcBorders>
              <w:top w:val="nil"/>
              <w:left w:val="nil"/>
              <w:bottom w:val="nil"/>
              <w:right w:val="nil"/>
            </w:tcBorders>
            <w:shd w:val="clear" w:color="auto" w:fill="auto"/>
            <w:noWrap/>
            <w:vAlign w:val="bottom"/>
            <w:hideMark/>
          </w:tcPr>
          <w:p w14:paraId="76AA796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068323</w:t>
            </w:r>
          </w:p>
        </w:tc>
        <w:tc>
          <w:tcPr>
            <w:tcW w:w="1960" w:type="dxa"/>
            <w:tcBorders>
              <w:top w:val="nil"/>
              <w:left w:val="nil"/>
              <w:bottom w:val="nil"/>
              <w:right w:val="nil"/>
            </w:tcBorders>
            <w:shd w:val="clear" w:color="auto" w:fill="auto"/>
            <w:noWrap/>
            <w:vAlign w:val="bottom"/>
            <w:hideMark/>
          </w:tcPr>
          <w:p w14:paraId="050063E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240578</w:t>
            </w:r>
          </w:p>
        </w:tc>
      </w:tr>
      <w:tr w:rsidR="005B4ACB" w:rsidRPr="005B4ACB" w14:paraId="3E54FA74" w14:textId="77777777" w:rsidTr="005B4ACB">
        <w:trPr>
          <w:trHeight w:val="300"/>
        </w:trPr>
        <w:tc>
          <w:tcPr>
            <w:tcW w:w="2320" w:type="dxa"/>
            <w:tcBorders>
              <w:top w:val="nil"/>
              <w:left w:val="nil"/>
              <w:bottom w:val="nil"/>
              <w:right w:val="nil"/>
            </w:tcBorders>
            <w:shd w:val="clear" w:color="auto" w:fill="auto"/>
            <w:noWrap/>
            <w:vAlign w:val="bottom"/>
            <w:hideMark/>
          </w:tcPr>
          <w:p w14:paraId="6C50ADA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agnate</w:t>
            </w:r>
          </w:p>
        </w:tc>
        <w:tc>
          <w:tcPr>
            <w:tcW w:w="1900" w:type="dxa"/>
            <w:tcBorders>
              <w:top w:val="nil"/>
              <w:left w:val="nil"/>
              <w:bottom w:val="nil"/>
              <w:right w:val="nil"/>
            </w:tcBorders>
            <w:shd w:val="clear" w:color="auto" w:fill="auto"/>
            <w:noWrap/>
            <w:vAlign w:val="bottom"/>
            <w:hideMark/>
          </w:tcPr>
          <w:p w14:paraId="6E23B29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47205</w:t>
            </w:r>
          </w:p>
        </w:tc>
        <w:tc>
          <w:tcPr>
            <w:tcW w:w="1960" w:type="dxa"/>
            <w:tcBorders>
              <w:top w:val="nil"/>
              <w:left w:val="nil"/>
              <w:bottom w:val="nil"/>
              <w:right w:val="nil"/>
            </w:tcBorders>
            <w:shd w:val="clear" w:color="auto" w:fill="auto"/>
            <w:noWrap/>
            <w:vAlign w:val="bottom"/>
            <w:hideMark/>
          </w:tcPr>
          <w:p w14:paraId="6A86541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909783</w:t>
            </w:r>
          </w:p>
        </w:tc>
      </w:tr>
      <w:tr w:rsidR="005B4ACB" w:rsidRPr="005B4ACB" w14:paraId="0CF0E1A3"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5D1916E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beget.v.01</w:t>
            </w:r>
          </w:p>
        </w:tc>
        <w:tc>
          <w:tcPr>
            <w:tcW w:w="1900" w:type="dxa"/>
            <w:tcBorders>
              <w:top w:val="nil"/>
              <w:left w:val="nil"/>
              <w:bottom w:val="single" w:sz="4" w:space="0" w:color="8EA9DB"/>
              <w:right w:val="nil"/>
            </w:tcBorders>
            <w:shd w:val="clear" w:color="auto" w:fill="auto"/>
            <w:noWrap/>
            <w:vAlign w:val="bottom"/>
            <w:hideMark/>
          </w:tcPr>
          <w:p w14:paraId="2690387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136646</w:t>
            </w:r>
          </w:p>
        </w:tc>
        <w:tc>
          <w:tcPr>
            <w:tcW w:w="1960" w:type="dxa"/>
            <w:tcBorders>
              <w:top w:val="nil"/>
              <w:left w:val="nil"/>
              <w:bottom w:val="single" w:sz="4" w:space="0" w:color="8EA9DB"/>
              <w:right w:val="nil"/>
            </w:tcBorders>
            <w:shd w:val="clear" w:color="auto" w:fill="auto"/>
            <w:noWrap/>
            <w:vAlign w:val="bottom"/>
            <w:hideMark/>
          </w:tcPr>
          <w:p w14:paraId="05D30EF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1273863</w:t>
            </w:r>
          </w:p>
        </w:tc>
      </w:tr>
      <w:tr w:rsidR="005B4ACB" w:rsidRPr="005B4ACB" w14:paraId="4D1829D8" w14:textId="77777777" w:rsidTr="005B4ACB">
        <w:trPr>
          <w:trHeight w:val="300"/>
        </w:trPr>
        <w:tc>
          <w:tcPr>
            <w:tcW w:w="2320" w:type="dxa"/>
            <w:tcBorders>
              <w:top w:val="nil"/>
              <w:left w:val="nil"/>
              <w:bottom w:val="nil"/>
              <w:right w:val="nil"/>
            </w:tcBorders>
            <w:shd w:val="clear" w:color="auto" w:fill="auto"/>
            <w:noWrap/>
            <w:vAlign w:val="bottom"/>
            <w:hideMark/>
          </w:tcPr>
          <w:p w14:paraId="100CD28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lastRenderedPageBreak/>
              <w:t>engender</w:t>
            </w:r>
          </w:p>
        </w:tc>
        <w:tc>
          <w:tcPr>
            <w:tcW w:w="1900" w:type="dxa"/>
            <w:tcBorders>
              <w:top w:val="nil"/>
              <w:left w:val="nil"/>
              <w:bottom w:val="nil"/>
              <w:right w:val="nil"/>
            </w:tcBorders>
            <w:shd w:val="clear" w:color="auto" w:fill="auto"/>
            <w:noWrap/>
            <w:vAlign w:val="bottom"/>
            <w:hideMark/>
          </w:tcPr>
          <w:p w14:paraId="56F5543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2111801</w:t>
            </w:r>
          </w:p>
        </w:tc>
        <w:tc>
          <w:tcPr>
            <w:tcW w:w="1960" w:type="dxa"/>
            <w:tcBorders>
              <w:top w:val="nil"/>
              <w:left w:val="nil"/>
              <w:bottom w:val="nil"/>
              <w:right w:val="nil"/>
            </w:tcBorders>
            <w:shd w:val="clear" w:color="auto" w:fill="auto"/>
            <w:noWrap/>
            <w:vAlign w:val="bottom"/>
            <w:hideMark/>
          </w:tcPr>
          <w:p w14:paraId="1CADA82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6324925</w:t>
            </w:r>
          </w:p>
        </w:tc>
      </w:tr>
      <w:tr w:rsidR="005B4ACB" w:rsidRPr="005B4ACB" w14:paraId="24C85663" w14:textId="77777777" w:rsidTr="005B4ACB">
        <w:trPr>
          <w:trHeight w:val="300"/>
        </w:trPr>
        <w:tc>
          <w:tcPr>
            <w:tcW w:w="2320" w:type="dxa"/>
            <w:tcBorders>
              <w:top w:val="nil"/>
              <w:left w:val="nil"/>
              <w:bottom w:val="nil"/>
              <w:right w:val="nil"/>
            </w:tcBorders>
            <w:shd w:val="clear" w:color="auto" w:fill="auto"/>
            <w:noWrap/>
            <w:vAlign w:val="bottom"/>
            <w:hideMark/>
          </w:tcPr>
          <w:p w14:paraId="330A293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other</w:t>
            </w:r>
          </w:p>
        </w:tc>
        <w:tc>
          <w:tcPr>
            <w:tcW w:w="1900" w:type="dxa"/>
            <w:tcBorders>
              <w:top w:val="nil"/>
              <w:left w:val="nil"/>
              <w:bottom w:val="nil"/>
              <w:right w:val="nil"/>
            </w:tcBorders>
            <w:shd w:val="clear" w:color="auto" w:fill="auto"/>
            <w:noWrap/>
            <w:vAlign w:val="bottom"/>
            <w:hideMark/>
          </w:tcPr>
          <w:p w14:paraId="27DC3CC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00621118</w:t>
            </w:r>
          </w:p>
        </w:tc>
        <w:tc>
          <w:tcPr>
            <w:tcW w:w="1960" w:type="dxa"/>
            <w:tcBorders>
              <w:top w:val="nil"/>
              <w:left w:val="nil"/>
              <w:bottom w:val="nil"/>
              <w:right w:val="nil"/>
            </w:tcBorders>
            <w:shd w:val="clear" w:color="auto" w:fill="auto"/>
            <w:noWrap/>
            <w:vAlign w:val="bottom"/>
            <w:hideMark/>
          </w:tcPr>
          <w:p w14:paraId="4715A78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222801</w:t>
            </w:r>
          </w:p>
        </w:tc>
      </w:tr>
      <w:tr w:rsidR="005B4ACB" w:rsidRPr="005B4ACB" w14:paraId="160C5CAA"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34A6C8D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burp.v.01</w:t>
            </w:r>
          </w:p>
        </w:tc>
        <w:tc>
          <w:tcPr>
            <w:tcW w:w="1900" w:type="dxa"/>
            <w:tcBorders>
              <w:top w:val="nil"/>
              <w:left w:val="nil"/>
              <w:bottom w:val="single" w:sz="4" w:space="0" w:color="8EA9DB"/>
              <w:right w:val="nil"/>
            </w:tcBorders>
            <w:shd w:val="clear" w:color="auto" w:fill="auto"/>
            <w:noWrap/>
            <w:vAlign w:val="bottom"/>
            <w:hideMark/>
          </w:tcPr>
          <w:p w14:paraId="7D74A94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5776398</w:t>
            </w:r>
          </w:p>
        </w:tc>
        <w:tc>
          <w:tcPr>
            <w:tcW w:w="1960" w:type="dxa"/>
            <w:tcBorders>
              <w:top w:val="nil"/>
              <w:left w:val="nil"/>
              <w:bottom w:val="single" w:sz="4" w:space="0" w:color="8EA9DB"/>
              <w:right w:val="nil"/>
            </w:tcBorders>
            <w:shd w:val="clear" w:color="auto" w:fill="auto"/>
            <w:noWrap/>
            <w:vAlign w:val="bottom"/>
            <w:hideMark/>
          </w:tcPr>
          <w:p w14:paraId="7F8E6D8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5741386</w:t>
            </w:r>
          </w:p>
        </w:tc>
      </w:tr>
      <w:tr w:rsidR="005B4ACB" w:rsidRPr="005B4ACB" w14:paraId="0A264E29" w14:textId="77777777" w:rsidTr="005B4ACB">
        <w:trPr>
          <w:trHeight w:val="300"/>
        </w:trPr>
        <w:tc>
          <w:tcPr>
            <w:tcW w:w="2320" w:type="dxa"/>
            <w:tcBorders>
              <w:top w:val="nil"/>
              <w:left w:val="nil"/>
              <w:bottom w:val="nil"/>
              <w:right w:val="nil"/>
            </w:tcBorders>
            <w:shd w:val="clear" w:color="auto" w:fill="auto"/>
            <w:noWrap/>
            <w:vAlign w:val="bottom"/>
            <w:hideMark/>
          </w:tcPr>
          <w:p w14:paraId="734B950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belching</w:t>
            </w:r>
          </w:p>
        </w:tc>
        <w:tc>
          <w:tcPr>
            <w:tcW w:w="1900" w:type="dxa"/>
            <w:tcBorders>
              <w:top w:val="nil"/>
              <w:left w:val="nil"/>
              <w:bottom w:val="nil"/>
              <w:right w:val="nil"/>
            </w:tcBorders>
            <w:shd w:val="clear" w:color="auto" w:fill="auto"/>
            <w:noWrap/>
            <w:vAlign w:val="bottom"/>
            <w:hideMark/>
          </w:tcPr>
          <w:p w14:paraId="35A16BB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4596273</w:t>
            </w:r>
          </w:p>
        </w:tc>
        <w:tc>
          <w:tcPr>
            <w:tcW w:w="1960" w:type="dxa"/>
            <w:tcBorders>
              <w:top w:val="nil"/>
              <w:left w:val="nil"/>
              <w:bottom w:val="nil"/>
              <w:right w:val="nil"/>
            </w:tcBorders>
            <w:shd w:val="clear" w:color="auto" w:fill="auto"/>
            <w:noWrap/>
            <w:vAlign w:val="bottom"/>
            <w:hideMark/>
          </w:tcPr>
          <w:p w14:paraId="0CADFF4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011343</w:t>
            </w:r>
          </w:p>
        </w:tc>
      </w:tr>
      <w:tr w:rsidR="005B4ACB" w:rsidRPr="005B4ACB" w14:paraId="02CBF573" w14:textId="77777777" w:rsidTr="005B4ACB">
        <w:trPr>
          <w:trHeight w:val="300"/>
        </w:trPr>
        <w:tc>
          <w:tcPr>
            <w:tcW w:w="2320" w:type="dxa"/>
            <w:tcBorders>
              <w:top w:val="nil"/>
              <w:left w:val="nil"/>
              <w:bottom w:val="nil"/>
              <w:right w:val="nil"/>
            </w:tcBorders>
            <w:shd w:val="clear" w:color="auto" w:fill="auto"/>
            <w:noWrap/>
            <w:vAlign w:val="bottom"/>
            <w:hideMark/>
          </w:tcPr>
          <w:p w14:paraId="7A9143C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bubbling</w:t>
            </w:r>
          </w:p>
        </w:tc>
        <w:tc>
          <w:tcPr>
            <w:tcW w:w="1900" w:type="dxa"/>
            <w:tcBorders>
              <w:top w:val="nil"/>
              <w:left w:val="nil"/>
              <w:bottom w:val="nil"/>
              <w:right w:val="nil"/>
            </w:tcBorders>
            <w:shd w:val="clear" w:color="auto" w:fill="auto"/>
            <w:noWrap/>
            <w:vAlign w:val="bottom"/>
            <w:hideMark/>
          </w:tcPr>
          <w:p w14:paraId="31E2DF3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956522</w:t>
            </w:r>
          </w:p>
        </w:tc>
        <w:tc>
          <w:tcPr>
            <w:tcW w:w="1960" w:type="dxa"/>
            <w:tcBorders>
              <w:top w:val="nil"/>
              <w:left w:val="nil"/>
              <w:bottom w:val="nil"/>
              <w:right w:val="nil"/>
            </w:tcBorders>
            <w:shd w:val="clear" w:color="auto" w:fill="auto"/>
            <w:noWrap/>
            <w:vAlign w:val="bottom"/>
            <w:hideMark/>
          </w:tcPr>
          <w:p w14:paraId="6799653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647143</w:t>
            </w:r>
          </w:p>
        </w:tc>
      </w:tr>
      <w:tr w:rsidR="005B4ACB" w:rsidRPr="005B4ACB" w14:paraId="7A9DF4A6"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6593FEC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combatant.n.01</w:t>
            </w:r>
          </w:p>
        </w:tc>
        <w:tc>
          <w:tcPr>
            <w:tcW w:w="1900" w:type="dxa"/>
            <w:tcBorders>
              <w:top w:val="nil"/>
              <w:left w:val="nil"/>
              <w:bottom w:val="single" w:sz="4" w:space="0" w:color="8EA9DB"/>
              <w:right w:val="nil"/>
            </w:tcBorders>
            <w:shd w:val="clear" w:color="auto" w:fill="auto"/>
            <w:noWrap/>
            <w:vAlign w:val="bottom"/>
            <w:hideMark/>
          </w:tcPr>
          <w:p w14:paraId="79A2663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8819876</w:t>
            </w:r>
          </w:p>
        </w:tc>
        <w:tc>
          <w:tcPr>
            <w:tcW w:w="1960" w:type="dxa"/>
            <w:tcBorders>
              <w:top w:val="nil"/>
              <w:left w:val="nil"/>
              <w:bottom w:val="single" w:sz="4" w:space="0" w:color="8EA9DB"/>
              <w:right w:val="nil"/>
            </w:tcBorders>
            <w:shd w:val="clear" w:color="auto" w:fill="auto"/>
            <w:noWrap/>
            <w:vAlign w:val="bottom"/>
            <w:hideMark/>
          </w:tcPr>
          <w:p w14:paraId="663782B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165468</w:t>
            </w:r>
          </w:p>
        </w:tc>
      </w:tr>
      <w:tr w:rsidR="005B4ACB" w:rsidRPr="005B4ACB" w14:paraId="7E08BB9D" w14:textId="77777777" w:rsidTr="005B4ACB">
        <w:trPr>
          <w:trHeight w:val="300"/>
        </w:trPr>
        <w:tc>
          <w:tcPr>
            <w:tcW w:w="2320" w:type="dxa"/>
            <w:tcBorders>
              <w:top w:val="nil"/>
              <w:left w:val="nil"/>
              <w:bottom w:val="nil"/>
              <w:right w:val="nil"/>
            </w:tcBorders>
            <w:shd w:val="clear" w:color="auto" w:fill="auto"/>
            <w:noWrap/>
            <w:vAlign w:val="bottom"/>
            <w:hideMark/>
          </w:tcPr>
          <w:p w14:paraId="18BF8C8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belligerent</w:t>
            </w:r>
          </w:p>
        </w:tc>
        <w:tc>
          <w:tcPr>
            <w:tcW w:w="1900" w:type="dxa"/>
            <w:tcBorders>
              <w:top w:val="nil"/>
              <w:left w:val="nil"/>
              <w:bottom w:val="nil"/>
              <w:right w:val="nil"/>
            </w:tcBorders>
            <w:shd w:val="clear" w:color="auto" w:fill="auto"/>
            <w:noWrap/>
            <w:vAlign w:val="bottom"/>
            <w:hideMark/>
          </w:tcPr>
          <w:p w14:paraId="077ED33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26087</w:t>
            </w:r>
          </w:p>
        </w:tc>
        <w:tc>
          <w:tcPr>
            <w:tcW w:w="1960" w:type="dxa"/>
            <w:tcBorders>
              <w:top w:val="nil"/>
              <w:left w:val="nil"/>
              <w:bottom w:val="nil"/>
              <w:right w:val="nil"/>
            </w:tcBorders>
            <w:shd w:val="clear" w:color="auto" w:fill="auto"/>
            <w:noWrap/>
            <w:vAlign w:val="bottom"/>
            <w:hideMark/>
          </w:tcPr>
          <w:p w14:paraId="277992F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438044</w:t>
            </w:r>
          </w:p>
        </w:tc>
      </w:tr>
      <w:tr w:rsidR="005B4ACB" w:rsidRPr="005B4ACB" w14:paraId="6440F126" w14:textId="77777777" w:rsidTr="005B4ACB">
        <w:trPr>
          <w:trHeight w:val="300"/>
        </w:trPr>
        <w:tc>
          <w:tcPr>
            <w:tcW w:w="2320" w:type="dxa"/>
            <w:tcBorders>
              <w:top w:val="nil"/>
              <w:left w:val="nil"/>
              <w:bottom w:val="nil"/>
              <w:right w:val="nil"/>
            </w:tcBorders>
            <w:shd w:val="clear" w:color="auto" w:fill="auto"/>
            <w:noWrap/>
            <w:vAlign w:val="bottom"/>
            <w:hideMark/>
          </w:tcPr>
          <w:p w14:paraId="30126FB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fighter</w:t>
            </w:r>
          </w:p>
        </w:tc>
        <w:tc>
          <w:tcPr>
            <w:tcW w:w="1900" w:type="dxa"/>
            <w:tcBorders>
              <w:top w:val="nil"/>
              <w:left w:val="nil"/>
              <w:bottom w:val="nil"/>
              <w:right w:val="nil"/>
            </w:tcBorders>
            <w:shd w:val="clear" w:color="auto" w:fill="auto"/>
            <w:noWrap/>
            <w:vAlign w:val="bottom"/>
            <w:hideMark/>
          </w:tcPr>
          <w:p w14:paraId="4E54BF1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9378882</w:t>
            </w:r>
          </w:p>
        </w:tc>
        <w:tc>
          <w:tcPr>
            <w:tcW w:w="1960" w:type="dxa"/>
            <w:tcBorders>
              <w:top w:val="nil"/>
              <w:left w:val="nil"/>
              <w:bottom w:val="nil"/>
              <w:right w:val="nil"/>
            </w:tcBorders>
            <w:shd w:val="clear" w:color="auto" w:fill="auto"/>
            <w:noWrap/>
            <w:vAlign w:val="bottom"/>
            <w:hideMark/>
          </w:tcPr>
          <w:p w14:paraId="24336F4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892892</w:t>
            </w:r>
          </w:p>
        </w:tc>
      </w:tr>
      <w:tr w:rsidR="005B4ACB" w:rsidRPr="005B4ACB" w14:paraId="5F1CEF19"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2A70306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computerization.n.01</w:t>
            </w:r>
          </w:p>
        </w:tc>
        <w:tc>
          <w:tcPr>
            <w:tcW w:w="1900" w:type="dxa"/>
            <w:tcBorders>
              <w:top w:val="nil"/>
              <w:left w:val="nil"/>
              <w:bottom w:val="single" w:sz="4" w:space="0" w:color="8EA9DB"/>
              <w:right w:val="nil"/>
            </w:tcBorders>
            <w:shd w:val="clear" w:color="auto" w:fill="auto"/>
            <w:noWrap/>
            <w:vAlign w:val="bottom"/>
            <w:hideMark/>
          </w:tcPr>
          <w:p w14:paraId="2CFD7A9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2049689</w:t>
            </w:r>
          </w:p>
        </w:tc>
        <w:tc>
          <w:tcPr>
            <w:tcW w:w="1960" w:type="dxa"/>
            <w:tcBorders>
              <w:top w:val="nil"/>
              <w:left w:val="nil"/>
              <w:bottom w:val="single" w:sz="4" w:space="0" w:color="8EA9DB"/>
              <w:right w:val="nil"/>
            </w:tcBorders>
            <w:shd w:val="clear" w:color="auto" w:fill="auto"/>
            <w:noWrap/>
            <w:vAlign w:val="bottom"/>
            <w:hideMark/>
          </w:tcPr>
          <w:p w14:paraId="1355D6C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6761581</w:t>
            </w:r>
          </w:p>
        </w:tc>
      </w:tr>
      <w:tr w:rsidR="005B4ACB" w:rsidRPr="005B4ACB" w14:paraId="1EA91E70" w14:textId="77777777" w:rsidTr="005B4ACB">
        <w:trPr>
          <w:trHeight w:val="300"/>
        </w:trPr>
        <w:tc>
          <w:tcPr>
            <w:tcW w:w="2320" w:type="dxa"/>
            <w:tcBorders>
              <w:top w:val="nil"/>
              <w:left w:val="nil"/>
              <w:bottom w:val="nil"/>
              <w:right w:val="nil"/>
            </w:tcBorders>
            <w:shd w:val="clear" w:color="auto" w:fill="auto"/>
            <w:noWrap/>
            <w:vAlign w:val="bottom"/>
            <w:hideMark/>
          </w:tcPr>
          <w:p w14:paraId="740D806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computerization</w:t>
            </w:r>
          </w:p>
        </w:tc>
        <w:tc>
          <w:tcPr>
            <w:tcW w:w="1900" w:type="dxa"/>
            <w:tcBorders>
              <w:top w:val="nil"/>
              <w:left w:val="nil"/>
              <w:bottom w:val="nil"/>
              <w:right w:val="nil"/>
            </w:tcBorders>
            <w:shd w:val="clear" w:color="auto" w:fill="auto"/>
            <w:noWrap/>
            <w:vAlign w:val="bottom"/>
            <w:hideMark/>
          </w:tcPr>
          <w:p w14:paraId="4502CB1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807453</w:t>
            </w:r>
          </w:p>
        </w:tc>
        <w:tc>
          <w:tcPr>
            <w:tcW w:w="1960" w:type="dxa"/>
            <w:tcBorders>
              <w:top w:val="nil"/>
              <w:left w:val="nil"/>
              <w:bottom w:val="nil"/>
              <w:right w:val="nil"/>
            </w:tcBorders>
            <w:shd w:val="clear" w:color="auto" w:fill="auto"/>
            <w:noWrap/>
            <w:vAlign w:val="bottom"/>
            <w:hideMark/>
          </w:tcPr>
          <w:p w14:paraId="1736716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9285909</w:t>
            </w:r>
          </w:p>
        </w:tc>
      </w:tr>
      <w:tr w:rsidR="005B4ACB" w:rsidRPr="005B4ACB" w14:paraId="197586AE" w14:textId="77777777" w:rsidTr="005B4ACB">
        <w:trPr>
          <w:trHeight w:val="300"/>
        </w:trPr>
        <w:tc>
          <w:tcPr>
            <w:tcW w:w="2320" w:type="dxa"/>
            <w:tcBorders>
              <w:top w:val="nil"/>
              <w:left w:val="nil"/>
              <w:bottom w:val="nil"/>
              <w:right w:val="nil"/>
            </w:tcBorders>
            <w:shd w:val="clear" w:color="auto" w:fill="auto"/>
            <w:noWrap/>
            <w:vAlign w:val="bottom"/>
            <w:hideMark/>
          </w:tcPr>
          <w:p w14:paraId="590173F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cybernation</w:t>
            </w:r>
          </w:p>
        </w:tc>
        <w:tc>
          <w:tcPr>
            <w:tcW w:w="1900" w:type="dxa"/>
            <w:tcBorders>
              <w:top w:val="nil"/>
              <w:left w:val="nil"/>
              <w:bottom w:val="nil"/>
              <w:right w:val="nil"/>
            </w:tcBorders>
            <w:shd w:val="clear" w:color="auto" w:fill="auto"/>
            <w:noWrap/>
            <w:vAlign w:val="bottom"/>
            <w:hideMark/>
          </w:tcPr>
          <w:p w14:paraId="27CBD82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3291925</w:t>
            </w:r>
          </w:p>
        </w:tc>
        <w:tc>
          <w:tcPr>
            <w:tcW w:w="1960" w:type="dxa"/>
            <w:tcBorders>
              <w:top w:val="nil"/>
              <w:left w:val="nil"/>
              <w:bottom w:val="nil"/>
              <w:right w:val="nil"/>
            </w:tcBorders>
            <w:shd w:val="clear" w:color="auto" w:fill="auto"/>
            <w:noWrap/>
            <w:vAlign w:val="bottom"/>
            <w:hideMark/>
          </w:tcPr>
          <w:p w14:paraId="523013D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5945711</w:t>
            </w:r>
          </w:p>
        </w:tc>
      </w:tr>
      <w:tr w:rsidR="005B4ACB" w:rsidRPr="005B4ACB" w14:paraId="2BEAF4A0"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4CBC92C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cut.s.03</w:t>
            </w:r>
          </w:p>
        </w:tc>
        <w:tc>
          <w:tcPr>
            <w:tcW w:w="1900" w:type="dxa"/>
            <w:tcBorders>
              <w:top w:val="nil"/>
              <w:left w:val="nil"/>
              <w:bottom w:val="single" w:sz="4" w:space="0" w:color="8EA9DB"/>
              <w:right w:val="nil"/>
            </w:tcBorders>
            <w:shd w:val="clear" w:color="auto" w:fill="auto"/>
            <w:noWrap/>
            <w:vAlign w:val="bottom"/>
            <w:hideMark/>
          </w:tcPr>
          <w:p w14:paraId="7958E19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757764</w:t>
            </w:r>
          </w:p>
        </w:tc>
        <w:tc>
          <w:tcPr>
            <w:tcW w:w="1960" w:type="dxa"/>
            <w:tcBorders>
              <w:top w:val="nil"/>
              <w:left w:val="nil"/>
              <w:bottom w:val="single" w:sz="4" w:space="0" w:color="8EA9DB"/>
              <w:right w:val="nil"/>
            </w:tcBorders>
            <w:shd w:val="clear" w:color="auto" w:fill="auto"/>
            <w:noWrap/>
            <w:vAlign w:val="bottom"/>
            <w:hideMark/>
          </w:tcPr>
          <w:p w14:paraId="61D4631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2460575</w:t>
            </w:r>
          </w:p>
        </w:tc>
      </w:tr>
      <w:tr w:rsidR="005B4ACB" w:rsidRPr="005B4ACB" w14:paraId="3AA9523F" w14:textId="77777777" w:rsidTr="005B4ACB">
        <w:trPr>
          <w:trHeight w:val="300"/>
        </w:trPr>
        <w:tc>
          <w:tcPr>
            <w:tcW w:w="2320" w:type="dxa"/>
            <w:tcBorders>
              <w:top w:val="nil"/>
              <w:left w:val="nil"/>
              <w:bottom w:val="nil"/>
              <w:right w:val="nil"/>
            </w:tcBorders>
            <w:shd w:val="clear" w:color="auto" w:fill="auto"/>
            <w:noWrap/>
            <w:vAlign w:val="bottom"/>
            <w:hideMark/>
          </w:tcPr>
          <w:p w14:paraId="6FB7749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cut</w:t>
            </w:r>
          </w:p>
        </w:tc>
        <w:tc>
          <w:tcPr>
            <w:tcW w:w="1900" w:type="dxa"/>
            <w:tcBorders>
              <w:top w:val="nil"/>
              <w:left w:val="nil"/>
              <w:bottom w:val="nil"/>
              <w:right w:val="nil"/>
            </w:tcBorders>
            <w:shd w:val="clear" w:color="auto" w:fill="auto"/>
            <w:noWrap/>
            <w:vAlign w:val="bottom"/>
            <w:hideMark/>
          </w:tcPr>
          <w:p w14:paraId="6C00B63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9440994</w:t>
            </w:r>
          </w:p>
        </w:tc>
        <w:tc>
          <w:tcPr>
            <w:tcW w:w="1960" w:type="dxa"/>
            <w:tcBorders>
              <w:top w:val="nil"/>
              <w:left w:val="nil"/>
              <w:bottom w:val="nil"/>
              <w:right w:val="nil"/>
            </w:tcBorders>
            <w:shd w:val="clear" w:color="auto" w:fill="auto"/>
            <w:noWrap/>
            <w:vAlign w:val="bottom"/>
            <w:hideMark/>
          </w:tcPr>
          <w:p w14:paraId="725B7BC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690387</w:t>
            </w:r>
          </w:p>
        </w:tc>
      </w:tr>
      <w:tr w:rsidR="005B4ACB" w:rsidRPr="005B4ACB" w14:paraId="4D1442AE" w14:textId="77777777" w:rsidTr="005B4ACB">
        <w:trPr>
          <w:trHeight w:val="300"/>
        </w:trPr>
        <w:tc>
          <w:tcPr>
            <w:tcW w:w="2320" w:type="dxa"/>
            <w:tcBorders>
              <w:top w:val="nil"/>
              <w:left w:val="nil"/>
              <w:bottom w:val="nil"/>
              <w:right w:val="nil"/>
            </w:tcBorders>
            <w:shd w:val="clear" w:color="auto" w:fill="auto"/>
            <w:noWrap/>
            <w:vAlign w:val="bottom"/>
            <w:hideMark/>
          </w:tcPr>
          <w:p w14:paraId="0CC50E9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shortened</w:t>
            </w:r>
          </w:p>
        </w:tc>
        <w:tc>
          <w:tcPr>
            <w:tcW w:w="1900" w:type="dxa"/>
            <w:tcBorders>
              <w:top w:val="nil"/>
              <w:left w:val="nil"/>
              <w:bottom w:val="nil"/>
              <w:right w:val="nil"/>
            </w:tcBorders>
            <w:shd w:val="clear" w:color="auto" w:fill="auto"/>
            <w:noWrap/>
            <w:vAlign w:val="bottom"/>
            <w:hideMark/>
          </w:tcPr>
          <w:p w14:paraId="7ECD3FD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5714286</w:t>
            </w:r>
          </w:p>
        </w:tc>
        <w:tc>
          <w:tcPr>
            <w:tcW w:w="1960" w:type="dxa"/>
            <w:tcBorders>
              <w:top w:val="nil"/>
              <w:left w:val="nil"/>
              <w:bottom w:val="nil"/>
              <w:right w:val="nil"/>
            </w:tcBorders>
            <w:shd w:val="clear" w:color="auto" w:fill="auto"/>
            <w:noWrap/>
            <w:vAlign w:val="bottom"/>
            <w:hideMark/>
          </w:tcPr>
          <w:p w14:paraId="231739E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230763</w:t>
            </w:r>
          </w:p>
        </w:tc>
      </w:tr>
      <w:tr w:rsidR="005B4ACB" w:rsidRPr="005B4ACB" w14:paraId="5A1BBA56"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1D4EF42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dame.n.02</w:t>
            </w:r>
          </w:p>
        </w:tc>
        <w:tc>
          <w:tcPr>
            <w:tcW w:w="1900" w:type="dxa"/>
            <w:tcBorders>
              <w:top w:val="nil"/>
              <w:left w:val="nil"/>
              <w:bottom w:val="single" w:sz="4" w:space="0" w:color="8EA9DB"/>
              <w:right w:val="nil"/>
            </w:tcBorders>
            <w:shd w:val="clear" w:color="auto" w:fill="auto"/>
            <w:noWrap/>
            <w:vAlign w:val="bottom"/>
            <w:hideMark/>
          </w:tcPr>
          <w:p w14:paraId="78F9B8C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99378882</w:t>
            </w:r>
          </w:p>
        </w:tc>
        <w:tc>
          <w:tcPr>
            <w:tcW w:w="1960" w:type="dxa"/>
            <w:tcBorders>
              <w:top w:val="nil"/>
              <w:left w:val="nil"/>
              <w:bottom w:val="single" w:sz="4" w:space="0" w:color="8EA9DB"/>
              <w:right w:val="nil"/>
            </w:tcBorders>
            <w:shd w:val="clear" w:color="auto" w:fill="auto"/>
            <w:noWrap/>
            <w:vAlign w:val="bottom"/>
            <w:hideMark/>
          </w:tcPr>
          <w:p w14:paraId="1F31F1F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908161</w:t>
            </w:r>
          </w:p>
        </w:tc>
      </w:tr>
      <w:tr w:rsidR="005B4ACB" w:rsidRPr="005B4ACB" w14:paraId="05F039E4" w14:textId="77777777" w:rsidTr="005B4ACB">
        <w:trPr>
          <w:trHeight w:val="300"/>
        </w:trPr>
        <w:tc>
          <w:tcPr>
            <w:tcW w:w="2320" w:type="dxa"/>
            <w:tcBorders>
              <w:top w:val="nil"/>
              <w:left w:val="nil"/>
              <w:bottom w:val="nil"/>
              <w:right w:val="nil"/>
            </w:tcBorders>
            <w:shd w:val="clear" w:color="auto" w:fill="auto"/>
            <w:noWrap/>
            <w:vAlign w:val="bottom"/>
            <w:hideMark/>
          </w:tcPr>
          <w:p w14:paraId="74C864E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gentlewoman</w:t>
            </w:r>
          </w:p>
        </w:tc>
        <w:tc>
          <w:tcPr>
            <w:tcW w:w="1900" w:type="dxa"/>
            <w:tcBorders>
              <w:top w:val="nil"/>
              <w:left w:val="nil"/>
              <w:bottom w:val="nil"/>
              <w:right w:val="nil"/>
            </w:tcBorders>
            <w:shd w:val="clear" w:color="auto" w:fill="auto"/>
            <w:noWrap/>
            <w:vAlign w:val="bottom"/>
            <w:hideMark/>
          </w:tcPr>
          <w:p w14:paraId="46D324A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689441</w:t>
            </w:r>
          </w:p>
        </w:tc>
        <w:tc>
          <w:tcPr>
            <w:tcW w:w="1960" w:type="dxa"/>
            <w:tcBorders>
              <w:top w:val="nil"/>
              <w:left w:val="nil"/>
              <w:bottom w:val="nil"/>
              <w:right w:val="nil"/>
            </w:tcBorders>
            <w:shd w:val="clear" w:color="auto" w:fill="auto"/>
            <w:noWrap/>
            <w:vAlign w:val="bottom"/>
            <w:hideMark/>
          </w:tcPr>
          <w:p w14:paraId="2D32839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1689513</w:t>
            </w:r>
          </w:p>
        </w:tc>
      </w:tr>
      <w:tr w:rsidR="005B4ACB" w:rsidRPr="005B4ACB" w14:paraId="4183B879" w14:textId="77777777" w:rsidTr="005B4ACB">
        <w:trPr>
          <w:trHeight w:val="300"/>
        </w:trPr>
        <w:tc>
          <w:tcPr>
            <w:tcW w:w="2320" w:type="dxa"/>
            <w:tcBorders>
              <w:top w:val="nil"/>
              <w:left w:val="nil"/>
              <w:bottom w:val="nil"/>
              <w:right w:val="nil"/>
            </w:tcBorders>
            <w:shd w:val="clear" w:color="auto" w:fill="auto"/>
            <w:noWrap/>
            <w:vAlign w:val="bottom"/>
            <w:hideMark/>
          </w:tcPr>
          <w:p w14:paraId="6BE98C1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lady</w:t>
            </w:r>
          </w:p>
        </w:tc>
        <w:tc>
          <w:tcPr>
            <w:tcW w:w="1900" w:type="dxa"/>
            <w:tcBorders>
              <w:top w:val="nil"/>
              <w:left w:val="nil"/>
              <w:bottom w:val="nil"/>
              <w:right w:val="nil"/>
            </w:tcBorders>
            <w:shd w:val="clear" w:color="auto" w:fill="auto"/>
            <w:noWrap/>
            <w:vAlign w:val="bottom"/>
            <w:hideMark/>
          </w:tcPr>
          <w:p w14:paraId="79B0F56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01863354</w:t>
            </w:r>
          </w:p>
        </w:tc>
        <w:tc>
          <w:tcPr>
            <w:tcW w:w="1960" w:type="dxa"/>
            <w:tcBorders>
              <w:top w:val="nil"/>
              <w:left w:val="nil"/>
              <w:bottom w:val="nil"/>
              <w:right w:val="nil"/>
            </w:tcBorders>
            <w:shd w:val="clear" w:color="auto" w:fill="auto"/>
            <w:noWrap/>
            <w:vAlign w:val="bottom"/>
            <w:hideMark/>
          </w:tcPr>
          <w:p w14:paraId="14C415C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8126809</w:t>
            </w:r>
          </w:p>
        </w:tc>
      </w:tr>
      <w:tr w:rsidR="005B4ACB" w:rsidRPr="005B4ACB" w14:paraId="5F1DB93D"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7548E39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death.n.04</w:t>
            </w:r>
          </w:p>
        </w:tc>
        <w:tc>
          <w:tcPr>
            <w:tcW w:w="1900" w:type="dxa"/>
            <w:tcBorders>
              <w:top w:val="nil"/>
              <w:left w:val="nil"/>
              <w:bottom w:val="single" w:sz="4" w:space="0" w:color="8EA9DB"/>
              <w:right w:val="nil"/>
            </w:tcBorders>
            <w:shd w:val="clear" w:color="auto" w:fill="auto"/>
            <w:noWrap/>
            <w:vAlign w:val="bottom"/>
            <w:hideMark/>
          </w:tcPr>
          <w:p w14:paraId="08508F7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105590062</w:t>
            </w:r>
          </w:p>
        </w:tc>
        <w:tc>
          <w:tcPr>
            <w:tcW w:w="1960" w:type="dxa"/>
            <w:tcBorders>
              <w:top w:val="nil"/>
              <w:left w:val="nil"/>
              <w:bottom w:val="single" w:sz="4" w:space="0" w:color="8EA9DB"/>
              <w:right w:val="nil"/>
            </w:tcBorders>
            <w:shd w:val="clear" w:color="auto" w:fill="auto"/>
            <w:noWrap/>
            <w:vAlign w:val="bottom"/>
            <w:hideMark/>
          </w:tcPr>
          <w:p w14:paraId="159DBB0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6333253</w:t>
            </w:r>
          </w:p>
        </w:tc>
      </w:tr>
      <w:tr w:rsidR="005B4ACB" w:rsidRPr="005B4ACB" w14:paraId="2A974AD3" w14:textId="77777777" w:rsidTr="005B4ACB">
        <w:trPr>
          <w:trHeight w:val="300"/>
        </w:trPr>
        <w:tc>
          <w:tcPr>
            <w:tcW w:w="2320" w:type="dxa"/>
            <w:tcBorders>
              <w:top w:val="nil"/>
              <w:left w:val="nil"/>
              <w:bottom w:val="nil"/>
              <w:right w:val="nil"/>
            </w:tcBorders>
            <w:shd w:val="clear" w:color="auto" w:fill="auto"/>
            <w:noWrap/>
            <w:vAlign w:val="bottom"/>
            <w:hideMark/>
          </w:tcPr>
          <w:p w14:paraId="125838F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eath</w:t>
            </w:r>
          </w:p>
        </w:tc>
        <w:tc>
          <w:tcPr>
            <w:tcW w:w="1900" w:type="dxa"/>
            <w:tcBorders>
              <w:top w:val="nil"/>
              <w:left w:val="nil"/>
              <w:bottom w:val="nil"/>
              <w:right w:val="nil"/>
            </w:tcBorders>
            <w:shd w:val="clear" w:color="auto" w:fill="auto"/>
            <w:noWrap/>
            <w:vAlign w:val="bottom"/>
            <w:hideMark/>
          </w:tcPr>
          <w:p w14:paraId="5D8F4E5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31677019</w:t>
            </w:r>
          </w:p>
        </w:tc>
        <w:tc>
          <w:tcPr>
            <w:tcW w:w="1960" w:type="dxa"/>
            <w:tcBorders>
              <w:top w:val="nil"/>
              <w:left w:val="nil"/>
              <w:bottom w:val="nil"/>
              <w:right w:val="nil"/>
            </w:tcBorders>
            <w:shd w:val="clear" w:color="auto" w:fill="auto"/>
            <w:noWrap/>
            <w:vAlign w:val="bottom"/>
            <w:hideMark/>
          </w:tcPr>
          <w:p w14:paraId="5DBCAF2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115215</w:t>
            </w:r>
          </w:p>
        </w:tc>
      </w:tr>
      <w:tr w:rsidR="005B4ACB" w:rsidRPr="005B4ACB" w14:paraId="07CF6642" w14:textId="77777777" w:rsidTr="005B4ACB">
        <w:trPr>
          <w:trHeight w:val="300"/>
        </w:trPr>
        <w:tc>
          <w:tcPr>
            <w:tcW w:w="2320" w:type="dxa"/>
            <w:tcBorders>
              <w:top w:val="nil"/>
              <w:left w:val="nil"/>
              <w:bottom w:val="nil"/>
              <w:right w:val="nil"/>
            </w:tcBorders>
            <w:shd w:val="clear" w:color="auto" w:fill="auto"/>
            <w:noWrap/>
            <w:vAlign w:val="bottom"/>
            <w:hideMark/>
          </w:tcPr>
          <w:p w14:paraId="091E3F3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emise</w:t>
            </w:r>
          </w:p>
        </w:tc>
        <w:tc>
          <w:tcPr>
            <w:tcW w:w="1900" w:type="dxa"/>
            <w:tcBorders>
              <w:top w:val="nil"/>
              <w:left w:val="nil"/>
              <w:bottom w:val="nil"/>
              <w:right w:val="nil"/>
            </w:tcBorders>
            <w:shd w:val="clear" w:color="auto" w:fill="auto"/>
            <w:noWrap/>
            <w:vAlign w:val="bottom"/>
            <w:hideMark/>
          </w:tcPr>
          <w:p w14:paraId="686C148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503106</w:t>
            </w:r>
          </w:p>
        </w:tc>
        <w:tc>
          <w:tcPr>
            <w:tcW w:w="1960" w:type="dxa"/>
            <w:tcBorders>
              <w:top w:val="nil"/>
              <w:left w:val="nil"/>
              <w:bottom w:val="nil"/>
              <w:right w:val="nil"/>
            </w:tcBorders>
            <w:shd w:val="clear" w:color="auto" w:fill="auto"/>
            <w:noWrap/>
            <w:vAlign w:val="bottom"/>
            <w:hideMark/>
          </w:tcPr>
          <w:p w14:paraId="155C0F9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514355</w:t>
            </w:r>
          </w:p>
        </w:tc>
      </w:tr>
      <w:tr w:rsidR="005B4ACB" w:rsidRPr="005B4ACB" w14:paraId="2A109BBC"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3A92A74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departure.n.01</w:t>
            </w:r>
          </w:p>
        </w:tc>
        <w:tc>
          <w:tcPr>
            <w:tcW w:w="1900" w:type="dxa"/>
            <w:tcBorders>
              <w:top w:val="nil"/>
              <w:left w:val="nil"/>
              <w:bottom w:val="single" w:sz="4" w:space="0" w:color="8EA9DB"/>
              <w:right w:val="nil"/>
            </w:tcBorders>
            <w:shd w:val="clear" w:color="auto" w:fill="auto"/>
            <w:noWrap/>
            <w:vAlign w:val="bottom"/>
            <w:hideMark/>
          </w:tcPr>
          <w:p w14:paraId="272721B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3291925</w:t>
            </w:r>
          </w:p>
        </w:tc>
        <w:tc>
          <w:tcPr>
            <w:tcW w:w="1960" w:type="dxa"/>
            <w:tcBorders>
              <w:top w:val="nil"/>
              <w:left w:val="nil"/>
              <w:bottom w:val="single" w:sz="4" w:space="0" w:color="8EA9DB"/>
              <w:right w:val="nil"/>
            </w:tcBorders>
            <w:shd w:val="clear" w:color="auto" w:fill="auto"/>
            <w:noWrap/>
            <w:vAlign w:val="bottom"/>
            <w:hideMark/>
          </w:tcPr>
          <w:p w14:paraId="2345065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2446037</w:t>
            </w:r>
          </w:p>
        </w:tc>
      </w:tr>
      <w:tr w:rsidR="005B4ACB" w:rsidRPr="005B4ACB" w14:paraId="407EC227" w14:textId="77777777" w:rsidTr="005B4ACB">
        <w:trPr>
          <w:trHeight w:val="300"/>
        </w:trPr>
        <w:tc>
          <w:tcPr>
            <w:tcW w:w="2320" w:type="dxa"/>
            <w:tcBorders>
              <w:top w:val="nil"/>
              <w:left w:val="nil"/>
              <w:bottom w:val="nil"/>
              <w:right w:val="nil"/>
            </w:tcBorders>
            <w:shd w:val="clear" w:color="auto" w:fill="auto"/>
            <w:noWrap/>
            <w:vAlign w:val="bottom"/>
            <w:hideMark/>
          </w:tcPr>
          <w:p w14:paraId="5A333F4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eparture</w:t>
            </w:r>
          </w:p>
        </w:tc>
        <w:tc>
          <w:tcPr>
            <w:tcW w:w="1900" w:type="dxa"/>
            <w:tcBorders>
              <w:top w:val="nil"/>
              <w:left w:val="nil"/>
              <w:bottom w:val="nil"/>
              <w:right w:val="nil"/>
            </w:tcBorders>
            <w:shd w:val="clear" w:color="auto" w:fill="auto"/>
            <w:noWrap/>
            <w:vAlign w:val="bottom"/>
            <w:hideMark/>
          </w:tcPr>
          <w:p w14:paraId="7B0E972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776398</w:t>
            </w:r>
          </w:p>
        </w:tc>
        <w:tc>
          <w:tcPr>
            <w:tcW w:w="1960" w:type="dxa"/>
            <w:tcBorders>
              <w:top w:val="nil"/>
              <w:left w:val="nil"/>
              <w:bottom w:val="nil"/>
              <w:right w:val="nil"/>
            </w:tcBorders>
            <w:shd w:val="clear" w:color="auto" w:fill="auto"/>
            <w:noWrap/>
            <w:vAlign w:val="bottom"/>
            <w:hideMark/>
          </w:tcPr>
          <w:p w14:paraId="79C9744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2171491</w:t>
            </w:r>
          </w:p>
        </w:tc>
      </w:tr>
      <w:tr w:rsidR="005B4ACB" w:rsidRPr="005B4ACB" w14:paraId="2FF7E04E" w14:textId="77777777" w:rsidTr="005B4ACB">
        <w:trPr>
          <w:trHeight w:val="300"/>
        </w:trPr>
        <w:tc>
          <w:tcPr>
            <w:tcW w:w="2320" w:type="dxa"/>
            <w:tcBorders>
              <w:top w:val="nil"/>
              <w:left w:val="nil"/>
              <w:bottom w:val="nil"/>
              <w:right w:val="nil"/>
            </w:tcBorders>
            <w:shd w:val="clear" w:color="auto" w:fill="auto"/>
            <w:noWrap/>
            <w:vAlign w:val="bottom"/>
            <w:hideMark/>
          </w:tcPr>
          <w:p w14:paraId="59EB1D7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going</w:t>
            </w:r>
          </w:p>
        </w:tc>
        <w:tc>
          <w:tcPr>
            <w:tcW w:w="1900" w:type="dxa"/>
            <w:tcBorders>
              <w:top w:val="nil"/>
              <w:left w:val="nil"/>
              <w:bottom w:val="nil"/>
              <w:right w:val="nil"/>
            </w:tcBorders>
            <w:shd w:val="clear" w:color="auto" w:fill="auto"/>
            <w:noWrap/>
            <w:vAlign w:val="bottom"/>
            <w:hideMark/>
          </w:tcPr>
          <w:p w14:paraId="2BD6737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807453</w:t>
            </w:r>
          </w:p>
        </w:tc>
        <w:tc>
          <w:tcPr>
            <w:tcW w:w="1960" w:type="dxa"/>
            <w:tcBorders>
              <w:top w:val="nil"/>
              <w:left w:val="nil"/>
              <w:bottom w:val="nil"/>
              <w:right w:val="nil"/>
            </w:tcBorders>
            <w:shd w:val="clear" w:color="auto" w:fill="auto"/>
            <w:noWrap/>
            <w:vAlign w:val="bottom"/>
            <w:hideMark/>
          </w:tcPr>
          <w:p w14:paraId="5D1955A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2720584</w:t>
            </w:r>
          </w:p>
        </w:tc>
      </w:tr>
      <w:tr w:rsidR="005B4ACB" w:rsidRPr="005B4ACB" w14:paraId="3DEE5C7D"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5364D4B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deputy.n.04</w:t>
            </w:r>
          </w:p>
        </w:tc>
        <w:tc>
          <w:tcPr>
            <w:tcW w:w="1900" w:type="dxa"/>
            <w:tcBorders>
              <w:top w:val="nil"/>
              <w:left w:val="nil"/>
              <w:bottom w:val="single" w:sz="4" w:space="0" w:color="8EA9DB"/>
              <w:right w:val="nil"/>
            </w:tcBorders>
            <w:shd w:val="clear" w:color="auto" w:fill="auto"/>
            <w:noWrap/>
            <w:vAlign w:val="bottom"/>
            <w:hideMark/>
          </w:tcPr>
          <w:p w14:paraId="5E42770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1987578</w:t>
            </w:r>
          </w:p>
        </w:tc>
        <w:tc>
          <w:tcPr>
            <w:tcW w:w="1960" w:type="dxa"/>
            <w:tcBorders>
              <w:top w:val="nil"/>
              <w:left w:val="nil"/>
              <w:bottom w:val="single" w:sz="4" w:space="0" w:color="8EA9DB"/>
              <w:right w:val="nil"/>
            </w:tcBorders>
            <w:shd w:val="clear" w:color="auto" w:fill="auto"/>
            <w:noWrap/>
            <w:vAlign w:val="bottom"/>
            <w:hideMark/>
          </w:tcPr>
          <w:p w14:paraId="36DC567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1921006</w:t>
            </w:r>
          </w:p>
        </w:tc>
      </w:tr>
      <w:tr w:rsidR="005B4ACB" w:rsidRPr="005B4ACB" w14:paraId="45781617" w14:textId="77777777" w:rsidTr="005B4ACB">
        <w:trPr>
          <w:trHeight w:val="300"/>
        </w:trPr>
        <w:tc>
          <w:tcPr>
            <w:tcW w:w="2320" w:type="dxa"/>
            <w:tcBorders>
              <w:top w:val="nil"/>
              <w:left w:val="nil"/>
              <w:bottom w:val="nil"/>
              <w:right w:val="nil"/>
            </w:tcBorders>
            <w:shd w:val="clear" w:color="auto" w:fill="auto"/>
            <w:noWrap/>
            <w:vAlign w:val="bottom"/>
            <w:hideMark/>
          </w:tcPr>
          <w:p w14:paraId="7C5EFCE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eputy</w:t>
            </w:r>
          </w:p>
        </w:tc>
        <w:tc>
          <w:tcPr>
            <w:tcW w:w="1900" w:type="dxa"/>
            <w:tcBorders>
              <w:top w:val="nil"/>
              <w:left w:val="nil"/>
              <w:bottom w:val="nil"/>
              <w:right w:val="nil"/>
            </w:tcBorders>
            <w:shd w:val="clear" w:color="auto" w:fill="auto"/>
            <w:noWrap/>
            <w:vAlign w:val="bottom"/>
            <w:hideMark/>
          </w:tcPr>
          <w:p w14:paraId="63190D6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534161</w:t>
            </w:r>
          </w:p>
        </w:tc>
        <w:tc>
          <w:tcPr>
            <w:tcW w:w="1960" w:type="dxa"/>
            <w:tcBorders>
              <w:top w:val="nil"/>
              <w:left w:val="nil"/>
              <w:bottom w:val="nil"/>
              <w:right w:val="nil"/>
            </w:tcBorders>
            <w:shd w:val="clear" w:color="auto" w:fill="auto"/>
            <w:noWrap/>
            <w:vAlign w:val="bottom"/>
            <w:hideMark/>
          </w:tcPr>
          <w:p w14:paraId="5324CA7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5563039</w:t>
            </w:r>
          </w:p>
        </w:tc>
      </w:tr>
      <w:tr w:rsidR="005B4ACB" w:rsidRPr="005B4ACB" w14:paraId="3D90DA31" w14:textId="77777777" w:rsidTr="005B4ACB">
        <w:trPr>
          <w:trHeight w:val="300"/>
        </w:trPr>
        <w:tc>
          <w:tcPr>
            <w:tcW w:w="2320" w:type="dxa"/>
            <w:tcBorders>
              <w:top w:val="nil"/>
              <w:left w:val="nil"/>
              <w:bottom w:val="nil"/>
              <w:right w:val="nil"/>
            </w:tcBorders>
            <w:shd w:val="clear" w:color="auto" w:fill="auto"/>
            <w:noWrap/>
            <w:vAlign w:val="bottom"/>
            <w:hideMark/>
          </w:tcPr>
          <w:p w14:paraId="2AF4488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surrogate</w:t>
            </w:r>
          </w:p>
        </w:tc>
        <w:tc>
          <w:tcPr>
            <w:tcW w:w="1900" w:type="dxa"/>
            <w:tcBorders>
              <w:top w:val="nil"/>
              <w:left w:val="nil"/>
              <w:bottom w:val="nil"/>
              <w:right w:val="nil"/>
            </w:tcBorders>
            <w:shd w:val="clear" w:color="auto" w:fill="auto"/>
            <w:noWrap/>
            <w:vAlign w:val="bottom"/>
            <w:hideMark/>
          </w:tcPr>
          <w:p w14:paraId="788FF4A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9440994</w:t>
            </w:r>
          </w:p>
        </w:tc>
        <w:tc>
          <w:tcPr>
            <w:tcW w:w="1960" w:type="dxa"/>
            <w:tcBorders>
              <w:top w:val="nil"/>
              <w:left w:val="nil"/>
              <w:bottom w:val="nil"/>
              <w:right w:val="nil"/>
            </w:tcBorders>
            <w:shd w:val="clear" w:color="auto" w:fill="auto"/>
            <w:noWrap/>
            <w:vAlign w:val="bottom"/>
            <w:hideMark/>
          </w:tcPr>
          <w:p w14:paraId="45AA9E8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278973</w:t>
            </w:r>
          </w:p>
        </w:tc>
      </w:tr>
      <w:tr w:rsidR="005B4ACB" w:rsidRPr="005B4ACB" w14:paraId="712A8C70"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790F5D4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discovery.n.01</w:t>
            </w:r>
          </w:p>
        </w:tc>
        <w:tc>
          <w:tcPr>
            <w:tcW w:w="1900" w:type="dxa"/>
            <w:tcBorders>
              <w:top w:val="nil"/>
              <w:left w:val="nil"/>
              <w:bottom w:val="single" w:sz="4" w:space="0" w:color="8EA9DB"/>
              <w:right w:val="nil"/>
            </w:tcBorders>
            <w:shd w:val="clear" w:color="auto" w:fill="auto"/>
            <w:noWrap/>
            <w:vAlign w:val="bottom"/>
            <w:hideMark/>
          </w:tcPr>
          <w:p w14:paraId="5D7A073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68322981</w:t>
            </w:r>
          </w:p>
        </w:tc>
        <w:tc>
          <w:tcPr>
            <w:tcW w:w="1960" w:type="dxa"/>
            <w:tcBorders>
              <w:top w:val="nil"/>
              <w:left w:val="nil"/>
              <w:bottom w:val="single" w:sz="4" w:space="0" w:color="8EA9DB"/>
              <w:right w:val="nil"/>
            </w:tcBorders>
            <w:shd w:val="clear" w:color="auto" w:fill="auto"/>
            <w:noWrap/>
            <w:vAlign w:val="bottom"/>
            <w:hideMark/>
          </w:tcPr>
          <w:p w14:paraId="2D74B40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971875</w:t>
            </w:r>
          </w:p>
        </w:tc>
      </w:tr>
      <w:tr w:rsidR="005B4ACB" w:rsidRPr="005B4ACB" w14:paraId="686B3831" w14:textId="77777777" w:rsidTr="005B4ACB">
        <w:trPr>
          <w:trHeight w:val="300"/>
        </w:trPr>
        <w:tc>
          <w:tcPr>
            <w:tcW w:w="2320" w:type="dxa"/>
            <w:tcBorders>
              <w:top w:val="nil"/>
              <w:left w:val="nil"/>
              <w:bottom w:val="nil"/>
              <w:right w:val="nil"/>
            </w:tcBorders>
            <w:shd w:val="clear" w:color="auto" w:fill="auto"/>
            <w:noWrap/>
            <w:vAlign w:val="bottom"/>
            <w:hideMark/>
          </w:tcPr>
          <w:p w14:paraId="085A8B1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find</w:t>
            </w:r>
          </w:p>
        </w:tc>
        <w:tc>
          <w:tcPr>
            <w:tcW w:w="1900" w:type="dxa"/>
            <w:tcBorders>
              <w:top w:val="nil"/>
              <w:left w:val="nil"/>
              <w:bottom w:val="nil"/>
              <w:right w:val="nil"/>
            </w:tcBorders>
            <w:shd w:val="clear" w:color="auto" w:fill="auto"/>
            <w:noWrap/>
            <w:vAlign w:val="bottom"/>
            <w:hideMark/>
          </w:tcPr>
          <w:p w14:paraId="1497BD1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807453</w:t>
            </w:r>
          </w:p>
        </w:tc>
        <w:tc>
          <w:tcPr>
            <w:tcW w:w="1960" w:type="dxa"/>
            <w:tcBorders>
              <w:top w:val="nil"/>
              <w:left w:val="nil"/>
              <w:bottom w:val="nil"/>
              <w:right w:val="nil"/>
            </w:tcBorders>
            <w:shd w:val="clear" w:color="auto" w:fill="auto"/>
            <w:noWrap/>
            <w:vAlign w:val="bottom"/>
            <w:hideMark/>
          </w:tcPr>
          <w:p w14:paraId="1C3CED6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068473</w:t>
            </w:r>
          </w:p>
        </w:tc>
      </w:tr>
      <w:tr w:rsidR="005B4ACB" w:rsidRPr="005B4ACB" w14:paraId="16495297" w14:textId="77777777" w:rsidTr="005B4ACB">
        <w:trPr>
          <w:trHeight w:val="300"/>
        </w:trPr>
        <w:tc>
          <w:tcPr>
            <w:tcW w:w="2320" w:type="dxa"/>
            <w:tcBorders>
              <w:top w:val="nil"/>
              <w:left w:val="nil"/>
              <w:bottom w:val="nil"/>
              <w:right w:val="nil"/>
            </w:tcBorders>
            <w:shd w:val="clear" w:color="auto" w:fill="auto"/>
            <w:noWrap/>
            <w:vAlign w:val="bottom"/>
            <w:hideMark/>
          </w:tcPr>
          <w:p w14:paraId="7457921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uncovering</w:t>
            </w:r>
          </w:p>
        </w:tc>
        <w:tc>
          <w:tcPr>
            <w:tcW w:w="1900" w:type="dxa"/>
            <w:tcBorders>
              <w:top w:val="nil"/>
              <w:left w:val="nil"/>
              <w:bottom w:val="nil"/>
              <w:right w:val="nil"/>
            </w:tcBorders>
            <w:shd w:val="clear" w:color="auto" w:fill="auto"/>
            <w:noWrap/>
            <w:vAlign w:val="bottom"/>
            <w:hideMark/>
          </w:tcPr>
          <w:p w14:paraId="5E8CFBA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5838509</w:t>
            </w:r>
          </w:p>
        </w:tc>
        <w:tc>
          <w:tcPr>
            <w:tcW w:w="1960" w:type="dxa"/>
            <w:tcBorders>
              <w:top w:val="nil"/>
              <w:left w:val="nil"/>
              <w:bottom w:val="nil"/>
              <w:right w:val="nil"/>
            </w:tcBorders>
            <w:shd w:val="clear" w:color="auto" w:fill="auto"/>
            <w:noWrap/>
            <w:vAlign w:val="bottom"/>
            <w:hideMark/>
          </w:tcPr>
          <w:p w14:paraId="619E705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875276</w:t>
            </w:r>
          </w:p>
        </w:tc>
      </w:tr>
      <w:tr w:rsidR="005B4ACB" w:rsidRPr="005B4ACB" w14:paraId="68E9AB13"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15F2242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dove.n.02</w:t>
            </w:r>
          </w:p>
        </w:tc>
        <w:tc>
          <w:tcPr>
            <w:tcW w:w="1900" w:type="dxa"/>
            <w:tcBorders>
              <w:top w:val="nil"/>
              <w:left w:val="nil"/>
              <w:bottom w:val="single" w:sz="4" w:space="0" w:color="8EA9DB"/>
              <w:right w:val="nil"/>
            </w:tcBorders>
            <w:shd w:val="clear" w:color="auto" w:fill="auto"/>
            <w:noWrap/>
            <w:vAlign w:val="bottom"/>
            <w:hideMark/>
          </w:tcPr>
          <w:p w14:paraId="0562AA7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124224</w:t>
            </w:r>
          </w:p>
        </w:tc>
        <w:tc>
          <w:tcPr>
            <w:tcW w:w="1960" w:type="dxa"/>
            <w:tcBorders>
              <w:top w:val="nil"/>
              <w:left w:val="nil"/>
              <w:bottom w:val="single" w:sz="4" w:space="0" w:color="8EA9DB"/>
              <w:right w:val="nil"/>
            </w:tcBorders>
            <w:shd w:val="clear" w:color="auto" w:fill="auto"/>
            <w:noWrap/>
            <w:vAlign w:val="bottom"/>
            <w:hideMark/>
          </w:tcPr>
          <w:p w14:paraId="3532621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54873</w:t>
            </w:r>
          </w:p>
        </w:tc>
      </w:tr>
      <w:tr w:rsidR="005B4ACB" w:rsidRPr="005B4ACB" w14:paraId="046F9562" w14:textId="77777777" w:rsidTr="005B4ACB">
        <w:trPr>
          <w:trHeight w:val="300"/>
        </w:trPr>
        <w:tc>
          <w:tcPr>
            <w:tcW w:w="2320" w:type="dxa"/>
            <w:tcBorders>
              <w:top w:val="nil"/>
              <w:left w:val="nil"/>
              <w:bottom w:val="nil"/>
              <w:right w:val="nil"/>
            </w:tcBorders>
            <w:shd w:val="clear" w:color="auto" w:fill="auto"/>
            <w:noWrap/>
            <w:vAlign w:val="bottom"/>
            <w:hideMark/>
          </w:tcPr>
          <w:p w14:paraId="6754E3D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ove</w:t>
            </w:r>
          </w:p>
        </w:tc>
        <w:tc>
          <w:tcPr>
            <w:tcW w:w="1900" w:type="dxa"/>
            <w:tcBorders>
              <w:top w:val="nil"/>
              <w:left w:val="nil"/>
              <w:bottom w:val="nil"/>
              <w:right w:val="nil"/>
            </w:tcBorders>
            <w:shd w:val="clear" w:color="auto" w:fill="auto"/>
            <w:noWrap/>
            <w:vAlign w:val="bottom"/>
            <w:hideMark/>
          </w:tcPr>
          <w:p w14:paraId="3EB6D86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8198758</w:t>
            </w:r>
          </w:p>
        </w:tc>
        <w:tc>
          <w:tcPr>
            <w:tcW w:w="1960" w:type="dxa"/>
            <w:tcBorders>
              <w:top w:val="nil"/>
              <w:left w:val="nil"/>
              <w:bottom w:val="nil"/>
              <w:right w:val="nil"/>
            </w:tcBorders>
            <w:shd w:val="clear" w:color="auto" w:fill="auto"/>
            <w:noWrap/>
            <w:vAlign w:val="bottom"/>
            <w:hideMark/>
          </w:tcPr>
          <w:p w14:paraId="07989A9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905714</w:t>
            </w:r>
          </w:p>
        </w:tc>
      </w:tr>
      <w:tr w:rsidR="005B4ACB" w:rsidRPr="005B4ACB" w14:paraId="42707B62" w14:textId="77777777" w:rsidTr="005B4ACB">
        <w:trPr>
          <w:trHeight w:val="300"/>
        </w:trPr>
        <w:tc>
          <w:tcPr>
            <w:tcW w:w="2320" w:type="dxa"/>
            <w:tcBorders>
              <w:top w:val="nil"/>
              <w:left w:val="nil"/>
              <w:bottom w:val="nil"/>
              <w:right w:val="nil"/>
            </w:tcBorders>
            <w:shd w:val="clear" w:color="auto" w:fill="auto"/>
            <w:noWrap/>
            <w:vAlign w:val="bottom"/>
            <w:hideMark/>
          </w:tcPr>
          <w:p w14:paraId="47C2941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eacenik</w:t>
            </w:r>
          </w:p>
        </w:tc>
        <w:tc>
          <w:tcPr>
            <w:tcW w:w="1900" w:type="dxa"/>
            <w:tcBorders>
              <w:top w:val="nil"/>
              <w:left w:val="nil"/>
              <w:bottom w:val="nil"/>
              <w:right w:val="nil"/>
            </w:tcBorders>
            <w:shd w:val="clear" w:color="auto" w:fill="auto"/>
            <w:noWrap/>
            <w:vAlign w:val="bottom"/>
            <w:hideMark/>
          </w:tcPr>
          <w:p w14:paraId="0EB8E94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049689</w:t>
            </w:r>
          </w:p>
        </w:tc>
        <w:tc>
          <w:tcPr>
            <w:tcW w:w="1960" w:type="dxa"/>
            <w:tcBorders>
              <w:top w:val="nil"/>
              <w:left w:val="nil"/>
              <w:bottom w:val="nil"/>
              <w:right w:val="nil"/>
            </w:tcBorders>
            <w:shd w:val="clear" w:color="auto" w:fill="auto"/>
            <w:noWrap/>
            <w:vAlign w:val="bottom"/>
            <w:hideMark/>
          </w:tcPr>
          <w:p w14:paraId="66D9892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191745</w:t>
            </w:r>
          </w:p>
        </w:tc>
      </w:tr>
      <w:tr w:rsidR="005B4ACB" w:rsidRPr="005B4ACB" w14:paraId="40C1BC97"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703A37F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dress.v.16</w:t>
            </w:r>
          </w:p>
        </w:tc>
        <w:tc>
          <w:tcPr>
            <w:tcW w:w="1900" w:type="dxa"/>
            <w:tcBorders>
              <w:top w:val="nil"/>
              <w:left w:val="nil"/>
              <w:bottom w:val="single" w:sz="4" w:space="0" w:color="8EA9DB"/>
              <w:right w:val="nil"/>
            </w:tcBorders>
            <w:shd w:val="clear" w:color="auto" w:fill="auto"/>
            <w:noWrap/>
            <w:vAlign w:val="bottom"/>
            <w:hideMark/>
          </w:tcPr>
          <w:p w14:paraId="0482D98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26087</w:t>
            </w:r>
          </w:p>
        </w:tc>
        <w:tc>
          <w:tcPr>
            <w:tcW w:w="1960" w:type="dxa"/>
            <w:tcBorders>
              <w:top w:val="nil"/>
              <w:left w:val="nil"/>
              <w:bottom w:val="single" w:sz="4" w:space="0" w:color="8EA9DB"/>
              <w:right w:val="nil"/>
            </w:tcBorders>
            <w:shd w:val="clear" w:color="auto" w:fill="auto"/>
            <w:noWrap/>
            <w:vAlign w:val="bottom"/>
            <w:hideMark/>
          </w:tcPr>
          <w:p w14:paraId="2ADECF4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193058</w:t>
            </w:r>
          </w:p>
        </w:tc>
      </w:tr>
      <w:tr w:rsidR="005B4ACB" w:rsidRPr="005B4ACB" w14:paraId="1543A024" w14:textId="77777777" w:rsidTr="005B4ACB">
        <w:trPr>
          <w:trHeight w:val="300"/>
        </w:trPr>
        <w:tc>
          <w:tcPr>
            <w:tcW w:w="2320" w:type="dxa"/>
            <w:tcBorders>
              <w:top w:val="nil"/>
              <w:left w:val="nil"/>
              <w:bottom w:val="nil"/>
              <w:right w:val="nil"/>
            </w:tcBorders>
            <w:shd w:val="clear" w:color="auto" w:fill="auto"/>
            <w:noWrap/>
            <w:vAlign w:val="bottom"/>
            <w:hideMark/>
          </w:tcPr>
          <w:p w14:paraId="636CCDB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coif</w:t>
            </w:r>
          </w:p>
        </w:tc>
        <w:tc>
          <w:tcPr>
            <w:tcW w:w="1900" w:type="dxa"/>
            <w:tcBorders>
              <w:top w:val="nil"/>
              <w:left w:val="nil"/>
              <w:bottom w:val="nil"/>
              <w:right w:val="nil"/>
            </w:tcBorders>
            <w:shd w:val="clear" w:color="auto" w:fill="auto"/>
            <w:noWrap/>
            <w:vAlign w:val="bottom"/>
            <w:hideMark/>
          </w:tcPr>
          <w:p w14:paraId="601DA02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987578</w:t>
            </w:r>
          </w:p>
        </w:tc>
        <w:tc>
          <w:tcPr>
            <w:tcW w:w="1960" w:type="dxa"/>
            <w:tcBorders>
              <w:top w:val="nil"/>
              <w:left w:val="nil"/>
              <w:bottom w:val="nil"/>
              <w:right w:val="nil"/>
            </w:tcBorders>
            <w:shd w:val="clear" w:color="auto" w:fill="auto"/>
            <w:noWrap/>
            <w:vAlign w:val="bottom"/>
            <w:hideMark/>
          </w:tcPr>
          <w:p w14:paraId="6B96DA5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843701</w:t>
            </w:r>
          </w:p>
        </w:tc>
      </w:tr>
      <w:tr w:rsidR="005B4ACB" w:rsidRPr="005B4ACB" w14:paraId="04878730" w14:textId="77777777" w:rsidTr="005B4ACB">
        <w:trPr>
          <w:trHeight w:val="300"/>
        </w:trPr>
        <w:tc>
          <w:tcPr>
            <w:tcW w:w="2320" w:type="dxa"/>
            <w:tcBorders>
              <w:top w:val="nil"/>
              <w:left w:val="nil"/>
              <w:bottom w:val="nil"/>
              <w:right w:val="nil"/>
            </w:tcBorders>
            <w:shd w:val="clear" w:color="auto" w:fill="auto"/>
            <w:noWrap/>
            <w:vAlign w:val="bottom"/>
            <w:hideMark/>
          </w:tcPr>
          <w:p w14:paraId="5E6338D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one</w:t>
            </w:r>
          </w:p>
        </w:tc>
        <w:tc>
          <w:tcPr>
            <w:tcW w:w="1900" w:type="dxa"/>
            <w:tcBorders>
              <w:top w:val="nil"/>
              <w:left w:val="nil"/>
              <w:bottom w:val="nil"/>
              <w:right w:val="nil"/>
            </w:tcBorders>
            <w:shd w:val="clear" w:color="auto" w:fill="auto"/>
            <w:noWrap/>
            <w:vAlign w:val="bottom"/>
            <w:hideMark/>
          </w:tcPr>
          <w:p w14:paraId="1F88F0B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534161</w:t>
            </w:r>
          </w:p>
        </w:tc>
        <w:tc>
          <w:tcPr>
            <w:tcW w:w="1960" w:type="dxa"/>
            <w:tcBorders>
              <w:top w:val="nil"/>
              <w:left w:val="nil"/>
              <w:bottom w:val="nil"/>
              <w:right w:val="nil"/>
            </w:tcBorders>
            <w:shd w:val="clear" w:color="auto" w:fill="auto"/>
            <w:noWrap/>
            <w:vAlign w:val="bottom"/>
            <w:hideMark/>
          </w:tcPr>
          <w:p w14:paraId="638871E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017459</w:t>
            </w:r>
          </w:p>
        </w:tc>
      </w:tr>
      <w:tr w:rsidR="005B4ACB" w:rsidRPr="005B4ACB" w14:paraId="67C656BF"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5E59FA1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enemy.n.02</w:t>
            </w:r>
          </w:p>
        </w:tc>
        <w:tc>
          <w:tcPr>
            <w:tcW w:w="1900" w:type="dxa"/>
            <w:tcBorders>
              <w:top w:val="nil"/>
              <w:left w:val="nil"/>
              <w:bottom w:val="single" w:sz="4" w:space="0" w:color="8EA9DB"/>
              <w:right w:val="nil"/>
            </w:tcBorders>
            <w:shd w:val="clear" w:color="auto" w:fill="auto"/>
            <w:noWrap/>
            <w:vAlign w:val="bottom"/>
            <w:hideMark/>
          </w:tcPr>
          <w:p w14:paraId="3CDCA41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745342</w:t>
            </w:r>
          </w:p>
        </w:tc>
        <w:tc>
          <w:tcPr>
            <w:tcW w:w="1960" w:type="dxa"/>
            <w:tcBorders>
              <w:top w:val="nil"/>
              <w:left w:val="nil"/>
              <w:bottom w:val="single" w:sz="4" w:space="0" w:color="8EA9DB"/>
              <w:right w:val="nil"/>
            </w:tcBorders>
            <w:shd w:val="clear" w:color="auto" w:fill="auto"/>
            <w:noWrap/>
            <w:vAlign w:val="bottom"/>
            <w:hideMark/>
          </w:tcPr>
          <w:p w14:paraId="778FEEB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7423229</w:t>
            </w:r>
          </w:p>
        </w:tc>
      </w:tr>
      <w:tr w:rsidR="005B4ACB" w:rsidRPr="005B4ACB" w14:paraId="27ADEF25" w14:textId="77777777" w:rsidTr="005B4ACB">
        <w:trPr>
          <w:trHeight w:val="300"/>
        </w:trPr>
        <w:tc>
          <w:tcPr>
            <w:tcW w:w="2320" w:type="dxa"/>
            <w:tcBorders>
              <w:top w:val="nil"/>
              <w:left w:val="nil"/>
              <w:bottom w:val="nil"/>
              <w:right w:val="nil"/>
            </w:tcBorders>
            <w:shd w:val="clear" w:color="auto" w:fill="auto"/>
            <w:noWrap/>
            <w:vAlign w:val="bottom"/>
            <w:hideMark/>
          </w:tcPr>
          <w:p w14:paraId="3EFABCE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enemy</w:t>
            </w:r>
          </w:p>
        </w:tc>
        <w:tc>
          <w:tcPr>
            <w:tcW w:w="1900" w:type="dxa"/>
            <w:tcBorders>
              <w:top w:val="nil"/>
              <w:left w:val="nil"/>
              <w:bottom w:val="nil"/>
              <w:right w:val="nil"/>
            </w:tcBorders>
            <w:shd w:val="clear" w:color="auto" w:fill="auto"/>
            <w:noWrap/>
            <w:vAlign w:val="bottom"/>
            <w:hideMark/>
          </w:tcPr>
          <w:p w14:paraId="342E73E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47205</w:t>
            </w:r>
          </w:p>
        </w:tc>
        <w:tc>
          <w:tcPr>
            <w:tcW w:w="1960" w:type="dxa"/>
            <w:tcBorders>
              <w:top w:val="nil"/>
              <w:left w:val="nil"/>
              <w:bottom w:val="nil"/>
              <w:right w:val="nil"/>
            </w:tcBorders>
            <w:shd w:val="clear" w:color="auto" w:fill="auto"/>
            <w:noWrap/>
            <w:vAlign w:val="bottom"/>
            <w:hideMark/>
          </w:tcPr>
          <w:p w14:paraId="7521AB1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945047</w:t>
            </w:r>
          </w:p>
        </w:tc>
      </w:tr>
      <w:tr w:rsidR="005B4ACB" w:rsidRPr="005B4ACB" w14:paraId="12B37153" w14:textId="77777777" w:rsidTr="005B4ACB">
        <w:trPr>
          <w:trHeight w:val="300"/>
        </w:trPr>
        <w:tc>
          <w:tcPr>
            <w:tcW w:w="2320" w:type="dxa"/>
            <w:tcBorders>
              <w:top w:val="nil"/>
              <w:left w:val="nil"/>
              <w:bottom w:val="nil"/>
              <w:right w:val="nil"/>
            </w:tcBorders>
            <w:shd w:val="clear" w:color="auto" w:fill="auto"/>
            <w:noWrap/>
            <w:vAlign w:val="bottom"/>
            <w:hideMark/>
          </w:tcPr>
          <w:p w14:paraId="56BC2B1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opposition</w:t>
            </w:r>
          </w:p>
        </w:tc>
        <w:tc>
          <w:tcPr>
            <w:tcW w:w="1900" w:type="dxa"/>
            <w:tcBorders>
              <w:top w:val="nil"/>
              <w:left w:val="nil"/>
              <w:bottom w:val="nil"/>
              <w:right w:val="nil"/>
            </w:tcBorders>
            <w:shd w:val="clear" w:color="auto" w:fill="auto"/>
            <w:noWrap/>
            <w:vAlign w:val="bottom"/>
            <w:hideMark/>
          </w:tcPr>
          <w:p w14:paraId="0BCE0A9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018634</w:t>
            </w:r>
          </w:p>
        </w:tc>
        <w:tc>
          <w:tcPr>
            <w:tcW w:w="1960" w:type="dxa"/>
            <w:tcBorders>
              <w:top w:val="nil"/>
              <w:left w:val="nil"/>
              <w:bottom w:val="nil"/>
              <w:right w:val="nil"/>
            </w:tcBorders>
            <w:shd w:val="clear" w:color="auto" w:fill="auto"/>
            <w:noWrap/>
            <w:vAlign w:val="bottom"/>
            <w:hideMark/>
          </w:tcPr>
          <w:p w14:paraId="7A7918A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901411</w:t>
            </w:r>
          </w:p>
        </w:tc>
      </w:tr>
      <w:tr w:rsidR="005B4ACB" w:rsidRPr="005B4ACB" w14:paraId="1DF820D9"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090F288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epicure.n.01</w:t>
            </w:r>
          </w:p>
        </w:tc>
        <w:tc>
          <w:tcPr>
            <w:tcW w:w="1900" w:type="dxa"/>
            <w:tcBorders>
              <w:top w:val="nil"/>
              <w:left w:val="nil"/>
              <w:bottom w:val="single" w:sz="4" w:space="0" w:color="8EA9DB"/>
              <w:right w:val="nil"/>
            </w:tcBorders>
            <w:shd w:val="clear" w:color="auto" w:fill="auto"/>
            <w:noWrap/>
            <w:vAlign w:val="bottom"/>
            <w:hideMark/>
          </w:tcPr>
          <w:p w14:paraId="2592F02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6397516</w:t>
            </w:r>
          </w:p>
        </w:tc>
        <w:tc>
          <w:tcPr>
            <w:tcW w:w="1960" w:type="dxa"/>
            <w:tcBorders>
              <w:top w:val="nil"/>
              <w:left w:val="nil"/>
              <w:bottom w:val="single" w:sz="4" w:space="0" w:color="8EA9DB"/>
              <w:right w:val="nil"/>
            </w:tcBorders>
            <w:shd w:val="clear" w:color="auto" w:fill="auto"/>
            <w:noWrap/>
            <w:vAlign w:val="bottom"/>
            <w:hideMark/>
          </w:tcPr>
          <w:p w14:paraId="1112EC1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6495241</w:t>
            </w:r>
          </w:p>
        </w:tc>
      </w:tr>
      <w:tr w:rsidR="005B4ACB" w:rsidRPr="005B4ACB" w14:paraId="3713E5EB" w14:textId="77777777" w:rsidTr="005B4ACB">
        <w:trPr>
          <w:trHeight w:val="300"/>
        </w:trPr>
        <w:tc>
          <w:tcPr>
            <w:tcW w:w="2320" w:type="dxa"/>
            <w:tcBorders>
              <w:top w:val="nil"/>
              <w:left w:val="nil"/>
              <w:bottom w:val="nil"/>
              <w:right w:val="nil"/>
            </w:tcBorders>
            <w:shd w:val="clear" w:color="auto" w:fill="auto"/>
            <w:noWrap/>
            <w:vAlign w:val="bottom"/>
            <w:hideMark/>
          </w:tcPr>
          <w:p w14:paraId="5310ED4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epicurean</w:t>
            </w:r>
          </w:p>
        </w:tc>
        <w:tc>
          <w:tcPr>
            <w:tcW w:w="1900" w:type="dxa"/>
            <w:tcBorders>
              <w:top w:val="nil"/>
              <w:left w:val="nil"/>
              <w:bottom w:val="nil"/>
              <w:right w:val="nil"/>
            </w:tcBorders>
            <w:shd w:val="clear" w:color="auto" w:fill="auto"/>
            <w:noWrap/>
            <w:vAlign w:val="bottom"/>
            <w:hideMark/>
          </w:tcPr>
          <w:p w14:paraId="4B6BFC2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776398</w:t>
            </w:r>
          </w:p>
        </w:tc>
        <w:tc>
          <w:tcPr>
            <w:tcW w:w="1960" w:type="dxa"/>
            <w:tcBorders>
              <w:top w:val="nil"/>
              <w:left w:val="nil"/>
              <w:bottom w:val="nil"/>
              <w:right w:val="nil"/>
            </w:tcBorders>
            <w:shd w:val="clear" w:color="auto" w:fill="auto"/>
            <w:noWrap/>
            <w:vAlign w:val="bottom"/>
            <w:hideMark/>
          </w:tcPr>
          <w:p w14:paraId="08B5874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311461</w:t>
            </w:r>
          </w:p>
        </w:tc>
      </w:tr>
      <w:tr w:rsidR="005B4ACB" w:rsidRPr="005B4ACB" w14:paraId="44B76F5B" w14:textId="77777777" w:rsidTr="005B4ACB">
        <w:trPr>
          <w:trHeight w:val="300"/>
        </w:trPr>
        <w:tc>
          <w:tcPr>
            <w:tcW w:w="2320" w:type="dxa"/>
            <w:tcBorders>
              <w:top w:val="nil"/>
              <w:left w:val="nil"/>
              <w:bottom w:val="nil"/>
              <w:right w:val="nil"/>
            </w:tcBorders>
            <w:shd w:val="clear" w:color="auto" w:fill="auto"/>
            <w:noWrap/>
            <w:vAlign w:val="bottom"/>
            <w:hideMark/>
          </w:tcPr>
          <w:p w14:paraId="11683F8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foodie</w:t>
            </w:r>
          </w:p>
        </w:tc>
        <w:tc>
          <w:tcPr>
            <w:tcW w:w="1900" w:type="dxa"/>
            <w:tcBorders>
              <w:top w:val="nil"/>
              <w:left w:val="nil"/>
              <w:bottom w:val="nil"/>
              <w:right w:val="nil"/>
            </w:tcBorders>
            <w:shd w:val="clear" w:color="auto" w:fill="auto"/>
            <w:noWrap/>
            <w:vAlign w:val="bottom"/>
            <w:hideMark/>
          </w:tcPr>
          <w:p w14:paraId="675967F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018634</w:t>
            </w:r>
          </w:p>
        </w:tc>
        <w:tc>
          <w:tcPr>
            <w:tcW w:w="1960" w:type="dxa"/>
            <w:tcBorders>
              <w:top w:val="nil"/>
              <w:left w:val="nil"/>
              <w:bottom w:val="nil"/>
              <w:right w:val="nil"/>
            </w:tcBorders>
            <w:shd w:val="clear" w:color="auto" w:fill="auto"/>
            <w:noWrap/>
            <w:vAlign w:val="bottom"/>
            <w:hideMark/>
          </w:tcPr>
          <w:p w14:paraId="6BF5833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67902</w:t>
            </w:r>
          </w:p>
        </w:tc>
      </w:tr>
      <w:tr w:rsidR="005B4ACB" w:rsidRPr="005B4ACB" w14:paraId="26B7F49B"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4C37CD8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exile.n.02</w:t>
            </w:r>
          </w:p>
        </w:tc>
        <w:tc>
          <w:tcPr>
            <w:tcW w:w="1900" w:type="dxa"/>
            <w:tcBorders>
              <w:top w:val="nil"/>
              <w:left w:val="nil"/>
              <w:bottom w:val="single" w:sz="4" w:space="0" w:color="8EA9DB"/>
              <w:right w:val="nil"/>
            </w:tcBorders>
            <w:shd w:val="clear" w:color="auto" w:fill="auto"/>
            <w:noWrap/>
            <w:vAlign w:val="bottom"/>
            <w:hideMark/>
          </w:tcPr>
          <w:p w14:paraId="13D3805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515528</w:t>
            </w:r>
          </w:p>
        </w:tc>
        <w:tc>
          <w:tcPr>
            <w:tcW w:w="1960" w:type="dxa"/>
            <w:tcBorders>
              <w:top w:val="nil"/>
              <w:left w:val="nil"/>
              <w:bottom w:val="single" w:sz="4" w:space="0" w:color="8EA9DB"/>
              <w:right w:val="nil"/>
            </w:tcBorders>
            <w:shd w:val="clear" w:color="auto" w:fill="auto"/>
            <w:noWrap/>
            <w:vAlign w:val="bottom"/>
            <w:hideMark/>
          </w:tcPr>
          <w:p w14:paraId="33F059F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238789</w:t>
            </w:r>
          </w:p>
        </w:tc>
      </w:tr>
      <w:tr w:rsidR="005B4ACB" w:rsidRPr="005B4ACB" w14:paraId="3ABC577A" w14:textId="77777777" w:rsidTr="005B4ACB">
        <w:trPr>
          <w:trHeight w:val="300"/>
        </w:trPr>
        <w:tc>
          <w:tcPr>
            <w:tcW w:w="2320" w:type="dxa"/>
            <w:tcBorders>
              <w:top w:val="nil"/>
              <w:left w:val="nil"/>
              <w:bottom w:val="nil"/>
              <w:right w:val="nil"/>
            </w:tcBorders>
            <w:shd w:val="clear" w:color="auto" w:fill="auto"/>
            <w:noWrap/>
            <w:vAlign w:val="bottom"/>
            <w:hideMark/>
          </w:tcPr>
          <w:p w14:paraId="7A2FA7A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lastRenderedPageBreak/>
              <w:t>deportee</w:t>
            </w:r>
          </w:p>
        </w:tc>
        <w:tc>
          <w:tcPr>
            <w:tcW w:w="1900" w:type="dxa"/>
            <w:tcBorders>
              <w:top w:val="nil"/>
              <w:left w:val="nil"/>
              <w:bottom w:val="nil"/>
              <w:right w:val="nil"/>
            </w:tcBorders>
            <w:shd w:val="clear" w:color="auto" w:fill="auto"/>
            <w:noWrap/>
            <w:vAlign w:val="bottom"/>
            <w:hideMark/>
          </w:tcPr>
          <w:p w14:paraId="113FF7E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018634</w:t>
            </w:r>
          </w:p>
        </w:tc>
        <w:tc>
          <w:tcPr>
            <w:tcW w:w="1960" w:type="dxa"/>
            <w:tcBorders>
              <w:top w:val="nil"/>
              <w:left w:val="nil"/>
              <w:bottom w:val="nil"/>
              <w:right w:val="nil"/>
            </w:tcBorders>
            <w:shd w:val="clear" w:color="auto" w:fill="auto"/>
            <w:noWrap/>
            <w:vAlign w:val="bottom"/>
            <w:hideMark/>
          </w:tcPr>
          <w:p w14:paraId="5E1730E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331812</w:t>
            </w:r>
          </w:p>
        </w:tc>
      </w:tr>
      <w:tr w:rsidR="005B4ACB" w:rsidRPr="005B4ACB" w14:paraId="5201ED41" w14:textId="77777777" w:rsidTr="005B4ACB">
        <w:trPr>
          <w:trHeight w:val="300"/>
        </w:trPr>
        <w:tc>
          <w:tcPr>
            <w:tcW w:w="2320" w:type="dxa"/>
            <w:tcBorders>
              <w:top w:val="nil"/>
              <w:left w:val="nil"/>
              <w:bottom w:val="nil"/>
              <w:right w:val="nil"/>
            </w:tcBorders>
            <w:shd w:val="clear" w:color="auto" w:fill="auto"/>
            <w:noWrap/>
            <w:vAlign w:val="bottom"/>
            <w:hideMark/>
          </w:tcPr>
          <w:p w14:paraId="6674AE5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exile</w:t>
            </w:r>
          </w:p>
        </w:tc>
        <w:tc>
          <w:tcPr>
            <w:tcW w:w="1900" w:type="dxa"/>
            <w:tcBorders>
              <w:top w:val="nil"/>
              <w:left w:val="nil"/>
              <w:bottom w:val="nil"/>
              <w:right w:val="nil"/>
            </w:tcBorders>
            <w:shd w:val="clear" w:color="auto" w:fill="auto"/>
            <w:noWrap/>
            <w:vAlign w:val="bottom"/>
            <w:hideMark/>
          </w:tcPr>
          <w:p w14:paraId="2550792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3291925</w:t>
            </w:r>
          </w:p>
        </w:tc>
        <w:tc>
          <w:tcPr>
            <w:tcW w:w="1960" w:type="dxa"/>
            <w:tcBorders>
              <w:top w:val="nil"/>
              <w:left w:val="nil"/>
              <w:bottom w:val="nil"/>
              <w:right w:val="nil"/>
            </w:tcBorders>
            <w:shd w:val="clear" w:color="auto" w:fill="auto"/>
            <w:noWrap/>
            <w:vAlign w:val="bottom"/>
            <w:hideMark/>
          </w:tcPr>
          <w:p w14:paraId="1B4570B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145766</w:t>
            </w:r>
          </w:p>
        </w:tc>
      </w:tr>
      <w:tr w:rsidR="005B4ACB" w:rsidRPr="005B4ACB" w14:paraId="5F439A11"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2EF7A91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exuberant.s.03</w:t>
            </w:r>
          </w:p>
        </w:tc>
        <w:tc>
          <w:tcPr>
            <w:tcW w:w="1900" w:type="dxa"/>
            <w:tcBorders>
              <w:top w:val="nil"/>
              <w:left w:val="nil"/>
              <w:bottom w:val="single" w:sz="4" w:space="0" w:color="8EA9DB"/>
              <w:right w:val="nil"/>
            </w:tcBorders>
            <w:shd w:val="clear" w:color="auto" w:fill="auto"/>
            <w:noWrap/>
            <w:vAlign w:val="bottom"/>
            <w:hideMark/>
          </w:tcPr>
          <w:p w14:paraId="6E1F707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745342</w:t>
            </w:r>
          </w:p>
        </w:tc>
        <w:tc>
          <w:tcPr>
            <w:tcW w:w="1960" w:type="dxa"/>
            <w:tcBorders>
              <w:top w:val="nil"/>
              <w:left w:val="nil"/>
              <w:bottom w:val="single" w:sz="4" w:space="0" w:color="8EA9DB"/>
              <w:right w:val="nil"/>
            </w:tcBorders>
            <w:shd w:val="clear" w:color="auto" w:fill="auto"/>
            <w:noWrap/>
            <w:vAlign w:val="bottom"/>
            <w:hideMark/>
          </w:tcPr>
          <w:p w14:paraId="472B32A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1435513</w:t>
            </w:r>
          </w:p>
        </w:tc>
      </w:tr>
      <w:tr w:rsidR="005B4ACB" w:rsidRPr="005B4ACB" w14:paraId="3C5617D4" w14:textId="77777777" w:rsidTr="005B4ACB">
        <w:trPr>
          <w:trHeight w:val="300"/>
        </w:trPr>
        <w:tc>
          <w:tcPr>
            <w:tcW w:w="2320" w:type="dxa"/>
            <w:tcBorders>
              <w:top w:val="nil"/>
              <w:left w:val="nil"/>
              <w:bottom w:val="nil"/>
              <w:right w:val="nil"/>
            </w:tcBorders>
            <w:shd w:val="clear" w:color="auto" w:fill="auto"/>
            <w:noWrap/>
            <w:vAlign w:val="bottom"/>
            <w:hideMark/>
          </w:tcPr>
          <w:p w14:paraId="3F7A771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lush</w:t>
            </w:r>
          </w:p>
        </w:tc>
        <w:tc>
          <w:tcPr>
            <w:tcW w:w="1900" w:type="dxa"/>
            <w:tcBorders>
              <w:top w:val="nil"/>
              <w:left w:val="nil"/>
              <w:bottom w:val="nil"/>
              <w:right w:val="nil"/>
            </w:tcBorders>
            <w:shd w:val="clear" w:color="auto" w:fill="auto"/>
            <w:noWrap/>
            <w:vAlign w:val="bottom"/>
            <w:hideMark/>
          </w:tcPr>
          <w:p w14:paraId="58384D7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3167702</w:t>
            </w:r>
          </w:p>
        </w:tc>
        <w:tc>
          <w:tcPr>
            <w:tcW w:w="1960" w:type="dxa"/>
            <w:tcBorders>
              <w:top w:val="nil"/>
              <w:left w:val="nil"/>
              <w:bottom w:val="nil"/>
              <w:right w:val="nil"/>
            </w:tcBorders>
            <w:shd w:val="clear" w:color="auto" w:fill="auto"/>
            <w:noWrap/>
            <w:vAlign w:val="bottom"/>
            <w:hideMark/>
          </w:tcPr>
          <w:p w14:paraId="030044A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880312</w:t>
            </w:r>
          </w:p>
        </w:tc>
      </w:tr>
      <w:tr w:rsidR="005B4ACB" w:rsidRPr="005B4ACB" w14:paraId="62FCF141" w14:textId="77777777" w:rsidTr="005B4ACB">
        <w:trPr>
          <w:trHeight w:val="300"/>
        </w:trPr>
        <w:tc>
          <w:tcPr>
            <w:tcW w:w="2320" w:type="dxa"/>
            <w:tcBorders>
              <w:top w:val="nil"/>
              <w:left w:val="nil"/>
              <w:bottom w:val="nil"/>
              <w:right w:val="nil"/>
            </w:tcBorders>
            <w:shd w:val="clear" w:color="auto" w:fill="auto"/>
            <w:noWrap/>
            <w:vAlign w:val="bottom"/>
            <w:hideMark/>
          </w:tcPr>
          <w:p w14:paraId="4DDCE81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rofuse</w:t>
            </w:r>
          </w:p>
        </w:tc>
        <w:tc>
          <w:tcPr>
            <w:tcW w:w="1900" w:type="dxa"/>
            <w:tcBorders>
              <w:top w:val="nil"/>
              <w:left w:val="nil"/>
              <w:bottom w:val="nil"/>
              <w:right w:val="nil"/>
            </w:tcBorders>
            <w:shd w:val="clear" w:color="auto" w:fill="auto"/>
            <w:noWrap/>
            <w:vAlign w:val="bottom"/>
            <w:hideMark/>
          </w:tcPr>
          <w:p w14:paraId="2EC0EDE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8322981</w:t>
            </w:r>
          </w:p>
        </w:tc>
        <w:tc>
          <w:tcPr>
            <w:tcW w:w="1960" w:type="dxa"/>
            <w:tcBorders>
              <w:top w:val="nil"/>
              <w:left w:val="nil"/>
              <w:bottom w:val="nil"/>
              <w:right w:val="nil"/>
            </w:tcBorders>
            <w:shd w:val="clear" w:color="auto" w:fill="auto"/>
            <w:noWrap/>
            <w:vAlign w:val="bottom"/>
            <w:hideMark/>
          </w:tcPr>
          <w:p w14:paraId="3A72D90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990714</w:t>
            </w:r>
          </w:p>
        </w:tc>
      </w:tr>
      <w:tr w:rsidR="005B4ACB" w:rsidRPr="005B4ACB" w14:paraId="0B0A9A04"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1CC0334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gluey.s.01</w:t>
            </w:r>
          </w:p>
        </w:tc>
        <w:tc>
          <w:tcPr>
            <w:tcW w:w="1900" w:type="dxa"/>
            <w:tcBorders>
              <w:top w:val="nil"/>
              <w:left w:val="nil"/>
              <w:bottom w:val="single" w:sz="4" w:space="0" w:color="8EA9DB"/>
              <w:right w:val="nil"/>
            </w:tcBorders>
            <w:shd w:val="clear" w:color="auto" w:fill="auto"/>
            <w:noWrap/>
            <w:vAlign w:val="bottom"/>
            <w:hideMark/>
          </w:tcPr>
          <w:p w14:paraId="147C6E3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4534161</w:t>
            </w:r>
          </w:p>
        </w:tc>
        <w:tc>
          <w:tcPr>
            <w:tcW w:w="1960" w:type="dxa"/>
            <w:tcBorders>
              <w:top w:val="nil"/>
              <w:left w:val="nil"/>
              <w:bottom w:val="single" w:sz="4" w:space="0" w:color="8EA9DB"/>
              <w:right w:val="nil"/>
            </w:tcBorders>
            <w:shd w:val="clear" w:color="auto" w:fill="auto"/>
            <w:noWrap/>
            <w:vAlign w:val="bottom"/>
            <w:hideMark/>
          </w:tcPr>
          <w:p w14:paraId="049CB64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5838798</w:t>
            </w:r>
          </w:p>
        </w:tc>
      </w:tr>
      <w:tr w:rsidR="005B4ACB" w:rsidRPr="005B4ACB" w14:paraId="5D12B5B2" w14:textId="77777777" w:rsidTr="005B4ACB">
        <w:trPr>
          <w:trHeight w:val="300"/>
        </w:trPr>
        <w:tc>
          <w:tcPr>
            <w:tcW w:w="2320" w:type="dxa"/>
            <w:tcBorders>
              <w:top w:val="nil"/>
              <w:left w:val="nil"/>
              <w:bottom w:val="nil"/>
              <w:right w:val="nil"/>
            </w:tcBorders>
            <w:shd w:val="clear" w:color="auto" w:fill="auto"/>
            <w:noWrap/>
            <w:vAlign w:val="bottom"/>
            <w:hideMark/>
          </w:tcPr>
          <w:p w14:paraId="30C3507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ucilaginous</w:t>
            </w:r>
          </w:p>
        </w:tc>
        <w:tc>
          <w:tcPr>
            <w:tcW w:w="1900" w:type="dxa"/>
            <w:tcBorders>
              <w:top w:val="nil"/>
              <w:left w:val="nil"/>
              <w:bottom w:val="nil"/>
              <w:right w:val="nil"/>
            </w:tcBorders>
            <w:shd w:val="clear" w:color="auto" w:fill="auto"/>
            <w:noWrap/>
            <w:vAlign w:val="bottom"/>
            <w:hideMark/>
          </w:tcPr>
          <w:p w14:paraId="4FF2A3D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26087</w:t>
            </w:r>
          </w:p>
        </w:tc>
        <w:tc>
          <w:tcPr>
            <w:tcW w:w="1960" w:type="dxa"/>
            <w:tcBorders>
              <w:top w:val="nil"/>
              <w:left w:val="nil"/>
              <w:bottom w:val="nil"/>
              <w:right w:val="nil"/>
            </w:tcBorders>
            <w:shd w:val="clear" w:color="auto" w:fill="auto"/>
            <w:noWrap/>
            <w:vAlign w:val="bottom"/>
            <w:hideMark/>
          </w:tcPr>
          <w:p w14:paraId="2A85762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7897881</w:t>
            </w:r>
          </w:p>
        </w:tc>
      </w:tr>
      <w:tr w:rsidR="005B4ACB" w:rsidRPr="005B4ACB" w14:paraId="4BB3D8EF" w14:textId="77777777" w:rsidTr="005B4ACB">
        <w:trPr>
          <w:trHeight w:val="300"/>
        </w:trPr>
        <w:tc>
          <w:tcPr>
            <w:tcW w:w="2320" w:type="dxa"/>
            <w:tcBorders>
              <w:top w:val="nil"/>
              <w:left w:val="nil"/>
              <w:bottom w:val="nil"/>
              <w:right w:val="nil"/>
            </w:tcBorders>
            <w:shd w:val="clear" w:color="auto" w:fill="auto"/>
            <w:noWrap/>
            <w:vAlign w:val="bottom"/>
            <w:hideMark/>
          </w:tcPr>
          <w:p w14:paraId="31D14D5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sticky</w:t>
            </w:r>
          </w:p>
        </w:tc>
        <w:tc>
          <w:tcPr>
            <w:tcW w:w="1900" w:type="dxa"/>
            <w:tcBorders>
              <w:top w:val="nil"/>
              <w:left w:val="nil"/>
              <w:bottom w:val="nil"/>
              <w:right w:val="nil"/>
            </w:tcBorders>
            <w:shd w:val="clear" w:color="auto" w:fill="auto"/>
            <w:noWrap/>
            <w:vAlign w:val="bottom"/>
            <w:hideMark/>
          </w:tcPr>
          <w:p w14:paraId="4591277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807453</w:t>
            </w:r>
          </w:p>
        </w:tc>
        <w:tc>
          <w:tcPr>
            <w:tcW w:w="1960" w:type="dxa"/>
            <w:tcBorders>
              <w:top w:val="nil"/>
              <w:left w:val="nil"/>
              <w:bottom w:val="nil"/>
              <w:right w:val="nil"/>
            </w:tcBorders>
            <w:shd w:val="clear" w:color="auto" w:fill="auto"/>
            <w:noWrap/>
            <w:vAlign w:val="bottom"/>
            <w:hideMark/>
          </w:tcPr>
          <w:p w14:paraId="6CA331A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3779715</w:t>
            </w:r>
          </w:p>
        </w:tc>
      </w:tr>
      <w:tr w:rsidR="005B4ACB" w:rsidRPr="005B4ACB" w14:paraId="540B2A65"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4D9634F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hit.n.03</w:t>
            </w:r>
          </w:p>
        </w:tc>
        <w:tc>
          <w:tcPr>
            <w:tcW w:w="1900" w:type="dxa"/>
            <w:tcBorders>
              <w:top w:val="nil"/>
              <w:left w:val="nil"/>
              <w:bottom w:val="single" w:sz="4" w:space="0" w:color="8EA9DB"/>
              <w:right w:val="nil"/>
            </w:tcBorders>
            <w:shd w:val="clear" w:color="auto" w:fill="auto"/>
            <w:noWrap/>
            <w:vAlign w:val="bottom"/>
            <w:hideMark/>
          </w:tcPr>
          <w:p w14:paraId="167A05E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881988</w:t>
            </w:r>
          </w:p>
        </w:tc>
        <w:tc>
          <w:tcPr>
            <w:tcW w:w="1960" w:type="dxa"/>
            <w:tcBorders>
              <w:top w:val="nil"/>
              <w:left w:val="nil"/>
              <w:bottom w:val="single" w:sz="4" w:space="0" w:color="8EA9DB"/>
              <w:right w:val="nil"/>
            </w:tcBorders>
            <w:shd w:val="clear" w:color="auto" w:fill="auto"/>
            <w:noWrap/>
            <w:vAlign w:val="bottom"/>
            <w:hideMark/>
          </w:tcPr>
          <w:p w14:paraId="624033A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7801596</w:t>
            </w:r>
          </w:p>
        </w:tc>
      </w:tr>
      <w:tr w:rsidR="005B4ACB" w:rsidRPr="005B4ACB" w14:paraId="25E44C97" w14:textId="77777777" w:rsidTr="005B4ACB">
        <w:trPr>
          <w:trHeight w:val="300"/>
        </w:trPr>
        <w:tc>
          <w:tcPr>
            <w:tcW w:w="2320" w:type="dxa"/>
            <w:tcBorders>
              <w:top w:val="nil"/>
              <w:left w:val="nil"/>
              <w:bottom w:val="nil"/>
              <w:right w:val="nil"/>
            </w:tcBorders>
            <w:shd w:val="clear" w:color="auto" w:fill="auto"/>
            <w:noWrap/>
            <w:vAlign w:val="bottom"/>
            <w:hideMark/>
          </w:tcPr>
          <w:p w14:paraId="4B66478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hit</w:t>
            </w:r>
          </w:p>
        </w:tc>
        <w:tc>
          <w:tcPr>
            <w:tcW w:w="1900" w:type="dxa"/>
            <w:tcBorders>
              <w:top w:val="nil"/>
              <w:left w:val="nil"/>
              <w:bottom w:val="nil"/>
              <w:right w:val="nil"/>
            </w:tcBorders>
            <w:shd w:val="clear" w:color="auto" w:fill="auto"/>
            <w:noWrap/>
            <w:vAlign w:val="bottom"/>
            <w:hideMark/>
          </w:tcPr>
          <w:p w14:paraId="2DD2A98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049689</w:t>
            </w:r>
          </w:p>
        </w:tc>
        <w:tc>
          <w:tcPr>
            <w:tcW w:w="1960" w:type="dxa"/>
            <w:tcBorders>
              <w:top w:val="nil"/>
              <w:left w:val="nil"/>
              <w:bottom w:val="nil"/>
              <w:right w:val="nil"/>
            </w:tcBorders>
            <w:shd w:val="clear" w:color="auto" w:fill="auto"/>
            <w:noWrap/>
            <w:vAlign w:val="bottom"/>
            <w:hideMark/>
          </w:tcPr>
          <w:p w14:paraId="05BFB08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001661</w:t>
            </w:r>
          </w:p>
        </w:tc>
      </w:tr>
      <w:tr w:rsidR="005B4ACB" w:rsidRPr="005B4ACB" w14:paraId="51F85555" w14:textId="77777777" w:rsidTr="005B4ACB">
        <w:trPr>
          <w:trHeight w:val="300"/>
        </w:trPr>
        <w:tc>
          <w:tcPr>
            <w:tcW w:w="2320" w:type="dxa"/>
            <w:tcBorders>
              <w:top w:val="nil"/>
              <w:left w:val="nil"/>
              <w:bottom w:val="nil"/>
              <w:right w:val="nil"/>
            </w:tcBorders>
            <w:shd w:val="clear" w:color="auto" w:fill="auto"/>
            <w:noWrap/>
            <w:vAlign w:val="bottom"/>
            <w:hideMark/>
          </w:tcPr>
          <w:p w14:paraId="425B080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smasher</w:t>
            </w:r>
          </w:p>
        </w:tc>
        <w:tc>
          <w:tcPr>
            <w:tcW w:w="1900" w:type="dxa"/>
            <w:tcBorders>
              <w:top w:val="nil"/>
              <w:left w:val="nil"/>
              <w:bottom w:val="nil"/>
              <w:right w:val="nil"/>
            </w:tcBorders>
            <w:shd w:val="clear" w:color="auto" w:fill="auto"/>
            <w:noWrap/>
            <w:vAlign w:val="bottom"/>
            <w:hideMark/>
          </w:tcPr>
          <w:p w14:paraId="394F15A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5714286</w:t>
            </w:r>
          </w:p>
        </w:tc>
        <w:tc>
          <w:tcPr>
            <w:tcW w:w="1960" w:type="dxa"/>
            <w:tcBorders>
              <w:top w:val="nil"/>
              <w:left w:val="nil"/>
              <w:bottom w:val="nil"/>
              <w:right w:val="nil"/>
            </w:tcBorders>
            <w:shd w:val="clear" w:color="auto" w:fill="auto"/>
            <w:noWrap/>
            <w:vAlign w:val="bottom"/>
            <w:hideMark/>
          </w:tcPr>
          <w:p w14:paraId="29FFB61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601532</w:t>
            </w:r>
          </w:p>
        </w:tc>
      </w:tr>
      <w:tr w:rsidR="005B4ACB" w:rsidRPr="005B4ACB" w14:paraId="4A699314"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3EEE8FB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ill.r.01</w:t>
            </w:r>
          </w:p>
        </w:tc>
        <w:tc>
          <w:tcPr>
            <w:tcW w:w="1900" w:type="dxa"/>
            <w:tcBorders>
              <w:top w:val="nil"/>
              <w:left w:val="nil"/>
              <w:bottom w:val="single" w:sz="4" w:space="0" w:color="8EA9DB"/>
              <w:right w:val="nil"/>
            </w:tcBorders>
            <w:shd w:val="clear" w:color="auto" w:fill="auto"/>
            <w:noWrap/>
            <w:vAlign w:val="bottom"/>
            <w:hideMark/>
          </w:tcPr>
          <w:p w14:paraId="610B762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91925466</w:t>
            </w:r>
          </w:p>
        </w:tc>
        <w:tc>
          <w:tcPr>
            <w:tcW w:w="1960" w:type="dxa"/>
            <w:tcBorders>
              <w:top w:val="nil"/>
              <w:left w:val="nil"/>
              <w:bottom w:val="single" w:sz="4" w:space="0" w:color="8EA9DB"/>
              <w:right w:val="nil"/>
            </w:tcBorders>
            <w:shd w:val="clear" w:color="auto" w:fill="auto"/>
            <w:noWrap/>
            <w:vAlign w:val="bottom"/>
            <w:hideMark/>
          </w:tcPr>
          <w:p w14:paraId="0FBFC15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9882937</w:t>
            </w:r>
          </w:p>
        </w:tc>
      </w:tr>
      <w:tr w:rsidR="005B4ACB" w:rsidRPr="005B4ACB" w14:paraId="4209EEE5" w14:textId="77777777" w:rsidTr="005B4ACB">
        <w:trPr>
          <w:trHeight w:val="300"/>
        </w:trPr>
        <w:tc>
          <w:tcPr>
            <w:tcW w:w="2320" w:type="dxa"/>
            <w:tcBorders>
              <w:top w:val="nil"/>
              <w:left w:val="nil"/>
              <w:bottom w:val="nil"/>
              <w:right w:val="nil"/>
            </w:tcBorders>
            <w:shd w:val="clear" w:color="auto" w:fill="auto"/>
            <w:noWrap/>
            <w:vAlign w:val="bottom"/>
            <w:hideMark/>
          </w:tcPr>
          <w:p w14:paraId="4F3C49F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ill</w:t>
            </w:r>
          </w:p>
        </w:tc>
        <w:tc>
          <w:tcPr>
            <w:tcW w:w="1900" w:type="dxa"/>
            <w:tcBorders>
              <w:top w:val="nil"/>
              <w:left w:val="nil"/>
              <w:bottom w:val="nil"/>
              <w:right w:val="nil"/>
            </w:tcBorders>
            <w:shd w:val="clear" w:color="auto" w:fill="auto"/>
            <w:noWrap/>
            <w:vAlign w:val="bottom"/>
            <w:hideMark/>
          </w:tcPr>
          <w:p w14:paraId="56EF8C6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08074534</w:t>
            </w:r>
          </w:p>
        </w:tc>
        <w:tc>
          <w:tcPr>
            <w:tcW w:w="1960" w:type="dxa"/>
            <w:tcBorders>
              <w:top w:val="nil"/>
              <w:left w:val="nil"/>
              <w:bottom w:val="nil"/>
              <w:right w:val="nil"/>
            </w:tcBorders>
            <w:shd w:val="clear" w:color="auto" w:fill="auto"/>
            <w:noWrap/>
            <w:vAlign w:val="bottom"/>
            <w:hideMark/>
          </w:tcPr>
          <w:p w14:paraId="3EEA6AA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2496227</w:t>
            </w:r>
          </w:p>
        </w:tc>
      </w:tr>
      <w:tr w:rsidR="005B4ACB" w:rsidRPr="005B4ACB" w14:paraId="063EEE79" w14:textId="77777777" w:rsidTr="005B4ACB">
        <w:trPr>
          <w:trHeight w:val="300"/>
        </w:trPr>
        <w:tc>
          <w:tcPr>
            <w:tcW w:w="2320" w:type="dxa"/>
            <w:tcBorders>
              <w:top w:val="nil"/>
              <w:left w:val="nil"/>
              <w:bottom w:val="nil"/>
              <w:right w:val="nil"/>
            </w:tcBorders>
            <w:shd w:val="clear" w:color="auto" w:fill="auto"/>
            <w:noWrap/>
            <w:vAlign w:val="bottom"/>
            <w:hideMark/>
          </w:tcPr>
          <w:p w14:paraId="121E8E7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oorly</w:t>
            </w:r>
          </w:p>
        </w:tc>
        <w:tc>
          <w:tcPr>
            <w:tcW w:w="1900" w:type="dxa"/>
            <w:tcBorders>
              <w:top w:val="nil"/>
              <w:left w:val="nil"/>
              <w:bottom w:val="nil"/>
              <w:right w:val="nil"/>
            </w:tcBorders>
            <w:shd w:val="clear" w:color="auto" w:fill="auto"/>
            <w:noWrap/>
            <w:vAlign w:val="bottom"/>
            <w:hideMark/>
          </w:tcPr>
          <w:p w14:paraId="394BA1A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776398</w:t>
            </w:r>
          </w:p>
        </w:tc>
        <w:tc>
          <w:tcPr>
            <w:tcW w:w="1960" w:type="dxa"/>
            <w:tcBorders>
              <w:top w:val="nil"/>
              <w:left w:val="nil"/>
              <w:bottom w:val="nil"/>
              <w:right w:val="nil"/>
            </w:tcBorders>
            <w:shd w:val="clear" w:color="auto" w:fill="auto"/>
            <w:noWrap/>
            <w:vAlign w:val="bottom"/>
            <w:hideMark/>
          </w:tcPr>
          <w:p w14:paraId="25854F4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269647</w:t>
            </w:r>
          </w:p>
        </w:tc>
      </w:tr>
      <w:tr w:rsidR="005B4ACB" w:rsidRPr="005B4ACB" w14:paraId="5EF55635"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374F5AB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immediately.r.01</w:t>
            </w:r>
          </w:p>
        </w:tc>
        <w:tc>
          <w:tcPr>
            <w:tcW w:w="1900" w:type="dxa"/>
            <w:tcBorders>
              <w:top w:val="nil"/>
              <w:left w:val="nil"/>
              <w:bottom w:val="single" w:sz="4" w:space="0" w:color="8EA9DB"/>
              <w:right w:val="nil"/>
            </w:tcBorders>
            <w:shd w:val="clear" w:color="auto" w:fill="auto"/>
            <w:noWrap/>
            <w:vAlign w:val="bottom"/>
            <w:hideMark/>
          </w:tcPr>
          <w:p w14:paraId="7A58189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124224</w:t>
            </w:r>
          </w:p>
        </w:tc>
        <w:tc>
          <w:tcPr>
            <w:tcW w:w="1960" w:type="dxa"/>
            <w:tcBorders>
              <w:top w:val="nil"/>
              <w:left w:val="nil"/>
              <w:bottom w:val="single" w:sz="4" w:space="0" w:color="8EA9DB"/>
              <w:right w:val="nil"/>
            </w:tcBorders>
            <w:shd w:val="clear" w:color="auto" w:fill="auto"/>
            <w:noWrap/>
            <w:vAlign w:val="bottom"/>
            <w:hideMark/>
          </w:tcPr>
          <w:p w14:paraId="20B51BB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400171</w:t>
            </w:r>
          </w:p>
        </w:tc>
      </w:tr>
      <w:tr w:rsidR="005B4ACB" w:rsidRPr="005B4ACB" w14:paraId="31574232" w14:textId="77777777" w:rsidTr="005B4ACB">
        <w:trPr>
          <w:trHeight w:val="300"/>
        </w:trPr>
        <w:tc>
          <w:tcPr>
            <w:tcW w:w="2320" w:type="dxa"/>
            <w:tcBorders>
              <w:top w:val="nil"/>
              <w:left w:val="nil"/>
              <w:bottom w:val="nil"/>
              <w:right w:val="nil"/>
            </w:tcBorders>
            <w:shd w:val="clear" w:color="auto" w:fill="auto"/>
            <w:noWrap/>
            <w:vAlign w:val="bottom"/>
            <w:hideMark/>
          </w:tcPr>
          <w:p w14:paraId="04F90C7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forthwith</w:t>
            </w:r>
          </w:p>
        </w:tc>
        <w:tc>
          <w:tcPr>
            <w:tcW w:w="1900" w:type="dxa"/>
            <w:tcBorders>
              <w:top w:val="nil"/>
              <w:left w:val="nil"/>
              <w:bottom w:val="nil"/>
              <w:right w:val="nil"/>
            </w:tcBorders>
            <w:shd w:val="clear" w:color="auto" w:fill="auto"/>
            <w:noWrap/>
            <w:vAlign w:val="bottom"/>
            <w:hideMark/>
          </w:tcPr>
          <w:p w14:paraId="6160099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5838509</w:t>
            </w:r>
          </w:p>
        </w:tc>
        <w:tc>
          <w:tcPr>
            <w:tcW w:w="1960" w:type="dxa"/>
            <w:tcBorders>
              <w:top w:val="nil"/>
              <w:left w:val="nil"/>
              <w:bottom w:val="nil"/>
              <w:right w:val="nil"/>
            </w:tcBorders>
            <w:shd w:val="clear" w:color="auto" w:fill="auto"/>
            <w:noWrap/>
            <w:vAlign w:val="bottom"/>
            <w:hideMark/>
          </w:tcPr>
          <w:p w14:paraId="3C5C05C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007324</w:t>
            </w:r>
          </w:p>
        </w:tc>
      </w:tr>
      <w:tr w:rsidR="005B4ACB" w:rsidRPr="005B4ACB" w14:paraId="31F099C9" w14:textId="77777777" w:rsidTr="005B4ACB">
        <w:trPr>
          <w:trHeight w:val="300"/>
        </w:trPr>
        <w:tc>
          <w:tcPr>
            <w:tcW w:w="2320" w:type="dxa"/>
            <w:tcBorders>
              <w:top w:val="nil"/>
              <w:left w:val="nil"/>
              <w:bottom w:val="nil"/>
              <w:right w:val="nil"/>
            </w:tcBorders>
            <w:shd w:val="clear" w:color="auto" w:fill="auto"/>
            <w:noWrap/>
            <w:vAlign w:val="bottom"/>
            <w:hideMark/>
          </w:tcPr>
          <w:p w14:paraId="7B933EE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now</w:t>
            </w:r>
          </w:p>
        </w:tc>
        <w:tc>
          <w:tcPr>
            <w:tcW w:w="1900" w:type="dxa"/>
            <w:tcBorders>
              <w:top w:val="nil"/>
              <w:left w:val="nil"/>
              <w:bottom w:val="nil"/>
              <w:right w:val="nil"/>
            </w:tcBorders>
            <w:shd w:val="clear" w:color="auto" w:fill="auto"/>
            <w:noWrap/>
            <w:vAlign w:val="bottom"/>
            <w:hideMark/>
          </w:tcPr>
          <w:p w14:paraId="5AE0C30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4409938</w:t>
            </w:r>
          </w:p>
        </w:tc>
        <w:tc>
          <w:tcPr>
            <w:tcW w:w="1960" w:type="dxa"/>
            <w:tcBorders>
              <w:top w:val="nil"/>
              <w:left w:val="nil"/>
              <w:bottom w:val="nil"/>
              <w:right w:val="nil"/>
            </w:tcBorders>
            <w:shd w:val="clear" w:color="auto" w:fill="auto"/>
            <w:noWrap/>
            <w:vAlign w:val="bottom"/>
            <w:hideMark/>
          </w:tcPr>
          <w:p w14:paraId="7BA6329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793018</w:t>
            </w:r>
          </w:p>
        </w:tc>
      </w:tr>
      <w:tr w:rsidR="005B4ACB" w:rsidRPr="005B4ACB" w14:paraId="273B9A27"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76488B7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interchange.n.02</w:t>
            </w:r>
          </w:p>
        </w:tc>
        <w:tc>
          <w:tcPr>
            <w:tcW w:w="1900" w:type="dxa"/>
            <w:tcBorders>
              <w:top w:val="nil"/>
              <w:left w:val="nil"/>
              <w:bottom w:val="single" w:sz="4" w:space="0" w:color="8EA9DB"/>
              <w:right w:val="nil"/>
            </w:tcBorders>
            <w:shd w:val="clear" w:color="auto" w:fill="auto"/>
            <w:noWrap/>
            <w:vAlign w:val="bottom"/>
            <w:hideMark/>
          </w:tcPr>
          <w:p w14:paraId="581B06B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3913043</w:t>
            </w:r>
          </w:p>
        </w:tc>
        <w:tc>
          <w:tcPr>
            <w:tcW w:w="1960" w:type="dxa"/>
            <w:tcBorders>
              <w:top w:val="nil"/>
              <w:left w:val="nil"/>
              <w:bottom w:val="single" w:sz="4" w:space="0" w:color="8EA9DB"/>
              <w:right w:val="nil"/>
            </w:tcBorders>
            <w:shd w:val="clear" w:color="auto" w:fill="auto"/>
            <w:noWrap/>
            <w:vAlign w:val="bottom"/>
            <w:hideMark/>
          </w:tcPr>
          <w:p w14:paraId="1FDE1E4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3167206</w:t>
            </w:r>
          </w:p>
        </w:tc>
      </w:tr>
      <w:tr w:rsidR="005B4ACB" w:rsidRPr="005B4ACB" w14:paraId="4A819CBA" w14:textId="77777777" w:rsidTr="005B4ACB">
        <w:trPr>
          <w:trHeight w:val="300"/>
        </w:trPr>
        <w:tc>
          <w:tcPr>
            <w:tcW w:w="2320" w:type="dxa"/>
            <w:tcBorders>
              <w:top w:val="nil"/>
              <w:left w:val="nil"/>
              <w:bottom w:val="nil"/>
              <w:right w:val="nil"/>
            </w:tcBorders>
            <w:shd w:val="clear" w:color="auto" w:fill="auto"/>
            <w:noWrap/>
            <w:vAlign w:val="bottom"/>
            <w:hideMark/>
          </w:tcPr>
          <w:p w14:paraId="34958B4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interchange</w:t>
            </w:r>
          </w:p>
        </w:tc>
        <w:tc>
          <w:tcPr>
            <w:tcW w:w="1900" w:type="dxa"/>
            <w:tcBorders>
              <w:top w:val="nil"/>
              <w:left w:val="nil"/>
              <w:bottom w:val="nil"/>
              <w:right w:val="nil"/>
            </w:tcBorders>
            <w:shd w:val="clear" w:color="auto" w:fill="auto"/>
            <w:noWrap/>
            <w:vAlign w:val="bottom"/>
            <w:hideMark/>
          </w:tcPr>
          <w:p w14:paraId="680D1D1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4534161</w:t>
            </w:r>
          </w:p>
        </w:tc>
        <w:tc>
          <w:tcPr>
            <w:tcW w:w="1960" w:type="dxa"/>
            <w:tcBorders>
              <w:top w:val="nil"/>
              <w:left w:val="nil"/>
              <w:bottom w:val="nil"/>
              <w:right w:val="nil"/>
            </w:tcBorders>
            <w:shd w:val="clear" w:color="auto" w:fill="auto"/>
            <w:noWrap/>
            <w:vAlign w:val="bottom"/>
            <w:hideMark/>
          </w:tcPr>
          <w:p w14:paraId="5A214C8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108474</w:t>
            </w:r>
          </w:p>
        </w:tc>
      </w:tr>
      <w:tr w:rsidR="005B4ACB" w:rsidRPr="005B4ACB" w14:paraId="689E56F2" w14:textId="77777777" w:rsidTr="005B4ACB">
        <w:trPr>
          <w:trHeight w:val="300"/>
        </w:trPr>
        <w:tc>
          <w:tcPr>
            <w:tcW w:w="2320" w:type="dxa"/>
            <w:tcBorders>
              <w:top w:val="nil"/>
              <w:left w:val="nil"/>
              <w:bottom w:val="nil"/>
              <w:right w:val="nil"/>
            </w:tcBorders>
            <w:shd w:val="clear" w:color="auto" w:fill="auto"/>
            <w:noWrap/>
            <w:vAlign w:val="bottom"/>
            <w:hideMark/>
          </w:tcPr>
          <w:p w14:paraId="6966628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reciprocation</w:t>
            </w:r>
          </w:p>
        </w:tc>
        <w:tc>
          <w:tcPr>
            <w:tcW w:w="1900" w:type="dxa"/>
            <w:tcBorders>
              <w:top w:val="nil"/>
              <w:left w:val="nil"/>
              <w:bottom w:val="nil"/>
              <w:right w:val="nil"/>
            </w:tcBorders>
            <w:shd w:val="clear" w:color="auto" w:fill="auto"/>
            <w:noWrap/>
            <w:vAlign w:val="bottom"/>
            <w:hideMark/>
          </w:tcPr>
          <w:p w14:paraId="17E003B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3291925</w:t>
            </w:r>
          </w:p>
        </w:tc>
        <w:tc>
          <w:tcPr>
            <w:tcW w:w="1960" w:type="dxa"/>
            <w:tcBorders>
              <w:top w:val="nil"/>
              <w:left w:val="nil"/>
              <w:bottom w:val="nil"/>
              <w:right w:val="nil"/>
            </w:tcBorders>
            <w:shd w:val="clear" w:color="auto" w:fill="auto"/>
            <w:noWrap/>
            <w:vAlign w:val="bottom"/>
            <w:hideMark/>
          </w:tcPr>
          <w:p w14:paraId="07FBF97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1225938</w:t>
            </w:r>
          </w:p>
        </w:tc>
      </w:tr>
      <w:tr w:rsidR="005B4ACB" w:rsidRPr="005B4ACB" w14:paraId="79CE3B03"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1D7A606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lifelike.s.02</w:t>
            </w:r>
          </w:p>
        </w:tc>
        <w:tc>
          <w:tcPr>
            <w:tcW w:w="1900" w:type="dxa"/>
            <w:tcBorders>
              <w:top w:val="nil"/>
              <w:left w:val="nil"/>
              <w:bottom w:val="single" w:sz="4" w:space="0" w:color="8EA9DB"/>
              <w:right w:val="nil"/>
            </w:tcBorders>
            <w:shd w:val="clear" w:color="auto" w:fill="auto"/>
            <w:noWrap/>
            <w:vAlign w:val="bottom"/>
            <w:hideMark/>
          </w:tcPr>
          <w:p w14:paraId="7AD104C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124224</w:t>
            </w:r>
          </w:p>
        </w:tc>
        <w:tc>
          <w:tcPr>
            <w:tcW w:w="1960" w:type="dxa"/>
            <w:tcBorders>
              <w:top w:val="nil"/>
              <w:left w:val="nil"/>
              <w:bottom w:val="single" w:sz="4" w:space="0" w:color="8EA9DB"/>
              <w:right w:val="nil"/>
            </w:tcBorders>
            <w:shd w:val="clear" w:color="auto" w:fill="auto"/>
            <w:noWrap/>
            <w:vAlign w:val="bottom"/>
            <w:hideMark/>
          </w:tcPr>
          <w:p w14:paraId="3FB0B9A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483361</w:t>
            </w:r>
          </w:p>
        </w:tc>
      </w:tr>
      <w:tr w:rsidR="005B4ACB" w:rsidRPr="005B4ACB" w14:paraId="61C6AF7D" w14:textId="77777777" w:rsidTr="005B4ACB">
        <w:trPr>
          <w:trHeight w:val="300"/>
        </w:trPr>
        <w:tc>
          <w:tcPr>
            <w:tcW w:w="2320" w:type="dxa"/>
            <w:tcBorders>
              <w:top w:val="nil"/>
              <w:left w:val="nil"/>
              <w:bottom w:val="nil"/>
              <w:right w:val="nil"/>
            </w:tcBorders>
            <w:shd w:val="clear" w:color="auto" w:fill="auto"/>
            <w:noWrap/>
            <w:vAlign w:val="bottom"/>
            <w:hideMark/>
          </w:tcPr>
          <w:p w14:paraId="77BAE70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lifelike</w:t>
            </w:r>
          </w:p>
        </w:tc>
        <w:tc>
          <w:tcPr>
            <w:tcW w:w="1900" w:type="dxa"/>
            <w:tcBorders>
              <w:top w:val="nil"/>
              <w:left w:val="nil"/>
              <w:bottom w:val="nil"/>
              <w:right w:val="nil"/>
            </w:tcBorders>
            <w:shd w:val="clear" w:color="auto" w:fill="auto"/>
            <w:noWrap/>
            <w:vAlign w:val="bottom"/>
            <w:hideMark/>
          </w:tcPr>
          <w:p w14:paraId="583D40E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9565217</w:t>
            </w:r>
          </w:p>
        </w:tc>
        <w:tc>
          <w:tcPr>
            <w:tcW w:w="1960" w:type="dxa"/>
            <w:tcBorders>
              <w:top w:val="nil"/>
              <w:left w:val="nil"/>
              <w:bottom w:val="nil"/>
              <w:right w:val="nil"/>
            </w:tcBorders>
            <w:shd w:val="clear" w:color="auto" w:fill="auto"/>
            <w:noWrap/>
            <w:vAlign w:val="bottom"/>
            <w:hideMark/>
          </w:tcPr>
          <w:p w14:paraId="40F067B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975191</w:t>
            </w:r>
          </w:p>
        </w:tc>
      </w:tr>
      <w:tr w:rsidR="005B4ACB" w:rsidRPr="005B4ACB" w14:paraId="380533EE" w14:textId="77777777" w:rsidTr="005B4ACB">
        <w:trPr>
          <w:trHeight w:val="300"/>
        </w:trPr>
        <w:tc>
          <w:tcPr>
            <w:tcW w:w="2320" w:type="dxa"/>
            <w:tcBorders>
              <w:top w:val="nil"/>
              <w:left w:val="nil"/>
              <w:bottom w:val="nil"/>
              <w:right w:val="nil"/>
            </w:tcBorders>
            <w:shd w:val="clear" w:color="auto" w:fill="auto"/>
            <w:noWrap/>
            <w:vAlign w:val="bottom"/>
            <w:hideMark/>
          </w:tcPr>
          <w:p w14:paraId="1E47457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natural</w:t>
            </w:r>
          </w:p>
        </w:tc>
        <w:tc>
          <w:tcPr>
            <w:tcW w:w="1900" w:type="dxa"/>
            <w:tcBorders>
              <w:top w:val="nil"/>
              <w:left w:val="nil"/>
              <w:bottom w:val="nil"/>
              <w:right w:val="nil"/>
            </w:tcBorders>
            <w:shd w:val="clear" w:color="auto" w:fill="auto"/>
            <w:noWrap/>
            <w:vAlign w:val="bottom"/>
            <w:hideMark/>
          </w:tcPr>
          <w:p w14:paraId="2F40FE7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068323</w:t>
            </w:r>
          </w:p>
        </w:tc>
        <w:tc>
          <w:tcPr>
            <w:tcW w:w="1960" w:type="dxa"/>
            <w:tcBorders>
              <w:top w:val="nil"/>
              <w:left w:val="nil"/>
              <w:bottom w:val="nil"/>
              <w:right w:val="nil"/>
            </w:tcBorders>
            <w:shd w:val="clear" w:color="auto" w:fill="auto"/>
            <w:noWrap/>
            <w:vAlign w:val="bottom"/>
            <w:hideMark/>
          </w:tcPr>
          <w:p w14:paraId="6B6FB87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991532</w:t>
            </w:r>
          </w:p>
        </w:tc>
      </w:tr>
      <w:tr w:rsidR="005B4ACB" w:rsidRPr="005B4ACB" w14:paraId="0BAC4B13"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3AA6050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merely.r.01</w:t>
            </w:r>
          </w:p>
        </w:tc>
        <w:tc>
          <w:tcPr>
            <w:tcW w:w="1900" w:type="dxa"/>
            <w:tcBorders>
              <w:top w:val="nil"/>
              <w:left w:val="nil"/>
              <w:bottom w:val="single" w:sz="4" w:space="0" w:color="8EA9DB"/>
              <w:right w:val="nil"/>
            </w:tcBorders>
            <w:shd w:val="clear" w:color="auto" w:fill="auto"/>
            <w:noWrap/>
            <w:vAlign w:val="bottom"/>
            <w:hideMark/>
          </w:tcPr>
          <w:p w14:paraId="0E1AE58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6397516</w:t>
            </w:r>
          </w:p>
        </w:tc>
        <w:tc>
          <w:tcPr>
            <w:tcW w:w="1960" w:type="dxa"/>
            <w:tcBorders>
              <w:top w:val="nil"/>
              <w:left w:val="nil"/>
              <w:bottom w:val="single" w:sz="4" w:space="0" w:color="8EA9DB"/>
              <w:right w:val="nil"/>
            </w:tcBorders>
            <w:shd w:val="clear" w:color="auto" w:fill="auto"/>
            <w:noWrap/>
            <w:vAlign w:val="bottom"/>
            <w:hideMark/>
          </w:tcPr>
          <w:p w14:paraId="38E3868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944477</w:t>
            </w:r>
          </w:p>
        </w:tc>
      </w:tr>
      <w:tr w:rsidR="005B4ACB" w:rsidRPr="005B4ACB" w14:paraId="416CDFEC" w14:textId="77777777" w:rsidTr="005B4ACB">
        <w:trPr>
          <w:trHeight w:val="300"/>
        </w:trPr>
        <w:tc>
          <w:tcPr>
            <w:tcW w:w="2320" w:type="dxa"/>
            <w:tcBorders>
              <w:top w:val="nil"/>
              <w:left w:val="nil"/>
              <w:bottom w:val="nil"/>
              <w:right w:val="nil"/>
            </w:tcBorders>
            <w:shd w:val="clear" w:color="auto" w:fill="auto"/>
            <w:noWrap/>
            <w:vAlign w:val="bottom"/>
            <w:hideMark/>
          </w:tcPr>
          <w:p w14:paraId="6BC8D89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just</w:t>
            </w:r>
          </w:p>
        </w:tc>
        <w:tc>
          <w:tcPr>
            <w:tcW w:w="1900" w:type="dxa"/>
            <w:tcBorders>
              <w:top w:val="nil"/>
              <w:left w:val="nil"/>
              <w:bottom w:val="nil"/>
              <w:right w:val="nil"/>
            </w:tcBorders>
            <w:shd w:val="clear" w:color="auto" w:fill="auto"/>
            <w:noWrap/>
            <w:vAlign w:val="bottom"/>
            <w:hideMark/>
          </w:tcPr>
          <w:p w14:paraId="1329032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503106</w:t>
            </w:r>
          </w:p>
        </w:tc>
        <w:tc>
          <w:tcPr>
            <w:tcW w:w="1960" w:type="dxa"/>
            <w:tcBorders>
              <w:top w:val="nil"/>
              <w:left w:val="nil"/>
              <w:bottom w:val="nil"/>
              <w:right w:val="nil"/>
            </w:tcBorders>
            <w:shd w:val="clear" w:color="auto" w:fill="auto"/>
            <w:noWrap/>
            <w:vAlign w:val="bottom"/>
            <w:hideMark/>
          </w:tcPr>
          <w:p w14:paraId="276AA5F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779386</w:t>
            </w:r>
          </w:p>
        </w:tc>
      </w:tr>
      <w:tr w:rsidR="005B4ACB" w:rsidRPr="005B4ACB" w14:paraId="0D3F33A5" w14:textId="77777777" w:rsidTr="005B4ACB">
        <w:trPr>
          <w:trHeight w:val="300"/>
        </w:trPr>
        <w:tc>
          <w:tcPr>
            <w:tcW w:w="2320" w:type="dxa"/>
            <w:tcBorders>
              <w:top w:val="nil"/>
              <w:left w:val="nil"/>
              <w:bottom w:val="nil"/>
              <w:right w:val="nil"/>
            </w:tcBorders>
            <w:shd w:val="clear" w:color="auto" w:fill="auto"/>
            <w:noWrap/>
            <w:vAlign w:val="bottom"/>
            <w:hideMark/>
          </w:tcPr>
          <w:p w14:paraId="08D7449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erely</w:t>
            </w:r>
          </w:p>
        </w:tc>
        <w:tc>
          <w:tcPr>
            <w:tcW w:w="1900" w:type="dxa"/>
            <w:tcBorders>
              <w:top w:val="nil"/>
              <w:left w:val="nil"/>
              <w:bottom w:val="nil"/>
              <w:right w:val="nil"/>
            </w:tcBorders>
            <w:shd w:val="clear" w:color="auto" w:fill="auto"/>
            <w:noWrap/>
            <w:vAlign w:val="bottom"/>
            <w:hideMark/>
          </w:tcPr>
          <w:p w14:paraId="457019B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3291925</w:t>
            </w:r>
          </w:p>
        </w:tc>
        <w:tc>
          <w:tcPr>
            <w:tcW w:w="1960" w:type="dxa"/>
            <w:tcBorders>
              <w:top w:val="nil"/>
              <w:left w:val="nil"/>
              <w:bottom w:val="nil"/>
              <w:right w:val="nil"/>
            </w:tcBorders>
            <w:shd w:val="clear" w:color="auto" w:fill="auto"/>
            <w:noWrap/>
            <w:vAlign w:val="bottom"/>
            <w:hideMark/>
          </w:tcPr>
          <w:p w14:paraId="78987EA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109569</w:t>
            </w:r>
          </w:p>
        </w:tc>
      </w:tr>
      <w:tr w:rsidR="005B4ACB" w:rsidRPr="005B4ACB" w14:paraId="23F87C91"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4CAD014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motivation.n.01</w:t>
            </w:r>
          </w:p>
        </w:tc>
        <w:tc>
          <w:tcPr>
            <w:tcW w:w="1900" w:type="dxa"/>
            <w:tcBorders>
              <w:top w:val="nil"/>
              <w:left w:val="nil"/>
              <w:bottom w:val="single" w:sz="4" w:space="0" w:color="8EA9DB"/>
              <w:right w:val="nil"/>
            </w:tcBorders>
            <w:shd w:val="clear" w:color="auto" w:fill="auto"/>
            <w:noWrap/>
            <w:vAlign w:val="bottom"/>
            <w:hideMark/>
          </w:tcPr>
          <w:p w14:paraId="2417E84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6335404</w:t>
            </w:r>
          </w:p>
        </w:tc>
        <w:tc>
          <w:tcPr>
            <w:tcW w:w="1960" w:type="dxa"/>
            <w:tcBorders>
              <w:top w:val="nil"/>
              <w:left w:val="nil"/>
              <w:bottom w:val="single" w:sz="4" w:space="0" w:color="8EA9DB"/>
              <w:right w:val="nil"/>
            </w:tcBorders>
            <w:shd w:val="clear" w:color="auto" w:fill="auto"/>
            <w:noWrap/>
            <w:vAlign w:val="bottom"/>
            <w:hideMark/>
          </w:tcPr>
          <w:p w14:paraId="4437991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3731389</w:t>
            </w:r>
          </w:p>
        </w:tc>
      </w:tr>
      <w:tr w:rsidR="005B4ACB" w:rsidRPr="005B4ACB" w14:paraId="4A956DF5" w14:textId="77777777" w:rsidTr="005B4ACB">
        <w:trPr>
          <w:trHeight w:val="300"/>
        </w:trPr>
        <w:tc>
          <w:tcPr>
            <w:tcW w:w="2320" w:type="dxa"/>
            <w:tcBorders>
              <w:top w:val="nil"/>
              <w:left w:val="nil"/>
              <w:bottom w:val="nil"/>
              <w:right w:val="nil"/>
            </w:tcBorders>
            <w:shd w:val="clear" w:color="auto" w:fill="auto"/>
            <w:noWrap/>
            <w:vAlign w:val="bottom"/>
            <w:hideMark/>
          </w:tcPr>
          <w:p w14:paraId="0ECF9A8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otive</w:t>
            </w:r>
          </w:p>
        </w:tc>
        <w:tc>
          <w:tcPr>
            <w:tcW w:w="1900" w:type="dxa"/>
            <w:tcBorders>
              <w:top w:val="nil"/>
              <w:left w:val="nil"/>
              <w:bottom w:val="nil"/>
              <w:right w:val="nil"/>
            </w:tcBorders>
            <w:shd w:val="clear" w:color="auto" w:fill="auto"/>
            <w:noWrap/>
            <w:vAlign w:val="bottom"/>
            <w:hideMark/>
          </w:tcPr>
          <w:p w14:paraId="4D67C3F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4409938</w:t>
            </w:r>
          </w:p>
        </w:tc>
        <w:tc>
          <w:tcPr>
            <w:tcW w:w="1960" w:type="dxa"/>
            <w:tcBorders>
              <w:top w:val="nil"/>
              <w:left w:val="nil"/>
              <w:bottom w:val="nil"/>
              <w:right w:val="nil"/>
            </w:tcBorders>
            <w:shd w:val="clear" w:color="auto" w:fill="auto"/>
            <w:noWrap/>
            <w:vAlign w:val="bottom"/>
            <w:hideMark/>
          </w:tcPr>
          <w:p w14:paraId="20D5F14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3268961</w:t>
            </w:r>
          </w:p>
        </w:tc>
      </w:tr>
      <w:tr w:rsidR="005B4ACB" w:rsidRPr="005B4ACB" w14:paraId="149B0A63" w14:textId="77777777" w:rsidTr="005B4ACB">
        <w:trPr>
          <w:trHeight w:val="300"/>
        </w:trPr>
        <w:tc>
          <w:tcPr>
            <w:tcW w:w="2320" w:type="dxa"/>
            <w:tcBorders>
              <w:top w:val="nil"/>
              <w:left w:val="nil"/>
              <w:bottom w:val="nil"/>
              <w:right w:val="nil"/>
            </w:tcBorders>
            <w:shd w:val="clear" w:color="auto" w:fill="auto"/>
            <w:noWrap/>
            <w:vAlign w:val="bottom"/>
            <w:hideMark/>
          </w:tcPr>
          <w:p w14:paraId="61A828F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need</w:t>
            </w:r>
          </w:p>
        </w:tc>
        <w:tc>
          <w:tcPr>
            <w:tcW w:w="1900" w:type="dxa"/>
            <w:tcBorders>
              <w:top w:val="nil"/>
              <w:left w:val="nil"/>
              <w:bottom w:val="nil"/>
              <w:right w:val="nil"/>
            </w:tcBorders>
            <w:shd w:val="clear" w:color="auto" w:fill="auto"/>
            <w:noWrap/>
            <w:vAlign w:val="bottom"/>
            <w:hideMark/>
          </w:tcPr>
          <w:p w14:paraId="0B3796B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26087</w:t>
            </w:r>
          </w:p>
        </w:tc>
        <w:tc>
          <w:tcPr>
            <w:tcW w:w="1960" w:type="dxa"/>
            <w:tcBorders>
              <w:top w:val="nil"/>
              <w:left w:val="nil"/>
              <w:bottom w:val="nil"/>
              <w:right w:val="nil"/>
            </w:tcBorders>
            <w:shd w:val="clear" w:color="auto" w:fill="auto"/>
            <w:noWrap/>
            <w:vAlign w:val="bottom"/>
            <w:hideMark/>
          </w:tcPr>
          <w:p w14:paraId="6E9CE8C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193818</w:t>
            </w:r>
          </w:p>
        </w:tc>
      </w:tr>
      <w:tr w:rsidR="005B4ACB" w:rsidRPr="005B4ACB" w14:paraId="40E9290C"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1AEA479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organism.n.01</w:t>
            </w:r>
          </w:p>
        </w:tc>
        <w:tc>
          <w:tcPr>
            <w:tcW w:w="1900" w:type="dxa"/>
            <w:tcBorders>
              <w:top w:val="nil"/>
              <w:left w:val="nil"/>
              <w:bottom w:val="single" w:sz="4" w:space="0" w:color="8EA9DB"/>
              <w:right w:val="nil"/>
            </w:tcBorders>
            <w:shd w:val="clear" w:color="auto" w:fill="auto"/>
            <w:noWrap/>
            <w:vAlign w:val="bottom"/>
            <w:hideMark/>
          </w:tcPr>
          <w:p w14:paraId="28CA2F1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124224</w:t>
            </w:r>
          </w:p>
        </w:tc>
        <w:tc>
          <w:tcPr>
            <w:tcW w:w="1960" w:type="dxa"/>
            <w:tcBorders>
              <w:top w:val="nil"/>
              <w:left w:val="nil"/>
              <w:bottom w:val="single" w:sz="4" w:space="0" w:color="8EA9DB"/>
              <w:right w:val="nil"/>
            </w:tcBorders>
            <w:shd w:val="clear" w:color="auto" w:fill="auto"/>
            <w:noWrap/>
            <w:vAlign w:val="bottom"/>
            <w:hideMark/>
          </w:tcPr>
          <w:p w14:paraId="6F7D9C7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3203739</w:t>
            </w:r>
          </w:p>
        </w:tc>
      </w:tr>
      <w:tr w:rsidR="005B4ACB" w:rsidRPr="005B4ACB" w14:paraId="631397C3" w14:textId="77777777" w:rsidTr="005B4ACB">
        <w:trPr>
          <w:trHeight w:val="300"/>
        </w:trPr>
        <w:tc>
          <w:tcPr>
            <w:tcW w:w="2320" w:type="dxa"/>
            <w:tcBorders>
              <w:top w:val="nil"/>
              <w:left w:val="nil"/>
              <w:bottom w:val="nil"/>
              <w:right w:val="nil"/>
            </w:tcBorders>
            <w:shd w:val="clear" w:color="auto" w:fill="auto"/>
            <w:noWrap/>
            <w:vAlign w:val="bottom"/>
            <w:hideMark/>
          </w:tcPr>
          <w:p w14:paraId="4BD88FB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being</w:t>
            </w:r>
          </w:p>
        </w:tc>
        <w:tc>
          <w:tcPr>
            <w:tcW w:w="1900" w:type="dxa"/>
            <w:tcBorders>
              <w:top w:val="nil"/>
              <w:left w:val="nil"/>
              <w:bottom w:val="nil"/>
              <w:right w:val="nil"/>
            </w:tcBorders>
            <w:shd w:val="clear" w:color="auto" w:fill="auto"/>
            <w:noWrap/>
            <w:vAlign w:val="bottom"/>
            <w:hideMark/>
          </w:tcPr>
          <w:p w14:paraId="4E0D6D7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26087</w:t>
            </w:r>
          </w:p>
        </w:tc>
        <w:tc>
          <w:tcPr>
            <w:tcW w:w="1960" w:type="dxa"/>
            <w:tcBorders>
              <w:top w:val="nil"/>
              <w:left w:val="nil"/>
              <w:bottom w:val="nil"/>
              <w:right w:val="nil"/>
            </w:tcBorders>
            <w:shd w:val="clear" w:color="auto" w:fill="auto"/>
            <w:noWrap/>
            <w:vAlign w:val="bottom"/>
            <w:hideMark/>
          </w:tcPr>
          <w:p w14:paraId="742C505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99351</w:t>
            </w:r>
          </w:p>
        </w:tc>
      </w:tr>
      <w:tr w:rsidR="005B4ACB" w:rsidRPr="005B4ACB" w14:paraId="41D4F3FB" w14:textId="77777777" w:rsidTr="005B4ACB">
        <w:trPr>
          <w:trHeight w:val="300"/>
        </w:trPr>
        <w:tc>
          <w:tcPr>
            <w:tcW w:w="2320" w:type="dxa"/>
            <w:tcBorders>
              <w:top w:val="nil"/>
              <w:left w:val="nil"/>
              <w:bottom w:val="nil"/>
              <w:right w:val="nil"/>
            </w:tcBorders>
            <w:shd w:val="clear" w:color="auto" w:fill="auto"/>
            <w:noWrap/>
            <w:vAlign w:val="bottom"/>
            <w:hideMark/>
          </w:tcPr>
          <w:p w14:paraId="01B1F27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organism</w:t>
            </w:r>
          </w:p>
        </w:tc>
        <w:tc>
          <w:tcPr>
            <w:tcW w:w="1900" w:type="dxa"/>
            <w:tcBorders>
              <w:top w:val="nil"/>
              <w:left w:val="nil"/>
              <w:bottom w:val="nil"/>
              <w:right w:val="nil"/>
            </w:tcBorders>
            <w:shd w:val="clear" w:color="auto" w:fill="auto"/>
            <w:noWrap/>
            <w:vAlign w:val="bottom"/>
            <w:hideMark/>
          </w:tcPr>
          <w:p w14:paraId="22AFF59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987578</w:t>
            </w:r>
          </w:p>
        </w:tc>
        <w:tc>
          <w:tcPr>
            <w:tcW w:w="1960" w:type="dxa"/>
            <w:tcBorders>
              <w:top w:val="nil"/>
              <w:left w:val="nil"/>
              <w:bottom w:val="nil"/>
              <w:right w:val="nil"/>
            </w:tcBorders>
            <w:shd w:val="clear" w:color="auto" w:fill="auto"/>
            <w:noWrap/>
            <w:vAlign w:val="bottom"/>
            <w:hideMark/>
          </w:tcPr>
          <w:p w14:paraId="536E197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413968</w:t>
            </w:r>
          </w:p>
        </w:tc>
      </w:tr>
      <w:tr w:rsidR="005B4ACB" w:rsidRPr="005B4ACB" w14:paraId="51AEE00A"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21A0ABA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pale.v.01</w:t>
            </w:r>
          </w:p>
        </w:tc>
        <w:tc>
          <w:tcPr>
            <w:tcW w:w="1900" w:type="dxa"/>
            <w:tcBorders>
              <w:top w:val="nil"/>
              <w:left w:val="nil"/>
              <w:bottom w:val="single" w:sz="4" w:space="0" w:color="8EA9DB"/>
              <w:right w:val="nil"/>
            </w:tcBorders>
            <w:shd w:val="clear" w:color="auto" w:fill="auto"/>
            <w:noWrap/>
            <w:vAlign w:val="bottom"/>
            <w:hideMark/>
          </w:tcPr>
          <w:p w14:paraId="2BE67D8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3913043</w:t>
            </w:r>
          </w:p>
        </w:tc>
        <w:tc>
          <w:tcPr>
            <w:tcW w:w="1960" w:type="dxa"/>
            <w:tcBorders>
              <w:top w:val="nil"/>
              <w:left w:val="nil"/>
              <w:bottom w:val="single" w:sz="4" w:space="0" w:color="8EA9DB"/>
              <w:right w:val="nil"/>
            </w:tcBorders>
            <w:shd w:val="clear" w:color="auto" w:fill="auto"/>
            <w:noWrap/>
            <w:vAlign w:val="bottom"/>
            <w:hideMark/>
          </w:tcPr>
          <w:p w14:paraId="446AD65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584835</w:t>
            </w:r>
          </w:p>
        </w:tc>
      </w:tr>
      <w:tr w:rsidR="005B4ACB" w:rsidRPr="005B4ACB" w14:paraId="59C31FBD" w14:textId="77777777" w:rsidTr="005B4ACB">
        <w:trPr>
          <w:trHeight w:val="300"/>
        </w:trPr>
        <w:tc>
          <w:tcPr>
            <w:tcW w:w="2320" w:type="dxa"/>
            <w:tcBorders>
              <w:top w:val="nil"/>
              <w:left w:val="nil"/>
              <w:bottom w:val="nil"/>
              <w:right w:val="nil"/>
            </w:tcBorders>
            <w:shd w:val="clear" w:color="auto" w:fill="auto"/>
            <w:noWrap/>
            <w:vAlign w:val="bottom"/>
            <w:hideMark/>
          </w:tcPr>
          <w:p w14:paraId="3CD5BE3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blanch</w:t>
            </w:r>
          </w:p>
        </w:tc>
        <w:tc>
          <w:tcPr>
            <w:tcW w:w="1900" w:type="dxa"/>
            <w:tcBorders>
              <w:top w:val="nil"/>
              <w:left w:val="nil"/>
              <w:bottom w:val="nil"/>
              <w:right w:val="nil"/>
            </w:tcBorders>
            <w:shd w:val="clear" w:color="auto" w:fill="auto"/>
            <w:noWrap/>
            <w:vAlign w:val="bottom"/>
            <w:hideMark/>
          </w:tcPr>
          <w:p w14:paraId="6EEE407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776398</w:t>
            </w:r>
          </w:p>
        </w:tc>
        <w:tc>
          <w:tcPr>
            <w:tcW w:w="1960" w:type="dxa"/>
            <w:tcBorders>
              <w:top w:val="nil"/>
              <w:left w:val="nil"/>
              <w:bottom w:val="nil"/>
              <w:right w:val="nil"/>
            </w:tcBorders>
            <w:shd w:val="clear" w:color="auto" w:fill="auto"/>
            <w:noWrap/>
            <w:vAlign w:val="bottom"/>
            <w:hideMark/>
          </w:tcPr>
          <w:p w14:paraId="452C90F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768644</w:t>
            </w:r>
          </w:p>
        </w:tc>
      </w:tr>
      <w:tr w:rsidR="005B4ACB" w:rsidRPr="005B4ACB" w14:paraId="6210497C" w14:textId="77777777" w:rsidTr="005B4ACB">
        <w:trPr>
          <w:trHeight w:val="300"/>
        </w:trPr>
        <w:tc>
          <w:tcPr>
            <w:tcW w:w="2320" w:type="dxa"/>
            <w:tcBorders>
              <w:top w:val="nil"/>
              <w:left w:val="nil"/>
              <w:bottom w:val="nil"/>
              <w:right w:val="nil"/>
            </w:tcBorders>
            <w:shd w:val="clear" w:color="auto" w:fill="auto"/>
            <w:noWrap/>
            <w:vAlign w:val="bottom"/>
            <w:hideMark/>
          </w:tcPr>
          <w:p w14:paraId="2DA569B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ale</w:t>
            </w:r>
          </w:p>
        </w:tc>
        <w:tc>
          <w:tcPr>
            <w:tcW w:w="1900" w:type="dxa"/>
            <w:tcBorders>
              <w:top w:val="nil"/>
              <w:left w:val="nil"/>
              <w:bottom w:val="nil"/>
              <w:right w:val="nil"/>
            </w:tcBorders>
            <w:shd w:val="clear" w:color="auto" w:fill="auto"/>
            <w:noWrap/>
            <w:vAlign w:val="bottom"/>
            <w:hideMark/>
          </w:tcPr>
          <w:p w14:paraId="3DD5FD2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049689</w:t>
            </w:r>
          </w:p>
        </w:tc>
        <w:tc>
          <w:tcPr>
            <w:tcW w:w="1960" w:type="dxa"/>
            <w:tcBorders>
              <w:top w:val="nil"/>
              <w:left w:val="nil"/>
              <w:bottom w:val="nil"/>
              <w:right w:val="nil"/>
            </w:tcBorders>
            <w:shd w:val="clear" w:color="auto" w:fill="auto"/>
            <w:noWrap/>
            <w:vAlign w:val="bottom"/>
            <w:hideMark/>
          </w:tcPr>
          <w:p w14:paraId="555CBEC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401027</w:t>
            </w:r>
          </w:p>
        </w:tc>
      </w:tr>
      <w:tr w:rsidR="005B4ACB" w:rsidRPr="005B4ACB" w14:paraId="5233CFD3"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25E00EC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pant.v.01</w:t>
            </w:r>
          </w:p>
        </w:tc>
        <w:tc>
          <w:tcPr>
            <w:tcW w:w="1900" w:type="dxa"/>
            <w:tcBorders>
              <w:top w:val="nil"/>
              <w:left w:val="nil"/>
              <w:bottom w:val="single" w:sz="4" w:space="0" w:color="8EA9DB"/>
              <w:right w:val="nil"/>
            </w:tcBorders>
            <w:shd w:val="clear" w:color="auto" w:fill="auto"/>
            <w:noWrap/>
            <w:vAlign w:val="bottom"/>
            <w:hideMark/>
          </w:tcPr>
          <w:p w14:paraId="1FA40EB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7018634</w:t>
            </w:r>
          </w:p>
        </w:tc>
        <w:tc>
          <w:tcPr>
            <w:tcW w:w="1960" w:type="dxa"/>
            <w:tcBorders>
              <w:top w:val="nil"/>
              <w:left w:val="nil"/>
              <w:bottom w:val="single" w:sz="4" w:space="0" w:color="8EA9DB"/>
              <w:right w:val="nil"/>
            </w:tcBorders>
            <w:shd w:val="clear" w:color="auto" w:fill="auto"/>
            <w:noWrap/>
            <w:vAlign w:val="bottom"/>
            <w:hideMark/>
          </w:tcPr>
          <w:p w14:paraId="73D51FD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3153075</w:t>
            </w:r>
          </w:p>
        </w:tc>
      </w:tr>
      <w:tr w:rsidR="005B4ACB" w:rsidRPr="005B4ACB" w14:paraId="245A0BA0" w14:textId="77777777" w:rsidTr="005B4ACB">
        <w:trPr>
          <w:trHeight w:val="300"/>
        </w:trPr>
        <w:tc>
          <w:tcPr>
            <w:tcW w:w="2320" w:type="dxa"/>
            <w:tcBorders>
              <w:top w:val="nil"/>
              <w:left w:val="nil"/>
              <w:bottom w:val="nil"/>
              <w:right w:val="nil"/>
            </w:tcBorders>
            <w:shd w:val="clear" w:color="auto" w:fill="auto"/>
            <w:noWrap/>
            <w:vAlign w:val="bottom"/>
            <w:hideMark/>
          </w:tcPr>
          <w:p w14:paraId="28B8C59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gasp</w:t>
            </w:r>
          </w:p>
        </w:tc>
        <w:tc>
          <w:tcPr>
            <w:tcW w:w="1900" w:type="dxa"/>
            <w:tcBorders>
              <w:top w:val="nil"/>
              <w:left w:val="nil"/>
              <w:bottom w:val="nil"/>
              <w:right w:val="nil"/>
            </w:tcBorders>
            <w:shd w:val="clear" w:color="auto" w:fill="auto"/>
            <w:noWrap/>
            <w:vAlign w:val="bottom"/>
            <w:hideMark/>
          </w:tcPr>
          <w:p w14:paraId="5380257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2049689</w:t>
            </w:r>
          </w:p>
        </w:tc>
        <w:tc>
          <w:tcPr>
            <w:tcW w:w="1960" w:type="dxa"/>
            <w:tcBorders>
              <w:top w:val="nil"/>
              <w:left w:val="nil"/>
              <w:bottom w:val="nil"/>
              <w:right w:val="nil"/>
            </w:tcBorders>
            <w:shd w:val="clear" w:color="auto" w:fill="auto"/>
            <w:noWrap/>
            <w:vAlign w:val="bottom"/>
            <w:hideMark/>
          </w:tcPr>
          <w:p w14:paraId="76292AC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3790814</w:t>
            </w:r>
          </w:p>
        </w:tc>
      </w:tr>
      <w:tr w:rsidR="005B4ACB" w:rsidRPr="005B4ACB" w14:paraId="245131FC" w14:textId="77777777" w:rsidTr="005B4ACB">
        <w:trPr>
          <w:trHeight w:val="300"/>
        </w:trPr>
        <w:tc>
          <w:tcPr>
            <w:tcW w:w="2320" w:type="dxa"/>
            <w:tcBorders>
              <w:top w:val="nil"/>
              <w:left w:val="nil"/>
              <w:bottom w:val="nil"/>
              <w:right w:val="nil"/>
            </w:tcBorders>
            <w:shd w:val="clear" w:color="auto" w:fill="auto"/>
            <w:noWrap/>
            <w:vAlign w:val="bottom"/>
            <w:hideMark/>
          </w:tcPr>
          <w:p w14:paraId="2D7CC6F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uff</w:t>
            </w:r>
          </w:p>
        </w:tc>
        <w:tc>
          <w:tcPr>
            <w:tcW w:w="1900" w:type="dxa"/>
            <w:tcBorders>
              <w:top w:val="nil"/>
              <w:left w:val="nil"/>
              <w:bottom w:val="nil"/>
              <w:right w:val="nil"/>
            </w:tcBorders>
            <w:shd w:val="clear" w:color="auto" w:fill="auto"/>
            <w:noWrap/>
            <w:vAlign w:val="bottom"/>
            <w:hideMark/>
          </w:tcPr>
          <w:p w14:paraId="26EA341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987578</w:t>
            </w:r>
          </w:p>
        </w:tc>
        <w:tc>
          <w:tcPr>
            <w:tcW w:w="1960" w:type="dxa"/>
            <w:tcBorders>
              <w:top w:val="nil"/>
              <w:left w:val="nil"/>
              <w:bottom w:val="nil"/>
              <w:right w:val="nil"/>
            </w:tcBorders>
            <w:shd w:val="clear" w:color="auto" w:fill="auto"/>
            <w:noWrap/>
            <w:vAlign w:val="bottom"/>
            <w:hideMark/>
          </w:tcPr>
          <w:p w14:paraId="01DD5D4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2515337</w:t>
            </w:r>
          </w:p>
        </w:tc>
      </w:tr>
      <w:tr w:rsidR="005B4ACB" w:rsidRPr="005B4ACB" w14:paraId="796C9D67"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59F7505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person.n.01</w:t>
            </w:r>
          </w:p>
        </w:tc>
        <w:tc>
          <w:tcPr>
            <w:tcW w:w="1900" w:type="dxa"/>
            <w:tcBorders>
              <w:top w:val="nil"/>
              <w:left w:val="nil"/>
              <w:bottom w:val="single" w:sz="4" w:space="0" w:color="8EA9DB"/>
              <w:right w:val="nil"/>
            </w:tcBorders>
            <w:shd w:val="clear" w:color="auto" w:fill="auto"/>
            <w:noWrap/>
            <w:vAlign w:val="bottom"/>
            <w:hideMark/>
          </w:tcPr>
          <w:p w14:paraId="7FD0EDA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757764</w:t>
            </w:r>
          </w:p>
        </w:tc>
        <w:tc>
          <w:tcPr>
            <w:tcW w:w="1960" w:type="dxa"/>
            <w:tcBorders>
              <w:top w:val="nil"/>
              <w:left w:val="nil"/>
              <w:bottom w:val="single" w:sz="4" w:space="0" w:color="8EA9DB"/>
              <w:right w:val="nil"/>
            </w:tcBorders>
            <w:shd w:val="clear" w:color="auto" w:fill="auto"/>
            <w:noWrap/>
            <w:vAlign w:val="bottom"/>
            <w:hideMark/>
          </w:tcPr>
          <w:p w14:paraId="0D39B1F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4002185</w:t>
            </w:r>
          </w:p>
        </w:tc>
      </w:tr>
      <w:tr w:rsidR="005B4ACB" w:rsidRPr="005B4ACB" w14:paraId="0EB0A67D" w14:textId="77777777" w:rsidTr="005B4ACB">
        <w:trPr>
          <w:trHeight w:val="300"/>
        </w:trPr>
        <w:tc>
          <w:tcPr>
            <w:tcW w:w="2320" w:type="dxa"/>
            <w:tcBorders>
              <w:top w:val="nil"/>
              <w:left w:val="nil"/>
              <w:bottom w:val="nil"/>
              <w:right w:val="nil"/>
            </w:tcBorders>
            <w:shd w:val="clear" w:color="auto" w:fill="auto"/>
            <w:noWrap/>
            <w:vAlign w:val="bottom"/>
            <w:hideMark/>
          </w:tcPr>
          <w:p w14:paraId="56DF685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mortal</w:t>
            </w:r>
          </w:p>
        </w:tc>
        <w:tc>
          <w:tcPr>
            <w:tcW w:w="1900" w:type="dxa"/>
            <w:tcBorders>
              <w:top w:val="nil"/>
              <w:left w:val="nil"/>
              <w:bottom w:val="nil"/>
              <w:right w:val="nil"/>
            </w:tcBorders>
            <w:shd w:val="clear" w:color="auto" w:fill="auto"/>
            <w:noWrap/>
            <w:vAlign w:val="bottom"/>
            <w:hideMark/>
          </w:tcPr>
          <w:p w14:paraId="53B379A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47205</w:t>
            </w:r>
          </w:p>
        </w:tc>
        <w:tc>
          <w:tcPr>
            <w:tcW w:w="1960" w:type="dxa"/>
            <w:tcBorders>
              <w:top w:val="nil"/>
              <w:left w:val="nil"/>
              <w:bottom w:val="nil"/>
              <w:right w:val="nil"/>
            </w:tcBorders>
            <w:shd w:val="clear" w:color="auto" w:fill="auto"/>
            <w:noWrap/>
            <w:vAlign w:val="bottom"/>
            <w:hideMark/>
          </w:tcPr>
          <w:p w14:paraId="274EA22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920315</w:t>
            </w:r>
          </w:p>
        </w:tc>
      </w:tr>
      <w:tr w:rsidR="005B4ACB" w:rsidRPr="005B4ACB" w14:paraId="0CDE0F99" w14:textId="77777777" w:rsidTr="005B4ACB">
        <w:trPr>
          <w:trHeight w:val="300"/>
        </w:trPr>
        <w:tc>
          <w:tcPr>
            <w:tcW w:w="2320" w:type="dxa"/>
            <w:tcBorders>
              <w:top w:val="nil"/>
              <w:left w:val="nil"/>
              <w:bottom w:val="nil"/>
              <w:right w:val="nil"/>
            </w:tcBorders>
            <w:shd w:val="clear" w:color="auto" w:fill="auto"/>
            <w:noWrap/>
            <w:vAlign w:val="bottom"/>
            <w:hideMark/>
          </w:tcPr>
          <w:p w14:paraId="29EFD2D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soul</w:t>
            </w:r>
          </w:p>
        </w:tc>
        <w:tc>
          <w:tcPr>
            <w:tcW w:w="1900" w:type="dxa"/>
            <w:tcBorders>
              <w:top w:val="nil"/>
              <w:left w:val="nil"/>
              <w:bottom w:val="nil"/>
              <w:right w:val="nil"/>
            </w:tcBorders>
            <w:shd w:val="clear" w:color="auto" w:fill="auto"/>
            <w:noWrap/>
            <w:vAlign w:val="bottom"/>
            <w:hideMark/>
          </w:tcPr>
          <w:p w14:paraId="70785C3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068323</w:t>
            </w:r>
          </w:p>
        </w:tc>
        <w:tc>
          <w:tcPr>
            <w:tcW w:w="1960" w:type="dxa"/>
            <w:tcBorders>
              <w:top w:val="nil"/>
              <w:left w:val="nil"/>
              <w:bottom w:val="nil"/>
              <w:right w:val="nil"/>
            </w:tcBorders>
            <w:shd w:val="clear" w:color="auto" w:fill="auto"/>
            <w:noWrap/>
            <w:vAlign w:val="bottom"/>
            <w:hideMark/>
          </w:tcPr>
          <w:p w14:paraId="5477A41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084055</w:t>
            </w:r>
          </w:p>
        </w:tc>
      </w:tr>
      <w:tr w:rsidR="005B4ACB" w:rsidRPr="005B4ACB" w14:paraId="0897523D"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3E0917E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pirate.n.02</w:t>
            </w:r>
          </w:p>
        </w:tc>
        <w:tc>
          <w:tcPr>
            <w:tcW w:w="1900" w:type="dxa"/>
            <w:tcBorders>
              <w:top w:val="nil"/>
              <w:left w:val="nil"/>
              <w:bottom w:val="single" w:sz="4" w:space="0" w:color="8EA9DB"/>
              <w:right w:val="nil"/>
            </w:tcBorders>
            <w:shd w:val="clear" w:color="auto" w:fill="auto"/>
            <w:noWrap/>
            <w:vAlign w:val="bottom"/>
            <w:hideMark/>
          </w:tcPr>
          <w:p w14:paraId="7DE5EE8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3291925</w:t>
            </w:r>
          </w:p>
        </w:tc>
        <w:tc>
          <w:tcPr>
            <w:tcW w:w="1960" w:type="dxa"/>
            <w:tcBorders>
              <w:top w:val="nil"/>
              <w:left w:val="nil"/>
              <w:bottom w:val="single" w:sz="4" w:space="0" w:color="8EA9DB"/>
              <w:right w:val="nil"/>
            </w:tcBorders>
            <w:shd w:val="clear" w:color="auto" w:fill="auto"/>
            <w:noWrap/>
            <w:vAlign w:val="bottom"/>
            <w:hideMark/>
          </w:tcPr>
          <w:p w14:paraId="78FC781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9130737</w:t>
            </w:r>
          </w:p>
        </w:tc>
      </w:tr>
      <w:tr w:rsidR="005B4ACB" w:rsidRPr="005B4ACB" w14:paraId="23CB36EB" w14:textId="77777777" w:rsidTr="005B4ACB">
        <w:trPr>
          <w:trHeight w:val="300"/>
        </w:trPr>
        <w:tc>
          <w:tcPr>
            <w:tcW w:w="2320" w:type="dxa"/>
            <w:tcBorders>
              <w:top w:val="nil"/>
              <w:left w:val="nil"/>
              <w:bottom w:val="nil"/>
              <w:right w:val="nil"/>
            </w:tcBorders>
            <w:shd w:val="clear" w:color="auto" w:fill="auto"/>
            <w:noWrap/>
            <w:vAlign w:val="bottom"/>
            <w:hideMark/>
          </w:tcPr>
          <w:p w14:paraId="303A9FD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lastRenderedPageBreak/>
              <w:t>buccaneer</w:t>
            </w:r>
          </w:p>
        </w:tc>
        <w:tc>
          <w:tcPr>
            <w:tcW w:w="1900" w:type="dxa"/>
            <w:tcBorders>
              <w:top w:val="nil"/>
              <w:left w:val="nil"/>
              <w:bottom w:val="nil"/>
              <w:right w:val="nil"/>
            </w:tcBorders>
            <w:shd w:val="clear" w:color="auto" w:fill="auto"/>
            <w:noWrap/>
            <w:vAlign w:val="bottom"/>
            <w:hideMark/>
          </w:tcPr>
          <w:p w14:paraId="5412BEF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776398</w:t>
            </w:r>
          </w:p>
        </w:tc>
        <w:tc>
          <w:tcPr>
            <w:tcW w:w="1960" w:type="dxa"/>
            <w:tcBorders>
              <w:top w:val="nil"/>
              <w:left w:val="nil"/>
              <w:bottom w:val="nil"/>
              <w:right w:val="nil"/>
            </w:tcBorders>
            <w:shd w:val="clear" w:color="auto" w:fill="auto"/>
            <w:noWrap/>
            <w:vAlign w:val="bottom"/>
            <w:hideMark/>
          </w:tcPr>
          <w:p w14:paraId="6E35DF7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105553</w:t>
            </w:r>
          </w:p>
        </w:tc>
      </w:tr>
      <w:tr w:rsidR="005B4ACB" w:rsidRPr="005B4ACB" w14:paraId="49A8869F" w14:textId="77777777" w:rsidTr="005B4ACB">
        <w:trPr>
          <w:trHeight w:val="300"/>
        </w:trPr>
        <w:tc>
          <w:tcPr>
            <w:tcW w:w="2320" w:type="dxa"/>
            <w:tcBorders>
              <w:top w:val="nil"/>
              <w:left w:val="nil"/>
              <w:bottom w:val="nil"/>
              <w:right w:val="nil"/>
            </w:tcBorders>
            <w:shd w:val="clear" w:color="auto" w:fill="auto"/>
            <w:noWrap/>
            <w:vAlign w:val="bottom"/>
            <w:hideMark/>
          </w:tcPr>
          <w:p w14:paraId="4606A8E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irate</w:t>
            </w:r>
          </w:p>
        </w:tc>
        <w:tc>
          <w:tcPr>
            <w:tcW w:w="1900" w:type="dxa"/>
            <w:tcBorders>
              <w:top w:val="nil"/>
              <w:left w:val="nil"/>
              <w:bottom w:val="nil"/>
              <w:right w:val="nil"/>
            </w:tcBorders>
            <w:shd w:val="clear" w:color="auto" w:fill="auto"/>
            <w:noWrap/>
            <w:vAlign w:val="bottom"/>
            <w:hideMark/>
          </w:tcPr>
          <w:p w14:paraId="088B072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807453</w:t>
            </w:r>
          </w:p>
        </w:tc>
        <w:tc>
          <w:tcPr>
            <w:tcW w:w="1960" w:type="dxa"/>
            <w:tcBorders>
              <w:top w:val="nil"/>
              <w:left w:val="nil"/>
              <w:bottom w:val="nil"/>
              <w:right w:val="nil"/>
            </w:tcBorders>
            <w:shd w:val="clear" w:color="auto" w:fill="auto"/>
            <w:noWrap/>
            <w:vAlign w:val="bottom"/>
            <w:hideMark/>
          </w:tcPr>
          <w:p w14:paraId="589E3D7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315592</w:t>
            </w:r>
          </w:p>
        </w:tc>
      </w:tr>
      <w:tr w:rsidR="005B4ACB" w:rsidRPr="005B4ACB" w14:paraId="4869794B"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614168C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preen.v.03</w:t>
            </w:r>
          </w:p>
        </w:tc>
        <w:tc>
          <w:tcPr>
            <w:tcW w:w="1900" w:type="dxa"/>
            <w:tcBorders>
              <w:top w:val="nil"/>
              <w:left w:val="nil"/>
              <w:bottom w:val="single" w:sz="4" w:space="0" w:color="8EA9DB"/>
              <w:right w:val="nil"/>
            </w:tcBorders>
            <w:shd w:val="clear" w:color="auto" w:fill="auto"/>
            <w:noWrap/>
            <w:vAlign w:val="bottom"/>
            <w:hideMark/>
          </w:tcPr>
          <w:p w14:paraId="255DDDD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2049689</w:t>
            </w:r>
          </w:p>
        </w:tc>
        <w:tc>
          <w:tcPr>
            <w:tcW w:w="1960" w:type="dxa"/>
            <w:tcBorders>
              <w:top w:val="nil"/>
              <w:left w:val="nil"/>
              <w:bottom w:val="single" w:sz="4" w:space="0" w:color="8EA9DB"/>
              <w:right w:val="nil"/>
            </w:tcBorders>
            <w:shd w:val="clear" w:color="auto" w:fill="auto"/>
            <w:noWrap/>
            <w:vAlign w:val="bottom"/>
            <w:hideMark/>
          </w:tcPr>
          <w:p w14:paraId="1D14F78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498775</w:t>
            </w:r>
          </w:p>
        </w:tc>
      </w:tr>
      <w:tr w:rsidR="005B4ACB" w:rsidRPr="005B4ACB" w14:paraId="11581982" w14:textId="77777777" w:rsidTr="005B4ACB">
        <w:trPr>
          <w:trHeight w:val="300"/>
        </w:trPr>
        <w:tc>
          <w:tcPr>
            <w:tcW w:w="2320" w:type="dxa"/>
            <w:tcBorders>
              <w:top w:val="nil"/>
              <w:left w:val="nil"/>
              <w:bottom w:val="nil"/>
              <w:right w:val="nil"/>
            </w:tcBorders>
            <w:shd w:val="clear" w:color="auto" w:fill="auto"/>
            <w:noWrap/>
            <w:vAlign w:val="bottom"/>
            <w:hideMark/>
          </w:tcPr>
          <w:p w14:paraId="115F1E5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dress</w:t>
            </w:r>
          </w:p>
        </w:tc>
        <w:tc>
          <w:tcPr>
            <w:tcW w:w="1900" w:type="dxa"/>
            <w:tcBorders>
              <w:top w:val="nil"/>
              <w:left w:val="nil"/>
              <w:bottom w:val="nil"/>
              <w:right w:val="nil"/>
            </w:tcBorders>
            <w:shd w:val="clear" w:color="auto" w:fill="auto"/>
            <w:noWrap/>
            <w:vAlign w:val="bottom"/>
            <w:hideMark/>
          </w:tcPr>
          <w:p w14:paraId="091CDA1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068323</w:t>
            </w:r>
          </w:p>
        </w:tc>
        <w:tc>
          <w:tcPr>
            <w:tcW w:w="1960" w:type="dxa"/>
            <w:tcBorders>
              <w:top w:val="nil"/>
              <w:left w:val="nil"/>
              <w:bottom w:val="nil"/>
              <w:right w:val="nil"/>
            </w:tcBorders>
            <w:shd w:val="clear" w:color="auto" w:fill="auto"/>
            <w:noWrap/>
            <w:vAlign w:val="bottom"/>
            <w:hideMark/>
          </w:tcPr>
          <w:p w14:paraId="32E8357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647928</w:t>
            </w:r>
          </w:p>
        </w:tc>
      </w:tr>
      <w:tr w:rsidR="005B4ACB" w:rsidRPr="005B4ACB" w14:paraId="376D8631" w14:textId="77777777" w:rsidTr="005B4ACB">
        <w:trPr>
          <w:trHeight w:val="300"/>
        </w:trPr>
        <w:tc>
          <w:tcPr>
            <w:tcW w:w="2320" w:type="dxa"/>
            <w:tcBorders>
              <w:top w:val="nil"/>
              <w:left w:val="nil"/>
              <w:bottom w:val="nil"/>
              <w:right w:val="nil"/>
            </w:tcBorders>
            <w:shd w:val="clear" w:color="auto" w:fill="auto"/>
            <w:noWrap/>
            <w:vAlign w:val="bottom"/>
            <w:hideMark/>
          </w:tcPr>
          <w:p w14:paraId="7BD74CB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rimp</w:t>
            </w:r>
          </w:p>
        </w:tc>
        <w:tc>
          <w:tcPr>
            <w:tcW w:w="1900" w:type="dxa"/>
            <w:tcBorders>
              <w:top w:val="nil"/>
              <w:left w:val="nil"/>
              <w:bottom w:val="nil"/>
              <w:right w:val="nil"/>
            </w:tcBorders>
            <w:shd w:val="clear" w:color="auto" w:fill="auto"/>
            <w:noWrap/>
            <w:vAlign w:val="bottom"/>
            <w:hideMark/>
          </w:tcPr>
          <w:p w14:paraId="0DA6128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53416149</w:t>
            </w:r>
          </w:p>
        </w:tc>
        <w:tc>
          <w:tcPr>
            <w:tcW w:w="1960" w:type="dxa"/>
            <w:tcBorders>
              <w:top w:val="nil"/>
              <w:left w:val="nil"/>
              <w:bottom w:val="nil"/>
              <w:right w:val="nil"/>
            </w:tcBorders>
            <w:shd w:val="clear" w:color="auto" w:fill="auto"/>
            <w:noWrap/>
            <w:vAlign w:val="bottom"/>
            <w:hideMark/>
          </w:tcPr>
          <w:p w14:paraId="37223C3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349622</w:t>
            </w:r>
          </w:p>
        </w:tc>
      </w:tr>
      <w:tr w:rsidR="005B4ACB" w:rsidRPr="005B4ACB" w14:paraId="5EA2DBC1"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7FC1C8B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putrefaction.n.01</w:t>
            </w:r>
          </w:p>
        </w:tc>
        <w:tc>
          <w:tcPr>
            <w:tcW w:w="1900" w:type="dxa"/>
            <w:tcBorders>
              <w:top w:val="nil"/>
              <w:left w:val="nil"/>
              <w:bottom w:val="single" w:sz="4" w:space="0" w:color="8EA9DB"/>
              <w:right w:val="nil"/>
            </w:tcBorders>
            <w:shd w:val="clear" w:color="auto" w:fill="auto"/>
            <w:noWrap/>
            <w:vAlign w:val="bottom"/>
            <w:hideMark/>
          </w:tcPr>
          <w:p w14:paraId="483DCFD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3291925</w:t>
            </w:r>
          </w:p>
        </w:tc>
        <w:tc>
          <w:tcPr>
            <w:tcW w:w="1960" w:type="dxa"/>
            <w:tcBorders>
              <w:top w:val="nil"/>
              <w:left w:val="nil"/>
              <w:bottom w:val="single" w:sz="4" w:space="0" w:color="8EA9DB"/>
              <w:right w:val="nil"/>
            </w:tcBorders>
            <w:shd w:val="clear" w:color="auto" w:fill="auto"/>
            <w:noWrap/>
            <w:vAlign w:val="bottom"/>
            <w:hideMark/>
          </w:tcPr>
          <w:p w14:paraId="065AA61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4299065</w:t>
            </w:r>
          </w:p>
        </w:tc>
      </w:tr>
      <w:tr w:rsidR="005B4ACB" w:rsidRPr="005B4ACB" w14:paraId="061E6F65" w14:textId="77777777" w:rsidTr="005B4ACB">
        <w:trPr>
          <w:trHeight w:val="300"/>
        </w:trPr>
        <w:tc>
          <w:tcPr>
            <w:tcW w:w="2320" w:type="dxa"/>
            <w:tcBorders>
              <w:top w:val="nil"/>
              <w:left w:val="nil"/>
              <w:bottom w:val="nil"/>
              <w:right w:val="nil"/>
            </w:tcBorders>
            <w:shd w:val="clear" w:color="auto" w:fill="auto"/>
            <w:noWrap/>
            <w:vAlign w:val="bottom"/>
            <w:hideMark/>
          </w:tcPr>
          <w:p w14:paraId="28D570A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putrefaction</w:t>
            </w:r>
          </w:p>
        </w:tc>
        <w:tc>
          <w:tcPr>
            <w:tcW w:w="1900" w:type="dxa"/>
            <w:tcBorders>
              <w:top w:val="nil"/>
              <w:left w:val="nil"/>
              <w:bottom w:val="nil"/>
              <w:right w:val="nil"/>
            </w:tcBorders>
            <w:shd w:val="clear" w:color="auto" w:fill="auto"/>
            <w:noWrap/>
            <w:vAlign w:val="bottom"/>
            <w:hideMark/>
          </w:tcPr>
          <w:p w14:paraId="1F50767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59627329</w:t>
            </w:r>
          </w:p>
        </w:tc>
        <w:tc>
          <w:tcPr>
            <w:tcW w:w="1960" w:type="dxa"/>
            <w:tcBorders>
              <w:top w:val="nil"/>
              <w:left w:val="nil"/>
              <w:bottom w:val="nil"/>
              <w:right w:val="nil"/>
            </w:tcBorders>
            <w:shd w:val="clear" w:color="auto" w:fill="auto"/>
            <w:noWrap/>
            <w:vAlign w:val="bottom"/>
            <w:hideMark/>
          </w:tcPr>
          <w:p w14:paraId="6CDD6FF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4031764</w:t>
            </w:r>
          </w:p>
        </w:tc>
      </w:tr>
      <w:tr w:rsidR="005B4ACB" w:rsidRPr="005B4ACB" w14:paraId="19E7FF61" w14:textId="77777777" w:rsidTr="005B4ACB">
        <w:trPr>
          <w:trHeight w:val="300"/>
        </w:trPr>
        <w:tc>
          <w:tcPr>
            <w:tcW w:w="2320" w:type="dxa"/>
            <w:tcBorders>
              <w:top w:val="nil"/>
              <w:left w:val="nil"/>
              <w:bottom w:val="nil"/>
              <w:right w:val="nil"/>
            </w:tcBorders>
            <w:shd w:val="clear" w:color="auto" w:fill="auto"/>
            <w:noWrap/>
            <w:vAlign w:val="bottom"/>
            <w:hideMark/>
          </w:tcPr>
          <w:p w14:paraId="58A41C9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rot</w:t>
            </w:r>
          </w:p>
        </w:tc>
        <w:tc>
          <w:tcPr>
            <w:tcW w:w="1900" w:type="dxa"/>
            <w:tcBorders>
              <w:top w:val="nil"/>
              <w:left w:val="nil"/>
              <w:bottom w:val="nil"/>
              <w:right w:val="nil"/>
            </w:tcBorders>
            <w:shd w:val="clear" w:color="auto" w:fill="auto"/>
            <w:noWrap/>
            <w:vAlign w:val="bottom"/>
            <w:hideMark/>
          </w:tcPr>
          <w:p w14:paraId="2AE93E0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956522</w:t>
            </w:r>
          </w:p>
        </w:tc>
        <w:tc>
          <w:tcPr>
            <w:tcW w:w="1960" w:type="dxa"/>
            <w:tcBorders>
              <w:top w:val="nil"/>
              <w:left w:val="nil"/>
              <w:bottom w:val="nil"/>
              <w:right w:val="nil"/>
            </w:tcBorders>
            <w:shd w:val="clear" w:color="auto" w:fill="auto"/>
            <w:noWrap/>
            <w:vAlign w:val="bottom"/>
            <w:hideMark/>
          </w:tcPr>
          <w:p w14:paraId="50FD210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566367</w:t>
            </w:r>
          </w:p>
        </w:tc>
      </w:tr>
      <w:tr w:rsidR="005B4ACB" w:rsidRPr="005B4ACB" w14:paraId="7E581797"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743CE1C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real.s.04</w:t>
            </w:r>
          </w:p>
        </w:tc>
        <w:tc>
          <w:tcPr>
            <w:tcW w:w="1900" w:type="dxa"/>
            <w:tcBorders>
              <w:top w:val="nil"/>
              <w:left w:val="nil"/>
              <w:bottom w:val="single" w:sz="4" w:space="0" w:color="8EA9DB"/>
              <w:right w:val="nil"/>
            </w:tcBorders>
            <w:shd w:val="clear" w:color="auto" w:fill="auto"/>
            <w:noWrap/>
            <w:vAlign w:val="bottom"/>
            <w:hideMark/>
          </w:tcPr>
          <w:p w14:paraId="5EAFBD8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5093168</w:t>
            </w:r>
          </w:p>
        </w:tc>
        <w:tc>
          <w:tcPr>
            <w:tcW w:w="1960" w:type="dxa"/>
            <w:tcBorders>
              <w:top w:val="nil"/>
              <w:left w:val="nil"/>
              <w:bottom w:val="single" w:sz="4" w:space="0" w:color="8EA9DB"/>
              <w:right w:val="nil"/>
            </w:tcBorders>
            <w:shd w:val="clear" w:color="auto" w:fill="auto"/>
            <w:noWrap/>
            <w:vAlign w:val="bottom"/>
            <w:hideMark/>
          </w:tcPr>
          <w:p w14:paraId="1706E3A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3870035</w:t>
            </w:r>
          </w:p>
        </w:tc>
      </w:tr>
      <w:tr w:rsidR="005B4ACB" w:rsidRPr="005B4ACB" w14:paraId="0B41D9F9" w14:textId="77777777" w:rsidTr="005B4ACB">
        <w:trPr>
          <w:trHeight w:val="300"/>
        </w:trPr>
        <w:tc>
          <w:tcPr>
            <w:tcW w:w="2320" w:type="dxa"/>
            <w:tcBorders>
              <w:top w:val="nil"/>
              <w:left w:val="nil"/>
              <w:bottom w:val="nil"/>
              <w:right w:val="nil"/>
            </w:tcBorders>
            <w:shd w:val="clear" w:color="auto" w:fill="auto"/>
            <w:noWrap/>
            <w:vAlign w:val="bottom"/>
            <w:hideMark/>
          </w:tcPr>
          <w:p w14:paraId="148DF63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real</w:t>
            </w:r>
          </w:p>
        </w:tc>
        <w:tc>
          <w:tcPr>
            <w:tcW w:w="1900" w:type="dxa"/>
            <w:tcBorders>
              <w:top w:val="nil"/>
              <w:left w:val="nil"/>
              <w:bottom w:val="nil"/>
              <w:right w:val="nil"/>
            </w:tcBorders>
            <w:shd w:val="clear" w:color="auto" w:fill="auto"/>
            <w:noWrap/>
            <w:vAlign w:val="bottom"/>
            <w:hideMark/>
          </w:tcPr>
          <w:p w14:paraId="252B674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503106</w:t>
            </w:r>
          </w:p>
        </w:tc>
        <w:tc>
          <w:tcPr>
            <w:tcW w:w="1960" w:type="dxa"/>
            <w:tcBorders>
              <w:top w:val="nil"/>
              <w:left w:val="nil"/>
              <w:bottom w:val="nil"/>
              <w:right w:val="nil"/>
            </w:tcBorders>
            <w:shd w:val="clear" w:color="auto" w:fill="auto"/>
            <w:noWrap/>
            <w:vAlign w:val="bottom"/>
            <w:hideMark/>
          </w:tcPr>
          <w:p w14:paraId="0D26240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138234</w:t>
            </w:r>
          </w:p>
        </w:tc>
      </w:tr>
      <w:tr w:rsidR="005B4ACB" w:rsidRPr="005B4ACB" w14:paraId="652F6BA8" w14:textId="77777777" w:rsidTr="005B4ACB">
        <w:trPr>
          <w:trHeight w:val="300"/>
        </w:trPr>
        <w:tc>
          <w:tcPr>
            <w:tcW w:w="2320" w:type="dxa"/>
            <w:tcBorders>
              <w:top w:val="nil"/>
              <w:left w:val="nil"/>
              <w:bottom w:val="nil"/>
              <w:right w:val="nil"/>
            </w:tcBorders>
            <w:shd w:val="clear" w:color="auto" w:fill="auto"/>
            <w:noWrap/>
            <w:vAlign w:val="bottom"/>
            <w:hideMark/>
          </w:tcPr>
          <w:p w14:paraId="7853D15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tangible</w:t>
            </w:r>
          </w:p>
        </w:tc>
        <w:tc>
          <w:tcPr>
            <w:tcW w:w="1900" w:type="dxa"/>
            <w:tcBorders>
              <w:top w:val="nil"/>
              <w:left w:val="nil"/>
              <w:bottom w:val="nil"/>
              <w:right w:val="nil"/>
            </w:tcBorders>
            <w:shd w:val="clear" w:color="auto" w:fill="auto"/>
            <w:noWrap/>
            <w:vAlign w:val="bottom"/>
            <w:hideMark/>
          </w:tcPr>
          <w:p w14:paraId="4293C78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068323</w:t>
            </w:r>
          </w:p>
        </w:tc>
        <w:tc>
          <w:tcPr>
            <w:tcW w:w="1960" w:type="dxa"/>
            <w:tcBorders>
              <w:top w:val="nil"/>
              <w:left w:val="nil"/>
              <w:bottom w:val="nil"/>
              <w:right w:val="nil"/>
            </w:tcBorders>
            <w:shd w:val="clear" w:color="auto" w:fill="auto"/>
            <w:noWrap/>
            <w:vAlign w:val="bottom"/>
            <w:hideMark/>
          </w:tcPr>
          <w:p w14:paraId="3A5B8CA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0601835</w:t>
            </w:r>
          </w:p>
        </w:tc>
      </w:tr>
      <w:tr w:rsidR="005B4ACB" w:rsidRPr="005B4ACB" w14:paraId="0279C3B0"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6742047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sex.n.04</w:t>
            </w:r>
          </w:p>
        </w:tc>
        <w:tc>
          <w:tcPr>
            <w:tcW w:w="1900" w:type="dxa"/>
            <w:tcBorders>
              <w:top w:val="nil"/>
              <w:left w:val="nil"/>
              <w:bottom w:val="single" w:sz="4" w:space="0" w:color="8EA9DB"/>
              <w:right w:val="nil"/>
            </w:tcBorders>
            <w:shd w:val="clear" w:color="auto" w:fill="auto"/>
            <w:noWrap/>
            <w:vAlign w:val="bottom"/>
            <w:hideMark/>
          </w:tcPr>
          <w:p w14:paraId="6AB138E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1</w:t>
            </w:r>
          </w:p>
        </w:tc>
        <w:tc>
          <w:tcPr>
            <w:tcW w:w="1960" w:type="dxa"/>
            <w:tcBorders>
              <w:top w:val="nil"/>
              <w:left w:val="nil"/>
              <w:bottom w:val="single" w:sz="4" w:space="0" w:color="8EA9DB"/>
              <w:right w:val="nil"/>
            </w:tcBorders>
            <w:shd w:val="clear" w:color="auto" w:fill="auto"/>
            <w:noWrap/>
            <w:vAlign w:val="bottom"/>
            <w:hideMark/>
          </w:tcPr>
          <w:p w14:paraId="2BE16F5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6517762</w:t>
            </w:r>
          </w:p>
        </w:tc>
      </w:tr>
      <w:tr w:rsidR="005B4ACB" w:rsidRPr="005B4ACB" w14:paraId="7335EA9E" w14:textId="77777777" w:rsidTr="005B4ACB">
        <w:trPr>
          <w:trHeight w:val="300"/>
        </w:trPr>
        <w:tc>
          <w:tcPr>
            <w:tcW w:w="2320" w:type="dxa"/>
            <w:tcBorders>
              <w:top w:val="nil"/>
              <w:left w:val="nil"/>
              <w:bottom w:val="nil"/>
              <w:right w:val="nil"/>
            </w:tcBorders>
            <w:shd w:val="clear" w:color="auto" w:fill="auto"/>
            <w:noWrap/>
            <w:vAlign w:val="bottom"/>
            <w:hideMark/>
          </w:tcPr>
          <w:p w14:paraId="1454F14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gender</w:t>
            </w:r>
          </w:p>
        </w:tc>
        <w:tc>
          <w:tcPr>
            <w:tcW w:w="1900" w:type="dxa"/>
            <w:tcBorders>
              <w:top w:val="nil"/>
              <w:left w:val="nil"/>
              <w:bottom w:val="nil"/>
              <w:right w:val="nil"/>
            </w:tcBorders>
            <w:shd w:val="clear" w:color="auto" w:fill="auto"/>
            <w:noWrap/>
            <w:vAlign w:val="bottom"/>
            <w:hideMark/>
          </w:tcPr>
          <w:p w14:paraId="19BA2A4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94409938</w:t>
            </w:r>
          </w:p>
        </w:tc>
        <w:tc>
          <w:tcPr>
            <w:tcW w:w="1960" w:type="dxa"/>
            <w:tcBorders>
              <w:top w:val="nil"/>
              <w:left w:val="nil"/>
              <w:bottom w:val="nil"/>
              <w:right w:val="nil"/>
            </w:tcBorders>
            <w:shd w:val="clear" w:color="auto" w:fill="auto"/>
            <w:noWrap/>
            <w:vAlign w:val="bottom"/>
            <w:hideMark/>
          </w:tcPr>
          <w:p w14:paraId="15F5010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5045804</w:t>
            </w:r>
          </w:p>
        </w:tc>
      </w:tr>
      <w:tr w:rsidR="005B4ACB" w:rsidRPr="005B4ACB" w14:paraId="111232F6" w14:textId="77777777" w:rsidTr="005B4ACB">
        <w:trPr>
          <w:trHeight w:val="300"/>
        </w:trPr>
        <w:tc>
          <w:tcPr>
            <w:tcW w:w="2320" w:type="dxa"/>
            <w:tcBorders>
              <w:top w:val="nil"/>
              <w:left w:val="nil"/>
              <w:bottom w:val="nil"/>
              <w:right w:val="nil"/>
            </w:tcBorders>
            <w:shd w:val="clear" w:color="auto" w:fill="auto"/>
            <w:noWrap/>
            <w:vAlign w:val="bottom"/>
            <w:hideMark/>
          </w:tcPr>
          <w:p w14:paraId="7676B79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sex</w:t>
            </w:r>
          </w:p>
        </w:tc>
        <w:tc>
          <w:tcPr>
            <w:tcW w:w="1900" w:type="dxa"/>
            <w:tcBorders>
              <w:top w:val="nil"/>
              <w:left w:val="nil"/>
              <w:bottom w:val="nil"/>
              <w:right w:val="nil"/>
            </w:tcBorders>
            <w:shd w:val="clear" w:color="auto" w:fill="auto"/>
            <w:noWrap/>
            <w:vAlign w:val="bottom"/>
            <w:hideMark/>
          </w:tcPr>
          <w:p w14:paraId="436F0AE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05590062</w:t>
            </w:r>
          </w:p>
        </w:tc>
        <w:tc>
          <w:tcPr>
            <w:tcW w:w="1960" w:type="dxa"/>
            <w:tcBorders>
              <w:top w:val="nil"/>
              <w:left w:val="nil"/>
              <w:bottom w:val="nil"/>
              <w:right w:val="nil"/>
            </w:tcBorders>
            <w:shd w:val="clear" w:color="auto" w:fill="auto"/>
            <w:noWrap/>
            <w:vAlign w:val="bottom"/>
            <w:hideMark/>
          </w:tcPr>
          <w:p w14:paraId="160320E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98972</w:t>
            </w:r>
          </w:p>
        </w:tc>
      </w:tr>
      <w:tr w:rsidR="005B4ACB" w:rsidRPr="005B4ACB" w14:paraId="46FA3C07"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0239B03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termination.n.05</w:t>
            </w:r>
          </w:p>
        </w:tc>
        <w:tc>
          <w:tcPr>
            <w:tcW w:w="1900" w:type="dxa"/>
            <w:tcBorders>
              <w:top w:val="nil"/>
              <w:left w:val="nil"/>
              <w:bottom w:val="single" w:sz="4" w:space="0" w:color="8EA9DB"/>
              <w:right w:val="nil"/>
            </w:tcBorders>
            <w:shd w:val="clear" w:color="auto" w:fill="auto"/>
            <w:noWrap/>
            <w:vAlign w:val="bottom"/>
            <w:hideMark/>
          </w:tcPr>
          <w:p w14:paraId="7A29948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69565217</w:t>
            </w:r>
          </w:p>
        </w:tc>
        <w:tc>
          <w:tcPr>
            <w:tcW w:w="1960" w:type="dxa"/>
            <w:tcBorders>
              <w:top w:val="nil"/>
              <w:left w:val="nil"/>
              <w:bottom w:val="single" w:sz="4" w:space="0" w:color="8EA9DB"/>
              <w:right w:val="nil"/>
            </w:tcBorders>
            <w:shd w:val="clear" w:color="auto" w:fill="auto"/>
            <w:noWrap/>
            <w:vAlign w:val="bottom"/>
            <w:hideMark/>
          </w:tcPr>
          <w:p w14:paraId="2832FBF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485247</w:t>
            </w:r>
          </w:p>
        </w:tc>
      </w:tr>
      <w:tr w:rsidR="005B4ACB" w:rsidRPr="005B4ACB" w14:paraId="2D858454" w14:textId="77777777" w:rsidTr="005B4ACB">
        <w:trPr>
          <w:trHeight w:val="300"/>
        </w:trPr>
        <w:tc>
          <w:tcPr>
            <w:tcW w:w="2320" w:type="dxa"/>
            <w:tcBorders>
              <w:top w:val="nil"/>
              <w:left w:val="nil"/>
              <w:bottom w:val="nil"/>
              <w:right w:val="nil"/>
            </w:tcBorders>
            <w:shd w:val="clear" w:color="auto" w:fill="auto"/>
            <w:noWrap/>
            <w:vAlign w:val="bottom"/>
            <w:hideMark/>
          </w:tcPr>
          <w:p w14:paraId="08DDC2F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ending</w:t>
            </w:r>
          </w:p>
        </w:tc>
        <w:tc>
          <w:tcPr>
            <w:tcW w:w="1900" w:type="dxa"/>
            <w:tcBorders>
              <w:top w:val="nil"/>
              <w:left w:val="nil"/>
              <w:bottom w:val="nil"/>
              <w:right w:val="nil"/>
            </w:tcBorders>
            <w:shd w:val="clear" w:color="auto" w:fill="auto"/>
            <w:noWrap/>
            <w:vAlign w:val="bottom"/>
            <w:hideMark/>
          </w:tcPr>
          <w:p w14:paraId="3E8C6EB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26087</w:t>
            </w:r>
          </w:p>
        </w:tc>
        <w:tc>
          <w:tcPr>
            <w:tcW w:w="1960" w:type="dxa"/>
            <w:tcBorders>
              <w:top w:val="nil"/>
              <w:left w:val="nil"/>
              <w:bottom w:val="nil"/>
              <w:right w:val="nil"/>
            </w:tcBorders>
            <w:shd w:val="clear" w:color="auto" w:fill="auto"/>
            <w:noWrap/>
            <w:vAlign w:val="bottom"/>
            <w:hideMark/>
          </w:tcPr>
          <w:p w14:paraId="2C7F5FA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080221</w:t>
            </w:r>
          </w:p>
        </w:tc>
      </w:tr>
      <w:tr w:rsidR="005B4ACB" w:rsidRPr="005B4ACB" w14:paraId="2DB73553" w14:textId="77777777" w:rsidTr="005B4ACB">
        <w:trPr>
          <w:trHeight w:val="300"/>
        </w:trPr>
        <w:tc>
          <w:tcPr>
            <w:tcW w:w="2320" w:type="dxa"/>
            <w:tcBorders>
              <w:top w:val="nil"/>
              <w:left w:val="nil"/>
              <w:bottom w:val="nil"/>
              <w:right w:val="nil"/>
            </w:tcBorders>
            <w:shd w:val="clear" w:color="auto" w:fill="auto"/>
            <w:noWrap/>
            <w:vAlign w:val="bottom"/>
            <w:hideMark/>
          </w:tcPr>
          <w:p w14:paraId="76324B4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termination</w:t>
            </w:r>
          </w:p>
        </w:tc>
        <w:tc>
          <w:tcPr>
            <w:tcW w:w="1900" w:type="dxa"/>
            <w:tcBorders>
              <w:top w:val="nil"/>
              <w:left w:val="nil"/>
              <w:bottom w:val="nil"/>
              <w:right w:val="nil"/>
            </w:tcBorders>
            <w:shd w:val="clear" w:color="auto" w:fill="auto"/>
            <w:noWrap/>
            <w:vAlign w:val="bottom"/>
            <w:hideMark/>
          </w:tcPr>
          <w:p w14:paraId="027DD40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0869565</w:t>
            </w:r>
          </w:p>
        </w:tc>
        <w:tc>
          <w:tcPr>
            <w:tcW w:w="1960" w:type="dxa"/>
            <w:tcBorders>
              <w:top w:val="nil"/>
              <w:left w:val="nil"/>
              <w:bottom w:val="nil"/>
              <w:right w:val="nil"/>
            </w:tcBorders>
            <w:shd w:val="clear" w:color="auto" w:fill="auto"/>
            <w:noWrap/>
            <w:vAlign w:val="bottom"/>
            <w:hideMark/>
          </w:tcPr>
          <w:p w14:paraId="303CF60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6890274</w:t>
            </w:r>
          </w:p>
        </w:tc>
      </w:tr>
      <w:tr w:rsidR="005B4ACB" w:rsidRPr="005B4ACB" w14:paraId="5CF1A5C9"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6885864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veracious.s.02</w:t>
            </w:r>
          </w:p>
        </w:tc>
        <w:tc>
          <w:tcPr>
            <w:tcW w:w="1900" w:type="dxa"/>
            <w:tcBorders>
              <w:top w:val="nil"/>
              <w:left w:val="nil"/>
              <w:bottom w:val="single" w:sz="4" w:space="0" w:color="8EA9DB"/>
              <w:right w:val="nil"/>
            </w:tcBorders>
            <w:shd w:val="clear" w:color="auto" w:fill="auto"/>
            <w:noWrap/>
            <w:vAlign w:val="bottom"/>
            <w:hideMark/>
          </w:tcPr>
          <w:p w14:paraId="657CEC1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515528</w:t>
            </w:r>
          </w:p>
        </w:tc>
        <w:tc>
          <w:tcPr>
            <w:tcW w:w="1960" w:type="dxa"/>
            <w:tcBorders>
              <w:top w:val="nil"/>
              <w:left w:val="nil"/>
              <w:bottom w:val="single" w:sz="4" w:space="0" w:color="8EA9DB"/>
              <w:right w:val="nil"/>
            </w:tcBorders>
            <w:shd w:val="clear" w:color="auto" w:fill="auto"/>
            <w:noWrap/>
            <w:vAlign w:val="bottom"/>
            <w:hideMark/>
          </w:tcPr>
          <w:p w14:paraId="047A253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7550151</w:t>
            </w:r>
          </w:p>
        </w:tc>
      </w:tr>
      <w:tr w:rsidR="005B4ACB" w:rsidRPr="005B4ACB" w14:paraId="56ED6816" w14:textId="77777777" w:rsidTr="005B4ACB">
        <w:trPr>
          <w:trHeight w:val="300"/>
        </w:trPr>
        <w:tc>
          <w:tcPr>
            <w:tcW w:w="2320" w:type="dxa"/>
            <w:tcBorders>
              <w:top w:val="nil"/>
              <w:left w:val="nil"/>
              <w:bottom w:val="nil"/>
              <w:right w:val="nil"/>
            </w:tcBorders>
            <w:shd w:val="clear" w:color="auto" w:fill="auto"/>
            <w:noWrap/>
            <w:vAlign w:val="bottom"/>
            <w:hideMark/>
          </w:tcPr>
          <w:p w14:paraId="3D71F9D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right</w:t>
            </w:r>
          </w:p>
        </w:tc>
        <w:tc>
          <w:tcPr>
            <w:tcW w:w="1900" w:type="dxa"/>
            <w:tcBorders>
              <w:top w:val="nil"/>
              <w:left w:val="nil"/>
              <w:bottom w:val="nil"/>
              <w:right w:val="nil"/>
            </w:tcBorders>
            <w:shd w:val="clear" w:color="auto" w:fill="auto"/>
            <w:noWrap/>
            <w:vAlign w:val="bottom"/>
            <w:hideMark/>
          </w:tcPr>
          <w:p w14:paraId="5889B30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1987578</w:t>
            </w:r>
          </w:p>
        </w:tc>
        <w:tc>
          <w:tcPr>
            <w:tcW w:w="1960" w:type="dxa"/>
            <w:tcBorders>
              <w:top w:val="nil"/>
              <w:left w:val="nil"/>
              <w:bottom w:val="nil"/>
              <w:right w:val="nil"/>
            </w:tcBorders>
            <w:shd w:val="clear" w:color="auto" w:fill="auto"/>
            <w:noWrap/>
            <w:vAlign w:val="bottom"/>
            <w:hideMark/>
          </w:tcPr>
          <w:p w14:paraId="35A6B15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4009738</w:t>
            </w:r>
          </w:p>
        </w:tc>
      </w:tr>
      <w:tr w:rsidR="005B4ACB" w:rsidRPr="005B4ACB" w14:paraId="29810105" w14:textId="77777777" w:rsidTr="005B4ACB">
        <w:trPr>
          <w:trHeight w:val="300"/>
        </w:trPr>
        <w:tc>
          <w:tcPr>
            <w:tcW w:w="2320" w:type="dxa"/>
            <w:tcBorders>
              <w:top w:val="nil"/>
              <w:left w:val="nil"/>
              <w:bottom w:val="nil"/>
              <w:right w:val="nil"/>
            </w:tcBorders>
            <w:shd w:val="clear" w:color="auto" w:fill="auto"/>
            <w:noWrap/>
            <w:vAlign w:val="bottom"/>
            <w:hideMark/>
          </w:tcPr>
          <w:p w14:paraId="6CBEF0E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veracious</w:t>
            </w:r>
          </w:p>
        </w:tc>
        <w:tc>
          <w:tcPr>
            <w:tcW w:w="1900" w:type="dxa"/>
            <w:tcBorders>
              <w:top w:val="nil"/>
              <w:left w:val="nil"/>
              <w:bottom w:val="nil"/>
              <w:right w:val="nil"/>
            </w:tcBorders>
            <w:shd w:val="clear" w:color="auto" w:fill="auto"/>
            <w:noWrap/>
            <w:vAlign w:val="bottom"/>
            <w:hideMark/>
          </w:tcPr>
          <w:p w14:paraId="742CB0B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68322981</w:t>
            </w:r>
          </w:p>
        </w:tc>
        <w:tc>
          <w:tcPr>
            <w:tcW w:w="1960" w:type="dxa"/>
            <w:tcBorders>
              <w:top w:val="nil"/>
              <w:left w:val="nil"/>
              <w:bottom w:val="nil"/>
              <w:right w:val="nil"/>
            </w:tcBorders>
            <w:shd w:val="clear" w:color="auto" w:fill="auto"/>
            <w:noWrap/>
            <w:vAlign w:val="bottom"/>
            <w:hideMark/>
          </w:tcPr>
          <w:p w14:paraId="71857FB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1090565</w:t>
            </w:r>
          </w:p>
        </w:tc>
      </w:tr>
      <w:tr w:rsidR="005B4ACB" w:rsidRPr="005B4ACB" w14:paraId="10548735"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5510F48E"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wash.v.02</w:t>
            </w:r>
          </w:p>
        </w:tc>
        <w:tc>
          <w:tcPr>
            <w:tcW w:w="1900" w:type="dxa"/>
            <w:tcBorders>
              <w:top w:val="nil"/>
              <w:left w:val="nil"/>
              <w:bottom w:val="single" w:sz="4" w:space="0" w:color="8EA9DB"/>
              <w:right w:val="nil"/>
            </w:tcBorders>
            <w:shd w:val="clear" w:color="auto" w:fill="auto"/>
            <w:noWrap/>
            <w:vAlign w:val="bottom"/>
            <w:hideMark/>
          </w:tcPr>
          <w:p w14:paraId="0682E05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26087</w:t>
            </w:r>
          </w:p>
        </w:tc>
        <w:tc>
          <w:tcPr>
            <w:tcW w:w="1960" w:type="dxa"/>
            <w:tcBorders>
              <w:top w:val="nil"/>
              <w:left w:val="nil"/>
              <w:bottom w:val="single" w:sz="4" w:space="0" w:color="8EA9DB"/>
              <w:right w:val="nil"/>
            </w:tcBorders>
            <w:shd w:val="clear" w:color="auto" w:fill="auto"/>
            <w:noWrap/>
            <w:vAlign w:val="bottom"/>
            <w:hideMark/>
          </w:tcPr>
          <w:p w14:paraId="65E4A9D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2511872</w:t>
            </w:r>
          </w:p>
        </w:tc>
      </w:tr>
      <w:tr w:rsidR="005B4ACB" w:rsidRPr="005B4ACB" w14:paraId="16BB576B" w14:textId="77777777" w:rsidTr="005B4ACB">
        <w:trPr>
          <w:trHeight w:val="300"/>
        </w:trPr>
        <w:tc>
          <w:tcPr>
            <w:tcW w:w="2320" w:type="dxa"/>
            <w:tcBorders>
              <w:top w:val="nil"/>
              <w:left w:val="nil"/>
              <w:bottom w:val="nil"/>
              <w:right w:val="nil"/>
            </w:tcBorders>
            <w:shd w:val="clear" w:color="auto" w:fill="auto"/>
            <w:noWrap/>
            <w:vAlign w:val="bottom"/>
            <w:hideMark/>
          </w:tcPr>
          <w:p w14:paraId="15D3B78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lave</w:t>
            </w:r>
          </w:p>
        </w:tc>
        <w:tc>
          <w:tcPr>
            <w:tcW w:w="1900" w:type="dxa"/>
            <w:tcBorders>
              <w:top w:val="nil"/>
              <w:left w:val="nil"/>
              <w:bottom w:val="nil"/>
              <w:right w:val="nil"/>
            </w:tcBorders>
            <w:shd w:val="clear" w:color="auto" w:fill="auto"/>
            <w:noWrap/>
            <w:vAlign w:val="bottom"/>
            <w:hideMark/>
          </w:tcPr>
          <w:p w14:paraId="76345D2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503106</w:t>
            </w:r>
          </w:p>
        </w:tc>
        <w:tc>
          <w:tcPr>
            <w:tcW w:w="1960" w:type="dxa"/>
            <w:tcBorders>
              <w:top w:val="nil"/>
              <w:left w:val="nil"/>
              <w:bottom w:val="nil"/>
              <w:right w:val="nil"/>
            </w:tcBorders>
            <w:shd w:val="clear" w:color="auto" w:fill="auto"/>
            <w:noWrap/>
            <w:vAlign w:val="bottom"/>
            <w:hideMark/>
          </w:tcPr>
          <w:p w14:paraId="51E69A5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415003</w:t>
            </w:r>
          </w:p>
        </w:tc>
      </w:tr>
      <w:tr w:rsidR="005B4ACB" w:rsidRPr="005B4ACB" w14:paraId="4D07641E" w14:textId="77777777" w:rsidTr="005B4ACB">
        <w:trPr>
          <w:trHeight w:val="300"/>
        </w:trPr>
        <w:tc>
          <w:tcPr>
            <w:tcW w:w="2320" w:type="dxa"/>
            <w:tcBorders>
              <w:top w:val="nil"/>
              <w:left w:val="nil"/>
              <w:bottom w:val="nil"/>
              <w:right w:val="nil"/>
            </w:tcBorders>
            <w:shd w:val="clear" w:color="auto" w:fill="auto"/>
            <w:noWrap/>
            <w:vAlign w:val="bottom"/>
            <w:hideMark/>
          </w:tcPr>
          <w:p w14:paraId="2C15619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wash</w:t>
            </w:r>
          </w:p>
        </w:tc>
        <w:tc>
          <w:tcPr>
            <w:tcW w:w="1900" w:type="dxa"/>
            <w:tcBorders>
              <w:top w:val="nil"/>
              <w:left w:val="nil"/>
              <w:bottom w:val="nil"/>
              <w:right w:val="nil"/>
            </w:tcBorders>
            <w:shd w:val="clear" w:color="auto" w:fill="auto"/>
            <w:noWrap/>
            <w:vAlign w:val="bottom"/>
            <w:hideMark/>
          </w:tcPr>
          <w:p w14:paraId="4B4E914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018634</w:t>
            </w:r>
          </w:p>
        </w:tc>
        <w:tc>
          <w:tcPr>
            <w:tcW w:w="1960" w:type="dxa"/>
            <w:tcBorders>
              <w:top w:val="nil"/>
              <w:left w:val="nil"/>
              <w:bottom w:val="nil"/>
              <w:right w:val="nil"/>
            </w:tcBorders>
            <w:shd w:val="clear" w:color="auto" w:fill="auto"/>
            <w:noWrap/>
            <w:vAlign w:val="bottom"/>
            <w:hideMark/>
          </w:tcPr>
          <w:p w14:paraId="202881C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5608742</w:t>
            </w:r>
          </w:p>
        </w:tc>
      </w:tr>
      <w:tr w:rsidR="005B4ACB" w:rsidRPr="005B4ACB" w14:paraId="2688592C"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2F98AEE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well.r.03</w:t>
            </w:r>
          </w:p>
        </w:tc>
        <w:tc>
          <w:tcPr>
            <w:tcW w:w="1900" w:type="dxa"/>
            <w:tcBorders>
              <w:top w:val="nil"/>
              <w:left w:val="nil"/>
              <w:bottom w:val="single" w:sz="4" w:space="0" w:color="8EA9DB"/>
              <w:right w:val="nil"/>
            </w:tcBorders>
            <w:shd w:val="clear" w:color="auto" w:fill="auto"/>
            <w:noWrap/>
            <w:vAlign w:val="bottom"/>
            <w:hideMark/>
          </w:tcPr>
          <w:p w14:paraId="0F7AFC9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8198758</w:t>
            </w:r>
          </w:p>
        </w:tc>
        <w:tc>
          <w:tcPr>
            <w:tcW w:w="1960" w:type="dxa"/>
            <w:tcBorders>
              <w:top w:val="nil"/>
              <w:left w:val="nil"/>
              <w:bottom w:val="single" w:sz="4" w:space="0" w:color="8EA9DB"/>
              <w:right w:val="nil"/>
            </w:tcBorders>
            <w:shd w:val="clear" w:color="auto" w:fill="auto"/>
            <w:noWrap/>
            <w:vAlign w:val="bottom"/>
            <w:hideMark/>
          </w:tcPr>
          <w:p w14:paraId="7C38B51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7697949</w:t>
            </w:r>
          </w:p>
        </w:tc>
      </w:tr>
      <w:tr w:rsidR="005B4ACB" w:rsidRPr="005B4ACB" w14:paraId="065792E3" w14:textId="77777777" w:rsidTr="005B4ACB">
        <w:trPr>
          <w:trHeight w:val="300"/>
        </w:trPr>
        <w:tc>
          <w:tcPr>
            <w:tcW w:w="2320" w:type="dxa"/>
            <w:tcBorders>
              <w:top w:val="nil"/>
              <w:left w:val="nil"/>
              <w:bottom w:val="nil"/>
              <w:right w:val="nil"/>
            </w:tcBorders>
            <w:shd w:val="clear" w:color="auto" w:fill="auto"/>
            <w:noWrap/>
            <w:vAlign w:val="bottom"/>
            <w:hideMark/>
          </w:tcPr>
          <w:p w14:paraId="57D1C5C6"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best</w:t>
            </w:r>
          </w:p>
        </w:tc>
        <w:tc>
          <w:tcPr>
            <w:tcW w:w="1900" w:type="dxa"/>
            <w:tcBorders>
              <w:top w:val="nil"/>
              <w:left w:val="nil"/>
              <w:bottom w:val="nil"/>
              <w:right w:val="nil"/>
            </w:tcBorders>
            <w:shd w:val="clear" w:color="auto" w:fill="auto"/>
            <w:noWrap/>
            <w:vAlign w:val="bottom"/>
            <w:hideMark/>
          </w:tcPr>
          <w:p w14:paraId="259D202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100621118</w:t>
            </w:r>
          </w:p>
        </w:tc>
        <w:tc>
          <w:tcPr>
            <w:tcW w:w="1960" w:type="dxa"/>
            <w:tcBorders>
              <w:top w:val="nil"/>
              <w:left w:val="nil"/>
              <w:bottom w:val="nil"/>
              <w:right w:val="nil"/>
            </w:tcBorders>
            <w:shd w:val="clear" w:color="auto" w:fill="auto"/>
            <w:noWrap/>
            <w:vAlign w:val="bottom"/>
            <w:hideMark/>
          </w:tcPr>
          <w:p w14:paraId="17E6A51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8708321</w:t>
            </w:r>
          </w:p>
        </w:tc>
      </w:tr>
      <w:tr w:rsidR="005B4ACB" w:rsidRPr="005B4ACB" w14:paraId="642524DD" w14:textId="77777777" w:rsidTr="005B4ACB">
        <w:trPr>
          <w:trHeight w:val="300"/>
        </w:trPr>
        <w:tc>
          <w:tcPr>
            <w:tcW w:w="2320" w:type="dxa"/>
            <w:tcBorders>
              <w:top w:val="nil"/>
              <w:left w:val="nil"/>
              <w:bottom w:val="nil"/>
              <w:right w:val="nil"/>
            </w:tcBorders>
            <w:shd w:val="clear" w:color="auto" w:fill="auto"/>
            <w:noWrap/>
            <w:vAlign w:val="bottom"/>
            <w:hideMark/>
          </w:tcPr>
          <w:p w14:paraId="68AABEC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easily</w:t>
            </w:r>
          </w:p>
        </w:tc>
        <w:tc>
          <w:tcPr>
            <w:tcW w:w="1900" w:type="dxa"/>
            <w:tcBorders>
              <w:top w:val="nil"/>
              <w:left w:val="nil"/>
              <w:bottom w:val="nil"/>
              <w:right w:val="nil"/>
            </w:tcBorders>
            <w:shd w:val="clear" w:color="auto" w:fill="auto"/>
            <w:noWrap/>
            <w:vAlign w:val="bottom"/>
            <w:hideMark/>
          </w:tcPr>
          <w:p w14:paraId="796651A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5776398</w:t>
            </w:r>
          </w:p>
        </w:tc>
        <w:tc>
          <w:tcPr>
            <w:tcW w:w="1960" w:type="dxa"/>
            <w:tcBorders>
              <w:top w:val="nil"/>
              <w:left w:val="nil"/>
              <w:bottom w:val="nil"/>
              <w:right w:val="nil"/>
            </w:tcBorders>
            <w:shd w:val="clear" w:color="auto" w:fill="auto"/>
            <w:noWrap/>
            <w:vAlign w:val="bottom"/>
            <w:hideMark/>
          </w:tcPr>
          <w:p w14:paraId="655760B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687577</w:t>
            </w:r>
          </w:p>
        </w:tc>
      </w:tr>
      <w:tr w:rsidR="005B4ACB" w:rsidRPr="005B4ACB" w14:paraId="6959FBA2"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000425D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well.r.11</w:t>
            </w:r>
          </w:p>
        </w:tc>
        <w:tc>
          <w:tcPr>
            <w:tcW w:w="1900" w:type="dxa"/>
            <w:tcBorders>
              <w:top w:val="nil"/>
              <w:left w:val="nil"/>
              <w:bottom w:val="single" w:sz="4" w:space="0" w:color="8EA9DB"/>
              <w:right w:val="nil"/>
            </w:tcBorders>
            <w:shd w:val="clear" w:color="auto" w:fill="auto"/>
            <w:noWrap/>
            <w:vAlign w:val="bottom"/>
            <w:hideMark/>
          </w:tcPr>
          <w:p w14:paraId="3A2BECF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26087</w:t>
            </w:r>
          </w:p>
        </w:tc>
        <w:tc>
          <w:tcPr>
            <w:tcW w:w="1960" w:type="dxa"/>
            <w:tcBorders>
              <w:top w:val="nil"/>
              <w:left w:val="nil"/>
              <w:bottom w:val="single" w:sz="4" w:space="0" w:color="8EA9DB"/>
              <w:right w:val="nil"/>
            </w:tcBorders>
            <w:shd w:val="clear" w:color="auto" w:fill="auto"/>
            <w:noWrap/>
            <w:vAlign w:val="bottom"/>
            <w:hideMark/>
          </w:tcPr>
          <w:p w14:paraId="422D927F"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7880044</w:t>
            </w:r>
          </w:p>
        </w:tc>
      </w:tr>
      <w:tr w:rsidR="005B4ACB" w:rsidRPr="005B4ACB" w14:paraId="263F5FEC" w14:textId="77777777" w:rsidTr="005B4ACB">
        <w:trPr>
          <w:trHeight w:val="300"/>
        </w:trPr>
        <w:tc>
          <w:tcPr>
            <w:tcW w:w="2320" w:type="dxa"/>
            <w:tcBorders>
              <w:top w:val="nil"/>
              <w:left w:val="nil"/>
              <w:bottom w:val="nil"/>
              <w:right w:val="nil"/>
            </w:tcBorders>
            <w:shd w:val="clear" w:color="auto" w:fill="auto"/>
            <w:noWrap/>
            <w:vAlign w:val="bottom"/>
            <w:hideMark/>
          </w:tcPr>
          <w:p w14:paraId="3C176C77"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better</w:t>
            </w:r>
          </w:p>
        </w:tc>
        <w:tc>
          <w:tcPr>
            <w:tcW w:w="1900" w:type="dxa"/>
            <w:tcBorders>
              <w:top w:val="nil"/>
              <w:left w:val="nil"/>
              <w:bottom w:val="nil"/>
              <w:right w:val="nil"/>
            </w:tcBorders>
            <w:shd w:val="clear" w:color="auto" w:fill="auto"/>
            <w:noWrap/>
            <w:vAlign w:val="bottom"/>
            <w:hideMark/>
          </w:tcPr>
          <w:p w14:paraId="69A8D94F" w14:textId="34D41AD0"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w:t>
            </w:r>
          </w:p>
        </w:tc>
        <w:tc>
          <w:tcPr>
            <w:tcW w:w="1960" w:type="dxa"/>
            <w:tcBorders>
              <w:top w:val="nil"/>
              <w:left w:val="nil"/>
              <w:bottom w:val="nil"/>
              <w:right w:val="nil"/>
            </w:tcBorders>
            <w:shd w:val="clear" w:color="auto" w:fill="auto"/>
            <w:noWrap/>
            <w:vAlign w:val="bottom"/>
            <w:hideMark/>
          </w:tcPr>
          <w:p w14:paraId="0DA5A1D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7625386</w:t>
            </w:r>
          </w:p>
        </w:tc>
      </w:tr>
      <w:tr w:rsidR="005B4ACB" w:rsidRPr="005B4ACB" w14:paraId="4274B866" w14:textId="77777777" w:rsidTr="005B4ACB">
        <w:trPr>
          <w:trHeight w:val="300"/>
        </w:trPr>
        <w:tc>
          <w:tcPr>
            <w:tcW w:w="2320" w:type="dxa"/>
            <w:tcBorders>
              <w:top w:val="nil"/>
              <w:left w:val="nil"/>
              <w:bottom w:val="nil"/>
              <w:right w:val="nil"/>
            </w:tcBorders>
            <w:shd w:val="clear" w:color="auto" w:fill="auto"/>
            <w:noWrap/>
            <w:vAlign w:val="bottom"/>
            <w:hideMark/>
          </w:tcPr>
          <w:p w14:paraId="684FA2E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well</w:t>
            </w:r>
          </w:p>
        </w:tc>
        <w:tc>
          <w:tcPr>
            <w:tcW w:w="1900" w:type="dxa"/>
            <w:tcBorders>
              <w:top w:val="nil"/>
              <w:left w:val="nil"/>
              <w:bottom w:val="nil"/>
              <w:right w:val="nil"/>
            </w:tcBorders>
            <w:shd w:val="clear" w:color="auto" w:fill="auto"/>
            <w:noWrap/>
            <w:vAlign w:val="bottom"/>
            <w:hideMark/>
          </w:tcPr>
          <w:p w14:paraId="522913F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26087</w:t>
            </w:r>
          </w:p>
        </w:tc>
        <w:tc>
          <w:tcPr>
            <w:tcW w:w="1960" w:type="dxa"/>
            <w:tcBorders>
              <w:top w:val="nil"/>
              <w:left w:val="nil"/>
              <w:bottom w:val="nil"/>
              <w:right w:val="nil"/>
            </w:tcBorders>
            <w:shd w:val="clear" w:color="auto" w:fill="auto"/>
            <w:noWrap/>
            <w:vAlign w:val="bottom"/>
            <w:hideMark/>
          </w:tcPr>
          <w:p w14:paraId="0CEEDBD8"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8134701</w:t>
            </w:r>
          </w:p>
        </w:tc>
      </w:tr>
      <w:tr w:rsidR="005B4ACB" w:rsidRPr="005B4ACB" w14:paraId="303464C4"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12D2ED1C"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wiccan.n.01</w:t>
            </w:r>
          </w:p>
        </w:tc>
        <w:tc>
          <w:tcPr>
            <w:tcW w:w="1900" w:type="dxa"/>
            <w:tcBorders>
              <w:top w:val="nil"/>
              <w:left w:val="nil"/>
              <w:bottom w:val="single" w:sz="4" w:space="0" w:color="8EA9DB"/>
              <w:right w:val="nil"/>
            </w:tcBorders>
            <w:shd w:val="clear" w:color="auto" w:fill="auto"/>
            <w:noWrap/>
            <w:vAlign w:val="bottom"/>
            <w:hideMark/>
          </w:tcPr>
          <w:p w14:paraId="40DF0CA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826087</w:t>
            </w:r>
          </w:p>
        </w:tc>
        <w:tc>
          <w:tcPr>
            <w:tcW w:w="1960" w:type="dxa"/>
            <w:tcBorders>
              <w:top w:val="nil"/>
              <w:left w:val="nil"/>
              <w:bottom w:val="single" w:sz="4" w:space="0" w:color="8EA9DB"/>
              <w:right w:val="nil"/>
            </w:tcBorders>
            <w:shd w:val="clear" w:color="auto" w:fill="auto"/>
            <w:noWrap/>
            <w:vAlign w:val="bottom"/>
            <w:hideMark/>
          </w:tcPr>
          <w:p w14:paraId="47F57FC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2660804</w:t>
            </w:r>
          </w:p>
        </w:tc>
      </w:tr>
      <w:tr w:rsidR="005B4ACB" w:rsidRPr="005B4ACB" w14:paraId="2CE72357" w14:textId="77777777" w:rsidTr="005B4ACB">
        <w:trPr>
          <w:trHeight w:val="300"/>
        </w:trPr>
        <w:tc>
          <w:tcPr>
            <w:tcW w:w="2320" w:type="dxa"/>
            <w:tcBorders>
              <w:top w:val="nil"/>
              <w:left w:val="nil"/>
              <w:bottom w:val="nil"/>
              <w:right w:val="nil"/>
            </w:tcBorders>
            <w:shd w:val="clear" w:color="auto" w:fill="auto"/>
            <w:noWrap/>
            <w:vAlign w:val="bottom"/>
            <w:hideMark/>
          </w:tcPr>
          <w:p w14:paraId="650A7AC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wiccan</w:t>
            </w:r>
          </w:p>
        </w:tc>
        <w:tc>
          <w:tcPr>
            <w:tcW w:w="1900" w:type="dxa"/>
            <w:tcBorders>
              <w:top w:val="nil"/>
              <w:left w:val="nil"/>
              <w:bottom w:val="nil"/>
              <w:right w:val="nil"/>
            </w:tcBorders>
            <w:shd w:val="clear" w:color="auto" w:fill="auto"/>
            <w:noWrap/>
            <w:vAlign w:val="bottom"/>
            <w:hideMark/>
          </w:tcPr>
          <w:p w14:paraId="5E145039"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7018634</w:t>
            </w:r>
          </w:p>
        </w:tc>
        <w:tc>
          <w:tcPr>
            <w:tcW w:w="1960" w:type="dxa"/>
            <w:tcBorders>
              <w:top w:val="nil"/>
              <w:left w:val="nil"/>
              <w:bottom w:val="nil"/>
              <w:right w:val="nil"/>
            </w:tcBorders>
            <w:shd w:val="clear" w:color="auto" w:fill="auto"/>
            <w:noWrap/>
            <w:vAlign w:val="bottom"/>
            <w:hideMark/>
          </w:tcPr>
          <w:p w14:paraId="4C567C30"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972464</w:t>
            </w:r>
          </w:p>
        </w:tc>
      </w:tr>
      <w:tr w:rsidR="005B4ACB" w:rsidRPr="005B4ACB" w14:paraId="22E35313" w14:textId="77777777" w:rsidTr="005B4ACB">
        <w:trPr>
          <w:trHeight w:val="300"/>
        </w:trPr>
        <w:tc>
          <w:tcPr>
            <w:tcW w:w="2320" w:type="dxa"/>
            <w:tcBorders>
              <w:top w:val="nil"/>
              <w:left w:val="nil"/>
              <w:bottom w:val="nil"/>
              <w:right w:val="nil"/>
            </w:tcBorders>
            <w:shd w:val="clear" w:color="auto" w:fill="auto"/>
            <w:noWrap/>
            <w:vAlign w:val="bottom"/>
            <w:hideMark/>
          </w:tcPr>
          <w:p w14:paraId="3A439BA5"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witch</w:t>
            </w:r>
          </w:p>
        </w:tc>
        <w:tc>
          <w:tcPr>
            <w:tcW w:w="1900" w:type="dxa"/>
            <w:tcBorders>
              <w:top w:val="nil"/>
              <w:left w:val="nil"/>
              <w:bottom w:val="nil"/>
              <w:right w:val="nil"/>
            </w:tcBorders>
            <w:shd w:val="clear" w:color="auto" w:fill="auto"/>
            <w:noWrap/>
            <w:vAlign w:val="bottom"/>
            <w:hideMark/>
          </w:tcPr>
          <w:p w14:paraId="4EB6D704"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9503106</w:t>
            </w:r>
          </w:p>
        </w:tc>
        <w:tc>
          <w:tcPr>
            <w:tcW w:w="1960" w:type="dxa"/>
            <w:tcBorders>
              <w:top w:val="nil"/>
              <w:left w:val="nil"/>
              <w:bottom w:val="nil"/>
              <w:right w:val="nil"/>
            </w:tcBorders>
            <w:shd w:val="clear" w:color="auto" w:fill="auto"/>
            <w:noWrap/>
            <w:vAlign w:val="bottom"/>
            <w:hideMark/>
          </w:tcPr>
          <w:p w14:paraId="576398A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6349144</w:t>
            </w:r>
          </w:p>
        </w:tc>
      </w:tr>
      <w:tr w:rsidR="005B4ACB" w:rsidRPr="005B4ACB" w14:paraId="2A1FD587" w14:textId="77777777" w:rsidTr="005B4ACB">
        <w:trPr>
          <w:trHeight w:val="300"/>
        </w:trPr>
        <w:tc>
          <w:tcPr>
            <w:tcW w:w="2320" w:type="dxa"/>
            <w:tcBorders>
              <w:top w:val="nil"/>
              <w:left w:val="nil"/>
              <w:bottom w:val="single" w:sz="4" w:space="0" w:color="8EA9DB"/>
              <w:right w:val="nil"/>
            </w:tcBorders>
            <w:shd w:val="clear" w:color="auto" w:fill="auto"/>
            <w:noWrap/>
            <w:vAlign w:val="bottom"/>
            <w:hideMark/>
          </w:tcPr>
          <w:p w14:paraId="05F6B9AD"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eastAsia="Times New Roman" w:hAnsi="Calibri" w:cs="Calibri"/>
                <w:b/>
                <w:bCs/>
                <w:sz w:val="22"/>
                <w:szCs w:val="22"/>
              </w:rPr>
            </w:pPr>
            <w:r w:rsidRPr="005B4ACB">
              <w:rPr>
                <w:rFonts w:ascii="Calibri" w:eastAsia="Times New Roman" w:hAnsi="Calibri" w:cs="Calibri"/>
                <w:b/>
                <w:bCs/>
                <w:sz w:val="22"/>
                <w:szCs w:val="22"/>
              </w:rPr>
              <w:t>witness.n.01</w:t>
            </w:r>
          </w:p>
        </w:tc>
        <w:tc>
          <w:tcPr>
            <w:tcW w:w="1900" w:type="dxa"/>
            <w:tcBorders>
              <w:top w:val="nil"/>
              <w:left w:val="nil"/>
              <w:bottom w:val="single" w:sz="4" w:space="0" w:color="8EA9DB"/>
              <w:right w:val="nil"/>
            </w:tcBorders>
            <w:shd w:val="clear" w:color="auto" w:fill="auto"/>
            <w:noWrap/>
            <w:vAlign w:val="bottom"/>
            <w:hideMark/>
          </w:tcPr>
          <w:p w14:paraId="653DD70B"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70807453</w:t>
            </w:r>
          </w:p>
        </w:tc>
        <w:tc>
          <w:tcPr>
            <w:tcW w:w="1960" w:type="dxa"/>
            <w:tcBorders>
              <w:top w:val="nil"/>
              <w:left w:val="nil"/>
              <w:bottom w:val="single" w:sz="4" w:space="0" w:color="8EA9DB"/>
              <w:right w:val="nil"/>
            </w:tcBorders>
            <w:shd w:val="clear" w:color="auto" w:fill="auto"/>
            <w:noWrap/>
            <w:vAlign w:val="bottom"/>
            <w:hideMark/>
          </w:tcPr>
          <w:p w14:paraId="106FBFD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b/>
                <w:bCs/>
                <w:sz w:val="22"/>
                <w:szCs w:val="22"/>
              </w:rPr>
            </w:pPr>
            <w:r w:rsidRPr="005B4ACB">
              <w:rPr>
                <w:rFonts w:ascii="Calibri" w:eastAsia="Times New Roman" w:hAnsi="Calibri" w:cs="Calibri"/>
                <w:b/>
                <w:bCs/>
                <w:sz w:val="22"/>
                <w:szCs w:val="22"/>
              </w:rPr>
              <w:t>0.080813236</w:t>
            </w:r>
          </w:p>
        </w:tc>
      </w:tr>
      <w:tr w:rsidR="005B4ACB" w:rsidRPr="005B4ACB" w14:paraId="532C90E7" w14:textId="77777777" w:rsidTr="005B4ACB">
        <w:trPr>
          <w:trHeight w:val="300"/>
        </w:trPr>
        <w:tc>
          <w:tcPr>
            <w:tcW w:w="2320" w:type="dxa"/>
            <w:tcBorders>
              <w:top w:val="nil"/>
              <w:left w:val="nil"/>
              <w:bottom w:val="nil"/>
              <w:right w:val="nil"/>
            </w:tcBorders>
            <w:shd w:val="clear" w:color="auto" w:fill="auto"/>
            <w:noWrap/>
            <w:vAlign w:val="bottom"/>
            <w:hideMark/>
          </w:tcPr>
          <w:p w14:paraId="224F72E3"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informant</w:t>
            </w:r>
          </w:p>
        </w:tc>
        <w:tc>
          <w:tcPr>
            <w:tcW w:w="1900" w:type="dxa"/>
            <w:tcBorders>
              <w:top w:val="nil"/>
              <w:left w:val="nil"/>
              <w:bottom w:val="nil"/>
              <w:right w:val="nil"/>
            </w:tcBorders>
            <w:shd w:val="clear" w:color="auto" w:fill="auto"/>
            <w:noWrap/>
            <w:vAlign w:val="bottom"/>
            <w:hideMark/>
          </w:tcPr>
          <w:p w14:paraId="5CF735F2" w14:textId="48156CB0"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w:t>
            </w:r>
          </w:p>
        </w:tc>
        <w:tc>
          <w:tcPr>
            <w:tcW w:w="1960" w:type="dxa"/>
            <w:tcBorders>
              <w:top w:val="nil"/>
              <w:left w:val="nil"/>
              <w:bottom w:val="nil"/>
              <w:right w:val="nil"/>
            </w:tcBorders>
            <w:shd w:val="clear" w:color="auto" w:fill="auto"/>
            <w:noWrap/>
            <w:vAlign w:val="bottom"/>
            <w:hideMark/>
          </w:tcPr>
          <w:p w14:paraId="12DD69B2"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8559468</w:t>
            </w:r>
          </w:p>
        </w:tc>
      </w:tr>
      <w:tr w:rsidR="005B4ACB" w:rsidRPr="005B4ACB" w14:paraId="186851C4" w14:textId="77777777" w:rsidTr="005B4ACB">
        <w:trPr>
          <w:trHeight w:val="300"/>
        </w:trPr>
        <w:tc>
          <w:tcPr>
            <w:tcW w:w="2320" w:type="dxa"/>
            <w:tcBorders>
              <w:top w:val="nil"/>
              <w:left w:val="nil"/>
              <w:bottom w:val="nil"/>
              <w:right w:val="nil"/>
            </w:tcBorders>
            <w:shd w:val="clear" w:color="auto" w:fill="auto"/>
            <w:noWrap/>
            <w:vAlign w:val="bottom"/>
            <w:hideMark/>
          </w:tcPr>
          <w:p w14:paraId="6FBFD371"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ind w:firstLineChars="100" w:firstLine="220"/>
              <w:rPr>
                <w:rFonts w:ascii="Calibri" w:eastAsia="Times New Roman" w:hAnsi="Calibri" w:cs="Calibri"/>
                <w:sz w:val="22"/>
                <w:szCs w:val="22"/>
              </w:rPr>
            </w:pPr>
            <w:r w:rsidRPr="005B4ACB">
              <w:rPr>
                <w:rFonts w:ascii="Calibri" w:eastAsia="Times New Roman" w:hAnsi="Calibri" w:cs="Calibri"/>
                <w:sz w:val="22"/>
                <w:szCs w:val="22"/>
              </w:rPr>
              <w:t>witness</w:t>
            </w:r>
          </w:p>
        </w:tc>
        <w:tc>
          <w:tcPr>
            <w:tcW w:w="1900" w:type="dxa"/>
            <w:tcBorders>
              <w:top w:val="nil"/>
              <w:left w:val="nil"/>
              <w:bottom w:val="nil"/>
              <w:right w:val="nil"/>
            </w:tcBorders>
            <w:shd w:val="clear" w:color="auto" w:fill="auto"/>
            <w:noWrap/>
            <w:vAlign w:val="bottom"/>
            <w:hideMark/>
          </w:tcPr>
          <w:p w14:paraId="2D1F9AF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70807453</w:t>
            </w:r>
          </w:p>
        </w:tc>
        <w:tc>
          <w:tcPr>
            <w:tcW w:w="1960" w:type="dxa"/>
            <w:tcBorders>
              <w:top w:val="nil"/>
              <w:left w:val="nil"/>
              <w:bottom w:val="nil"/>
              <w:right w:val="nil"/>
            </w:tcBorders>
            <w:shd w:val="clear" w:color="auto" w:fill="auto"/>
            <w:noWrap/>
            <w:vAlign w:val="bottom"/>
            <w:hideMark/>
          </w:tcPr>
          <w:p w14:paraId="3089254A" w14:textId="77777777" w:rsidR="005B4ACB" w:rsidRPr="005B4ACB" w:rsidRDefault="005B4ACB" w:rsidP="005B4ACB">
            <w:pPr>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Calibri" w:eastAsia="Times New Roman" w:hAnsi="Calibri" w:cs="Calibri"/>
                <w:sz w:val="22"/>
                <w:szCs w:val="22"/>
              </w:rPr>
            </w:pPr>
            <w:r w:rsidRPr="005B4ACB">
              <w:rPr>
                <w:rFonts w:ascii="Calibri" w:eastAsia="Times New Roman" w:hAnsi="Calibri" w:cs="Calibri"/>
                <w:sz w:val="22"/>
                <w:szCs w:val="22"/>
              </w:rPr>
              <w:t>0.083067004</w:t>
            </w:r>
          </w:p>
        </w:tc>
      </w:tr>
    </w:tbl>
    <w:p w14:paraId="6EDF68EC" w14:textId="77777777" w:rsidR="005B4ACB" w:rsidRPr="00D354EB" w:rsidRDefault="005B4ACB" w:rsidP="00D354EB"/>
    <w:p w14:paraId="45E5E2C0" w14:textId="231F4F6F" w:rsidR="006478E2" w:rsidRPr="006478E2" w:rsidRDefault="006568A2" w:rsidP="006568A2">
      <w:pPr>
        <w:pStyle w:val="Heading1"/>
      </w:pPr>
      <w:r>
        <w:lastRenderedPageBreak/>
        <w:t>Study 3</w:t>
      </w:r>
    </w:p>
    <w:p w14:paraId="5B890B5A" w14:textId="6BBBF636" w:rsidR="00CD7673" w:rsidRDefault="00CD7673" w:rsidP="00CD7673">
      <w:pPr>
        <w:pStyle w:val="Heading2"/>
      </w:pPr>
      <w:bookmarkStart w:id="112" w:name="_Toc114161262"/>
      <w:r>
        <w:t>Introduction</w:t>
      </w:r>
      <w:bookmarkEnd w:id="112"/>
    </w:p>
    <w:p w14:paraId="52F23442" w14:textId="7370675C" w:rsidR="00754268" w:rsidRDefault="00F65483" w:rsidP="00B55930">
      <w:bookmarkStart w:id="113" w:name="_Hlk35646455"/>
      <w:r>
        <w:t>Th</w:t>
      </w:r>
      <w:r w:rsidR="0037655A">
        <w:t>is</w:t>
      </w:r>
      <w:r w:rsidR="00A51BBB">
        <w:t xml:space="preserve"> third and </w:t>
      </w:r>
      <w:r w:rsidR="00264FE3">
        <w:t>last</w:t>
      </w:r>
      <w:r w:rsidR="00A51BBB">
        <w:t xml:space="preserve"> study </w:t>
      </w:r>
      <w:r>
        <w:t>is</w:t>
      </w:r>
      <w:r w:rsidR="00A51BBB">
        <w:t xml:space="preserve"> a </w:t>
      </w:r>
      <w:r w:rsidR="000F7B63">
        <w:t xml:space="preserve">culmination of </w:t>
      </w:r>
      <w:r>
        <w:t>th</w:t>
      </w:r>
      <w:r w:rsidR="00A51BBB">
        <w:t>e</w:t>
      </w:r>
      <w:r w:rsidRPr="00B55930">
        <w:t xml:space="preserve"> </w:t>
      </w:r>
      <w:r w:rsidR="00A51BBB">
        <w:t>previous two</w:t>
      </w:r>
      <w:r w:rsidRPr="00B55930">
        <w:t xml:space="preserve"> stud</w:t>
      </w:r>
      <w:r w:rsidR="00A51BBB">
        <w:t>ies</w:t>
      </w:r>
      <w:r w:rsidRPr="00B55930">
        <w:t xml:space="preserve"> </w:t>
      </w:r>
      <w:r>
        <w:t>investigating the relationship between IE and information design and</w:t>
      </w:r>
      <w:r w:rsidRPr="00B55930">
        <w:t xml:space="preserve"> the </w:t>
      </w:r>
      <w:r w:rsidR="003F6D2D">
        <w:t>key</w:t>
      </w:r>
      <w:r w:rsidRPr="00B55930">
        <w:t xml:space="preserve"> factors that </w:t>
      </w:r>
      <w:r w:rsidR="00A51BBB">
        <w:t>predict</w:t>
      </w:r>
      <w:r w:rsidR="00A51BBB" w:rsidRPr="00B55930">
        <w:t xml:space="preserve"> </w:t>
      </w:r>
      <w:r w:rsidRPr="00B55930">
        <w:t>IE.</w:t>
      </w:r>
      <w:r w:rsidR="003F6D2D">
        <w:t xml:space="preserve"> In this </w:t>
      </w:r>
      <w:r w:rsidR="00A51BBB">
        <w:t xml:space="preserve">research </w:t>
      </w:r>
      <w:r w:rsidR="003F6D2D">
        <w:t>phase</w:t>
      </w:r>
      <w:r w:rsidR="00473012">
        <w:t>,</w:t>
      </w:r>
      <w:r w:rsidR="000F7B63">
        <w:t xml:space="preserve"> </w:t>
      </w:r>
      <w:r w:rsidR="007355F8">
        <w:t xml:space="preserve">the findings of the previous </w:t>
      </w:r>
      <w:r>
        <w:t xml:space="preserve">two </w:t>
      </w:r>
      <w:r w:rsidR="007355F8">
        <w:t>studies</w:t>
      </w:r>
      <w:r w:rsidR="00B55930">
        <w:t xml:space="preserve"> </w:t>
      </w:r>
      <w:r w:rsidR="00FC1AA5">
        <w:t>were</w:t>
      </w:r>
      <w:r w:rsidR="007355F8">
        <w:t xml:space="preserve"> combined to develop a prescriptive model and test it in large user stud</w:t>
      </w:r>
      <w:r w:rsidR="007848D2">
        <w:t>ies</w:t>
      </w:r>
      <w:r w:rsidR="007355F8">
        <w:t xml:space="preserve">. </w:t>
      </w:r>
      <w:r>
        <w:t>To do so</w:t>
      </w:r>
      <w:r w:rsidR="000F7B63">
        <w:t>,</w:t>
      </w:r>
      <w:r w:rsidR="007355F8" w:rsidRPr="00B55930">
        <w:t xml:space="preserve"> a list of article titles </w:t>
      </w:r>
      <w:r w:rsidR="00FC1AA5">
        <w:t>was</w:t>
      </w:r>
      <w:r w:rsidR="007355F8" w:rsidRPr="00B55930">
        <w:t xml:space="preserve"> </w:t>
      </w:r>
      <w:r w:rsidR="00284A6F" w:rsidRPr="00B55930">
        <w:t>compiled,</w:t>
      </w:r>
      <w:r w:rsidR="000F7B63">
        <w:t xml:space="preserve"> and e</w:t>
      </w:r>
      <w:r w:rsidR="007355F8" w:rsidRPr="00B55930">
        <w:t>ach title</w:t>
      </w:r>
      <w:r w:rsidR="000F7B63">
        <w:t xml:space="preserve"> </w:t>
      </w:r>
      <w:r w:rsidR="007355F8" w:rsidRPr="00B55930">
        <w:t>tokenized</w:t>
      </w:r>
      <w:r w:rsidR="000F7B63">
        <w:t xml:space="preserve"> (broken down) </w:t>
      </w:r>
      <w:r w:rsidR="00754268" w:rsidRPr="00B55930">
        <w:t>into individual linguistic units (words)</w:t>
      </w:r>
      <w:r w:rsidR="00FC1AA5">
        <w:t xml:space="preserve"> for evaluation</w:t>
      </w:r>
      <w:r w:rsidR="00B55930" w:rsidRPr="00B55930">
        <w:t xml:space="preserve"> </w:t>
      </w:r>
      <w:r w:rsidR="00FC1AA5">
        <w:t>of</w:t>
      </w:r>
      <w:r w:rsidR="00FC1AA5" w:rsidRPr="00B55930">
        <w:t xml:space="preserve"> </w:t>
      </w:r>
      <w:r w:rsidR="00B55930" w:rsidRPr="00B55930">
        <w:t xml:space="preserve">engagement </w:t>
      </w:r>
      <w:r w:rsidR="00754268" w:rsidRPr="00B55930">
        <w:t xml:space="preserve">using the READ </w:t>
      </w:r>
      <w:r w:rsidR="0037655A">
        <w:t>M</w:t>
      </w:r>
      <w:r w:rsidR="00754268" w:rsidRPr="00B55930">
        <w:t xml:space="preserve">odel </w:t>
      </w:r>
      <w:r w:rsidR="0037655A">
        <w:t xml:space="preserve">that had been </w:t>
      </w:r>
      <w:r w:rsidR="00754268" w:rsidRPr="00B55930">
        <w:t xml:space="preserve">developed in </w:t>
      </w:r>
      <w:r w:rsidR="000F7B63">
        <w:t>S</w:t>
      </w:r>
      <w:r w:rsidR="00754268" w:rsidRPr="00B55930">
        <w:t xml:space="preserve">tudy 2. </w:t>
      </w:r>
      <w:r w:rsidR="00754268" w:rsidRPr="00A8264B">
        <w:t>Using Word</w:t>
      </w:r>
      <w:r w:rsidR="0037655A">
        <w:t>N</w:t>
      </w:r>
      <w:r w:rsidR="00754268" w:rsidRPr="00A8264B">
        <w:t>et, word</w:t>
      </w:r>
      <w:r w:rsidR="007848D2" w:rsidRPr="00A8264B">
        <w:t>s</w:t>
      </w:r>
      <w:r w:rsidR="00754268" w:rsidRPr="00A8264B">
        <w:t xml:space="preserve"> in</w:t>
      </w:r>
      <w:r w:rsidR="007848D2" w:rsidRPr="00A8264B">
        <w:t xml:space="preserve"> the</w:t>
      </w:r>
      <w:r w:rsidRPr="00A8264B">
        <w:t xml:space="preserve"> </w:t>
      </w:r>
      <w:r w:rsidR="00754268" w:rsidRPr="00A8264B">
        <w:t>title</w:t>
      </w:r>
      <w:r w:rsidR="007848D2" w:rsidRPr="00A8264B">
        <w:t>s</w:t>
      </w:r>
      <w:r w:rsidR="00754268" w:rsidRPr="00A8264B">
        <w:t xml:space="preserve"> </w:t>
      </w:r>
      <w:r w:rsidR="00FC1AA5" w:rsidRPr="00A8264B">
        <w:t>w</w:t>
      </w:r>
      <w:r w:rsidR="007848D2" w:rsidRPr="00A8264B">
        <w:t>ere</w:t>
      </w:r>
      <w:r w:rsidR="00754268" w:rsidRPr="00A8264B">
        <w:t xml:space="preserve"> matched with list</w:t>
      </w:r>
      <w:r w:rsidR="007848D2" w:rsidRPr="00A8264B">
        <w:t>s</w:t>
      </w:r>
      <w:r w:rsidR="00754268" w:rsidRPr="00A8264B">
        <w:t xml:space="preserve"> of</w:t>
      </w:r>
      <w:r w:rsidR="00B55930" w:rsidRPr="00A8264B">
        <w:t xml:space="preserve"> (a)</w:t>
      </w:r>
      <w:r w:rsidR="00754268" w:rsidRPr="00A8264B">
        <w:t xml:space="preserve"> </w:t>
      </w:r>
      <w:r w:rsidR="00B55930" w:rsidRPr="00A8264B">
        <w:t>synonyms</w:t>
      </w:r>
      <w:r w:rsidR="000F7B63" w:rsidRPr="00A8264B">
        <w:t>;</w:t>
      </w:r>
      <w:r w:rsidR="00B55930" w:rsidRPr="00A8264B">
        <w:t xml:space="preserve"> (b)</w:t>
      </w:r>
      <w:r w:rsidR="00754268" w:rsidRPr="00A8264B">
        <w:t xml:space="preserve"> </w:t>
      </w:r>
      <w:r w:rsidR="00B55930" w:rsidRPr="00A8264B">
        <w:t>h</w:t>
      </w:r>
      <w:r w:rsidR="00754268" w:rsidRPr="00A8264B">
        <w:t xml:space="preserve">ypernyms, generic terms used to designate </w:t>
      </w:r>
      <w:r w:rsidR="00473012" w:rsidRPr="00A8264B">
        <w:t>an entire</w:t>
      </w:r>
      <w:r w:rsidR="00754268" w:rsidRPr="00A8264B">
        <w:t xml:space="preserve"> class of specific instances</w:t>
      </w:r>
      <w:r w:rsidR="00473012" w:rsidRPr="00A8264B">
        <w:t>;</w:t>
      </w:r>
      <w:r w:rsidR="00754268" w:rsidRPr="00A8264B">
        <w:t xml:space="preserve"> and</w:t>
      </w:r>
      <w:r w:rsidR="00B55930" w:rsidRPr="00A8264B">
        <w:t xml:space="preserve"> (c)</w:t>
      </w:r>
      <w:r w:rsidR="00754268" w:rsidRPr="00A8264B">
        <w:t xml:space="preserve"> coordinate words, sister terms representing words that have the same hypernym.</w:t>
      </w:r>
      <w:r w:rsidR="007355F8" w:rsidRPr="00A8264B">
        <w:t xml:space="preserve"> </w:t>
      </w:r>
      <w:r w:rsidR="00754268" w:rsidRPr="00A8264B">
        <w:t>All the</w:t>
      </w:r>
      <w:r w:rsidR="00B55930" w:rsidRPr="00A8264B">
        <w:t xml:space="preserve"> </w:t>
      </w:r>
      <w:r w:rsidR="003C632A" w:rsidRPr="00A8264B">
        <w:t xml:space="preserve">words </w:t>
      </w:r>
      <w:r w:rsidR="00FC1AA5" w:rsidRPr="00A8264B">
        <w:t xml:space="preserve">were </w:t>
      </w:r>
      <w:r w:rsidR="0037655A">
        <w:t>evaluated to obtain an IE</w:t>
      </w:r>
      <w:r w:rsidR="00B55930" w:rsidRPr="00A8264B">
        <w:t xml:space="preserve"> score</w:t>
      </w:r>
      <w:r w:rsidR="00754268" w:rsidRPr="00A8264B">
        <w:t xml:space="preserve"> using the </w:t>
      </w:r>
      <w:r w:rsidRPr="00A8264B">
        <w:t xml:space="preserve">READ </w:t>
      </w:r>
      <w:r w:rsidR="0037655A">
        <w:t>M</w:t>
      </w:r>
      <w:r w:rsidRPr="00A8264B">
        <w:t>odel</w:t>
      </w:r>
      <w:r w:rsidR="00754268" w:rsidRPr="00A8264B">
        <w:t xml:space="preserve">. Words that </w:t>
      </w:r>
      <w:r w:rsidR="00FC1AA5" w:rsidRPr="00A8264B">
        <w:t xml:space="preserve">were </w:t>
      </w:r>
      <w:r w:rsidR="00754268" w:rsidRPr="00A8264B">
        <w:t xml:space="preserve">predicted to be more engaging </w:t>
      </w:r>
      <w:r w:rsidR="00FC1AA5" w:rsidRPr="00A8264B">
        <w:t>were</w:t>
      </w:r>
      <w:r w:rsidR="00754268" w:rsidRPr="00A8264B">
        <w:t xml:space="preserve"> used to</w:t>
      </w:r>
      <w:r w:rsidR="00264FE3" w:rsidRPr="00A8264B">
        <w:t xml:space="preserve"> </w:t>
      </w:r>
      <w:r w:rsidR="0037655A">
        <w:t xml:space="preserve">replace </w:t>
      </w:r>
      <w:r w:rsidR="00754268" w:rsidRPr="00A8264B">
        <w:t>the original</w:t>
      </w:r>
      <w:r w:rsidRPr="00A8264B">
        <w:t xml:space="preserve"> words</w:t>
      </w:r>
      <w:r w:rsidR="00B55930" w:rsidRPr="00A8264B">
        <w:t xml:space="preserve">, a process called </w:t>
      </w:r>
      <w:r w:rsidR="00264FE3" w:rsidRPr="00B34B93">
        <w:rPr>
          <w:i/>
          <w:iCs/>
        </w:rPr>
        <w:t>synonym substitution</w:t>
      </w:r>
      <w:r w:rsidR="0037655A">
        <w:t xml:space="preserve">, and thereby </w:t>
      </w:r>
      <w:r w:rsidR="0037655A" w:rsidRPr="00A8264B">
        <w:t>manipulate the titles</w:t>
      </w:r>
      <w:r w:rsidR="0037655A">
        <w:t>.</w:t>
      </w:r>
      <w:r w:rsidRPr="00A8264B">
        <w:t xml:space="preserve"> T</w:t>
      </w:r>
      <w:r w:rsidR="00264FE3" w:rsidRPr="00A8264B">
        <w:t xml:space="preserve">he </w:t>
      </w:r>
      <w:r w:rsidR="00264FE3" w:rsidRPr="00A8264B">
        <w:rPr>
          <w:rFonts w:hint="eastAsia"/>
          <w:cs/>
        </w:rPr>
        <w:t>‎</w:t>
      </w:r>
      <w:r w:rsidR="00264FE3" w:rsidRPr="00A8264B">
        <w:t xml:space="preserve">original (control) and modified (treatment) titles </w:t>
      </w:r>
      <w:r w:rsidR="00FC1AA5" w:rsidRPr="00A8264B">
        <w:t>were</w:t>
      </w:r>
      <w:r w:rsidR="00264FE3" w:rsidRPr="00A8264B">
        <w:t xml:space="preserve"> compared in </w:t>
      </w:r>
      <w:r w:rsidR="00F64977" w:rsidRPr="00A8264B">
        <w:t xml:space="preserve">a </w:t>
      </w:r>
      <w:r w:rsidR="00264FE3" w:rsidRPr="00A8264B">
        <w:t>between-group design</w:t>
      </w:r>
      <w:r w:rsidR="00B55930" w:rsidRPr="00A8264B">
        <w:t xml:space="preserve"> study</w:t>
      </w:r>
      <w:r w:rsidR="00264FE3" w:rsidRPr="00A8264B">
        <w:t xml:space="preserve"> (A/B testing) based on</w:t>
      </w:r>
      <w:r w:rsidR="00754268" w:rsidRPr="00A8264B">
        <w:t xml:space="preserve"> the</w:t>
      </w:r>
      <w:r w:rsidR="00264FE3" w:rsidRPr="00A8264B">
        <w:t xml:space="preserve"> measurement</w:t>
      </w:r>
      <w:r w:rsidR="00754268" w:rsidRPr="00A8264B">
        <w:t xml:space="preserve"> model developed in </w:t>
      </w:r>
      <w:r w:rsidR="00473012" w:rsidRPr="00A8264B">
        <w:t>S</w:t>
      </w:r>
      <w:r w:rsidR="00754268" w:rsidRPr="00A8264B">
        <w:t>tudy 1.</w:t>
      </w:r>
      <w:r w:rsidR="00754268">
        <w:t xml:space="preserve"> </w:t>
      </w:r>
    </w:p>
    <w:p w14:paraId="318C71D9" w14:textId="6D4C2B40" w:rsidR="00754268" w:rsidRPr="00B55930" w:rsidRDefault="00473012" w:rsidP="00B55930">
      <w:r w:rsidRPr="00A8264B">
        <w:t>The e</w:t>
      </w:r>
      <w:r w:rsidR="00754268" w:rsidRPr="00A8264B">
        <w:t xml:space="preserve">xpected results </w:t>
      </w:r>
      <w:r w:rsidR="00FC1AA5" w:rsidRPr="00A8264B">
        <w:t xml:space="preserve">were </w:t>
      </w:r>
      <w:r w:rsidR="00754268" w:rsidRPr="00A8264B">
        <w:t xml:space="preserve">that </w:t>
      </w:r>
      <w:r w:rsidR="00580BFA">
        <w:t xml:space="preserve">use of the more engaging words would produce titles with higher IE scores compared to use of the less engaging words in the titles. If these results were obtained, they would provide empirical support that IE is </w:t>
      </w:r>
      <w:r w:rsidR="00754268" w:rsidRPr="00A8264B">
        <w:rPr>
          <w:rFonts w:hint="eastAsia"/>
          <w:cs/>
        </w:rPr>
        <w:t>‎</w:t>
      </w:r>
      <w:r w:rsidR="00754268" w:rsidRPr="00A8264B">
        <w:t>fostered by, and perhaps dependent upon, information design, specifically the wording used</w:t>
      </w:r>
      <w:r w:rsidR="00580BFA">
        <w:t xml:space="preserve">, and thereby indicating </w:t>
      </w:r>
      <w:r w:rsidR="00580BFA" w:rsidRPr="00A8264B">
        <w:t>that</w:t>
      </w:r>
      <w:r w:rsidR="00754268" w:rsidRPr="00A8264B">
        <w:t xml:space="preserve"> IE can be systematically evaluated</w:t>
      </w:r>
      <w:r w:rsidR="003F6D2D" w:rsidRPr="00A8264B">
        <w:t>, created,</w:t>
      </w:r>
      <w:r w:rsidR="00754268" w:rsidRPr="00A8264B">
        <w:t xml:space="preserve"> and </w:t>
      </w:r>
      <w:r w:rsidR="003F6D2D" w:rsidRPr="00A8264B">
        <w:t>enhanced.</w:t>
      </w:r>
    </w:p>
    <w:p w14:paraId="2D3E3A81" w14:textId="77777777" w:rsidR="00264FE3" w:rsidRDefault="00264FE3" w:rsidP="006D7995"/>
    <w:p w14:paraId="48E0C1E8" w14:textId="38600F05" w:rsidR="00CD7673" w:rsidRDefault="00CC1C33" w:rsidP="00CD7673">
      <w:pPr>
        <w:pStyle w:val="Heading2"/>
      </w:pPr>
      <w:bookmarkStart w:id="114" w:name="_Toc114161267"/>
      <w:bookmarkEnd w:id="113"/>
      <w:r>
        <w:lastRenderedPageBreak/>
        <w:t>Measures</w:t>
      </w:r>
      <w:bookmarkEnd w:id="114"/>
    </w:p>
    <w:p w14:paraId="3B41E332" w14:textId="77777777" w:rsidR="00CC1C33" w:rsidRPr="00CC1C33" w:rsidRDefault="00CC1C33" w:rsidP="00EF4AE2">
      <w:pPr>
        <w:pStyle w:val="Heading3"/>
        <w:rPr>
          <w:rFonts w:eastAsiaTheme="minorHAnsi"/>
        </w:rPr>
      </w:pPr>
      <w:bookmarkStart w:id="115" w:name="_Toc114161268"/>
      <w:r w:rsidRPr="00CC1C33">
        <w:rPr>
          <w:rFonts w:eastAsiaTheme="minorHAnsi"/>
        </w:rPr>
        <w:t>Study Design</w:t>
      </w:r>
      <w:bookmarkEnd w:id="115"/>
    </w:p>
    <w:p w14:paraId="72ED3D42" w14:textId="7271D108" w:rsidR="00B55930" w:rsidRDefault="009E41D1" w:rsidP="00B55930">
      <w:r w:rsidRPr="00372473">
        <w:t xml:space="preserve">A randomized between-group design </w:t>
      </w:r>
      <w:r w:rsidR="00D22079">
        <w:t>was</w:t>
      </w:r>
      <w:r w:rsidR="00493BBA" w:rsidRPr="00372473">
        <w:t xml:space="preserve"> </w:t>
      </w:r>
      <w:r w:rsidRPr="00372473">
        <w:t>employed to observe how changes in wording (</w:t>
      </w:r>
      <w:r w:rsidR="00493BBA">
        <w:t xml:space="preserve">the </w:t>
      </w:r>
      <w:r w:rsidRPr="00372473">
        <w:t>independent variable) impact</w:t>
      </w:r>
      <w:r w:rsidR="00D22079">
        <w:t>ed</w:t>
      </w:r>
      <w:r w:rsidR="009010FE">
        <w:t xml:space="preserve"> IE</w:t>
      </w:r>
      <w:r w:rsidRPr="00372473">
        <w:t xml:space="preserve"> (</w:t>
      </w:r>
      <w:r w:rsidR="00493BBA">
        <w:t xml:space="preserve">the </w:t>
      </w:r>
      <w:r w:rsidRPr="00372473">
        <w:t xml:space="preserve">dependent variable). </w:t>
      </w:r>
      <w:r w:rsidR="00B55930">
        <w:t xml:space="preserve">A list of article titles </w:t>
      </w:r>
      <w:r w:rsidR="00D22079">
        <w:t>was</w:t>
      </w:r>
      <w:r w:rsidR="00B55930">
        <w:t xml:space="preserve"> manipulated </w:t>
      </w:r>
      <w:r w:rsidR="00845384">
        <w:t xml:space="preserve">by substituting words with synonyms </w:t>
      </w:r>
      <w:r w:rsidR="00B55930">
        <w:t xml:space="preserve">selected based on their READ score. IE with the </w:t>
      </w:r>
      <w:r w:rsidR="00B55930">
        <w:rPr>
          <w:rFonts w:hint="cs"/>
          <w:cs/>
        </w:rPr>
        <w:t>‎</w:t>
      </w:r>
      <w:r w:rsidR="00B55930">
        <w:t xml:space="preserve">original (control) and modified (treatment) titles </w:t>
      </w:r>
      <w:r w:rsidR="00D22079">
        <w:t>was</w:t>
      </w:r>
      <w:r w:rsidR="00B55930">
        <w:t xml:space="preserve"> compared </w:t>
      </w:r>
      <w:r w:rsidR="00845384">
        <w:t xml:space="preserve">using </w:t>
      </w:r>
      <w:r w:rsidR="00B55930">
        <w:t>a between-group design (A/B testing) based on measurement of perception, participation (selection)</w:t>
      </w:r>
      <w:r w:rsidR="00845384">
        <w:t>,</w:t>
      </w:r>
      <w:r w:rsidR="00B55930">
        <w:t xml:space="preserve"> and perseverance (retention)</w:t>
      </w:r>
      <w:r w:rsidR="00D22079">
        <w:t xml:space="preserve"> using the UES</w:t>
      </w:r>
      <w:r w:rsidR="00B55930">
        <w:t xml:space="preserve">. </w:t>
      </w:r>
    </w:p>
    <w:p w14:paraId="3CB6FB70" w14:textId="46F0D2B0" w:rsidR="00E21699" w:rsidRDefault="00E21699" w:rsidP="00E21699">
      <w:pPr>
        <w:pStyle w:val="Heading3"/>
        <w:rPr>
          <w:rFonts w:eastAsia="Times New Roman"/>
          <w:lang w:bidi="ar-SA"/>
        </w:rPr>
      </w:pPr>
      <w:bookmarkStart w:id="116" w:name="_Toc114161269"/>
      <w:r>
        <w:rPr>
          <w:rFonts w:eastAsia="Times New Roman"/>
          <w:lang w:bidi="ar-SA"/>
        </w:rPr>
        <w:t xml:space="preserve">Preparing a </w:t>
      </w:r>
      <w:r w:rsidR="000562DC">
        <w:rPr>
          <w:rFonts w:eastAsia="Times New Roman"/>
          <w:lang w:bidi="ar-SA"/>
        </w:rPr>
        <w:t xml:space="preserve">READ </w:t>
      </w:r>
      <w:r w:rsidR="004109B8">
        <w:rPr>
          <w:rFonts w:eastAsia="Times New Roman"/>
          <w:lang w:bidi="ar-SA"/>
        </w:rPr>
        <w:t>D</w:t>
      </w:r>
      <w:r>
        <w:rPr>
          <w:rFonts w:eastAsia="Times New Roman"/>
          <w:lang w:bidi="ar-SA"/>
        </w:rPr>
        <w:t>ataset</w:t>
      </w:r>
      <w:bookmarkEnd w:id="116"/>
    </w:p>
    <w:p w14:paraId="7798B8BD" w14:textId="7ED7CC8C" w:rsidR="00F52A0C" w:rsidRPr="003D75E9" w:rsidRDefault="00E21699" w:rsidP="00EC2023">
      <w:pPr>
        <w:rPr>
          <w:highlight w:val="yellow"/>
        </w:rPr>
      </w:pPr>
      <w:r>
        <w:t xml:space="preserve">Based on the findings of the previous studies, the READ </w:t>
      </w:r>
      <w:r w:rsidR="00E608AF">
        <w:t>M</w:t>
      </w:r>
      <w:r w:rsidR="00D22079">
        <w:t xml:space="preserve">odel was developed as a means of providing the READ </w:t>
      </w:r>
      <w:r w:rsidR="00E608AF">
        <w:t>S</w:t>
      </w:r>
      <w:r w:rsidR="00D22079">
        <w:t>core</w:t>
      </w:r>
      <w:r w:rsidR="004B3DB9">
        <w:t>, a measurement of</w:t>
      </w:r>
      <w:r>
        <w:t xml:space="preserve"> IE probability</w:t>
      </w:r>
      <w:r w:rsidR="00FB7BB4">
        <w:t xml:space="preserve"> </w:t>
      </w:r>
      <w:r w:rsidR="004B3DB9">
        <w:t xml:space="preserve">that </w:t>
      </w:r>
      <w:r w:rsidR="00D22079">
        <w:t>was</w:t>
      </w:r>
      <w:r w:rsidR="00FB7BB4">
        <w:t xml:space="preserve"> determined </w:t>
      </w:r>
      <w:r>
        <w:t xml:space="preserve">for each of the </w:t>
      </w:r>
      <w:r w:rsidR="00FB7BB4" w:rsidRPr="00F47FF5">
        <w:t>155</w:t>
      </w:r>
      <w:r w:rsidR="00FB7BB4">
        <w:t>,</w:t>
      </w:r>
      <w:r w:rsidR="00FB7BB4" w:rsidRPr="00F47FF5">
        <w:t xml:space="preserve">287 words </w:t>
      </w:r>
      <w:r>
        <w:t xml:space="preserve">in </w:t>
      </w:r>
      <w:r w:rsidRPr="00F47FF5">
        <w:t xml:space="preserve">WordNet </w:t>
      </w:r>
      <w:r w:rsidRPr="00F47FF5">
        <w:fldChar w:fldCharType="begin"/>
      </w:r>
      <w:r w:rsidR="00EC2023">
        <w:instrText xml:space="preserve"> ADDIN ZOTERO_ITEM CSL_CITATION {"citationID":"Pl9RrKn2","properties":{"formattedCitation":"[@princetonuniversityWordNet2018]","plainCitation":"[@princetonuniversityWordNet2018]","noteIndex":0},"citationItems":[{"id":"Q7M2B2lz/KDLEoBjw","uris":["http://zotero.org/users/2644296/items/UQWIW4PA"],"itemData":{"id":1443,"type":"webpage","container-title":"WordNet","note":"10432","title":"About WordNet","title-short":"WordNet","URL":"https://wordnet.princeton.edu/","author":[{"literal":"Princeton University"}],"accessed":{"date-parts":[["2018",5,4]]},"issued":{"date-parts":[["2018"]]},"citation-key":"princetonuniversityWordNet2018"}}],"schema":"https://github.com/citation-style-language/schema/raw/master/csl-citation.json"} </w:instrText>
      </w:r>
      <w:r w:rsidRPr="00F47FF5">
        <w:fldChar w:fldCharType="separate"/>
      </w:r>
      <w:r w:rsidR="00EC2023" w:rsidRPr="00EC2023">
        <w:rPr>
          <w:rFonts w:ascii="Times New Roman" w:hAnsi="Times New Roman" w:cs="Times New Roman"/>
        </w:rPr>
        <w:t>[@princetonuniversityWordNet2018]</w:t>
      </w:r>
      <w:r w:rsidRPr="00F47FF5">
        <w:fldChar w:fldCharType="end"/>
      </w:r>
      <w:r w:rsidRPr="00F47FF5">
        <w:t>.</w:t>
      </w:r>
      <w:r w:rsidR="002E03A8">
        <w:t xml:space="preserve"> Using the READ database, each word in a search title was substituted with a synonym predicted to be more engaging as measured by participation, perception, and perseverance values. Verification </w:t>
      </w:r>
      <w:r w:rsidR="002E03A8" w:rsidRPr="00B55930">
        <w:t xml:space="preserve">that the </w:t>
      </w:r>
      <w:r w:rsidR="002E03A8">
        <w:t>substitution of a word</w:t>
      </w:r>
      <w:r w:rsidR="002E03A8" w:rsidRPr="00B55930">
        <w:t xml:space="preserve"> does not alter the meaning of the tex</w:t>
      </w:r>
      <w:r w:rsidR="002E03A8">
        <w:t>t was performed manually</w:t>
      </w:r>
      <w:r w:rsidR="002E03A8" w:rsidRPr="00B55930">
        <w:t>.</w:t>
      </w:r>
      <w:r w:rsidR="00A8264B">
        <w:t xml:space="preserve"> </w:t>
      </w:r>
      <w:r w:rsidR="00255A5C">
        <w:t>Candidate words were</w:t>
      </w:r>
      <w:r w:rsidR="00A8264B">
        <w:t xml:space="preserve"> identified and replaced candidate with sticky words using the automatic system in the titles of eight news articles from </w:t>
      </w:r>
      <w:r w:rsidR="00255A5C" w:rsidRPr="00255A5C">
        <w:rPr>
          <w:i/>
          <w:iCs/>
        </w:rPr>
        <w:t xml:space="preserve">The </w:t>
      </w:r>
      <w:r w:rsidR="00A8264B" w:rsidRPr="00255A5C">
        <w:rPr>
          <w:i/>
          <w:iCs/>
        </w:rPr>
        <w:t>New York Times</w:t>
      </w:r>
      <w:r w:rsidR="00A8264B">
        <w:t xml:space="preserve"> and </w:t>
      </w:r>
      <w:r w:rsidR="00255A5C" w:rsidRPr="00255A5C">
        <w:rPr>
          <w:i/>
          <w:iCs/>
        </w:rPr>
        <w:t xml:space="preserve">The </w:t>
      </w:r>
      <w:r w:rsidR="00A8264B" w:rsidRPr="00255A5C">
        <w:rPr>
          <w:i/>
          <w:iCs/>
        </w:rPr>
        <w:t>Wall Street Journal</w:t>
      </w:r>
      <w:r w:rsidR="00A8264B">
        <w:t xml:space="preserve">. </w:t>
      </w:r>
      <w:r w:rsidR="00F52A0C" w:rsidRPr="003D75E9">
        <w:rPr>
          <w:highlight w:val="yellow"/>
        </w:rPr>
        <w:t xml:space="preserve">Chosen because The </w:t>
      </w:r>
      <w:proofErr w:type="spellStart"/>
      <w:r w:rsidR="00F52A0C" w:rsidRPr="003D75E9">
        <w:rPr>
          <w:highlight w:val="yellow"/>
        </w:rPr>
        <w:t>AllSides</w:t>
      </w:r>
      <w:proofErr w:type="spellEnd"/>
      <w:r w:rsidR="00F52A0C" w:rsidRPr="003D75E9">
        <w:rPr>
          <w:highlight w:val="yellow"/>
        </w:rPr>
        <w:t xml:space="preserve"> Media Bias Chart</w:t>
      </w:r>
      <w:r w:rsidR="00F52A0C">
        <w:rPr>
          <w:rStyle w:val="FootnoteReference"/>
          <w:highlight w:val="yellow"/>
        </w:rPr>
        <w:footnoteReference w:id="5"/>
      </w:r>
      <w:r w:rsidR="00F52A0C" w:rsidRPr="003D75E9">
        <w:rPr>
          <w:highlight w:val="yellow"/>
        </w:rPr>
        <w:t xml:space="preserve"> helps you to easily identify different perspectives and political leanings in the news so you can get the full picture and think for yourself.</w:t>
      </w:r>
    </w:p>
    <w:p w14:paraId="38F42B3D" w14:textId="77777777" w:rsidR="00F52A0C" w:rsidRPr="003D75E9" w:rsidRDefault="00F52A0C" w:rsidP="00F52A0C">
      <w:pPr>
        <w:rPr>
          <w:highlight w:val="yellow"/>
        </w:rPr>
      </w:pPr>
    </w:p>
    <w:p w14:paraId="526248F1" w14:textId="0A2B9150" w:rsidR="00F52A0C" w:rsidRDefault="00F52A0C" w:rsidP="00F52A0C">
      <w:r w:rsidRPr="003D75E9">
        <w:rPr>
          <w:highlight w:val="yellow"/>
        </w:rPr>
        <w:lastRenderedPageBreak/>
        <w:t xml:space="preserve">Knowing the political bias of media outlets allows you to consume a balanced news diet and avoid manipulation, misinformation, and fake news. Everyone is biased, but hidden media bias misleads and divides us. The </w:t>
      </w:r>
      <w:proofErr w:type="spellStart"/>
      <w:r w:rsidRPr="003D75E9">
        <w:rPr>
          <w:highlight w:val="yellow"/>
        </w:rPr>
        <w:t>AllSides</w:t>
      </w:r>
      <w:proofErr w:type="spellEnd"/>
      <w:r w:rsidRPr="003D75E9">
        <w:rPr>
          <w:highlight w:val="yellow"/>
        </w:rPr>
        <w:t xml:space="preserve"> Media Bias Chart™ is based on our full and growing list of over 1,400 media bias ratings. These ratings inform our balanced newsfeed.</w:t>
      </w:r>
    </w:p>
    <w:p w14:paraId="150BFE18" w14:textId="0A02062E" w:rsidR="00F52A0C" w:rsidRDefault="00F52A0C" w:rsidP="002E03A8">
      <w:r>
        <w:rPr>
          <w:noProof/>
        </w:rPr>
        <w:drawing>
          <wp:inline distT="0" distB="0" distL="0" distR="0" wp14:anchorId="38965486" wp14:editId="7B8D9645">
            <wp:extent cx="5886450" cy="4662805"/>
            <wp:effectExtent l="0" t="0" r="0" b="4445"/>
            <wp:docPr id="6" name="Picture 6" descr="Bias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as Media"/>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86450" cy="4662805"/>
                    </a:xfrm>
                    <a:prstGeom prst="rect">
                      <a:avLst/>
                    </a:prstGeom>
                    <a:noFill/>
                    <a:ln>
                      <a:noFill/>
                    </a:ln>
                  </pic:spPr>
                </pic:pic>
              </a:graphicData>
            </a:graphic>
          </wp:inline>
        </w:drawing>
      </w:r>
    </w:p>
    <w:p w14:paraId="0B4A240E" w14:textId="42B42C15" w:rsidR="002E03A8" w:rsidRPr="00B55930" w:rsidRDefault="00A8264B" w:rsidP="002E03A8">
      <w:r>
        <w:t xml:space="preserve">It is important to highlight that </w:t>
      </w:r>
      <w:r w:rsidR="00255A5C">
        <w:t xml:space="preserve">only one word </w:t>
      </w:r>
      <w:r>
        <w:t xml:space="preserve">in each title </w:t>
      </w:r>
      <w:r w:rsidR="00E608AF">
        <w:t xml:space="preserve">was </w:t>
      </w:r>
      <w:r w:rsidR="00255A5C">
        <w:t>replaced with a potentially more engaging synonym</w:t>
      </w:r>
      <w:r>
        <w:t xml:space="preserve">, therefore controlling for all other variables. </w:t>
      </w:r>
      <w:r w:rsidR="002E03A8" w:rsidRPr="00B55930">
        <w:t xml:space="preserve">The result </w:t>
      </w:r>
      <w:r w:rsidR="002E03A8">
        <w:t>w</w:t>
      </w:r>
      <w:r>
        <w:t>as</w:t>
      </w:r>
      <w:r w:rsidR="002E03A8">
        <w:t xml:space="preserve"> </w:t>
      </w:r>
      <w:r w:rsidR="00255A5C">
        <w:t>the</w:t>
      </w:r>
      <w:r w:rsidR="002E03A8" w:rsidRPr="00B55930">
        <w:t xml:space="preserve"> dataset of control and treatment (modified) titles</w:t>
      </w:r>
      <w:r w:rsidR="00255A5C">
        <w:t xml:space="preserve"> shown in </w:t>
      </w:r>
      <w:r w:rsidR="00A07115">
        <w:t>the table below</w:t>
      </w:r>
      <w:proofErr w:type="gramStart"/>
      <w:r w:rsidR="00A07115">
        <w:t xml:space="preserve">. </w:t>
      </w:r>
      <w:r>
        <w:t xml:space="preserve"> </w:t>
      </w:r>
      <w:proofErr w:type="gramEnd"/>
    </w:p>
    <w:p w14:paraId="455F1CE3" w14:textId="4DE00E13" w:rsidR="00A8264B" w:rsidRPr="007E1F1C" w:rsidRDefault="00A8264B" w:rsidP="00B34B93">
      <w:pPr>
        <w:pStyle w:val="Caption"/>
        <w:keepNext/>
      </w:pPr>
    </w:p>
    <w:p w14:paraId="0F9F13B2" w14:textId="24222A2E" w:rsidR="00A07115" w:rsidRDefault="00A07115" w:rsidP="00A07115">
      <w:pPr>
        <w:pStyle w:val="Caption"/>
        <w:keepNext/>
      </w:pPr>
      <w:r>
        <w:t xml:space="preserve">Table </w:t>
      </w:r>
      <w:fldSimple w:instr=" SEQ Table \* ARABIC ">
        <w:r w:rsidR="00652B35">
          <w:rPr>
            <w:noProof/>
          </w:rPr>
          <w:t>22</w:t>
        </w:r>
      </w:fldSimple>
      <w:r>
        <w:t xml:space="preserve">. </w:t>
      </w:r>
      <w:r w:rsidRPr="0003796F">
        <w:t>Titles Evaluated for IE</w:t>
      </w:r>
    </w:p>
    <w:tbl>
      <w:tblPr>
        <w:tblStyle w:val="APAReport"/>
        <w:tblW w:w="5000" w:type="pct"/>
        <w:tblLook w:val="04A0" w:firstRow="1" w:lastRow="0" w:firstColumn="1" w:lastColumn="0" w:noHBand="0" w:noVBand="1"/>
      </w:tblPr>
      <w:tblGrid>
        <w:gridCol w:w="258"/>
        <w:gridCol w:w="4608"/>
        <w:gridCol w:w="4404"/>
      </w:tblGrid>
      <w:tr w:rsidR="00C9139E" w:rsidRPr="00B63383" w14:paraId="13AFA4E5" w14:textId="77777777" w:rsidTr="00A07115">
        <w:trPr>
          <w:cnfStyle w:val="100000000000" w:firstRow="1" w:lastRow="0" w:firstColumn="0" w:lastColumn="0" w:oddVBand="0" w:evenVBand="0" w:oddHBand="0" w:evenHBand="0" w:firstRowFirstColumn="0" w:firstRowLastColumn="0" w:lastRowFirstColumn="0" w:lastRowLastColumn="0"/>
          <w:trHeight w:val="288"/>
        </w:trPr>
        <w:tc>
          <w:tcPr>
            <w:tcW w:w="139" w:type="pct"/>
          </w:tcPr>
          <w:p w14:paraId="67300E48" w14:textId="31D3E081"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ind w:right="1200"/>
              <w:rPr>
                <w:rFonts w:ascii="Calibri" w:hAnsi="Calibri" w:cs="Calibri"/>
                <w:b/>
                <w:bCs/>
                <w:color w:val="FFFFFF"/>
                <w:sz w:val="22"/>
                <w:szCs w:val="22"/>
              </w:rPr>
            </w:pPr>
          </w:p>
        </w:tc>
        <w:tc>
          <w:tcPr>
            <w:tcW w:w="2485" w:type="pct"/>
            <w:noWrap/>
            <w:hideMark/>
          </w:tcPr>
          <w:p w14:paraId="49614853" w14:textId="5F5093DD" w:rsidR="00C9139E" w:rsidRPr="00B34B93" w:rsidRDefault="00266522" w:rsidP="00B34B93">
            <w:pPr>
              <w:spacing w:line="360" w:lineRule="auto"/>
              <w:rPr>
                <w:b/>
                <w:bCs/>
              </w:rPr>
            </w:pPr>
            <w:r w:rsidRPr="00B34B93">
              <w:rPr>
                <w:b/>
                <w:bCs/>
              </w:rPr>
              <w:t>Original</w:t>
            </w:r>
          </w:p>
        </w:tc>
        <w:tc>
          <w:tcPr>
            <w:tcW w:w="2375" w:type="pct"/>
            <w:noWrap/>
            <w:hideMark/>
          </w:tcPr>
          <w:p w14:paraId="34208673" w14:textId="63AC395B" w:rsidR="00C9139E" w:rsidRPr="00B34B93" w:rsidRDefault="00266522" w:rsidP="00B34B93">
            <w:pPr>
              <w:spacing w:line="360" w:lineRule="auto"/>
              <w:rPr>
                <w:b/>
                <w:bCs/>
              </w:rPr>
            </w:pPr>
            <w:r w:rsidRPr="00B34B93">
              <w:rPr>
                <w:b/>
                <w:bCs/>
              </w:rPr>
              <w:t>Modified</w:t>
            </w:r>
          </w:p>
        </w:tc>
      </w:tr>
      <w:tr w:rsidR="00C9139E" w:rsidRPr="00B63383" w14:paraId="32D76404" w14:textId="77777777" w:rsidTr="00A07115">
        <w:trPr>
          <w:trHeight w:val="288"/>
        </w:trPr>
        <w:tc>
          <w:tcPr>
            <w:tcW w:w="139" w:type="pct"/>
          </w:tcPr>
          <w:p w14:paraId="681A45A4" w14:textId="178032E2"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1</w:t>
            </w:r>
          </w:p>
        </w:tc>
        <w:tc>
          <w:tcPr>
            <w:tcW w:w="2485" w:type="pct"/>
            <w:noWrap/>
            <w:hideMark/>
          </w:tcPr>
          <w:p w14:paraId="5455B07E" w14:textId="4B38D780" w:rsidR="00C9139E" w:rsidRPr="00963E84" w:rsidRDefault="00C9139E" w:rsidP="00B34B93">
            <w:pPr>
              <w:spacing w:line="360" w:lineRule="auto"/>
            </w:pPr>
            <w:r w:rsidRPr="00963E84">
              <w:t>Meet the web Metrics Mavens: How they got to where they are now, and what kinds of things they measure</w:t>
            </w:r>
          </w:p>
        </w:tc>
        <w:tc>
          <w:tcPr>
            <w:tcW w:w="2375" w:type="pct"/>
            <w:noWrap/>
            <w:hideMark/>
          </w:tcPr>
          <w:p w14:paraId="7660C0AA" w14:textId="771B5D30" w:rsidR="00C9139E" w:rsidRPr="00963E84" w:rsidRDefault="00C9139E" w:rsidP="00B34B93">
            <w:pPr>
              <w:spacing w:line="360" w:lineRule="auto"/>
            </w:pPr>
            <w:r w:rsidRPr="00963E84">
              <w:t>Meet the web Metrics Stars: How they got to where they are now, and what kinds of things they measure</w:t>
            </w:r>
          </w:p>
        </w:tc>
      </w:tr>
      <w:tr w:rsidR="00C9139E" w:rsidRPr="00B63383" w14:paraId="46A1739F" w14:textId="77777777" w:rsidTr="00A07115">
        <w:trPr>
          <w:trHeight w:val="288"/>
        </w:trPr>
        <w:tc>
          <w:tcPr>
            <w:tcW w:w="139" w:type="pct"/>
          </w:tcPr>
          <w:p w14:paraId="2B2B3DF6" w14:textId="4BA088E0"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2</w:t>
            </w:r>
          </w:p>
        </w:tc>
        <w:tc>
          <w:tcPr>
            <w:tcW w:w="2485" w:type="pct"/>
            <w:noWrap/>
            <w:hideMark/>
          </w:tcPr>
          <w:p w14:paraId="18289233" w14:textId="1CFD7E38" w:rsidR="00C9139E" w:rsidRPr="00B34B93" w:rsidRDefault="00C9139E" w:rsidP="00B34B93">
            <w:pPr>
              <w:spacing w:line="360" w:lineRule="auto"/>
            </w:pPr>
            <w:r w:rsidRPr="00B34B93">
              <w:t>Staying Nimble: How Small Businesses Can, and Do, Shift Gears</w:t>
            </w:r>
          </w:p>
        </w:tc>
        <w:tc>
          <w:tcPr>
            <w:tcW w:w="2375" w:type="pct"/>
            <w:noWrap/>
            <w:hideMark/>
          </w:tcPr>
          <w:p w14:paraId="677D6C91" w14:textId="02126108" w:rsidR="00C9139E" w:rsidRPr="00B34B93" w:rsidRDefault="00C9139E" w:rsidP="00B34B93">
            <w:pPr>
              <w:spacing w:line="360" w:lineRule="auto"/>
            </w:pPr>
            <w:r w:rsidRPr="00B34B93">
              <w:t>Staying Quick: How Small Businesses Can, and Do, Shift Gears</w:t>
            </w:r>
          </w:p>
        </w:tc>
      </w:tr>
      <w:tr w:rsidR="00C9139E" w:rsidRPr="00B63383" w14:paraId="3AE0650C" w14:textId="77777777" w:rsidTr="00A07115">
        <w:trPr>
          <w:trHeight w:val="288"/>
        </w:trPr>
        <w:tc>
          <w:tcPr>
            <w:tcW w:w="139" w:type="pct"/>
          </w:tcPr>
          <w:p w14:paraId="265CB931" w14:textId="3E65FE36"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3</w:t>
            </w:r>
          </w:p>
        </w:tc>
        <w:tc>
          <w:tcPr>
            <w:tcW w:w="2485" w:type="pct"/>
            <w:noWrap/>
            <w:hideMark/>
          </w:tcPr>
          <w:p w14:paraId="15132DBB" w14:textId="47F4A8DA" w:rsidR="00C9139E" w:rsidRPr="00B34B93" w:rsidRDefault="00C9139E" w:rsidP="00B34B93">
            <w:pPr>
              <w:spacing w:line="360" w:lineRule="auto"/>
            </w:pPr>
            <w:r w:rsidRPr="00B34B93">
              <w:t xml:space="preserve">Hotel Magnate Seeks Help to Save Publishing Bid </w:t>
            </w:r>
          </w:p>
        </w:tc>
        <w:tc>
          <w:tcPr>
            <w:tcW w:w="2375" w:type="pct"/>
            <w:noWrap/>
            <w:hideMark/>
          </w:tcPr>
          <w:p w14:paraId="1BCE0E11" w14:textId="0BD324AE" w:rsidR="00C9139E" w:rsidRPr="00B34B93" w:rsidRDefault="00C9139E" w:rsidP="00B34B93">
            <w:pPr>
              <w:spacing w:line="360" w:lineRule="auto"/>
            </w:pPr>
            <w:r w:rsidRPr="00B34B93">
              <w:t>Hotel King Seeks Help to Save Publishing Bid</w:t>
            </w:r>
          </w:p>
        </w:tc>
      </w:tr>
      <w:tr w:rsidR="00C9139E" w:rsidRPr="00B63383" w14:paraId="238084FC" w14:textId="77777777" w:rsidTr="00A07115">
        <w:trPr>
          <w:trHeight w:val="288"/>
        </w:trPr>
        <w:tc>
          <w:tcPr>
            <w:tcW w:w="139" w:type="pct"/>
          </w:tcPr>
          <w:p w14:paraId="1E194870" w14:textId="584B89FF"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4</w:t>
            </w:r>
          </w:p>
        </w:tc>
        <w:tc>
          <w:tcPr>
            <w:tcW w:w="2485" w:type="pct"/>
            <w:noWrap/>
            <w:hideMark/>
          </w:tcPr>
          <w:p w14:paraId="25F6067A" w14:textId="3779281B" w:rsidR="00C9139E" w:rsidRPr="00B34B93" w:rsidRDefault="00C9139E" w:rsidP="00B34B93">
            <w:pPr>
              <w:spacing w:line="360" w:lineRule="auto"/>
            </w:pPr>
            <w:r w:rsidRPr="00B34B93">
              <w:t>A plenteous supply: "The United States is blessed to have a plentiful supply of oil and natural gas—we should be using it"</w:t>
            </w:r>
          </w:p>
        </w:tc>
        <w:tc>
          <w:tcPr>
            <w:tcW w:w="2375" w:type="pct"/>
            <w:noWrap/>
            <w:hideMark/>
          </w:tcPr>
          <w:p w14:paraId="6A6338EE" w14:textId="28D19210" w:rsidR="00C9139E" w:rsidRPr="00B34B93" w:rsidRDefault="00C9139E" w:rsidP="00B34B93">
            <w:pPr>
              <w:spacing w:line="360" w:lineRule="auto"/>
            </w:pPr>
            <w:r w:rsidRPr="00B34B93">
              <w:t>A rich supply: "The United States is blessed to have a plentiful supply of oil and natural gas—we should be using it"</w:t>
            </w:r>
          </w:p>
        </w:tc>
      </w:tr>
      <w:tr w:rsidR="00C9139E" w:rsidRPr="00B63383" w14:paraId="41BD3223" w14:textId="77777777" w:rsidTr="00A07115">
        <w:trPr>
          <w:trHeight w:val="288"/>
        </w:trPr>
        <w:tc>
          <w:tcPr>
            <w:tcW w:w="139" w:type="pct"/>
          </w:tcPr>
          <w:p w14:paraId="6E02D7EC" w14:textId="6120483D"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5</w:t>
            </w:r>
          </w:p>
        </w:tc>
        <w:tc>
          <w:tcPr>
            <w:tcW w:w="2485" w:type="pct"/>
            <w:noWrap/>
            <w:hideMark/>
          </w:tcPr>
          <w:p w14:paraId="481377C5" w14:textId="063016C3" w:rsidR="00C9139E" w:rsidRPr="00B34B93" w:rsidRDefault="00C9139E" w:rsidP="00B34B93">
            <w:pPr>
              <w:spacing w:line="360" w:lineRule="auto"/>
            </w:pPr>
            <w:r w:rsidRPr="00B34B93">
              <w:t>In a sport full of corporate automatons, he will sit down and tell you what is on his mind, even if it is a lot.</w:t>
            </w:r>
          </w:p>
        </w:tc>
        <w:tc>
          <w:tcPr>
            <w:tcW w:w="2375" w:type="pct"/>
            <w:noWrap/>
            <w:hideMark/>
          </w:tcPr>
          <w:p w14:paraId="2DE69A1B" w14:textId="2112742B" w:rsidR="00C9139E" w:rsidRPr="00B34B93" w:rsidRDefault="00C9139E" w:rsidP="00B34B93">
            <w:pPr>
              <w:spacing w:line="360" w:lineRule="auto"/>
            </w:pPr>
            <w:r w:rsidRPr="00B34B93">
              <w:t>In a sport full of corporate zombies, he will sit down and tell you what is on his mind, even if it is a lot.</w:t>
            </w:r>
          </w:p>
        </w:tc>
      </w:tr>
      <w:tr w:rsidR="00C9139E" w:rsidRPr="00B63383" w14:paraId="16B88B6B" w14:textId="77777777" w:rsidTr="00A07115">
        <w:trPr>
          <w:trHeight w:val="288"/>
        </w:trPr>
        <w:tc>
          <w:tcPr>
            <w:tcW w:w="139" w:type="pct"/>
          </w:tcPr>
          <w:p w14:paraId="112C32F9" w14:textId="079D2463"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6</w:t>
            </w:r>
          </w:p>
        </w:tc>
        <w:tc>
          <w:tcPr>
            <w:tcW w:w="2485" w:type="pct"/>
            <w:noWrap/>
            <w:hideMark/>
          </w:tcPr>
          <w:p w14:paraId="3B4A398D" w14:textId="19013BF1" w:rsidR="00C9139E" w:rsidRPr="00B34B93" w:rsidRDefault="00C9139E" w:rsidP="00B34B93">
            <w:pPr>
              <w:spacing w:line="360" w:lineRule="auto"/>
            </w:pPr>
            <w:r w:rsidRPr="00B34B93">
              <w:t>The belligerents that can stop the war</w:t>
            </w:r>
          </w:p>
        </w:tc>
        <w:tc>
          <w:tcPr>
            <w:tcW w:w="2375" w:type="pct"/>
            <w:noWrap/>
            <w:hideMark/>
          </w:tcPr>
          <w:p w14:paraId="298EB336" w14:textId="4BC4CE48" w:rsidR="00C9139E" w:rsidRPr="00B34B93" w:rsidRDefault="00C9139E" w:rsidP="00B34B93">
            <w:pPr>
              <w:spacing w:line="360" w:lineRule="auto"/>
            </w:pPr>
            <w:r w:rsidRPr="00B34B93">
              <w:t>The fighters that can stop the war</w:t>
            </w:r>
          </w:p>
        </w:tc>
      </w:tr>
      <w:tr w:rsidR="00C9139E" w:rsidRPr="00B63383" w14:paraId="266F473A" w14:textId="77777777" w:rsidTr="00A07115">
        <w:trPr>
          <w:trHeight w:val="288"/>
        </w:trPr>
        <w:tc>
          <w:tcPr>
            <w:tcW w:w="139" w:type="pct"/>
          </w:tcPr>
          <w:p w14:paraId="27AFBC25" w14:textId="66441462"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7</w:t>
            </w:r>
          </w:p>
        </w:tc>
        <w:tc>
          <w:tcPr>
            <w:tcW w:w="2485" w:type="pct"/>
            <w:noWrap/>
            <w:hideMark/>
          </w:tcPr>
          <w:p w14:paraId="5AE75793" w14:textId="1D979EB5" w:rsidR="00C9139E" w:rsidRPr="00B34B93" w:rsidRDefault="00C9139E" w:rsidP="00B34B93">
            <w:pPr>
              <w:spacing w:line="360" w:lineRule="auto"/>
            </w:pPr>
            <w:r w:rsidRPr="00B34B93">
              <w:t>The Demise of the Public Library</w:t>
            </w:r>
          </w:p>
        </w:tc>
        <w:tc>
          <w:tcPr>
            <w:tcW w:w="2375" w:type="pct"/>
            <w:noWrap/>
            <w:hideMark/>
          </w:tcPr>
          <w:p w14:paraId="78179437" w14:textId="5A344898" w:rsidR="00C9139E" w:rsidRPr="00B34B93" w:rsidRDefault="00C9139E" w:rsidP="00B34B93">
            <w:pPr>
              <w:spacing w:line="360" w:lineRule="auto"/>
            </w:pPr>
            <w:r w:rsidRPr="00B34B93">
              <w:t>The Death of the Public Library</w:t>
            </w:r>
          </w:p>
        </w:tc>
      </w:tr>
      <w:tr w:rsidR="00C9139E" w:rsidRPr="00B63383" w14:paraId="36CC3FEA" w14:textId="77777777" w:rsidTr="00A07115">
        <w:trPr>
          <w:trHeight w:val="288"/>
        </w:trPr>
        <w:tc>
          <w:tcPr>
            <w:tcW w:w="139" w:type="pct"/>
          </w:tcPr>
          <w:p w14:paraId="55A4F32C" w14:textId="5CCED78E" w:rsidR="00C9139E" w:rsidRPr="00B63383" w:rsidRDefault="00C9139E" w:rsidP="00C9139E">
            <w:pPr>
              <w:pBdr>
                <w:top w:val="none" w:sz="0" w:space="0" w:color="auto"/>
                <w:left w:val="none" w:sz="0" w:space="0" w:color="auto"/>
                <w:bottom w:val="none" w:sz="0" w:space="0" w:color="auto"/>
                <w:right w:val="none" w:sz="0" w:space="0" w:color="auto"/>
                <w:between w:val="none" w:sz="0" w:space="0" w:color="auto"/>
              </w:pBdr>
              <w:spacing w:after="0" w:line="240" w:lineRule="auto"/>
              <w:rPr>
                <w:rFonts w:ascii="Calibri" w:hAnsi="Calibri" w:cs="Calibri"/>
                <w:sz w:val="22"/>
                <w:szCs w:val="22"/>
              </w:rPr>
            </w:pPr>
            <w:r w:rsidRPr="00B63383">
              <w:rPr>
                <w:rFonts w:ascii="Calibri" w:hAnsi="Calibri" w:cs="Calibri"/>
                <w:sz w:val="22"/>
                <w:szCs w:val="22"/>
              </w:rPr>
              <w:t>8</w:t>
            </w:r>
          </w:p>
        </w:tc>
        <w:tc>
          <w:tcPr>
            <w:tcW w:w="2485" w:type="pct"/>
            <w:noWrap/>
            <w:hideMark/>
          </w:tcPr>
          <w:p w14:paraId="07D68E8A" w14:textId="7200220A" w:rsidR="00C9139E" w:rsidRPr="00B34B93" w:rsidRDefault="00C9139E" w:rsidP="00B34B93">
            <w:pPr>
              <w:spacing w:line="360" w:lineRule="auto"/>
            </w:pPr>
            <w:r w:rsidRPr="00B34B93">
              <w:t>Gentlewomen of the Forbidden City: The Power, the Intrigue, the Clothes</w:t>
            </w:r>
          </w:p>
        </w:tc>
        <w:tc>
          <w:tcPr>
            <w:tcW w:w="2375" w:type="pct"/>
            <w:noWrap/>
            <w:hideMark/>
          </w:tcPr>
          <w:p w14:paraId="4D270099" w14:textId="3C1B0B16" w:rsidR="00C9139E" w:rsidRPr="00B34B93" w:rsidRDefault="00C9139E" w:rsidP="00B34B93">
            <w:pPr>
              <w:spacing w:line="360" w:lineRule="auto"/>
            </w:pPr>
            <w:r w:rsidRPr="00B34B93">
              <w:t>Ladies of the Forbidden City: The Power, the Intrigue, the Clothes</w:t>
            </w:r>
          </w:p>
        </w:tc>
      </w:tr>
    </w:tbl>
    <w:p w14:paraId="4CF0184C" w14:textId="77777777" w:rsidR="00B63383" w:rsidRDefault="00B63383" w:rsidP="00E21699">
      <w:pPr>
        <w:rPr>
          <w:rtl/>
        </w:rPr>
      </w:pPr>
    </w:p>
    <w:p w14:paraId="66EC4A59" w14:textId="77777777" w:rsidR="00B55930" w:rsidRPr="00092DDA" w:rsidRDefault="00B55930" w:rsidP="00B55930">
      <w:pPr>
        <w:pStyle w:val="Heading3"/>
      </w:pPr>
      <w:bookmarkStart w:id="117" w:name="_Toc114161270"/>
      <w:r w:rsidRPr="00092DDA">
        <w:t>Participants</w:t>
      </w:r>
      <w:bookmarkEnd w:id="117"/>
      <w:r w:rsidRPr="00092DDA">
        <w:t xml:space="preserve"> </w:t>
      </w:r>
    </w:p>
    <w:p w14:paraId="1ECD1E41" w14:textId="77777777" w:rsidR="00990183" w:rsidRDefault="00EA40CA" w:rsidP="00990183">
      <w:r w:rsidRPr="00EA40CA">
        <w:t xml:space="preserve">Participants </w:t>
      </w:r>
      <w:r w:rsidR="004B3DB9">
        <w:t>were</w:t>
      </w:r>
      <w:r w:rsidRPr="00EA40CA">
        <w:t xml:space="preserve"> recruited using emails sent to a listserv of undergraduate students in a large research university in the United States. </w:t>
      </w:r>
      <w:r w:rsidR="00990183">
        <w:t>Prior to recruitment, the recruitment method and use of a survey study had been reviewed and approved by the University at Albany Institutional Review Board (IRB Study No.</w:t>
      </w:r>
      <w:r w:rsidR="00990183" w:rsidRPr="006F4302">
        <w:t xml:space="preserve"> 22X113</w:t>
      </w:r>
      <w:r w:rsidR="00990183">
        <w:t xml:space="preserve">) and all participants had provided informed consent. </w:t>
      </w:r>
    </w:p>
    <w:p w14:paraId="78215BF5" w14:textId="5BA3C6CB" w:rsidR="00A8264B" w:rsidRDefault="00EA40CA" w:rsidP="00A8264B">
      <w:pPr>
        <w:pStyle w:val="Normal1"/>
        <w:ind w:firstLine="720"/>
      </w:pPr>
      <w:r w:rsidRPr="00EA40CA">
        <w:rPr>
          <w:rFonts w:eastAsiaTheme="minorHAnsi"/>
        </w:rPr>
        <w:lastRenderedPageBreak/>
        <w:t xml:space="preserve">After completing the online survey, the participants </w:t>
      </w:r>
      <w:r w:rsidR="004B3DB9">
        <w:rPr>
          <w:rFonts w:eastAsiaTheme="minorHAnsi"/>
        </w:rPr>
        <w:t>were</w:t>
      </w:r>
      <w:r w:rsidRPr="00EA40CA">
        <w:rPr>
          <w:rFonts w:eastAsiaTheme="minorHAnsi"/>
        </w:rPr>
        <w:t xml:space="preserve"> asked to forward invitations to their </w:t>
      </w:r>
      <w:r w:rsidR="004B3DB9">
        <w:rPr>
          <w:rFonts w:eastAsiaTheme="minorHAnsi"/>
        </w:rPr>
        <w:t>colleague</w:t>
      </w:r>
      <w:r w:rsidR="004B3DB9" w:rsidRPr="00EA40CA">
        <w:rPr>
          <w:rFonts w:eastAsiaTheme="minorHAnsi"/>
        </w:rPr>
        <w:t>s</w:t>
      </w:r>
      <w:r w:rsidR="004B3DB9">
        <w:rPr>
          <w:rFonts w:eastAsiaTheme="minorHAnsi"/>
        </w:rPr>
        <w:t xml:space="preserve"> who may wish to participate</w:t>
      </w:r>
      <w:r w:rsidRPr="00EA40CA">
        <w:rPr>
          <w:rFonts w:eastAsiaTheme="minorHAnsi"/>
        </w:rPr>
        <w:t xml:space="preserve">, </w:t>
      </w:r>
      <w:r w:rsidR="004B3DB9">
        <w:rPr>
          <w:rFonts w:eastAsiaTheme="minorHAnsi"/>
        </w:rPr>
        <w:t>i.e.,</w:t>
      </w:r>
      <w:r w:rsidRPr="00EA40CA">
        <w:rPr>
          <w:rFonts w:eastAsiaTheme="minorHAnsi"/>
        </w:rPr>
        <w:t xml:space="preserve"> </w:t>
      </w:r>
      <w:r w:rsidR="00A7555F">
        <w:rPr>
          <w:rFonts w:eastAsiaTheme="minorHAnsi"/>
        </w:rPr>
        <w:t xml:space="preserve">conduct </w:t>
      </w:r>
      <w:r w:rsidRPr="00EA40CA">
        <w:rPr>
          <w:rFonts w:eastAsiaTheme="minorHAnsi"/>
        </w:rPr>
        <w:t xml:space="preserve">snowball sampling. Qualtric.com </w:t>
      </w:r>
      <w:r w:rsidR="004B3DB9">
        <w:rPr>
          <w:rFonts w:eastAsiaTheme="minorHAnsi"/>
        </w:rPr>
        <w:t>was</w:t>
      </w:r>
      <w:r w:rsidRPr="00EA40CA">
        <w:rPr>
          <w:rFonts w:eastAsiaTheme="minorHAnsi"/>
        </w:rPr>
        <w:t xml:space="preserve"> used to randomize</w:t>
      </w:r>
      <w:r w:rsidRPr="00A8264B">
        <w:rPr>
          <w:rFonts w:eastAsiaTheme="minorHAnsi"/>
        </w:rPr>
        <w:t xml:space="preserve"> the</w:t>
      </w:r>
      <w:r w:rsidR="00A8264B" w:rsidRPr="00A8264B">
        <w:rPr>
          <w:rFonts w:eastAsiaTheme="minorHAnsi"/>
          <w:b/>
          <w:bCs/>
        </w:rPr>
        <w:t xml:space="preserve"> </w:t>
      </w:r>
      <w:r w:rsidR="00A8264B" w:rsidRPr="00B34B93">
        <w:rPr>
          <w:rFonts w:eastAsiaTheme="minorHAnsi"/>
        </w:rPr>
        <w:t>sentences</w:t>
      </w:r>
      <w:r w:rsidRPr="00EA40CA">
        <w:rPr>
          <w:rFonts w:eastAsiaTheme="minorHAnsi"/>
        </w:rPr>
        <w:t xml:space="preserve"> shown to the participants</w:t>
      </w:r>
      <w:proofErr w:type="gramStart"/>
      <w:r w:rsidR="006B3ECD">
        <w:rPr>
          <w:rFonts w:eastAsiaTheme="minorHAnsi"/>
          <w:b/>
          <w:bCs/>
        </w:rPr>
        <w:t xml:space="preserve">.  </w:t>
      </w:r>
      <w:proofErr w:type="gramEnd"/>
      <w:r w:rsidR="006B3ECD" w:rsidRPr="006B3ECD">
        <w:rPr>
          <w:rFonts w:eastAsiaTheme="minorHAnsi"/>
        </w:rPr>
        <w:t>In</w:t>
      </w:r>
      <w:r w:rsidR="00A8264B">
        <w:rPr>
          <w:rFonts w:eastAsiaTheme="minorHAnsi"/>
          <w:b/>
          <w:bCs/>
        </w:rPr>
        <w:t xml:space="preserve"> </w:t>
      </w:r>
      <w:r w:rsidR="00A8264B" w:rsidRPr="00B34B93">
        <w:rPr>
          <w:rFonts w:eastAsiaTheme="minorHAnsi"/>
        </w:rPr>
        <w:t xml:space="preserve">a process called </w:t>
      </w:r>
      <w:r w:rsidR="00A8264B" w:rsidRPr="00A8264B">
        <w:t>A</w:t>
      </w:r>
      <w:r w:rsidR="00A8264B">
        <w:t>/B random testing</w:t>
      </w:r>
      <w:r w:rsidR="00A7555F">
        <w:t xml:space="preserve">, </w:t>
      </w:r>
      <w:r w:rsidR="00A8264B" w:rsidRPr="009C696D">
        <w:t>‎two var</w:t>
      </w:r>
      <w:r w:rsidR="00A8264B">
        <w:t xml:space="preserve">iations of ‎the same </w:t>
      </w:r>
      <w:r w:rsidR="00A7555F">
        <w:t xml:space="preserve">element </w:t>
      </w:r>
      <w:r w:rsidR="00A8264B" w:rsidRPr="009C696D">
        <w:t>(‎A‎ ‎and ‎B‎‎)</w:t>
      </w:r>
      <w:r w:rsidR="00A7555F">
        <w:t xml:space="preserve">, in this study two different </w:t>
      </w:r>
      <w:r w:rsidR="008D2FCF">
        <w:t>pages</w:t>
      </w:r>
      <w:r w:rsidR="00A7555F">
        <w:t>,</w:t>
      </w:r>
      <w:r w:rsidR="00A8264B" w:rsidRPr="009C696D">
        <w:t xml:space="preserve"> </w:t>
      </w:r>
      <w:r w:rsidR="00A7555F">
        <w:t>that</w:t>
      </w:r>
      <w:r w:rsidR="00A8264B" w:rsidRPr="009C696D">
        <w:t xml:space="preserve"> differ only in ‎the </w:t>
      </w:r>
      <w:r w:rsidR="00A7555F">
        <w:t xml:space="preserve">variable </w:t>
      </w:r>
      <w:r w:rsidR="00A8264B" w:rsidRPr="009C696D">
        <w:t>being ‎tested</w:t>
      </w:r>
      <w:r w:rsidR="00A7555F">
        <w:t>, in this study one word</w:t>
      </w:r>
      <w:r w:rsidR="008D2FCF">
        <w:t xml:space="preserve"> in the</w:t>
      </w:r>
      <w:r w:rsidR="00A8264B">
        <w:t xml:space="preserve"> sentence</w:t>
      </w:r>
      <w:r w:rsidR="008D2FCF">
        <w:t>s shown on the pages, are tested</w:t>
      </w:r>
      <w:r w:rsidR="00A8264B" w:rsidRPr="009C696D">
        <w:t>. ‎</w:t>
      </w:r>
      <w:r w:rsidR="008D2FCF">
        <w:t xml:space="preserve">The words were tested for IE by showing </w:t>
      </w:r>
      <w:r w:rsidR="00A8264B" w:rsidRPr="009C696D">
        <w:t xml:space="preserve">50% of the </w:t>
      </w:r>
      <w:r w:rsidR="008D2FCF">
        <w:t>participants</w:t>
      </w:r>
      <w:r w:rsidR="00A8264B" w:rsidRPr="009C696D">
        <w:t xml:space="preserve"> </w:t>
      </w:r>
      <w:r w:rsidR="008D2FCF">
        <w:t>P</w:t>
      </w:r>
      <w:r w:rsidR="00A8264B" w:rsidRPr="009C696D">
        <w:t xml:space="preserve">age A </w:t>
      </w:r>
      <w:r w:rsidR="008D2FCF">
        <w:t>and</w:t>
      </w:r>
      <w:r w:rsidR="00A8264B" w:rsidRPr="009C696D">
        <w:t xml:space="preserve"> 50% </w:t>
      </w:r>
      <w:r w:rsidR="008D2FCF">
        <w:t>P</w:t>
      </w:r>
      <w:r w:rsidR="00A8264B" w:rsidRPr="009C696D">
        <w:t>age B</w:t>
      </w:r>
      <w:r w:rsidR="006B3ECD">
        <w:t>, with all participants viewing the words on a computer</w:t>
      </w:r>
      <w:r w:rsidR="00A8264B" w:rsidRPr="009C696D">
        <w:t>. Th</w:t>
      </w:r>
      <w:r w:rsidR="008D2FCF">
        <w:t>e</w:t>
      </w:r>
      <w:r w:rsidR="00A8264B" w:rsidRPr="009C696D">
        <w:t xml:space="preserve"> division </w:t>
      </w:r>
      <w:r w:rsidR="008D2FCF">
        <w:t>of participants was performed</w:t>
      </w:r>
      <w:r w:rsidR="00A07115">
        <w:t xml:space="preserve"> </w:t>
      </w:r>
      <w:proofErr w:type="gramStart"/>
      <w:r w:rsidR="00A07115">
        <w:t>computationally</w:t>
      </w:r>
      <w:proofErr w:type="gramEnd"/>
      <w:r w:rsidR="005C27AE">
        <w:t xml:space="preserve"> and cookies were placed on their computers </w:t>
      </w:r>
      <w:r w:rsidR="00A8264B" w:rsidRPr="009C696D">
        <w:t xml:space="preserve">so that </w:t>
      </w:r>
      <w:r w:rsidR="005C27AE">
        <w:t xml:space="preserve">they </w:t>
      </w:r>
      <w:r w:rsidR="00A8264B" w:rsidRPr="009C696D">
        <w:t>‎</w:t>
      </w:r>
      <w:r w:rsidR="005C27AE">
        <w:t>would always return to the same page</w:t>
      </w:r>
      <w:r w:rsidR="00A8264B" w:rsidRPr="009C696D">
        <w:t>. Th</w:t>
      </w:r>
      <w:r w:rsidR="00A07115">
        <w:t>e placement of cookies</w:t>
      </w:r>
      <w:r w:rsidR="00A8264B" w:rsidRPr="009C696D">
        <w:t xml:space="preserve"> is important ‎in commercial ‎environments to ensure that users will not ‎notice the testing.</w:t>
      </w:r>
      <w:r w:rsidR="00A8264B">
        <w:t xml:space="preserve"> </w:t>
      </w:r>
    </w:p>
    <w:p w14:paraId="166E33B9" w14:textId="3E338F04" w:rsidR="00051206" w:rsidRPr="005C27AE" w:rsidRDefault="00EA40CA" w:rsidP="00B34B93">
      <w:r w:rsidRPr="00EA40CA">
        <w:t>By balancing both known and unknown predictive factors, random assignment and</w:t>
      </w:r>
      <w:r w:rsidRPr="005C27AE">
        <w:t xml:space="preserve"> </w:t>
      </w:r>
      <w:r w:rsidR="00A8264B" w:rsidRPr="005C27AE">
        <w:t>title</w:t>
      </w:r>
      <w:r w:rsidR="00A8264B" w:rsidRPr="00EA40CA">
        <w:t xml:space="preserve"> </w:t>
      </w:r>
      <w:r w:rsidRPr="00EA40CA">
        <w:t>presentation reduce</w:t>
      </w:r>
      <w:r w:rsidR="004B3DB9">
        <w:t>d</w:t>
      </w:r>
      <w:r w:rsidRPr="00EA40CA">
        <w:t xml:space="preserve"> the risk of selection bias and allocation bias. </w:t>
      </w:r>
      <w:proofErr w:type="gramStart"/>
      <w:r w:rsidRPr="00EA40CA">
        <w:t>Risk</w:t>
      </w:r>
      <w:proofErr w:type="gramEnd"/>
      <w:r w:rsidRPr="00EA40CA">
        <w:t xml:space="preserve"> of bias </w:t>
      </w:r>
      <w:r w:rsidR="004B3DB9">
        <w:t>was</w:t>
      </w:r>
      <w:r w:rsidRPr="00EA40CA">
        <w:t xml:space="preserve"> further decreased by withholding </w:t>
      </w:r>
      <w:r w:rsidR="005330CD" w:rsidRPr="00EA40CA">
        <w:t>information</w:t>
      </w:r>
      <w:r w:rsidRPr="00EA40CA">
        <w:t xml:space="preserve"> that may </w:t>
      </w:r>
      <w:r w:rsidR="004B3DB9">
        <w:t xml:space="preserve">have </w:t>
      </w:r>
      <w:r w:rsidRPr="00EA40CA">
        <w:t>influence</w:t>
      </w:r>
      <w:r w:rsidR="004B3DB9">
        <w:t>d</w:t>
      </w:r>
      <w:r w:rsidRPr="00EA40CA">
        <w:t xml:space="preserve"> the participants until after the experiment ha</w:t>
      </w:r>
      <w:r w:rsidR="004B3DB9">
        <w:t>d</w:t>
      </w:r>
      <w:r w:rsidRPr="00EA40CA">
        <w:t xml:space="preserve"> been completed</w:t>
      </w:r>
      <w:r w:rsidR="004B3DB9">
        <w:t>, i.e., the process of blinding</w:t>
      </w:r>
      <w:r w:rsidRPr="005C27AE">
        <w:t xml:space="preserve">. </w:t>
      </w:r>
      <w:r w:rsidR="00A8264B" w:rsidRPr="005C27AE">
        <w:t xml:space="preserve">Overall, </w:t>
      </w:r>
      <w:r w:rsidR="00E25E6E" w:rsidRPr="005C27AE">
        <w:t xml:space="preserve">5,532 participants were </w:t>
      </w:r>
      <w:proofErr w:type="gramStart"/>
      <w:r w:rsidR="00E25E6E" w:rsidRPr="005C27AE">
        <w:t>presented</w:t>
      </w:r>
      <w:proofErr w:type="gramEnd"/>
      <w:r w:rsidR="00E25E6E" w:rsidRPr="005C27AE">
        <w:t xml:space="preserve"> </w:t>
      </w:r>
      <w:r w:rsidR="005C27AE" w:rsidRPr="005C27AE">
        <w:t>two variations of eight</w:t>
      </w:r>
      <w:r w:rsidR="00963E84" w:rsidRPr="005C27AE">
        <w:t xml:space="preserve"> ti</w:t>
      </w:r>
      <w:r w:rsidR="005C27AE" w:rsidRPr="005C27AE">
        <w:t>t</w:t>
      </w:r>
      <w:r w:rsidR="00963E84" w:rsidRPr="005C27AE">
        <w:t>les</w:t>
      </w:r>
      <w:r w:rsidR="005C27AE" w:rsidRPr="005C27AE">
        <w:t xml:space="preserve">, as shown in </w:t>
      </w:r>
      <w:r w:rsidR="00A07115">
        <w:t>the table below</w:t>
      </w:r>
      <w:proofErr w:type="gramStart"/>
      <w:r w:rsidR="00A07115">
        <w:t xml:space="preserve">. </w:t>
      </w:r>
      <w:r w:rsidR="00E25E6E" w:rsidRPr="005C27AE">
        <w:t xml:space="preserve"> </w:t>
      </w:r>
      <w:proofErr w:type="gramEnd"/>
    </w:p>
    <w:p w14:paraId="6AFFEE2A" w14:textId="5F6683B1" w:rsidR="00E25E6E" w:rsidRPr="007F59C5" w:rsidRDefault="00E25E6E" w:rsidP="00B34B93">
      <w:pPr>
        <w:pStyle w:val="Caption"/>
        <w:keepNext/>
      </w:pPr>
    </w:p>
    <w:p w14:paraId="0CACC4F7" w14:textId="4DB8E101" w:rsidR="00A07115" w:rsidRDefault="00A07115" w:rsidP="00A07115">
      <w:pPr>
        <w:pStyle w:val="Caption"/>
        <w:keepNext/>
      </w:pPr>
      <w:r>
        <w:t xml:space="preserve">Table </w:t>
      </w:r>
      <w:fldSimple w:instr=" SEQ Table \* ARABIC ">
        <w:r w:rsidR="00652B35">
          <w:rPr>
            <w:noProof/>
          </w:rPr>
          <w:t>23</w:t>
        </w:r>
      </w:fldSimple>
      <w:r>
        <w:t xml:space="preserve">. </w:t>
      </w:r>
      <w:r w:rsidRPr="009341DA">
        <w:t>Number of Observations for Title Variations</w:t>
      </w:r>
    </w:p>
    <w:tbl>
      <w:tblPr>
        <w:tblW w:w="661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34"/>
        <w:gridCol w:w="406"/>
        <w:gridCol w:w="1690"/>
        <w:gridCol w:w="734"/>
        <w:gridCol w:w="902"/>
        <w:gridCol w:w="948"/>
      </w:tblGrid>
      <w:tr w:rsidR="00E25E6E" w:rsidRPr="005C27AE" w14:paraId="35A4A4E5" w14:textId="77777777" w:rsidTr="00B34B93">
        <w:trPr>
          <w:cantSplit/>
          <w:jc w:val="center"/>
        </w:trPr>
        <w:tc>
          <w:tcPr>
            <w:tcW w:w="4764" w:type="dxa"/>
            <w:gridSpan w:val="4"/>
            <w:tcBorders>
              <w:top w:val="single" w:sz="16" w:space="0" w:color="000000"/>
              <w:left w:val="single" w:sz="16" w:space="0" w:color="000000"/>
              <w:bottom w:val="single" w:sz="16" w:space="0" w:color="000000"/>
              <w:right w:val="nil"/>
            </w:tcBorders>
            <w:shd w:val="clear" w:color="auto" w:fill="FFFFFF"/>
            <w:vAlign w:val="bottom"/>
          </w:tcPr>
          <w:p w14:paraId="1A9D3425"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Times New Roman" w:hAnsi="Times New Roman" w:cs="Times New Roman"/>
                <w:b/>
                <w:bCs/>
                <w:color w:val="auto"/>
                <w:sz w:val="22"/>
                <w:szCs w:val="22"/>
              </w:rPr>
            </w:pPr>
          </w:p>
        </w:tc>
        <w:tc>
          <w:tcPr>
            <w:tcW w:w="902" w:type="dxa"/>
            <w:tcBorders>
              <w:top w:val="single" w:sz="16" w:space="0" w:color="000000"/>
              <w:left w:val="single" w:sz="16" w:space="0" w:color="000000"/>
              <w:bottom w:val="single" w:sz="16" w:space="0" w:color="000000"/>
            </w:tcBorders>
            <w:shd w:val="clear" w:color="auto" w:fill="FFFFFF"/>
            <w:vAlign w:val="bottom"/>
          </w:tcPr>
          <w:p w14:paraId="1BE62EE8"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22"/>
                <w:szCs w:val="22"/>
              </w:rPr>
            </w:pPr>
            <w:r w:rsidRPr="0001690D">
              <w:rPr>
                <w:rFonts w:ascii="Arial" w:hAnsi="Arial" w:cs="Arial"/>
                <w:b/>
                <w:bCs/>
                <w:sz w:val="22"/>
                <w:szCs w:val="22"/>
              </w:rPr>
              <w:t>Count</w:t>
            </w:r>
          </w:p>
        </w:tc>
        <w:tc>
          <w:tcPr>
            <w:tcW w:w="948" w:type="dxa"/>
            <w:tcBorders>
              <w:top w:val="single" w:sz="16" w:space="0" w:color="000000"/>
              <w:bottom w:val="single" w:sz="16" w:space="0" w:color="000000"/>
              <w:right w:val="single" w:sz="16" w:space="0" w:color="000000"/>
            </w:tcBorders>
            <w:shd w:val="clear" w:color="auto" w:fill="FFFFFF"/>
            <w:vAlign w:val="bottom"/>
          </w:tcPr>
          <w:p w14:paraId="68A24E59"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center"/>
              <w:rPr>
                <w:rFonts w:ascii="Arial" w:hAnsi="Arial" w:cs="Arial"/>
                <w:b/>
                <w:bCs/>
                <w:sz w:val="22"/>
                <w:szCs w:val="22"/>
              </w:rPr>
            </w:pPr>
            <w:r w:rsidRPr="0001690D">
              <w:rPr>
                <w:rFonts w:ascii="Arial" w:hAnsi="Arial" w:cs="Arial"/>
                <w:b/>
                <w:bCs/>
                <w:sz w:val="22"/>
                <w:szCs w:val="22"/>
              </w:rPr>
              <w:t>Table N %</w:t>
            </w:r>
          </w:p>
        </w:tc>
      </w:tr>
      <w:tr w:rsidR="00B34B93" w:rsidRPr="005C27AE" w14:paraId="658A55E4" w14:textId="77777777" w:rsidTr="00B34B93">
        <w:trPr>
          <w:cantSplit/>
          <w:jc w:val="center"/>
        </w:trPr>
        <w:tc>
          <w:tcPr>
            <w:tcW w:w="1934" w:type="dxa"/>
            <w:vMerge w:val="restart"/>
            <w:tcBorders>
              <w:top w:val="single" w:sz="16" w:space="0" w:color="000000"/>
              <w:left w:val="single" w:sz="16" w:space="0" w:color="000000"/>
              <w:bottom w:val="single" w:sz="16" w:space="0" w:color="000000"/>
            </w:tcBorders>
            <w:shd w:val="clear" w:color="auto" w:fill="FFFFFF"/>
          </w:tcPr>
          <w:p w14:paraId="0856A2A3" w14:textId="3829D515"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b/>
                <w:bCs/>
                <w:sz w:val="22"/>
                <w:szCs w:val="22"/>
              </w:rPr>
            </w:pPr>
            <w:r w:rsidRPr="0001690D">
              <w:rPr>
                <w:rFonts w:ascii="Arial" w:hAnsi="Arial" w:cs="Arial"/>
                <w:b/>
                <w:bCs/>
                <w:sz w:val="22"/>
                <w:szCs w:val="22"/>
              </w:rPr>
              <w:t>Sentence</w:t>
            </w:r>
            <w:r w:rsidR="007F59C5" w:rsidRPr="0001690D">
              <w:rPr>
                <w:rFonts w:ascii="Arial" w:hAnsi="Arial" w:cs="Arial"/>
                <w:b/>
                <w:bCs/>
                <w:sz w:val="22"/>
                <w:szCs w:val="22"/>
              </w:rPr>
              <w:t xml:space="preserve"> </w:t>
            </w:r>
            <w:r w:rsidRPr="0001690D">
              <w:rPr>
                <w:rFonts w:ascii="Arial" w:hAnsi="Arial" w:cs="Arial"/>
                <w:b/>
                <w:bCs/>
                <w:sz w:val="22"/>
                <w:szCs w:val="22"/>
              </w:rPr>
              <w:t>Num</w:t>
            </w:r>
            <w:r w:rsidR="007F59C5" w:rsidRPr="0001690D">
              <w:rPr>
                <w:rFonts w:ascii="Arial" w:hAnsi="Arial" w:cs="Arial"/>
                <w:b/>
                <w:bCs/>
                <w:sz w:val="22"/>
                <w:szCs w:val="22"/>
              </w:rPr>
              <w:t>ber</w:t>
            </w:r>
          </w:p>
        </w:tc>
        <w:tc>
          <w:tcPr>
            <w:tcW w:w="406" w:type="dxa"/>
            <w:vMerge w:val="restart"/>
            <w:tcBorders>
              <w:top w:val="single" w:sz="16" w:space="0" w:color="000000"/>
            </w:tcBorders>
            <w:shd w:val="clear" w:color="auto" w:fill="FFFFFF"/>
          </w:tcPr>
          <w:p w14:paraId="7EA9F897"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1690" w:type="dxa"/>
            <w:vMerge w:val="restart"/>
            <w:tcBorders>
              <w:top w:val="single" w:sz="16" w:space="0" w:color="000000"/>
            </w:tcBorders>
            <w:shd w:val="clear" w:color="auto" w:fill="FFFFFF"/>
          </w:tcPr>
          <w:p w14:paraId="59B2AD98" w14:textId="57F8460A"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top w:val="single" w:sz="16" w:space="0" w:color="000000"/>
              <w:right w:val="single" w:sz="16" w:space="0" w:color="000000"/>
            </w:tcBorders>
            <w:shd w:val="clear" w:color="auto" w:fill="FFFFFF"/>
          </w:tcPr>
          <w:p w14:paraId="36BA7A0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top w:val="single" w:sz="16" w:space="0" w:color="000000"/>
              <w:left w:val="single" w:sz="16" w:space="0" w:color="000000"/>
            </w:tcBorders>
            <w:shd w:val="clear" w:color="auto" w:fill="FFFFFF"/>
          </w:tcPr>
          <w:p w14:paraId="2AE9631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2</w:t>
            </w:r>
          </w:p>
        </w:tc>
        <w:tc>
          <w:tcPr>
            <w:tcW w:w="948" w:type="dxa"/>
            <w:tcBorders>
              <w:top w:val="single" w:sz="16" w:space="0" w:color="000000"/>
              <w:right w:val="single" w:sz="16" w:space="0" w:color="000000"/>
            </w:tcBorders>
            <w:shd w:val="clear" w:color="auto" w:fill="FFFFFF"/>
          </w:tcPr>
          <w:p w14:paraId="568C75A6"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2%</w:t>
            </w:r>
          </w:p>
        </w:tc>
      </w:tr>
      <w:tr w:rsidR="00B34B93" w:rsidRPr="005C27AE" w14:paraId="02E39825"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070DFDF3"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tcBorders>
              <w:top w:val="single" w:sz="16" w:space="0" w:color="000000"/>
            </w:tcBorders>
            <w:shd w:val="clear" w:color="auto" w:fill="FFFFFF"/>
          </w:tcPr>
          <w:p w14:paraId="3ED3F8E4"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tcBorders>
              <w:top w:val="single" w:sz="16" w:space="0" w:color="000000"/>
            </w:tcBorders>
            <w:shd w:val="clear" w:color="auto" w:fill="FFFFFF"/>
          </w:tcPr>
          <w:p w14:paraId="650023B5"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right w:val="single" w:sz="16" w:space="0" w:color="000000"/>
            </w:tcBorders>
            <w:shd w:val="clear" w:color="auto" w:fill="FFFFFF"/>
          </w:tcPr>
          <w:p w14:paraId="5166D1A3"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tcBorders>
            <w:shd w:val="clear" w:color="auto" w:fill="FFFFFF"/>
          </w:tcPr>
          <w:p w14:paraId="70852FDB"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0</w:t>
            </w:r>
          </w:p>
        </w:tc>
        <w:tc>
          <w:tcPr>
            <w:tcW w:w="948" w:type="dxa"/>
            <w:tcBorders>
              <w:right w:val="single" w:sz="16" w:space="0" w:color="000000"/>
            </w:tcBorders>
            <w:shd w:val="clear" w:color="auto" w:fill="FFFFFF"/>
          </w:tcPr>
          <w:p w14:paraId="4089D600"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2%</w:t>
            </w:r>
          </w:p>
        </w:tc>
      </w:tr>
      <w:tr w:rsidR="00B34B93" w:rsidRPr="005C27AE" w14:paraId="28A4C8CD"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7050644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val="restart"/>
            <w:shd w:val="clear" w:color="auto" w:fill="FFFFFF"/>
          </w:tcPr>
          <w:p w14:paraId="5723273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2</w:t>
            </w:r>
          </w:p>
        </w:tc>
        <w:tc>
          <w:tcPr>
            <w:tcW w:w="1690" w:type="dxa"/>
            <w:vMerge w:val="restart"/>
            <w:shd w:val="clear" w:color="auto" w:fill="FFFFFF"/>
          </w:tcPr>
          <w:p w14:paraId="7AA5829C" w14:textId="5C1F0FC0"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right w:val="single" w:sz="16" w:space="0" w:color="000000"/>
            </w:tcBorders>
            <w:shd w:val="clear" w:color="auto" w:fill="FFFFFF"/>
          </w:tcPr>
          <w:p w14:paraId="3A909C00"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left w:val="single" w:sz="16" w:space="0" w:color="000000"/>
            </w:tcBorders>
            <w:shd w:val="clear" w:color="auto" w:fill="FFFFFF"/>
          </w:tcPr>
          <w:p w14:paraId="58BD7341"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44</w:t>
            </w:r>
          </w:p>
        </w:tc>
        <w:tc>
          <w:tcPr>
            <w:tcW w:w="948" w:type="dxa"/>
            <w:tcBorders>
              <w:right w:val="single" w:sz="16" w:space="0" w:color="000000"/>
            </w:tcBorders>
            <w:shd w:val="clear" w:color="auto" w:fill="FFFFFF"/>
          </w:tcPr>
          <w:p w14:paraId="76FB7AD9"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4%</w:t>
            </w:r>
          </w:p>
        </w:tc>
      </w:tr>
      <w:tr w:rsidR="00B34B93" w:rsidRPr="005C27AE" w14:paraId="48C6E0C8"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54B81E96"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shd w:val="clear" w:color="auto" w:fill="FFFFFF"/>
          </w:tcPr>
          <w:p w14:paraId="367A5096"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shd w:val="clear" w:color="auto" w:fill="FFFFFF"/>
          </w:tcPr>
          <w:p w14:paraId="0D725A25"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right w:val="single" w:sz="16" w:space="0" w:color="000000"/>
            </w:tcBorders>
            <w:shd w:val="clear" w:color="auto" w:fill="FFFFFF"/>
          </w:tcPr>
          <w:p w14:paraId="76F8F423"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tcBorders>
            <w:shd w:val="clear" w:color="auto" w:fill="FFFFFF"/>
          </w:tcPr>
          <w:p w14:paraId="47BAD37B"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20</w:t>
            </w:r>
          </w:p>
        </w:tc>
        <w:tc>
          <w:tcPr>
            <w:tcW w:w="948" w:type="dxa"/>
            <w:tcBorders>
              <w:right w:val="single" w:sz="16" w:space="0" w:color="000000"/>
            </w:tcBorders>
            <w:shd w:val="clear" w:color="auto" w:fill="FFFFFF"/>
          </w:tcPr>
          <w:p w14:paraId="654FFDC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0%</w:t>
            </w:r>
          </w:p>
        </w:tc>
      </w:tr>
      <w:tr w:rsidR="00B34B93" w:rsidRPr="005C27AE" w14:paraId="2BF4E528"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10AA2250"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val="restart"/>
            <w:shd w:val="clear" w:color="auto" w:fill="FFFFFF"/>
          </w:tcPr>
          <w:p w14:paraId="69F31FBE"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3</w:t>
            </w:r>
          </w:p>
        </w:tc>
        <w:tc>
          <w:tcPr>
            <w:tcW w:w="1690" w:type="dxa"/>
            <w:vMerge w:val="restart"/>
            <w:shd w:val="clear" w:color="auto" w:fill="FFFFFF"/>
          </w:tcPr>
          <w:p w14:paraId="2F159D35" w14:textId="0685055E"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right w:val="single" w:sz="16" w:space="0" w:color="000000"/>
            </w:tcBorders>
            <w:shd w:val="clear" w:color="auto" w:fill="FFFFFF"/>
          </w:tcPr>
          <w:p w14:paraId="6B3CC448"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left w:val="single" w:sz="16" w:space="0" w:color="000000"/>
            </w:tcBorders>
            <w:shd w:val="clear" w:color="auto" w:fill="FFFFFF"/>
          </w:tcPr>
          <w:p w14:paraId="1542E9AE"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1</w:t>
            </w:r>
          </w:p>
        </w:tc>
        <w:tc>
          <w:tcPr>
            <w:tcW w:w="948" w:type="dxa"/>
            <w:tcBorders>
              <w:right w:val="single" w:sz="16" w:space="0" w:color="000000"/>
            </w:tcBorders>
            <w:shd w:val="clear" w:color="auto" w:fill="FFFFFF"/>
          </w:tcPr>
          <w:p w14:paraId="430B84DD"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2%</w:t>
            </w:r>
          </w:p>
        </w:tc>
      </w:tr>
      <w:tr w:rsidR="00B34B93" w:rsidRPr="005C27AE" w14:paraId="51C06DF6"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6D08055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shd w:val="clear" w:color="auto" w:fill="FFFFFF"/>
          </w:tcPr>
          <w:p w14:paraId="67C11A2A"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shd w:val="clear" w:color="auto" w:fill="FFFFFF"/>
          </w:tcPr>
          <w:p w14:paraId="7615B55D"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right w:val="single" w:sz="16" w:space="0" w:color="000000"/>
            </w:tcBorders>
            <w:shd w:val="clear" w:color="auto" w:fill="FFFFFF"/>
          </w:tcPr>
          <w:p w14:paraId="39DBB78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tcBorders>
            <w:shd w:val="clear" w:color="auto" w:fill="FFFFFF"/>
          </w:tcPr>
          <w:p w14:paraId="3D1BC07B"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5</w:t>
            </w:r>
          </w:p>
        </w:tc>
        <w:tc>
          <w:tcPr>
            <w:tcW w:w="948" w:type="dxa"/>
            <w:tcBorders>
              <w:right w:val="single" w:sz="16" w:space="0" w:color="000000"/>
            </w:tcBorders>
            <w:shd w:val="clear" w:color="auto" w:fill="FFFFFF"/>
          </w:tcPr>
          <w:p w14:paraId="6CB408B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3%</w:t>
            </w:r>
          </w:p>
        </w:tc>
      </w:tr>
      <w:tr w:rsidR="00B34B93" w:rsidRPr="005C27AE" w14:paraId="2A82F273"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5E4769D5"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val="restart"/>
            <w:shd w:val="clear" w:color="auto" w:fill="FFFFFF"/>
          </w:tcPr>
          <w:p w14:paraId="74B3E6B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4</w:t>
            </w:r>
          </w:p>
        </w:tc>
        <w:tc>
          <w:tcPr>
            <w:tcW w:w="1690" w:type="dxa"/>
            <w:vMerge w:val="restart"/>
            <w:shd w:val="clear" w:color="auto" w:fill="FFFFFF"/>
          </w:tcPr>
          <w:p w14:paraId="34A61E18" w14:textId="72C4CF12"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right w:val="single" w:sz="16" w:space="0" w:color="000000"/>
            </w:tcBorders>
            <w:shd w:val="clear" w:color="auto" w:fill="FFFFFF"/>
          </w:tcPr>
          <w:p w14:paraId="63DD5A0E"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left w:val="single" w:sz="16" w:space="0" w:color="000000"/>
            </w:tcBorders>
            <w:shd w:val="clear" w:color="auto" w:fill="FFFFFF"/>
          </w:tcPr>
          <w:p w14:paraId="3DD4B509"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8</w:t>
            </w:r>
          </w:p>
        </w:tc>
        <w:tc>
          <w:tcPr>
            <w:tcW w:w="948" w:type="dxa"/>
            <w:tcBorders>
              <w:right w:val="single" w:sz="16" w:space="0" w:color="000000"/>
            </w:tcBorders>
            <w:shd w:val="clear" w:color="auto" w:fill="FFFFFF"/>
          </w:tcPr>
          <w:p w14:paraId="2431EDF7"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3%</w:t>
            </w:r>
          </w:p>
        </w:tc>
      </w:tr>
      <w:tr w:rsidR="00B34B93" w:rsidRPr="005C27AE" w14:paraId="58A8FD59"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7C9BF7D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shd w:val="clear" w:color="auto" w:fill="FFFFFF"/>
          </w:tcPr>
          <w:p w14:paraId="067F2F86"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shd w:val="clear" w:color="auto" w:fill="FFFFFF"/>
          </w:tcPr>
          <w:p w14:paraId="584EE173"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right w:val="single" w:sz="16" w:space="0" w:color="000000"/>
            </w:tcBorders>
            <w:shd w:val="clear" w:color="auto" w:fill="FFFFFF"/>
          </w:tcPr>
          <w:p w14:paraId="652BD456"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tcBorders>
            <w:shd w:val="clear" w:color="auto" w:fill="FFFFFF"/>
          </w:tcPr>
          <w:p w14:paraId="5D7DE618"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27</w:t>
            </w:r>
          </w:p>
        </w:tc>
        <w:tc>
          <w:tcPr>
            <w:tcW w:w="948" w:type="dxa"/>
            <w:tcBorders>
              <w:right w:val="single" w:sz="16" w:space="0" w:color="000000"/>
            </w:tcBorders>
            <w:shd w:val="clear" w:color="auto" w:fill="FFFFFF"/>
          </w:tcPr>
          <w:p w14:paraId="41F1146A"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1%</w:t>
            </w:r>
          </w:p>
        </w:tc>
      </w:tr>
      <w:tr w:rsidR="00B34B93" w:rsidRPr="005C27AE" w14:paraId="79F5A6C7"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660C2D2D"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val="restart"/>
            <w:shd w:val="clear" w:color="auto" w:fill="FFFFFF"/>
          </w:tcPr>
          <w:p w14:paraId="7C2DFC1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5</w:t>
            </w:r>
          </w:p>
        </w:tc>
        <w:tc>
          <w:tcPr>
            <w:tcW w:w="1690" w:type="dxa"/>
            <w:vMerge w:val="restart"/>
            <w:shd w:val="clear" w:color="auto" w:fill="FFFFFF"/>
          </w:tcPr>
          <w:p w14:paraId="0B2E3D3B" w14:textId="12BEBE82"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right w:val="single" w:sz="16" w:space="0" w:color="000000"/>
            </w:tcBorders>
            <w:shd w:val="clear" w:color="auto" w:fill="FFFFFF"/>
          </w:tcPr>
          <w:p w14:paraId="07EFBF9A"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left w:val="single" w:sz="16" w:space="0" w:color="000000"/>
            </w:tcBorders>
            <w:shd w:val="clear" w:color="auto" w:fill="FFFFFF"/>
          </w:tcPr>
          <w:p w14:paraId="13962F25"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24</w:t>
            </w:r>
          </w:p>
        </w:tc>
        <w:tc>
          <w:tcPr>
            <w:tcW w:w="948" w:type="dxa"/>
            <w:tcBorders>
              <w:right w:val="single" w:sz="16" w:space="0" w:color="000000"/>
            </w:tcBorders>
            <w:shd w:val="clear" w:color="auto" w:fill="FFFFFF"/>
          </w:tcPr>
          <w:p w14:paraId="039B5AC3"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1%</w:t>
            </w:r>
          </w:p>
        </w:tc>
      </w:tr>
      <w:tr w:rsidR="00B34B93" w:rsidRPr="005C27AE" w14:paraId="32C2C045"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600C2C7B"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shd w:val="clear" w:color="auto" w:fill="FFFFFF"/>
          </w:tcPr>
          <w:p w14:paraId="4E136531"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shd w:val="clear" w:color="auto" w:fill="FFFFFF"/>
          </w:tcPr>
          <w:p w14:paraId="591DE1F7"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right w:val="single" w:sz="16" w:space="0" w:color="000000"/>
            </w:tcBorders>
            <w:shd w:val="clear" w:color="auto" w:fill="FFFFFF"/>
          </w:tcPr>
          <w:p w14:paraId="6A72A069"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tcBorders>
            <w:shd w:val="clear" w:color="auto" w:fill="FFFFFF"/>
          </w:tcPr>
          <w:p w14:paraId="4A80DAA0"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47</w:t>
            </w:r>
          </w:p>
        </w:tc>
        <w:tc>
          <w:tcPr>
            <w:tcW w:w="948" w:type="dxa"/>
            <w:tcBorders>
              <w:right w:val="single" w:sz="16" w:space="0" w:color="000000"/>
            </w:tcBorders>
            <w:shd w:val="clear" w:color="auto" w:fill="FFFFFF"/>
          </w:tcPr>
          <w:p w14:paraId="4C4FF6FA"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5%</w:t>
            </w:r>
          </w:p>
        </w:tc>
      </w:tr>
      <w:tr w:rsidR="00B34B93" w:rsidRPr="005C27AE" w14:paraId="64B54511"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7456DCAC"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val="restart"/>
            <w:shd w:val="clear" w:color="auto" w:fill="FFFFFF"/>
          </w:tcPr>
          <w:p w14:paraId="435CA8D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6</w:t>
            </w:r>
          </w:p>
        </w:tc>
        <w:tc>
          <w:tcPr>
            <w:tcW w:w="1690" w:type="dxa"/>
            <w:vMerge w:val="restart"/>
            <w:shd w:val="clear" w:color="auto" w:fill="FFFFFF"/>
          </w:tcPr>
          <w:p w14:paraId="54C74C8D" w14:textId="0C1E1ADB"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right w:val="single" w:sz="16" w:space="0" w:color="000000"/>
            </w:tcBorders>
            <w:shd w:val="clear" w:color="auto" w:fill="FFFFFF"/>
          </w:tcPr>
          <w:p w14:paraId="7CD0996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left w:val="single" w:sz="16" w:space="0" w:color="000000"/>
            </w:tcBorders>
            <w:shd w:val="clear" w:color="auto" w:fill="FFFFFF"/>
          </w:tcPr>
          <w:p w14:paraId="69992E79"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9</w:t>
            </w:r>
          </w:p>
        </w:tc>
        <w:tc>
          <w:tcPr>
            <w:tcW w:w="948" w:type="dxa"/>
            <w:tcBorders>
              <w:right w:val="single" w:sz="16" w:space="0" w:color="000000"/>
            </w:tcBorders>
            <w:shd w:val="clear" w:color="auto" w:fill="FFFFFF"/>
          </w:tcPr>
          <w:p w14:paraId="3498CB1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3%</w:t>
            </w:r>
          </w:p>
        </w:tc>
      </w:tr>
      <w:tr w:rsidR="00B34B93" w:rsidRPr="005C27AE" w14:paraId="08D4E46E"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19279118"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shd w:val="clear" w:color="auto" w:fill="FFFFFF"/>
          </w:tcPr>
          <w:p w14:paraId="1DF5F91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shd w:val="clear" w:color="auto" w:fill="FFFFFF"/>
          </w:tcPr>
          <w:p w14:paraId="0062E4F8"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right w:val="single" w:sz="16" w:space="0" w:color="000000"/>
            </w:tcBorders>
            <w:shd w:val="clear" w:color="auto" w:fill="FFFFFF"/>
          </w:tcPr>
          <w:p w14:paraId="6CF6B53D"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tcBorders>
            <w:shd w:val="clear" w:color="auto" w:fill="FFFFFF"/>
          </w:tcPr>
          <w:p w14:paraId="4F93D960"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5</w:t>
            </w:r>
          </w:p>
        </w:tc>
        <w:tc>
          <w:tcPr>
            <w:tcW w:w="948" w:type="dxa"/>
            <w:tcBorders>
              <w:right w:val="single" w:sz="16" w:space="0" w:color="000000"/>
            </w:tcBorders>
            <w:shd w:val="clear" w:color="auto" w:fill="FFFFFF"/>
          </w:tcPr>
          <w:p w14:paraId="7607159B"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3%</w:t>
            </w:r>
          </w:p>
        </w:tc>
      </w:tr>
      <w:tr w:rsidR="00B34B93" w:rsidRPr="005C27AE" w14:paraId="5A167E4F"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6A4C1305"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val="restart"/>
            <w:shd w:val="clear" w:color="auto" w:fill="FFFFFF"/>
          </w:tcPr>
          <w:p w14:paraId="03829677"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7</w:t>
            </w:r>
          </w:p>
        </w:tc>
        <w:tc>
          <w:tcPr>
            <w:tcW w:w="1690" w:type="dxa"/>
            <w:vMerge w:val="restart"/>
            <w:shd w:val="clear" w:color="auto" w:fill="FFFFFF"/>
          </w:tcPr>
          <w:p w14:paraId="43D2F912" w14:textId="3113A9B9"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right w:val="single" w:sz="16" w:space="0" w:color="000000"/>
            </w:tcBorders>
            <w:shd w:val="clear" w:color="auto" w:fill="FFFFFF"/>
          </w:tcPr>
          <w:p w14:paraId="0FA9F6F7"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left w:val="single" w:sz="16" w:space="0" w:color="000000"/>
            </w:tcBorders>
            <w:shd w:val="clear" w:color="auto" w:fill="FFFFFF"/>
          </w:tcPr>
          <w:p w14:paraId="067429E4"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9</w:t>
            </w:r>
          </w:p>
        </w:tc>
        <w:tc>
          <w:tcPr>
            <w:tcW w:w="948" w:type="dxa"/>
            <w:tcBorders>
              <w:right w:val="single" w:sz="16" w:space="0" w:color="000000"/>
            </w:tcBorders>
            <w:shd w:val="clear" w:color="auto" w:fill="FFFFFF"/>
          </w:tcPr>
          <w:p w14:paraId="3177C03C"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3%</w:t>
            </w:r>
          </w:p>
        </w:tc>
      </w:tr>
      <w:tr w:rsidR="00B34B93" w:rsidRPr="005C27AE" w14:paraId="0EFC3B2D"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2BF8859A"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shd w:val="clear" w:color="auto" w:fill="FFFFFF"/>
          </w:tcPr>
          <w:p w14:paraId="782A23CF"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shd w:val="clear" w:color="auto" w:fill="FFFFFF"/>
          </w:tcPr>
          <w:p w14:paraId="03ACA541"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right w:val="single" w:sz="16" w:space="0" w:color="000000"/>
            </w:tcBorders>
            <w:shd w:val="clear" w:color="auto" w:fill="FFFFFF"/>
          </w:tcPr>
          <w:p w14:paraId="114C5534"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tcBorders>
            <w:shd w:val="clear" w:color="auto" w:fill="FFFFFF"/>
          </w:tcPr>
          <w:p w14:paraId="386D7446"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7</w:t>
            </w:r>
          </w:p>
        </w:tc>
        <w:tc>
          <w:tcPr>
            <w:tcW w:w="948" w:type="dxa"/>
            <w:tcBorders>
              <w:right w:val="single" w:sz="16" w:space="0" w:color="000000"/>
            </w:tcBorders>
            <w:shd w:val="clear" w:color="auto" w:fill="FFFFFF"/>
          </w:tcPr>
          <w:p w14:paraId="5A1266BD"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3%</w:t>
            </w:r>
          </w:p>
        </w:tc>
      </w:tr>
      <w:tr w:rsidR="00B34B93" w:rsidRPr="005C27AE" w14:paraId="5B7D3CF3"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7D76F101"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val="restart"/>
            <w:tcBorders>
              <w:bottom w:val="single" w:sz="16" w:space="0" w:color="000000"/>
            </w:tcBorders>
            <w:shd w:val="clear" w:color="auto" w:fill="FFFFFF"/>
          </w:tcPr>
          <w:p w14:paraId="5708B464"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8</w:t>
            </w:r>
          </w:p>
        </w:tc>
        <w:tc>
          <w:tcPr>
            <w:tcW w:w="1690" w:type="dxa"/>
            <w:vMerge w:val="restart"/>
            <w:tcBorders>
              <w:bottom w:val="single" w:sz="16" w:space="0" w:color="000000"/>
            </w:tcBorders>
            <w:shd w:val="clear" w:color="auto" w:fill="FFFFFF"/>
          </w:tcPr>
          <w:p w14:paraId="03FD3214" w14:textId="347CAA51"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Sentence</w:t>
            </w:r>
            <w:r w:rsidR="007F59C5" w:rsidRPr="0001690D">
              <w:rPr>
                <w:rFonts w:ascii="Arial" w:hAnsi="Arial" w:cs="Arial"/>
                <w:sz w:val="22"/>
                <w:szCs w:val="22"/>
              </w:rPr>
              <w:t xml:space="preserve"> </w:t>
            </w:r>
            <w:r w:rsidRPr="0001690D">
              <w:rPr>
                <w:rFonts w:ascii="Arial" w:hAnsi="Arial" w:cs="Arial"/>
                <w:sz w:val="22"/>
                <w:szCs w:val="22"/>
              </w:rPr>
              <w:t>Version</w:t>
            </w:r>
          </w:p>
        </w:tc>
        <w:tc>
          <w:tcPr>
            <w:tcW w:w="734" w:type="dxa"/>
            <w:tcBorders>
              <w:right w:val="single" w:sz="16" w:space="0" w:color="000000"/>
            </w:tcBorders>
            <w:shd w:val="clear" w:color="auto" w:fill="FFFFFF"/>
          </w:tcPr>
          <w:p w14:paraId="2376E343"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0</w:t>
            </w:r>
          </w:p>
        </w:tc>
        <w:tc>
          <w:tcPr>
            <w:tcW w:w="902" w:type="dxa"/>
            <w:tcBorders>
              <w:left w:val="single" w:sz="16" w:space="0" w:color="000000"/>
            </w:tcBorders>
            <w:shd w:val="clear" w:color="auto" w:fill="FFFFFF"/>
          </w:tcPr>
          <w:p w14:paraId="22F94B72"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9</w:t>
            </w:r>
          </w:p>
        </w:tc>
        <w:tc>
          <w:tcPr>
            <w:tcW w:w="948" w:type="dxa"/>
            <w:tcBorders>
              <w:right w:val="single" w:sz="16" w:space="0" w:color="000000"/>
            </w:tcBorders>
            <w:shd w:val="clear" w:color="auto" w:fill="FFFFFF"/>
          </w:tcPr>
          <w:p w14:paraId="50D0208A"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3%</w:t>
            </w:r>
          </w:p>
        </w:tc>
      </w:tr>
      <w:tr w:rsidR="00B34B93" w:rsidRPr="005C27AE" w14:paraId="77D045D1" w14:textId="77777777" w:rsidTr="00B34B93">
        <w:trPr>
          <w:cantSplit/>
          <w:jc w:val="center"/>
        </w:trPr>
        <w:tc>
          <w:tcPr>
            <w:tcW w:w="1934" w:type="dxa"/>
            <w:vMerge/>
            <w:tcBorders>
              <w:top w:val="single" w:sz="16" w:space="0" w:color="000000"/>
              <w:left w:val="single" w:sz="16" w:space="0" w:color="000000"/>
              <w:bottom w:val="single" w:sz="16" w:space="0" w:color="000000"/>
            </w:tcBorders>
            <w:shd w:val="clear" w:color="auto" w:fill="FFFFFF"/>
          </w:tcPr>
          <w:p w14:paraId="6E9828EA"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406" w:type="dxa"/>
            <w:vMerge/>
            <w:tcBorders>
              <w:bottom w:val="single" w:sz="16" w:space="0" w:color="000000"/>
            </w:tcBorders>
            <w:shd w:val="clear" w:color="auto" w:fill="FFFFFF"/>
          </w:tcPr>
          <w:p w14:paraId="5E6695C3"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1690" w:type="dxa"/>
            <w:vMerge/>
            <w:tcBorders>
              <w:bottom w:val="single" w:sz="16" w:space="0" w:color="000000"/>
            </w:tcBorders>
            <w:shd w:val="clear" w:color="auto" w:fill="FFFFFF"/>
          </w:tcPr>
          <w:p w14:paraId="208C4451"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rPr>
                <w:rFonts w:ascii="Arial" w:hAnsi="Arial" w:cs="Arial"/>
                <w:sz w:val="22"/>
                <w:szCs w:val="22"/>
              </w:rPr>
            </w:pPr>
          </w:p>
        </w:tc>
        <w:tc>
          <w:tcPr>
            <w:tcW w:w="734" w:type="dxa"/>
            <w:tcBorders>
              <w:bottom w:val="single" w:sz="16" w:space="0" w:color="000000"/>
              <w:right w:val="single" w:sz="16" w:space="0" w:color="000000"/>
            </w:tcBorders>
            <w:shd w:val="clear" w:color="auto" w:fill="FFFFFF"/>
          </w:tcPr>
          <w:p w14:paraId="40258F2C"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rPr>
                <w:rFonts w:ascii="Arial" w:hAnsi="Arial" w:cs="Arial"/>
                <w:sz w:val="22"/>
                <w:szCs w:val="22"/>
              </w:rPr>
            </w:pPr>
            <w:r w:rsidRPr="0001690D">
              <w:rPr>
                <w:rFonts w:ascii="Arial" w:hAnsi="Arial" w:cs="Arial"/>
                <w:sz w:val="22"/>
                <w:szCs w:val="22"/>
              </w:rPr>
              <w:t>1</w:t>
            </w:r>
          </w:p>
        </w:tc>
        <w:tc>
          <w:tcPr>
            <w:tcW w:w="902" w:type="dxa"/>
            <w:tcBorders>
              <w:left w:val="single" w:sz="16" w:space="0" w:color="000000"/>
              <w:bottom w:val="single" w:sz="16" w:space="0" w:color="000000"/>
            </w:tcBorders>
            <w:shd w:val="clear" w:color="auto" w:fill="FFFFFF"/>
          </w:tcPr>
          <w:p w14:paraId="7BF26A37"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334</w:t>
            </w:r>
          </w:p>
        </w:tc>
        <w:tc>
          <w:tcPr>
            <w:tcW w:w="948" w:type="dxa"/>
            <w:tcBorders>
              <w:bottom w:val="single" w:sz="16" w:space="0" w:color="000000"/>
              <w:right w:val="single" w:sz="16" w:space="0" w:color="000000"/>
            </w:tcBorders>
            <w:shd w:val="clear" w:color="auto" w:fill="FFFFFF"/>
          </w:tcPr>
          <w:p w14:paraId="1DE1BB04" w14:textId="77777777" w:rsidR="00E25E6E" w:rsidRPr="0001690D" w:rsidRDefault="00E25E6E" w:rsidP="009C731E">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320" w:lineRule="atLeast"/>
              <w:ind w:left="60" w:right="60"/>
              <w:jc w:val="right"/>
              <w:rPr>
                <w:rFonts w:ascii="Arial" w:hAnsi="Arial" w:cs="Arial"/>
                <w:sz w:val="22"/>
                <w:szCs w:val="22"/>
              </w:rPr>
            </w:pPr>
            <w:r w:rsidRPr="0001690D">
              <w:rPr>
                <w:rFonts w:ascii="Arial" w:hAnsi="Arial" w:cs="Arial"/>
                <w:sz w:val="22"/>
                <w:szCs w:val="22"/>
              </w:rPr>
              <w:t>6.2%</w:t>
            </w:r>
          </w:p>
        </w:tc>
      </w:tr>
    </w:tbl>
    <w:p w14:paraId="41986B3B" w14:textId="77777777" w:rsidR="00E25E6E" w:rsidRPr="00B34B93" w:rsidRDefault="00E25E6E" w:rsidP="00B34B93"/>
    <w:p w14:paraId="1C16DB17" w14:textId="5370DF05" w:rsidR="007A464C" w:rsidRDefault="00051206" w:rsidP="00051206">
      <w:pPr>
        <w:pStyle w:val="Heading3"/>
      </w:pPr>
      <w:bookmarkStart w:id="118" w:name="_Toc114161271"/>
      <w:r>
        <w:t>Procedure</w:t>
      </w:r>
      <w:bookmarkEnd w:id="118"/>
    </w:p>
    <w:p w14:paraId="1E32096B" w14:textId="108E1C1F" w:rsidR="00D8530E" w:rsidRDefault="00E21699" w:rsidP="00EC2023">
      <w:pPr>
        <w:rPr>
          <w:highlight w:val="yellow"/>
        </w:rPr>
      </w:pPr>
      <w:r w:rsidRPr="00B55930">
        <w:t xml:space="preserve">Qualtric.com </w:t>
      </w:r>
      <w:r w:rsidR="004B3DB9">
        <w:t>was</w:t>
      </w:r>
      <w:r w:rsidR="00C8713F">
        <w:t xml:space="preserve"> used to administer the</w:t>
      </w:r>
      <w:r>
        <w:t xml:space="preserve"> survey</w:t>
      </w:r>
      <w:r w:rsidR="002534CB">
        <w:t xml:space="preserve"> by</w:t>
      </w:r>
      <w:r>
        <w:t xml:space="preserve"> </w:t>
      </w:r>
      <w:r w:rsidRPr="00B55930">
        <w:t>randomly present</w:t>
      </w:r>
      <w:r>
        <w:t>ing</w:t>
      </w:r>
      <w:r w:rsidRPr="00B55930">
        <w:t xml:space="preserve"> the titles and collect</w:t>
      </w:r>
      <w:r>
        <w:t xml:space="preserve">ing </w:t>
      </w:r>
      <w:r w:rsidR="00C8713F">
        <w:t>participant</w:t>
      </w:r>
      <w:r w:rsidR="00C8713F" w:rsidRPr="00B55930">
        <w:t xml:space="preserve"> </w:t>
      </w:r>
      <w:r w:rsidRPr="00B55930">
        <w:t xml:space="preserve">responses. </w:t>
      </w:r>
      <w:r w:rsidR="002534CB">
        <w:t xml:space="preserve">After the participants </w:t>
      </w:r>
      <w:r w:rsidR="004B3DB9">
        <w:t xml:space="preserve">had </w:t>
      </w:r>
      <w:r w:rsidR="002534CB">
        <w:t>provide</w:t>
      </w:r>
      <w:r w:rsidR="004B3DB9">
        <w:t>d</w:t>
      </w:r>
      <w:r w:rsidR="002534CB">
        <w:t xml:space="preserve"> their </w:t>
      </w:r>
      <w:r>
        <w:t>inform</w:t>
      </w:r>
      <w:r w:rsidR="00F64977">
        <w:t>ed</w:t>
      </w:r>
      <w:r>
        <w:t xml:space="preserve"> consent (see </w:t>
      </w:r>
      <w:r w:rsidR="004B3DB9">
        <w:t>S</w:t>
      </w:r>
      <w:hyperlink w:anchor="_Introduction_and_informed" w:history="1">
        <w:r w:rsidRPr="00E21699">
          <w:rPr>
            <w:rStyle w:val="Hyperlink"/>
          </w:rPr>
          <w:t>ection 7.2</w:t>
        </w:r>
      </w:hyperlink>
      <w:r>
        <w:t>)</w:t>
      </w:r>
      <w:r w:rsidR="002534CB">
        <w:t>, they</w:t>
      </w:r>
      <w:r>
        <w:t xml:space="preserve"> </w:t>
      </w:r>
      <w:r w:rsidR="004B3DB9">
        <w:t>were</w:t>
      </w:r>
      <w:r>
        <w:t xml:space="preserve"> asked to provide their demographic information (see </w:t>
      </w:r>
      <w:hyperlink w:anchor="_Demographic_questions" w:history="1">
        <w:r w:rsidR="004B3DB9">
          <w:rPr>
            <w:rStyle w:val="Hyperlink"/>
          </w:rPr>
          <w:t>S</w:t>
        </w:r>
        <w:r w:rsidRPr="00E21699">
          <w:rPr>
            <w:rStyle w:val="Hyperlink"/>
          </w:rPr>
          <w:t>ection 7.3</w:t>
        </w:r>
      </w:hyperlink>
      <w:r>
        <w:t xml:space="preserve">). </w:t>
      </w:r>
      <w:r w:rsidR="002534CB">
        <w:t xml:space="preserve">They </w:t>
      </w:r>
      <w:r w:rsidR="004B3DB9">
        <w:t xml:space="preserve">were </w:t>
      </w:r>
      <w:r w:rsidR="002534CB">
        <w:t>then</w:t>
      </w:r>
      <w:r w:rsidR="00067454">
        <w:t xml:space="preserve"> </w:t>
      </w:r>
      <w:r w:rsidR="00B55930" w:rsidRPr="00B55930">
        <w:t xml:space="preserve">randomly presented with a version of a title, either </w:t>
      </w:r>
      <w:r w:rsidR="002534CB">
        <w:t xml:space="preserve">the </w:t>
      </w:r>
      <w:r w:rsidR="00B55930" w:rsidRPr="00B55930">
        <w:t>original (control) or modified (treatment)</w:t>
      </w:r>
      <w:r w:rsidR="004B3DB9">
        <w:t xml:space="preserve"> version</w:t>
      </w:r>
      <w:r w:rsidR="00BE0463">
        <w:t>,</w:t>
      </w:r>
      <w:r w:rsidR="004B3DB9">
        <w:t xml:space="preserve"> and t</w:t>
      </w:r>
      <w:r w:rsidR="00B55930" w:rsidRPr="00B55930">
        <w:t>he</w:t>
      </w:r>
      <w:r w:rsidR="002534CB">
        <w:t>ir level of IE</w:t>
      </w:r>
      <w:r w:rsidR="00B55930" w:rsidRPr="00B55930">
        <w:t xml:space="preserve"> assessed </w:t>
      </w:r>
      <w:r w:rsidR="002534CB">
        <w:t xml:space="preserve">by asking </w:t>
      </w:r>
      <w:r w:rsidR="00B55930" w:rsidRPr="00B55930">
        <w:t>questions relat</w:t>
      </w:r>
      <w:r w:rsidR="002534CB">
        <w:t>ed</w:t>
      </w:r>
      <w:r w:rsidR="00B55930" w:rsidRPr="00B55930">
        <w:t xml:space="preserve"> to the dimensions of </w:t>
      </w:r>
      <w:r>
        <w:t>IE.</w:t>
      </w:r>
      <w:r w:rsidR="00067454">
        <w:t xml:space="preserve"> To measure perception, </w:t>
      </w:r>
      <w:r w:rsidR="007F59C5">
        <w:t xml:space="preserve">the </w:t>
      </w:r>
      <w:r w:rsidR="00D8530E">
        <w:t>participants</w:t>
      </w:r>
      <w:r w:rsidR="00067454">
        <w:t xml:space="preserve"> were asked to </w:t>
      </w:r>
      <w:r w:rsidR="00067454" w:rsidRPr="00B55930">
        <w:t>rate the title for interest, value, readability</w:t>
      </w:r>
      <w:r w:rsidR="00067454">
        <w:t>,</w:t>
      </w:r>
      <w:r w:rsidR="00067454" w:rsidRPr="00B55930">
        <w:t xml:space="preserve"> and other factors adopted from the</w:t>
      </w:r>
      <w:r w:rsidR="00067454">
        <w:t xml:space="preserve"> UES </w:t>
      </w:r>
      <w:r w:rsidR="00067454">
        <w:fldChar w:fldCharType="begin"/>
      </w:r>
      <w:r w:rsidR="00EC2023">
        <w:instrText xml:space="preserve"> ADDIN ZOTERO_ITEM CSL_CITATION {"citationID":"gkYKdCPc","properties":{"formattedCitation":"[@obrien2018]","plainCitation":"[@obrien2018]","noteIndex":0},"citationItems":[{"id":2119,"uris":["http://zotero.org/users/2644296/items/9JUWNJUU"],"itemData":{"id":2119,"type":"article-journal","abstract":"User engagement (UE) and its measurement have been of increasing interest in human-computer interaction (HCI). The User Engagement Scale (UES) is one tool developed to measure UE, and has been used in a variety of digital domains. The original UES consisted of 31-items and purported to measure six dimensions of engagement: aesthetic appeal, focused attention, novelty, perceived usability, felt involvement, and endurability. A recent synthesis of the literature questioned the original six-factors. Further, the ways in which the UES has been implemented in studies suggests there may be a need for a briefer version of the questionnaire and more effective documentation to guide its use and analysis. This research investigated and verified a four-factor structure of the UES and proposed a Short Form (SF). We employed contemporary statistical tools that were unavailable during the UES’ development to re-analyze the original data, consisting of 427 and 779 valid responses across two studies, and examined new data (N=344) gathered as part of a three-year digital library project. In this paper we detail our analyses, present a revised long and short form (SF) version of the UES, and offer guidance for researchers interested in adopting the UES and UES-SF in their own studies.","container-title":"International Journal of Human-Computer Studies","DOI":"10.1016/j.ijhcs.2018.01.004","ISSN":"1071-5819","journalAbbreviation":"International Journal of Human-Computer Studies","note":"00000","page":"28-39","source":"ScienceDirect","title":"A practical approach to measuring user engagement with the refined user engagement scale (UES) and new UES short form","URL":"http://www.sciencedirect.com/science/article/pii/S1071581918300041","volume":"112","author":[{"family":"O’Brien","given":"Heather L."},{"family":"Cairns","given":"Paul"},{"family":"Hall","given":"Mark"}],"accessed":{"date-parts":[["2018",1,28]]},"issued":{"date-parts":[["2018",4,1]]},"citation-key":"obrien2018"}}],"schema":"https://github.com/citation-style-language/schema/raw/master/csl-citation.json"} </w:instrText>
      </w:r>
      <w:r w:rsidR="00067454">
        <w:fldChar w:fldCharType="separate"/>
      </w:r>
      <w:r w:rsidR="00EC2023" w:rsidRPr="00EC2023">
        <w:rPr>
          <w:rFonts w:ascii="Times New Roman" w:hAnsi="Times New Roman" w:cs="Times New Roman"/>
        </w:rPr>
        <w:t>[@obrien2018]</w:t>
      </w:r>
      <w:r w:rsidR="00067454">
        <w:fldChar w:fldCharType="end"/>
      </w:r>
      <w:r w:rsidR="00067454">
        <w:t xml:space="preserve">; The full list of questions is in </w:t>
      </w:r>
      <w:hyperlink w:anchor="_User_Engagement_Scale" w:history="1">
        <w:r w:rsidR="007F59C5">
          <w:rPr>
            <w:rStyle w:val="Hyperlink"/>
          </w:rPr>
          <w:t>S</w:t>
        </w:r>
        <w:r w:rsidR="00067454" w:rsidRPr="00067454">
          <w:rPr>
            <w:rStyle w:val="Hyperlink"/>
          </w:rPr>
          <w:t>ection 6.1</w:t>
        </w:r>
      </w:hyperlink>
      <w:r w:rsidR="00067454">
        <w:t xml:space="preserve">. </w:t>
      </w:r>
      <w:r w:rsidR="002534CB">
        <w:t>To measure p</w:t>
      </w:r>
      <w:r>
        <w:t>articipation</w:t>
      </w:r>
      <w:r w:rsidR="002534CB">
        <w:t>,</w:t>
      </w:r>
      <w:r w:rsidR="00067454">
        <w:t xml:space="preserve"> </w:t>
      </w:r>
      <w:r w:rsidR="007F59C5">
        <w:t xml:space="preserve">the </w:t>
      </w:r>
      <w:r w:rsidR="00067454">
        <w:t>participants</w:t>
      </w:r>
      <w:r w:rsidR="002534CB">
        <w:t xml:space="preserve"> </w:t>
      </w:r>
      <w:r w:rsidR="004B3DB9">
        <w:t>were</w:t>
      </w:r>
      <w:r>
        <w:t xml:space="preserve"> asked </w:t>
      </w:r>
      <w:r w:rsidR="003C31FB">
        <w:t>whether</w:t>
      </w:r>
      <w:r>
        <w:t xml:space="preserve"> they would like to read the </w:t>
      </w:r>
      <w:r w:rsidR="002534CB">
        <w:t xml:space="preserve">entire </w:t>
      </w:r>
      <w:r>
        <w:t>article</w:t>
      </w:r>
      <w:r w:rsidR="00BE0463">
        <w:t>. T</w:t>
      </w:r>
      <w:r w:rsidR="002534CB">
        <w:t>o measure p</w:t>
      </w:r>
      <w:r>
        <w:t>erseverance</w:t>
      </w:r>
      <w:r w:rsidR="007F59C5">
        <w:t xml:space="preserve"> the</w:t>
      </w:r>
      <w:r w:rsidR="002534CB">
        <w:t xml:space="preserve"> </w:t>
      </w:r>
      <w:r w:rsidR="00D8530E">
        <w:t xml:space="preserve">participants were asked </w:t>
      </w:r>
      <w:r w:rsidR="00B55930" w:rsidRPr="00B55930">
        <w:t xml:space="preserve">post-task questions to test whether they </w:t>
      </w:r>
      <w:r w:rsidR="004B3DB9">
        <w:t xml:space="preserve">could </w:t>
      </w:r>
      <w:r w:rsidR="00B55930" w:rsidRPr="00B55930">
        <w:t>recall the</w:t>
      </w:r>
      <w:r>
        <w:t xml:space="preserve"> title</w:t>
      </w:r>
      <w:r w:rsidR="004B3DB9">
        <w:t xml:space="preserve">, i.e., </w:t>
      </w:r>
      <w:r w:rsidRPr="00B55930">
        <w:t>knowledge retention</w:t>
      </w:r>
      <w:r w:rsidR="00D8530E">
        <w:t xml:space="preserve">. </w:t>
      </w:r>
      <w:r w:rsidR="002A1687" w:rsidRPr="00B34B93">
        <w:t>For each</w:t>
      </w:r>
      <w:r w:rsidR="00D8530E" w:rsidRPr="00B34B93">
        <w:t xml:space="preserve"> title variant, three scores were computed: </w:t>
      </w:r>
      <w:r w:rsidR="007F59C5">
        <w:t xml:space="preserve">the </w:t>
      </w:r>
      <w:r w:rsidR="00D8530E" w:rsidRPr="00B34B93">
        <w:t>perception score, the mean of the UES</w:t>
      </w:r>
      <w:r w:rsidR="008E74D3">
        <w:t xml:space="preserve"> score</w:t>
      </w:r>
      <w:r w:rsidR="00D8530E" w:rsidRPr="00B34B93">
        <w:t xml:space="preserve">; </w:t>
      </w:r>
      <w:r w:rsidR="007F59C5">
        <w:t>the p</w:t>
      </w:r>
      <w:r w:rsidR="00D8530E" w:rsidRPr="00B34B93">
        <w:t xml:space="preserve">articipation rate, </w:t>
      </w:r>
      <w:r w:rsidR="007F59C5">
        <w:t>t</w:t>
      </w:r>
      <w:r w:rsidR="00D8530E" w:rsidRPr="00B34B93">
        <w:t xml:space="preserve">he percentage of participants who chose to read the full article; and </w:t>
      </w:r>
      <w:r w:rsidR="007F59C5">
        <w:t xml:space="preserve">the </w:t>
      </w:r>
      <w:r w:rsidR="00D8530E" w:rsidRPr="00B34B93">
        <w:t xml:space="preserve">perseverance rate, </w:t>
      </w:r>
      <w:r w:rsidR="007F59C5">
        <w:t>t</w:t>
      </w:r>
      <w:r w:rsidR="00D8530E" w:rsidRPr="00B34B93">
        <w:t xml:space="preserve">he </w:t>
      </w:r>
      <w:r w:rsidR="007F59C5">
        <w:t>mean rate of</w:t>
      </w:r>
      <w:r w:rsidR="00D8530E" w:rsidRPr="00B34B93">
        <w:t xml:space="preserve"> retention</w:t>
      </w:r>
      <w:r w:rsidR="008E74D3">
        <w:t xml:space="preserve"> (i.e., memory)</w:t>
      </w:r>
      <w:r w:rsidR="00D8530E" w:rsidRPr="00B34B93">
        <w:t xml:space="preserve"> of the title </w:t>
      </w:r>
      <w:r w:rsidR="008E74D3">
        <w:t xml:space="preserve">measured in terms of </w:t>
      </w:r>
      <w:r w:rsidR="00D8530E" w:rsidRPr="00B34B93">
        <w:t>how many words on average were remembered</w:t>
      </w:r>
      <w:r w:rsidR="008E74D3">
        <w:t>.</w:t>
      </w:r>
    </w:p>
    <w:p w14:paraId="378196F6" w14:textId="3327623C" w:rsidR="005330CD" w:rsidRDefault="005330CD" w:rsidP="005330CD">
      <w:pPr>
        <w:pStyle w:val="Heading2"/>
      </w:pPr>
      <w:bookmarkStart w:id="119" w:name="_Toc114161272"/>
      <w:r>
        <w:lastRenderedPageBreak/>
        <w:t>Results</w:t>
      </w:r>
      <w:bookmarkEnd w:id="119"/>
    </w:p>
    <w:p w14:paraId="08F078D5" w14:textId="5137B5EE" w:rsidR="00895F30" w:rsidRPr="00895F30" w:rsidRDefault="00895F30" w:rsidP="00B34B93">
      <w:r>
        <w:t xml:space="preserve">The complete responses </w:t>
      </w:r>
      <w:r w:rsidR="008E74D3">
        <w:t xml:space="preserve">and results </w:t>
      </w:r>
      <w:r>
        <w:t xml:space="preserve">can be found </w:t>
      </w:r>
      <w:r w:rsidR="008E74D3">
        <w:t>o</w:t>
      </w:r>
      <w:r>
        <w:t xml:space="preserve">n </w:t>
      </w:r>
      <w:r w:rsidR="008E74D3">
        <w:t>an</w:t>
      </w:r>
      <w:r w:rsidR="00D8530E">
        <w:t xml:space="preserve"> </w:t>
      </w:r>
      <w:hyperlink r:id="rId32" w:history="1">
        <w:r w:rsidR="00831D95" w:rsidRPr="00831D95">
          <w:rPr>
            <w:rStyle w:val="Hyperlink"/>
          </w:rPr>
          <w:t>external</w:t>
        </w:r>
        <w:r w:rsidR="00D8530E" w:rsidRPr="00831D95">
          <w:rPr>
            <w:rStyle w:val="Hyperlink"/>
          </w:rPr>
          <w:t xml:space="preserve"> </w:t>
        </w:r>
        <w:r w:rsidRPr="00831D95">
          <w:rPr>
            <w:rStyle w:val="Hyperlink"/>
          </w:rPr>
          <w:t>spreadsheet</w:t>
        </w:r>
        <w:r w:rsidR="008E74D3">
          <w:rPr>
            <w:rStyle w:val="Hyperlink"/>
          </w:rPr>
          <w:t xml:space="preserve"> of the </w:t>
        </w:r>
        <w:r w:rsidR="00BE0463">
          <w:rPr>
            <w:rStyle w:val="Hyperlink"/>
          </w:rPr>
          <w:t xml:space="preserve">raw </w:t>
        </w:r>
        <w:r w:rsidR="008E74D3">
          <w:rPr>
            <w:rStyle w:val="Hyperlink"/>
          </w:rPr>
          <w:t>data collected</w:t>
        </w:r>
        <w:r w:rsidRPr="00831D95">
          <w:rPr>
            <w:rStyle w:val="Hyperlink"/>
          </w:rPr>
          <w:t>.</w:t>
        </w:r>
      </w:hyperlink>
      <w:r>
        <w:t xml:space="preserve"> </w:t>
      </w:r>
    </w:p>
    <w:p w14:paraId="7FCB8F7C" w14:textId="53CDDD6A" w:rsidR="00074346" w:rsidRDefault="00B9015A" w:rsidP="00B9015A">
      <w:pPr>
        <w:pStyle w:val="Heading3"/>
        <w:numPr>
          <w:ilvl w:val="0"/>
          <w:numId w:val="0"/>
        </w:numPr>
        <w:ind w:left="720" w:hanging="720"/>
      </w:pPr>
      <w:bookmarkStart w:id="120" w:name="_Toc114161273"/>
      <w:r>
        <w:t>H</w:t>
      </w:r>
      <w:r w:rsidR="00831D95">
        <w:t>1</w:t>
      </w:r>
      <w:r>
        <w:t xml:space="preserve">: </w:t>
      </w:r>
      <w:r w:rsidR="00074346">
        <w:rPr>
          <w:b w:val="0"/>
          <w:bCs w:val="0"/>
          <w:i/>
          <w:iCs/>
          <w:u w:val="none"/>
        </w:rPr>
        <w:t xml:space="preserve">Use of more engaging words (“sticky words”) will positively influence the level of IE with the entire text as measured by participation, </w:t>
      </w:r>
      <w:r w:rsidR="00074346" w:rsidRPr="0058110C">
        <w:rPr>
          <w:b w:val="0"/>
          <w:bCs w:val="0"/>
          <w:i/>
          <w:iCs/>
          <w:u w:val="none"/>
        </w:rPr>
        <w:t>perception</w:t>
      </w:r>
      <w:r w:rsidR="00074346">
        <w:rPr>
          <w:b w:val="0"/>
          <w:bCs w:val="0"/>
          <w:i/>
          <w:iCs/>
          <w:u w:val="none"/>
        </w:rPr>
        <w:t>, and perseverance.</w:t>
      </w:r>
    </w:p>
    <w:p w14:paraId="146451E7" w14:textId="38AA7EB4" w:rsidR="00B9015A" w:rsidRPr="00074346" w:rsidRDefault="00B9015A" w:rsidP="003D75E9">
      <w:r w:rsidRPr="00074346">
        <w:t xml:space="preserve">Modified sentences will have higher IE </w:t>
      </w:r>
      <w:proofErr w:type="gramStart"/>
      <w:r w:rsidRPr="00074346">
        <w:t>levels</w:t>
      </w:r>
      <w:bookmarkEnd w:id="120"/>
      <w:proofErr w:type="gramEnd"/>
    </w:p>
    <w:p w14:paraId="1008ED9A" w14:textId="1BF9CE91" w:rsidR="00A07115" w:rsidRDefault="00A07115" w:rsidP="00A07115">
      <w:pPr>
        <w:pStyle w:val="Caption"/>
        <w:keepNext/>
      </w:pPr>
      <w:r>
        <w:t xml:space="preserve">Table </w:t>
      </w:r>
      <w:fldSimple w:instr=" SEQ Table \* ARABIC ">
        <w:r w:rsidR="00652B35">
          <w:rPr>
            <w:noProof/>
          </w:rPr>
          <w:t>24</w:t>
        </w:r>
      </w:fldSimple>
      <w:r>
        <w:t xml:space="preserve">. </w:t>
      </w:r>
      <w:r w:rsidRPr="00103A60">
        <w:t>Differences between IE Dimensions of Original and Modified Titles</w:t>
      </w:r>
    </w:p>
    <w:tbl>
      <w:tblPr>
        <w:tblStyle w:val="APAReport"/>
        <w:tblW w:w="10237" w:type="dxa"/>
        <w:tblLook w:val="04A0" w:firstRow="1" w:lastRow="0" w:firstColumn="1" w:lastColumn="0" w:noHBand="0" w:noVBand="1"/>
      </w:tblPr>
      <w:tblGrid>
        <w:gridCol w:w="3739"/>
        <w:gridCol w:w="1607"/>
        <w:gridCol w:w="1706"/>
        <w:gridCol w:w="1299"/>
        <w:gridCol w:w="943"/>
        <w:gridCol w:w="943"/>
      </w:tblGrid>
      <w:tr w:rsidR="00A07115" w14:paraId="0B2A8874" w14:textId="77777777" w:rsidTr="00A07115">
        <w:trPr>
          <w:cnfStyle w:val="100000000000" w:firstRow="1" w:lastRow="0" w:firstColumn="0" w:lastColumn="0" w:oddVBand="0" w:evenVBand="0" w:oddHBand="0" w:evenHBand="0" w:firstRowFirstColumn="0" w:firstRowLastColumn="0" w:lastRowFirstColumn="0" w:lastRowLastColumn="0"/>
        </w:trPr>
        <w:tc>
          <w:tcPr>
            <w:tcW w:w="3739" w:type="dxa"/>
          </w:tcPr>
          <w:p w14:paraId="2F8A5246" w14:textId="77777777" w:rsidR="00A07115" w:rsidRPr="007E186F" w:rsidRDefault="00A07115" w:rsidP="0066613C">
            <w:pPr>
              <w:pBdr>
                <w:top w:val="none" w:sz="0" w:space="0" w:color="auto"/>
                <w:left w:val="none" w:sz="0" w:space="0" w:color="auto"/>
                <w:bottom w:val="none" w:sz="0" w:space="0" w:color="auto"/>
                <w:right w:val="none" w:sz="0" w:space="0" w:color="auto"/>
                <w:between w:val="none" w:sz="0" w:space="0" w:color="auto"/>
              </w:pBdr>
              <w:rPr>
                <w:b/>
                <w:bCs/>
              </w:rPr>
            </w:pPr>
            <w:r w:rsidRPr="007E186F">
              <w:rPr>
                <w:b/>
                <w:bCs/>
              </w:rPr>
              <w:t>Dimension</w:t>
            </w:r>
          </w:p>
        </w:tc>
        <w:tc>
          <w:tcPr>
            <w:tcW w:w="1607" w:type="dxa"/>
          </w:tcPr>
          <w:p w14:paraId="68831667" w14:textId="77777777" w:rsidR="00A07115" w:rsidRPr="007E186F" w:rsidRDefault="00A07115" w:rsidP="0066613C">
            <w:pPr>
              <w:pBdr>
                <w:top w:val="none" w:sz="0" w:space="0" w:color="auto"/>
                <w:left w:val="none" w:sz="0" w:space="0" w:color="auto"/>
                <w:bottom w:val="none" w:sz="0" w:space="0" w:color="auto"/>
                <w:right w:val="none" w:sz="0" w:space="0" w:color="auto"/>
                <w:between w:val="none" w:sz="0" w:space="0" w:color="auto"/>
              </w:pBdr>
              <w:rPr>
                <w:b/>
                <w:bCs/>
              </w:rPr>
            </w:pPr>
            <w:r w:rsidRPr="007E186F">
              <w:rPr>
                <w:b/>
                <w:bCs/>
              </w:rPr>
              <w:t>Original</w:t>
            </w:r>
          </w:p>
        </w:tc>
        <w:tc>
          <w:tcPr>
            <w:tcW w:w="1706" w:type="dxa"/>
          </w:tcPr>
          <w:p w14:paraId="07FF587F" w14:textId="77777777" w:rsidR="00A07115" w:rsidRPr="007E186F" w:rsidRDefault="00A07115" w:rsidP="0066613C">
            <w:pPr>
              <w:pBdr>
                <w:top w:val="none" w:sz="0" w:space="0" w:color="auto"/>
                <w:left w:val="none" w:sz="0" w:space="0" w:color="auto"/>
                <w:bottom w:val="none" w:sz="0" w:space="0" w:color="auto"/>
                <w:right w:val="none" w:sz="0" w:space="0" w:color="auto"/>
                <w:between w:val="none" w:sz="0" w:space="0" w:color="auto"/>
              </w:pBdr>
              <w:rPr>
                <w:b/>
                <w:bCs/>
              </w:rPr>
            </w:pPr>
            <w:r w:rsidRPr="007E186F">
              <w:rPr>
                <w:b/>
                <w:bCs/>
              </w:rPr>
              <w:t>Modified</w:t>
            </w:r>
          </w:p>
        </w:tc>
        <w:tc>
          <w:tcPr>
            <w:tcW w:w="1299" w:type="dxa"/>
          </w:tcPr>
          <w:p w14:paraId="69F2A2E7" w14:textId="77777777" w:rsidR="00A07115" w:rsidRPr="007E186F" w:rsidRDefault="00A07115" w:rsidP="0066613C">
            <w:pPr>
              <w:pBdr>
                <w:top w:val="none" w:sz="0" w:space="0" w:color="auto"/>
                <w:left w:val="none" w:sz="0" w:space="0" w:color="auto"/>
                <w:bottom w:val="none" w:sz="0" w:space="0" w:color="auto"/>
                <w:right w:val="none" w:sz="0" w:space="0" w:color="auto"/>
                <w:between w:val="none" w:sz="0" w:space="0" w:color="auto"/>
              </w:pBdr>
              <w:rPr>
                <w:b/>
                <w:bCs/>
              </w:rPr>
            </w:pPr>
            <w:r w:rsidRPr="007E186F">
              <w:rPr>
                <w:b/>
                <w:bCs/>
              </w:rPr>
              <w:t>T</w:t>
            </w:r>
          </w:p>
        </w:tc>
        <w:tc>
          <w:tcPr>
            <w:tcW w:w="943" w:type="dxa"/>
          </w:tcPr>
          <w:p w14:paraId="1C605C8D" w14:textId="77777777" w:rsidR="00A07115" w:rsidRPr="007E186F" w:rsidRDefault="00A07115" w:rsidP="0066613C">
            <w:pPr>
              <w:pBdr>
                <w:top w:val="none" w:sz="0" w:space="0" w:color="auto"/>
                <w:left w:val="none" w:sz="0" w:space="0" w:color="auto"/>
                <w:bottom w:val="none" w:sz="0" w:space="0" w:color="auto"/>
                <w:right w:val="none" w:sz="0" w:space="0" w:color="auto"/>
                <w:between w:val="none" w:sz="0" w:space="0" w:color="auto"/>
              </w:pBdr>
              <w:rPr>
                <w:b/>
                <w:bCs/>
              </w:rPr>
            </w:pPr>
            <w:r w:rsidRPr="007E186F">
              <w:rPr>
                <w:b/>
                <w:bCs/>
              </w:rPr>
              <w:t>P</w:t>
            </w:r>
          </w:p>
        </w:tc>
        <w:tc>
          <w:tcPr>
            <w:tcW w:w="943" w:type="dxa"/>
          </w:tcPr>
          <w:p w14:paraId="37CB3E87" w14:textId="77777777" w:rsidR="00A07115" w:rsidRPr="007E186F" w:rsidRDefault="00A07115" w:rsidP="0066613C">
            <w:pPr>
              <w:pBdr>
                <w:top w:val="none" w:sz="0" w:space="0" w:color="auto"/>
                <w:left w:val="none" w:sz="0" w:space="0" w:color="auto"/>
                <w:bottom w:val="none" w:sz="0" w:space="0" w:color="auto"/>
                <w:right w:val="none" w:sz="0" w:space="0" w:color="auto"/>
                <w:between w:val="none" w:sz="0" w:space="0" w:color="auto"/>
              </w:pBdr>
              <w:rPr>
                <w:b/>
                <w:bCs/>
              </w:rPr>
            </w:pPr>
            <w:r w:rsidRPr="007E186F">
              <w:rPr>
                <w:b/>
                <w:bCs/>
              </w:rPr>
              <w:t>d</w:t>
            </w:r>
          </w:p>
        </w:tc>
      </w:tr>
      <w:tr w:rsidR="00A07115" w14:paraId="4F582B83" w14:textId="77777777" w:rsidTr="00A07115">
        <w:tc>
          <w:tcPr>
            <w:tcW w:w="3739" w:type="dxa"/>
          </w:tcPr>
          <w:p w14:paraId="79C18196" w14:textId="77777777" w:rsidR="00A07115" w:rsidRPr="00B34B93" w:rsidRDefault="00A07115" w:rsidP="0066613C">
            <w:pPr>
              <w:pBdr>
                <w:top w:val="none" w:sz="0" w:space="0" w:color="auto"/>
                <w:left w:val="none" w:sz="0" w:space="0" w:color="auto"/>
                <w:bottom w:val="none" w:sz="0" w:space="0" w:color="auto"/>
                <w:right w:val="none" w:sz="0" w:space="0" w:color="auto"/>
                <w:between w:val="none" w:sz="0" w:space="0" w:color="auto"/>
              </w:pBdr>
              <w:rPr>
                <w:b/>
                <w:bCs/>
                <w:sz w:val="20"/>
                <w:szCs w:val="20"/>
              </w:rPr>
            </w:pPr>
            <w:r w:rsidRPr="00B34B93">
              <w:rPr>
                <w:b/>
                <w:bCs/>
                <w:sz w:val="20"/>
                <w:szCs w:val="20"/>
              </w:rPr>
              <w:t>Perception (UES)</w:t>
            </w:r>
          </w:p>
        </w:tc>
        <w:tc>
          <w:tcPr>
            <w:tcW w:w="1607" w:type="dxa"/>
          </w:tcPr>
          <w:p w14:paraId="0F954138"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3.17 (.79)</w:t>
            </w:r>
          </w:p>
        </w:tc>
        <w:tc>
          <w:tcPr>
            <w:tcW w:w="1706" w:type="dxa"/>
          </w:tcPr>
          <w:p w14:paraId="6BF3C035"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4.18 (.68)</w:t>
            </w:r>
          </w:p>
        </w:tc>
        <w:tc>
          <w:tcPr>
            <w:tcW w:w="1299" w:type="dxa"/>
          </w:tcPr>
          <w:p w14:paraId="01219A4F"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51.065</w:t>
            </w:r>
          </w:p>
        </w:tc>
        <w:tc>
          <w:tcPr>
            <w:tcW w:w="943" w:type="dxa"/>
          </w:tcPr>
          <w:p w14:paraId="01296F4B"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000</w:t>
            </w:r>
          </w:p>
        </w:tc>
        <w:tc>
          <w:tcPr>
            <w:tcW w:w="943" w:type="dxa"/>
          </w:tcPr>
          <w:p w14:paraId="2D9F3244"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726</w:t>
            </w:r>
          </w:p>
        </w:tc>
      </w:tr>
      <w:tr w:rsidR="00A07115" w14:paraId="12532E9D" w14:textId="77777777" w:rsidTr="00A07115">
        <w:tc>
          <w:tcPr>
            <w:tcW w:w="3739" w:type="dxa"/>
          </w:tcPr>
          <w:p w14:paraId="048A12C1" w14:textId="77777777" w:rsidR="00A07115" w:rsidRPr="00B34B93" w:rsidRDefault="00A07115" w:rsidP="0066613C">
            <w:pPr>
              <w:pBdr>
                <w:top w:val="none" w:sz="0" w:space="0" w:color="auto"/>
                <w:left w:val="none" w:sz="0" w:space="0" w:color="auto"/>
                <w:bottom w:val="none" w:sz="0" w:space="0" w:color="auto"/>
                <w:right w:val="none" w:sz="0" w:space="0" w:color="auto"/>
                <w:between w:val="none" w:sz="0" w:space="0" w:color="auto"/>
              </w:pBdr>
              <w:rPr>
                <w:b/>
                <w:bCs/>
                <w:sz w:val="20"/>
                <w:szCs w:val="20"/>
              </w:rPr>
            </w:pPr>
            <w:r w:rsidRPr="00B34B93">
              <w:rPr>
                <w:b/>
                <w:bCs/>
                <w:sz w:val="20"/>
                <w:szCs w:val="20"/>
              </w:rPr>
              <w:t>Participation (selection)</w:t>
            </w:r>
          </w:p>
        </w:tc>
        <w:tc>
          <w:tcPr>
            <w:tcW w:w="1607" w:type="dxa"/>
          </w:tcPr>
          <w:p w14:paraId="3FFE1CED"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38 (.49)</w:t>
            </w:r>
          </w:p>
        </w:tc>
        <w:tc>
          <w:tcPr>
            <w:tcW w:w="1706" w:type="dxa"/>
          </w:tcPr>
          <w:p w14:paraId="12A88D63"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72 (.45)</w:t>
            </w:r>
          </w:p>
        </w:tc>
        <w:tc>
          <w:tcPr>
            <w:tcW w:w="1299" w:type="dxa"/>
          </w:tcPr>
          <w:p w14:paraId="6744C7E9"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25.895</w:t>
            </w:r>
          </w:p>
        </w:tc>
        <w:tc>
          <w:tcPr>
            <w:tcW w:w="943" w:type="dxa"/>
          </w:tcPr>
          <w:p w14:paraId="54B61148"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000</w:t>
            </w:r>
          </w:p>
        </w:tc>
        <w:tc>
          <w:tcPr>
            <w:tcW w:w="943" w:type="dxa"/>
          </w:tcPr>
          <w:p w14:paraId="67C1D69D"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496</w:t>
            </w:r>
          </w:p>
        </w:tc>
      </w:tr>
      <w:tr w:rsidR="00A07115" w14:paraId="6ABD5009" w14:textId="77777777" w:rsidTr="00A07115">
        <w:tc>
          <w:tcPr>
            <w:tcW w:w="3739" w:type="dxa"/>
          </w:tcPr>
          <w:p w14:paraId="1C2FEDE4" w14:textId="77777777" w:rsidR="00A07115" w:rsidRPr="00B34B93" w:rsidRDefault="00A07115" w:rsidP="0066613C">
            <w:pPr>
              <w:pBdr>
                <w:top w:val="none" w:sz="0" w:space="0" w:color="auto"/>
                <w:left w:val="none" w:sz="0" w:space="0" w:color="auto"/>
                <w:bottom w:val="none" w:sz="0" w:space="0" w:color="auto"/>
                <w:right w:val="none" w:sz="0" w:space="0" w:color="auto"/>
                <w:between w:val="none" w:sz="0" w:space="0" w:color="auto"/>
              </w:pBdr>
              <w:rPr>
                <w:b/>
                <w:bCs/>
                <w:sz w:val="20"/>
                <w:szCs w:val="20"/>
              </w:rPr>
            </w:pPr>
            <w:r w:rsidRPr="00B34B93">
              <w:rPr>
                <w:b/>
                <w:bCs/>
                <w:sz w:val="20"/>
                <w:szCs w:val="20"/>
              </w:rPr>
              <w:t>Perseverance (retention)</w:t>
            </w:r>
          </w:p>
        </w:tc>
        <w:tc>
          <w:tcPr>
            <w:tcW w:w="1607" w:type="dxa"/>
          </w:tcPr>
          <w:p w14:paraId="75C607C9"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3.09 (3.03)</w:t>
            </w:r>
          </w:p>
        </w:tc>
        <w:tc>
          <w:tcPr>
            <w:tcW w:w="1706" w:type="dxa"/>
          </w:tcPr>
          <w:p w14:paraId="4925A08E"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3.44 (3.36)</w:t>
            </w:r>
          </w:p>
        </w:tc>
        <w:tc>
          <w:tcPr>
            <w:tcW w:w="1299" w:type="dxa"/>
          </w:tcPr>
          <w:p w14:paraId="438D4F36"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3.95</w:t>
            </w:r>
          </w:p>
        </w:tc>
        <w:tc>
          <w:tcPr>
            <w:tcW w:w="943" w:type="dxa"/>
          </w:tcPr>
          <w:p w14:paraId="1F24AC7A"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000</w:t>
            </w:r>
          </w:p>
        </w:tc>
        <w:tc>
          <w:tcPr>
            <w:tcW w:w="943" w:type="dxa"/>
          </w:tcPr>
          <w:p w14:paraId="5CF98056" w14:textId="77777777" w:rsidR="00A07115" w:rsidRDefault="00A07115" w:rsidP="0066613C">
            <w:pPr>
              <w:pBdr>
                <w:top w:val="none" w:sz="0" w:space="0" w:color="auto"/>
                <w:left w:val="none" w:sz="0" w:space="0" w:color="auto"/>
                <w:bottom w:val="none" w:sz="0" w:space="0" w:color="auto"/>
                <w:right w:val="none" w:sz="0" w:space="0" w:color="auto"/>
                <w:between w:val="none" w:sz="0" w:space="0" w:color="auto"/>
              </w:pBdr>
            </w:pPr>
            <w:r>
              <w:t>3.20</w:t>
            </w:r>
          </w:p>
        </w:tc>
      </w:tr>
    </w:tbl>
    <w:p w14:paraId="7FCB800B" w14:textId="6F3168F1" w:rsidR="00A07115" w:rsidRDefault="00A07115" w:rsidP="00A54686"/>
    <w:p w14:paraId="26CBBF51" w14:textId="77777777" w:rsidR="00A07115" w:rsidRDefault="00A07115" w:rsidP="00A07115">
      <w:pPr>
        <w:keepNext/>
      </w:pPr>
      <w:r>
        <w:rPr>
          <w:noProof/>
        </w:rPr>
        <w:lastRenderedPageBreak/>
        <w:drawing>
          <wp:inline distT="0" distB="0" distL="0" distR="0" wp14:anchorId="576F921D" wp14:editId="6849CFB5">
            <wp:extent cx="5886450" cy="4396194"/>
            <wp:effectExtent l="0" t="0" r="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593E1C8" w14:textId="59765562" w:rsidR="00A07115" w:rsidRDefault="00A07115" w:rsidP="00A07115">
      <w:pPr>
        <w:pStyle w:val="Caption"/>
        <w:jc w:val="left"/>
      </w:pPr>
      <w:r>
        <w:t xml:space="preserve">Figure </w:t>
      </w:r>
      <w:fldSimple w:instr=" SEQ Figure \* ARABIC ">
        <w:r w:rsidR="00652B35">
          <w:rPr>
            <w:noProof/>
          </w:rPr>
          <w:t>9</w:t>
        </w:r>
      </w:fldSimple>
      <w:r>
        <w:t xml:space="preserve">. </w:t>
      </w:r>
      <w:r w:rsidRPr="002D2DD3">
        <w:t>Differences between IE Dimensions of Original and Modified Titles</w:t>
      </w:r>
    </w:p>
    <w:p w14:paraId="2386CD32" w14:textId="33E1FD9F" w:rsidR="00B854D4" w:rsidRDefault="00A07115" w:rsidP="00A54686">
      <w:r>
        <w:t xml:space="preserve">The table and figure above </w:t>
      </w:r>
      <w:r w:rsidR="008E74D3">
        <w:t>s</w:t>
      </w:r>
      <w:r w:rsidR="00895F30">
        <w:t xml:space="preserve">how the differences in means between </w:t>
      </w:r>
      <w:r w:rsidR="008E74D3">
        <w:t xml:space="preserve">the </w:t>
      </w:r>
      <w:r w:rsidR="00895F30">
        <w:t>original</w:t>
      </w:r>
      <w:r w:rsidR="00831D95">
        <w:t xml:space="preserve"> (n=</w:t>
      </w:r>
      <w:r w:rsidR="00831D95" w:rsidRPr="008E74D3">
        <w:t>2</w:t>
      </w:r>
      <w:r w:rsidR="00DF79D5" w:rsidRPr="008E74D3">
        <w:t>,</w:t>
      </w:r>
      <w:r w:rsidR="00831D95" w:rsidRPr="008E74D3">
        <w:t>686)</w:t>
      </w:r>
      <w:r w:rsidR="00895F30">
        <w:t xml:space="preserve"> and modified senten</w:t>
      </w:r>
      <w:r w:rsidR="00831D95">
        <w:t>ces (n=</w:t>
      </w:r>
      <w:r w:rsidR="00831D95" w:rsidRPr="008E74D3">
        <w:t>2</w:t>
      </w:r>
      <w:r w:rsidR="00DF79D5" w:rsidRPr="008E74D3">
        <w:t>,</w:t>
      </w:r>
      <w:r w:rsidR="00831D95" w:rsidRPr="008E74D3">
        <w:t xml:space="preserve">665) </w:t>
      </w:r>
      <w:r w:rsidR="00895F30">
        <w:t xml:space="preserve">in </w:t>
      </w:r>
      <w:r w:rsidR="00BE0463">
        <w:t xml:space="preserve">the </w:t>
      </w:r>
      <w:r w:rsidR="00895F30">
        <w:t>three</w:t>
      </w:r>
      <w:r w:rsidR="00831D95">
        <w:t xml:space="preserve"> IE</w:t>
      </w:r>
      <w:r w:rsidR="00895F30">
        <w:t xml:space="preserve"> dimensions. </w:t>
      </w:r>
      <w:r w:rsidR="00A54686">
        <w:t>As hypothesized, t</w:t>
      </w:r>
      <w:r w:rsidR="00895F30">
        <w:t xml:space="preserve">he modified sentences </w:t>
      </w:r>
      <w:r w:rsidR="00BE0463">
        <w:t>had</w:t>
      </w:r>
      <w:r w:rsidR="00895F30">
        <w:t xml:space="preserve"> </w:t>
      </w:r>
      <w:r w:rsidR="007E186F">
        <w:t xml:space="preserve">a </w:t>
      </w:r>
      <w:r w:rsidR="00895F30">
        <w:t>higher</w:t>
      </w:r>
      <w:r w:rsidR="007E186F">
        <w:t xml:space="preserve"> mean perception score</w:t>
      </w:r>
      <w:r w:rsidR="00895F30">
        <w:t xml:space="preserve"> </w:t>
      </w:r>
      <w:r w:rsidR="00A54686">
        <w:t>(</w:t>
      </w:r>
      <w:r w:rsidR="00895F30">
        <w:t xml:space="preserve">4.1856 vs. 3.1733), </w:t>
      </w:r>
      <w:r w:rsidR="00BE0463">
        <w:t xml:space="preserve">mean </w:t>
      </w:r>
      <w:r w:rsidR="00A54686">
        <w:t>selection</w:t>
      </w:r>
      <w:r w:rsidR="00895F30">
        <w:t xml:space="preserve"> rate (</w:t>
      </w:r>
      <w:r w:rsidR="008E74D3">
        <w:t>0</w:t>
      </w:r>
      <w:r w:rsidR="00895F30">
        <w:t>.7152 vs.</w:t>
      </w:r>
      <w:r w:rsidR="008E74D3">
        <w:t xml:space="preserve"> 0</w:t>
      </w:r>
      <w:r w:rsidR="00895F30">
        <w:t>.3831)</w:t>
      </w:r>
      <w:r w:rsidR="008E74D3">
        <w:t>,</w:t>
      </w:r>
      <w:r w:rsidR="00895F30">
        <w:t xml:space="preserve"> and </w:t>
      </w:r>
      <w:r w:rsidR="00BE0463">
        <w:t xml:space="preserve">mean </w:t>
      </w:r>
      <w:r w:rsidR="00895F30">
        <w:t>retention rate</w:t>
      </w:r>
      <w:r w:rsidR="008E74D3">
        <w:t xml:space="preserve"> </w:t>
      </w:r>
      <w:r w:rsidR="00895F30">
        <w:t xml:space="preserve">(3.4353 vs. </w:t>
      </w:r>
      <w:r w:rsidR="00A54686">
        <w:t>3</w:t>
      </w:r>
      <w:r w:rsidR="00895F30">
        <w:t>.0897).</w:t>
      </w:r>
      <w:r w:rsidR="00A54686">
        <w:t xml:space="preserve"> </w:t>
      </w:r>
      <w:r w:rsidR="007E186F">
        <w:t>I</w:t>
      </w:r>
      <w:r w:rsidR="00B854D4" w:rsidRPr="00B854D4">
        <w:t>ndependent sample t-test</w:t>
      </w:r>
      <w:r w:rsidR="00A54686">
        <w:t>s</w:t>
      </w:r>
      <w:r w:rsidR="00B854D4" w:rsidRPr="00B854D4">
        <w:t xml:space="preserve"> for all</w:t>
      </w:r>
      <w:r w:rsidR="00A54686">
        <w:t xml:space="preserve"> three comparisons</w:t>
      </w:r>
      <w:r w:rsidR="007E186F">
        <w:t xml:space="preserve"> showed that t</w:t>
      </w:r>
      <w:r w:rsidR="00A54686">
        <w:t>he difference</w:t>
      </w:r>
      <w:r w:rsidR="007E186F">
        <w:t>s</w:t>
      </w:r>
      <w:r w:rsidR="00A54686">
        <w:t xml:space="preserve"> in means between the modified and original titles </w:t>
      </w:r>
      <w:r w:rsidR="007E186F">
        <w:t>were</w:t>
      </w:r>
      <w:r w:rsidR="00A54686">
        <w:t xml:space="preserve"> significant, with high to moderate effect size</w:t>
      </w:r>
      <w:r w:rsidR="007E186F">
        <w:t xml:space="preserve">s, as shown in Table </w:t>
      </w:r>
      <w:r w:rsidR="0001690D">
        <w:t>4</w:t>
      </w:r>
      <w:r w:rsidR="007E186F">
        <w:t xml:space="preserve"> and Figure 4. See </w:t>
      </w:r>
      <w:hyperlink w:anchor="_Group_comparison" w:history="1">
        <w:r w:rsidR="007E186F">
          <w:rPr>
            <w:rStyle w:val="Hyperlink"/>
          </w:rPr>
          <w:t>S</w:t>
        </w:r>
        <w:r w:rsidR="00A54686" w:rsidRPr="00A54686">
          <w:rPr>
            <w:rStyle w:val="Hyperlink"/>
          </w:rPr>
          <w:t>ection 7.3.1</w:t>
        </w:r>
      </w:hyperlink>
      <w:r w:rsidR="007E186F">
        <w:t xml:space="preserve"> for the complete analysis.</w:t>
      </w:r>
    </w:p>
    <w:p w14:paraId="77F223CE" w14:textId="77777777" w:rsidR="007C4B41" w:rsidRPr="007C4B41" w:rsidRDefault="007C4B41" w:rsidP="007C4B41"/>
    <w:p w14:paraId="7E1B6711" w14:textId="77777777" w:rsidR="007C4B41" w:rsidRPr="007C4B41" w:rsidRDefault="007C4B41" w:rsidP="007C4B41"/>
    <w:p w14:paraId="4A7BAFB7" w14:textId="4F6EF81E" w:rsidR="00A54686" w:rsidRDefault="00A54686" w:rsidP="00B34B93">
      <w:pPr>
        <w:keepNext/>
      </w:pPr>
    </w:p>
    <w:p w14:paraId="3C3A86EA" w14:textId="6739E6E3" w:rsidR="00D64721" w:rsidRPr="00B34B93" w:rsidRDefault="00D64721" w:rsidP="00B9015A">
      <w:pPr>
        <w:rPr>
          <w:b/>
          <w:bCs/>
        </w:rPr>
      </w:pPr>
      <w:r>
        <w:t xml:space="preserve">However, </w:t>
      </w:r>
      <w:r w:rsidR="00D4323B">
        <w:t xml:space="preserve">examination of individual titles revealed that </w:t>
      </w:r>
      <w:r>
        <w:t>not all modified versions had significant</w:t>
      </w:r>
      <w:r w:rsidR="00D4323B">
        <w:t>ly</w:t>
      </w:r>
      <w:r>
        <w:t xml:space="preserve"> higher IE </w:t>
      </w:r>
      <w:r w:rsidR="0001690D">
        <w:t>values for all three dimensions.</w:t>
      </w:r>
      <w:r>
        <w:t xml:space="preserve"> </w:t>
      </w:r>
      <w:r w:rsidR="00D4323B">
        <w:t>I</w:t>
      </w:r>
      <w:r>
        <w:t>ndependent t</w:t>
      </w:r>
      <w:r w:rsidR="00D4323B">
        <w:t>-</w:t>
      </w:r>
      <w:r>
        <w:t xml:space="preserve">tests </w:t>
      </w:r>
      <w:r w:rsidR="00D4323B">
        <w:t>of</w:t>
      </w:r>
      <w:r>
        <w:t xml:space="preserve"> </w:t>
      </w:r>
      <w:r w:rsidR="00D4323B">
        <w:t>the eight</w:t>
      </w:r>
      <w:r>
        <w:t xml:space="preserve"> pairs of titles </w:t>
      </w:r>
      <w:r w:rsidR="00D4323B">
        <w:t>for the</w:t>
      </w:r>
      <w:r>
        <w:t xml:space="preserve"> three IE dimensions </w:t>
      </w:r>
      <w:r w:rsidR="00D4323B">
        <w:t xml:space="preserve">indicated </w:t>
      </w:r>
      <w:r>
        <w:t xml:space="preserve">that </w:t>
      </w:r>
      <w:r w:rsidR="00D4323B">
        <w:t>while T</w:t>
      </w:r>
      <w:r>
        <w:t>itles 3,</w:t>
      </w:r>
      <w:r w:rsidR="00D4323B">
        <w:t xml:space="preserve"> </w:t>
      </w:r>
      <w:r>
        <w:t>4,</w:t>
      </w:r>
      <w:r w:rsidR="00D4323B">
        <w:t xml:space="preserve"> </w:t>
      </w:r>
      <w:r>
        <w:t>5</w:t>
      </w:r>
      <w:r w:rsidR="00D4323B">
        <w:t>,</w:t>
      </w:r>
      <w:r>
        <w:t xml:space="preserve"> and 7 had </w:t>
      </w:r>
      <w:r w:rsidRPr="00D94B04">
        <w:rPr>
          <w:b/>
          <w:bCs/>
          <w:u w:val="single"/>
        </w:rPr>
        <w:t xml:space="preserve">significant differences </w:t>
      </w:r>
      <w:r w:rsidR="0001690D" w:rsidRPr="00D94B04">
        <w:rPr>
          <w:b/>
          <w:bCs/>
          <w:u w:val="single"/>
        </w:rPr>
        <w:t>for</w:t>
      </w:r>
      <w:r w:rsidRPr="00D94B04">
        <w:rPr>
          <w:b/>
          <w:bCs/>
          <w:u w:val="single"/>
        </w:rPr>
        <w:t xml:space="preserve"> all three dimensions</w:t>
      </w:r>
      <w:r w:rsidR="00D4323B" w:rsidRPr="00D94B04">
        <w:rPr>
          <w:b/>
          <w:bCs/>
          <w:u w:val="single"/>
        </w:rPr>
        <w:t>,</w:t>
      </w:r>
      <w:r w:rsidR="00D4323B">
        <w:t xml:space="preserve"> </w:t>
      </w:r>
      <w:r>
        <w:t>Titles 1,</w:t>
      </w:r>
      <w:r w:rsidR="00D4323B">
        <w:t xml:space="preserve"> </w:t>
      </w:r>
      <w:r>
        <w:t>2,</w:t>
      </w:r>
      <w:r w:rsidR="00D4323B">
        <w:t xml:space="preserve"> </w:t>
      </w:r>
      <w:r>
        <w:t>6</w:t>
      </w:r>
      <w:r w:rsidR="00D4323B">
        <w:t>,</w:t>
      </w:r>
      <w:r>
        <w:t xml:space="preserve"> and 8 had </w:t>
      </w:r>
      <w:r w:rsidRPr="00D94B04">
        <w:rPr>
          <w:b/>
          <w:bCs/>
          <w:u w:val="single"/>
        </w:rPr>
        <w:t>significant differences in perception and participation but not in perseverance.</w:t>
      </w:r>
      <w:r w:rsidR="00D94B04">
        <w:t xml:space="preserve"> The tables and figures below</w:t>
      </w:r>
      <w:r w:rsidR="00D4323B">
        <w:t xml:space="preserve"> </w:t>
      </w:r>
      <w:r w:rsidR="0001690D">
        <w:t>show the results</w:t>
      </w:r>
      <w:r w:rsidR="00D94B04">
        <w:t>.</w:t>
      </w:r>
      <w:r w:rsidR="00D4323B">
        <w:t xml:space="preserve"> </w:t>
      </w:r>
      <w:hyperlink w:anchor="_Sentence_comparison" w:history="1">
        <w:r w:rsidR="00D4323B">
          <w:rPr>
            <w:rStyle w:val="Hyperlink"/>
          </w:rPr>
          <w:t>S</w:t>
        </w:r>
        <w:r w:rsidRPr="00D64721">
          <w:rPr>
            <w:rStyle w:val="Hyperlink"/>
          </w:rPr>
          <w:t>ection 7.3.2</w:t>
        </w:r>
      </w:hyperlink>
      <w:r w:rsidR="00D4323B">
        <w:t xml:space="preserve"> shows the complete analysis.</w:t>
      </w:r>
      <w:r w:rsidRPr="00B34B93">
        <w:rPr>
          <w:b/>
          <w:bCs/>
        </w:rPr>
        <w:t xml:space="preserve"> </w:t>
      </w:r>
    </w:p>
    <w:p w14:paraId="79E55D4B" w14:textId="2BB68019" w:rsidR="00776BEE" w:rsidRDefault="00776BEE" w:rsidP="00776BEE">
      <w:pPr>
        <w:pStyle w:val="Caption"/>
        <w:keepNext/>
      </w:pPr>
      <w:r>
        <w:t xml:space="preserve">Table </w:t>
      </w:r>
      <w:fldSimple w:instr=" SEQ Table \* ARABIC ">
        <w:r w:rsidR="00652B35">
          <w:rPr>
            <w:noProof/>
          </w:rPr>
          <w:t>25</w:t>
        </w:r>
      </w:fldSimple>
      <w:r>
        <w:t>. Difference in UES scores between titles</w:t>
      </w:r>
    </w:p>
    <w:tbl>
      <w:tblPr>
        <w:tblStyle w:val="APAReport"/>
        <w:tblW w:w="10237" w:type="dxa"/>
        <w:tblLook w:val="04A0" w:firstRow="1" w:lastRow="0" w:firstColumn="1" w:lastColumn="0" w:noHBand="0" w:noVBand="1"/>
      </w:tblPr>
      <w:tblGrid>
        <w:gridCol w:w="2485"/>
        <w:gridCol w:w="1533"/>
        <w:gridCol w:w="1535"/>
        <w:gridCol w:w="1530"/>
        <w:gridCol w:w="1627"/>
        <w:gridCol w:w="1527"/>
      </w:tblGrid>
      <w:tr w:rsidR="00801A77" w14:paraId="07A3B75B" w14:textId="77777777" w:rsidTr="00776BEE">
        <w:trPr>
          <w:cnfStyle w:val="100000000000" w:firstRow="1" w:lastRow="0" w:firstColumn="0" w:lastColumn="0" w:oddVBand="0" w:evenVBand="0" w:oddHBand="0" w:evenHBand="0" w:firstRowFirstColumn="0" w:firstRowLastColumn="0" w:lastRowFirstColumn="0" w:lastRowLastColumn="0"/>
        </w:trPr>
        <w:tc>
          <w:tcPr>
            <w:tcW w:w="2485" w:type="dxa"/>
          </w:tcPr>
          <w:p w14:paraId="3A2A2328" w14:textId="35FDCE0B" w:rsidR="00801A77" w:rsidRDefault="00801A77" w:rsidP="009C731E">
            <w:pPr>
              <w:pBdr>
                <w:top w:val="none" w:sz="0" w:space="0" w:color="auto"/>
                <w:left w:val="none" w:sz="0" w:space="0" w:color="auto"/>
                <w:bottom w:val="none" w:sz="0" w:space="0" w:color="auto"/>
                <w:right w:val="none" w:sz="0" w:space="0" w:color="auto"/>
                <w:between w:val="none" w:sz="0" w:space="0" w:color="auto"/>
              </w:pBdr>
            </w:pPr>
            <w:r>
              <w:t>Title</w:t>
            </w:r>
          </w:p>
        </w:tc>
        <w:tc>
          <w:tcPr>
            <w:tcW w:w="1533" w:type="dxa"/>
          </w:tcPr>
          <w:p w14:paraId="7D938CF8" w14:textId="77777777" w:rsidR="00801A77" w:rsidRDefault="00801A77" w:rsidP="009C731E">
            <w:pPr>
              <w:pBdr>
                <w:top w:val="none" w:sz="0" w:space="0" w:color="auto"/>
                <w:left w:val="none" w:sz="0" w:space="0" w:color="auto"/>
                <w:bottom w:val="none" w:sz="0" w:space="0" w:color="auto"/>
                <w:right w:val="none" w:sz="0" w:space="0" w:color="auto"/>
                <w:between w:val="none" w:sz="0" w:space="0" w:color="auto"/>
              </w:pBdr>
            </w:pPr>
            <w:r>
              <w:t>Original</w:t>
            </w:r>
          </w:p>
        </w:tc>
        <w:tc>
          <w:tcPr>
            <w:tcW w:w="1535" w:type="dxa"/>
          </w:tcPr>
          <w:p w14:paraId="20940553" w14:textId="77777777" w:rsidR="00801A77" w:rsidRDefault="00801A77" w:rsidP="009C731E">
            <w:pPr>
              <w:pBdr>
                <w:top w:val="none" w:sz="0" w:space="0" w:color="auto"/>
                <w:left w:val="none" w:sz="0" w:space="0" w:color="auto"/>
                <w:bottom w:val="none" w:sz="0" w:space="0" w:color="auto"/>
                <w:right w:val="none" w:sz="0" w:space="0" w:color="auto"/>
                <w:between w:val="none" w:sz="0" w:space="0" w:color="auto"/>
              </w:pBdr>
            </w:pPr>
            <w:r>
              <w:t>Modified</w:t>
            </w:r>
          </w:p>
        </w:tc>
        <w:tc>
          <w:tcPr>
            <w:tcW w:w="1530" w:type="dxa"/>
          </w:tcPr>
          <w:p w14:paraId="699D051C" w14:textId="77777777" w:rsidR="00801A77" w:rsidRDefault="00801A77" w:rsidP="009C731E">
            <w:pPr>
              <w:pBdr>
                <w:top w:val="none" w:sz="0" w:space="0" w:color="auto"/>
                <w:left w:val="none" w:sz="0" w:space="0" w:color="auto"/>
                <w:bottom w:val="none" w:sz="0" w:space="0" w:color="auto"/>
                <w:right w:val="none" w:sz="0" w:space="0" w:color="auto"/>
                <w:between w:val="none" w:sz="0" w:space="0" w:color="auto"/>
              </w:pBdr>
            </w:pPr>
            <w:r>
              <w:t>T</w:t>
            </w:r>
          </w:p>
        </w:tc>
        <w:tc>
          <w:tcPr>
            <w:tcW w:w="1627" w:type="dxa"/>
          </w:tcPr>
          <w:p w14:paraId="47D9F9B5" w14:textId="77777777" w:rsidR="00801A77" w:rsidRDefault="00801A77" w:rsidP="009C731E">
            <w:pPr>
              <w:pBdr>
                <w:top w:val="none" w:sz="0" w:space="0" w:color="auto"/>
                <w:left w:val="none" w:sz="0" w:space="0" w:color="auto"/>
                <w:bottom w:val="none" w:sz="0" w:space="0" w:color="auto"/>
                <w:right w:val="none" w:sz="0" w:space="0" w:color="auto"/>
                <w:between w:val="none" w:sz="0" w:space="0" w:color="auto"/>
              </w:pBdr>
            </w:pPr>
            <w:r>
              <w:t>P</w:t>
            </w:r>
          </w:p>
        </w:tc>
        <w:tc>
          <w:tcPr>
            <w:tcW w:w="1527" w:type="dxa"/>
          </w:tcPr>
          <w:p w14:paraId="104D7C3C" w14:textId="77777777" w:rsidR="00801A77" w:rsidRDefault="00801A77" w:rsidP="009C731E">
            <w:pPr>
              <w:pBdr>
                <w:top w:val="none" w:sz="0" w:space="0" w:color="auto"/>
                <w:left w:val="none" w:sz="0" w:space="0" w:color="auto"/>
                <w:bottom w:val="none" w:sz="0" w:space="0" w:color="auto"/>
                <w:right w:val="none" w:sz="0" w:space="0" w:color="auto"/>
                <w:between w:val="none" w:sz="0" w:space="0" w:color="auto"/>
              </w:pBdr>
            </w:pPr>
            <w:r>
              <w:t>d</w:t>
            </w:r>
          </w:p>
        </w:tc>
      </w:tr>
      <w:tr w:rsidR="00801A77" w14:paraId="30F0F139" w14:textId="77777777" w:rsidTr="00776BEE">
        <w:tc>
          <w:tcPr>
            <w:tcW w:w="2485" w:type="dxa"/>
          </w:tcPr>
          <w:p w14:paraId="2EBDE252" w14:textId="1B5E6F00" w:rsidR="00801A77" w:rsidRPr="009C731E"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1</w:t>
            </w:r>
          </w:p>
        </w:tc>
        <w:tc>
          <w:tcPr>
            <w:tcW w:w="1533" w:type="dxa"/>
          </w:tcPr>
          <w:p w14:paraId="45A02979" w14:textId="59840ADF"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 xml:space="preserve">2.84 </w:t>
            </w:r>
          </w:p>
        </w:tc>
        <w:tc>
          <w:tcPr>
            <w:tcW w:w="1535" w:type="dxa"/>
          </w:tcPr>
          <w:p w14:paraId="2C63DDF3" w14:textId="3641DA06"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88</w:t>
            </w:r>
          </w:p>
        </w:tc>
        <w:tc>
          <w:tcPr>
            <w:tcW w:w="1530" w:type="dxa"/>
          </w:tcPr>
          <w:p w14:paraId="0E4688B3" w14:textId="32F91EDE"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18.420</w:t>
            </w:r>
          </w:p>
        </w:tc>
        <w:tc>
          <w:tcPr>
            <w:tcW w:w="1627" w:type="dxa"/>
          </w:tcPr>
          <w:p w14:paraId="42F6F133" w14:textId="7F4198C0"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169017E2" w14:textId="7AE8273C"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729</w:t>
            </w:r>
          </w:p>
        </w:tc>
      </w:tr>
      <w:tr w:rsidR="00801A77" w14:paraId="628122C7" w14:textId="77777777" w:rsidTr="00776BEE">
        <w:tc>
          <w:tcPr>
            <w:tcW w:w="2485" w:type="dxa"/>
          </w:tcPr>
          <w:p w14:paraId="2662F36C" w14:textId="18826A4B" w:rsidR="00801A77" w:rsidRPr="009C731E"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2</w:t>
            </w:r>
          </w:p>
        </w:tc>
        <w:tc>
          <w:tcPr>
            <w:tcW w:w="1533" w:type="dxa"/>
          </w:tcPr>
          <w:p w14:paraId="3D21364C" w14:textId="253EE7DD"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51</w:t>
            </w:r>
          </w:p>
        </w:tc>
        <w:tc>
          <w:tcPr>
            <w:tcW w:w="1535" w:type="dxa"/>
          </w:tcPr>
          <w:p w14:paraId="3E2CE710" w14:textId="32309850"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4.33</w:t>
            </w:r>
          </w:p>
        </w:tc>
        <w:tc>
          <w:tcPr>
            <w:tcW w:w="1530" w:type="dxa"/>
          </w:tcPr>
          <w:p w14:paraId="5BA92867" w14:textId="380E67FC"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16.099</w:t>
            </w:r>
          </w:p>
        </w:tc>
        <w:tc>
          <w:tcPr>
            <w:tcW w:w="1627" w:type="dxa"/>
          </w:tcPr>
          <w:p w14:paraId="037FDE39" w14:textId="4A95CC70"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5B7CEC46" w14:textId="7D812C64"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66</w:t>
            </w:r>
          </w:p>
        </w:tc>
      </w:tr>
      <w:tr w:rsidR="00801A77" w14:paraId="24A5E027" w14:textId="77777777" w:rsidTr="00776BEE">
        <w:tc>
          <w:tcPr>
            <w:tcW w:w="2485" w:type="dxa"/>
          </w:tcPr>
          <w:p w14:paraId="0F2014F9" w14:textId="447C3B6C" w:rsidR="00801A77" w:rsidRPr="009C731E"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3</w:t>
            </w:r>
          </w:p>
        </w:tc>
        <w:tc>
          <w:tcPr>
            <w:tcW w:w="1533" w:type="dxa"/>
          </w:tcPr>
          <w:p w14:paraId="5CD13E6A" w14:textId="6081B052"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2.92</w:t>
            </w:r>
          </w:p>
        </w:tc>
        <w:tc>
          <w:tcPr>
            <w:tcW w:w="1535" w:type="dxa"/>
          </w:tcPr>
          <w:p w14:paraId="62545DEB" w14:textId="2870C096"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96</w:t>
            </w:r>
          </w:p>
        </w:tc>
        <w:tc>
          <w:tcPr>
            <w:tcW w:w="1530" w:type="dxa"/>
          </w:tcPr>
          <w:p w14:paraId="59A3F269" w14:textId="4D381A88"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20.042</w:t>
            </w:r>
          </w:p>
        </w:tc>
        <w:tc>
          <w:tcPr>
            <w:tcW w:w="1627" w:type="dxa"/>
          </w:tcPr>
          <w:p w14:paraId="01979185" w14:textId="1879247F"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2EB659F5" w14:textId="50903B0D"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67</w:t>
            </w:r>
          </w:p>
        </w:tc>
      </w:tr>
      <w:tr w:rsidR="00801A77" w14:paraId="0A09A7E9" w14:textId="77777777" w:rsidTr="00776BEE">
        <w:tc>
          <w:tcPr>
            <w:tcW w:w="2485" w:type="dxa"/>
          </w:tcPr>
          <w:p w14:paraId="4AAC3F2E" w14:textId="218A5948" w:rsidR="00801A77"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4</w:t>
            </w:r>
          </w:p>
        </w:tc>
        <w:tc>
          <w:tcPr>
            <w:tcW w:w="1533" w:type="dxa"/>
          </w:tcPr>
          <w:p w14:paraId="4D009EDA" w14:textId="17FD163E"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40</w:t>
            </w:r>
          </w:p>
        </w:tc>
        <w:tc>
          <w:tcPr>
            <w:tcW w:w="1535" w:type="dxa"/>
          </w:tcPr>
          <w:p w14:paraId="2BDAF48D" w14:textId="3677B220"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4.33</w:t>
            </w:r>
          </w:p>
        </w:tc>
        <w:tc>
          <w:tcPr>
            <w:tcW w:w="1530" w:type="dxa"/>
          </w:tcPr>
          <w:p w14:paraId="09E49985" w14:textId="6EF14A93"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18.575</w:t>
            </w:r>
          </w:p>
        </w:tc>
        <w:tc>
          <w:tcPr>
            <w:tcW w:w="1627" w:type="dxa"/>
          </w:tcPr>
          <w:p w14:paraId="21E2440E" w14:textId="40CE8297"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0059A488" w14:textId="4C757A80"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648</w:t>
            </w:r>
          </w:p>
        </w:tc>
      </w:tr>
      <w:tr w:rsidR="00801A77" w14:paraId="20A344C7" w14:textId="77777777" w:rsidTr="00776BEE">
        <w:tc>
          <w:tcPr>
            <w:tcW w:w="2485" w:type="dxa"/>
          </w:tcPr>
          <w:p w14:paraId="758BF1B6" w14:textId="537FF43A" w:rsidR="00801A77"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5</w:t>
            </w:r>
          </w:p>
        </w:tc>
        <w:tc>
          <w:tcPr>
            <w:tcW w:w="1533" w:type="dxa"/>
          </w:tcPr>
          <w:p w14:paraId="14C4C1B7" w14:textId="38339C7C"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2.72</w:t>
            </w:r>
          </w:p>
        </w:tc>
        <w:tc>
          <w:tcPr>
            <w:tcW w:w="1535" w:type="dxa"/>
          </w:tcPr>
          <w:p w14:paraId="5B4840DA" w14:textId="7F27F0AF"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93</w:t>
            </w:r>
          </w:p>
        </w:tc>
        <w:tc>
          <w:tcPr>
            <w:tcW w:w="1530" w:type="dxa"/>
          </w:tcPr>
          <w:p w14:paraId="7DECCDF3" w14:textId="502B214B"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21.930</w:t>
            </w:r>
          </w:p>
        </w:tc>
        <w:tc>
          <w:tcPr>
            <w:tcW w:w="1627" w:type="dxa"/>
          </w:tcPr>
          <w:p w14:paraId="00A5CC8E" w14:textId="36C41185"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73A51F00" w14:textId="7BC1E95E"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72</w:t>
            </w:r>
          </w:p>
        </w:tc>
      </w:tr>
      <w:tr w:rsidR="00801A77" w14:paraId="2472868A" w14:textId="77777777" w:rsidTr="00776BEE">
        <w:tc>
          <w:tcPr>
            <w:tcW w:w="2485" w:type="dxa"/>
          </w:tcPr>
          <w:p w14:paraId="2E70DB00" w14:textId="01E4E1C1" w:rsidR="00801A77"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6</w:t>
            </w:r>
          </w:p>
        </w:tc>
        <w:tc>
          <w:tcPr>
            <w:tcW w:w="1533" w:type="dxa"/>
          </w:tcPr>
          <w:p w14:paraId="3A8E5E46" w14:textId="6936D36B"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20</w:t>
            </w:r>
          </w:p>
        </w:tc>
        <w:tc>
          <w:tcPr>
            <w:tcW w:w="1535" w:type="dxa"/>
          </w:tcPr>
          <w:p w14:paraId="02C38404" w14:textId="22A4CAAF"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4.32</w:t>
            </w:r>
          </w:p>
        </w:tc>
        <w:tc>
          <w:tcPr>
            <w:tcW w:w="1530" w:type="dxa"/>
          </w:tcPr>
          <w:p w14:paraId="21AC461A" w14:textId="1E14A259"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22.346</w:t>
            </w:r>
          </w:p>
        </w:tc>
        <w:tc>
          <w:tcPr>
            <w:tcW w:w="1627" w:type="dxa"/>
          </w:tcPr>
          <w:p w14:paraId="690A1336" w14:textId="0D4A8A26"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428FDF33" w14:textId="022CA785"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65</w:t>
            </w:r>
          </w:p>
        </w:tc>
      </w:tr>
      <w:tr w:rsidR="00801A77" w14:paraId="2B29E19B" w14:textId="77777777" w:rsidTr="00776BEE">
        <w:tc>
          <w:tcPr>
            <w:tcW w:w="2485" w:type="dxa"/>
          </w:tcPr>
          <w:p w14:paraId="763D0346" w14:textId="6492B12F" w:rsidR="00801A77"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7</w:t>
            </w:r>
          </w:p>
        </w:tc>
        <w:tc>
          <w:tcPr>
            <w:tcW w:w="1533" w:type="dxa"/>
          </w:tcPr>
          <w:p w14:paraId="1DB3881F" w14:textId="29199F7C"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48</w:t>
            </w:r>
          </w:p>
        </w:tc>
        <w:tc>
          <w:tcPr>
            <w:tcW w:w="1535" w:type="dxa"/>
          </w:tcPr>
          <w:p w14:paraId="0B79D220" w14:textId="67318EE5"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4.46</w:t>
            </w:r>
          </w:p>
        </w:tc>
        <w:tc>
          <w:tcPr>
            <w:tcW w:w="1530" w:type="dxa"/>
          </w:tcPr>
          <w:p w14:paraId="5B7EC654" w14:textId="6EB9E13A"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20.077</w:t>
            </w:r>
          </w:p>
        </w:tc>
        <w:tc>
          <w:tcPr>
            <w:tcW w:w="1627" w:type="dxa"/>
          </w:tcPr>
          <w:p w14:paraId="298B60E7" w14:textId="60AA01EB" w:rsidR="00801A77" w:rsidRDefault="00A96F9B" w:rsidP="009C731E">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63115655" w14:textId="73FE220F"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63</w:t>
            </w:r>
          </w:p>
        </w:tc>
      </w:tr>
      <w:tr w:rsidR="00801A77" w14:paraId="7CAEF5C4" w14:textId="77777777" w:rsidTr="00776BEE">
        <w:tc>
          <w:tcPr>
            <w:tcW w:w="2485" w:type="dxa"/>
          </w:tcPr>
          <w:p w14:paraId="3B6212C1" w14:textId="6DA56A9F" w:rsidR="00801A77" w:rsidRDefault="00801A77" w:rsidP="009C731E">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8</w:t>
            </w:r>
          </w:p>
        </w:tc>
        <w:tc>
          <w:tcPr>
            <w:tcW w:w="1533" w:type="dxa"/>
          </w:tcPr>
          <w:p w14:paraId="3C764B4F" w14:textId="789A46CD"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3.27</w:t>
            </w:r>
          </w:p>
        </w:tc>
        <w:tc>
          <w:tcPr>
            <w:tcW w:w="1535" w:type="dxa"/>
          </w:tcPr>
          <w:p w14:paraId="2133DD55" w14:textId="56C33C2D" w:rsidR="00801A77" w:rsidRDefault="00E6691B" w:rsidP="009C731E">
            <w:pPr>
              <w:pBdr>
                <w:top w:val="none" w:sz="0" w:space="0" w:color="auto"/>
                <w:left w:val="none" w:sz="0" w:space="0" w:color="auto"/>
                <w:bottom w:val="none" w:sz="0" w:space="0" w:color="auto"/>
                <w:right w:val="none" w:sz="0" w:space="0" w:color="auto"/>
                <w:between w:val="none" w:sz="0" w:space="0" w:color="auto"/>
              </w:pBdr>
            </w:pPr>
            <w:r>
              <w:t>4.26</w:t>
            </w:r>
          </w:p>
        </w:tc>
        <w:tc>
          <w:tcPr>
            <w:tcW w:w="1530" w:type="dxa"/>
          </w:tcPr>
          <w:p w14:paraId="5DBED23B" w14:textId="19E9DCE4"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17.548</w:t>
            </w:r>
          </w:p>
        </w:tc>
        <w:tc>
          <w:tcPr>
            <w:tcW w:w="1627" w:type="dxa"/>
          </w:tcPr>
          <w:p w14:paraId="7C93FECA" w14:textId="77D70C77" w:rsidR="00801A77" w:rsidRDefault="00FB0E35" w:rsidP="009C731E">
            <w:pPr>
              <w:pBdr>
                <w:top w:val="none" w:sz="0" w:space="0" w:color="auto"/>
                <w:left w:val="none" w:sz="0" w:space="0" w:color="auto"/>
                <w:bottom w:val="none" w:sz="0" w:space="0" w:color="auto"/>
                <w:right w:val="none" w:sz="0" w:space="0" w:color="auto"/>
                <w:between w:val="none" w:sz="0" w:space="0" w:color="auto"/>
              </w:pBdr>
            </w:pPr>
            <w:r>
              <w:rPr>
                <w:rStyle w:val="CommentReference"/>
                <w:rFonts w:eastAsiaTheme="minorHAnsi"/>
                <w:lang w:eastAsia="en-US" w:bidi="he-IL"/>
              </w:rPr>
              <w:t>&lt;</w:t>
            </w:r>
            <w:r>
              <w:rPr>
                <w:rStyle w:val="CommentReference"/>
                <w:rFonts w:eastAsiaTheme="minorHAnsi"/>
              </w:rPr>
              <w:t>.001</w:t>
            </w:r>
          </w:p>
        </w:tc>
        <w:tc>
          <w:tcPr>
            <w:tcW w:w="1527" w:type="dxa"/>
          </w:tcPr>
          <w:p w14:paraId="54A29806" w14:textId="5C29C883" w:rsidR="00801A77" w:rsidRDefault="00FB0E35" w:rsidP="009C731E">
            <w:pPr>
              <w:pBdr>
                <w:top w:val="none" w:sz="0" w:space="0" w:color="auto"/>
                <w:left w:val="none" w:sz="0" w:space="0" w:color="auto"/>
                <w:bottom w:val="none" w:sz="0" w:space="0" w:color="auto"/>
                <w:right w:val="none" w:sz="0" w:space="0" w:color="auto"/>
                <w:between w:val="none" w:sz="0" w:space="0" w:color="auto"/>
              </w:pBdr>
            </w:pPr>
            <w:r>
              <w:t>.74</w:t>
            </w:r>
          </w:p>
        </w:tc>
      </w:tr>
    </w:tbl>
    <w:p w14:paraId="4AA5F759" w14:textId="795FCFDF" w:rsidR="00B9015A" w:rsidRDefault="00B9015A" w:rsidP="007C4B41"/>
    <w:p w14:paraId="724BB050" w14:textId="77777777" w:rsidR="00776BEE" w:rsidRDefault="00E6691B" w:rsidP="00776BEE">
      <w:pPr>
        <w:keepNext/>
      </w:pPr>
      <w:r>
        <w:rPr>
          <w:noProof/>
        </w:rPr>
        <w:lastRenderedPageBreak/>
        <w:drawing>
          <wp:inline distT="0" distB="0" distL="0" distR="0" wp14:anchorId="2BB06553" wp14:editId="318D6158">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C127201" w14:textId="135CFD5A" w:rsidR="007C4B41" w:rsidRPr="007C4B41" w:rsidRDefault="00776BEE" w:rsidP="00776BEE">
      <w:pPr>
        <w:pStyle w:val="Caption"/>
        <w:jc w:val="left"/>
      </w:pPr>
      <w:r>
        <w:t xml:space="preserve">Figure </w:t>
      </w:r>
      <w:fldSimple w:instr=" SEQ Figure \* ARABIC ">
        <w:r w:rsidR="00652B35">
          <w:rPr>
            <w:noProof/>
          </w:rPr>
          <w:t>10</w:t>
        </w:r>
      </w:fldSimple>
      <w:r>
        <w:t xml:space="preserve">. </w:t>
      </w:r>
      <w:r w:rsidRPr="005F5CC8">
        <w:t>Difference in UES scores between ti</w:t>
      </w:r>
      <w:r>
        <w:t>tles</w:t>
      </w:r>
    </w:p>
    <w:p w14:paraId="7E784A23" w14:textId="717016FF" w:rsidR="00933A43" w:rsidRDefault="00933A43" w:rsidP="00933A43">
      <w:pPr>
        <w:pStyle w:val="Caption"/>
        <w:keepNext/>
      </w:pPr>
      <w:r>
        <w:t xml:space="preserve">Table </w:t>
      </w:r>
      <w:fldSimple w:instr=" SEQ Table \* ARABIC ">
        <w:r w:rsidR="00652B35">
          <w:rPr>
            <w:noProof/>
          </w:rPr>
          <w:t>26</w:t>
        </w:r>
      </w:fldSimple>
      <w:r>
        <w:t xml:space="preserve">. </w:t>
      </w:r>
      <w:r w:rsidRPr="006F3304">
        <w:t>Difference in selection rate between titles</w:t>
      </w:r>
    </w:p>
    <w:tbl>
      <w:tblPr>
        <w:tblStyle w:val="APAReport"/>
        <w:tblW w:w="10237" w:type="dxa"/>
        <w:tblLook w:val="04A0" w:firstRow="1" w:lastRow="0" w:firstColumn="1" w:lastColumn="0" w:noHBand="0" w:noVBand="1"/>
      </w:tblPr>
      <w:tblGrid>
        <w:gridCol w:w="2485"/>
        <w:gridCol w:w="1533"/>
        <w:gridCol w:w="1535"/>
        <w:gridCol w:w="1530"/>
        <w:gridCol w:w="1627"/>
        <w:gridCol w:w="1527"/>
      </w:tblGrid>
      <w:tr w:rsidR="00776BEE" w14:paraId="12241981" w14:textId="77777777" w:rsidTr="0066613C">
        <w:trPr>
          <w:cnfStyle w:val="100000000000" w:firstRow="1" w:lastRow="0" w:firstColumn="0" w:lastColumn="0" w:oddVBand="0" w:evenVBand="0" w:oddHBand="0" w:evenHBand="0" w:firstRowFirstColumn="0" w:firstRowLastColumn="0" w:lastRowFirstColumn="0" w:lastRowLastColumn="0"/>
        </w:trPr>
        <w:tc>
          <w:tcPr>
            <w:tcW w:w="2485" w:type="dxa"/>
          </w:tcPr>
          <w:p w14:paraId="70CA286C"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Title</w:t>
            </w:r>
          </w:p>
        </w:tc>
        <w:tc>
          <w:tcPr>
            <w:tcW w:w="1533" w:type="dxa"/>
          </w:tcPr>
          <w:p w14:paraId="167DA262"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Original</w:t>
            </w:r>
          </w:p>
        </w:tc>
        <w:tc>
          <w:tcPr>
            <w:tcW w:w="1535" w:type="dxa"/>
          </w:tcPr>
          <w:p w14:paraId="6CCB59D9"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Modified</w:t>
            </w:r>
          </w:p>
        </w:tc>
        <w:tc>
          <w:tcPr>
            <w:tcW w:w="1530" w:type="dxa"/>
          </w:tcPr>
          <w:p w14:paraId="5042C847"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T</w:t>
            </w:r>
          </w:p>
        </w:tc>
        <w:tc>
          <w:tcPr>
            <w:tcW w:w="1627" w:type="dxa"/>
          </w:tcPr>
          <w:p w14:paraId="2D0A1BBE"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P</w:t>
            </w:r>
          </w:p>
        </w:tc>
        <w:tc>
          <w:tcPr>
            <w:tcW w:w="1527" w:type="dxa"/>
          </w:tcPr>
          <w:p w14:paraId="77D71A97"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d</w:t>
            </w:r>
          </w:p>
        </w:tc>
      </w:tr>
      <w:tr w:rsidR="00776BEE" w14:paraId="19A04D2F" w14:textId="77777777" w:rsidTr="0066613C">
        <w:tc>
          <w:tcPr>
            <w:tcW w:w="2485" w:type="dxa"/>
          </w:tcPr>
          <w:p w14:paraId="0DF32D14" w14:textId="77777777" w:rsidR="00776BEE" w:rsidRPr="009C731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1</w:t>
            </w:r>
          </w:p>
        </w:tc>
        <w:tc>
          <w:tcPr>
            <w:tcW w:w="1533" w:type="dxa"/>
          </w:tcPr>
          <w:p w14:paraId="4515091E" w14:textId="3A08E866"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267</w:t>
            </w:r>
          </w:p>
        </w:tc>
        <w:tc>
          <w:tcPr>
            <w:tcW w:w="1535" w:type="dxa"/>
          </w:tcPr>
          <w:p w14:paraId="530BAE39" w14:textId="6F7FABC4"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667</w:t>
            </w:r>
          </w:p>
        </w:tc>
        <w:tc>
          <w:tcPr>
            <w:tcW w:w="1530" w:type="dxa"/>
          </w:tcPr>
          <w:p w14:paraId="022790E2" w14:textId="326C20F2"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26.58</w:t>
            </w:r>
          </w:p>
        </w:tc>
        <w:tc>
          <w:tcPr>
            <w:tcW w:w="1627" w:type="dxa"/>
          </w:tcPr>
          <w:p w14:paraId="42EDEF37"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3CFEE4E7" w14:textId="76B0453D"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34</w:t>
            </w:r>
          </w:p>
        </w:tc>
      </w:tr>
      <w:tr w:rsidR="00776BEE" w14:paraId="70A117DB" w14:textId="77777777" w:rsidTr="0066613C">
        <w:tc>
          <w:tcPr>
            <w:tcW w:w="2485" w:type="dxa"/>
          </w:tcPr>
          <w:p w14:paraId="35BDC0B1" w14:textId="77777777" w:rsidR="00776BEE" w:rsidRPr="009C731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2</w:t>
            </w:r>
          </w:p>
        </w:tc>
        <w:tc>
          <w:tcPr>
            <w:tcW w:w="1533" w:type="dxa"/>
          </w:tcPr>
          <w:p w14:paraId="4B961E1E" w14:textId="391BE433"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55</w:t>
            </w:r>
          </w:p>
        </w:tc>
        <w:tc>
          <w:tcPr>
            <w:tcW w:w="1535" w:type="dxa"/>
          </w:tcPr>
          <w:p w14:paraId="590E3A3E" w14:textId="6CF810B5"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75</w:t>
            </w:r>
          </w:p>
        </w:tc>
        <w:tc>
          <w:tcPr>
            <w:tcW w:w="1530" w:type="dxa"/>
          </w:tcPr>
          <w:p w14:paraId="11DD3218" w14:textId="3C943C45"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16.67</w:t>
            </w:r>
          </w:p>
        </w:tc>
        <w:tc>
          <w:tcPr>
            <w:tcW w:w="1627" w:type="dxa"/>
          </w:tcPr>
          <w:p w14:paraId="6DD786D3"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005C5121" w14:textId="3276F588"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36</w:t>
            </w:r>
          </w:p>
        </w:tc>
      </w:tr>
      <w:tr w:rsidR="00776BEE" w14:paraId="06151231" w14:textId="77777777" w:rsidTr="0066613C">
        <w:tc>
          <w:tcPr>
            <w:tcW w:w="2485" w:type="dxa"/>
          </w:tcPr>
          <w:p w14:paraId="6F1D2797" w14:textId="77777777" w:rsidR="00776BEE" w:rsidRPr="009C731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3</w:t>
            </w:r>
          </w:p>
        </w:tc>
        <w:tc>
          <w:tcPr>
            <w:tcW w:w="1533" w:type="dxa"/>
          </w:tcPr>
          <w:p w14:paraId="4C84BDD2" w14:textId="54FDC9FC"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296</w:t>
            </w:r>
          </w:p>
        </w:tc>
        <w:tc>
          <w:tcPr>
            <w:tcW w:w="1535" w:type="dxa"/>
          </w:tcPr>
          <w:p w14:paraId="1B7305C5" w14:textId="7A480FCF"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679</w:t>
            </w:r>
          </w:p>
        </w:tc>
        <w:tc>
          <w:tcPr>
            <w:tcW w:w="1530" w:type="dxa"/>
          </w:tcPr>
          <w:p w14:paraId="26B1204C" w14:textId="28C0BB2A"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25.95</w:t>
            </w:r>
          </w:p>
        </w:tc>
        <w:tc>
          <w:tcPr>
            <w:tcW w:w="1627" w:type="dxa"/>
          </w:tcPr>
          <w:p w14:paraId="7430D341"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1025680A" w14:textId="3EED487B"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34</w:t>
            </w:r>
          </w:p>
        </w:tc>
      </w:tr>
      <w:tr w:rsidR="00776BEE" w14:paraId="32A34E63" w14:textId="77777777" w:rsidTr="0066613C">
        <w:tc>
          <w:tcPr>
            <w:tcW w:w="2485" w:type="dxa"/>
          </w:tcPr>
          <w:p w14:paraId="71678B02"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4</w:t>
            </w:r>
          </w:p>
        </w:tc>
        <w:tc>
          <w:tcPr>
            <w:tcW w:w="1533" w:type="dxa"/>
          </w:tcPr>
          <w:p w14:paraId="2C4CC82F" w14:textId="28C52D27"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485</w:t>
            </w:r>
          </w:p>
        </w:tc>
        <w:tc>
          <w:tcPr>
            <w:tcW w:w="1535" w:type="dxa"/>
          </w:tcPr>
          <w:p w14:paraId="18A881AD" w14:textId="340E663C"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693</w:t>
            </w:r>
          </w:p>
        </w:tc>
        <w:tc>
          <w:tcPr>
            <w:tcW w:w="1530" w:type="dxa"/>
          </w:tcPr>
          <w:p w14:paraId="13839215" w14:textId="2CC03460"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18.</w:t>
            </w:r>
            <w:r w:rsidR="00933A43">
              <w:t>45</w:t>
            </w:r>
          </w:p>
        </w:tc>
        <w:tc>
          <w:tcPr>
            <w:tcW w:w="1627" w:type="dxa"/>
          </w:tcPr>
          <w:p w14:paraId="3987E700"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lt;.001</w:t>
            </w:r>
          </w:p>
        </w:tc>
        <w:tc>
          <w:tcPr>
            <w:tcW w:w="1527" w:type="dxa"/>
          </w:tcPr>
          <w:p w14:paraId="2DB5CDC2" w14:textId="45206ED3"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36</w:t>
            </w:r>
          </w:p>
        </w:tc>
      </w:tr>
      <w:tr w:rsidR="00776BEE" w14:paraId="565EC994" w14:textId="77777777" w:rsidTr="0066613C">
        <w:tc>
          <w:tcPr>
            <w:tcW w:w="2485" w:type="dxa"/>
          </w:tcPr>
          <w:p w14:paraId="3E030DAC"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5</w:t>
            </w:r>
          </w:p>
        </w:tc>
        <w:tc>
          <w:tcPr>
            <w:tcW w:w="1533" w:type="dxa"/>
          </w:tcPr>
          <w:p w14:paraId="163053EE" w14:textId="1AF7C46A"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259</w:t>
            </w:r>
          </w:p>
        </w:tc>
        <w:tc>
          <w:tcPr>
            <w:tcW w:w="1535" w:type="dxa"/>
          </w:tcPr>
          <w:p w14:paraId="5710A022" w14:textId="03EC705D"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360</w:t>
            </w:r>
          </w:p>
        </w:tc>
        <w:tc>
          <w:tcPr>
            <w:tcW w:w="1530" w:type="dxa"/>
          </w:tcPr>
          <w:p w14:paraId="33DC2DEA" w14:textId="729A56F8"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w:t>
            </w:r>
            <w:r w:rsidR="00933A43">
              <w:t>2.844</w:t>
            </w:r>
          </w:p>
        </w:tc>
        <w:tc>
          <w:tcPr>
            <w:tcW w:w="1627" w:type="dxa"/>
          </w:tcPr>
          <w:p w14:paraId="20DA43A0" w14:textId="455AC989"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00</w:t>
            </w:r>
            <w:r w:rsidR="00933A43">
              <w:t>5</w:t>
            </w:r>
          </w:p>
        </w:tc>
        <w:tc>
          <w:tcPr>
            <w:tcW w:w="1527" w:type="dxa"/>
          </w:tcPr>
          <w:p w14:paraId="70610DE4" w14:textId="3C79746C"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46</w:t>
            </w:r>
          </w:p>
        </w:tc>
      </w:tr>
      <w:tr w:rsidR="00776BEE" w14:paraId="7CEFB8B7" w14:textId="77777777" w:rsidTr="0066613C">
        <w:tc>
          <w:tcPr>
            <w:tcW w:w="2485" w:type="dxa"/>
          </w:tcPr>
          <w:p w14:paraId="0D682662"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6</w:t>
            </w:r>
          </w:p>
        </w:tc>
        <w:tc>
          <w:tcPr>
            <w:tcW w:w="1533" w:type="dxa"/>
          </w:tcPr>
          <w:p w14:paraId="6F953B7D" w14:textId="019EF801"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374</w:t>
            </w:r>
          </w:p>
        </w:tc>
        <w:tc>
          <w:tcPr>
            <w:tcW w:w="1535" w:type="dxa"/>
          </w:tcPr>
          <w:p w14:paraId="4B182BF6" w14:textId="40D1B76E"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450</w:t>
            </w:r>
          </w:p>
        </w:tc>
        <w:tc>
          <w:tcPr>
            <w:tcW w:w="1530" w:type="dxa"/>
          </w:tcPr>
          <w:p w14:paraId="795B5873" w14:textId="3D72280A"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2.</w:t>
            </w:r>
            <w:r w:rsidR="00933A43">
              <w:t>01</w:t>
            </w:r>
          </w:p>
        </w:tc>
        <w:tc>
          <w:tcPr>
            <w:tcW w:w="1627" w:type="dxa"/>
          </w:tcPr>
          <w:p w14:paraId="405D3D0C" w14:textId="00F7E525" w:rsidR="00776BEE" w:rsidRDefault="00933A43" w:rsidP="0066613C">
            <w:pPr>
              <w:pBdr>
                <w:top w:val="none" w:sz="0" w:space="0" w:color="auto"/>
                <w:left w:val="none" w:sz="0" w:space="0" w:color="auto"/>
                <w:bottom w:val="none" w:sz="0" w:space="0" w:color="auto"/>
                <w:right w:val="none" w:sz="0" w:space="0" w:color="auto"/>
                <w:between w:val="none" w:sz="0" w:space="0" w:color="auto"/>
              </w:pBdr>
            </w:pPr>
            <w:r>
              <w:t>.045</w:t>
            </w:r>
          </w:p>
        </w:tc>
        <w:tc>
          <w:tcPr>
            <w:tcW w:w="1527" w:type="dxa"/>
          </w:tcPr>
          <w:p w14:paraId="53FBC635" w14:textId="547B0DE0"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49</w:t>
            </w:r>
          </w:p>
        </w:tc>
      </w:tr>
      <w:tr w:rsidR="00776BEE" w14:paraId="48D0A6AA" w14:textId="77777777" w:rsidTr="0066613C">
        <w:tc>
          <w:tcPr>
            <w:tcW w:w="2485" w:type="dxa"/>
          </w:tcPr>
          <w:p w14:paraId="138E400A"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7</w:t>
            </w:r>
          </w:p>
        </w:tc>
        <w:tc>
          <w:tcPr>
            <w:tcW w:w="1533" w:type="dxa"/>
          </w:tcPr>
          <w:p w14:paraId="533B8757" w14:textId="023EAC33"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413</w:t>
            </w:r>
          </w:p>
        </w:tc>
        <w:tc>
          <w:tcPr>
            <w:tcW w:w="1535" w:type="dxa"/>
          </w:tcPr>
          <w:p w14:paraId="2DC3E7ED" w14:textId="4C201F0D"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504</w:t>
            </w:r>
          </w:p>
        </w:tc>
        <w:tc>
          <w:tcPr>
            <w:tcW w:w="1530" w:type="dxa"/>
          </w:tcPr>
          <w:p w14:paraId="4FA54856" w14:textId="2C5D321D" w:rsidR="00776BEE" w:rsidRDefault="00933A43" w:rsidP="0066613C">
            <w:pPr>
              <w:pBdr>
                <w:top w:val="none" w:sz="0" w:space="0" w:color="auto"/>
                <w:left w:val="none" w:sz="0" w:space="0" w:color="auto"/>
                <w:bottom w:val="none" w:sz="0" w:space="0" w:color="auto"/>
                <w:right w:val="none" w:sz="0" w:space="0" w:color="auto"/>
                <w:between w:val="none" w:sz="0" w:space="0" w:color="auto"/>
              </w:pBdr>
            </w:pPr>
            <w:r>
              <w:t>-2.39</w:t>
            </w:r>
          </w:p>
        </w:tc>
        <w:tc>
          <w:tcPr>
            <w:tcW w:w="1627" w:type="dxa"/>
          </w:tcPr>
          <w:p w14:paraId="12D4F1E6" w14:textId="1DE20B57" w:rsidR="00776BEE" w:rsidRDefault="00933A43" w:rsidP="0066613C">
            <w:pPr>
              <w:pBdr>
                <w:top w:val="none" w:sz="0" w:space="0" w:color="auto"/>
                <w:left w:val="none" w:sz="0" w:space="0" w:color="auto"/>
                <w:bottom w:val="none" w:sz="0" w:space="0" w:color="auto"/>
                <w:right w:val="none" w:sz="0" w:space="0" w:color="auto"/>
                <w:between w:val="none" w:sz="0" w:space="0" w:color="auto"/>
              </w:pBdr>
            </w:pPr>
            <w:r>
              <w:t>.017</w:t>
            </w:r>
          </w:p>
        </w:tc>
        <w:tc>
          <w:tcPr>
            <w:tcW w:w="1527" w:type="dxa"/>
          </w:tcPr>
          <w:p w14:paraId="0E50B230" w14:textId="5204F42D"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50</w:t>
            </w:r>
          </w:p>
        </w:tc>
      </w:tr>
      <w:tr w:rsidR="00776BEE" w14:paraId="10921D19" w14:textId="77777777" w:rsidTr="0066613C">
        <w:tc>
          <w:tcPr>
            <w:tcW w:w="2485" w:type="dxa"/>
          </w:tcPr>
          <w:p w14:paraId="0796AFB0" w14:textId="77777777" w:rsidR="00776BEE" w:rsidRDefault="00776BEE"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8</w:t>
            </w:r>
          </w:p>
        </w:tc>
        <w:tc>
          <w:tcPr>
            <w:tcW w:w="1533" w:type="dxa"/>
          </w:tcPr>
          <w:p w14:paraId="3ADEA3F1" w14:textId="42AE524C"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404</w:t>
            </w:r>
          </w:p>
        </w:tc>
        <w:tc>
          <w:tcPr>
            <w:tcW w:w="1535" w:type="dxa"/>
          </w:tcPr>
          <w:p w14:paraId="0A442673" w14:textId="56408364" w:rsidR="00776BEE" w:rsidRDefault="005C2125" w:rsidP="0066613C">
            <w:pPr>
              <w:pBdr>
                <w:top w:val="none" w:sz="0" w:space="0" w:color="auto"/>
                <w:left w:val="none" w:sz="0" w:space="0" w:color="auto"/>
                <w:bottom w:val="none" w:sz="0" w:space="0" w:color="auto"/>
                <w:right w:val="none" w:sz="0" w:space="0" w:color="auto"/>
                <w:between w:val="none" w:sz="0" w:space="0" w:color="auto"/>
              </w:pBdr>
            </w:pPr>
            <w:r>
              <w:t>.503</w:t>
            </w:r>
          </w:p>
        </w:tc>
        <w:tc>
          <w:tcPr>
            <w:tcW w:w="1530" w:type="dxa"/>
          </w:tcPr>
          <w:p w14:paraId="7383D1B5" w14:textId="5C1751C9"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w:t>
            </w:r>
            <w:r w:rsidR="00933A43">
              <w:t>2.585</w:t>
            </w:r>
          </w:p>
        </w:tc>
        <w:tc>
          <w:tcPr>
            <w:tcW w:w="1627" w:type="dxa"/>
          </w:tcPr>
          <w:p w14:paraId="2310F4FB" w14:textId="1CC8A9CD" w:rsidR="00776BEE" w:rsidRDefault="00933A43" w:rsidP="0066613C">
            <w:pPr>
              <w:pBdr>
                <w:top w:val="none" w:sz="0" w:space="0" w:color="auto"/>
                <w:left w:val="none" w:sz="0" w:space="0" w:color="auto"/>
                <w:bottom w:val="none" w:sz="0" w:space="0" w:color="auto"/>
                <w:right w:val="none" w:sz="0" w:space="0" w:color="auto"/>
                <w:between w:val="none" w:sz="0" w:space="0" w:color="auto"/>
              </w:pBdr>
            </w:pPr>
            <w:r>
              <w:rPr>
                <w:rStyle w:val="CommentReference"/>
                <w:rFonts w:eastAsiaTheme="minorHAnsi"/>
                <w:lang w:eastAsia="en-US" w:bidi="he-IL"/>
              </w:rPr>
              <w:t>.</w:t>
            </w:r>
            <w:r>
              <w:rPr>
                <w:rStyle w:val="CommentReference"/>
                <w:rFonts w:eastAsiaTheme="minorHAnsi"/>
              </w:rPr>
              <w:t>010</w:t>
            </w:r>
          </w:p>
        </w:tc>
        <w:tc>
          <w:tcPr>
            <w:tcW w:w="1527" w:type="dxa"/>
          </w:tcPr>
          <w:p w14:paraId="5C930E22" w14:textId="00188327" w:rsidR="00776BEE" w:rsidRDefault="00776BEE" w:rsidP="0066613C">
            <w:pPr>
              <w:pBdr>
                <w:top w:val="none" w:sz="0" w:space="0" w:color="auto"/>
                <w:left w:val="none" w:sz="0" w:space="0" w:color="auto"/>
                <w:bottom w:val="none" w:sz="0" w:space="0" w:color="auto"/>
                <w:right w:val="none" w:sz="0" w:space="0" w:color="auto"/>
                <w:between w:val="none" w:sz="0" w:space="0" w:color="auto"/>
              </w:pBdr>
            </w:pPr>
            <w:r>
              <w:t>.50</w:t>
            </w:r>
          </w:p>
        </w:tc>
      </w:tr>
    </w:tbl>
    <w:p w14:paraId="523DA493" w14:textId="77777777" w:rsidR="007C4B41" w:rsidRPr="007C4B41" w:rsidRDefault="007C4B41" w:rsidP="007C4B41"/>
    <w:p w14:paraId="5F4123F9" w14:textId="77777777" w:rsidR="00933A43" w:rsidRDefault="00933A43" w:rsidP="00933A43">
      <w:pPr>
        <w:keepNext/>
      </w:pPr>
      <w:r>
        <w:rPr>
          <w:noProof/>
        </w:rPr>
        <w:lastRenderedPageBreak/>
        <w:drawing>
          <wp:inline distT="0" distB="0" distL="0" distR="0" wp14:anchorId="3307B782" wp14:editId="3C14CDBE">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1DF6D73" w14:textId="742F2267" w:rsidR="007C4B41" w:rsidRDefault="00933A43" w:rsidP="00933A43">
      <w:pPr>
        <w:pStyle w:val="Caption"/>
        <w:jc w:val="left"/>
      </w:pPr>
      <w:r>
        <w:t xml:space="preserve">Figure </w:t>
      </w:r>
      <w:fldSimple w:instr=" SEQ Figure \* ARABIC ">
        <w:r w:rsidR="00652B35">
          <w:rPr>
            <w:noProof/>
          </w:rPr>
          <w:t>11</w:t>
        </w:r>
      </w:fldSimple>
      <w:r>
        <w:t>. Difference in selection rate between titles</w:t>
      </w:r>
    </w:p>
    <w:p w14:paraId="2A767265" w14:textId="3E889B77" w:rsidR="00776BEE" w:rsidRDefault="00776BEE" w:rsidP="007C4B41"/>
    <w:p w14:paraId="4882C53C" w14:textId="4F47CDAA" w:rsidR="00665690" w:rsidRDefault="00665690" w:rsidP="00665690">
      <w:pPr>
        <w:pStyle w:val="Caption"/>
        <w:keepNext/>
      </w:pPr>
      <w:r>
        <w:t xml:space="preserve">Table </w:t>
      </w:r>
      <w:fldSimple w:instr=" SEQ Table \* ARABIC ">
        <w:r w:rsidR="00652B35">
          <w:rPr>
            <w:noProof/>
          </w:rPr>
          <w:t>27</w:t>
        </w:r>
      </w:fldSimple>
      <w:r>
        <w:t>. Difference in retention between titles</w:t>
      </w:r>
    </w:p>
    <w:tbl>
      <w:tblPr>
        <w:tblStyle w:val="APAReport"/>
        <w:tblW w:w="10237" w:type="dxa"/>
        <w:tblLook w:val="04A0" w:firstRow="1" w:lastRow="0" w:firstColumn="1" w:lastColumn="0" w:noHBand="0" w:noVBand="1"/>
      </w:tblPr>
      <w:tblGrid>
        <w:gridCol w:w="2485"/>
        <w:gridCol w:w="1533"/>
        <w:gridCol w:w="1535"/>
        <w:gridCol w:w="1530"/>
        <w:gridCol w:w="1627"/>
        <w:gridCol w:w="1527"/>
      </w:tblGrid>
      <w:tr w:rsidR="005C2125" w14:paraId="0B312CB9" w14:textId="77777777" w:rsidTr="0066613C">
        <w:trPr>
          <w:cnfStyle w:val="100000000000" w:firstRow="1" w:lastRow="0" w:firstColumn="0" w:lastColumn="0" w:oddVBand="0" w:evenVBand="0" w:oddHBand="0" w:evenHBand="0" w:firstRowFirstColumn="0" w:firstRowLastColumn="0" w:lastRowFirstColumn="0" w:lastRowLastColumn="0"/>
        </w:trPr>
        <w:tc>
          <w:tcPr>
            <w:tcW w:w="2485" w:type="dxa"/>
          </w:tcPr>
          <w:p w14:paraId="1864B24E"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pPr>
            <w:r>
              <w:t>Title</w:t>
            </w:r>
          </w:p>
        </w:tc>
        <w:tc>
          <w:tcPr>
            <w:tcW w:w="1533" w:type="dxa"/>
          </w:tcPr>
          <w:p w14:paraId="6A1918E6"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pPr>
            <w:r>
              <w:t>Original</w:t>
            </w:r>
          </w:p>
        </w:tc>
        <w:tc>
          <w:tcPr>
            <w:tcW w:w="1535" w:type="dxa"/>
          </w:tcPr>
          <w:p w14:paraId="5FDD2318"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pPr>
            <w:r>
              <w:t>Modified</w:t>
            </w:r>
          </w:p>
        </w:tc>
        <w:tc>
          <w:tcPr>
            <w:tcW w:w="1530" w:type="dxa"/>
          </w:tcPr>
          <w:p w14:paraId="41982D01"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pPr>
            <w:r>
              <w:t>T</w:t>
            </w:r>
          </w:p>
        </w:tc>
        <w:tc>
          <w:tcPr>
            <w:tcW w:w="1627" w:type="dxa"/>
          </w:tcPr>
          <w:p w14:paraId="06035EAD"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pPr>
            <w:r>
              <w:t>P</w:t>
            </w:r>
          </w:p>
        </w:tc>
        <w:tc>
          <w:tcPr>
            <w:tcW w:w="1527" w:type="dxa"/>
          </w:tcPr>
          <w:p w14:paraId="4A53C81F"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pPr>
            <w:r>
              <w:t>d</w:t>
            </w:r>
          </w:p>
        </w:tc>
      </w:tr>
      <w:tr w:rsidR="005C2125" w14:paraId="24A111C6" w14:textId="77777777" w:rsidTr="0066613C">
        <w:tc>
          <w:tcPr>
            <w:tcW w:w="2485" w:type="dxa"/>
          </w:tcPr>
          <w:p w14:paraId="788D786A" w14:textId="77777777" w:rsidR="005C2125" w:rsidRPr="009C731E"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1</w:t>
            </w:r>
          </w:p>
        </w:tc>
        <w:tc>
          <w:tcPr>
            <w:tcW w:w="1533" w:type="dxa"/>
          </w:tcPr>
          <w:p w14:paraId="66517816" w14:textId="79D28139"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17</w:t>
            </w:r>
          </w:p>
        </w:tc>
        <w:tc>
          <w:tcPr>
            <w:tcW w:w="1535" w:type="dxa"/>
          </w:tcPr>
          <w:p w14:paraId="5E78CE50" w14:textId="2D8FE597"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38</w:t>
            </w:r>
          </w:p>
        </w:tc>
        <w:tc>
          <w:tcPr>
            <w:tcW w:w="1530" w:type="dxa"/>
          </w:tcPr>
          <w:p w14:paraId="5B8FC999" w14:textId="7EC9EF6C"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944</w:t>
            </w:r>
          </w:p>
        </w:tc>
        <w:tc>
          <w:tcPr>
            <w:tcW w:w="1627" w:type="dxa"/>
          </w:tcPr>
          <w:p w14:paraId="3635DA0F" w14:textId="31A86EFB"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346</w:t>
            </w:r>
          </w:p>
        </w:tc>
        <w:tc>
          <w:tcPr>
            <w:tcW w:w="1527" w:type="dxa"/>
          </w:tcPr>
          <w:p w14:paraId="4AFB455E" w14:textId="7F157FD0"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2.9</w:t>
            </w:r>
          </w:p>
        </w:tc>
      </w:tr>
      <w:tr w:rsidR="005C2125" w14:paraId="3BB063AD" w14:textId="77777777" w:rsidTr="0066613C">
        <w:tc>
          <w:tcPr>
            <w:tcW w:w="2485" w:type="dxa"/>
          </w:tcPr>
          <w:p w14:paraId="52339E9D" w14:textId="77777777" w:rsidR="005C2125" w:rsidRPr="009C731E"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2</w:t>
            </w:r>
          </w:p>
        </w:tc>
        <w:tc>
          <w:tcPr>
            <w:tcW w:w="1533" w:type="dxa"/>
          </w:tcPr>
          <w:p w14:paraId="2158C407" w14:textId="2084C408"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14</w:t>
            </w:r>
          </w:p>
        </w:tc>
        <w:tc>
          <w:tcPr>
            <w:tcW w:w="1535" w:type="dxa"/>
          </w:tcPr>
          <w:p w14:paraId="656515F6" w14:textId="76FA12D9"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1.85</w:t>
            </w:r>
          </w:p>
        </w:tc>
        <w:tc>
          <w:tcPr>
            <w:tcW w:w="1530" w:type="dxa"/>
          </w:tcPr>
          <w:p w14:paraId="72085AE7" w14:textId="27D2954A"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1.828</w:t>
            </w:r>
          </w:p>
        </w:tc>
        <w:tc>
          <w:tcPr>
            <w:tcW w:w="1627" w:type="dxa"/>
          </w:tcPr>
          <w:p w14:paraId="45943645" w14:textId="065B6C6C"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068</w:t>
            </w:r>
          </w:p>
        </w:tc>
        <w:tc>
          <w:tcPr>
            <w:tcW w:w="1527" w:type="dxa"/>
          </w:tcPr>
          <w:p w14:paraId="61F2D3B3" w14:textId="03320F18"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2.08</w:t>
            </w:r>
          </w:p>
        </w:tc>
      </w:tr>
      <w:tr w:rsidR="005C2125" w14:paraId="07A68FB1" w14:textId="77777777" w:rsidTr="0066613C">
        <w:tc>
          <w:tcPr>
            <w:tcW w:w="2485" w:type="dxa"/>
          </w:tcPr>
          <w:p w14:paraId="78ECC208" w14:textId="77777777" w:rsidR="005C2125" w:rsidRPr="009C731E"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3</w:t>
            </w:r>
          </w:p>
        </w:tc>
        <w:tc>
          <w:tcPr>
            <w:tcW w:w="1533" w:type="dxa"/>
          </w:tcPr>
          <w:p w14:paraId="2DDC931C" w14:textId="3AC5E87E"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1.71</w:t>
            </w:r>
          </w:p>
        </w:tc>
        <w:tc>
          <w:tcPr>
            <w:tcW w:w="1535" w:type="dxa"/>
          </w:tcPr>
          <w:p w14:paraId="020469B9" w14:textId="0B3EDA22"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06</w:t>
            </w:r>
          </w:p>
        </w:tc>
        <w:tc>
          <w:tcPr>
            <w:tcW w:w="1530" w:type="dxa"/>
          </w:tcPr>
          <w:p w14:paraId="7E589BCB" w14:textId="0B6BB06E"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285</w:t>
            </w:r>
          </w:p>
        </w:tc>
        <w:tc>
          <w:tcPr>
            <w:tcW w:w="1627" w:type="dxa"/>
          </w:tcPr>
          <w:p w14:paraId="285DC6CB" w14:textId="5241E28F"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023</w:t>
            </w:r>
          </w:p>
        </w:tc>
        <w:tc>
          <w:tcPr>
            <w:tcW w:w="1527" w:type="dxa"/>
          </w:tcPr>
          <w:p w14:paraId="30A01085" w14:textId="6E51C170"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1.99</w:t>
            </w:r>
          </w:p>
        </w:tc>
      </w:tr>
      <w:tr w:rsidR="005C2125" w14:paraId="2F366679" w14:textId="77777777" w:rsidTr="0066613C">
        <w:tc>
          <w:tcPr>
            <w:tcW w:w="2485" w:type="dxa"/>
          </w:tcPr>
          <w:p w14:paraId="1BE336D2"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4</w:t>
            </w:r>
          </w:p>
        </w:tc>
        <w:tc>
          <w:tcPr>
            <w:tcW w:w="1533" w:type="dxa"/>
          </w:tcPr>
          <w:p w14:paraId="76BACEA2" w14:textId="5F7FC8AB"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5.02</w:t>
            </w:r>
          </w:p>
        </w:tc>
        <w:tc>
          <w:tcPr>
            <w:tcW w:w="1535" w:type="dxa"/>
          </w:tcPr>
          <w:p w14:paraId="77960D77" w14:textId="4B448464"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5.68</w:t>
            </w:r>
          </w:p>
        </w:tc>
        <w:tc>
          <w:tcPr>
            <w:tcW w:w="1530" w:type="dxa"/>
          </w:tcPr>
          <w:p w14:paraId="528F8EBB" w14:textId="0F72B84D"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060</w:t>
            </w:r>
          </w:p>
        </w:tc>
        <w:tc>
          <w:tcPr>
            <w:tcW w:w="1627" w:type="dxa"/>
          </w:tcPr>
          <w:p w14:paraId="6863898D" w14:textId="424998CD"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040</w:t>
            </w:r>
          </w:p>
        </w:tc>
        <w:tc>
          <w:tcPr>
            <w:tcW w:w="1527" w:type="dxa"/>
          </w:tcPr>
          <w:p w14:paraId="4DA0DC76" w14:textId="2DB29A33"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4.07</w:t>
            </w:r>
          </w:p>
        </w:tc>
      </w:tr>
      <w:tr w:rsidR="005C2125" w14:paraId="294943DE" w14:textId="77777777" w:rsidTr="0066613C">
        <w:tc>
          <w:tcPr>
            <w:tcW w:w="2485" w:type="dxa"/>
          </w:tcPr>
          <w:p w14:paraId="5505EDFF"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5</w:t>
            </w:r>
          </w:p>
        </w:tc>
        <w:tc>
          <w:tcPr>
            <w:tcW w:w="1533" w:type="dxa"/>
          </w:tcPr>
          <w:p w14:paraId="5F8838C2" w14:textId="45897FF8"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5.30</w:t>
            </w:r>
          </w:p>
        </w:tc>
        <w:tc>
          <w:tcPr>
            <w:tcW w:w="1535" w:type="dxa"/>
          </w:tcPr>
          <w:p w14:paraId="07F6649D" w14:textId="7427C751"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5.98</w:t>
            </w:r>
          </w:p>
        </w:tc>
        <w:tc>
          <w:tcPr>
            <w:tcW w:w="1530" w:type="dxa"/>
          </w:tcPr>
          <w:p w14:paraId="127E915C" w14:textId="0B3D52AF"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389</w:t>
            </w:r>
          </w:p>
        </w:tc>
        <w:tc>
          <w:tcPr>
            <w:tcW w:w="1627" w:type="dxa"/>
          </w:tcPr>
          <w:p w14:paraId="1C9B445A" w14:textId="1140519F"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017</w:t>
            </w:r>
          </w:p>
        </w:tc>
        <w:tc>
          <w:tcPr>
            <w:tcW w:w="1527" w:type="dxa"/>
          </w:tcPr>
          <w:p w14:paraId="0B99E094" w14:textId="594C6D9E"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3.64</w:t>
            </w:r>
          </w:p>
        </w:tc>
      </w:tr>
      <w:tr w:rsidR="005C2125" w14:paraId="29F11A04" w14:textId="77777777" w:rsidTr="0066613C">
        <w:tc>
          <w:tcPr>
            <w:tcW w:w="2485" w:type="dxa"/>
          </w:tcPr>
          <w:p w14:paraId="7ABD54AA"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6</w:t>
            </w:r>
          </w:p>
        </w:tc>
        <w:tc>
          <w:tcPr>
            <w:tcW w:w="1533" w:type="dxa"/>
          </w:tcPr>
          <w:p w14:paraId="4C6606BA" w14:textId="4FEA0E42"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24</w:t>
            </w:r>
          </w:p>
        </w:tc>
        <w:tc>
          <w:tcPr>
            <w:tcW w:w="1535" w:type="dxa"/>
          </w:tcPr>
          <w:p w14:paraId="011CE8E9" w14:textId="2687981F"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42</w:t>
            </w:r>
          </w:p>
        </w:tc>
        <w:tc>
          <w:tcPr>
            <w:tcW w:w="1530" w:type="dxa"/>
          </w:tcPr>
          <w:p w14:paraId="4D1FF63B" w14:textId="49D4E401"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w:t>
            </w:r>
            <w:r w:rsidR="00D94B04">
              <w:t>1.143</w:t>
            </w:r>
          </w:p>
        </w:tc>
        <w:tc>
          <w:tcPr>
            <w:tcW w:w="1627" w:type="dxa"/>
          </w:tcPr>
          <w:p w14:paraId="5E360921" w14:textId="01A08725"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254</w:t>
            </w:r>
          </w:p>
        </w:tc>
        <w:tc>
          <w:tcPr>
            <w:tcW w:w="1527" w:type="dxa"/>
          </w:tcPr>
          <w:p w14:paraId="5A09182B" w14:textId="3D19B71D"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649</w:t>
            </w:r>
          </w:p>
        </w:tc>
      </w:tr>
      <w:tr w:rsidR="005C2125" w14:paraId="0D3531F1" w14:textId="77777777" w:rsidTr="0066613C">
        <w:tc>
          <w:tcPr>
            <w:tcW w:w="2485" w:type="dxa"/>
          </w:tcPr>
          <w:p w14:paraId="217FD09D"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7</w:t>
            </w:r>
          </w:p>
        </w:tc>
        <w:tc>
          <w:tcPr>
            <w:tcW w:w="1533" w:type="dxa"/>
          </w:tcPr>
          <w:p w14:paraId="3F72E39D" w14:textId="4C2823F0"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2.92</w:t>
            </w:r>
          </w:p>
        </w:tc>
        <w:tc>
          <w:tcPr>
            <w:tcW w:w="1535" w:type="dxa"/>
          </w:tcPr>
          <w:p w14:paraId="3592C9F0" w14:textId="5A9724AA"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3.37</w:t>
            </w:r>
          </w:p>
        </w:tc>
        <w:tc>
          <w:tcPr>
            <w:tcW w:w="1530" w:type="dxa"/>
          </w:tcPr>
          <w:p w14:paraId="5B59D61A" w14:textId="16646CA8"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2.416</w:t>
            </w:r>
          </w:p>
        </w:tc>
        <w:tc>
          <w:tcPr>
            <w:tcW w:w="1627" w:type="dxa"/>
          </w:tcPr>
          <w:p w14:paraId="20777C16" w14:textId="4DAC75BE"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016</w:t>
            </w:r>
          </w:p>
        </w:tc>
        <w:tc>
          <w:tcPr>
            <w:tcW w:w="1527" w:type="dxa"/>
          </w:tcPr>
          <w:p w14:paraId="22E02D43" w14:textId="520FE444"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2.46</w:t>
            </w:r>
          </w:p>
        </w:tc>
      </w:tr>
      <w:tr w:rsidR="005C2125" w14:paraId="5D9E71DC" w14:textId="77777777" w:rsidTr="0066613C">
        <w:tc>
          <w:tcPr>
            <w:tcW w:w="2485" w:type="dxa"/>
          </w:tcPr>
          <w:p w14:paraId="4CC9B2C8" w14:textId="77777777" w:rsidR="005C2125" w:rsidRDefault="005C2125" w:rsidP="0066613C">
            <w:pPr>
              <w:pBdr>
                <w:top w:val="none" w:sz="0" w:space="0" w:color="auto"/>
                <w:left w:val="none" w:sz="0" w:space="0" w:color="auto"/>
                <w:bottom w:val="none" w:sz="0" w:space="0" w:color="auto"/>
                <w:right w:val="none" w:sz="0" w:space="0" w:color="auto"/>
                <w:between w:val="none" w:sz="0" w:space="0" w:color="auto"/>
              </w:pBdr>
              <w:rPr>
                <w:sz w:val="20"/>
                <w:szCs w:val="20"/>
              </w:rPr>
            </w:pPr>
            <w:r>
              <w:rPr>
                <w:sz w:val="20"/>
                <w:szCs w:val="20"/>
              </w:rPr>
              <w:t>8</w:t>
            </w:r>
          </w:p>
        </w:tc>
        <w:tc>
          <w:tcPr>
            <w:tcW w:w="1533" w:type="dxa"/>
          </w:tcPr>
          <w:p w14:paraId="70DC8064" w14:textId="1B217FAC"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3.26</w:t>
            </w:r>
          </w:p>
        </w:tc>
        <w:tc>
          <w:tcPr>
            <w:tcW w:w="1535" w:type="dxa"/>
          </w:tcPr>
          <w:p w14:paraId="56365F15" w14:textId="5E04713C" w:rsidR="005C2125" w:rsidRDefault="0024419F" w:rsidP="0066613C">
            <w:pPr>
              <w:pBdr>
                <w:top w:val="none" w:sz="0" w:space="0" w:color="auto"/>
                <w:left w:val="none" w:sz="0" w:space="0" w:color="auto"/>
                <w:bottom w:val="none" w:sz="0" w:space="0" w:color="auto"/>
                <w:right w:val="none" w:sz="0" w:space="0" w:color="auto"/>
                <w:between w:val="none" w:sz="0" w:space="0" w:color="auto"/>
              </w:pBdr>
            </w:pPr>
            <w:r>
              <w:t>3.60</w:t>
            </w:r>
          </w:p>
        </w:tc>
        <w:tc>
          <w:tcPr>
            <w:tcW w:w="1530" w:type="dxa"/>
          </w:tcPr>
          <w:p w14:paraId="7EEA920D" w14:textId="28F7C9C1"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1.437</w:t>
            </w:r>
          </w:p>
        </w:tc>
        <w:tc>
          <w:tcPr>
            <w:tcW w:w="1627" w:type="dxa"/>
          </w:tcPr>
          <w:p w14:paraId="07F1EC5F" w14:textId="23990F1B"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151</w:t>
            </w:r>
          </w:p>
        </w:tc>
        <w:tc>
          <w:tcPr>
            <w:tcW w:w="1527" w:type="dxa"/>
          </w:tcPr>
          <w:p w14:paraId="67059E80" w14:textId="42C9D18D" w:rsidR="005C2125" w:rsidRDefault="00D94B04" w:rsidP="0066613C">
            <w:pPr>
              <w:pBdr>
                <w:top w:val="none" w:sz="0" w:space="0" w:color="auto"/>
                <w:left w:val="none" w:sz="0" w:space="0" w:color="auto"/>
                <w:bottom w:val="none" w:sz="0" w:space="0" w:color="auto"/>
                <w:right w:val="none" w:sz="0" w:space="0" w:color="auto"/>
                <w:between w:val="none" w:sz="0" w:space="0" w:color="auto"/>
              </w:pBdr>
            </w:pPr>
            <w:r>
              <w:t>3.11</w:t>
            </w:r>
          </w:p>
        </w:tc>
      </w:tr>
    </w:tbl>
    <w:p w14:paraId="19C0E6D8" w14:textId="77777777" w:rsidR="005C2125" w:rsidRDefault="005C2125" w:rsidP="007C4B41"/>
    <w:p w14:paraId="206A9BC4" w14:textId="77777777" w:rsidR="00665690" w:rsidRDefault="00665690" w:rsidP="00665690">
      <w:pPr>
        <w:keepNext/>
      </w:pPr>
      <w:r>
        <w:rPr>
          <w:noProof/>
        </w:rPr>
        <w:drawing>
          <wp:inline distT="0" distB="0" distL="0" distR="0" wp14:anchorId="2BFA7D48" wp14:editId="24F18B89">
            <wp:extent cx="5486400"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6C25FDA" w14:textId="10A9E387" w:rsidR="005C2125" w:rsidRPr="007C4B41" w:rsidRDefault="00665690" w:rsidP="00665690">
      <w:pPr>
        <w:pStyle w:val="Caption"/>
        <w:jc w:val="left"/>
      </w:pPr>
      <w:r>
        <w:t xml:space="preserve">Figure </w:t>
      </w:r>
      <w:fldSimple w:instr=" SEQ Figure \* ARABIC ">
        <w:r w:rsidR="00652B35">
          <w:rPr>
            <w:noProof/>
          </w:rPr>
          <w:t>12</w:t>
        </w:r>
      </w:fldSimple>
      <w:r>
        <w:t>. Difference in retention between titles</w:t>
      </w:r>
    </w:p>
    <w:p w14:paraId="044FD907" w14:textId="7FAB582A" w:rsidR="009F54CB" w:rsidRDefault="009F54CB" w:rsidP="00B34B93">
      <w:pPr>
        <w:pStyle w:val="Heading1"/>
      </w:pPr>
      <w:bookmarkStart w:id="121" w:name="_Toc114161275"/>
      <w:r>
        <w:t>Dissertation discussion</w:t>
      </w:r>
      <w:bookmarkEnd w:id="121"/>
      <w:r>
        <w:t xml:space="preserve"> </w:t>
      </w:r>
    </w:p>
    <w:p w14:paraId="2E779EA2" w14:textId="77777777" w:rsidR="00057085" w:rsidRPr="008C6001" w:rsidRDefault="00057085" w:rsidP="00057085">
      <w:r w:rsidRPr="003D75E9">
        <w:rPr>
          <w:highlight w:val="yellow"/>
        </w:rPr>
        <w:t>For my doctoral research project, I have studied how digital text impact user experience (UX). My dissertation is titled “Sticky Words: A Computational Linguistics Approach to Assessment and Manipulation of Information Engagement”. My main objective and expected research contribution was to develop predictive and prescriptive models for engaging text using natural language processing (NLP). Specifically, my dissertation includes three research projects that support each other. The first, titled “Conceptual Framework for Digital Information Engagement with Text” is an exploratory study on how users engage with digital information. I define information engagement based on a comprehensive literature review, and then demonstrate how engagement if influenced by changes in language through a series of large-scale online user surveys. In the second study, titled “</w:t>
      </w:r>
      <w:bookmarkStart w:id="122" w:name="_Hlk118135372"/>
      <w:r w:rsidRPr="003D75E9">
        <w:rPr>
          <w:highlight w:val="yellow"/>
        </w:rPr>
        <w:t xml:space="preserve">The READ Model: Representativeness, </w:t>
      </w:r>
      <w:r w:rsidRPr="003D75E9">
        <w:rPr>
          <w:highlight w:val="yellow"/>
        </w:rPr>
        <w:lastRenderedPageBreak/>
        <w:t>Ease-of-Use, Affect and Distribution as Predictors of Information Engagement</w:t>
      </w:r>
      <w:bookmarkEnd w:id="122"/>
      <w:r w:rsidRPr="003D75E9">
        <w:rPr>
          <w:highlight w:val="yellow"/>
        </w:rPr>
        <w:t>”, I developed a predictive model of textual engagement. Using advanced statistical analysis and regression models, I recognized and verified significant factors that predict which words will be more engaging to users – better evaluated, selected, and retained. I also developed an original Python program that calculates words’ predicted user engagement scores and chooses which synonyms to use. The third and final study, titled “Digital Information Manipulation and Assessment (DIMA)”, is prescriptive application of my research. The predictive model was used to manipulate digital texts, and difference in responses was observed using large online AB testing. Results were significant and indicative to the applicable and valuable nature of this doctoral research.</w:t>
      </w:r>
      <w:r w:rsidRPr="008C6001">
        <w:t xml:space="preserve"> </w:t>
      </w:r>
    </w:p>
    <w:p w14:paraId="3FA06CF1" w14:textId="77777777" w:rsidR="00057085" w:rsidRDefault="00057085" w:rsidP="00E35F6E"/>
    <w:p w14:paraId="06EF8A27" w14:textId="2BA3A291" w:rsidR="003E1EE5" w:rsidRDefault="004D33E7" w:rsidP="00E35F6E">
      <w:r w:rsidRPr="004D33E7">
        <w:t xml:space="preserve">This study explored new media engagement through the investigation of the effect of </w:t>
      </w:r>
      <w:r w:rsidRPr="004D33E7">
        <w:rPr>
          <w:i/>
          <w:iCs/>
        </w:rPr>
        <w:t>sticky words</w:t>
      </w:r>
      <w:r w:rsidRPr="004D33E7">
        <w:t>, words that are memorable, "catchy," or otherwise compelling</w:t>
      </w:r>
      <w:r w:rsidR="00A53C56">
        <w:t xml:space="preserve">, on IE. </w:t>
      </w:r>
      <w:r w:rsidR="00A53C56" w:rsidRPr="00E35F6E">
        <w:t xml:space="preserve">Research shows that while most information consumed using new media technologies is quickly forgotten, </w:t>
      </w:r>
      <w:r w:rsidR="00A53C56">
        <w:t xml:space="preserve">use of sticky words can increase retention of information and improve IE. </w:t>
      </w:r>
      <w:r>
        <w:t>T</w:t>
      </w:r>
      <w:r w:rsidR="00F51F12" w:rsidRPr="00E35F6E">
        <w:t>hese messages can be systematically evaluated</w:t>
      </w:r>
      <w:r>
        <w:t xml:space="preserve"> for</w:t>
      </w:r>
      <w:r w:rsidR="00F51F12" w:rsidRPr="00E35F6E">
        <w:t xml:space="preserve"> and potentially developed</w:t>
      </w:r>
      <w:r>
        <w:t xml:space="preserve"> for stickiness</w:t>
      </w:r>
      <w:r w:rsidR="00F51F12" w:rsidRPr="00E35F6E">
        <w:t xml:space="preserve"> using semantic analysis, </w:t>
      </w:r>
      <w:r>
        <w:t>NLP</w:t>
      </w:r>
      <w:r w:rsidR="00F51F12" w:rsidRPr="00E35F6E">
        <w:t xml:space="preserve"> techniques</w:t>
      </w:r>
      <w:r>
        <w:t>,</w:t>
      </w:r>
      <w:r w:rsidR="00F51F12" w:rsidRPr="00E35F6E">
        <w:t xml:space="preserve"> and a rule-based approach. </w:t>
      </w:r>
    </w:p>
    <w:p w14:paraId="69C632BE" w14:textId="4A75E77D" w:rsidR="00924217" w:rsidRDefault="004D33E7" w:rsidP="003E1EE5">
      <w:r>
        <w:t>This study</w:t>
      </w:r>
      <w:r w:rsidR="003E1EE5">
        <w:t xml:space="preserve"> propose</w:t>
      </w:r>
      <w:r>
        <w:t>d</w:t>
      </w:r>
      <w:r w:rsidR="003E1EE5">
        <w:t xml:space="preserve"> and </w:t>
      </w:r>
      <w:r w:rsidR="003E1EE5" w:rsidRPr="00D10919">
        <w:t>validate</w:t>
      </w:r>
      <w:r>
        <w:t>d</w:t>
      </w:r>
      <w:r w:rsidR="003E1EE5" w:rsidRPr="00D10919">
        <w:t xml:space="preserve"> </w:t>
      </w:r>
      <w:r w:rsidR="00924217">
        <w:t xml:space="preserve">a </w:t>
      </w:r>
      <w:r w:rsidR="003E1EE5" w:rsidRPr="00D10919">
        <w:t xml:space="preserve">conceptual </w:t>
      </w:r>
      <w:r w:rsidR="00924217">
        <w:t>model of IE based on identification of</w:t>
      </w:r>
      <w:r w:rsidR="00A53C56">
        <w:t xml:space="preserve"> its three dimensions</w:t>
      </w:r>
      <w:r w:rsidR="003E1EE5" w:rsidRPr="00D10919">
        <w:t>.</w:t>
      </w:r>
      <w:r w:rsidR="003E1EE5">
        <w:t xml:space="preserve"> </w:t>
      </w:r>
      <w:r w:rsidR="00A53C56">
        <w:t>Validation</w:t>
      </w:r>
      <w:r w:rsidR="00924217">
        <w:t xml:space="preserve"> of this model </w:t>
      </w:r>
      <w:r w:rsidR="00A53C56">
        <w:t>produced</w:t>
      </w:r>
      <w:r w:rsidR="00924217">
        <w:t xml:space="preserve"> several significant results:</w:t>
      </w:r>
    </w:p>
    <w:p w14:paraId="21A45FB4" w14:textId="3E23C3EF" w:rsidR="00924217" w:rsidRDefault="004D33E7" w:rsidP="00735B60">
      <w:pPr>
        <w:pStyle w:val="ListParagraph"/>
        <w:numPr>
          <w:ilvl w:val="0"/>
          <w:numId w:val="44"/>
        </w:numPr>
      </w:pPr>
      <w:r>
        <w:t>IE</w:t>
      </w:r>
      <w:r w:rsidR="003E1EE5">
        <w:t xml:space="preserve"> is a driver for inf</w:t>
      </w:r>
      <w:r w:rsidR="003E1EE5" w:rsidRPr="00B11EE4">
        <w:t xml:space="preserve">ormation use as operationalized </w:t>
      </w:r>
      <w:r w:rsidR="00A53C56">
        <w:t>as</w:t>
      </w:r>
      <w:r w:rsidR="003E1EE5" w:rsidRPr="00B11EE4">
        <w:t xml:space="preserve"> </w:t>
      </w:r>
      <w:r w:rsidR="003E1EE5" w:rsidRPr="00A53C56">
        <w:rPr>
          <w:i/>
          <w:iCs/>
        </w:rPr>
        <w:t>participation</w:t>
      </w:r>
      <w:r w:rsidR="003E1EE5">
        <w:t xml:space="preserve"> (</w:t>
      </w:r>
      <w:r w:rsidR="003E1EE5" w:rsidRPr="00B11EE4">
        <w:t>retrieval</w:t>
      </w:r>
      <w:r w:rsidR="003E1EE5">
        <w:t xml:space="preserve"> or selection rate) and </w:t>
      </w:r>
      <w:r w:rsidR="003E1EE5" w:rsidRPr="00A53C56">
        <w:rPr>
          <w:i/>
          <w:iCs/>
        </w:rPr>
        <w:t>perseverance</w:t>
      </w:r>
      <w:r w:rsidR="003E1EE5">
        <w:t xml:space="preserve"> (</w:t>
      </w:r>
      <w:r w:rsidR="003E1EE5" w:rsidRPr="00B11EE4">
        <w:t>retention and integration</w:t>
      </w:r>
      <w:r w:rsidR="003E1EE5">
        <w:t xml:space="preserve"> or memory)</w:t>
      </w:r>
      <w:r w:rsidR="003E1EE5" w:rsidRPr="00B11EE4">
        <w:t xml:space="preserve">. </w:t>
      </w:r>
    </w:p>
    <w:p w14:paraId="7F40BA10" w14:textId="31CDEC14" w:rsidR="00924217" w:rsidRDefault="0055550D" w:rsidP="00735B60">
      <w:pPr>
        <w:pStyle w:val="ListParagraph"/>
        <w:numPr>
          <w:ilvl w:val="0"/>
          <w:numId w:val="44"/>
        </w:numPr>
        <w:rPr>
          <w:noProof/>
        </w:rPr>
      </w:pPr>
      <w:r>
        <w:lastRenderedPageBreak/>
        <w:t>A</w:t>
      </w:r>
      <w:r w:rsidR="003E1EE5" w:rsidRPr="00DF533B">
        <w:t xml:space="preserve"> </w:t>
      </w:r>
      <w:r w:rsidR="003E1EE5" w:rsidRPr="00B11EE4">
        <w:t>significant</w:t>
      </w:r>
      <w:r w:rsidR="004D33E7">
        <w:t>ly</w:t>
      </w:r>
      <w:r w:rsidR="003E1EE5" w:rsidRPr="00DF533B">
        <w:t xml:space="preserve"> positive correlation </w:t>
      </w:r>
      <w:r w:rsidR="00A53C56">
        <w:t>exists among</w:t>
      </w:r>
      <w:r w:rsidR="003E1EE5" w:rsidRPr="00DF533B">
        <w:t xml:space="preserve"> how information is </w:t>
      </w:r>
      <w:proofErr w:type="gramStart"/>
      <w:r w:rsidR="003E1EE5" w:rsidRPr="00DF533B">
        <w:t>evaluated</w:t>
      </w:r>
      <w:r w:rsidR="004D33E7">
        <w:t>;</w:t>
      </w:r>
      <w:proofErr w:type="gramEnd"/>
      <w:r w:rsidR="003E1EE5" w:rsidRPr="00DF533B">
        <w:t xml:space="preserve"> </w:t>
      </w:r>
      <w:r w:rsidR="004D33E7">
        <w:t>e</w:t>
      </w:r>
      <w:r w:rsidR="003E1EE5" w:rsidRPr="00DF533B">
        <w:t>xchanged</w:t>
      </w:r>
      <w:r w:rsidR="004D33E7">
        <w:t>;</w:t>
      </w:r>
      <w:r w:rsidR="003E1EE5" w:rsidRPr="00DF533B">
        <w:t xml:space="preserve"> employed</w:t>
      </w:r>
      <w:r w:rsidR="004D33E7">
        <w:t>;</w:t>
      </w:r>
      <w:r w:rsidR="003E1EE5" w:rsidRPr="00DF533B">
        <w:t xml:space="preserve"> and integrated in terms of information effectiveness, adoption, and subsequent usage </w:t>
      </w:r>
      <w:r w:rsidR="003E1EE5" w:rsidRPr="00DF533B">
        <w:rPr>
          <w:noProof/>
        </w:rPr>
        <w:t xml:space="preserve">behavior. </w:t>
      </w:r>
    </w:p>
    <w:p w14:paraId="44FEC395" w14:textId="77777777" w:rsidR="00C53664" w:rsidRDefault="003E1EE5" w:rsidP="00C53664">
      <w:pPr>
        <w:pStyle w:val="ListParagraph"/>
        <w:numPr>
          <w:ilvl w:val="0"/>
          <w:numId w:val="44"/>
        </w:numPr>
      </w:pPr>
      <w:r w:rsidRPr="00DF533B">
        <w:t xml:space="preserve">IE </w:t>
      </w:r>
      <w:r>
        <w:t xml:space="preserve">is </w:t>
      </w:r>
      <w:r w:rsidRPr="00DF533B">
        <w:t>an important research construct</w:t>
      </w:r>
      <w:r w:rsidR="0059102D">
        <w:t xml:space="preserve"> because it</w:t>
      </w:r>
      <w:r w:rsidRPr="00DF533B">
        <w:t xml:space="preserve"> leads to desired outcomes in the form o</w:t>
      </w:r>
      <w:r>
        <w:t>f positive</w:t>
      </w:r>
      <w:r w:rsidRPr="00DF533B">
        <w:t xml:space="preserve"> affective, behavioral</w:t>
      </w:r>
      <w:r>
        <w:t>,</w:t>
      </w:r>
      <w:r w:rsidRPr="00DF533B">
        <w:t xml:space="preserve"> and cognitive responses. </w:t>
      </w:r>
    </w:p>
    <w:p w14:paraId="748C6222" w14:textId="0ACF1253" w:rsidR="00924217" w:rsidRPr="00C53664" w:rsidRDefault="003E1EE5" w:rsidP="00C53664">
      <w:pPr>
        <w:pStyle w:val="ListParagraph"/>
        <w:numPr>
          <w:ilvl w:val="0"/>
          <w:numId w:val="44"/>
        </w:numPr>
      </w:pPr>
      <w:r w:rsidRPr="00C53664">
        <w:t>IE is</w:t>
      </w:r>
      <w:r w:rsidRPr="00D10919">
        <w:t xml:space="preserve"> driven, if not determined, by how information is expressed, specifically </w:t>
      </w:r>
      <w:r w:rsidR="0059102D">
        <w:t xml:space="preserve">by </w:t>
      </w:r>
      <w:r w:rsidR="0055550D">
        <w:t xml:space="preserve">word </w:t>
      </w:r>
      <w:proofErr w:type="gramStart"/>
      <w:r w:rsidR="0055550D">
        <w:t>choice</w:t>
      </w:r>
      <w:proofErr w:type="gramEnd"/>
    </w:p>
    <w:p w14:paraId="37520E90" w14:textId="7F166CAD" w:rsidR="003E1EE5" w:rsidRDefault="003E1EE5" w:rsidP="00735B60">
      <w:pPr>
        <w:pStyle w:val="ListParagraph"/>
        <w:numPr>
          <w:ilvl w:val="0"/>
          <w:numId w:val="44"/>
        </w:numPr>
      </w:pPr>
      <w:r w:rsidRPr="00D10919">
        <w:t>IE is distinct from user</w:t>
      </w:r>
      <w:r w:rsidR="0059102D">
        <w:t xml:space="preserve"> engagement </w:t>
      </w:r>
      <w:r w:rsidRPr="00D10919">
        <w:t xml:space="preserve">because it depends on </w:t>
      </w:r>
      <w:r w:rsidR="0059102D">
        <w:t xml:space="preserve">only evaluation of </w:t>
      </w:r>
      <w:r w:rsidRPr="00D10919">
        <w:t xml:space="preserve">the information </w:t>
      </w:r>
      <w:r w:rsidR="0055550D">
        <w:t xml:space="preserve">itself, </w:t>
      </w:r>
      <w:r w:rsidR="0059102D">
        <w:t xml:space="preserve">specifically of </w:t>
      </w:r>
      <w:r w:rsidR="0055550D">
        <w:t>w</w:t>
      </w:r>
      <w:r w:rsidRPr="00D10919">
        <w:t xml:space="preserve">ord choice </w:t>
      </w:r>
      <w:r w:rsidR="00735B60" w:rsidRPr="00D10919">
        <w:t>independen</w:t>
      </w:r>
      <w:r w:rsidR="00735B60">
        <w:t>tly</w:t>
      </w:r>
      <w:r w:rsidRPr="00D10919">
        <w:t xml:space="preserve"> of other user and system variables. </w:t>
      </w:r>
    </w:p>
    <w:p w14:paraId="44465F83" w14:textId="47E6C185" w:rsidR="00D51ADB" w:rsidRDefault="0059102D" w:rsidP="00586394">
      <w:pPr>
        <w:pStyle w:val="ListParagraph"/>
        <w:numPr>
          <w:ilvl w:val="0"/>
          <w:numId w:val="44"/>
        </w:numPr>
      </w:pPr>
      <w:r>
        <w:t>V</w:t>
      </w:r>
      <w:r w:rsidR="003E1EE5" w:rsidRPr="000D3759">
        <w:t xml:space="preserve">ariations in the expression of the information (the phrasing used) impact </w:t>
      </w:r>
      <w:r w:rsidR="00D51ADB" w:rsidRPr="00D51ADB">
        <w:t>perception</w:t>
      </w:r>
      <w:r w:rsidR="00D51ADB">
        <w:t xml:space="preserve"> as</w:t>
      </w:r>
      <w:r w:rsidR="00D51ADB" w:rsidRPr="00D51ADB">
        <w:t xml:space="preserve"> measured by user evaluation using the UES</w:t>
      </w:r>
      <w:r w:rsidR="00D51ADB">
        <w:t>,</w:t>
      </w:r>
      <w:r w:rsidR="00D51ADB" w:rsidRPr="00D51ADB">
        <w:t xml:space="preserve"> participation</w:t>
      </w:r>
      <w:r w:rsidR="00D51ADB">
        <w:t xml:space="preserve"> as</w:t>
      </w:r>
      <w:r w:rsidR="00D51ADB" w:rsidRPr="00D51ADB">
        <w:t xml:space="preserve"> measured by information exchange or actions</w:t>
      </w:r>
      <w:r w:rsidR="00D51ADB">
        <w:t xml:space="preserve"> (e.g., </w:t>
      </w:r>
      <w:r w:rsidR="00D51ADB" w:rsidRPr="00D51ADB">
        <w:t>information retrieval and user responses</w:t>
      </w:r>
      <w:r w:rsidR="00D51ADB">
        <w:t>),</w:t>
      </w:r>
      <w:r w:rsidR="00D51ADB" w:rsidRPr="00D51ADB">
        <w:t xml:space="preserve"> and perseverance</w:t>
      </w:r>
      <w:r w:rsidR="00D51ADB">
        <w:t xml:space="preserve"> as</w:t>
      </w:r>
      <w:r w:rsidR="00D51ADB" w:rsidRPr="00D51ADB">
        <w:t xml:space="preserve"> measured by information retention and recall.</w:t>
      </w:r>
    </w:p>
    <w:p w14:paraId="6205746A" w14:textId="1C86CC67" w:rsidR="003E1EE5" w:rsidRDefault="003E1EE5" w:rsidP="00586394">
      <w:pPr>
        <w:pStyle w:val="ListParagraph"/>
        <w:numPr>
          <w:ilvl w:val="0"/>
          <w:numId w:val="44"/>
        </w:numPr>
      </w:pPr>
      <w:r w:rsidRPr="00B739DA">
        <w:t xml:space="preserve">Changes in IE impact </w:t>
      </w:r>
      <w:r w:rsidR="00D51ADB">
        <w:t>perception, participation, and perseverance.</w:t>
      </w:r>
    </w:p>
    <w:p w14:paraId="3F7B6887" w14:textId="2674F762" w:rsidR="00735B60" w:rsidRDefault="00D51ADB" w:rsidP="00735B60">
      <w:pPr>
        <w:pStyle w:val="ListParagraph"/>
        <w:numPr>
          <w:ilvl w:val="0"/>
          <w:numId w:val="44"/>
        </w:numPr>
      </w:pPr>
      <w:r>
        <w:t>W</w:t>
      </w:r>
      <w:r w:rsidR="003E1EE5" w:rsidRPr="009C731E">
        <w:t xml:space="preserve">ord choice is a </w:t>
      </w:r>
      <w:r w:rsidR="003E1EE5" w:rsidRPr="003E1EE5">
        <w:t>significant</w:t>
      </w:r>
      <w:r w:rsidR="003E1EE5" w:rsidRPr="009C731E">
        <w:t xml:space="preserve"> factor </w:t>
      </w:r>
      <w:r w:rsidR="0055550D">
        <w:t xml:space="preserve">such </w:t>
      </w:r>
      <w:r w:rsidR="00963E84">
        <w:t>that</w:t>
      </w:r>
      <w:r w:rsidR="003E1EE5" w:rsidRPr="009C731E">
        <w:t xml:space="preserve"> </w:t>
      </w:r>
      <w:r w:rsidR="003E1EE5" w:rsidRPr="00EF4AE2">
        <w:t xml:space="preserve">synonym substitution can </w:t>
      </w:r>
      <w:r>
        <w:t>affect</w:t>
      </w:r>
      <w:r w:rsidRPr="00D51ADB">
        <w:t xml:space="preserve"> perception, participation, and perseverance</w:t>
      </w:r>
      <w:r w:rsidR="003E1EE5" w:rsidRPr="00EF4AE2">
        <w:t>, a</w:t>
      </w:r>
      <w:r>
        <w:t>s well as</w:t>
      </w:r>
      <w:r w:rsidR="003E1EE5" w:rsidRPr="00EF4AE2">
        <w:t xml:space="preserve"> knowledge retention. </w:t>
      </w:r>
    </w:p>
    <w:p w14:paraId="50A9EE41" w14:textId="570A4163" w:rsidR="003E1EE5" w:rsidRDefault="003E1EE5" w:rsidP="003E1EE5">
      <w:r w:rsidRPr="00EF4AE2">
        <w:t>These results suggest that by increasing the level of engagement with textual information, content providers can positively and significantly affect outcomes. Therefore, word choice is a factor that should be carefully considered in the production of textual content</w:t>
      </w:r>
      <w:proofErr w:type="gramStart"/>
      <w:r w:rsidRPr="00EF4AE2">
        <w:t xml:space="preserve">. </w:t>
      </w:r>
      <w:r>
        <w:t xml:space="preserve"> </w:t>
      </w:r>
      <w:proofErr w:type="gramEnd"/>
    </w:p>
    <w:p w14:paraId="477BB51F" w14:textId="3EA8CCA0" w:rsidR="003E1EE5" w:rsidRPr="0005614D" w:rsidRDefault="00B3214A" w:rsidP="00963E84">
      <w:r>
        <w:t>The</w:t>
      </w:r>
      <w:r w:rsidR="003E1EE5">
        <w:t xml:space="preserve"> main contribution of this study </w:t>
      </w:r>
      <w:r>
        <w:t>was</w:t>
      </w:r>
      <w:r w:rsidR="003E1EE5">
        <w:t xml:space="preserve"> demonstrating that text analysis and NLP can be used to </w:t>
      </w:r>
      <w:r w:rsidR="00175147" w:rsidRPr="00175147">
        <w:t xml:space="preserve">systematically and automatically </w:t>
      </w:r>
      <w:r w:rsidR="003E1EE5">
        <w:t xml:space="preserve">predict </w:t>
      </w:r>
      <w:r w:rsidR="00175147">
        <w:t>the IE level of a given word or phrase</w:t>
      </w:r>
      <w:r w:rsidR="003E1EE5">
        <w:t xml:space="preserve">. </w:t>
      </w:r>
      <w:proofErr w:type="gramStart"/>
      <w:r w:rsidR="00175147">
        <w:t>Use</w:t>
      </w:r>
      <w:proofErr w:type="gramEnd"/>
      <w:r w:rsidR="00175147">
        <w:t xml:space="preserve"> of </w:t>
      </w:r>
      <w:r>
        <w:t xml:space="preserve">a </w:t>
      </w:r>
      <w:r w:rsidR="00963E84">
        <w:t>program in Python</w:t>
      </w:r>
      <w:r w:rsidR="00754A5C">
        <w:t xml:space="preserve"> specifically written for this study</w:t>
      </w:r>
      <w:r w:rsidR="00963E84">
        <w:t xml:space="preserve"> </w:t>
      </w:r>
      <w:r w:rsidR="00735B60">
        <w:t xml:space="preserve">was </w:t>
      </w:r>
      <w:r>
        <w:t xml:space="preserve">able </w:t>
      </w:r>
      <w:r w:rsidR="00175147">
        <w:t xml:space="preserve">to accurately </w:t>
      </w:r>
      <w:r w:rsidR="00963E84">
        <w:t>predict a word</w:t>
      </w:r>
      <w:r w:rsidR="00735B60">
        <w:t>’s</w:t>
      </w:r>
      <w:r w:rsidR="00963E84">
        <w:t xml:space="preserve"> IE </w:t>
      </w:r>
      <w:r w:rsidR="00963E84">
        <w:lastRenderedPageBreak/>
        <w:t xml:space="preserve">level based on </w:t>
      </w:r>
      <w:r w:rsidR="00175147">
        <w:t xml:space="preserve">assessment of </w:t>
      </w:r>
      <w:r w:rsidR="00735B60">
        <w:t>the four attributes of r</w:t>
      </w:r>
      <w:r w:rsidR="003E1EE5" w:rsidRPr="00551AFA">
        <w:t>epresentativeness, ease-of-use, affect</w:t>
      </w:r>
      <w:r w:rsidR="003E1EE5">
        <w:t>,</w:t>
      </w:r>
      <w:r w:rsidR="003E1EE5" w:rsidRPr="00551AFA">
        <w:t xml:space="preserve"> and distribution</w:t>
      </w:r>
      <w:r w:rsidR="00963E84">
        <w:t>. These</w:t>
      </w:r>
      <w:r w:rsidR="003E1EE5">
        <w:t xml:space="preserve"> four </w:t>
      </w:r>
      <w:r w:rsidR="003E1EE5" w:rsidRPr="00551AFA">
        <w:t>situational, stable, controllable</w:t>
      </w:r>
      <w:r w:rsidR="003E1EE5">
        <w:t xml:space="preserve">, and easily measured attributes of </w:t>
      </w:r>
      <w:r w:rsidR="008D2174">
        <w:t>IE</w:t>
      </w:r>
      <w:r w:rsidR="003E1EE5">
        <w:t xml:space="preserve"> were operationalized to develop the READ model</w:t>
      </w:r>
      <w:r w:rsidR="008D2174">
        <w:t>, a</w:t>
      </w:r>
      <w:r w:rsidR="003E1EE5">
        <w:t xml:space="preserve"> computational predictive model </w:t>
      </w:r>
      <w:r w:rsidR="008D2174">
        <w:t xml:space="preserve">that </w:t>
      </w:r>
      <w:r w:rsidR="003E1EE5">
        <w:t xml:space="preserve">was found highly effective in predicting a word’s IE levels in terms of perception score, selection rate, and retention rate. </w:t>
      </w:r>
      <w:r w:rsidR="00175147">
        <w:t>Use of the Python program and READ model was also found effective in identifying the more engaging word when more than one word was possible for a given expression.</w:t>
      </w:r>
    </w:p>
    <w:p w14:paraId="07056E45" w14:textId="4BBCA12B" w:rsidR="003E1EE5" w:rsidRDefault="003E1EE5" w:rsidP="003E1EE5">
      <w:r>
        <w:t xml:space="preserve">Use of the model offers a plethora of opportunities for further research and application, in particular the potential of systematic, computational, and even automatic textual modification to influence UX, </w:t>
      </w:r>
      <w:proofErr w:type="gramStart"/>
      <w:r>
        <w:t>On</w:t>
      </w:r>
      <w:proofErr w:type="gramEnd"/>
      <w:r>
        <w:t xml:space="preserve"> a practical level, it can, for example, be used by governments to select textual information that encourages citizens to engage in healthful practices and avoid unhealthful ones. It can also be used in education to select engaging words </w:t>
      </w:r>
      <w:r w:rsidR="002961F9">
        <w:t xml:space="preserve">for use </w:t>
      </w:r>
      <w:r>
        <w:t>in learning materials</w:t>
      </w:r>
      <w:r w:rsidR="002961F9">
        <w:t xml:space="preserve"> and </w:t>
      </w:r>
      <w:proofErr w:type="gramStart"/>
      <w:r w:rsidR="002961F9">
        <w:t>in</w:t>
      </w:r>
      <w:r>
        <w:t xml:space="preserve">  business</w:t>
      </w:r>
      <w:proofErr w:type="gramEnd"/>
      <w:r>
        <w:t xml:space="preserve"> settings to </w:t>
      </w:r>
      <w:r w:rsidR="002961F9">
        <w:t>select words in</w:t>
      </w:r>
      <w:r>
        <w:t xml:space="preserve"> marketing communications. </w:t>
      </w:r>
      <w:r w:rsidR="008D2174">
        <w:t xml:space="preserve">Its </w:t>
      </w:r>
      <w:r w:rsidR="002961F9">
        <w:t xml:space="preserve">potential to improve communication in these and other domains </w:t>
      </w:r>
      <w:r>
        <w:t xml:space="preserve">should be explored in further research. </w:t>
      </w:r>
    </w:p>
    <w:p w14:paraId="785881EA" w14:textId="2026047C" w:rsidR="00907FAF" w:rsidRPr="00E35F6E" w:rsidRDefault="00907FAF" w:rsidP="00B34B93">
      <w:r>
        <w:t xml:space="preserve">Examining </w:t>
      </w:r>
      <w:r w:rsidRPr="00E35F6E">
        <w:t xml:space="preserve">the characteristics of engaging messages </w:t>
      </w:r>
      <w:r>
        <w:t>allowed</w:t>
      </w:r>
      <w:r w:rsidRPr="00E35F6E">
        <w:t xml:space="preserve"> develop</w:t>
      </w:r>
      <w:r>
        <w:t>ment of</w:t>
      </w:r>
      <w:r w:rsidRPr="00E35F6E">
        <w:t xml:space="preserve"> a measure of “stickiness” for quantitative evaluation of engaging language</w:t>
      </w:r>
      <w:r>
        <w:t xml:space="preserve"> and </w:t>
      </w:r>
      <w:r w:rsidRPr="00E35F6E">
        <w:t>systematically improve</w:t>
      </w:r>
      <w:r>
        <w:t>ment of</w:t>
      </w:r>
      <w:r w:rsidRPr="00E35F6E">
        <w:t xml:space="preserve"> content strategy.</w:t>
      </w:r>
      <w:r>
        <w:t xml:space="preserve"> </w:t>
      </w:r>
    </w:p>
    <w:p w14:paraId="06AF9588" w14:textId="61AB99D4" w:rsidR="00F51F12" w:rsidRPr="00B34B93" w:rsidRDefault="008D2174" w:rsidP="00B34B93">
      <w:r>
        <w:t xml:space="preserve">The </w:t>
      </w:r>
      <w:r w:rsidR="00907FAF">
        <w:t>results</w:t>
      </w:r>
      <w:r>
        <w:t xml:space="preserve"> indicated </w:t>
      </w:r>
      <w:r w:rsidR="003E1EE5">
        <w:t xml:space="preserve">that engaging words </w:t>
      </w:r>
      <w:r w:rsidR="00F51F12" w:rsidRPr="00E35F6E">
        <w:t>are not "free-standing"</w:t>
      </w:r>
      <w:r w:rsidR="002961F9">
        <w:t>; w</w:t>
      </w:r>
      <w:r w:rsidR="00F51F12" w:rsidRPr="00E35F6E">
        <w:t>hen strategically placed, they impact their surrounding context and create a more engaging UX. </w:t>
      </w:r>
      <w:r w:rsidR="003E1EE5">
        <w:t>This finding has great theoretical and practical implications for both academia and industry</w:t>
      </w:r>
      <w:r w:rsidR="007E0CEC">
        <w:t xml:space="preserve"> in terms of instructional design and marketing, respectively.</w:t>
      </w:r>
    </w:p>
    <w:p w14:paraId="1C58C13D" w14:textId="0CD90628" w:rsidR="00D3377C" w:rsidRPr="00E35F6E" w:rsidRDefault="00D3377C" w:rsidP="00E35F6E">
      <w:r w:rsidRPr="00E35F6E">
        <w:lastRenderedPageBreak/>
        <w:t xml:space="preserve">The overarching goal of the three research phases was to obtain results with which to develop a design approach and practical instrument to improve IE. </w:t>
      </w:r>
      <w:r w:rsidR="00F953EB">
        <w:t>Providing support</w:t>
      </w:r>
      <w:r w:rsidRPr="00E35F6E">
        <w:t xml:space="preserve"> that IE is driven by the information itself and is critical to successful information interactions </w:t>
      </w:r>
      <w:r w:rsidR="00F953EB">
        <w:t xml:space="preserve">has both practical applications, such as </w:t>
      </w:r>
      <w:r w:rsidRPr="00E35F6E">
        <w:t>improv</w:t>
      </w:r>
      <w:r w:rsidR="00F953EB">
        <w:t>ing</w:t>
      </w:r>
      <w:r w:rsidRPr="00E35F6E">
        <w:t xml:space="preserve"> user </w:t>
      </w:r>
      <w:r w:rsidRPr="002F1A1E">
        <w:t>participation, perception, perseverance,</w:t>
      </w:r>
      <w:r w:rsidRPr="00E35F6E">
        <w:t xml:space="preserve"> and other essential factors</w:t>
      </w:r>
      <w:r w:rsidR="00F953EB">
        <w:t>, as well as theoretical implications, such as the possibility that words can be manipulated to change cognition, whether in a positive or negative manner</w:t>
      </w:r>
      <w:r w:rsidRPr="00E35F6E">
        <w:t xml:space="preserve">. </w:t>
      </w:r>
    </w:p>
    <w:p w14:paraId="1AFF02D2" w14:textId="77777777" w:rsidR="006568A2" w:rsidRDefault="006568A2" w:rsidP="006568A2">
      <w:pPr>
        <w:pStyle w:val="Heading2"/>
      </w:pPr>
      <w:bookmarkStart w:id="123" w:name="_Toc114161276"/>
      <w:bookmarkStart w:id="124" w:name="_Toc114161241"/>
      <w:r>
        <w:t>Discussion</w:t>
      </w:r>
      <w:bookmarkEnd w:id="124"/>
    </w:p>
    <w:p w14:paraId="441BEE9B" w14:textId="77777777" w:rsidR="006568A2" w:rsidRPr="00D10919" w:rsidRDefault="006568A2" w:rsidP="006568A2">
      <w:pPr>
        <w:pStyle w:val="Heading3"/>
      </w:pPr>
      <w:bookmarkStart w:id="125" w:name="_Toc114161242"/>
      <w:r w:rsidRPr="00D10919">
        <w:t>Dimensions and measurements</w:t>
      </w:r>
      <w:bookmarkEnd w:id="125"/>
      <w:r w:rsidRPr="00D10919">
        <w:t xml:space="preserve"> </w:t>
      </w:r>
    </w:p>
    <w:p w14:paraId="7E9D929C" w14:textId="77777777" w:rsidR="006568A2" w:rsidRDefault="006568A2" w:rsidP="006568A2">
      <w:pPr>
        <w:rPr>
          <w:highlight w:val="yellow"/>
        </w:rPr>
      </w:pPr>
      <w:r w:rsidRPr="00D10919">
        <w:t>Based on the results, it is possible to validate the conceptual definition and dimensions proposed for IE.</w:t>
      </w:r>
      <w:r>
        <w:t xml:space="preserve"> The results demonstrate that information engagement is a driver for inf</w:t>
      </w:r>
      <w:r w:rsidRPr="00B11EE4">
        <w:t xml:space="preserve">ormation use, as operationalized in </w:t>
      </w:r>
      <w:r>
        <w:t>participation (</w:t>
      </w:r>
      <w:r w:rsidRPr="00B11EE4">
        <w:t>retrieval</w:t>
      </w:r>
      <w:r>
        <w:t xml:space="preserve"> or selection rate) and perseverance (</w:t>
      </w:r>
      <w:r w:rsidRPr="00B11EE4">
        <w:t>retention and integration</w:t>
      </w:r>
      <w:r>
        <w:t xml:space="preserve"> or memory)</w:t>
      </w:r>
      <w:r w:rsidRPr="00B11EE4">
        <w:t xml:space="preserve">. </w:t>
      </w:r>
      <w:r w:rsidRPr="00DF533B">
        <w:t xml:space="preserve">IE was </w:t>
      </w:r>
      <w:r>
        <w:t>observed to</w:t>
      </w:r>
      <w:r w:rsidRPr="00DF533B">
        <w:t xml:space="preserve"> manifest through perception (evaluation of the information), participation (retrieval of the information and responses to it), and perseverance (adoption and diffusion of the information). The </w:t>
      </w:r>
      <w:r>
        <w:t>results revealed a</w:t>
      </w:r>
      <w:r w:rsidRPr="00DF533B">
        <w:t xml:space="preserve"> </w:t>
      </w:r>
      <w:r w:rsidRPr="00B11EE4">
        <w:t>significant</w:t>
      </w:r>
      <w:r w:rsidRPr="00DF533B">
        <w:t xml:space="preserve"> positive correlation </w:t>
      </w:r>
      <w:r w:rsidRPr="00B11EE4">
        <w:t>between</w:t>
      </w:r>
      <w:r w:rsidRPr="00DF533B">
        <w:t xml:space="preserve"> how the information is evaluated, how it is exchanged and employed, and how it is integrated in terms of information effectiveness, adoption, and subsequent usage </w:t>
      </w:r>
      <w:r w:rsidRPr="00DF533B">
        <w:rPr>
          <w:noProof/>
        </w:rPr>
        <w:t xml:space="preserve">behavior. </w:t>
      </w:r>
      <w:r>
        <w:rPr>
          <w:noProof/>
        </w:rPr>
        <w:t xml:space="preserve">The findings indiated that </w:t>
      </w:r>
      <w:r w:rsidRPr="00DF533B">
        <w:t xml:space="preserve">IE </w:t>
      </w:r>
      <w:r>
        <w:t xml:space="preserve">is </w:t>
      </w:r>
      <w:r w:rsidRPr="00DF533B">
        <w:t>an important research construct, as it leads to desired outcomes in the form o</w:t>
      </w:r>
      <w:r>
        <w:t>f positive</w:t>
      </w:r>
      <w:r w:rsidRPr="00DF533B">
        <w:t xml:space="preserve"> affective, behavioral</w:t>
      </w:r>
      <w:r>
        <w:t>,</w:t>
      </w:r>
      <w:r w:rsidRPr="00DF533B">
        <w:t xml:space="preserve"> and cognitive responses. </w:t>
      </w:r>
    </w:p>
    <w:p w14:paraId="7E0E76DC" w14:textId="77777777" w:rsidR="006568A2" w:rsidRDefault="006568A2" w:rsidP="006568A2">
      <w:pPr>
        <w:pStyle w:val="Heading3"/>
        <w:rPr>
          <w:noProof/>
        </w:rPr>
      </w:pPr>
      <w:bookmarkStart w:id="126" w:name="_Toc114161243"/>
      <w:r>
        <w:rPr>
          <w:noProof/>
        </w:rPr>
        <w:t>Determinants</w:t>
      </w:r>
      <w:bookmarkEnd w:id="126"/>
    </w:p>
    <w:p w14:paraId="0BF2D06F" w14:textId="77777777" w:rsidR="006568A2" w:rsidRDefault="006568A2" w:rsidP="006568A2">
      <w:r w:rsidRPr="00D10919">
        <w:t xml:space="preserve">The results confirm that IE is driven, if not determined, by how the information is expressed, specifically the choice of words. They also demonstrate that IE is distinct from user UE because it depends on the information itself. Specifically, IE is dependent on word choice and independent of other </w:t>
      </w:r>
      <w:proofErr w:type="gramStart"/>
      <w:r w:rsidRPr="00D10919">
        <w:t>user</w:t>
      </w:r>
      <w:proofErr w:type="gramEnd"/>
      <w:r w:rsidRPr="00D10919">
        <w:t xml:space="preserve"> and system variables. Therefore, the findings support IBT, which </w:t>
      </w:r>
      <w:r w:rsidRPr="00D10919">
        <w:lastRenderedPageBreak/>
        <w:t xml:space="preserve">emphasizes that the interaction, interpretation, and integration of information should be studied in relation to the information itself. As seen by the variance in the words IE </w:t>
      </w:r>
      <w:proofErr w:type="gramStart"/>
      <w:r w:rsidRPr="00D10919">
        <w:t>scores,  information</w:t>
      </w:r>
      <w:proofErr w:type="gramEnd"/>
      <w:r w:rsidRPr="00D10919">
        <w:t xml:space="preserve">-related behavior is determined by the phrasing used and not the system, task, or user demographics. </w:t>
      </w:r>
    </w:p>
    <w:p w14:paraId="7D32E532" w14:textId="77777777" w:rsidR="006568A2" w:rsidRDefault="006568A2" w:rsidP="006568A2">
      <w:r>
        <w:t>The results also revealed that v</w:t>
      </w:r>
      <w:r w:rsidRPr="000D3759">
        <w:t xml:space="preserve">ariations in the expression of the information (the phrasing used) </w:t>
      </w:r>
      <w:proofErr w:type="gramStart"/>
      <w:r w:rsidRPr="000D3759">
        <w:t>impacts</w:t>
      </w:r>
      <w:proofErr w:type="gramEnd"/>
      <w:r w:rsidRPr="000D3759">
        <w:t xml:space="preserve"> the level</w:t>
      </w:r>
      <w:r>
        <w:t>s</w:t>
      </w:r>
      <w:r w:rsidRPr="000D3759">
        <w:t xml:space="preserve"> of perception, participation</w:t>
      </w:r>
      <w:r>
        <w:t xml:space="preserve">, </w:t>
      </w:r>
      <w:r w:rsidRPr="000D3759">
        <w:t>and perseverance.</w:t>
      </w:r>
      <w:r>
        <w:t xml:space="preserve"> </w:t>
      </w:r>
      <w:r w:rsidRPr="00B739DA">
        <w:t>Changes in IE level impact perception, measured by user evaluation using the UES; participation, measured by information exchange or actions (information retrieval and user responses); and perseverance, measured by information retention and recall.</w:t>
      </w:r>
    </w:p>
    <w:p w14:paraId="248FBC2E" w14:textId="77777777" w:rsidR="006568A2" w:rsidRDefault="006568A2" w:rsidP="006568A2">
      <w:pPr>
        <w:pStyle w:val="Heading3"/>
      </w:pPr>
      <w:bookmarkStart w:id="127" w:name="_Toc114161244"/>
      <w:r>
        <w:t xml:space="preserve">Some words are more engaging than </w:t>
      </w:r>
      <w:proofErr w:type="gramStart"/>
      <w:r>
        <w:t>others</w:t>
      </w:r>
      <w:bookmarkEnd w:id="127"/>
      <w:proofErr w:type="gramEnd"/>
      <w:r>
        <w:t xml:space="preserve"> </w:t>
      </w:r>
    </w:p>
    <w:p w14:paraId="393304DB" w14:textId="77777777" w:rsidR="006568A2" w:rsidRPr="00B34B93" w:rsidRDefault="006568A2" w:rsidP="006568A2">
      <w:r w:rsidRPr="00B34B93">
        <w:t xml:space="preserve">The </w:t>
      </w:r>
      <w:r w:rsidRPr="003E1EE5">
        <w:t>significant</w:t>
      </w:r>
      <w:r w:rsidRPr="00B34B93">
        <w:t xml:space="preserve"> differences and variations between words’ means show that word choice is a </w:t>
      </w:r>
      <w:r w:rsidRPr="003E1EE5">
        <w:t>significant</w:t>
      </w:r>
      <w:r w:rsidRPr="00B34B93">
        <w:t xml:space="preserve"> factor in IE. </w:t>
      </w:r>
      <w:r w:rsidRPr="003E1EE5">
        <w:t>Comparison</w:t>
      </w:r>
      <w:r w:rsidRPr="00B34B93">
        <w:t xml:space="preserve"> between synonyms </w:t>
      </w:r>
      <w:proofErr w:type="gramStart"/>
      <w:r w:rsidRPr="00B34B93">
        <w:t>show</w:t>
      </w:r>
      <w:proofErr w:type="gramEnd"/>
      <w:r w:rsidRPr="00B34B93">
        <w:t xml:space="preserve"> </w:t>
      </w:r>
      <w:r w:rsidRPr="00EF4AE2">
        <w:t xml:space="preserve">synonym substitution can lead to key performance indicators, such as participation, perception, and knowledge retention. These results suggest that by increasing the level of engagement with textual information, content providers can positively and significantly affect outcomes. Therefore, word choice is a factor that should be carefully considered in the production of textual content. </w:t>
      </w:r>
      <w:r w:rsidRPr="00EF4AE2">
        <w:br w:type="page"/>
      </w:r>
    </w:p>
    <w:p w14:paraId="65BE3B58" w14:textId="77777777" w:rsidR="006568A2" w:rsidRDefault="006568A2" w:rsidP="006568A2">
      <w:pPr>
        <w:pStyle w:val="Heading2"/>
      </w:pPr>
      <w:bookmarkStart w:id="128" w:name="_Toc114161260"/>
      <w:r>
        <w:lastRenderedPageBreak/>
        <w:t>Discussion</w:t>
      </w:r>
      <w:bookmarkEnd w:id="128"/>
    </w:p>
    <w:p w14:paraId="4DF78984" w14:textId="77777777" w:rsidR="006568A2" w:rsidRPr="00284A6F" w:rsidRDefault="006568A2" w:rsidP="006568A2">
      <w:pPr>
        <w:rPr>
          <w:b/>
          <w:bCs/>
        </w:rPr>
      </w:pPr>
      <w:r w:rsidRPr="00284A6F">
        <w:rPr>
          <w:b/>
          <w:bCs/>
        </w:rPr>
        <w:t xml:space="preserve">IE dimensions can be predicted systematically based on textual </w:t>
      </w:r>
      <w:proofErr w:type="gramStart"/>
      <w:r w:rsidRPr="00284A6F">
        <w:rPr>
          <w:b/>
          <w:bCs/>
        </w:rPr>
        <w:t>factors</w:t>
      </w:r>
      <w:proofErr w:type="gramEnd"/>
    </w:p>
    <w:p w14:paraId="2C637208" w14:textId="77777777" w:rsidR="006568A2" w:rsidRDefault="006568A2" w:rsidP="006568A2">
      <w:r>
        <w:t xml:space="preserve">The main contribution of this study is demonstrating that text analysis and NLP can be used to predict the dimensions of IE systematically and automatically. This finding has great theoretical and practical implications for both academia and industry. </w:t>
      </w:r>
    </w:p>
    <w:p w14:paraId="7E1A7804" w14:textId="77777777" w:rsidR="006568A2" w:rsidRPr="00284A6F" w:rsidRDefault="006568A2" w:rsidP="006568A2">
      <w:pPr>
        <w:rPr>
          <w:b/>
          <w:bCs/>
          <w:highlight w:val="yellow"/>
        </w:rPr>
      </w:pPr>
      <w:r w:rsidRPr="00284A6F">
        <w:rPr>
          <w:b/>
          <w:bCs/>
        </w:rPr>
        <w:t xml:space="preserve">A word’s representativeness, ease-of-use, affect, and distribution scores can be used to predict its IE </w:t>
      </w:r>
      <w:proofErr w:type="gramStart"/>
      <w:r w:rsidRPr="00284A6F">
        <w:rPr>
          <w:b/>
          <w:bCs/>
        </w:rPr>
        <w:t>levels</w:t>
      </w:r>
      <w:proofErr w:type="gramEnd"/>
    </w:p>
    <w:p w14:paraId="587B2CDC" w14:textId="77777777" w:rsidR="006568A2" w:rsidRPr="0005614D" w:rsidRDefault="006568A2" w:rsidP="006568A2">
      <w:r>
        <w:t>R</w:t>
      </w:r>
      <w:r w:rsidRPr="00551AFA">
        <w:t>epresentativeness, ease-of-use, affect</w:t>
      </w:r>
      <w:r>
        <w:t>,</w:t>
      </w:r>
      <w:r w:rsidRPr="00551AFA">
        <w:t xml:space="preserve"> and distribution</w:t>
      </w:r>
      <w:r>
        <w:t xml:space="preserve">, four </w:t>
      </w:r>
      <w:r w:rsidRPr="00551AFA">
        <w:t>situational, stable, controllable</w:t>
      </w:r>
      <w:r>
        <w:t xml:space="preserve">, and easily measured attributes of engaging information, were operationalized to develop the READ model. This computational predictive model was found </w:t>
      </w:r>
      <w:proofErr w:type="gramStart"/>
      <w:r>
        <w:t>highly</w:t>
      </w:r>
      <w:proofErr w:type="gramEnd"/>
      <w:r>
        <w:t xml:space="preserve"> effective in predicting a word’s IE levels in terms of perception score, selection rate, and retention rate. </w:t>
      </w:r>
    </w:p>
    <w:p w14:paraId="0874D40F" w14:textId="77777777" w:rsidR="006568A2" w:rsidRPr="00284A6F" w:rsidRDefault="006568A2" w:rsidP="006568A2">
      <w:pPr>
        <w:rPr>
          <w:b/>
          <w:bCs/>
        </w:rPr>
      </w:pPr>
      <w:r w:rsidRPr="00284A6F">
        <w:rPr>
          <w:b/>
          <w:bCs/>
        </w:rPr>
        <w:t xml:space="preserve">When there is more than one possible word to describe the same information, a word’s representativeness, ease-of-use, affect, and distribution scores will predict whether a synonym of the word is more </w:t>
      </w:r>
      <w:proofErr w:type="gramStart"/>
      <w:r w:rsidRPr="00284A6F">
        <w:rPr>
          <w:b/>
          <w:bCs/>
        </w:rPr>
        <w:t>engaging</w:t>
      </w:r>
      <w:proofErr w:type="gramEnd"/>
    </w:p>
    <w:p w14:paraId="04F7F8A7" w14:textId="77777777" w:rsidR="006568A2" w:rsidRDefault="006568A2" w:rsidP="006568A2">
      <w:r>
        <w:t xml:space="preserve">Using the READ model and a Python program written specifically for this study, a reliable, novel computational tool was developed for identification of engaging words when more than one choice of word is possible. Use of the model offers a plethora of opportunities for further research and application, in particular the potential of systematic, computational, and even automatic textual modification to influence UX, </w:t>
      </w:r>
      <w:proofErr w:type="gramStart"/>
      <w:r>
        <w:t>On</w:t>
      </w:r>
      <w:proofErr w:type="gramEnd"/>
      <w:r>
        <w:t xml:space="preserve"> a practical level, it can, for example, be used by governments to select textual information that encourages their citizens to engage in healthful practices and avoid unhealthful ones. It can also be used in education to select engaging words to be used in learning materials, </w:t>
      </w:r>
      <w:proofErr w:type="gramStart"/>
      <w:r>
        <w:t>on</w:t>
      </w:r>
      <w:proofErr w:type="gramEnd"/>
      <w:r>
        <w:t xml:space="preserve"> in business settings to improve marketing </w:t>
      </w:r>
      <w:r>
        <w:lastRenderedPageBreak/>
        <w:t xml:space="preserve">communications. There are various options which should, and hopefully </w:t>
      </w:r>
      <w:proofErr w:type="gramStart"/>
      <w:r>
        <w:t>would</w:t>
      </w:r>
      <w:proofErr w:type="gramEnd"/>
      <w:r>
        <w:t xml:space="preserve">, be explored in further research. </w:t>
      </w:r>
    </w:p>
    <w:p w14:paraId="4172988D" w14:textId="2FE3AC28" w:rsidR="00F51F12" w:rsidRPr="00E35F6E" w:rsidRDefault="00F51F12" w:rsidP="00B34B93">
      <w:pPr>
        <w:pStyle w:val="Heading2"/>
        <w:numPr>
          <w:ilvl w:val="0"/>
          <w:numId w:val="0"/>
        </w:numPr>
        <w:ind w:left="576" w:hanging="576"/>
      </w:pPr>
      <w:r w:rsidRPr="00E35F6E">
        <w:t>Significance and future work </w:t>
      </w:r>
      <w:bookmarkEnd w:id="123"/>
    </w:p>
    <w:p w14:paraId="6B1C663C" w14:textId="3C50244E" w:rsidR="007B3AAE" w:rsidRPr="00E35F6E" w:rsidRDefault="007E0CEC" w:rsidP="00D156E0">
      <w:r>
        <w:t>Gaining u</w:t>
      </w:r>
      <w:r w:rsidR="00D33EC1" w:rsidRPr="00E35F6E">
        <w:t xml:space="preserve">nderstanding </w:t>
      </w:r>
      <w:r>
        <w:t xml:space="preserve">of </w:t>
      </w:r>
      <w:r w:rsidR="00D33EC1" w:rsidRPr="00E35F6E">
        <w:t xml:space="preserve">how </w:t>
      </w:r>
      <w:r>
        <w:t xml:space="preserve">and why </w:t>
      </w:r>
      <w:r w:rsidR="00D33EC1" w:rsidRPr="00E35F6E">
        <w:t>information is retained</w:t>
      </w:r>
      <w:r>
        <w:t xml:space="preserve"> is</w:t>
      </w:r>
      <w:r w:rsidR="00D33EC1" w:rsidRPr="00E35F6E">
        <w:t xml:space="preserve"> of fundamental </w:t>
      </w:r>
      <w:r w:rsidR="00D156E0">
        <w:t xml:space="preserve">interest </w:t>
      </w:r>
      <w:r w:rsidR="00B3214A">
        <w:t xml:space="preserve">to </w:t>
      </w:r>
      <w:r w:rsidR="00D156E0">
        <w:t xml:space="preserve">both academia and industry. </w:t>
      </w:r>
      <w:r w:rsidR="007B3AAE" w:rsidRPr="00E35F6E">
        <w:t xml:space="preserve">Determining a method for effective communication is of paramount importance in many theoretical and applied domains, such as online marketing, education, </w:t>
      </w:r>
      <w:r w:rsidR="00D156E0">
        <w:t xml:space="preserve">and </w:t>
      </w:r>
      <w:r w:rsidR="007B3AAE" w:rsidRPr="00E35F6E">
        <w:t xml:space="preserve">government initiatives. In the contexts of </w:t>
      </w:r>
      <w:r w:rsidR="00F953EB">
        <w:t xml:space="preserve">IT </w:t>
      </w:r>
      <w:r w:rsidR="007B3AAE" w:rsidRPr="00E35F6E">
        <w:t>and New Media, engagement has been increasingly used as a possible framework to understand, measure</w:t>
      </w:r>
      <w:r w:rsidR="00D156E0">
        <w:t>,</w:t>
      </w:r>
      <w:r w:rsidR="007B3AAE" w:rsidRPr="00E35F6E">
        <w:t xml:space="preserve"> and optimize interactions with information </w:t>
      </w:r>
      <w:proofErr w:type="gramStart"/>
      <w:r w:rsidR="00D156E0">
        <w:t>in order to</w:t>
      </w:r>
      <w:proofErr w:type="gramEnd"/>
      <w:r w:rsidR="00D156E0">
        <w:t xml:space="preserve"> optimize </w:t>
      </w:r>
      <w:r w:rsidR="007B3AAE" w:rsidRPr="00E35F6E">
        <w:t xml:space="preserve">UX. </w:t>
      </w:r>
      <w:r w:rsidR="00D156E0">
        <w:t xml:space="preserve">Improving IE </w:t>
      </w:r>
      <w:r w:rsidR="00B3214A">
        <w:t>in these domains requires examining the language used in the</w:t>
      </w:r>
      <w:r w:rsidR="00D156E0" w:rsidRPr="00D156E0">
        <w:t xml:space="preserve"> content </w:t>
      </w:r>
      <w:r w:rsidR="00D156E0">
        <w:t>presented. L</w:t>
      </w:r>
      <w:r w:rsidR="007B3AAE" w:rsidRPr="00E35F6E">
        <w:t xml:space="preserve">anguage can </w:t>
      </w:r>
      <w:r w:rsidR="00D156E0">
        <w:t>thereby be considered a</w:t>
      </w:r>
      <w:r w:rsidR="007B3AAE" w:rsidRPr="00E35F6E">
        <w:t xml:space="preserve"> pragmatic toolkit helping to illuminate and influence human behavior. Words can be thought of as containers used ‎to carry information</w:t>
      </w:r>
      <w:r w:rsidR="00D156E0">
        <w:t xml:space="preserve">, with </w:t>
      </w:r>
      <w:r w:rsidR="007B3AAE" w:rsidRPr="00E35F6E">
        <w:t xml:space="preserve">some more effective in conveying specific messages than others. </w:t>
      </w:r>
    </w:p>
    <w:p w14:paraId="645331C9" w14:textId="3850F515" w:rsidR="00F51F12" w:rsidRPr="00B34B93" w:rsidRDefault="00CD739D" w:rsidP="00B34B93">
      <w:r>
        <w:t>Focusing</w:t>
      </w:r>
      <w:r w:rsidR="00D33EC1" w:rsidRPr="00B34B93">
        <w:t xml:space="preserve"> on the relationship between </w:t>
      </w:r>
      <w:r>
        <w:t xml:space="preserve">IE </w:t>
      </w:r>
      <w:r w:rsidR="00D33EC1" w:rsidRPr="00B34B93">
        <w:t>and the emerging fields of information design, content strategy</w:t>
      </w:r>
      <w:r>
        <w:t>,</w:t>
      </w:r>
      <w:r w:rsidR="00D33EC1" w:rsidRPr="00B34B93">
        <w:t xml:space="preserve"> and computational linguistics</w:t>
      </w:r>
      <w:r>
        <w:t>, this study developed</w:t>
      </w:r>
      <w:r w:rsidR="00D33EC1">
        <w:t xml:space="preserve"> a novel approach to p</w:t>
      </w:r>
      <w:r w:rsidR="00F51F12" w:rsidRPr="00B34B93">
        <w:t xml:space="preserve">rediction and </w:t>
      </w:r>
      <w:r w:rsidR="00517E5F">
        <w:t xml:space="preserve">manipulation </w:t>
      </w:r>
      <w:r w:rsidR="00D33EC1">
        <w:t xml:space="preserve">of </w:t>
      </w:r>
      <w:r w:rsidR="00517E5F">
        <w:t>IE</w:t>
      </w:r>
      <w:r w:rsidR="00D33EC1">
        <w:t xml:space="preserve">. Specifically, </w:t>
      </w:r>
      <w:r w:rsidR="003F3EE2">
        <w:t xml:space="preserve">a </w:t>
      </w:r>
      <w:r w:rsidR="00517E5F">
        <w:t>novel</w:t>
      </w:r>
      <w:r w:rsidR="00D33EC1">
        <w:t xml:space="preserve"> </w:t>
      </w:r>
      <w:r w:rsidR="00F51F12" w:rsidRPr="00E35F6E">
        <w:t>automatic method to systematic</w:t>
      </w:r>
      <w:r>
        <w:t>ally</w:t>
      </w:r>
      <w:r w:rsidR="00F51F12" w:rsidRPr="00E35F6E">
        <w:t xml:space="preserve"> identify engaging </w:t>
      </w:r>
      <w:r w:rsidR="00D33EC1">
        <w:t>words</w:t>
      </w:r>
      <w:r>
        <w:t xml:space="preserve"> was developed and used </w:t>
      </w:r>
      <w:r w:rsidR="00F51F12" w:rsidRPr="00E35F6E">
        <w:t>to optimize sentence</w:t>
      </w:r>
      <w:r w:rsidR="00D33EC1">
        <w:t>s</w:t>
      </w:r>
      <w:r w:rsidR="00F51F12" w:rsidRPr="00E35F6E">
        <w:t xml:space="preserve"> for engagement by replacing a word with its sticky equivalent.</w:t>
      </w:r>
    </w:p>
    <w:p w14:paraId="22ED4512" w14:textId="3A5A6CC6" w:rsidR="00F51F12" w:rsidRPr="00B34B93" w:rsidRDefault="00517E5F" w:rsidP="00B34B93">
      <w:r>
        <w:t xml:space="preserve">Further work </w:t>
      </w:r>
      <w:r w:rsidR="003F3EE2">
        <w:t>could</w:t>
      </w:r>
      <w:r w:rsidR="009F7414">
        <w:t xml:space="preserve"> use the</w:t>
      </w:r>
      <w:r>
        <w:t xml:space="preserve"> findings of this study </w:t>
      </w:r>
      <w:r w:rsidR="009F7414">
        <w:t>to</w:t>
      </w:r>
      <w:r>
        <w:t xml:space="preserve"> </w:t>
      </w:r>
      <w:r w:rsidR="00D33EC1">
        <w:t xml:space="preserve">develop </w:t>
      </w:r>
      <w:r w:rsidR="009F7414">
        <w:t xml:space="preserve">an </w:t>
      </w:r>
      <w:r>
        <w:t xml:space="preserve">“IE </w:t>
      </w:r>
      <w:r w:rsidRPr="00E35F6E">
        <w:t>classifier</w:t>
      </w:r>
      <w:r>
        <w:t>” for</w:t>
      </w:r>
      <w:r w:rsidR="00D33EC1">
        <w:t xml:space="preserve"> c</w:t>
      </w:r>
      <w:r w:rsidR="00F51F12" w:rsidRPr="00B34B93">
        <w:t xml:space="preserve">lassification </w:t>
      </w:r>
      <w:r>
        <w:t xml:space="preserve">of words </w:t>
      </w:r>
      <w:r w:rsidR="00F51F12" w:rsidRPr="00B34B93">
        <w:t xml:space="preserve">and </w:t>
      </w:r>
      <w:r w:rsidR="00B97EB2">
        <w:t xml:space="preserve">quantitative </w:t>
      </w:r>
      <w:r w:rsidR="00D33EC1">
        <w:t>m</w:t>
      </w:r>
      <w:r w:rsidR="00F51F12" w:rsidRPr="00B34B93">
        <w:t>easurement</w:t>
      </w:r>
      <w:r>
        <w:t xml:space="preserve"> of IE.</w:t>
      </w:r>
      <w:r w:rsidR="00D33EC1">
        <w:t xml:space="preserve"> </w:t>
      </w:r>
      <w:r w:rsidR="00B97EB2">
        <w:t xml:space="preserve">Its potential </w:t>
      </w:r>
      <w:r w:rsidR="00F51F12" w:rsidRPr="00E35F6E">
        <w:t>to quantify the level of “</w:t>
      </w:r>
      <w:r w:rsidR="00B97EB2" w:rsidRPr="00E35F6E">
        <w:t>stickiness</w:t>
      </w:r>
      <w:r w:rsidR="00F51F12" w:rsidRPr="00E35F6E">
        <w:t>,</w:t>
      </w:r>
      <w:r w:rsidR="00B97EB2">
        <w:t>”</w:t>
      </w:r>
      <w:r w:rsidR="00F51F12" w:rsidRPr="00E35F6E">
        <w:t xml:space="preserve"> or create an “engagement spectrum” based on </w:t>
      </w:r>
      <w:r w:rsidR="00D33EC1">
        <w:t>the IE factors identified in this research</w:t>
      </w:r>
      <w:r w:rsidR="00B97EB2">
        <w:t xml:space="preserve"> holds great promise</w:t>
      </w:r>
      <w:r w:rsidR="00D33EC1">
        <w:t xml:space="preserve">. </w:t>
      </w:r>
      <w:r w:rsidR="00B97EB2">
        <w:t>This tool, as well as the original program and the READ model, ca</w:t>
      </w:r>
      <w:r w:rsidR="00F51F12" w:rsidRPr="00E35F6E">
        <w:t>n be applied to other</w:t>
      </w:r>
      <w:r w:rsidR="00B97EB2">
        <w:t xml:space="preserve"> types of media, including photos and videos. They can also be applied in domains other </w:t>
      </w:r>
      <w:r w:rsidR="00B97EB2">
        <w:lastRenderedPageBreak/>
        <w:t>than academia or business, such as nonprofit organizations, where it can be used to select words that will increase IE with online petitioning</w:t>
      </w:r>
      <w:r w:rsidR="003F3EE2">
        <w:t>.</w:t>
      </w:r>
    </w:p>
    <w:p w14:paraId="229A0484" w14:textId="2024B80C" w:rsidR="00D33EC1" w:rsidRDefault="00F51F12" w:rsidP="00E35F6E">
      <w:r w:rsidRPr="00E35F6E">
        <w:t xml:space="preserve">From a methodological point of view, the main contribution </w:t>
      </w:r>
      <w:r w:rsidR="00DB5493">
        <w:t xml:space="preserve">was identifying </w:t>
      </w:r>
      <w:r w:rsidRPr="00E35F6E">
        <w:t xml:space="preserve">the criteria for selecting powerful sticky words. </w:t>
      </w:r>
      <w:r w:rsidR="001C0CCA">
        <w:t>The next logical step would be to</w:t>
      </w:r>
      <w:r w:rsidR="001C0CCA" w:rsidRPr="00E35F6E">
        <w:t xml:space="preserve"> derive reliable and reusable metrics and methodology </w:t>
      </w:r>
      <w:r w:rsidR="001C0CCA">
        <w:t>for engagement. Using these metrics and methodology, a precise specification of</w:t>
      </w:r>
      <w:r w:rsidRPr="00E35F6E">
        <w:t xml:space="preserve"> engaging language </w:t>
      </w:r>
      <w:r w:rsidR="001C0CCA">
        <w:t>could be developed</w:t>
      </w:r>
      <w:r w:rsidRPr="00E35F6E">
        <w:t xml:space="preserve"> for quantitative evaluation and operational formulation</w:t>
      </w:r>
      <w:r w:rsidR="00DB5493">
        <w:t xml:space="preserve"> of “stickiness” and IE</w:t>
      </w:r>
      <w:r w:rsidRPr="00E35F6E">
        <w:t xml:space="preserve">. </w:t>
      </w:r>
      <w:r w:rsidR="001C0CCA">
        <w:t>C</w:t>
      </w:r>
      <w:r w:rsidR="002C2080" w:rsidRPr="00E35F6E">
        <w:t>onstructing an automatic method for effective communication w</w:t>
      </w:r>
      <w:r w:rsidR="00C63AFD">
        <w:t>ill</w:t>
      </w:r>
      <w:r w:rsidR="002C2080" w:rsidRPr="00E35F6E">
        <w:t xml:space="preserve"> have major implications for users who desire to convey a message that will “stick</w:t>
      </w:r>
      <w:r w:rsidR="001C0CCA">
        <w:t>,</w:t>
      </w:r>
      <w:r w:rsidR="002C2080" w:rsidRPr="00E35F6E">
        <w:t xml:space="preserve">” i.e., information that is engaging and memorable. Lastly, </w:t>
      </w:r>
      <w:r w:rsidR="001C0CCA">
        <w:t xml:space="preserve">gaining better </w:t>
      </w:r>
      <w:r w:rsidR="002C2080" w:rsidRPr="00E35F6E">
        <w:t xml:space="preserve">understanding </w:t>
      </w:r>
      <w:r w:rsidR="001C0CCA">
        <w:t xml:space="preserve">of </w:t>
      </w:r>
      <w:r w:rsidR="002C2080" w:rsidRPr="00E35F6E">
        <w:t xml:space="preserve">the characteristics of sticky language </w:t>
      </w:r>
      <w:r w:rsidR="001C0CCA">
        <w:t xml:space="preserve">would </w:t>
      </w:r>
      <w:r w:rsidR="002C2080" w:rsidRPr="00E35F6E">
        <w:t>allow for quantitative evaluation of engaging word choices</w:t>
      </w:r>
      <w:r w:rsidR="001C0CCA">
        <w:t xml:space="preserve"> for application in diverse domains</w:t>
      </w:r>
      <w:r w:rsidR="002C2080" w:rsidRPr="00E35F6E">
        <w:t xml:space="preserve"> </w:t>
      </w:r>
      <w:r w:rsidR="00B3214A">
        <w:t xml:space="preserve">that </w:t>
      </w:r>
      <w:r w:rsidR="002C2080" w:rsidRPr="00E35F6E">
        <w:t xml:space="preserve">can then be extended to </w:t>
      </w:r>
      <w:r w:rsidR="00B3214A">
        <w:t>other</w:t>
      </w:r>
      <w:r w:rsidR="002C2080" w:rsidRPr="00E35F6E">
        <w:t xml:space="preserve"> domains. While </w:t>
      </w:r>
      <w:r w:rsidR="001C0CCA">
        <w:t xml:space="preserve">it is not possible to </w:t>
      </w:r>
      <w:r w:rsidR="002C2080" w:rsidRPr="00E35F6E">
        <w:t>develop a completely automated system for global</w:t>
      </w:r>
      <w:r w:rsidR="005E1B94">
        <w:t xml:space="preserve"> application, </w:t>
      </w:r>
      <w:r w:rsidR="002C2080" w:rsidRPr="00E35F6E">
        <w:t xml:space="preserve">i.e., across </w:t>
      </w:r>
      <w:r w:rsidR="005E1B94">
        <w:t xml:space="preserve">all </w:t>
      </w:r>
      <w:r w:rsidR="002C2080" w:rsidRPr="00E35F6E">
        <w:t>domains</w:t>
      </w:r>
      <w:r w:rsidR="005E1B94">
        <w:t>,</w:t>
      </w:r>
      <w:r w:rsidR="002C2080" w:rsidRPr="00E35F6E">
        <w:t xml:space="preserve"> even partial advancement toward this goal </w:t>
      </w:r>
      <w:r w:rsidR="005E1B94">
        <w:t>would be</w:t>
      </w:r>
      <w:r w:rsidR="002C2080" w:rsidRPr="00E35F6E">
        <w:t xml:space="preserve"> useful to researchers and practitioners. </w:t>
      </w:r>
    </w:p>
    <w:p w14:paraId="62C3209C" w14:textId="073B84AE" w:rsidR="00F51F12" w:rsidRDefault="00415440" w:rsidP="00B34B93">
      <w:r>
        <w:t xml:space="preserve">Significantly, this study </w:t>
      </w:r>
      <w:r w:rsidR="002C2080" w:rsidRPr="00E35F6E">
        <w:t>identified a</w:t>
      </w:r>
      <w:r w:rsidR="00963E84">
        <w:t xml:space="preserve">nd addressed </w:t>
      </w:r>
      <w:r>
        <w:t>two important</w:t>
      </w:r>
      <w:r w:rsidR="002C2080" w:rsidRPr="00E35F6E">
        <w:t xml:space="preserve"> gap</w:t>
      </w:r>
      <w:r>
        <w:t>s</w:t>
      </w:r>
      <w:r w:rsidR="002C2080" w:rsidRPr="00E35F6E">
        <w:t xml:space="preserve"> in </w:t>
      </w:r>
      <w:r>
        <w:t xml:space="preserve">the research regarding IE with textual data: </w:t>
      </w:r>
      <w:r w:rsidR="002C2080" w:rsidRPr="00E35F6E">
        <w:t xml:space="preserve">how users react to information rather than why </w:t>
      </w:r>
      <w:r>
        <w:t>they</w:t>
      </w:r>
      <w:r w:rsidR="002C2080" w:rsidRPr="00E35F6E">
        <w:t xml:space="preserve"> become engaged with </w:t>
      </w:r>
      <w:r>
        <w:t>it and the best means of</w:t>
      </w:r>
      <w:r w:rsidR="002C2080" w:rsidRPr="00E35F6E">
        <w:t xml:space="preserve"> developing engaging</w:t>
      </w:r>
      <w:r w:rsidR="00963E84">
        <w:t xml:space="preserve"> information</w:t>
      </w:r>
      <w:r w:rsidR="002C2080" w:rsidRPr="00E35F6E">
        <w:t xml:space="preserve"> </w:t>
      </w:r>
      <w:r>
        <w:t>rather than simply m</w:t>
      </w:r>
      <w:r w:rsidR="002C2080" w:rsidRPr="00E35F6E">
        <w:t xml:space="preserve">easuring it. </w:t>
      </w:r>
      <w:r>
        <w:t xml:space="preserve">The </w:t>
      </w:r>
      <w:r w:rsidR="002C2080" w:rsidRPr="00E35F6E">
        <w:t xml:space="preserve">findings suggest the </w:t>
      </w:r>
      <w:r>
        <w:t>effectiveness</w:t>
      </w:r>
      <w:r w:rsidR="002C2080" w:rsidRPr="00E35F6E">
        <w:t xml:space="preserve"> of a new systematic approach to optimizing engagement </w:t>
      </w:r>
      <w:r>
        <w:t xml:space="preserve">that </w:t>
      </w:r>
      <w:r w:rsidR="002C2080" w:rsidRPr="00E35F6E">
        <w:t xml:space="preserve">includes the repackaging of distinct content. </w:t>
      </w:r>
      <w:r w:rsidR="00DF388C">
        <w:t>The</w:t>
      </w:r>
      <w:r w:rsidR="002C2080" w:rsidRPr="00E35F6E">
        <w:t xml:space="preserve"> ultimate research contribution is </w:t>
      </w:r>
      <w:r w:rsidR="005704C7">
        <w:t xml:space="preserve">identification </w:t>
      </w:r>
      <w:r w:rsidR="00DF388C">
        <w:t>of</w:t>
      </w:r>
      <w:r w:rsidR="002C2080" w:rsidRPr="00E35F6E">
        <w:t xml:space="preserve"> criteria </w:t>
      </w:r>
      <w:r w:rsidR="005704C7">
        <w:t xml:space="preserve">and metrics </w:t>
      </w:r>
      <w:r w:rsidR="002C2080" w:rsidRPr="00E35F6E">
        <w:t>for selecting powerful</w:t>
      </w:r>
      <w:r w:rsidR="003F3EE2">
        <w:t xml:space="preserve"> and</w:t>
      </w:r>
      <w:r w:rsidR="002C2080" w:rsidRPr="00E35F6E">
        <w:t xml:space="preserve"> </w:t>
      </w:r>
      <w:r w:rsidR="00963E84">
        <w:t>engaging</w:t>
      </w:r>
      <w:r w:rsidR="00DF388C">
        <w:t>, i.e., stick</w:t>
      </w:r>
      <w:r w:rsidR="005704C7">
        <w:t>y</w:t>
      </w:r>
      <w:r w:rsidR="003F3EE2">
        <w:t>,</w:t>
      </w:r>
      <w:r w:rsidR="00963E84">
        <w:t xml:space="preserve"> words</w:t>
      </w:r>
      <w:r w:rsidR="005704C7">
        <w:t>, and development of a novel method for manipulating and measuring IE</w:t>
      </w:r>
      <w:r w:rsidR="002C2080" w:rsidRPr="00E35F6E">
        <w:t xml:space="preserve">. </w:t>
      </w:r>
      <w:r w:rsidR="005704C7">
        <w:t xml:space="preserve">Use of this method will aid </w:t>
      </w:r>
      <w:r w:rsidR="002C2080" w:rsidRPr="00E35F6E">
        <w:t>in the larger task of understanding, enabling</w:t>
      </w:r>
      <w:r w:rsidR="00DF388C">
        <w:t>,</w:t>
      </w:r>
      <w:r w:rsidR="002C2080" w:rsidRPr="00E35F6E">
        <w:t xml:space="preserve"> and optimizing </w:t>
      </w:r>
      <w:r w:rsidR="00DF388C">
        <w:t>IE</w:t>
      </w:r>
      <w:r w:rsidR="002C2080" w:rsidRPr="00E35F6E">
        <w:t>.</w:t>
      </w:r>
    </w:p>
    <w:p w14:paraId="115DAB68" w14:textId="2E9023ED" w:rsidR="00057085" w:rsidRDefault="00057085" w:rsidP="00B34B93"/>
    <w:p w14:paraId="6ABF0187" w14:textId="0D83524A" w:rsidR="00057085" w:rsidRPr="00B34B93" w:rsidRDefault="00057085" w:rsidP="00B34B93">
      <w:r w:rsidRPr="003D75E9">
        <w:rPr>
          <w:rFonts w:eastAsia="Times New Roman"/>
          <w:color w:val="222222"/>
          <w:highlight w:val="yellow"/>
        </w:rPr>
        <w:lastRenderedPageBreak/>
        <w:t>My current research projects focus on the relationship between content strategy and UX, specifically how user engagement is driven and fostered by digital text. I also study how natural language processing (NLP) and computational linguistics techniques can be used to systematically improve UX, information behavior, retention, and growth.</w:t>
      </w:r>
    </w:p>
    <w:p w14:paraId="0B74370B" w14:textId="679252A9" w:rsidR="0075446F" w:rsidRDefault="0075446F" w:rsidP="0075446F">
      <w:pPr>
        <w:jc w:val="center"/>
        <w:rPr>
          <w:b/>
          <w:bCs/>
        </w:rPr>
      </w:pPr>
      <w:r w:rsidRPr="0075446F">
        <w:rPr>
          <w:b/>
          <w:bCs/>
        </w:rPr>
        <w:t>Limitations</w:t>
      </w:r>
    </w:p>
    <w:p w14:paraId="49F95BCA" w14:textId="4321F911" w:rsidR="0075446F" w:rsidRPr="0075446F" w:rsidRDefault="000906CF" w:rsidP="00B34B93">
      <w:r w:rsidRPr="00A74A2F">
        <w:t>This study faced several limitation</w:t>
      </w:r>
      <w:r w:rsidR="006347C4">
        <w:t>s</w:t>
      </w:r>
      <w:r w:rsidRPr="00A74A2F">
        <w:t xml:space="preserve"> that may have affected the results. </w:t>
      </w:r>
      <w:r w:rsidR="008C19F5">
        <w:t>The primary limitation was that</w:t>
      </w:r>
      <w:r w:rsidR="006347C4">
        <w:t xml:space="preserve"> only </w:t>
      </w:r>
      <w:r w:rsidR="008C19F5">
        <w:t xml:space="preserve">one </w:t>
      </w:r>
      <w:r w:rsidRPr="00A74A2F">
        <w:t>population</w:t>
      </w:r>
      <w:r w:rsidR="008C19F5">
        <w:t xml:space="preserve">, </w:t>
      </w:r>
      <w:r w:rsidR="00535F4C">
        <w:t>undergraduate</w:t>
      </w:r>
      <w:r w:rsidR="006347C4">
        <w:t xml:space="preserve"> students </w:t>
      </w:r>
      <w:r w:rsidR="00535F4C">
        <w:t>at one university</w:t>
      </w:r>
      <w:r w:rsidR="008C19F5">
        <w:t>, was examined</w:t>
      </w:r>
      <w:r w:rsidR="00535F4C">
        <w:t xml:space="preserve">. </w:t>
      </w:r>
      <w:r w:rsidR="008C19F5">
        <w:t xml:space="preserve">Investigation </w:t>
      </w:r>
      <w:r w:rsidR="00535F4C">
        <w:t xml:space="preserve">of other populations may have yielded very different results and should therefore be conducted in future studies. Another limitation was the </w:t>
      </w:r>
      <w:r w:rsidR="008C19F5">
        <w:t xml:space="preserve">use of </w:t>
      </w:r>
      <w:r w:rsidR="00535F4C">
        <w:t>snowball</w:t>
      </w:r>
      <w:r w:rsidR="008C19F5">
        <w:t xml:space="preserve"> </w:t>
      </w:r>
      <w:r w:rsidR="00535F4C">
        <w:t xml:space="preserve">sampling </w:t>
      </w:r>
      <w:r w:rsidR="008C19F5">
        <w:t xml:space="preserve">as the </w:t>
      </w:r>
      <w:r w:rsidR="00535F4C">
        <w:t xml:space="preserve">method of recruitment. </w:t>
      </w:r>
      <w:r w:rsidR="002F5517">
        <w:t xml:space="preserve">Like any nonrandom sampling method, snowball sampling does not ensure representation, </w:t>
      </w:r>
      <w:r w:rsidR="0064096D">
        <w:t xml:space="preserve">and </w:t>
      </w:r>
      <w:r w:rsidR="002F5517">
        <w:t>i</w:t>
      </w:r>
      <w:r w:rsidR="0064096D">
        <w:t>t</w:t>
      </w:r>
      <w:r w:rsidR="002F5517">
        <w:t xml:space="preserve"> also has a particular susceptibility to sampling bias. Because the participants are selected by individuals who have already been selected, </w:t>
      </w:r>
      <w:r w:rsidR="008C63BF">
        <w:t>they are</w:t>
      </w:r>
      <w:r w:rsidR="002F5517">
        <w:t xml:space="preserve"> </w:t>
      </w:r>
      <w:r w:rsidR="008C63BF">
        <w:t xml:space="preserve">likely to </w:t>
      </w:r>
      <w:r w:rsidR="002F5517">
        <w:t>share certain characteristics or traits,</w:t>
      </w:r>
      <w:r w:rsidR="008C63BF">
        <w:t xml:space="preserve"> further increasing the risk of nonrepresentation</w:t>
      </w:r>
      <w:r w:rsidR="002F5517">
        <w:t xml:space="preserve">. </w:t>
      </w:r>
      <w:r w:rsidR="008C63BF">
        <w:t xml:space="preserve">To overcome this limitation, </w:t>
      </w:r>
      <w:r w:rsidR="0064096D">
        <w:t xml:space="preserve">the findings of this </w:t>
      </w:r>
      <w:r w:rsidR="008C63BF" w:rsidRPr="0075446F">
        <w:t xml:space="preserve">study should be substantiated </w:t>
      </w:r>
      <w:r w:rsidR="0064096D">
        <w:t xml:space="preserve">or refuted by conducting studies using </w:t>
      </w:r>
      <w:r w:rsidR="008C63BF" w:rsidRPr="0075446F">
        <w:t xml:space="preserve">alternative or complementing </w:t>
      </w:r>
      <w:r w:rsidR="008C63BF" w:rsidRPr="0075446F">
        <w:rPr>
          <w:cs/>
        </w:rPr>
        <w:t>‎‎</w:t>
      </w:r>
      <w:r w:rsidR="008C63BF" w:rsidRPr="0075446F">
        <w:t>approaches and techniques. </w:t>
      </w:r>
      <w:r w:rsidR="008C63BF">
        <w:t xml:space="preserve">A third limitation was the difficulty of </w:t>
      </w:r>
      <w:r w:rsidRPr="00A74A2F">
        <w:t>substitut</w:t>
      </w:r>
      <w:r w:rsidR="008C63BF">
        <w:t>ing</w:t>
      </w:r>
      <w:r w:rsidRPr="00A74A2F">
        <w:t xml:space="preserve"> words for more</w:t>
      </w:r>
      <w:r w:rsidR="0075446F" w:rsidRPr="0075446F">
        <w:t xml:space="preserve"> sticky words in an academic text without changing </w:t>
      </w:r>
      <w:r w:rsidR="005704C7" w:rsidRPr="00A74A2F">
        <w:t>the</w:t>
      </w:r>
      <w:r w:rsidRPr="00A74A2F">
        <w:t xml:space="preserve"> overall</w:t>
      </w:r>
      <w:r w:rsidR="0075446F" w:rsidRPr="0075446F">
        <w:t xml:space="preserve"> meaning, intention</w:t>
      </w:r>
      <w:r w:rsidRPr="00A74A2F">
        <w:t>, and/or tone</w:t>
      </w:r>
      <w:r w:rsidR="0075446F" w:rsidRPr="0075446F">
        <w:t xml:space="preserve">. </w:t>
      </w:r>
      <w:proofErr w:type="gramStart"/>
      <w:r w:rsidR="0064096D">
        <w:t>A final</w:t>
      </w:r>
      <w:proofErr w:type="gramEnd"/>
      <w:r w:rsidR="0064096D">
        <w:t xml:space="preserve"> limitation that the text examined was only academic text. Investigation of text in other domains may have yielded different results. </w:t>
      </w:r>
      <w:bookmarkStart w:id="129" w:name="h.61gnqzovsiuj" w:colFirst="0" w:colLast="0"/>
      <w:bookmarkEnd w:id="129"/>
    </w:p>
    <w:p w14:paraId="7379FEF3" w14:textId="77777777" w:rsidR="0075446F" w:rsidRPr="0075446F" w:rsidRDefault="0075446F" w:rsidP="0075446F">
      <w:pPr>
        <w:rPr>
          <w:b/>
          <w:bCs/>
        </w:rPr>
      </w:pPr>
    </w:p>
    <w:p w14:paraId="21983D4C" w14:textId="24D145EC" w:rsidR="00B55930" w:rsidRDefault="00B55930" w:rsidP="0075446F">
      <w:r>
        <w:br w:type="page"/>
      </w:r>
    </w:p>
    <w:p w14:paraId="5485A482" w14:textId="77777777" w:rsidR="006568A2" w:rsidRDefault="006568A2" w:rsidP="006568A2">
      <w:pPr>
        <w:pStyle w:val="Heading2"/>
      </w:pPr>
      <w:bookmarkStart w:id="130" w:name="_Toc114161278"/>
      <w:bookmarkStart w:id="131" w:name="_Toc114161274"/>
      <w:r>
        <w:lastRenderedPageBreak/>
        <w:t>Discussion</w:t>
      </w:r>
      <w:bookmarkEnd w:id="131"/>
      <w:r>
        <w:t xml:space="preserve"> </w:t>
      </w:r>
    </w:p>
    <w:p w14:paraId="2604EA44" w14:textId="77777777" w:rsidR="006568A2" w:rsidRPr="00C53664" w:rsidRDefault="006568A2" w:rsidP="006568A2">
      <w:pPr>
        <w:rPr>
          <w:b/>
          <w:bCs/>
        </w:rPr>
      </w:pPr>
      <w:r w:rsidRPr="00C53664">
        <w:rPr>
          <w:b/>
          <w:bCs/>
        </w:rPr>
        <w:t xml:space="preserve">Substituting words with more engaging synonyms will positively influence the level of IE with the entire </w:t>
      </w:r>
      <w:proofErr w:type="gramStart"/>
      <w:r w:rsidRPr="00C53664">
        <w:rPr>
          <w:b/>
          <w:bCs/>
        </w:rPr>
        <w:t>text</w:t>
      </w:r>
      <w:proofErr w:type="gramEnd"/>
      <w:r w:rsidRPr="00C53664">
        <w:rPr>
          <w:b/>
          <w:bCs/>
        </w:rPr>
        <w:t xml:space="preserve"> </w:t>
      </w:r>
    </w:p>
    <w:p w14:paraId="259C00C8" w14:textId="77777777" w:rsidR="006568A2" w:rsidRDefault="006568A2" w:rsidP="006568A2">
      <w:r>
        <w:t xml:space="preserve">The main finding of this study is that replacing a word with a more engaging synonym, i.e., with a sticky word, will increase IE with the entire text. Overall, the modified sentences had significantly higher participation scores, selection rates, and retention rates than their original versions. When observed individually, four of the titles had significantly higher scores on all three dimensions and four had significantly higher participation scores and selection rates but not retention rates. These findings indicate that </w:t>
      </w:r>
      <w:r w:rsidRPr="00E35F6E">
        <w:t xml:space="preserve">synonym substitution </w:t>
      </w:r>
      <w:r>
        <w:t xml:space="preserve">using sticky words is an effective way to improve IE with digital texts. </w:t>
      </w:r>
    </w:p>
    <w:p w14:paraId="6CD6B678" w14:textId="77777777" w:rsidR="006568A2" w:rsidRPr="00C53664" w:rsidRDefault="006568A2" w:rsidP="006568A2">
      <w:pPr>
        <w:rPr>
          <w:b/>
          <w:bCs/>
        </w:rPr>
      </w:pPr>
      <w:r w:rsidRPr="00C53664">
        <w:rPr>
          <w:b/>
          <w:bCs/>
        </w:rPr>
        <w:t xml:space="preserve">It is possible to computationally predict which words will be sticky </w:t>
      </w:r>
      <w:proofErr w:type="gramStart"/>
      <w:r w:rsidRPr="00C53664">
        <w:rPr>
          <w:b/>
          <w:bCs/>
        </w:rPr>
        <w:t>words</w:t>
      </w:r>
      <w:proofErr w:type="gramEnd"/>
      <w:r w:rsidRPr="00C53664">
        <w:rPr>
          <w:b/>
          <w:bCs/>
        </w:rPr>
        <w:t xml:space="preserve"> </w:t>
      </w:r>
    </w:p>
    <w:p w14:paraId="0423142E" w14:textId="77777777" w:rsidR="006568A2" w:rsidRPr="00E35F6E" w:rsidRDefault="006568A2" w:rsidP="006568A2">
      <w:r>
        <w:t>Using</w:t>
      </w:r>
      <w:r w:rsidRPr="00E35F6E">
        <w:t xml:space="preserve"> the READ model to predict more engaging synonyms</w:t>
      </w:r>
      <w:r>
        <w:t xml:space="preserve"> resulted in</w:t>
      </w:r>
      <w:r w:rsidRPr="00E35F6E">
        <w:t xml:space="preserve"> significant differences </w:t>
      </w:r>
      <w:r>
        <w:t>between</w:t>
      </w:r>
      <w:r w:rsidRPr="00E35F6E">
        <w:t xml:space="preserve"> responses to texts containing sticky words </w:t>
      </w:r>
      <w:r>
        <w:t>and</w:t>
      </w:r>
      <w:r w:rsidRPr="00E35F6E">
        <w:t xml:space="preserve"> those </w:t>
      </w:r>
      <w:r>
        <w:t xml:space="preserve">that </w:t>
      </w:r>
      <w:r w:rsidRPr="00E35F6E">
        <w:t>did not</w:t>
      </w:r>
      <w:r>
        <w:t xml:space="preserve">. This shows that using scores for </w:t>
      </w:r>
      <w:r w:rsidRPr="00C63AFD">
        <w:t>representativeness</w:t>
      </w:r>
      <w:r>
        <w:t>, ease-of-use, affect and distribution can lead to prediction and prescription of words that will be more engaging, leading to better IE.</w:t>
      </w:r>
    </w:p>
    <w:p w14:paraId="50C9E27B" w14:textId="77777777" w:rsidR="006568A2" w:rsidRPr="00C53664" w:rsidRDefault="006568A2" w:rsidP="006568A2">
      <w:pPr>
        <w:rPr>
          <w:b/>
          <w:bCs/>
        </w:rPr>
      </w:pPr>
      <w:r w:rsidRPr="00C53664">
        <w:rPr>
          <w:b/>
          <w:bCs/>
        </w:rPr>
        <w:t xml:space="preserve">Results vary based on other </w:t>
      </w:r>
      <w:proofErr w:type="gramStart"/>
      <w:r w:rsidRPr="00C53664">
        <w:rPr>
          <w:b/>
          <w:bCs/>
        </w:rPr>
        <w:t>factors</w:t>
      </w:r>
      <w:proofErr w:type="gramEnd"/>
    </w:p>
    <w:p w14:paraId="6C02643E" w14:textId="77777777" w:rsidR="006568A2" w:rsidRDefault="006568A2" w:rsidP="006568A2">
      <w:r>
        <w:t xml:space="preserve">While computing systems are deterministic, human behavior is much more complex. User engagement is not the product of a single process; rather, it reflects the interaction of diverse specialized mechanisms, including emotional and rational processes. Research shows that users are more likely to be engaged when decision-making is controlled by emotional processes, which are generally automatic, affective, and heuristic-based. By appealing to their emotions, </w:t>
      </w:r>
      <w:r>
        <w:lastRenderedPageBreak/>
        <w:t xml:space="preserve">desires, and aspirations, the use of sticky words can be strategically implemented to improve UX and increase IE. </w:t>
      </w:r>
    </w:p>
    <w:p w14:paraId="32CC9D61" w14:textId="77777777" w:rsidR="006568A2" w:rsidRDefault="006568A2" w:rsidP="006568A2">
      <w:r>
        <w:t xml:space="preserve">However, as use of sticky words has not been definitively proven to increase IE, other factors, such as topic, context, and user preferences, may also play significant roles. Moreover, factors other than individual word selection may affect IE with a given sentence or text. </w:t>
      </w:r>
      <w:r w:rsidRPr="00E94780">
        <w:t xml:space="preserve">In </w:t>
      </w:r>
      <w:proofErr w:type="gramStart"/>
      <w:r w:rsidRPr="00E94780">
        <w:t xml:space="preserve">linguistics,  </w:t>
      </w:r>
      <w:r>
        <w:t>two</w:t>
      </w:r>
      <w:proofErr w:type="gramEnd"/>
      <w:r>
        <w:t xml:space="preserve"> types</w:t>
      </w:r>
      <w:r w:rsidRPr="00E94780">
        <w:t xml:space="preserve"> of expression </w:t>
      </w:r>
      <w:r>
        <w:t xml:space="preserve">may be used </w:t>
      </w:r>
      <w:r w:rsidRPr="00E94780">
        <w:t>for one concept or meaning</w:t>
      </w:r>
      <w:r>
        <w:t>,</w:t>
      </w:r>
      <w:r w:rsidRPr="00E94780">
        <w:t xml:space="preserve"> </w:t>
      </w:r>
      <w:r>
        <w:t xml:space="preserve">an </w:t>
      </w:r>
      <w:r w:rsidRPr="00137EF0">
        <w:rPr>
          <w:i/>
          <w:iCs/>
        </w:rPr>
        <w:t>analytic expression</w:t>
      </w:r>
      <w:r w:rsidRPr="00E94780">
        <w:t xml:space="preserve"> </w:t>
      </w:r>
      <w:r>
        <w:t>or</w:t>
      </w:r>
      <w:r w:rsidRPr="00E94780">
        <w:t xml:space="preserve"> </w:t>
      </w:r>
      <w:r>
        <w:t xml:space="preserve">a </w:t>
      </w:r>
      <w:r w:rsidRPr="00137EF0">
        <w:rPr>
          <w:i/>
          <w:iCs/>
        </w:rPr>
        <w:t>synthetic expression</w:t>
      </w:r>
      <w:r>
        <w:t xml:space="preserve"> (</w:t>
      </w:r>
      <w:r w:rsidRPr="00D44B0A">
        <w:t>Zhou</w:t>
      </w:r>
      <w:r>
        <w:t xml:space="preserve">, 2012). </w:t>
      </w:r>
      <w:r w:rsidRPr="00E94780">
        <w:t xml:space="preserve">The former is </w:t>
      </w:r>
      <w:proofErr w:type="gramStart"/>
      <w:r w:rsidRPr="00E94780">
        <w:t>use</w:t>
      </w:r>
      <w:proofErr w:type="gramEnd"/>
      <w:r w:rsidRPr="00E94780">
        <w:t xml:space="preserve"> </w:t>
      </w:r>
      <w:r>
        <w:t xml:space="preserve">of </w:t>
      </w:r>
      <w:r w:rsidRPr="00E94780">
        <w:t xml:space="preserve">a phrase or sentence to express </w:t>
      </w:r>
      <w:r>
        <w:t>a</w:t>
      </w:r>
      <w:r w:rsidRPr="00E94780">
        <w:t xml:space="preserve"> meaning or concept while the latter is </w:t>
      </w:r>
      <w:r>
        <w:t xml:space="preserve">use of </w:t>
      </w:r>
      <w:r w:rsidRPr="00E94780">
        <w:t>one word</w:t>
      </w:r>
      <w:r>
        <w:t xml:space="preserve"> to do so</w:t>
      </w:r>
      <w:r w:rsidRPr="00E94780">
        <w:t>. If</w:t>
      </w:r>
      <w:r>
        <w:t xml:space="preserve"> two means of expressing the same meaning are possible,</w:t>
      </w:r>
      <w:r w:rsidRPr="00E94780">
        <w:t xml:space="preserve"> </w:t>
      </w:r>
      <w:r>
        <w:t xml:space="preserve">the </w:t>
      </w:r>
      <w:r w:rsidRPr="00E94780">
        <w:t xml:space="preserve">synthetic expression is preferred because it </w:t>
      </w:r>
      <w:r>
        <w:t xml:space="preserve">adheres to the </w:t>
      </w:r>
      <w:r w:rsidRPr="00E5347F">
        <w:rPr>
          <w:i/>
          <w:iCs/>
        </w:rPr>
        <w:t>economy principle</w:t>
      </w:r>
      <w:r>
        <w:t>, the conveyance of the most information with the least effort, which decreases the amount of cognitive processing necessary for understanding.</w:t>
      </w:r>
    </w:p>
    <w:p w14:paraId="6EBE59A4" w14:textId="77777777" w:rsidR="006568A2" w:rsidRPr="00294140" w:rsidRDefault="006568A2" w:rsidP="006568A2">
      <w:r>
        <w:t xml:space="preserve">Phrases as well as words may decrease cognitive load, particularly </w:t>
      </w:r>
      <w:r w:rsidRPr="00E5347F">
        <w:rPr>
          <w:i/>
          <w:iCs/>
        </w:rPr>
        <w:t>collocations</w:t>
      </w:r>
      <w:r>
        <w:t xml:space="preserve">, the </w:t>
      </w:r>
      <w:r w:rsidRPr="005E5308">
        <w:t>juxtaposition of a word with another word or words</w:t>
      </w:r>
      <w:r>
        <w:t xml:space="preserve"> with which it always or almost always appears, e.g., “land a deal” or “forgive a debt” (Basel, 2019). By saving cognitive energy and time </w:t>
      </w:r>
      <w:r w:rsidRPr="00D44B0A">
        <w:t>by conveying more information with less effort</w:t>
      </w:r>
      <w:r>
        <w:t>,</w:t>
      </w:r>
      <w:r w:rsidRPr="00D44B0A">
        <w:t xml:space="preserve"> the</w:t>
      </w:r>
      <w:r>
        <w:rPr>
          <w:b/>
          <w:bCs/>
        </w:rPr>
        <w:t xml:space="preserve"> </w:t>
      </w:r>
      <w:r>
        <w:t>use of collocations may increase IE with the sentences in which they appear/ Another linguistic phenomenon that likewise saves cognitive effort is the use of common and easily understood metaphors, e.g., “bear market” or “raining cats and dogs” (</w:t>
      </w:r>
      <w:r w:rsidRPr="0025625E">
        <w:t>Lakoff</w:t>
      </w:r>
      <w:r>
        <w:t xml:space="preserve"> &amp; </w:t>
      </w:r>
      <w:r w:rsidRPr="0025625E">
        <w:t>Mark</w:t>
      </w:r>
      <w:r>
        <w:t xml:space="preserve">, </w:t>
      </w:r>
      <w:r w:rsidRPr="0025625E">
        <w:t xml:space="preserve">1980). </w:t>
      </w:r>
      <w:r>
        <w:t xml:space="preserve">In terms of morphology, the manipulation of voice, which is often used to affect perception, is likely to also affect IE. For example, politicians frequently use the passive voice in the sentence “Mistakes were made” instead of using the active voice in the sentence “I made a mistake” to escape blame while not formally lying. Doing so may not only maintain confidence in the politician but improve IE with any textual information provided by the politicians. The possibility that factors besides simply one </w:t>
      </w:r>
      <w:r>
        <w:lastRenderedPageBreak/>
        <w:t>word affect IE indicates that</w:t>
      </w:r>
      <w:r w:rsidRPr="006D0AD9">
        <w:t xml:space="preserve"> the whole, i.e., the sentence, is greater than the sum of its parts</w:t>
      </w:r>
      <w:r>
        <w:t>, i.e., the individual words.</w:t>
      </w:r>
    </w:p>
    <w:p w14:paraId="1781ECC1" w14:textId="77777777" w:rsidR="006568A2" w:rsidRPr="00C53664" w:rsidRDefault="006568A2" w:rsidP="006568A2">
      <w:pPr>
        <w:rPr>
          <w:b/>
          <w:bCs/>
          <w:sz w:val="28"/>
          <w:szCs w:val="28"/>
        </w:rPr>
      </w:pPr>
      <w:r w:rsidRPr="00C53664">
        <w:rPr>
          <w:b/>
          <w:bCs/>
        </w:rPr>
        <w:t>Significance and future work</w:t>
      </w:r>
    </w:p>
    <w:p w14:paraId="6E646B79" w14:textId="77777777" w:rsidR="006568A2" w:rsidRPr="00FD0E8C" w:rsidRDefault="006568A2" w:rsidP="006568A2">
      <w:pPr>
        <w:pStyle w:val="Normal1"/>
      </w:pPr>
      <w:r>
        <w:t>T</w:t>
      </w:r>
      <w:r w:rsidRPr="00E659FB">
        <w:t>he findings ‎are limited and preliminary</w:t>
      </w:r>
      <w:r>
        <w:t>.</w:t>
      </w:r>
      <w:r w:rsidRPr="00DE4BCB">
        <w:t xml:space="preserve"> While not sufficient to validate causation, </w:t>
      </w:r>
      <w:r>
        <w:t>they</w:t>
      </w:r>
      <w:r w:rsidRPr="00DE4BCB">
        <w:t xml:space="preserve"> </w:t>
      </w:r>
      <w:r>
        <w:t xml:space="preserve">are sufficiently robust to warrant further </w:t>
      </w:r>
      <w:r w:rsidRPr="00DE4BCB">
        <w:rPr>
          <w:cs/>
          <w:lang w:bidi="he-IL"/>
        </w:rPr>
        <w:t>‎</w:t>
      </w:r>
      <w:r w:rsidRPr="00DE4BCB">
        <w:t>investigation</w:t>
      </w:r>
      <w:r>
        <w:t xml:space="preserve"> as part of </w:t>
      </w:r>
      <w:r w:rsidRPr="00E659FB">
        <w:t>an</w:t>
      </w:r>
      <w:r>
        <w:t xml:space="preserve"> exploratory longitudinal</w:t>
      </w:r>
      <w:r w:rsidRPr="00E659FB">
        <w:t xml:space="preserve"> research </w:t>
      </w:r>
      <w:r>
        <w:t>project</w:t>
      </w:r>
      <w:r w:rsidRPr="00E659FB">
        <w:t xml:space="preserve">. </w:t>
      </w:r>
      <w:r>
        <w:t xml:space="preserve">Such a project would provide additional data with which to further develop the proposed system and then use it to systematically identify and develop engaging content. It would be based on a computational approach that optimizes content for engagement by replacing words with their stickier equivalents, that is, words that are emotionally charged, familiar, and easy to read. </w:t>
      </w:r>
      <w:bookmarkStart w:id="132" w:name="h.1scwk2q0ujs2" w:colFirst="0" w:colLast="0"/>
      <w:bookmarkEnd w:id="132"/>
    </w:p>
    <w:p w14:paraId="1D7BE61D" w14:textId="77777777" w:rsidR="006568A2" w:rsidRDefault="006568A2" w:rsidP="006568A2">
      <w:pPr>
        <w:pStyle w:val="Normal1"/>
        <w:ind w:firstLine="720"/>
      </w:pPr>
      <w:r>
        <w:t xml:space="preserve">Ultimately, the findings could be applied to build a “sticky classifier.” As mentioned previously, a classifier is a set of factors that are used to label a word for its level of engagement. The primary obstacle to doing so is the lack of an annotated dataset for sticky words. As a next step, HITs Amazon Mechanical Turk be used to annotate a large compilation of academic titles for stickiness that could then </w:t>
      </w:r>
      <w:proofErr w:type="gramStart"/>
      <w:r>
        <w:t>use</w:t>
      </w:r>
      <w:proofErr w:type="gramEnd"/>
      <w:r>
        <w:t xml:space="preserve"> to model a sticky classifier. While this model would be domain-specific in that it would be developed to classify titles in text, further refinement could allow for extrapolation to other domains.</w:t>
      </w:r>
    </w:p>
    <w:p w14:paraId="3537A267" w14:textId="77777777" w:rsidR="006568A2" w:rsidRDefault="006568A2" w:rsidP="006568A2">
      <w:pPr>
        <w:pStyle w:val="Normal1"/>
        <w:ind w:firstLine="720"/>
      </w:pPr>
      <w:r>
        <w:t xml:space="preserve">For this purpose, use of an unsupervised machine-learning approach, specifically feature learning, which does not require an annotated dataset, may be appropriate. However, development of an unsupervised machine-learning model requires an immense amount of data. Identification of a large dataset that contains many examples of words proven to be sticky across domains could be used to investigate feature learning, the transformation of raw data into input e.g., academic titles into a representation, or a feature set that can be effectively exploited </w:t>
      </w:r>
      <w:r>
        <w:lastRenderedPageBreak/>
        <w:t xml:space="preserve">in machine-learning tasks. If this process can be used to automatically identify features important to stickiness—familiarity, representativeness, ease of use, and emotionality—a model based on sticky features across domains could be developed. The challenges to this approach are the need to perform feature selection, the separation of the features related to stickiness from a large feature set containing numerous types of other features, and the need to validate the model, which poses difficulties </w:t>
      </w:r>
      <w:proofErr w:type="gramStart"/>
      <w:r>
        <w:t>similar to</w:t>
      </w:r>
      <w:proofErr w:type="gramEnd"/>
      <w:r>
        <w:t xml:space="preserve"> that of obtaining an annotated dataset. Moreover, after building the model, a way to quantitatively test its effectiveness, which would require annotators or domain experts, must be developed.</w:t>
      </w:r>
    </w:p>
    <w:p w14:paraId="4E5CE0F5" w14:textId="7EC31C77" w:rsidR="00F82503" w:rsidRDefault="00F82503" w:rsidP="008533D4">
      <w:pPr>
        <w:pStyle w:val="Heading1"/>
        <w:numPr>
          <w:ilvl w:val="0"/>
          <w:numId w:val="0"/>
        </w:numPr>
        <w:spacing w:line="276" w:lineRule="auto"/>
        <w:ind w:left="432"/>
      </w:pPr>
      <w:r>
        <w:t>References</w:t>
      </w:r>
      <w:bookmarkEnd w:id="130"/>
    </w:p>
    <w:p w14:paraId="4E68CDE5" w14:textId="25AFB318" w:rsidR="00F82503" w:rsidRDefault="00F82503" w:rsidP="00772FF6">
      <w:pPr>
        <w:spacing w:line="276" w:lineRule="auto"/>
      </w:pPr>
    </w:p>
    <w:p w14:paraId="73EF3398" w14:textId="77777777" w:rsidR="00EC2023" w:rsidRDefault="00F82503" w:rsidP="00EC2023">
      <w:pPr>
        <w:pStyle w:val="Bibliography"/>
      </w:pPr>
      <w:r>
        <w:fldChar w:fldCharType="begin"/>
      </w:r>
      <w:r w:rsidR="00EC2023">
        <w:instrText xml:space="preserve"> ADDIN ZOTERO_BIBL {"uncited":[],"omitted":[],"custom":[]} CSL_BIBLIOGRAPHY </w:instrText>
      </w:r>
      <w:r>
        <w:fldChar w:fldCharType="separate"/>
      </w:r>
      <w:r w:rsidR="00EC2023">
        <w:t>{Abbas, "Structures for organizing knowledge: exploring taxonomies, ontologies, and other schemas", 2010}</w:t>
      </w:r>
    </w:p>
    <w:p w14:paraId="3A9B4727" w14:textId="77777777" w:rsidR="00EC2023" w:rsidRDefault="00EC2023" w:rsidP="00EC2023">
      <w:pPr>
        <w:pStyle w:val="Bibliography"/>
      </w:pPr>
      <w:r>
        <w:t xml:space="preserve">{Abraham et al., "Evaluating the effectiveness of </w:t>
      </w:r>
      <w:proofErr w:type="gramStart"/>
      <w:r>
        <w:t>learner controlled</w:t>
      </w:r>
      <w:proofErr w:type="gramEnd"/>
      <w:r>
        <w:t xml:space="preserve"> information security training", 2019}</w:t>
      </w:r>
    </w:p>
    <w:p w14:paraId="72058399" w14:textId="77777777" w:rsidR="00EC2023" w:rsidRDefault="00EC2023" w:rsidP="00EC2023">
      <w:pPr>
        <w:pStyle w:val="Bibliography"/>
      </w:pPr>
      <w:r>
        <w:t>{Akdeniz et al., "Effectiveness of marketing cues on consumer perceptions of quality: The moderating roles of brand reputation and third-party information", 2013}</w:t>
      </w:r>
    </w:p>
    <w:p w14:paraId="58967C04" w14:textId="77777777" w:rsidR="00EC2023" w:rsidRDefault="00EC2023" w:rsidP="00EC2023">
      <w:pPr>
        <w:pStyle w:val="Bibliography"/>
      </w:pPr>
      <w:r>
        <w:t>{Alter et al., "Easy on the mind, easy on the wallet: The roles of familiarity and processing fluency in valuation judgments", 2008}</w:t>
      </w:r>
    </w:p>
    <w:p w14:paraId="202093FA" w14:textId="77777777" w:rsidR="00EC2023" w:rsidRDefault="00EC2023" w:rsidP="00EC2023">
      <w:pPr>
        <w:pStyle w:val="Bibliography"/>
      </w:pPr>
      <w:r>
        <w:t>{Appleton et al., "Student engagement with school: Critical conceptual and methodological issues of the construct", 2008}</w:t>
      </w:r>
    </w:p>
    <w:p w14:paraId="1CD98E3A" w14:textId="77777777" w:rsidR="00EC2023" w:rsidRDefault="00EC2023" w:rsidP="00EC2023">
      <w:pPr>
        <w:pStyle w:val="Bibliography"/>
      </w:pPr>
      <w:r>
        <w:t>{Aranyi et al., "Modeling user experience with news websites", 2015}</w:t>
      </w:r>
    </w:p>
    <w:p w14:paraId="61320795" w14:textId="77777777" w:rsidR="00EC2023" w:rsidRDefault="00EC2023" w:rsidP="00EC2023">
      <w:pPr>
        <w:pStyle w:val="Bibliography"/>
      </w:pPr>
      <w:r>
        <w:t>{</w:t>
      </w:r>
      <w:proofErr w:type="spellStart"/>
      <w:r>
        <w:t>Arapakis</w:t>
      </w:r>
      <w:proofErr w:type="spellEnd"/>
      <w:r>
        <w:t xml:space="preserve"> et al., "Understanding within-content engagement through pattern analysis of mouse gestures", 2014}</w:t>
      </w:r>
    </w:p>
    <w:p w14:paraId="5759C807" w14:textId="77777777" w:rsidR="00EC2023" w:rsidRDefault="00EC2023" w:rsidP="00EC2023">
      <w:pPr>
        <w:pStyle w:val="Bibliography"/>
      </w:pPr>
      <w:r>
        <w:t>{</w:t>
      </w:r>
      <w:proofErr w:type="spellStart"/>
      <w:r>
        <w:t>Arapakis</w:t>
      </w:r>
      <w:proofErr w:type="spellEnd"/>
      <w:r>
        <w:t xml:space="preserve"> et al., "User engagement in online news: Under the scope of sentiment, interest, affect, and gaze", 2014}</w:t>
      </w:r>
    </w:p>
    <w:p w14:paraId="2A5B99C6" w14:textId="77777777" w:rsidR="00EC2023" w:rsidRDefault="00EC2023" w:rsidP="00EC2023">
      <w:pPr>
        <w:pStyle w:val="Bibliography"/>
      </w:pPr>
      <w:r>
        <w:t>{</w:t>
      </w:r>
      <w:proofErr w:type="spellStart"/>
      <w:r>
        <w:t>Arapakis</w:t>
      </w:r>
      <w:proofErr w:type="spellEnd"/>
      <w:r>
        <w:t xml:space="preserve"> et al., "On the feasibility of predicting popular news at cold start", 2017}</w:t>
      </w:r>
    </w:p>
    <w:p w14:paraId="1727039E" w14:textId="77777777" w:rsidR="00EC2023" w:rsidRDefault="00EC2023" w:rsidP="00EC2023">
      <w:pPr>
        <w:pStyle w:val="Bibliography"/>
      </w:pPr>
      <w:r>
        <w:t>{Attfield et al., "Towards a science of user engagement (position paper)", 2011}</w:t>
      </w:r>
    </w:p>
    <w:p w14:paraId="4EC29133" w14:textId="77777777" w:rsidR="00EC2023" w:rsidRDefault="00EC2023" w:rsidP="00EC2023">
      <w:pPr>
        <w:pStyle w:val="Bibliography"/>
      </w:pPr>
      <w:r>
        <w:t>{</w:t>
      </w:r>
      <w:proofErr w:type="spellStart"/>
      <w:r>
        <w:t>Baccianella</w:t>
      </w:r>
      <w:proofErr w:type="spellEnd"/>
      <w:r>
        <w:t xml:space="preserve"> et al., "</w:t>
      </w:r>
      <w:proofErr w:type="spellStart"/>
      <w:r>
        <w:t>Sentiwordnet</w:t>
      </w:r>
      <w:proofErr w:type="spellEnd"/>
      <w:r>
        <w:t xml:space="preserve"> 3.0: an enhanced lexical resource for sentiment analysis and opinion mining.", 2010}</w:t>
      </w:r>
    </w:p>
    <w:p w14:paraId="19493256" w14:textId="77777777" w:rsidR="00EC2023" w:rsidRDefault="00EC2023" w:rsidP="00EC2023">
      <w:pPr>
        <w:pStyle w:val="Bibliography"/>
      </w:pPr>
      <w:r>
        <w:lastRenderedPageBreak/>
        <w:t>{Bahry et al., "Website evaluation measures, website user engagement and website credibility for Municipal website", 2015}</w:t>
      </w:r>
    </w:p>
    <w:p w14:paraId="281CDACB" w14:textId="77777777" w:rsidR="00EC2023" w:rsidRDefault="00EC2023" w:rsidP="00EC2023">
      <w:pPr>
        <w:pStyle w:val="Bibliography"/>
      </w:pPr>
      <w:r>
        <w:t>{</w:t>
      </w:r>
      <w:proofErr w:type="spellStart"/>
      <w:r>
        <w:t>Bardus</w:t>
      </w:r>
      <w:proofErr w:type="spellEnd"/>
      <w:r>
        <w:t xml:space="preserve"> et al., "A review and content analysis of engagement, functionality, aesthetics, information quality, and change techniques in the most popular commercial apps for weight management", 2016}</w:t>
      </w:r>
    </w:p>
    <w:p w14:paraId="76027782" w14:textId="77777777" w:rsidR="00EC2023" w:rsidRDefault="00EC2023" w:rsidP="00EC2023">
      <w:pPr>
        <w:pStyle w:val="Bibliography"/>
      </w:pPr>
      <w:r>
        <w:t>{Barthel, "5 key takeaways about the State of the News Media in 2016", 2016}</w:t>
      </w:r>
    </w:p>
    <w:p w14:paraId="57AFA74B" w14:textId="77777777" w:rsidR="00EC2023" w:rsidRDefault="00EC2023" w:rsidP="00EC2023">
      <w:pPr>
        <w:pStyle w:val="Bibliography"/>
      </w:pPr>
      <w:r>
        <w:t>{Batra et al., "Affective Responses Mediating Acceptance of Advertising", 1986}</w:t>
      </w:r>
    </w:p>
    <w:p w14:paraId="08B1C5D6" w14:textId="77777777" w:rsidR="00EC2023" w:rsidRDefault="00EC2023" w:rsidP="00EC2023">
      <w:pPr>
        <w:pStyle w:val="Bibliography"/>
      </w:pPr>
      <w:r>
        <w:t>{Begany et al., "An open health data engagement ecosystem model: Are facilitators the key to open data success?", 2017}</w:t>
      </w:r>
    </w:p>
    <w:p w14:paraId="26FF5133" w14:textId="77777777" w:rsidR="00EC2023" w:rsidRDefault="00EC2023" w:rsidP="00EC2023">
      <w:pPr>
        <w:pStyle w:val="Bibliography"/>
      </w:pPr>
      <w:r>
        <w:t>{Berger et al., "What Makes Online Content Viral?", 2012}</w:t>
      </w:r>
    </w:p>
    <w:p w14:paraId="2BDADCAF" w14:textId="77777777" w:rsidR="00EC2023" w:rsidRDefault="00EC2023" w:rsidP="00EC2023">
      <w:pPr>
        <w:pStyle w:val="Bibliography"/>
      </w:pPr>
      <w:r>
        <w:t>{Bialik et al., "Key trends in social and digital news media", 2017}</w:t>
      </w:r>
    </w:p>
    <w:p w14:paraId="0650E02C" w14:textId="77777777" w:rsidR="00EC2023" w:rsidRDefault="00EC2023" w:rsidP="00EC2023">
      <w:pPr>
        <w:pStyle w:val="Bibliography"/>
      </w:pPr>
      <w:r>
        <w:t>{Bird et al., "Natural Language Processing with Python", 2019}</w:t>
      </w:r>
    </w:p>
    <w:p w14:paraId="67B4AD1B" w14:textId="77777777" w:rsidR="00EC2023" w:rsidRDefault="00EC2023" w:rsidP="00EC2023">
      <w:pPr>
        <w:pStyle w:val="Bibliography"/>
      </w:pPr>
      <w:r>
        <w:t>{Bloch et al., "Exploring the origins of enduring product involvement", 2009}</w:t>
      </w:r>
    </w:p>
    <w:p w14:paraId="1961DCB2" w14:textId="77777777" w:rsidR="00EC2023" w:rsidRDefault="00EC2023" w:rsidP="00EC2023">
      <w:pPr>
        <w:pStyle w:val="Bibliography"/>
      </w:pPr>
      <w:r>
        <w:t xml:space="preserve">{Blythe et al., "The Semantics of Fun: Differentiating Enjoyable </w:t>
      </w:r>
      <w:proofErr w:type="spellStart"/>
      <w:r>
        <w:t>Eeperiences</w:t>
      </w:r>
      <w:proofErr w:type="spellEnd"/>
      <w:r>
        <w:t>", 2003}</w:t>
      </w:r>
    </w:p>
    <w:p w14:paraId="5A5C641E" w14:textId="77777777" w:rsidR="00EC2023" w:rsidRDefault="00EC2023" w:rsidP="00EC2023">
      <w:pPr>
        <w:pStyle w:val="Bibliography"/>
      </w:pPr>
      <w:r>
        <w:t>{Blythe et al., "</w:t>
      </w:r>
      <w:proofErr w:type="spellStart"/>
      <w:r>
        <w:t>Funology</w:t>
      </w:r>
      <w:proofErr w:type="spellEnd"/>
      <w:r>
        <w:t xml:space="preserve"> </w:t>
      </w:r>
      <w:proofErr w:type="gramStart"/>
      <w:r>
        <w:t>From</w:t>
      </w:r>
      <w:proofErr w:type="gramEnd"/>
      <w:r>
        <w:t xml:space="preserve"> Usability to Enjoyment", 2005}</w:t>
      </w:r>
    </w:p>
    <w:p w14:paraId="2579A95E" w14:textId="77777777" w:rsidR="00EC2023" w:rsidRDefault="00EC2023" w:rsidP="00EC2023">
      <w:pPr>
        <w:pStyle w:val="Bibliography"/>
      </w:pPr>
      <w:r>
        <w:t>{Bomia et al., "The Impact of Teaching Strategies on Intrinsic Motivation", 1997}</w:t>
      </w:r>
    </w:p>
    <w:p w14:paraId="47634627" w14:textId="77777777" w:rsidR="00EC2023" w:rsidRDefault="00EC2023" w:rsidP="00EC2023">
      <w:pPr>
        <w:pStyle w:val="Bibliography"/>
      </w:pPr>
      <w:r>
        <w:t>{Boyle et al., "Engagement in digital entertainment games: A systematic review", 2012}</w:t>
      </w:r>
    </w:p>
    <w:p w14:paraId="46871930" w14:textId="77777777" w:rsidR="00EC2023" w:rsidRDefault="00EC2023" w:rsidP="00EC2023">
      <w:pPr>
        <w:pStyle w:val="Bibliography"/>
      </w:pPr>
      <w:r>
        <w:t>{Brodie et al., "Customer engagement: Conceptual domain, fundamental propositions, and implications for research", 2011a}</w:t>
      </w:r>
    </w:p>
    <w:p w14:paraId="47DE2A2B" w14:textId="77777777" w:rsidR="00EC2023" w:rsidRDefault="00EC2023" w:rsidP="00EC2023">
      <w:pPr>
        <w:pStyle w:val="Bibliography"/>
      </w:pPr>
      <w:r>
        <w:t>{Brodie et al., "Customer Engagement: Conceptual Domain, Fundamental Propositions, and Implications for Research", 2011}</w:t>
      </w:r>
    </w:p>
    <w:p w14:paraId="31048465" w14:textId="77777777" w:rsidR="00EC2023" w:rsidRDefault="00EC2023" w:rsidP="00EC2023">
      <w:pPr>
        <w:pStyle w:val="Bibliography"/>
      </w:pPr>
      <w:r>
        <w:t>{Brodie et al., "Consumer engagement in a virtual brand community: An exploratory analysis", 2013}</w:t>
      </w:r>
    </w:p>
    <w:p w14:paraId="1557E931" w14:textId="77777777" w:rsidR="00EC2023" w:rsidRDefault="00EC2023" w:rsidP="00EC2023">
      <w:pPr>
        <w:pStyle w:val="Bibliography"/>
      </w:pPr>
      <w:r>
        <w:t xml:space="preserve">{Bruns, "Blogs, Wikipedia, Second Life, and Beyond: From Production to </w:t>
      </w:r>
      <w:proofErr w:type="spellStart"/>
      <w:r>
        <w:t>Produsage</w:t>
      </w:r>
      <w:proofErr w:type="spellEnd"/>
      <w:r>
        <w:t>", 2008}</w:t>
      </w:r>
    </w:p>
    <w:p w14:paraId="6899AFC0" w14:textId="77777777" w:rsidR="00EC2023" w:rsidRDefault="00EC2023" w:rsidP="00EC2023">
      <w:pPr>
        <w:pStyle w:val="Bibliography"/>
      </w:pPr>
      <w:r>
        <w:t>{</w:t>
      </w:r>
      <w:proofErr w:type="spellStart"/>
      <w:r>
        <w:t>Brysbaert</w:t>
      </w:r>
      <w:proofErr w:type="spellEnd"/>
      <w:r>
        <w:t xml:space="preserve"> et al., "The Word Frequency Effect: A Review of Recent Developments and Implications for the Choice of Frequency Estimates in German", 2011}</w:t>
      </w:r>
    </w:p>
    <w:p w14:paraId="6AF8465E" w14:textId="77777777" w:rsidR="00EC2023" w:rsidRDefault="00EC2023" w:rsidP="00EC2023">
      <w:pPr>
        <w:pStyle w:val="Bibliography"/>
      </w:pPr>
      <w:r>
        <w:t>{Burton-Jones et al., "Toward a Deeper Understanding of System Usage in Organizations: A Multilevel Perspective", 2007}</w:t>
      </w:r>
    </w:p>
    <w:p w14:paraId="51B07A62" w14:textId="77777777" w:rsidR="00EC2023" w:rsidRDefault="00EC2023" w:rsidP="00EC2023">
      <w:pPr>
        <w:pStyle w:val="Bibliography"/>
      </w:pPr>
      <w:r>
        <w:t>{Cairns, "Engagement in Digital Games", 2016}</w:t>
      </w:r>
    </w:p>
    <w:p w14:paraId="7A53F3B7" w14:textId="77777777" w:rsidR="00EC2023" w:rsidRDefault="00EC2023" w:rsidP="00EC2023">
      <w:pPr>
        <w:pStyle w:val="Bibliography"/>
      </w:pPr>
      <w:r>
        <w:lastRenderedPageBreak/>
        <w:t>{Chan et al., "User engagement in e-government systems implementation: A comparative case study of two Singaporean e-government initiatives", 2008}</w:t>
      </w:r>
    </w:p>
    <w:p w14:paraId="01B9A5D3" w14:textId="77777777" w:rsidR="00EC2023" w:rsidRDefault="00EC2023" w:rsidP="00EC2023">
      <w:pPr>
        <w:pStyle w:val="Bibliography"/>
      </w:pPr>
      <w:r>
        <w:t>{Chapman et al., "Engagement in multimedia training systems", 1999}</w:t>
      </w:r>
    </w:p>
    <w:p w14:paraId="4A1B4A52" w14:textId="77777777" w:rsidR="00EC2023" w:rsidRDefault="00EC2023" w:rsidP="00EC2023">
      <w:pPr>
        <w:pStyle w:val="Bibliography"/>
      </w:pPr>
      <w:r>
        <w:t>{Chapman, "Alternative approaches to assessing student engagement rates", 2003}</w:t>
      </w:r>
    </w:p>
    <w:p w14:paraId="13FF0E40" w14:textId="77777777" w:rsidR="00EC2023" w:rsidRDefault="00EC2023" w:rsidP="00EC2023">
      <w:pPr>
        <w:pStyle w:val="Bibliography"/>
      </w:pPr>
      <w:r>
        <w:t>{Chen et al., "The effects of information overload on consumers’ subjective state towards buying decision in the internet shopping environment", 2009}</w:t>
      </w:r>
    </w:p>
    <w:p w14:paraId="3AD26B4B" w14:textId="77777777" w:rsidR="00EC2023" w:rsidRDefault="00EC2023" w:rsidP="00EC2023">
      <w:pPr>
        <w:pStyle w:val="Bibliography"/>
      </w:pPr>
      <w:r>
        <w:t>{Cheng et al., "You Had Me at Hello: How Phrasing Affects Memorability", 2012}</w:t>
      </w:r>
    </w:p>
    <w:p w14:paraId="356ADF02" w14:textId="77777777" w:rsidR="00EC2023" w:rsidRDefault="00EC2023" w:rsidP="00EC2023">
      <w:pPr>
        <w:pStyle w:val="Bibliography"/>
      </w:pPr>
      <w:r>
        <w:t>{Cole, "Using Wiki technology to support student engagement: Lessons from the trenches", 2009}</w:t>
      </w:r>
    </w:p>
    <w:p w14:paraId="5FFA237F" w14:textId="77777777" w:rsidR="00EC2023" w:rsidRDefault="00EC2023" w:rsidP="00EC2023">
      <w:pPr>
        <w:pStyle w:val="Bibliography"/>
      </w:pPr>
      <w:r>
        <w:t>{Commuri et al., "An enlargement of the notion of consumer vulnerability", 2008}</w:t>
      </w:r>
    </w:p>
    <w:p w14:paraId="1A309BD3" w14:textId="77777777" w:rsidR="00EC2023" w:rsidRDefault="00EC2023" w:rsidP="00EC2023">
      <w:pPr>
        <w:pStyle w:val="Bibliography"/>
      </w:pPr>
      <w:r>
        <w:t>{</w:t>
      </w:r>
      <w:proofErr w:type="spellStart"/>
      <w:r>
        <w:t>Czerlinski</w:t>
      </w:r>
      <w:proofErr w:type="spellEnd"/>
      <w:r>
        <w:t xml:space="preserve"> et al., "How good are simple heuristics?", 1999}</w:t>
      </w:r>
    </w:p>
    <w:p w14:paraId="55D6BB94" w14:textId="77777777" w:rsidR="00EC2023" w:rsidRDefault="00EC2023" w:rsidP="00EC2023">
      <w:pPr>
        <w:pStyle w:val="Bibliography"/>
      </w:pPr>
      <w:r>
        <w:t>{DeLone et al., "Information systems success: The quest for the dependent variable", 1992}</w:t>
      </w:r>
    </w:p>
    <w:p w14:paraId="29E6F302" w14:textId="77777777" w:rsidR="00EC2023" w:rsidRDefault="00EC2023" w:rsidP="00EC2023">
      <w:pPr>
        <w:pStyle w:val="Bibliography"/>
      </w:pPr>
      <w:r>
        <w:t>{DeLone et al., "The DeLone and McLean model of information systems success:  A ten-year update", 2003}</w:t>
      </w:r>
    </w:p>
    <w:p w14:paraId="1C057031" w14:textId="77777777" w:rsidR="00EC2023" w:rsidRDefault="00EC2023" w:rsidP="00EC2023">
      <w:pPr>
        <w:pStyle w:val="Bibliography"/>
      </w:pPr>
      <w:r>
        <w:t>{</w:t>
      </w:r>
      <w:proofErr w:type="spellStart"/>
      <w:r>
        <w:t>deNoyelles</w:t>
      </w:r>
      <w:proofErr w:type="spellEnd"/>
      <w:r>
        <w:t xml:space="preserve"> et al., "Using Word Clouds in Online Discussions to Support Critical Thinking and Engagement", 2015}</w:t>
      </w:r>
    </w:p>
    <w:p w14:paraId="17ADC0D3" w14:textId="77777777" w:rsidR="00EC2023" w:rsidRDefault="00EC2023" w:rsidP="00EC2023">
      <w:pPr>
        <w:pStyle w:val="Bibliography"/>
      </w:pPr>
      <w:r>
        <w:t>{DePaula et al., "Information strategies and affective reactions: How citizens interact with government social media content", 2018}</w:t>
      </w:r>
    </w:p>
    <w:p w14:paraId="7FCB1AE4" w14:textId="77777777" w:rsidR="00EC2023" w:rsidRDefault="00EC2023" w:rsidP="00EC2023">
      <w:pPr>
        <w:pStyle w:val="Bibliography"/>
      </w:pPr>
      <w:r>
        <w:t>{Dewey, "Experience and education", 1998}</w:t>
      </w:r>
    </w:p>
    <w:p w14:paraId="2DD39E88" w14:textId="77777777" w:rsidR="00EC2023" w:rsidRDefault="00EC2023" w:rsidP="00EC2023">
      <w:pPr>
        <w:pStyle w:val="Bibliography"/>
      </w:pPr>
      <w:r>
        <w:t xml:space="preserve">{Dhanesh, "Putting engagement in its </w:t>
      </w:r>
      <w:proofErr w:type="spellStart"/>
      <w:r>
        <w:t>PRoper</w:t>
      </w:r>
      <w:proofErr w:type="spellEnd"/>
      <w:r>
        <w:t xml:space="preserve"> place: State of the field, definition and model of engagement in public relations", 2017}</w:t>
      </w:r>
    </w:p>
    <w:p w14:paraId="2A758B11" w14:textId="77777777" w:rsidR="00EC2023" w:rsidRDefault="00EC2023" w:rsidP="00EC2023">
      <w:pPr>
        <w:pStyle w:val="Bibliography"/>
      </w:pPr>
      <w:r>
        <w:t>{</w:t>
      </w:r>
      <w:proofErr w:type="spellStart"/>
      <w:r>
        <w:t>Dincelli</w:t>
      </w:r>
      <w:proofErr w:type="spellEnd"/>
      <w:r>
        <w:t xml:space="preserve"> et al., "Choose your own training adventure: designing a gamified SETA artefact for improving information security and privacy through interactive storytelling", 2020}</w:t>
      </w:r>
    </w:p>
    <w:p w14:paraId="7A64E5D6" w14:textId="77777777" w:rsidR="00EC2023" w:rsidRDefault="00EC2023" w:rsidP="00EC2023">
      <w:pPr>
        <w:pStyle w:val="Bibliography"/>
      </w:pPr>
      <w:r>
        <w:t xml:space="preserve">{Dolan et al., "Social media engagement </w:t>
      </w:r>
      <w:proofErr w:type="spellStart"/>
      <w:r>
        <w:t>behaviour</w:t>
      </w:r>
      <w:proofErr w:type="spellEnd"/>
      <w:r>
        <w:t>: a uses and gratifications perspective", 2016}</w:t>
      </w:r>
    </w:p>
    <w:p w14:paraId="0BD23AB5" w14:textId="77777777" w:rsidR="00EC2023" w:rsidRDefault="00EC2023" w:rsidP="00EC2023">
      <w:pPr>
        <w:pStyle w:val="Bibliography"/>
      </w:pPr>
      <w:r>
        <w:t>{Dumas et al., "Examining political mobilization of online communities through e-petitioning behavior in We the People", 2015}</w:t>
      </w:r>
    </w:p>
    <w:p w14:paraId="1B22DDE4" w14:textId="77777777" w:rsidR="00EC2023" w:rsidRDefault="00EC2023" w:rsidP="00EC2023">
      <w:pPr>
        <w:pStyle w:val="Bibliography"/>
      </w:pPr>
      <w:r>
        <w:t xml:space="preserve">{Dvir, "The Influence </w:t>
      </w:r>
      <w:proofErr w:type="gramStart"/>
      <w:r>
        <w:t>Of</w:t>
      </w:r>
      <w:proofErr w:type="gramEnd"/>
      <w:r>
        <w:t xml:space="preserve"> Gender On Consumer</w:t>
      </w:r>
      <w:r>
        <w:rPr>
          <w:cs/>
        </w:rPr>
        <w:t>‎</w:t>
      </w:r>
      <w:r>
        <w:t xml:space="preserve"> behavior And Decision Making In Online</w:t>
      </w:r>
      <w:r>
        <w:rPr>
          <w:cs/>
        </w:rPr>
        <w:t>‎</w:t>
      </w:r>
      <w:r>
        <w:t xml:space="preserve"> and Mobile Learning</w:t>
      </w:r>
      <w:r>
        <w:rPr>
          <w:cs/>
        </w:rPr>
        <w:t>‎</w:t>
      </w:r>
      <w:r>
        <w:t xml:space="preserve"> environments", 2015}</w:t>
      </w:r>
    </w:p>
    <w:p w14:paraId="23A726C8" w14:textId="77777777" w:rsidR="00EC2023" w:rsidRDefault="00EC2023" w:rsidP="00EC2023">
      <w:pPr>
        <w:pStyle w:val="Bibliography"/>
      </w:pPr>
      <w:r>
        <w:t>{Dvir, "Mitigating challenges of open government data", 2017}</w:t>
      </w:r>
    </w:p>
    <w:p w14:paraId="5E878DE9" w14:textId="77777777" w:rsidR="00EC2023" w:rsidRDefault="00EC2023" w:rsidP="00EC2023">
      <w:pPr>
        <w:pStyle w:val="Bibliography"/>
      </w:pPr>
      <w:r>
        <w:lastRenderedPageBreak/>
        <w:t>{Dvir, "Sticky words: Evaluation and optimization of information interactions based on linguistic analysis", 2018}</w:t>
      </w:r>
    </w:p>
    <w:p w14:paraId="115C19E2" w14:textId="77777777" w:rsidR="00EC2023" w:rsidRDefault="00EC2023" w:rsidP="00EC2023">
      <w:pPr>
        <w:pStyle w:val="Bibliography"/>
      </w:pPr>
      <w:r>
        <w:t>{Dvir et al., "When less is more: empirical study of the relation between consumer behavior and information provision on commercial landing pages", 2018}</w:t>
      </w:r>
    </w:p>
    <w:p w14:paraId="1559BEB5" w14:textId="77777777" w:rsidR="00EC2023" w:rsidRDefault="00EC2023" w:rsidP="00EC2023">
      <w:pPr>
        <w:pStyle w:val="Bibliography"/>
      </w:pPr>
      <w:r>
        <w:t>{Dvir et al., "Systematic improvement of user engagement with academic titles using computational linguistics", 2019}</w:t>
      </w:r>
    </w:p>
    <w:p w14:paraId="2EF5E3CC" w14:textId="77777777" w:rsidR="00EC2023" w:rsidRDefault="00EC2023" w:rsidP="00EC2023">
      <w:pPr>
        <w:pStyle w:val="Bibliography"/>
      </w:pPr>
      <w:r>
        <w:t>{Eisenstein et al., "Turning Lectures into Comic Books Using Linguistically Salient Gestures", 2007}</w:t>
      </w:r>
    </w:p>
    <w:p w14:paraId="2A30CBDF" w14:textId="77777777" w:rsidR="00EC2023" w:rsidRDefault="00EC2023" w:rsidP="00EC2023">
      <w:pPr>
        <w:pStyle w:val="Bibliography"/>
      </w:pPr>
      <w:r>
        <w:t>{"Engagement", 2020}</w:t>
      </w:r>
    </w:p>
    <w:p w14:paraId="2D09FDC8" w14:textId="77777777" w:rsidR="00EC2023" w:rsidRDefault="00EC2023" w:rsidP="00EC2023">
      <w:pPr>
        <w:pStyle w:val="Bibliography"/>
      </w:pPr>
      <w:r>
        <w:t>{Eppler et al., "The concept of information overload: A review of literature from organization science, accounting, marketing, MIS, and related disciplines", 2004}</w:t>
      </w:r>
    </w:p>
    <w:p w14:paraId="7359BE57" w14:textId="77777777" w:rsidR="00EC2023" w:rsidRDefault="00EC2023" w:rsidP="00EC2023">
      <w:pPr>
        <w:pStyle w:val="Bibliography"/>
      </w:pPr>
      <w:r>
        <w:t>{Eppler, "Managing information quality: Increasing the value of information in knowledge-intensive products and processes", 2006}</w:t>
      </w:r>
    </w:p>
    <w:p w14:paraId="54E803E5" w14:textId="77777777" w:rsidR="00EC2023" w:rsidRDefault="00EC2023" w:rsidP="00EC2023">
      <w:pPr>
        <w:pStyle w:val="Bibliography"/>
      </w:pPr>
      <w:r>
        <w:t>{Facebook.com, "Likes, Reach &amp; Engagement", 2016}</w:t>
      </w:r>
    </w:p>
    <w:p w14:paraId="63EA3E6F" w14:textId="77777777" w:rsidR="00EC2023" w:rsidRDefault="00EC2023" w:rsidP="00EC2023">
      <w:pPr>
        <w:pStyle w:val="Bibliography"/>
      </w:pPr>
      <w:r>
        <w:t>{Feng et al., "Content marketing: A review of academic literature and future research directions", 2015}</w:t>
      </w:r>
    </w:p>
    <w:p w14:paraId="2C6A04CA" w14:textId="77777777" w:rsidR="00EC2023" w:rsidRDefault="00EC2023" w:rsidP="00EC2023">
      <w:pPr>
        <w:pStyle w:val="Bibliography"/>
      </w:pPr>
      <w:r>
        <w:t>{Finucane et al., "The affect heuristic in judgments of risks and benefits", 2000}</w:t>
      </w:r>
    </w:p>
    <w:p w14:paraId="7A467266" w14:textId="77777777" w:rsidR="00EC2023" w:rsidRDefault="00EC2023" w:rsidP="00EC2023">
      <w:pPr>
        <w:pStyle w:val="Bibliography"/>
      </w:pPr>
      <w:r>
        <w:t>{Fredricks et al., "School engagement: Potential of the concept, state of the evidence", 2004}</w:t>
      </w:r>
    </w:p>
    <w:p w14:paraId="7B9FBC05" w14:textId="77777777" w:rsidR="00EC2023" w:rsidRDefault="00EC2023" w:rsidP="00EC2023">
      <w:pPr>
        <w:pStyle w:val="Bibliography"/>
      </w:pPr>
      <w:r>
        <w:t>{Frick, "Return on Engagement: Content, Strategy, and Design Techniques for Digital Marketing", 2010}</w:t>
      </w:r>
    </w:p>
    <w:p w14:paraId="39FD0D85" w14:textId="77777777" w:rsidR="00EC2023" w:rsidRDefault="00EC2023" w:rsidP="00EC2023">
      <w:pPr>
        <w:pStyle w:val="Bibliography"/>
      </w:pPr>
      <w:r>
        <w:t>{</w:t>
      </w:r>
      <w:proofErr w:type="spellStart"/>
      <w:r>
        <w:t>Frické</w:t>
      </w:r>
      <w:proofErr w:type="spellEnd"/>
      <w:r>
        <w:t>, "The knowledge pyramid: a critique of the DIKW hierarchy", 2009}</w:t>
      </w:r>
    </w:p>
    <w:p w14:paraId="3BFC6AFA" w14:textId="77777777" w:rsidR="00EC2023" w:rsidRDefault="00EC2023" w:rsidP="00EC2023">
      <w:pPr>
        <w:pStyle w:val="Bibliography"/>
      </w:pPr>
      <w:r>
        <w:t xml:space="preserve">{Gafni et al., "How content volume on landing pages influences consumer </w:t>
      </w:r>
      <w:r>
        <w:rPr>
          <w:cs/>
        </w:rPr>
        <w:t>‎‎</w:t>
      </w:r>
      <w:r>
        <w:t>behavior: empirical evidence", 2018}</w:t>
      </w:r>
    </w:p>
    <w:p w14:paraId="5DA0D37B" w14:textId="77777777" w:rsidR="00EC2023" w:rsidRDefault="00EC2023" w:rsidP="00EC2023">
      <w:pPr>
        <w:pStyle w:val="Bibliography"/>
      </w:pPr>
      <w:r>
        <w:t>{</w:t>
      </w:r>
      <w:proofErr w:type="spellStart"/>
      <w:r>
        <w:t>Gigerenzer</w:t>
      </w:r>
      <w:proofErr w:type="spellEnd"/>
      <w:r>
        <w:t xml:space="preserve"> et al., "Reasoning the fast and frugal way: models of bounded rationality.", 1996}</w:t>
      </w:r>
    </w:p>
    <w:p w14:paraId="7DDE0DA4" w14:textId="77777777" w:rsidR="00EC2023" w:rsidRDefault="00EC2023" w:rsidP="00EC2023">
      <w:pPr>
        <w:pStyle w:val="Bibliography"/>
      </w:pPr>
      <w:r>
        <w:t>{</w:t>
      </w:r>
      <w:proofErr w:type="spellStart"/>
      <w:r>
        <w:t>Gigerenzer</w:t>
      </w:r>
      <w:proofErr w:type="spellEnd"/>
      <w:r>
        <w:t xml:space="preserve"> et al., "Fast and frugal heuristics: The adaptive toolbox", 1999}</w:t>
      </w:r>
    </w:p>
    <w:p w14:paraId="4ABE455D" w14:textId="77777777" w:rsidR="00EC2023" w:rsidRDefault="00EC2023" w:rsidP="00EC2023">
      <w:pPr>
        <w:pStyle w:val="Bibliography"/>
      </w:pPr>
      <w:r>
        <w:t>{Gill, "Informing Science Volume One: Concepts and Systems", 2015}</w:t>
      </w:r>
    </w:p>
    <w:p w14:paraId="0077D323" w14:textId="77777777" w:rsidR="00EC2023" w:rsidRDefault="00EC2023" w:rsidP="00EC2023">
      <w:pPr>
        <w:pStyle w:val="Bibliography"/>
      </w:pPr>
      <w:r>
        <w:t>{Gofman, "Consumer driven multivariate landing page optimization: overview, issues and outlook", 2007}</w:t>
      </w:r>
    </w:p>
    <w:p w14:paraId="0FEB8ABC" w14:textId="77777777" w:rsidR="00EC2023" w:rsidRDefault="00EC2023" w:rsidP="00EC2023">
      <w:pPr>
        <w:pStyle w:val="Bibliography"/>
      </w:pPr>
      <w:r>
        <w:t>{Gofman et al., "Integrating science into web design: consumer‐driven web site optimization", 2009}</w:t>
      </w:r>
    </w:p>
    <w:p w14:paraId="5A35F76F" w14:textId="77777777" w:rsidR="00EC2023" w:rsidRDefault="00EC2023" w:rsidP="00EC2023">
      <w:pPr>
        <w:pStyle w:val="Bibliography"/>
      </w:pPr>
      <w:r>
        <w:lastRenderedPageBreak/>
        <w:t>{Google, "The Engagement Project: The VICE Guide to Engagement", 2013}</w:t>
      </w:r>
    </w:p>
    <w:p w14:paraId="636237F3" w14:textId="77777777" w:rsidR="00EC2023" w:rsidRDefault="00EC2023" w:rsidP="00EC2023">
      <w:pPr>
        <w:pStyle w:val="Bibliography"/>
      </w:pPr>
      <w:r>
        <w:t>{</w:t>
      </w:r>
      <w:proofErr w:type="spellStart"/>
      <w:r>
        <w:t>Grimmelikhuijsen</w:t>
      </w:r>
      <w:proofErr w:type="spellEnd"/>
      <w:r>
        <w:t xml:space="preserve"> et al., "The Effect of Transparency on Trust in Government: A Cross-National Comparative Experiment", 2013}</w:t>
      </w:r>
    </w:p>
    <w:p w14:paraId="4A094689" w14:textId="77777777" w:rsidR="00EC2023" w:rsidRDefault="00EC2023" w:rsidP="00EC2023">
      <w:pPr>
        <w:pStyle w:val="Bibliography"/>
      </w:pPr>
      <w:r>
        <w:t>{Guerini et al., "Do linguistic style and readability of scientific abstracts affect their virality?", 2012}</w:t>
      </w:r>
    </w:p>
    <w:p w14:paraId="60E3C6C4" w14:textId="77777777" w:rsidR="00EC2023" w:rsidRDefault="00EC2023" w:rsidP="00EC2023">
      <w:pPr>
        <w:pStyle w:val="Bibliography"/>
      </w:pPr>
      <w:r>
        <w:t>{Guo et al., "How video production affects student engagement: an empirical study of MOOC videos", 2014}</w:t>
      </w:r>
    </w:p>
    <w:p w14:paraId="1D4D349B" w14:textId="77777777" w:rsidR="00EC2023" w:rsidRDefault="00EC2023" w:rsidP="00EC2023">
      <w:pPr>
        <w:pStyle w:val="Bibliography"/>
      </w:pPr>
      <w:r>
        <w:t>{Gutman, "A Means-End Chain Model Based on Consumer Categorization Processes", 1982}</w:t>
      </w:r>
    </w:p>
    <w:p w14:paraId="35E7EB43" w14:textId="77777777" w:rsidR="00EC2023" w:rsidRDefault="00EC2023" w:rsidP="00EC2023">
      <w:pPr>
        <w:pStyle w:val="Bibliography"/>
      </w:pPr>
      <w:r>
        <w:t>{Hagen et al., "E-petition popularity: Do linguistic and semantic factors matter?", 2016}</w:t>
      </w:r>
    </w:p>
    <w:p w14:paraId="1D3931B9" w14:textId="77777777" w:rsidR="00EC2023" w:rsidRDefault="00EC2023" w:rsidP="00EC2023">
      <w:pPr>
        <w:pStyle w:val="Bibliography"/>
      </w:pPr>
      <w:r>
        <w:t>{Hart et al., "Evaluating User Engagement Theory", 2012}</w:t>
      </w:r>
    </w:p>
    <w:p w14:paraId="36354B84" w14:textId="77777777" w:rsidR="00EC2023" w:rsidRDefault="00EC2023" w:rsidP="00EC2023">
      <w:pPr>
        <w:pStyle w:val="Bibliography"/>
      </w:pPr>
      <w:r>
        <w:t>{Hassenzahl et al., "User experience - a research agenda", 2006}</w:t>
      </w:r>
    </w:p>
    <w:p w14:paraId="359EE178" w14:textId="77777777" w:rsidR="00EC2023" w:rsidRDefault="00EC2023" w:rsidP="00EC2023">
      <w:pPr>
        <w:pStyle w:val="Bibliography"/>
      </w:pPr>
      <w:r>
        <w:t>{Hearst, "Untangling Text Data Mining", 1999}</w:t>
      </w:r>
    </w:p>
    <w:p w14:paraId="2B3C7C41" w14:textId="77777777" w:rsidR="00EC2023" w:rsidRDefault="00EC2023" w:rsidP="00EC2023">
      <w:pPr>
        <w:pStyle w:val="Bibliography"/>
      </w:pPr>
      <w:r>
        <w:t>{Horrigan, "How People Approach Facts and Information", 2017}</w:t>
      </w:r>
    </w:p>
    <w:p w14:paraId="4A77A447" w14:textId="77777777" w:rsidR="00EC2023" w:rsidRDefault="00EC2023" w:rsidP="00EC2023">
      <w:pPr>
        <w:pStyle w:val="Bibliography"/>
      </w:pPr>
      <w:r>
        <w:t>{Huang et al., "Sharing is caring: Social support provision and companionship activities in healthcare virtual support communities", 2019}</w:t>
      </w:r>
    </w:p>
    <w:p w14:paraId="6AE60963" w14:textId="77777777" w:rsidR="00EC2023" w:rsidRDefault="00EC2023" w:rsidP="00EC2023">
      <w:pPr>
        <w:pStyle w:val="Bibliography"/>
      </w:pPr>
      <w:r>
        <w:t>{</w:t>
      </w:r>
      <w:proofErr w:type="spellStart"/>
      <w:r>
        <w:t>Im</w:t>
      </w:r>
      <w:proofErr w:type="spellEnd"/>
      <w:r>
        <w:t xml:space="preserve"> et al., "ICT as a buffer to change: A case study of the Seoul Metropolitan Government’s Dasan Call Center", 2013}</w:t>
      </w:r>
    </w:p>
    <w:p w14:paraId="160313C1" w14:textId="77777777" w:rsidR="00EC2023" w:rsidRDefault="00EC2023" w:rsidP="00EC2023">
      <w:pPr>
        <w:pStyle w:val="Bibliography"/>
      </w:pPr>
      <w:r>
        <w:t>{</w:t>
      </w:r>
      <w:proofErr w:type="spellStart"/>
      <w:r>
        <w:t>Imlawi</w:t>
      </w:r>
      <w:proofErr w:type="spellEnd"/>
      <w:r>
        <w:t>, "Health Website Success: User Engagement in Health-Related Websites", 2017}</w:t>
      </w:r>
    </w:p>
    <w:p w14:paraId="0F197F19" w14:textId="77777777" w:rsidR="00EC2023" w:rsidRDefault="00EC2023" w:rsidP="00EC2023">
      <w:pPr>
        <w:pStyle w:val="Bibliography"/>
      </w:pPr>
      <w:r>
        <w:t>{ISO 9241, "Ergonomics of human-system interaction: Part 210: Human-</w:t>
      </w:r>
      <w:proofErr w:type="spellStart"/>
      <w:r>
        <w:t>centred</w:t>
      </w:r>
      <w:proofErr w:type="spellEnd"/>
      <w:r>
        <w:t xml:space="preserve"> design for interactive systems", 2019}</w:t>
      </w:r>
    </w:p>
    <w:p w14:paraId="602DAD75" w14:textId="77777777" w:rsidR="00EC2023" w:rsidRDefault="00EC2023" w:rsidP="00EC2023">
      <w:pPr>
        <w:pStyle w:val="Bibliography"/>
      </w:pPr>
      <w:r>
        <w:t>{Jacques et al., "Engagement as a Design Concept for Multimedia.", 1995}</w:t>
      </w:r>
    </w:p>
    <w:p w14:paraId="5364575E" w14:textId="77777777" w:rsidR="00EC2023" w:rsidRDefault="00EC2023" w:rsidP="00EC2023">
      <w:pPr>
        <w:pStyle w:val="Bibliography"/>
      </w:pPr>
      <w:r>
        <w:t>{Jacques, "The nature of engagement and its role in hypermedia evaluation and design.", 1996}</w:t>
      </w:r>
    </w:p>
    <w:p w14:paraId="4B788046" w14:textId="77777777" w:rsidR="00EC2023" w:rsidRDefault="00EC2023" w:rsidP="00EC2023">
      <w:pPr>
        <w:pStyle w:val="Bibliography"/>
      </w:pPr>
      <w:r>
        <w:t>{</w:t>
      </w:r>
      <w:proofErr w:type="spellStart"/>
      <w:r>
        <w:t>Jarvenpaa</w:t>
      </w:r>
      <w:proofErr w:type="spellEnd"/>
      <w:r>
        <w:t xml:space="preserve"> et al., "Consumer Trust in an Internet Store: A Cross-Cultural Validation", 2006}</w:t>
      </w:r>
    </w:p>
    <w:p w14:paraId="68DDD013" w14:textId="77777777" w:rsidR="00EC2023" w:rsidRDefault="00EC2023" w:rsidP="00EC2023">
      <w:pPr>
        <w:pStyle w:val="Bibliography"/>
      </w:pPr>
      <w:r>
        <w:t>{Jennings, "Theory and models for creating engaging and immersive ecommerce websites", 2000}</w:t>
      </w:r>
    </w:p>
    <w:p w14:paraId="20845028" w14:textId="77777777" w:rsidR="00EC2023" w:rsidRDefault="00EC2023" w:rsidP="00EC2023">
      <w:pPr>
        <w:pStyle w:val="Bibliography"/>
      </w:pPr>
      <w:r>
        <w:t>{Jiang et al., "Social media engagement as an evaluation barometer: Insights from communication executives", 2016}</w:t>
      </w:r>
    </w:p>
    <w:p w14:paraId="0F03CD8D" w14:textId="77777777" w:rsidR="00EC2023" w:rsidRDefault="00EC2023" w:rsidP="00EC2023">
      <w:pPr>
        <w:pStyle w:val="Bibliography"/>
      </w:pPr>
      <w:r>
        <w:t>{Johns, "The essential impact of context on organizational behavior", 2006}</w:t>
      </w:r>
    </w:p>
    <w:p w14:paraId="1FF1447C" w14:textId="77777777" w:rsidR="00EC2023" w:rsidRDefault="00EC2023" w:rsidP="00EC2023">
      <w:pPr>
        <w:pStyle w:val="Bibliography"/>
      </w:pPr>
      <w:r>
        <w:lastRenderedPageBreak/>
        <w:t>{Johnson, "Gender differences in e-learning: Communication, social presence, and learning outcomes", 2011}</w:t>
      </w:r>
    </w:p>
    <w:p w14:paraId="05DD0D9C" w14:textId="77777777" w:rsidR="00EC2023" w:rsidRDefault="00EC2023" w:rsidP="00EC2023">
      <w:pPr>
        <w:pStyle w:val="Bibliography"/>
      </w:pPr>
      <w:r>
        <w:t>{Johnston et al., "The handbook of communication engagement", 2018}</w:t>
      </w:r>
    </w:p>
    <w:p w14:paraId="0C5FD4DE" w14:textId="77777777" w:rsidR="00EC2023" w:rsidRDefault="00EC2023" w:rsidP="00EC2023">
      <w:pPr>
        <w:pStyle w:val="Bibliography"/>
      </w:pPr>
      <w:r>
        <w:t>{Kahneman et al., "Subjective probability: A judgment of representativeness", 1972}</w:t>
      </w:r>
    </w:p>
    <w:p w14:paraId="53760F28" w14:textId="77777777" w:rsidR="00EC2023" w:rsidRDefault="00EC2023" w:rsidP="00EC2023">
      <w:pPr>
        <w:pStyle w:val="Bibliography"/>
      </w:pPr>
      <w:r>
        <w:t>{Kahneman et al., "Prospect Theory: An Analysis of Decision under Risk", 1979}</w:t>
      </w:r>
    </w:p>
    <w:p w14:paraId="73304872" w14:textId="77777777" w:rsidR="00EC2023" w:rsidRDefault="00EC2023" w:rsidP="00EC2023">
      <w:pPr>
        <w:pStyle w:val="Bibliography"/>
      </w:pPr>
      <w:r>
        <w:t>{Kahneman et al., "Representativeness Revisited: Attribute Substitution in Intuitive Judgment", 2002}</w:t>
      </w:r>
    </w:p>
    <w:p w14:paraId="1E58323B" w14:textId="77777777" w:rsidR="00EC2023" w:rsidRDefault="00EC2023" w:rsidP="00EC2023">
      <w:pPr>
        <w:pStyle w:val="Bibliography"/>
      </w:pPr>
      <w:r>
        <w:t>{Kearsley et al., "Engagement Theory: A Framework for Technology-Based Teaching and Learning", 1998}</w:t>
      </w:r>
    </w:p>
    <w:p w14:paraId="388BBBCE" w14:textId="77777777" w:rsidR="00EC2023" w:rsidRDefault="00EC2023" w:rsidP="00EC2023">
      <w:pPr>
        <w:pStyle w:val="Bibliography"/>
      </w:pPr>
      <w:r>
        <w:t>{Kelley, "Attribution theory in social psychology.", 1967}</w:t>
      </w:r>
    </w:p>
    <w:p w14:paraId="63B0946B" w14:textId="77777777" w:rsidR="00EC2023" w:rsidRDefault="00EC2023" w:rsidP="00EC2023">
      <w:pPr>
        <w:pStyle w:val="Bibliography"/>
      </w:pPr>
      <w:r>
        <w:t>{</w:t>
      </w:r>
      <w:proofErr w:type="spellStart"/>
      <w:r>
        <w:t>Kodagoda</w:t>
      </w:r>
      <w:proofErr w:type="spellEnd"/>
      <w:r>
        <w:t xml:space="preserve"> et al., "Using Machine Learning to Infer Reasoning Provenance </w:t>
      </w:r>
      <w:proofErr w:type="gramStart"/>
      <w:r>
        <w:t>From</w:t>
      </w:r>
      <w:proofErr w:type="gramEnd"/>
      <w:r>
        <w:t xml:space="preserve"> User Interaction Log Data: Based on the Data/Frame Theory of Sensemaking", 2016}</w:t>
      </w:r>
    </w:p>
    <w:p w14:paraId="083AAAC3" w14:textId="77777777" w:rsidR="00EC2023" w:rsidRDefault="00EC2023" w:rsidP="00EC2023">
      <w:pPr>
        <w:pStyle w:val="Bibliography"/>
      </w:pPr>
      <w:r>
        <w:t>{Koehler et al., "What do saliency models predict?", 2014}</w:t>
      </w:r>
    </w:p>
    <w:p w14:paraId="4DB59ECE" w14:textId="77777777" w:rsidR="00EC2023" w:rsidRDefault="00EC2023" w:rsidP="00EC2023">
      <w:pPr>
        <w:pStyle w:val="Bibliography"/>
      </w:pPr>
      <w:r>
        <w:t>{Kornell et al., "The Ease-of-Processing Heuristic and the Stability Bias: Dissociating Memory, Memory Beliefs, and Memory Judgments", 2011}</w:t>
      </w:r>
    </w:p>
    <w:p w14:paraId="4B9A25DE" w14:textId="77777777" w:rsidR="00EC2023" w:rsidRDefault="00EC2023" w:rsidP="00EC2023">
      <w:pPr>
        <w:pStyle w:val="Bibliography"/>
      </w:pPr>
      <w:r>
        <w:t>{</w:t>
      </w:r>
      <w:proofErr w:type="spellStart"/>
      <w:r>
        <w:t>Kostkova</w:t>
      </w:r>
      <w:proofErr w:type="spellEnd"/>
      <w:r>
        <w:t>, "User Engagement with Digital Health Technologies", 2016}</w:t>
      </w:r>
    </w:p>
    <w:p w14:paraId="73AB981A" w14:textId="77777777" w:rsidR="00EC2023" w:rsidRDefault="00EC2023" w:rsidP="00EC2023">
      <w:pPr>
        <w:pStyle w:val="Bibliography"/>
      </w:pPr>
      <w:r>
        <w:t>{</w:t>
      </w:r>
      <w:proofErr w:type="spellStart"/>
      <w:r>
        <w:t>Koufaris</w:t>
      </w:r>
      <w:proofErr w:type="spellEnd"/>
      <w:r>
        <w:t>, "Applying the technology acceptance model and flow theory to online consumer behavior", 2002}</w:t>
      </w:r>
    </w:p>
    <w:p w14:paraId="18F71136" w14:textId="77777777" w:rsidR="00EC2023" w:rsidRDefault="00EC2023" w:rsidP="00EC2023">
      <w:pPr>
        <w:pStyle w:val="Bibliography"/>
      </w:pPr>
      <w:r>
        <w:t>{Lagun et al., "Understanding User Attention and Engagement in Online News Reading", 2016}</w:t>
      </w:r>
    </w:p>
    <w:p w14:paraId="595C1085" w14:textId="77777777" w:rsidR="00EC2023" w:rsidRDefault="00EC2023" w:rsidP="00EC2023">
      <w:pPr>
        <w:pStyle w:val="Bibliography"/>
      </w:pPr>
      <w:r>
        <w:t>{</w:t>
      </w:r>
      <w:proofErr w:type="spellStart"/>
      <w:r>
        <w:t>Lalmas</w:t>
      </w:r>
      <w:proofErr w:type="spellEnd"/>
      <w:r>
        <w:t xml:space="preserve"> et al., "Measuring user engagement", 2014}</w:t>
      </w:r>
    </w:p>
    <w:p w14:paraId="3BF2983B" w14:textId="77777777" w:rsidR="00EC2023" w:rsidRDefault="00EC2023" w:rsidP="00EC2023">
      <w:pPr>
        <w:pStyle w:val="Bibliography"/>
      </w:pPr>
      <w:r>
        <w:t>{Laurel, "Computers as theatre", 2014}</w:t>
      </w:r>
    </w:p>
    <w:p w14:paraId="64C6E812" w14:textId="77777777" w:rsidR="00EC2023" w:rsidRDefault="00EC2023" w:rsidP="00EC2023">
      <w:pPr>
        <w:pStyle w:val="Bibliography"/>
      </w:pPr>
      <w:r>
        <w:t>{Lee et al., "A Trust Model for Consumer Internet Shopping", 2001}</w:t>
      </w:r>
    </w:p>
    <w:p w14:paraId="3DC1F62C" w14:textId="77777777" w:rsidR="00EC2023" w:rsidRDefault="00EC2023" w:rsidP="00EC2023">
      <w:pPr>
        <w:pStyle w:val="Bibliography"/>
      </w:pPr>
      <w:r>
        <w:t>{Legg et al., "Do You Want the Good News or the Bad News First? The Nature and Consequences of News Order Preferences", 2014}</w:t>
      </w:r>
    </w:p>
    <w:p w14:paraId="550DC495" w14:textId="77777777" w:rsidR="00EC2023" w:rsidRDefault="00EC2023" w:rsidP="00EC2023">
      <w:pPr>
        <w:pStyle w:val="Bibliography"/>
      </w:pPr>
      <w:r>
        <w:t>{Lehmann et al., "Models of user engagement", 2012b}</w:t>
      </w:r>
    </w:p>
    <w:p w14:paraId="0C3B76BA" w14:textId="77777777" w:rsidR="00EC2023" w:rsidRDefault="00EC2023" w:rsidP="00EC2023">
      <w:pPr>
        <w:pStyle w:val="Bibliography"/>
      </w:pPr>
      <w:r>
        <w:t>{Li et al., "A faceted approach to conceptualizing tasks in information seeking", 2008}</w:t>
      </w:r>
    </w:p>
    <w:p w14:paraId="604674F1" w14:textId="77777777" w:rsidR="00EC2023" w:rsidRDefault="00EC2023" w:rsidP="00EC2023">
      <w:pPr>
        <w:pStyle w:val="Bibliography"/>
      </w:pPr>
      <w:r>
        <w:t>{Lindgaard et al., "Attention web designers: You have 50 milliseconds to make a good first impression!", 2006}</w:t>
      </w:r>
    </w:p>
    <w:p w14:paraId="0A01244F" w14:textId="77777777" w:rsidR="00EC2023" w:rsidRDefault="00EC2023" w:rsidP="00EC2023">
      <w:pPr>
        <w:pStyle w:val="Bibliography"/>
      </w:pPr>
      <w:r>
        <w:lastRenderedPageBreak/>
        <w:t>{Liu, "Sentiment analysis and opinion mining", 2012}</w:t>
      </w:r>
    </w:p>
    <w:p w14:paraId="68DAAD9C" w14:textId="77777777" w:rsidR="00EC2023" w:rsidRDefault="00EC2023" w:rsidP="00EC2023">
      <w:pPr>
        <w:pStyle w:val="Bibliography"/>
      </w:pPr>
      <w:r>
        <w:t>{Lopez et al., "NOMIT: Automatic Titling by Nominalizing", 2012}</w:t>
      </w:r>
    </w:p>
    <w:p w14:paraId="28431B61" w14:textId="77777777" w:rsidR="00EC2023" w:rsidRDefault="00EC2023" w:rsidP="00EC2023">
      <w:pPr>
        <w:pStyle w:val="Bibliography"/>
      </w:pPr>
      <w:r>
        <w:t>{Loureiro et al., "Sentiment Analysis of News Titles", 2011}</w:t>
      </w:r>
    </w:p>
    <w:p w14:paraId="317E2CAF" w14:textId="77777777" w:rsidR="00EC2023" w:rsidRDefault="00EC2023" w:rsidP="00EC2023">
      <w:pPr>
        <w:pStyle w:val="Bibliography"/>
      </w:pPr>
      <w:r>
        <w:t>{Ma et al., "Gender differences of knowledge sharing in online learning environment", 2011}</w:t>
      </w:r>
    </w:p>
    <w:p w14:paraId="50850440" w14:textId="77777777" w:rsidR="00EC2023" w:rsidRDefault="00EC2023" w:rsidP="00EC2023">
      <w:pPr>
        <w:pStyle w:val="Bibliography"/>
      </w:pPr>
      <w:r>
        <w:t xml:space="preserve">{Malthouse et al., "The Effects of Media Context Experiences </w:t>
      </w:r>
      <w:proofErr w:type="gramStart"/>
      <w:r>
        <w:t>On</w:t>
      </w:r>
      <w:proofErr w:type="gramEnd"/>
      <w:r>
        <w:t xml:space="preserve"> Advertising Effectiveness", 2007}</w:t>
      </w:r>
    </w:p>
    <w:p w14:paraId="1A00DA74" w14:textId="77777777" w:rsidR="00EC2023" w:rsidRDefault="00EC2023" w:rsidP="00EC2023">
      <w:pPr>
        <w:pStyle w:val="Bibliography"/>
      </w:pPr>
      <w:r>
        <w:t>{Martin et al., "Digital Transformations? Gendering the End User in Digital Government Policy", 2016}</w:t>
      </w:r>
    </w:p>
    <w:p w14:paraId="2DC94765" w14:textId="77777777" w:rsidR="00EC2023" w:rsidRDefault="00EC2023" w:rsidP="00EC2023">
      <w:pPr>
        <w:pStyle w:val="Bibliography"/>
      </w:pPr>
      <w:r>
        <w:t>{McCay-Peet et al., "A Model of Social Media Engagement: User Profiles, Gratifications, and Experiences", 2016}</w:t>
      </w:r>
    </w:p>
    <w:p w14:paraId="1DC4AA76" w14:textId="77777777" w:rsidR="00EC2023" w:rsidRDefault="00EC2023" w:rsidP="00EC2023">
      <w:pPr>
        <w:pStyle w:val="Bibliography"/>
      </w:pPr>
      <w:r>
        <w:t>{Meece et al., "Students’ goal orientations and cognitive engagement in classroom activities.", 1988}</w:t>
      </w:r>
    </w:p>
    <w:p w14:paraId="1CCC3042" w14:textId="77777777" w:rsidR="00EC2023" w:rsidRDefault="00EC2023" w:rsidP="00EC2023">
      <w:pPr>
        <w:pStyle w:val="Bibliography"/>
      </w:pPr>
      <w:r>
        <w:t>{Mekler et al., "A Systematic Review of Quantitative Studies on the Enjoyment of Digital Entertainment Games", 2014}</w:t>
      </w:r>
    </w:p>
    <w:p w14:paraId="60642113" w14:textId="77777777" w:rsidR="00EC2023" w:rsidRDefault="00EC2023" w:rsidP="00EC2023">
      <w:pPr>
        <w:pStyle w:val="Bibliography"/>
      </w:pPr>
      <w:r>
        <w:t>{Miles et al., "Qualitative data analysis: A methods sourcebook", 2014}</w:t>
      </w:r>
    </w:p>
    <w:p w14:paraId="7C55D294" w14:textId="77777777" w:rsidR="00EC2023" w:rsidRDefault="00EC2023" w:rsidP="00EC2023">
      <w:pPr>
        <w:pStyle w:val="Bibliography"/>
      </w:pPr>
      <w:r>
        <w:t>{Miller, "WordNet: a lexical database for English", 1995}</w:t>
      </w:r>
    </w:p>
    <w:p w14:paraId="037C8190" w14:textId="77777777" w:rsidR="00EC2023" w:rsidRDefault="00EC2023" w:rsidP="00EC2023">
      <w:pPr>
        <w:pStyle w:val="Bibliography"/>
      </w:pPr>
      <w:r>
        <w:t>{Mishra et al., "IS Use", 2017}</w:t>
      </w:r>
    </w:p>
    <w:p w14:paraId="5A832649" w14:textId="77777777" w:rsidR="00EC2023" w:rsidRDefault="00EC2023" w:rsidP="00EC2023">
      <w:pPr>
        <w:pStyle w:val="Bibliography"/>
      </w:pPr>
      <w:r>
        <w:t>{Mitchell et al., "How Americans Encounter, Recall and Act Upon Digital News", 2017c}</w:t>
      </w:r>
    </w:p>
    <w:p w14:paraId="7460A877" w14:textId="77777777" w:rsidR="00EC2023" w:rsidRDefault="00EC2023" w:rsidP="00EC2023">
      <w:pPr>
        <w:pStyle w:val="Bibliography"/>
      </w:pPr>
      <w:r>
        <w:t>{</w:t>
      </w:r>
      <w:proofErr w:type="spellStart"/>
      <w:r>
        <w:t>Mitchelstein</w:t>
      </w:r>
      <w:proofErr w:type="spellEnd"/>
      <w:r>
        <w:t xml:space="preserve"> et al., "Online news consumption research: An assessment of past work and an agenda                 for the future", 2010}</w:t>
      </w:r>
    </w:p>
    <w:p w14:paraId="3B2BD74A" w14:textId="77777777" w:rsidR="00EC2023" w:rsidRDefault="00EC2023" w:rsidP="00EC2023">
      <w:pPr>
        <w:pStyle w:val="Bibliography"/>
      </w:pPr>
      <w:r>
        <w:t>{Mollen et al., "Engagement, telepresence and interactivity in online consumer experience: Reconciling scholastic and managerial perspectives", 2010d}</w:t>
      </w:r>
    </w:p>
    <w:p w14:paraId="1BEF07AE" w14:textId="77777777" w:rsidR="00EC2023" w:rsidRDefault="00EC2023" w:rsidP="00EC2023">
      <w:pPr>
        <w:pStyle w:val="Bibliography"/>
      </w:pPr>
      <w:r>
        <w:t>{Nardi, "Context and consciousness: activity theory and human-computer interaction", 1996}</w:t>
      </w:r>
    </w:p>
    <w:p w14:paraId="3C0650DD" w14:textId="77777777" w:rsidR="00EC2023" w:rsidRDefault="00EC2023" w:rsidP="00EC2023">
      <w:pPr>
        <w:pStyle w:val="Bibliography"/>
      </w:pPr>
      <w:r>
        <w:t>{</w:t>
      </w:r>
      <w:proofErr w:type="spellStart"/>
      <w:r>
        <w:t>Navajas</w:t>
      </w:r>
      <w:proofErr w:type="spellEnd"/>
      <w:r>
        <w:t>, "New Technologies and Civic Engagement; Personalization and the Future of News (Ch. 12)", 2014}</w:t>
      </w:r>
    </w:p>
    <w:p w14:paraId="59590008" w14:textId="77777777" w:rsidR="00EC2023" w:rsidRDefault="00EC2023" w:rsidP="00EC2023">
      <w:pPr>
        <w:pStyle w:val="Bibliography"/>
      </w:pPr>
      <w:r>
        <w:t>{Nevo et al., "A temporally situated self-agency theory of information technology reinvention", 2016}</w:t>
      </w:r>
    </w:p>
    <w:p w14:paraId="46631344" w14:textId="77777777" w:rsidR="00EC2023" w:rsidRDefault="00EC2023" w:rsidP="00EC2023">
      <w:pPr>
        <w:pStyle w:val="Bibliography"/>
      </w:pPr>
      <w:r>
        <w:t>{Newmann, "Student engagement and achievement in American secondary schools.", 1992}</w:t>
      </w:r>
    </w:p>
    <w:p w14:paraId="61E6E1CE" w14:textId="77777777" w:rsidR="00EC2023" w:rsidRDefault="00EC2023" w:rsidP="00EC2023">
      <w:pPr>
        <w:pStyle w:val="Bibliography"/>
      </w:pPr>
      <w:r>
        <w:t>{Nielsen, "Ten usability heuristics", 2005}</w:t>
      </w:r>
    </w:p>
    <w:p w14:paraId="71718E53" w14:textId="77777777" w:rsidR="00EC2023" w:rsidRDefault="00EC2023" w:rsidP="00EC2023">
      <w:pPr>
        <w:pStyle w:val="Bibliography"/>
      </w:pPr>
      <w:r>
        <w:lastRenderedPageBreak/>
        <w:t>{Nielsen, "World’s Best Headlines: BBC News", 2009}</w:t>
      </w:r>
    </w:p>
    <w:p w14:paraId="2C6DF4F9" w14:textId="77777777" w:rsidR="00EC2023" w:rsidRDefault="00EC2023" w:rsidP="00EC2023">
      <w:pPr>
        <w:pStyle w:val="Bibliography"/>
      </w:pPr>
      <w:r>
        <w:t>{Nielsen, "Legibility, Readability, and Comprehension: Making Users Read Your Words", 2015}</w:t>
      </w:r>
    </w:p>
    <w:p w14:paraId="115BC0D0" w14:textId="77777777" w:rsidR="00EC2023" w:rsidRDefault="00EC2023" w:rsidP="00EC2023">
      <w:pPr>
        <w:pStyle w:val="Bibliography"/>
      </w:pPr>
      <w:r>
        <w:t>{Norman, "The design of everyday things", 2013}</w:t>
      </w:r>
    </w:p>
    <w:p w14:paraId="0800A290" w14:textId="77777777" w:rsidR="00EC2023" w:rsidRDefault="00EC2023" w:rsidP="00EC2023">
      <w:pPr>
        <w:pStyle w:val="Bibliography"/>
      </w:pPr>
      <w:r>
        <w:t>{O’Brien et al., "What is user engagement? A conceptual framework for defining user engagement with technology", 2008}</w:t>
      </w:r>
    </w:p>
    <w:p w14:paraId="1B692E3B" w14:textId="77777777" w:rsidR="00EC2023" w:rsidRDefault="00EC2023" w:rsidP="00EC2023">
      <w:pPr>
        <w:pStyle w:val="Bibliography"/>
      </w:pPr>
      <w:r>
        <w:t>{O’Brien et al., "The development and evaluation of a survey to measure user engagement", 2010}</w:t>
      </w:r>
    </w:p>
    <w:p w14:paraId="2D1F3E97" w14:textId="77777777" w:rsidR="00EC2023" w:rsidRDefault="00EC2023" w:rsidP="00EC2023">
      <w:pPr>
        <w:pStyle w:val="Bibliography"/>
      </w:pPr>
      <w:r>
        <w:t>{O’Brien, "The Influence of Hedonic and Utilitarian Motivations on User Engagement: The Case of Online Shopping Experiences", 2010}</w:t>
      </w:r>
    </w:p>
    <w:p w14:paraId="22B0E054" w14:textId="77777777" w:rsidR="00EC2023" w:rsidRDefault="00EC2023" w:rsidP="00EC2023">
      <w:pPr>
        <w:pStyle w:val="Bibliography"/>
      </w:pPr>
      <w:r>
        <w:t>{O’Brien, "Exploring user engagement in online news interactions", 2011}</w:t>
      </w:r>
    </w:p>
    <w:p w14:paraId="769AB634" w14:textId="77777777" w:rsidR="00EC2023" w:rsidRDefault="00EC2023" w:rsidP="00EC2023">
      <w:pPr>
        <w:pStyle w:val="Bibliography"/>
      </w:pPr>
      <w:r>
        <w:t>{O’Brien et al., "What motivates the online news browser? News item selection in a social information seeking scenario", 2014}</w:t>
      </w:r>
    </w:p>
    <w:p w14:paraId="284CD1DE" w14:textId="77777777" w:rsidR="00EC2023" w:rsidRDefault="00EC2023" w:rsidP="00EC2023">
      <w:pPr>
        <w:pStyle w:val="Bibliography"/>
      </w:pPr>
      <w:r>
        <w:t>{O’Brien et al., "Investigating the role of user engagement in digital reading environments", 2016e}</w:t>
      </w:r>
    </w:p>
    <w:p w14:paraId="261BF78F" w14:textId="77777777" w:rsidR="00EC2023" w:rsidRDefault="00EC2023" w:rsidP="00EC2023">
      <w:pPr>
        <w:pStyle w:val="Bibliography"/>
      </w:pPr>
      <w:r>
        <w:t>{O’Brien, "Translating Theory into Methodological Practice", 2016}</w:t>
      </w:r>
    </w:p>
    <w:p w14:paraId="19F4EE7C" w14:textId="77777777" w:rsidR="00EC2023" w:rsidRDefault="00EC2023" w:rsidP="00EC2023">
      <w:pPr>
        <w:pStyle w:val="Bibliography"/>
      </w:pPr>
      <w:r>
        <w:t>{O’Brien et al., "What makes online news interesting? Personal and situational interest and the effect on behavioral intentions", 2016}</w:t>
      </w:r>
    </w:p>
    <w:p w14:paraId="646DD41A" w14:textId="77777777" w:rsidR="00EC2023" w:rsidRDefault="00EC2023" w:rsidP="00EC2023">
      <w:pPr>
        <w:pStyle w:val="Bibliography"/>
      </w:pPr>
      <w:r>
        <w:t>{O’Brien et al., "Why engagement matters: Cross-disciplinary perspectives of user engagement in digital media", 2016}</w:t>
      </w:r>
    </w:p>
    <w:p w14:paraId="646EC71B" w14:textId="77777777" w:rsidR="00EC2023" w:rsidRDefault="00EC2023" w:rsidP="00EC2023">
      <w:pPr>
        <w:pStyle w:val="Bibliography"/>
      </w:pPr>
      <w:r>
        <w:t>{O’Brien, "Antecedents and learning outcomes of online news engagement", 2017}</w:t>
      </w:r>
    </w:p>
    <w:p w14:paraId="08D93299" w14:textId="77777777" w:rsidR="00EC2023" w:rsidRDefault="00EC2023" w:rsidP="00EC2023">
      <w:pPr>
        <w:pStyle w:val="Bibliography"/>
      </w:pPr>
      <w:r>
        <w:t xml:space="preserve">{O’Brien et al., "Learning </w:t>
      </w:r>
      <w:proofErr w:type="gramStart"/>
      <w:r>
        <w:t>From</w:t>
      </w:r>
      <w:proofErr w:type="gramEnd"/>
      <w:r>
        <w:t xml:space="preserve"> the News: The Role of Topic, Multimedia and Interest in Knowledge Retention", 2017}</w:t>
      </w:r>
    </w:p>
    <w:p w14:paraId="0F76DE9E" w14:textId="77777777" w:rsidR="00EC2023" w:rsidRDefault="00EC2023" w:rsidP="00EC2023">
      <w:pPr>
        <w:pStyle w:val="Bibliography"/>
      </w:pPr>
      <w:r>
        <w:t>{O’Brien et al., "A practical approach to measuring user engagement with the refined user engagement scale (UES) and new UES short form", 2018}</w:t>
      </w:r>
    </w:p>
    <w:p w14:paraId="5E470E5E" w14:textId="77777777" w:rsidR="00EC2023" w:rsidRDefault="00EC2023" w:rsidP="00EC2023">
      <w:pPr>
        <w:pStyle w:val="Bibliography"/>
      </w:pPr>
      <w:r>
        <w:t>{O’Brien et al., "Modeling Antecedents of User Engagement", 2018}</w:t>
      </w:r>
    </w:p>
    <w:p w14:paraId="66FF041D" w14:textId="77777777" w:rsidR="00EC2023" w:rsidRDefault="00EC2023" w:rsidP="00EC2023">
      <w:pPr>
        <w:pStyle w:val="Bibliography"/>
      </w:pPr>
      <w:r>
        <w:t xml:space="preserve">{O’Brien et al., "An empirical study of interest, task complexity, and search </w:t>
      </w:r>
      <w:proofErr w:type="spellStart"/>
      <w:r>
        <w:t>behaviour</w:t>
      </w:r>
      <w:proofErr w:type="spellEnd"/>
      <w:r>
        <w:t xml:space="preserve"> on user engagement", 2020}</w:t>
      </w:r>
    </w:p>
    <w:p w14:paraId="604DAFD0" w14:textId="77777777" w:rsidR="00EC2023" w:rsidRDefault="00EC2023" w:rsidP="00EC2023">
      <w:pPr>
        <w:pStyle w:val="Bibliography"/>
      </w:pPr>
      <w:r>
        <w:t>{Oestreicher-Singer et al., "Content or Community? A Digital Business Strategy for Content Providers in the Social Age", 2012}</w:t>
      </w:r>
    </w:p>
    <w:p w14:paraId="1F5EB241" w14:textId="77777777" w:rsidR="00EC2023" w:rsidRDefault="00EC2023" w:rsidP="00EC2023">
      <w:pPr>
        <w:pStyle w:val="Bibliography"/>
      </w:pPr>
      <w:r>
        <w:t>{Oh et al., "User Engagement with Interactive Media: A Communication Perspective", 2016}</w:t>
      </w:r>
    </w:p>
    <w:p w14:paraId="0EE92C7A" w14:textId="77777777" w:rsidR="00EC2023" w:rsidRDefault="00EC2023" w:rsidP="00EC2023">
      <w:pPr>
        <w:pStyle w:val="Bibliography"/>
      </w:pPr>
      <w:r>
        <w:lastRenderedPageBreak/>
        <w:t>{O’Reilly, "Government as a platform", 2010}</w:t>
      </w:r>
    </w:p>
    <w:p w14:paraId="225BF507" w14:textId="77777777" w:rsidR="00EC2023" w:rsidRDefault="00EC2023" w:rsidP="00EC2023">
      <w:pPr>
        <w:pStyle w:val="Bibliography"/>
      </w:pPr>
      <w:r>
        <w:t>{Overbeeke et al., "Let’s Make Things Engaging", 2003}</w:t>
      </w:r>
    </w:p>
    <w:p w14:paraId="3CD3C391" w14:textId="77777777" w:rsidR="00EC2023" w:rsidRDefault="00EC2023" w:rsidP="00EC2023">
      <w:pPr>
        <w:pStyle w:val="Bibliography"/>
      </w:pPr>
      <w:r>
        <w:t>{"Perception", 2021}</w:t>
      </w:r>
    </w:p>
    <w:p w14:paraId="23026A18" w14:textId="77777777" w:rsidR="00EC2023" w:rsidRDefault="00EC2023" w:rsidP="00EC2023">
      <w:pPr>
        <w:pStyle w:val="Bibliography"/>
      </w:pPr>
      <w:r>
        <w:t>{Perski et al., "</w:t>
      </w:r>
      <w:proofErr w:type="spellStart"/>
      <w:r>
        <w:t>Conceptualising</w:t>
      </w:r>
      <w:proofErr w:type="spellEnd"/>
      <w:r>
        <w:t xml:space="preserve"> engagement with digital </w:t>
      </w:r>
      <w:proofErr w:type="spellStart"/>
      <w:r>
        <w:t>behaviour</w:t>
      </w:r>
      <w:proofErr w:type="spellEnd"/>
      <w:r>
        <w:t xml:space="preserve"> change interventions: a systematic review using principles from critical interpretive synthesis", 2017}</w:t>
      </w:r>
    </w:p>
    <w:p w14:paraId="2EACDB15" w14:textId="77777777" w:rsidR="00EC2023" w:rsidRDefault="00EC2023" w:rsidP="00EC2023">
      <w:pPr>
        <w:pStyle w:val="Bibliography"/>
      </w:pPr>
      <w:r>
        <w:t>{Plummer et al., "Measures of engagement", 2006}</w:t>
      </w:r>
    </w:p>
    <w:p w14:paraId="385D8F98" w14:textId="77777777" w:rsidR="00EC2023" w:rsidRDefault="00EC2023" w:rsidP="00EC2023">
      <w:pPr>
        <w:pStyle w:val="Bibliography"/>
      </w:pPr>
      <w:r>
        <w:t>{Princeton University, "About WordNet", 2018}</w:t>
      </w:r>
    </w:p>
    <w:p w14:paraId="785A8153" w14:textId="77777777" w:rsidR="00EC2023" w:rsidRDefault="00EC2023" w:rsidP="00EC2023">
      <w:pPr>
        <w:pStyle w:val="Bibliography"/>
      </w:pPr>
      <w:r>
        <w:t>{Rainie et al., "Information Searches That Solve Problems", 2007}</w:t>
      </w:r>
    </w:p>
    <w:p w14:paraId="43203574" w14:textId="77777777" w:rsidR="00EC2023" w:rsidRDefault="00EC2023" w:rsidP="00EC2023">
      <w:pPr>
        <w:pStyle w:val="Bibliography"/>
      </w:pPr>
      <w:r>
        <w:t>{Reis et al., "Breaking the News: First Impressions Matter on Online News", 2015}</w:t>
      </w:r>
    </w:p>
    <w:p w14:paraId="45AF76FC" w14:textId="77777777" w:rsidR="00EC2023" w:rsidRDefault="00EC2023" w:rsidP="00EC2023">
      <w:pPr>
        <w:pStyle w:val="Bibliography"/>
      </w:pPr>
      <w:r>
        <w:t>{Ritchie et al., "Making Information Memorable: Enhanced Knowledge Retention and Recall Through the Elaboration Process", 1996}</w:t>
      </w:r>
    </w:p>
    <w:p w14:paraId="77748533" w14:textId="77777777" w:rsidR="00EC2023" w:rsidRDefault="00EC2023" w:rsidP="00EC2023">
      <w:pPr>
        <w:pStyle w:val="Bibliography"/>
      </w:pPr>
      <w:r>
        <w:t>{Rock Health, "Digital Health Consumer Adoption: 2015", 2015}</w:t>
      </w:r>
    </w:p>
    <w:p w14:paraId="4C26E5B2" w14:textId="77777777" w:rsidR="00EC2023" w:rsidRDefault="00EC2023" w:rsidP="00EC2023">
      <w:pPr>
        <w:pStyle w:val="Bibliography"/>
      </w:pPr>
      <w:r>
        <w:t>{Rowley, "Understanding digital content marketing", 2008}</w:t>
      </w:r>
    </w:p>
    <w:p w14:paraId="0B46B45C" w14:textId="77777777" w:rsidR="00EC2023" w:rsidRDefault="00EC2023" w:rsidP="00EC2023">
      <w:pPr>
        <w:pStyle w:val="Bibliography"/>
      </w:pPr>
      <w:r>
        <w:t>{Savin, "Word‐Frequency Effect and Errors in the Perception of Speech", 1963}</w:t>
      </w:r>
    </w:p>
    <w:p w14:paraId="3281E6F8" w14:textId="77777777" w:rsidR="00EC2023" w:rsidRDefault="00EC2023" w:rsidP="00EC2023">
      <w:pPr>
        <w:pStyle w:val="Bibliography"/>
      </w:pPr>
      <w:r>
        <w:t>{Schmidt et al., "Anatomy of news consumption on Facebook", 2017}</w:t>
      </w:r>
    </w:p>
    <w:p w14:paraId="3C867EC0" w14:textId="77777777" w:rsidR="00EC2023" w:rsidRDefault="00EC2023" w:rsidP="00EC2023">
      <w:pPr>
        <w:pStyle w:val="Bibliography"/>
      </w:pPr>
      <w:r>
        <w:t>{Shahaf et al., "Inside Jokes: Identifying Humorous Cartoon Captions", 2015}</w:t>
      </w:r>
    </w:p>
    <w:p w14:paraId="0EB9709B" w14:textId="77777777" w:rsidR="00EC2023" w:rsidRDefault="00EC2023" w:rsidP="00EC2023">
      <w:pPr>
        <w:pStyle w:val="Bibliography"/>
      </w:pPr>
      <w:r>
        <w:t>{Sharon, "Measuring user engagement", 2018}</w:t>
      </w:r>
    </w:p>
    <w:p w14:paraId="7B21B083" w14:textId="77777777" w:rsidR="00EC2023" w:rsidRDefault="00EC2023" w:rsidP="00EC2023">
      <w:pPr>
        <w:pStyle w:val="Bibliography"/>
      </w:pPr>
      <w:r>
        <w:t>{</w:t>
      </w:r>
      <w:proofErr w:type="spellStart"/>
      <w:r>
        <w:t>Shneiderman</w:t>
      </w:r>
      <w:proofErr w:type="spellEnd"/>
      <w:r>
        <w:t xml:space="preserve"> et al., "Designing the user interface: strategies for effective human-computer interaction", 2016}</w:t>
      </w:r>
    </w:p>
    <w:p w14:paraId="567D995C" w14:textId="77777777" w:rsidR="00EC2023" w:rsidRDefault="00EC2023" w:rsidP="00EC2023">
      <w:pPr>
        <w:pStyle w:val="Bibliography"/>
      </w:pPr>
      <w:r>
        <w:t>{Singh et al., "Customer Engagement: New Key Metric of Marketing", 2010}</w:t>
      </w:r>
    </w:p>
    <w:p w14:paraId="2B713D5C" w14:textId="77777777" w:rsidR="00EC2023" w:rsidRDefault="00EC2023" w:rsidP="00EC2023">
      <w:pPr>
        <w:pStyle w:val="Bibliography"/>
      </w:pPr>
      <w:r>
        <w:t>{Smith, "Record shares of Americans now own smartphones, have home broadband", 2017}</w:t>
      </w:r>
    </w:p>
    <w:p w14:paraId="324BAB38" w14:textId="77777777" w:rsidR="00EC2023" w:rsidRDefault="00EC2023" w:rsidP="00EC2023">
      <w:pPr>
        <w:pStyle w:val="Bibliography"/>
      </w:pPr>
      <w:r>
        <w:t>{So et al., "Student perceptions of collaborative learning, social presence and satisfaction in a blended learning environment: Relationships and critical factors", 2008}</w:t>
      </w:r>
    </w:p>
    <w:p w14:paraId="1BF4510C" w14:textId="77777777" w:rsidR="00EC2023" w:rsidRDefault="00EC2023" w:rsidP="00EC2023">
      <w:pPr>
        <w:pStyle w:val="Bibliography"/>
      </w:pPr>
      <w:r>
        <w:t xml:space="preserve">{Soto-Acosta et al., "The effect of information overload and </w:t>
      </w:r>
      <w:proofErr w:type="spellStart"/>
      <w:r>
        <w:t>disorganisation</w:t>
      </w:r>
      <w:proofErr w:type="spellEnd"/>
      <w:r>
        <w:t xml:space="preserve"> on intention to purchase online: The role of perceived risk and internet experience", 2014}</w:t>
      </w:r>
    </w:p>
    <w:p w14:paraId="06D5FAB3" w14:textId="77777777" w:rsidR="00EC2023" w:rsidRDefault="00EC2023" w:rsidP="00EC2023">
      <w:pPr>
        <w:pStyle w:val="Bibliography"/>
      </w:pPr>
      <w:r>
        <w:t>{Speer et al., "</w:t>
      </w:r>
      <w:proofErr w:type="spellStart"/>
      <w:r>
        <w:t>LuminosoInsight</w:t>
      </w:r>
      <w:proofErr w:type="spellEnd"/>
      <w:r>
        <w:t>/</w:t>
      </w:r>
      <w:proofErr w:type="spellStart"/>
      <w:r>
        <w:t>wordfreq</w:t>
      </w:r>
      <w:proofErr w:type="spellEnd"/>
      <w:r>
        <w:t>: v2.2", 2018}</w:t>
      </w:r>
    </w:p>
    <w:p w14:paraId="59FF677D" w14:textId="77777777" w:rsidR="00EC2023" w:rsidRDefault="00EC2023" w:rsidP="00EC2023">
      <w:pPr>
        <w:pStyle w:val="Bibliography"/>
      </w:pPr>
      <w:r>
        <w:t>{Stewart, "</w:t>
      </w:r>
      <w:proofErr w:type="spellStart"/>
      <w:r>
        <w:t>Conceptualising</w:t>
      </w:r>
      <w:proofErr w:type="spellEnd"/>
      <w:r>
        <w:t xml:space="preserve"> engagement", 2009}</w:t>
      </w:r>
    </w:p>
    <w:p w14:paraId="363204AC" w14:textId="77777777" w:rsidR="00EC2023" w:rsidRDefault="00EC2023" w:rsidP="00EC2023">
      <w:pPr>
        <w:pStyle w:val="Bibliography"/>
      </w:pPr>
      <w:r>
        <w:lastRenderedPageBreak/>
        <w:t>{Stockdale et al., "An interpretive approach to evaluating information systems: A content, context, process framework", 2006}</w:t>
      </w:r>
    </w:p>
    <w:p w14:paraId="37EA014B" w14:textId="77777777" w:rsidR="00EC2023" w:rsidRDefault="00EC2023" w:rsidP="00EC2023">
      <w:pPr>
        <w:pStyle w:val="Bibliography"/>
      </w:pPr>
      <w:r>
        <w:t>{Stocking, "Digital News Fact Sheet", 2017}</w:t>
      </w:r>
    </w:p>
    <w:p w14:paraId="274066AD" w14:textId="77777777" w:rsidR="00EC2023" w:rsidRDefault="00EC2023" w:rsidP="00EC2023">
      <w:pPr>
        <w:pStyle w:val="Bibliography"/>
      </w:pPr>
      <w:r>
        <w:t>{Stroud et al., "Engaging audiences via online news sites", 2015}</w:t>
      </w:r>
    </w:p>
    <w:p w14:paraId="6CAFB8D0" w14:textId="77777777" w:rsidR="00EC2023" w:rsidRDefault="00EC2023" w:rsidP="00EC2023">
      <w:pPr>
        <w:pStyle w:val="Bibliography"/>
      </w:pPr>
      <w:r>
        <w:t>{Sutcliffe, "Designing for User Experience and Engagement", 2016}</w:t>
      </w:r>
    </w:p>
    <w:p w14:paraId="2C51E5B8" w14:textId="77777777" w:rsidR="00EC2023" w:rsidRDefault="00EC2023" w:rsidP="00EC2023">
      <w:pPr>
        <w:pStyle w:val="Bibliography"/>
      </w:pPr>
      <w:r>
        <w:t>{Sutton et al., "COVID-19: Retransmission of official communications in an emerging pandemic", 2020}</w:t>
      </w:r>
    </w:p>
    <w:p w14:paraId="5CE69BE2" w14:textId="77777777" w:rsidR="00EC2023" w:rsidRDefault="00EC2023" w:rsidP="00EC2023">
      <w:pPr>
        <w:pStyle w:val="Bibliography"/>
      </w:pPr>
      <w:r>
        <w:t>{Szabo et al., "Predicting the popularity of online content", 2008}</w:t>
      </w:r>
    </w:p>
    <w:p w14:paraId="15F7175A" w14:textId="77777777" w:rsidR="00EC2023" w:rsidRDefault="00EC2023" w:rsidP="00EC2023">
      <w:pPr>
        <w:pStyle w:val="Bibliography"/>
      </w:pPr>
      <w:r>
        <w:t>{Turney et al., "The natural selection of words: Finding the features of fitness", 2019}</w:t>
      </w:r>
    </w:p>
    <w:p w14:paraId="4347A0E6" w14:textId="77777777" w:rsidR="00EC2023" w:rsidRDefault="00EC2023" w:rsidP="00EC2023">
      <w:pPr>
        <w:pStyle w:val="Bibliography"/>
      </w:pPr>
      <w:r>
        <w:t>{Tversky et al., "Judgment under uncertainty: Heuristics and biases", 1974}</w:t>
      </w:r>
    </w:p>
    <w:p w14:paraId="2DF48327" w14:textId="77777777" w:rsidR="00EC2023" w:rsidRDefault="00EC2023" w:rsidP="00EC2023">
      <w:pPr>
        <w:pStyle w:val="Bibliography"/>
      </w:pPr>
      <w:r>
        <w:t>{Tversky et al., "The Framing of Decisions and the Psychology of Choice", 1981}</w:t>
      </w:r>
    </w:p>
    <w:p w14:paraId="185842B7" w14:textId="77777777" w:rsidR="00EC2023" w:rsidRDefault="00EC2023" w:rsidP="00EC2023">
      <w:pPr>
        <w:pStyle w:val="Bibliography"/>
      </w:pPr>
      <w:r>
        <w:t>{Tversky et al., "Advances in prospect theory: Cumulative representation of uncertainty", 1992}</w:t>
      </w:r>
    </w:p>
    <w:p w14:paraId="0D042E44" w14:textId="77777777" w:rsidR="00EC2023" w:rsidRDefault="00EC2023" w:rsidP="00EC2023">
      <w:pPr>
        <w:pStyle w:val="Bibliography"/>
      </w:pPr>
      <w:r>
        <w:t>{</w:t>
      </w:r>
      <w:proofErr w:type="spellStart"/>
      <w:r>
        <w:t>Uskul</w:t>
      </w:r>
      <w:proofErr w:type="spellEnd"/>
      <w:r>
        <w:t xml:space="preserve"> et al., "When message-frame fits salient cultural-frame, messages feel more persuasive", 2010}</w:t>
      </w:r>
    </w:p>
    <w:p w14:paraId="746F9AA0" w14:textId="77777777" w:rsidR="00EC2023" w:rsidRDefault="00EC2023" w:rsidP="00EC2023">
      <w:pPr>
        <w:pStyle w:val="Bibliography"/>
      </w:pPr>
      <w:r>
        <w:t>{</w:t>
      </w:r>
      <w:proofErr w:type="spellStart"/>
      <w:r>
        <w:t>Vakkari</w:t>
      </w:r>
      <w:proofErr w:type="spellEnd"/>
      <w:r>
        <w:t>, "Task-based information searching", 2003}</w:t>
      </w:r>
    </w:p>
    <w:p w14:paraId="788BE79B" w14:textId="77777777" w:rsidR="00EC2023" w:rsidRDefault="00EC2023" w:rsidP="00EC2023">
      <w:pPr>
        <w:pStyle w:val="Bibliography"/>
      </w:pPr>
      <w:r>
        <w:t>{Venkatesh et al., "Technology acceptance model 3 and a research agenda on interventions", 2008}</w:t>
      </w:r>
    </w:p>
    <w:p w14:paraId="2A410C56" w14:textId="77777777" w:rsidR="00EC2023" w:rsidRDefault="00EC2023" w:rsidP="00EC2023">
      <w:pPr>
        <w:pStyle w:val="Bibliography"/>
      </w:pPr>
      <w:r>
        <w:t>{Venkatesh et al., "Extending the two-stage information systems continuance model: incorporating UTAUT predictors and the role of context: Context, expectations and IS continuance", 2011}</w:t>
      </w:r>
    </w:p>
    <w:p w14:paraId="1C830FCB" w14:textId="77777777" w:rsidR="00EC2023" w:rsidRDefault="00EC2023" w:rsidP="00EC2023">
      <w:pPr>
        <w:pStyle w:val="Bibliography"/>
      </w:pPr>
      <w:r>
        <w:t>{Webster et al., "Analyzing the Past to Prepare for the Future: Writing A Literature Review", 2002}</w:t>
      </w:r>
    </w:p>
    <w:p w14:paraId="6B019C56" w14:textId="77777777" w:rsidR="00EC2023" w:rsidRDefault="00EC2023" w:rsidP="00EC2023">
      <w:pPr>
        <w:pStyle w:val="Bibliography"/>
      </w:pPr>
      <w:r>
        <w:t>{Weinmann et al., "Digital Nudging", 2016}</w:t>
      </w:r>
    </w:p>
    <w:p w14:paraId="37D774EC" w14:textId="77777777" w:rsidR="00EC2023" w:rsidRDefault="00EC2023" w:rsidP="00EC2023">
      <w:pPr>
        <w:pStyle w:val="Bibliography"/>
      </w:pPr>
      <w:r>
        <w:t>{Wells et al., "What signal are you sending? How website quality influences perceptions of product quality and purchase intentions", 2011}</w:t>
      </w:r>
    </w:p>
    <w:p w14:paraId="5FAD47F1" w14:textId="77777777" w:rsidR="00EC2023" w:rsidRDefault="00EC2023" w:rsidP="00EC2023">
      <w:pPr>
        <w:pStyle w:val="Bibliography"/>
      </w:pPr>
      <w:r>
        <w:t>{Westman, "What motivates the online news browser? News item selection in a social information seeking scenario", 2013f}</w:t>
      </w:r>
    </w:p>
    <w:p w14:paraId="15ADC9F6" w14:textId="77777777" w:rsidR="00EC2023" w:rsidRDefault="00EC2023" w:rsidP="00EC2023">
      <w:pPr>
        <w:pStyle w:val="Bibliography"/>
      </w:pPr>
      <w:r>
        <w:t>{Wiebe et al., "Measuring engagement in video game-based environments: Investigation of the User Engagement Scale", 2014}</w:t>
      </w:r>
    </w:p>
    <w:p w14:paraId="47299AF0" w14:textId="77777777" w:rsidR="00EC2023" w:rsidRDefault="00EC2023" w:rsidP="00EC2023">
      <w:pPr>
        <w:pStyle w:val="Bibliography"/>
      </w:pPr>
      <w:r>
        <w:lastRenderedPageBreak/>
        <w:t>{Willett et al., "Untangling search task complexity and difficulty in the context of interactive information retrieval studies", 2014}</w:t>
      </w:r>
    </w:p>
    <w:p w14:paraId="2229C859" w14:textId="77777777" w:rsidR="00EC2023" w:rsidRDefault="00EC2023" w:rsidP="00EC2023">
      <w:pPr>
        <w:pStyle w:val="Bibliography"/>
      </w:pPr>
      <w:r>
        <w:t>{Wilson, "On user studies and information needs", 1981}</w:t>
      </w:r>
    </w:p>
    <w:p w14:paraId="37F7CC09" w14:textId="77777777" w:rsidR="00EC2023" w:rsidRDefault="00EC2023" w:rsidP="00EC2023">
      <w:pPr>
        <w:pStyle w:val="Bibliography"/>
      </w:pPr>
      <w:r>
        <w:t xml:space="preserve">{Wilson, "Information </w:t>
      </w:r>
      <w:proofErr w:type="spellStart"/>
      <w:r>
        <w:t>behaviour</w:t>
      </w:r>
      <w:proofErr w:type="spellEnd"/>
      <w:r>
        <w:t>: An interdisciplinary perspective", 1997}</w:t>
      </w:r>
    </w:p>
    <w:p w14:paraId="385B369C" w14:textId="77777777" w:rsidR="00EC2023" w:rsidRDefault="00EC2023" w:rsidP="00EC2023">
      <w:pPr>
        <w:pStyle w:val="Bibliography"/>
      </w:pPr>
      <w:r>
        <w:t>{Wilson, "Human information behavior", 2000}</w:t>
      </w:r>
    </w:p>
    <w:p w14:paraId="1E4AC123" w14:textId="77777777" w:rsidR="00EC2023" w:rsidRDefault="00EC2023" w:rsidP="00EC2023">
      <w:pPr>
        <w:pStyle w:val="Bibliography"/>
      </w:pPr>
      <w:r>
        <w:t>{Wilson, "Fifty years of information behavior research", 2010}</w:t>
      </w:r>
    </w:p>
    <w:p w14:paraId="34E0139D" w14:textId="77777777" w:rsidR="00EC2023" w:rsidRDefault="00EC2023" w:rsidP="00EC2023">
      <w:pPr>
        <w:pStyle w:val="Bibliography"/>
      </w:pPr>
      <w:r>
        <w:t>{Xu et al., "Effects of Symbol Sets and Needs Gratifications on Audience Engagement: Contextualizing Police Social Media Communication", 2019}</w:t>
      </w:r>
    </w:p>
    <w:p w14:paraId="135D34D8" w14:textId="77777777" w:rsidR="00EC2023" w:rsidRDefault="00EC2023" w:rsidP="00EC2023">
      <w:pPr>
        <w:pStyle w:val="Bibliography"/>
      </w:pPr>
      <w:r>
        <w:t>{Zheng et al., "Building brand loyalty through user engagement in online brand communities in social networking sites", 2015}</w:t>
      </w:r>
    </w:p>
    <w:p w14:paraId="79C10EE4" w14:textId="77777777" w:rsidR="00EC2023" w:rsidRDefault="00EC2023" w:rsidP="00EC2023">
      <w:pPr>
        <w:pStyle w:val="Bibliography"/>
      </w:pPr>
      <w:r>
        <w:t>{Zins, "Conceptual approaches for defining data, information, and knowledge", 2007}</w:t>
      </w:r>
    </w:p>
    <w:p w14:paraId="611C1E59" w14:textId="0F0F0F8D" w:rsidR="00F82503" w:rsidRDefault="00F82503" w:rsidP="008A3DA1">
      <w:pPr>
        <w:pBdr>
          <w:top w:val="none" w:sz="0" w:space="0" w:color="auto"/>
          <w:left w:val="none" w:sz="0" w:space="0" w:color="auto"/>
          <w:bottom w:val="none" w:sz="0" w:space="0" w:color="auto"/>
          <w:right w:val="none" w:sz="0" w:space="0" w:color="auto"/>
          <w:between w:val="none" w:sz="0" w:space="0" w:color="auto"/>
        </w:pBdr>
        <w:spacing w:line="276" w:lineRule="auto"/>
        <w:rPr>
          <w:rFonts w:eastAsiaTheme="majorEastAsia"/>
          <w:b/>
          <w:bCs/>
          <w:kern w:val="24"/>
          <w:sz w:val="28"/>
          <w:szCs w:val="28"/>
          <w:u w:val="single"/>
        </w:rPr>
      </w:pPr>
      <w:r>
        <w:fldChar w:fldCharType="end"/>
      </w:r>
      <w:r>
        <w:br w:type="page"/>
      </w:r>
    </w:p>
    <w:sectPr w:rsidR="00F82503" w:rsidSect="00764D9D">
      <w:headerReference w:type="default" r:id="rId37"/>
      <w:headerReference w:type="first" r:id="rId38"/>
      <w:pgSz w:w="12240" w:h="15840"/>
      <w:pgMar w:top="1440" w:right="1530" w:bottom="1440" w:left="1440" w:header="274"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Chengalur-Smith, Shobha" w:date="2022-10-26T18:07:00Z" w:initials="CS">
    <w:p w14:paraId="3884207C" w14:textId="76A3D85F" w:rsidR="00662782" w:rsidRDefault="00662782" w:rsidP="00E87E05">
      <w:pPr>
        <w:pStyle w:val="CommentText"/>
      </w:pPr>
      <w:r>
        <w:rPr>
          <w:rStyle w:val="CommentReference"/>
        </w:rPr>
        <w:annotationRef/>
      </w:r>
      <w:r>
        <w:t>You need to now state here why these definitions are not adequate or appropriate and motivate your own</w:t>
      </w:r>
    </w:p>
  </w:comment>
  <w:comment w:id="14" w:author="Chengalur-Smith, Shobha" w:date="2022-10-26T18:18:00Z" w:initials="CS">
    <w:p w14:paraId="65864B3E" w14:textId="77777777" w:rsidR="00E866F8" w:rsidRDefault="00E866F8" w:rsidP="00E866F8">
      <w:pPr>
        <w:pStyle w:val="CommentText"/>
      </w:pPr>
      <w:r>
        <w:rPr>
          <w:rStyle w:val="CommentReference"/>
        </w:rPr>
        <w:annotationRef/>
      </w:r>
      <w:r>
        <w:t>Is this your definition? How does it relate to the definitions from Table 1? Needs justification</w:t>
      </w:r>
    </w:p>
  </w:comment>
  <w:comment w:id="15" w:author="Dvir, Nim" w:date="2022-11-04T22:00:00Z" w:initials="DN">
    <w:p w14:paraId="4EB6D787" w14:textId="77777777" w:rsidR="00B10592" w:rsidRDefault="00B10592" w:rsidP="00A37131">
      <w:pPr>
        <w:pStyle w:val="CommentText"/>
      </w:pPr>
      <w:r>
        <w:rPr>
          <w:rStyle w:val="CommentReference"/>
        </w:rPr>
        <w:annotationRef/>
      </w:r>
      <w:r>
        <w:t>The justification is a conclusion of the literature review</w:t>
      </w:r>
    </w:p>
  </w:comment>
  <w:comment w:id="18" w:author="Chengalur-Smith, Shobha" w:date="2022-10-26T18:08:00Z" w:initials="CS">
    <w:p w14:paraId="5E9E35A3" w14:textId="390EC75E" w:rsidR="00714A19" w:rsidRDefault="00714A19" w:rsidP="00CF65A0">
      <w:pPr>
        <w:pStyle w:val="CommentText"/>
      </w:pPr>
      <w:r>
        <w:rPr>
          <w:rStyle w:val="CommentReference"/>
        </w:rPr>
        <w:annotationRef/>
      </w:r>
      <w:r>
        <w:t xml:space="preserve">Keep order consistent following a, b and c, below. Also use the same order in the paragraphs below </w:t>
      </w:r>
    </w:p>
  </w:comment>
  <w:comment w:id="19" w:author="Dvir, Nim" w:date="2022-11-04T21:53:00Z" w:initials="DN">
    <w:p w14:paraId="5C28A677" w14:textId="77777777" w:rsidR="00E866F8" w:rsidRDefault="00E866F8" w:rsidP="00E97494">
      <w:pPr>
        <w:pStyle w:val="CommentText"/>
      </w:pPr>
      <w:r>
        <w:rPr>
          <w:rStyle w:val="CommentReference"/>
        </w:rPr>
        <w:annotationRef/>
      </w:r>
      <w:r>
        <w:t>done</w:t>
      </w:r>
    </w:p>
  </w:comment>
  <w:comment w:id="20" w:author="Chengalur-Smith, Shobha" w:date="2022-10-26T18:10:00Z" w:initials="CS">
    <w:p w14:paraId="03636856" w14:textId="7D4F0CE5" w:rsidR="00714A19" w:rsidRDefault="00714A19" w:rsidP="00D91615">
      <w:pPr>
        <w:pStyle w:val="CommentText"/>
      </w:pPr>
      <w:r>
        <w:rPr>
          <w:rStyle w:val="CommentReference"/>
        </w:rPr>
        <w:annotationRef/>
      </w:r>
      <w:r>
        <w:t>Perception or participation or perseverance??</w:t>
      </w:r>
    </w:p>
  </w:comment>
  <w:comment w:id="21" w:author="Dvir, Nim" w:date="2022-11-04T21:54:00Z" w:initials="DN">
    <w:p w14:paraId="5D9541CF" w14:textId="77777777" w:rsidR="00E866F8" w:rsidRDefault="00E866F8" w:rsidP="00CC2D1B">
      <w:pPr>
        <w:pStyle w:val="CommentText"/>
      </w:pPr>
      <w:r>
        <w:rPr>
          <w:rStyle w:val="CommentReference"/>
        </w:rPr>
        <w:annotationRef/>
      </w:r>
      <w:r>
        <w:t>perception</w:t>
      </w:r>
    </w:p>
  </w:comment>
  <w:comment w:id="24" w:author="Chengalur-Smith, Shobha" w:date="2022-10-26T18:12:00Z" w:initials="CS">
    <w:p w14:paraId="5C22C221" w14:textId="032F9BF2" w:rsidR="001212F8" w:rsidRDefault="00714A19" w:rsidP="00720D48">
      <w:pPr>
        <w:pStyle w:val="CommentText"/>
      </w:pPr>
      <w:r>
        <w:rPr>
          <w:rStyle w:val="CommentReference"/>
        </w:rPr>
        <w:annotationRef/>
      </w:r>
      <w:r w:rsidR="001212F8">
        <w:t>These two also need to be elaborated on below</w:t>
      </w:r>
    </w:p>
  </w:comment>
  <w:comment w:id="31" w:author="Chengalur-Smith, Shobha" w:date="2022-10-26T18:15:00Z" w:initials="CS">
    <w:p w14:paraId="3FE33A86" w14:textId="7A09ED71" w:rsidR="00714A19" w:rsidRDefault="00714A19" w:rsidP="00EC568B">
      <w:pPr>
        <w:pStyle w:val="CommentText"/>
      </w:pPr>
      <w:r>
        <w:rPr>
          <w:rStyle w:val="CommentReference"/>
        </w:rPr>
        <w:annotationRef/>
      </w:r>
      <w:r>
        <w:t>Isn’t this perception?</w:t>
      </w:r>
    </w:p>
  </w:comment>
  <w:comment w:id="32" w:author="Dvir, Nim" w:date="2022-11-04T21:54:00Z" w:initials="DN">
    <w:p w14:paraId="045D5C9E" w14:textId="77777777" w:rsidR="00E866F8" w:rsidRDefault="00E866F8" w:rsidP="00E13FB4">
      <w:pPr>
        <w:pStyle w:val="CommentText"/>
      </w:pPr>
      <w:r>
        <w:rPr>
          <w:rStyle w:val="CommentReference"/>
        </w:rPr>
        <w:annotationRef/>
      </w:r>
      <w:r>
        <w:t>It is, in a way</w:t>
      </w:r>
    </w:p>
  </w:comment>
  <w:comment w:id="33" w:author="Chengalur-Smith, Shobha" w:date="2022-10-26T18:15:00Z" w:initials="CS">
    <w:p w14:paraId="0CB6790D" w14:textId="64D10E3E" w:rsidR="00714A19" w:rsidRDefault="00714A19" w:rsidP="007B379E">
      <w:pPr>
        <w:pStyle w:val="CommentText"/>
      </w:pPr>
      <w:r>
        <w:rPr>
          <w:rStyle w:val="CommentReference"/>
        </w:rPr>
        <w:annotationRef/>
      </w:r>
      <w:r>
        <w:t>Only participation and perseverance, not perception?</w:t>
      </w:r>
    </w:p>
  </w:comment>
  <w:comment w:id="34" w:author="Dvir, Nim" w:date="2022-11-04T21:55:00Z" w:initials="DN">
    <w:p w14:paraId="2F4494E5" w14:textId="77777777" w:rsidR="00E866F8" w:rsidRDefault="00E866F8" w:rsidP="00A51337">
      <w:pPr>
        <w:pStyle w:val="CommentText"/>
      </w:pPr>
      <w:r>
        <w:rPr>
          <w:rStyle w:val="CommentReference"/>
        </w:rPr>
        <w:annotationRef/>
      </w:r>
      <w:r>
        <w:t>The opposite, only perception</w:t>
      </w:r>
    </w:p>
  </w:comment>
  <w:comment w:id="42" w:author="Chengalur-Smith, Shobha" w:date="2022-10-26T18:17:00Z" w:initials="CS">
    <w:p w14:paraId="7F706BFA" w14:textId="313F24B0" w:rsidR="00714A19" w:rsidRDefault="00714A19" w:rsidP="00D23D82">
      <w:pPr>
        <w:pStyle w:val="CommentText"/>
      </w:pPr>
      <w:r>
        <w:rPr>
          <w:rStyle w:val="CommentReference"/>
        </w:rPr>
        <w:annotationRef/>
      </w:r>
      <w:r>
        <w:t>How is this different from information needs described above?</w:t>
      </w:r>
    </w:p>
  </w:comment>
  <w:comment w:id="43" w:author="Dvir, Nim" w:date="2022-11-04T21:55:00Z" w:initials="DN">
    <w:p w14:paraId="56E92BE0" w14:textId="77777777" w:rsidR="00E866F8" w:rsidRDefault="00E866F8" w:rsidP="008B2193">
      <w:pPr>
        <w:pStyle w:val="CommentText"/>
      </w:pPr>
      <w:r>
        <w:rPr>
          <w:rStyle w:val="CommentReference"/>
        </w:rPr>
        <w:annotationRef/>
      </w:r>
      <w:r>
        <w:t>It's more general and practical</w:t>
      </w:r>
    </w:p>
  </w:comment>
  <w:comment w:id="51" w:author="Chengalur-Smith, Shobha" w:date="2022-10-26T18:18:00Z" w:initials="CS">
    <w:p w14:paraId="5DB20E46" w14:textId="330EC424" w:rsidR="001212F8" w:rsidRDefault="00714A19" w:rsidP="00774183">
      <w:pPr>
        <w:pStyle w:val="CommentText"/>
      </w:pPr>
      <w:r>
        <w:rPr>
          <w:rStyle w:val="CommentReference"/>
        </w:rPr>
        <w:annotationRef/>
      </w:r>
      <w:r w:rsidR="001212F8">
        <w:t>Is this your definition? How does it relate to the definitions from Table 1? Needs justification</w:t>
      </w:r>
    </w:p>
  </w:comment>
  <w:comment w:id="52" w:author="Dvir, Nim" w:date="2022-11-04T22:03:00Z" w:initials="DN">
    <w:p w14:paraId="30CA15E6" w14:textId="77777777" w:rsidR="00B10592" w:rsidRDefault="00B10592" w:rsidP="00033DB8">
      <w:pPr>
        <w:pStyle w:val="CommentText"/>
      </w:pPr>
      <w:r>
        <w:rPr>
          <w:rStyle w:val="CommentReference"/>
        </w:rPr>
        <w:annotationRef/>
      </w:r>
      <w:r>
        <w:t>I thought the whole literature review is a justification</w:t>
      </w:r>
    </w:p>
  </w:comment>
  <w:comment w:id="58" w:author="Chengalur-Smith, Shobha" w:date="2022-10-28T14:07:00Z" w:initials="CS">
    <w:p w14:paraId="0749AF7B" w14:textId="42855963" w:rsidR="001212F8" w:rsidRDefault="001212F8">
      <w:pPr>
        <w:pStyle w:val="CommentText"/>
      </w:pPr>
      <w:r>
        <w:rPr>
          <w:rStyle w:val="CommentReference"/>
        </w:rPr>
        <w:annotationRef/>
      </w:r>
      <w:r>
        <w:t>None of these terms have been defined yet.</w:t>
      </w:r>
    </w:p>
    <w:p w14:paraId="7DA62043" w14:textId="77777777" w:rsidR="001212F8" w:rsidRDefault="001212F8" w:rsidP="001C48E0">
      <w:pPr>
        <w:pStyle w:val="CommentText"/>
      </w:pPr>
      <w:r>
        <w:t>These are operationalizations, hypotheses need to be more conceptual</w:t>
      </w:r>
    </w:p>
  </w:comment>
  <w:comment w:id="59" w:author="Dvir, Nim" w:date="2022-11-04T22:09:00Z" w:initials="DN">
    <w:p w14:paraId="60FD00E7" w14:textId="77777777" w:rsidR="00B10592" w:rsidRDefault="00B10592" w:rsidP="00F3482D">
      <w:pPr>
        <w:pStyle w:val="CommentText"/>
      </w:pPr>
      <w:r>
        <w:rPr>
          <w:rStyle w:val="CommentReference"/>
        </w:rPr>
        <w:annotationRef/>
      </w:r>
      <w:r>
        <w:t>I agree, but this is the wording Suraj wanted (and I promised not to change it)</w:t>
      </w:r>
    </w:p>
  </w:comment>
  <w:comment w:id="60" w:author="Chengalur-Smith, Shobha" w:date="2022-10-28T14:06:00Z" w:initials="CS">
    <w:p w14:paraId="25B4E7A5" w14:textId="482CA086" w:rsidR="001212F8" w:rsidRDefault="001212F8">
      <w:pPr>
        <w:pStyle w:val="CommentText"/>
      </w:pPr>
      <w:r>
        <w:rPr>
          <w:rStyle w:val="CommentReference"/>
        </w:rPr>
        <w:annotationRef/>
      </w:r>
      <w:r>
        <w:t>Use subscripts.</w:t>
      </w:r>
    </w:p>
    <w:p w14:paraId="3A1D4848" w14:textId="77777777" w:rsidR="001212F8" w:rsidRDefault="001212F8" w:rsidP="00102910">
      <w:pPr>
        <w:pStyle w:val="CommentText"/>
      </w:pPr>
      <w:r>
        <w:t>What are these means of?</w:t>
      </w:r>
    </w:p>
  </w:comment>
  <w:comment w:id="61" w:author="Dvir, Nim" w:date="2022-11-04T22:11:00Z" w:initials="DN">
    <w:p w14:paraId="6582FF51" w14:textId="77777777" w:rsidR="00B10592" w:rsidRDefault="00B10592" w:rsidP="000661EA">
      <w:pPr>
        <w:pStyle w:val="CommentText"/>
      </w:pPr>
      <w:r>
        <w:rPr>
          <w:rStyle w:val="CommentReference"/>
        </w:rPr>
        <w:annotationRef/>
      </w:r>
      <w:r>
        <w:t>added</w:t>
      </w:r>
    </w:p>
  </w:comment>
  <w:comment w:id="62" w:author="Chengalur-Smith, Shobha" w:date="2022-10-28T14:06:00Z" w:initials="CS">
    <w:p w14:paraId="4E0FA09E" w14:textId="10654B5F" w:rsidR="00B10592" w:rsidRDefault="00B10592" w:rsidP="00B10592">
      <w:pPr>
        <w:pStyle w:val="CommentText"/>
      </w:pPr>
      <w:r>
        <w:rPr>
          <w:rStyle w:val="CommentReference"/>
        </w:rPr>
        <w:annotationRef/>
      </w:r>
      <w:r>
        <w:t>Use subscripts.</w:t>
      </w:r>
    </w:p>
    <w:p w14:paraId="4891ABF5" w14:textId="77777777" w:rsidR="00B10592" w:rsidRDefault="00B10592" w:rsidP="00B10592">
      <w:pPr>
        <w:pStyle w:val="CommentText"/>
      </w:pPr>
      <w:r>
        <w:t>What are these means of?</w:t>
      </w:r>
    </w:p>
  </w:comment>
  <w:comment w:id="63" w:author="Dvir, Nim" w:date="2022-11-04T22:11:00Z" w:initials="DN">
    <w:p w14:paraId="423772EC" w14:textId="77777777" w:rsidR="00B10592" w:rsidRDefault="00B10592" w:rsidP="005C7E0D">
      <w:pPr>
        <w:pStyle w:val="CommentText"/>
      </w:pPr>
      <w:r>
        <w:rPr>
          <w:rStyle w:val="CommentReference"/>
        </w:rPr>
        <w:annotationRef/>
      </w:r>
      <w:r>
        <w:t>added</w:t>
      </w:r>
    </w:p>
  </w:comment>
  <w:comment w:id="66" w:author="Chengalur-Smith, Shobha" w:date="2022-10-28T14:08:00Z" w:initials="CS">
    <w:p w14:paraId="56863366" w14:textId="3310E66A" w:rsidR="001212F8" w:rsidRDefault="001212F8" w:rsidP="00E8187C">
      <w:pPr>
        <w:pStyle w:val="CommentText"/>
      </w:pPr>
      <w:r>
        <w:rPr>
          <w:rStyle w:val="CommentReference"/>
        </w:rPr>
        <w:annotationRef/>
      </w:r>
      <w:r>
        <w:t>Not defined yet</w:t>
      </w:r>
    </w:p>
  </w:comment>
  <w:comment w:id="67" w:author="Dvir, Nim" w:date="2022-11-04T22:12:00Z" w:initials="DN">
    <w:p w14:paraId="05E28076" w14:textId="77777777" w:rsidR="00B10592" w:rsidRDefault="00B10592" w:rsidP="009953DB">
      <w:pPr>
        <w:pStyle w:val="CommentText"/>
      </w:pPr>
      <w:r>
        <w:rPr>
          <w:rStyle w:val="CommentReference"/>
        </w:rPr>
        <w:annotationRef/>
      </w:r>
      <w:r>
        <w:t>Retention?</w:t>
      </w:r>
    </w:p>
  </w:comment>
  <w:comment w:id="68" w:author="Chengalur-Smith, Shobha" w:date="2022-10-28T14:07:00Z" w:initials="CS">
    <w:p w14:paraId="5CA49B4D" w14:textId="77777777" w:rsidR="001C1A9B" w:rsidRDefault="001C1A9B" w:rsidP="001C1A9B">
      <w:pPr>
        <w:pStyle w:val="CommentText"/>
      </w:pPr>
      <w:r>
        <w:rPr>
          <w:rStyle w:val="CommentReference"/>
        </w:rPr>
        <w:annotationRef/>
      </w:r>
      <w:r>
        <w:t>None of these terms have been defined yet.</w:t>
      </w:r>
    </w:p>
    <w:p w14:paraId="31E6C88B" w14:textId="77777777" w:rsidR="001C1A9B" w:rsidRDefault="001C1A9B" w:rsidP="001C1A9B">
      <w:pPr>
        <w:pStyle w:val="CommentText"/>
      </w:pPr>
      <w:r>
        <w:t>These are operationalizations, hypotheses need to be more conceptual</w:t>
      </w:r>
    </w:p>
  </w:comment>
  <w:comment w:id="69" w:author="Dvir, Nim" w:date="2022-11-04T22:09:00Z" w:initials="DN">
    <w:p w14:paraId="7DA841BA" w14:textId="77777777" w:rsidR="001C1A9B" w:rsidRDefault="001C1A9B" w:rsidP="001C1A9B">
      <w:pPr>
        <w:pStyle w:val="CommentText"/>
      </w:pPr>
      <w:r>
        <w:rPr>
          <w:rStyle w:val="CommentReference"/>
        </w:rPr>
        <w:annotationRef/>
      </w:r>
      <w:r>
        <w:t>I agree, but this is the wording Suraj wanted (and I promised not to chang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84207C" w15:done="0"/>
  <w15:commentEx w15:paraId="65864B3E" w15:done="0"/>
  <w15:commentEx w15:paraId="4EB6D787" w15:paraIdParent="65864B3E" w15:done="0"/>
  <w15:commentEx w15:paraId="5E9E35A3" w15:done="0"/>
  <w15:commentEx w15:paraId="5C28A677" w15:paraIdParent="5E9E35A3" w15:done="0"/>
  <w15:commentEx w15:paraId="03636856" w15:done="0"/>
  <w15:commentEx w15:paraId="5D9541CF" w15:paraIdParent="03636856" w15:done="0"/>
  <w15:commentEx w15:paraId="5C22C221" w15:done="0"/>
  <w15:commentEx w15:paraId="3FE33A86" w15:done="0"/>
  <w15:commentEx w15:paraId="045D5C9E" w15:paraIdParent="3FE33A86" w15:done="0"/>
  <w15:commentEx w15:paraId="0CB6790D" w15:done="0"/>
  <w15:commentEx w15:paraId="2F4494E5" w15:paraIdParent="0CB6790D" w15:done="0"/>
  <w15:commentEx w15:paraId="7F706BFA" w15:done="0"/>
  <w15:commentEx w15:paraId="56E92BE0" w15:paraIdParent="7F706BFA" w15:done="0"/>
  <w15:commentEx w15:paraId="5DB20E46" w15:done="0"/>
  <w15:commentEx w15:paraId="30CA15E6" w15:paraIdParent="5DB20E46" w15:done="0"/>
  <w15:commentEx w15:paraId="7DA62043" w15:done="0"/>
  <w15:commentEx w15:paraId="60FD00E7" w15:paraIdParent="7DA62043" w15:done="0"/>
  <w15:commentEx w15:paraId="3A1D4848" w15:done="0"/>
  <w15:commentEx w15:paraId="6582FF51" w15:paraIdParent="3A1D4848" w15:done="0"/>
  <w15:commentEx w15:paraId="4891ABF5" w15:done="0"/>
  <w15:commentEx w15:paraId="423772EC" w15:paraIdParent="4891ABF5" w15:done="0"/>
  <w15:commentEx w15:paraId="56863366" w15:done="0"/>
  <w15:commentEx w15:paraId="05E28076" w15:paraIdParent="56863366" w15:done="0"/>
  <w15:commentEx w15:paraId="31E6C88B" w15:done="0"/>
  <w15:commentEx w15:paraId="7DA841BA" w15:paraIdParent="31E6C8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F5D9" w16cex:dateUtc="2022-10-26T22:07:00Z"/>
  <w16cex:commentExtensible w16cex:durableId="27100963" w16cex:dateUtc="2022-10-26T22:18:00Z"/>
  <w16cex:commentExtensible w16cex:durableId="271009E4" w16cex:dateUtc="2022-11-05T02:00:00Z"/>
  <w16cex:commentExtensible w16cex:durableId="2703F618" w16cex:dateUtc="2022-10-26T22:08:00Z"/>
  <w16cex:commentExtensible w16cex:durableId="27100861" w16cex:dateUtc="2022-11-05T01:53:00Z"/>
  <w16cex:commentExtensible w16cex:durableId="2703F67B" w16cex:dateUtc="2022-10-26T22:10:00Z"/>
  <w16cex:commentExtensible w16cex:durableId="27100881" w16cex:dateUtc="2022-11-05T01:54:00Z"/>
  <w16cex:commentExtensible w16cex:durableId="2703F6F0" w16cex:dateUtc="2022-10-26T22:12:00Z"/>
  <w16cex:commentExtensible w16cex:durableId="2703F7A8" w16cex:dateUtc="2022-10-26T22:15:00Z"/>
  <w16cex:commentExtensible w16cex:durableId="271008AF" w16cex:dateUtc="2022-11-05T01:54:00Z"/>
  <w16cex:commentExtensible w16cex:durableId="2703F7DE" w16cex:dateUtc="2022-10-26T22:15:00Z"/>
  <w16cex:commentExtensible w16cex:durableId="271008CE" w16cex:dateUtc="2022-11-05T01:55:00Z"/>
  <w16cex:commentExtensible w16cex:durableId="2703F82B" w16cex:dateUtc="2022-10-26T22:17:00Z"/>
  <w16cex:commentExtensible w16cex:durableId="271008EE" w16cex:dateUtc="2022-11-05T01:55:00Z"/>
  <w16cex:commentExtensible w16cex:durableId="2703F877" w16cex:dateUtc="2022-10-26T22:18:00Z"/>
  <w16cex:commentExtensible w16cex:durableId="27100ACD" w16cex:dateUtc="2022-11-05T02:03:00Z"/>
  <w16cex:commentExtensible w16cex:durableId="270660A0" w16cex:dateUtc="2022-10-28T18:07:00Z"/>
  <w16cex:commentExtensible w16cex:durableId="27100C25" w16cex:dateUtc="2022-11-05T02:09:00Z"/>
  <w16cex:commentExtensible w16cex:durableId="27066065" w16cex:dateUtc="2022-10-28T18:06:00Z"/>
  <w16cex:commentExtensible w16cex:durableId="27100C9D" w16cex:dateUtc="2022-11-05T02:11:00Z"/>
  <w16cex:commentExtensible w16cex:durableId="27100C7E" w16cex:dateUtc="2022-10-28T18:06:00Z"/>
  <w16cex:commentExtensible w16cex:durableId="27100CAD" w16cex:dateUtc="2022-11-05T02:11:00Z"/>
  <w16cex:commentExtensible w16cex:durableId="270660EE" w16cex:dateUtc="2022-10-28T18:08:00Z"/>
  <w16cex:commentExtensible w16cex:durableId="27100CC5" w16cex:dateUtc="2022-11-05T02:12:00Z"/>
  <w16cex:commentExtensible w16cex:durableId="271A3E0B" w16cex:dateUtc="2022-10-28T18:07:00Z"/>
  <w16cex:commentExtensible w16cex:durableId="271A3E0A" w16cex:dateUtc="2022-11-05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84207C" w16cid:durableId="2703F5D9"/>
  <w16cid:commentId w16cid:paraId="65864B3E" w16cid:durableId="27100963"/>
  <w16cid:commentId w16cid:paraId="4EB6D787" w16cid:durableId="271009E4"/>
  <w16cid:commentId w16cid:paraId="5E9E35A3" w16cid:durableId="2703F618"/>
  <w16cid:commentId w16cid:paraId="5C28A677" w16cid:durableId="27100861"/>
  <w16cid:commentId w16cid:paraId="03636856" w16cid:durableId="2703F67B"/>
  <w16cid:commentId w16cid:paraId="5D9541CF" w16cid:durableId="27100881"/>
  <w16cid:commentId w16cid:paraId="5C22C221" w16cid:durableId="2703F6F0"/>
  <w16cid:commentId w16cid:paraId="3FE33A86" w16cid:durableId="2703F7A8"/>
  <w16cid:commentId w16cid:paraId="045D5C9E" w16cid:durableId="271008AF"/>
  <w16cid:commentId w16cid:paraId="0CB6790D" w16cid:durableId="2703F7DE"/>
  <w16cid:commentId w16cid:paraId="2F4494E5" w16cid:durableId="271008CE"/>
  <w16cid:commentId w16cid:paraId="7F706BFA" w16cid:durableId="2703F82B"/>
  <w16cid:commentId w16cid:paraId="56E92BE0" w16cid:durableId="271008EE"/>
  <w16cid:commentId w16cid:paraId="5DB20E46" w16cid:durableId="2703F877"/>
  <w16cid:commentId w16cid:paraId="30CA15E6" w16cid:durableId="27100ACD"/>
  <w16cid:commentId w16cid:paraId="7DA62043" w16cid:durableId="270660A0"/>
  <w16cid:commentId w16cid:paraId="60FD00E7" w16cid:durableId="27100C25"/>
  <w16cid:commentId w16cid:paraId="3A1D4848" w16cid:durableId="27066065"/>
  <w16cid:commentId w16cid:paraId="6582FF51" w16cid:durableId="27100C9D"/>
  <w16cid:commentId w16cid:paraId="4891ABF5" w16cid:durableId="27100C7E"/>
  <w16cid:commentId w16cid:paraId="423772EC" w16cid:durableId="27100CAD"/>
  <w16cid:commentId w16cid:paraId="56863366" w16cid:durableId="270660EE"/>
  <w16cid:commentId w16cid:paraId="05E28076" w16cid:durableId="27100CC5"/>
  <w16cid:commentId w16cid:paraId="31E6C88B" w16cid:durableId="271A3E0B"/>
  <w16cid:commentId w16cid:paraId="7DA841BA" w16cid:durableId="271A3E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0439A" w14:textId="77777777" w:rsidR="00B940B5" w:rsidRDefault="00B940B5" w:rsidP="00CD7673">
      <w:pPr>
        <w:spacing w:after="0" w:line="240" w:lineRule="auto"/>
      </w:pPr>
      <w:r>
        <w:separator/>
      </w:r>
    </w:p>
  </w:endnote>
  <w:endnote w:type="continuationSeparator" w:id="0">
    <w:p w14:paraId="0CD95200" w14:textId="77777777" w:rsidR="00B940B5" w:rsidRDefault="00B940B5" w:rsidP="00CD7673">
      <w:pPr>
        <w:spacing w:after="0" w:line="240" w:lineRule="auto"/>
      </w:pPr>
      <w:r>
        <w:continuationSeparator/>
      </w:r>
    </w:p>
  </w:endnote>
  <w:endnote w:id="1">
    <w:p w14:paraId="1A00645E" w14:textId="71F6653C" w:rsidR="001A2BB4" w:rsidRDefault="001A2BB4">
      <w:pPr>
        <w:pStyle w:val="EndnoteText"/>
      </w:pPr>
      <w:r>
        <w:rPr>
          <w:rStyle w:val="EndnoteReference"/>
        </w:rPr>
        <w:endnoteRef/>
      </w:r>
      <w:r>
        <w:t xml:space="preserve"> asdsadsda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iriam">
    <w:panose1 w:val="020B0502050101010101"/>
    <w:charset w:val="00"/>
    <w:family w:val="swiss"/>
    <w:pitch w:val="variable"/>
    <w:sig w:usb0="00000803" w:usb1="00000000" w:usb2="00000000" w:usb3="00000000" w:csb0="00000021"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Fira Sans">
    <w:altName w:val="Calibri"/>
    <w:charset w:val="00"/>
    <w:family w:val="swiss"/>
    <w:pitch w:val="variable"/>
    <w:sig w:usb0="600002FF"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FA672" w14:textId="77777777" w:rsidR="00B940B5" w:rsidRDefault="00B940B5" w:rsidP="00CD7673">
      <w:pPr>
        <w:spacing w:after="0" w:line="240" w:lineRule="auto"/>
      </w:pPr>
      <w:r>
        <w:separator/>
      </w:r>
    </w:p>
  </w:footnote>
  <w:footnote w:type="continuationSeparator" w:id="0">
    <w:p w14:paraId="7761EE23" w14:textId="77777777" w:rsidR="00B940B5" w:rsidRDefault="00B940B5" w:rsidP="00CD7673">
      <w:pPr>
        <w:spacing w:after="0" w:line="240" w:lineRule="auto"/>
      </w:pPr>
      <w:r>
        <w:continuationSeparator/>
      </w:r>
    </w:p>
  </w:footnote>
  <w:footnote w:id="1">
    <w:p w14:paraId="7A84FF70" w14:textId="77777777" w:rsidR="006568A2" w:rsidRDefault="006568A2" w:rsidP="006568A2"/>
    <w:p w14:paraId="5B4862E6" w14:textId="77777777" w:rsidR="006568A2" w:rsidRDefault="006568A2" w:rsidP="006568A2">
      <w:pPr>
        <w:pStyle w:val="FootnoteText"/>
      </w:pPr>
    </w:p>
  </w:footnote>
  <w:footnote w:id="2">
    <w:p w14:paraId="5E2CD74F" w14:textId="33BF70A5" w:rsidR="007612EC" w:rsidRDefault="007612EC">
      <w:pPr>
        <w:pStyle w:val="FootnoteText"/>
      </w:pPr>
      <w:r>
        <w:rPr>
          <w:rStyle w:val="FootnoteReference"/>
        </w:rPr>
        <w:footnoteRef/>
      </w:r>
      <w:r>
        <w:t xml:space="preserve"> </w:t>
      </w:r>
      <w:r w:rsidRPr="007612EC">
        <w:t>https://wordnet.princeton.edu/</w:t>
      </w:r>
    </w:p>
  </w:footnote>
  <w:footnote w:id="3">
    <w:p w14:paraId="4D556B1A" w14:textId="77777777" w:rsidR="00F23BF6" w:rsidRDefault="00F23BF6" w:rsidP="00F23BF6">
      <w:pPr>
        <w:pStyle w:val="FootnoteText"/>
      </w:pPr>
      <w:r>
        <w:rPr>
          <w:rStyle w:val="FootnoteReference"/>
        </w:rPr>
        <w:footnoteRef/>
      </w:r>
      <w:r>
        <w:t xml:space="preserve"> </w:t>
      </w:r>
      <w:r w:rsidRPr="00CD7AFE">
        <w:t>https://github.com/shivam5992/textstat</w:t>
      </w:r>
    </w:p>
  </w:footnote>
  <w:footnote w:id="4">
    <w:p w14:paraId="58F0626E" w14:textId="67DE2E24" w:rsidR="00775765" w:rsidRDefault="00775765">
      <w:pPr>
        <w:pStyle w:val="FootnoteText"/>
      </w:pPr>
      <w:r>
        <w:rPr>
          <w:rStyle w:val="FootnoteReference"/>
        </w:rPr>
        <w:footnoteRef/>
      </w:r>
      <w:r>
        <w:t xml:space="preserve"> </w:t>
      </w:r>
      <w:r w:rsidRPr="004E6318">
        <w:t>https://github.com/LuminosoInsight/exquisite-corpus</w:t>
      </w:r>
    </w:p>
  </w:footnote>
  <w:footnote w:id="5">
    <w:p w14:paraId="169C9FCE" w14:textId="109481A3" w:rsidR="00F52A0C" w:rsidRDefault="00F52A0C">
      <w:pPr>
        <w:pStyle w:val="FootnoteText"/>
      </w:pPr>
      <w:r>
        <w:rPr>
          <w:rStyle w:val="FootnoteReference"/>
        </w:rPr>
        <w:footnoteRef/>
      </w:r>
      <w:r>
        <w:t xml:space="preserve"> </w:t>
      </w:r>
      <w:r w:rsidRPr="00F52A0C">
        <w:t>https://www.allsides.com/media-bias/media-bias-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014061"/>
      <w:docPartObj>
        <w:docPartGallery w:val="Page Numbers (Top of Page)"/>
        <w:docPartUnique/>
      </w:docPartObj>
    </w:sdtPr>
    <w:sdtEndPr>
      <w:rPr>
        <w:noProof/>
      </w:rPr>
    </w:sdtEndPr>
    <w:sdtContent>
      <w:p w14:paraId="2BCB38B8" w14:textId="27899001" w:rsidR="00775765" w:rsidRDefault="00775765">
        <w:pPr>
          <w:pStyle w:val="Header"/>
        </w:pPr>
        <w:r>
          <w:fldChar w:fldCharType="begin"/>
        </w:r>
        <w:r>
          <w:instrText xml:space="preserve"> PAGE   \* MERGEFORMAT </w:instrText>
        </w:r>
        <w:r>
          <w:fldChar w:fldCharType="separate"/>
        </w:r>
        <w:r>
          <w:rPr>
            <w:noProof/>
          </w:rPr>
          <w:t>2</w:t>
        </w:r>
        <w:r>
          <w:rPr>
            <w:noProof/>
          </w:rPr>
          <w:fldChar w:fldCharType="end"/>
        </w:r>
      </w:p>
    </w:sdtContent>
  </w:sdt>
  <w:p w14:paraId="5ADD6E2F" w14:textId="77777777" w:rsidR="00775765" w:rsidRDefault="007757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F32EE" w14:textId="25E39AF1" w:rsidR="00775765" w:rsidRDefault="00775765" w:rsidP="00DF34E9">
    <w:pPr>
      <w:pStyle w:val="Header"/>
      <w:jc w:val="center"/>
    </w:pPr>
    <w:r>
      <w:rPr>
        <w:rFonts w:ascii="Fira Sans" w:eastAsia="Fira Sans" w:hAnsi="Fira Sans"/>
        <w:noProof/>
      </w:rPr>
      <w:drawing>
        <wp:inline distT="0" distB="0" distL="0" distR="0" wp14:anchorId="27BBD3F6" wp14:editId="24941427">
          <wp:extent cx="2901315" cy="406919"/>
          <wp:effectExtent l="0" t="0" r="0" b="0"/>
          <wp:docPr id="54" name="image1.png" descr="The-College-of-Emergency-Preparedness-Homeland-Security-and-Cybersecurity-cymkyellow_black (00000003)"/>
          <wp:cNvGraphicFramePr/>
          <a:graphic xmlns:a="http://schemas.openxmlformats.org/drawingml/2006/main">
            <a:graphicData uri="http://schemas.openxmlformats.org/drawingml/2006/picture">
              <pic:pic xmlns:pic="http://schemas.openxmlformats.org/drawingml/2006/picture">
                <pic:nvPicPr>
                  <pic:cNvPr id="0" name="image1.png" descr="The-College-of-Emergency-Preparedness-Homeland-Security-and-Cybersecurity-cymkyellow_black (00000003)"/>
                  <pic:cNvPicPr preferRelativeResize="0"/>
                </pic:nvPicPr>
                <pic:blipFill>
                  <a:blip r:embed="rId1"/>
                  <a:srcRect/>
                  <a:stretch>
                    <a:fillRect/>
                  </a:stretch>
                </pic:blipFill>
                <pic:spPr>
                  <a:xfrm>
                    <a:off x="0" y="0"/>
                    <a:ext cx="2940344" cy="412393"/>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446B3"/>
    <w:multiLevelType w:val="hybridMultilevel"/>
    <w:tmpl w:val="5FBC49CE"/>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817A5A"/>
    <w:multiLevelType w:val="multilevel"/>
    <w:tmpl w:val="57ACE60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CEA0BF6"/>
    <w:multiLevelType w:val="multilevel"/>
    <w:tmpl w:val="0409001D"/>
    <w:numStyleLink w:val="Singlepunch"/>
  </w:abstractNum>
  <w:abstractNum w:abstractNumId="3" w15:restartNumberingAfterBreak="0">
    <w:nsid w:val="12FF03F2"/>
    <w:multiLevelType w:val="hybridMultilevel"/>
    <w:tmpl w:val="E0826236"/>
    <w:lvl w:ilvl="0" w:tplc="40E4C9B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579726F"/>
    <w:multiLevelType w:val="multilevel"/>
    <w:tmpl w:val="9618C21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AD436C"/>
    <w:multiLevelType w:val="multilevel"/>
    <w:tmpl w:val="B1D24FE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E9345E"/>
    <w:multiLevelType w:val="hybridMultilevel"/>
    <w:tmpl w:val="FE1C39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8A0F72"/>
    <w:multiLevelType w:val="multilevel"/>
    <w:tmpl w:val="59D24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D062B06"/>
    <w:multiLevelType w:val="multilevel"/>
    <w:tmpl w:val="7772CB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5962264"/>
    <w:multiLevelType w:val="multilevel"/>
    <w:tmpl w:val="04E625C0"/>
    <w:lvl w:ilvl="0">
      <w:start w:val="4"/>
      <w:numFmt w:val="decimal"/>
      <w:lvlText w:val="%1."/>
      <w:lvlJc w:val="left"/>
      <w:pPr>
        <w:ind w:left="720" w:firstLine="360"/>
      </w:pPr>
      <w:rPr>
        <w:rFonts w:hint="default"/>
      </w:rPr>
    </w:lvl>
    <w:lvl w:ilvl="1">
      <w:start w:val="1"/>
      <w:numFmt w:val="decimal"/>
      <w:lvlText w:val="%1.%2."/>
      <w:lvlJc w:val="left"/>
      <w:pPr>
        <w:ind w:left="1080" w:firstLine="360"/>
      </w:pPr>
      <w:rPr>
        <w:rFonts w:hint="default"/>
      </w:rPr>
    </w:lvl>
    <w:lvl w:ilvl="2">
      <w:start w:val="1"/>
      <w:numFmt w:val="decimal"/>
      <w:lvlText w:val="%1.%2.%3."/>
      <w:lvlJc w:val="left"/>
      <w:pPr>
        <w:ind w:left="1080" w:firstLine="360"/>
      </w:pPr>
      <w:rPr>
        <w:rFonts w:hint="default"/>
        <w:b w:val="0"/>
        <w:i w:val="0"/>
      </w:rPr>
    </w:lvl>
    <w:lvl w:ilvl="3">
      <w:start w:val="1"/>
      <w:numFmt w:val="decimal"/>
      <w:lvlText w:val="%1.%2.%3.%4."/>
      <w:lvlJc w:val="left"/>
      <w:pPr>
        <w:ind w:left="1440" w:firstLine="360"/>
      </w:pPr>
      <w:rPr>
        <w:rFonts w:hint="default"/>
        <w:i w:val="0"/>
      </w:rPr>
    </w:lvl>
    <w:lvl w:ilvl="4">
      <w:start w:val="1"/>
      <w:numFmt w:val="decimal"/>
      <w:lvlText w:val="%1.%2.%3.%4.%5."/>
      <w:lvlJc w:val="left"/>
      <w:pPr>
        <w:ind w:left="1440" w:firstLine="360"/>
      </w:pPr>
      <w:rPr>
        <w:rFonts w:hint="default"/>
      </w:rPr>
    </w:lvl>
    <w:lvl w:ilvl="5">
      <w:start w:val="1"/>
      <w:numFmt w:val="decimal"/>
      <w:lvlText w:val="%1.%2.%3.%4.%5.%6."/>
      <w:lvlJc w:val="left"/>
      <w:pPr>
        <w:ind w:left="1800" w:firstLine="360"/>
      </w:pPr>
      <w:rPr>
        <w:rFonts w:hint="default"/>
      </w:rPr>
    </w:lvl>
    <w:lvl w:ilvl="6">
      <w:start w:val="1"/>
      <w:numFmt w:val="decimal"/>
      <w:lvlText w:val="%1.%2.%3.%4.%5.%6.%7."/>
      <w:lvlJc w:val="left"/>
      <w:pPr>
        <w:ind w:left="1800" w:firstLine="360"/>
      </w:pPr>
      <w:rPr>
        <w:rFonts w:hint="default"/>
      </w:rPr>
    </w:lvl>
    <w:lvl w:ilvl="7">
      <w:start w:val="1"/>
      <w:numFmt w:val="decimal"/>
      <w:lvlText w:val="%1.%2.%3.%4.%5.%6.%7.%8."/>
      <w:lvlJc w:val="left"/>
      <w:pPr>
        <w:ind w:left="2160" w:firstLine="360"/>
      </w:pPr>
      <w:rPr>
        <w:rFonts w:hint="default"/>
      </w:rPr>
    </w:lvl>
    <w:lvl w:ilvl="8">
      <w:start w:val="1"/>
      <w:numFmt w:val="decimal"/>
      <w:lvlText w:val="%1.%2.%3.%4.%5.%6.%7.%8.%9."/>
      <w:lvlJc w:val="left"/>
      <w:pPr>
        <w:ind w:left="2160" w:firstLine="360"/>
      </w:pPr>
      <w:rPr>
        <w:rFonts w:hint="default"/>
      </w:rPr>
    </w:lvl>
  </w:abstractNum>
  <w:abstractNum w:abstractNumId="10" w15:restartNumberingAfterBreak="0">
    <w:nsid w:val="25E870E8"/>
    <w:multiLevelType w:val="hybridMultilevel"/>
    <w:tmpl w:val="71487152"/>
    <w:lvl w:ilvl="0" w:tplc="1B2A82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1D496D"/>
    <w:multiLevelType w:val="multilevel"/>
    <w:tmpl w:val="37B46F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288E1CE2"/>
    <w:multiLevelType w:val="multilevel"/>
    <w:tmpl w:val="0409001D"/>
    <w:numStyleLink w:val="Multipunch"/>
  </w:abstractNum>
  <w:abstractNum w:abstractNumId="13" w15:restartNumberingAfterBreak="0">
    <w:nsid w:val="2A9C543C"/>
    <w:multiLevelType w:val="multilevel"/>
    <w:tmpl w:val="0409001D"/>
    <w:styleLink w:val="Multipunch"/>
    <w:lvl w:ilvl="0">
      <w:start w:val="1"/>
      <w:numFmt w:val="bullet"/>
      <w:lvlText w:val="▢"/>
      <w:lvlJc w:val="left"/>
      <w:pPr>
        <w:spacing w:before="120"/>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CBB4BEE"/>
    <w:multiLevelType w:val="hybridMultilevel"/>
    <w:tmpl w:val="101205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629729E"/>
    <w:multiLevelType w:val="hybridMultilevel"/>
    <w:tmpl w:val="C1103B2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B87108"/>
    <w:multiLevelType w:val="multilevel"/>
    <w:tmpl w:val="0B3A18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C3D3225"/>
    <w:multiLevelType w:val="hybridMultilevel"/>
    <w:tmpl w:val="4C28FD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26745B"/>
    <w:multiLevelType w:val="hybridMultilevel"/>
    <w:tmpl w:val="413AC02E"/>
    <w:lvl w:ilvl="0" w:tplc="E6F83CDA">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5E7B1C"/>
    <w:multiLevelType w:val="hybridMultilevel"/>
    <w:tmpl w:val="44DE5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6A1E57"/>
    <w:multiLevelType w:val="hybridMultilevel"/>
    <w:tmpl w:val="4896FE90"/>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7">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7887C32"/>
    <w:multiLevelType w:val="hybridMultilevel"/>
    <w:tmpl w:val="E834BDE8"/>
    <w:lvl w:ilvl="0" w:tplc="6EA676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2778A6"/>
    <w:multiLevelType w:val="multilevel"/>
    <w:tmpl w:val="0409001D"/>
    <w:styleLink w:val="Singlepunch"/>
    <w:lvl w:ilvl="0">
      <w:start w:val="1"/>
      <w:numFmt w:val="bullet"/>
      <w:lvlText w:val="o"/>
      <w:lvlJc w:val="left"/>
      <w:pPr>
        <w:spacing w:before="120"/>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ACC47DF"/>
    <w:multiLevelType w:val="hybridMultilevel"/>
    <w:tmpl w:val="5E6CE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206500"/>
    <w:multiLevelType w:val="hybridMultilevel"/>
    <w:tmpl w:val="CA2A2D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0F4171"/>
    <w:multiLevelType w:val="hybridMultilevel"/>
    <w:tmpl w:val="A7A293C2"/>
    <w:lvl w:ilvl="0" w:tplc="E6F83CDA">
      <w:numFmt w:val="bullet"/>
      <w:lvlText w:val=""/>
      <w:lvlJc w:val="left"/>
      <w:pPr>
        <w:ind w:left="720" w:hanging="360"/>
      </w:pPr>
      <w:rPr>
        <w:rFonts w:ascii="Symbol" w:eastAsiaTheme="minorHAnsi"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AA47B1"/>
    <w:multiLevelType w:val="hybridMultilevel"/>
    <w:tmpl w:val="096C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F05C84"/>
    <w:multiLevelType w:val="hybridMultilevel"/>
    <w:tmpl w:val="29C4C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B76A2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9A97034"/>
    <w:multiLevelType w:val="multilevel"/>
    <w:tmpl w:val="7B828FAE"/>
    <w:lvl w:ilvl="0">
      <w:start w:val="4"/>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A070FBA"/>
    <w:multiLevelType w:val="multilevel"/>
    <w:tmpl w:val="30381C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105517F"/>
    <w:multiLevelType w:val="multilevel"/>
    <w:tmpl w:val="8354BF7E"/>
    <w:lvl w:ilvl="0">
      <w:start w:val="1"/>
      <w:numFmt w:val="decimal"/>
      <w:pStyle w:val="ListBullet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2" w15:restartNumberingAfterBreak="0">
    <w:nsid w:val="68C06036"/>
    <w:multiLevelType w:val="hybridMultilevel"/>
    <w:tmpl w:val="96F49FE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D927F7"/>
    <w:multiLevelType w:val="hybridMultilevel"/>
    <w:tmpl w:val="E2601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C86774"/>
    <w:multiLevelType w:val="hybridMultilevel"/>
    <w:tmpl w:val="8EAA9AAC"/>
    <w:lvl w:ilvl="0" w:tplc="57BA0E12">
      <w:start w:val="1"/>
      <w:numFmt w:val="lowerLetter"/>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5F7408"/>
    <w:multiLevelType w:val="multilevel"/>
    <w:tmpl w:val="56AEEC88"/>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6EE508BF"/>
    <w:multiLevelType w:val="multilevel"/>
    <w:tmpl w:val="63181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04D0AF1"/>
    <w:multiLevelType w:val="multilevel"/>
    <w:tmpl w:val="E586D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9A04FC"/>
    <w:multiLevelType w:val="hybridMultilevel"/>
    <w:tmpl w:val="D4D6C3FA"/>
    <w:lvl w:ilvl="0" w:tplc="F31ABF70">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2451896"/>
    <w:multiLevelType w:val="hybridMultilevel"/>
    <w:tmpl w:val="E5266280"/>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913109C"/>
    <w:multiLevelType w:val="hybridMultilevel"/>
    <w:tmpl w:val="7F0A3928"/>
    <w:lvl w:ilvl="0" w:tplc="B1B03B4E">
      <w:numFmt w:val="bullet"/>
      <w:lvlText w:val="-"/>
      <w:lvlJc w:val="left"/>
      <w:pPr>
        <w:ind w:left="1080" w:hanging="360"/>
      </w:pPr>
      <w:rPr>
        <w:rFonts w:ascii="Times New Roman" w:eastAsiaTheme="minorHAnsi" w:hAnsi="Times New Roman" w:cs="Times New Roman" w:hint="default"/>
        <w:color w:val="000000"/>
        <w:sz w:val="24"/>
        <w:u w:val="no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BD20A82"/>
    <w:multiLevelType w:val="hybridMultilevel"/>
    <w:tmpl w:val="895884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77477F"/>
    <w:multiLevelType w:val="hybridMultilevel"/>
    <w:tmpl w:val="9D24DCE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8D70D0"/>
    <w:multiLevelType w:val="hybridMultilevel"/>
    <w:tmpl w:val="CF8A7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D609C4"/>
    <w:multiLevelType w:val="hybridMultilevel"/>
    <w:tmpl w:val="9B72E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53025646">
    <w:abstractNumId w:val="43"/>
  </w:num>
  <w:num w:numId="2" w16cid:durableId="2053918048">
    <w:abstractNumId w:val="13"/>
  </w:num>
  <w:num w:numId="3" w16cid:durableId="231547930">
    <w:abstractNumId w:val="22"/>
  </w:num>
  <w:num w:numId="4" w16cid:durableId="1869416855">
    <w:abstractNumId w:val="31"/>
  </w:num>
  <w:num w:numId="5" w16cid:durableId="170878140">
    <w:abstractNumId w:val="35"/>
  </w:num>
  <w:num w:numId="6" w16cid:durableId="1685664652">
    <w:abstractNumId w:val="27"/>
  </w:num>
  <w:num w:numId="7" w16cid:durableId="1795057640">
    <w:abstractNumId w:val="25"/>
  </w:num>
  <w:num w:numId="8" w16cid:durableId="38600896">
    <w:abstractNumId w:val="18"/>
  </w:num>
  <w:num w:numId="9" w16cid:durableId="382144688">
    <w:abstractNumId w:val="4"/>
  </w:num>
  <w:num w:numId="10" w16cid:durableId="440338064">
    <w:abstractNumId w:val="42"/>
  </w:num>
  <w:num w:numId="11" w16cid:durableId="2112626931">
    <w:abstractNumId w:val="36"/>
  </w:num>
  <w:num w:numId="12" w16cid:durableId="594439876">
    <w:abstractNumId w:val="7"/>
  </w:num>
  <w:num w:numId="13" w16cid:durableId="231431372">
    <w:abstractNumId w:val="3"/>
  </w:num>
  <w:num w:numId="14" w16cid:durableId="1287349163">
    <w:abstractNumId w:val="14"/>
  </w:num>
  <w:num w:numId="15" w16cid:durableId="263660593">
    <w:abstractNumId w:val="6"/>
  </w:num>
  <w:num w:numId="16" w16cid:durableId="1289553000">
    <w:abstractNumId w:val="24"/>
  </w:num>
  <w:num w:numId="17" w16cid:durableId="991758793">
    <w:abstractNumId w:val="2"/>
  </w:num>
  <w:num w:numId="18" w16cid:durableId="1333338860">
    <w:abstractNumId w:val="12"/>
  </w:num>
  <w:num w:numId="19" w16cid:durableId="1070083513">
    <w:abstractNumId w:val="39"/>
  </w:num>
  <w:num w:numId="20" w16cid:durableId="875854129">
    <w:abstractNumId w:val="15"/>
  </w:num>
  <w:num w:numId="21" w16cid:durableId="29766195">
    <w:abstractNumId w:val="32"/>
  </w:num>
  <w:num w:numId="22" w16cid:durableId="1429735463">
    <w:abstractNumId w:val="40"/>
  </w:num>
  <w:num w:numId="23" w16cid:durableId="721829524">
    <w:abstractNumId w:val="16"/>
  </w:num>
  <w:num w:numId="24" w16cid:durableId="470294909">
    <w:abstractNumId w:val="11"/>
  </w:num>
  <w:num w:numId="25" w16cid:durableId="195776535">
    <w:abstractNumId w:val="8"/>
  </w:num>
  <w:num w:numId="26" w16cid:durableId="1915239265">
    <w:abstractNumId w:val="1"/>
  </w:num>
  <w:num w:numId="27" w16cid:durableId="373817776">
    <w:abstractNumId w:val="29"/>
  </w:num>
  <w:num w:numId="28" w16cid:durableId="1227254129">
    <w:abstractNumId w:val="5"/>
  </w:num>
  <w:num w:numId="29" w16cid:durableId="1663200552">
    <w:abstractNumId w:val="28"/>
  </w:num>
  <w:num w:numId="30" w16cid:durableId="202140472">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79962473">
    <w:abstractNumId w:val="20"/>
  </w:num>
  <w:num w:numId="32" w16cid:durableId="667362929">
    <w:abstractNumId w:val="23"/>
  </w:num>
  <w:num w:numId="33" w16cid:durableId="1401751668">
    <w:abstractNumId w:val="41"/>
  </w:num>
  <w:num w:numId="34" w16cid:durableId="806163984">
    <w:abstractNumId w:val="26"/>
  </w:num>
  <w:num w:numId="35" w16cid:durableId="1350913019">
    <w:abstractNumId w:val="33"/>
  </w:num>
  <w:num w:numId="36" w16cid:durableId="27919733">
    <w:abstractNumId w:val="44"/>
  </w:num>
  <w:num w:numId="37" w16cid:durableId="549733719">
    <w:abstractNumId w:val="19"/>
  </w:num>
  <w:num w:numId="38" w16cid:durableId="113981961">
    <w:abstractNumId w:val="0"/>
  </w:num>
  <w:num w:numId="39" w16cid:durableId="493182241">
    <w:abstractNumId w:val="38"/>
  </w:num>
  <w:num w:numId="40" w16cid:durableId="1299383210">
    <w:abstractNumId w:val="21"/>
  </w:num>
  <w:num w:numId="41" w16cid:durableId="619847014">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42" w16cid:durableId="495728721">
    <w:abstractNumId w:val="37"/>
  </w:num>
  <w:num w:numId="43" w16cid:durableId="2008825035">
    <w:abstractNumId w:val="9"/>
  </w:num>
  <w:num w:numId="44" w16cid:durableId="2032220284">
    <w:abstractNumId w:val="10"/>
  </w:num>
  <w:num w:numId="45" w16cid:durableId="1407342872">
    <w:abstractNumId w:val="17"/>
  </w:num>
  <w:num w:numId="46" w16cid:durableId="1519081280">
    <w:abstractNumId w:val="34"/>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alur-Smith, Shobha">
    <w15:presenceInfo w15:providerId="AD" w15:userId="S::shobha@albany.edu::ff871383-b0d7-4bd4-bdc4-bc3e8bfe152c"/>
  </w15:person>
  <w15:person w15:author="Dvir, Nim">
    <w15:presenceInfo w15:providerId="AD" w15:userId="S::ndvir@albany.edu::c48a6361-a8d9-4ea7-8d31-8b2af84e29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IwNzG2NDK2MDCxMDdX0lEKTi0uzszPAymwrAUAx94NbiwAAAA="/>
  </w:docVars>
  <w:rsids>
    <w:rsidRoot w:val="00CD7673"/>
    <w:rsid w:val="000027A5"/>
    <w:rsid w:val="00002FFF"/>
    <w:rsid w:val="00004CBA"/>
    <w:rsid w:val="0000612A"/>
    <w:rsid w:val="00006D0A"/>
    <w:rsid w:val="000111EE"/>
    <w:rsid w:val="00011282"/>
    <w:rsid w:val="00011E64"/>
    <w:rsid w:val="0001690D"/>
    <w:rsid w:val="00022D9F"/>
    <w:rsid w:val="00023A1C"/>
    <w:rsid w:val="0002470E"/>
    <w:rsid w:val="00025CDB"/>
    <w:rsid w:val="00030059"/>
    <w:rsid w:val="00030484"/>
    <w:rsid w:val="00035373"/>
    <w:rsid w:val="00035448"/>
    <w:rsid w:val="00035607"/>
    <w:rsid w:val="00037C20"/>
    <w:rsid w:val="00040D5E"/>
    <w:rsid w:val="00041D68"/>
    <w:rsid w:val="00043252"/>
    <w:rsid w:val="00043927"/>
    <w:rsid w:val="00043C74"/>
    <w:rsid w:val="0004552E"/>
    <w:rsid w:val="000465C2"/>
    <w:rsid w:val="00051206"/>
    <w:rsid w:val="00051477"/>
    <w:rsid w:val="0005281B"/>
    <w:rsid w:val="000541CC"/>
    <w:rsid w:val="00054331"/>
    <w:rsid w:val="00054BCF"/>
    <w:rsid w:val="0005614D"/>
    <w:rsid w:val="000562DC"/>
    <w:rsid w:val="00057085"/>
    <w:rsid w:val="00057957"/>
    <w:rsid w:val="00061E86"/>
    <w:rsid w:val="00062E7E"/>
    <w:rsid w:val="00063F8E"/>
    <w:rsid w:val="00064FD6"/>
    <w:rsid w:val="00065FEC"/>
    <w:rsid w:val="00067454"/>
    <w:rsid w:val="00067508"/>
    <w:rsid w:val="00067DE9"/>
    <w:rsid w:val="00071148"/>
    <w:rsid w:val="00074346"/>
    <w:rsid w:val="000745D0"/>
    <w:rsid w:val="00076005"/>
    <w:rsid w:val="00076CCB"/>
    <w:rsid w:val="000774F6"/>
    <w:rsid w:val="00080DB9"/>
    <w:rsid w:val="00081EF1"/>
    <w:rsid w:val="000823B7"/>
    <w:rsid w:val="00082F07"/>
    <w:rsid w:val="000852D5"/>
    <w:rsid w:val="000860F7"/>
    <w:rsid w:val="00087192"/>
    <w:rsid w:val="00087B58"/>
    <w:rsid w:val="000906CF"/>
    <w:rsid w:val="000909A8"/>
    <w:rsid w:val="00092131"/>
    <w:rsid w:val="00092A2E"/>
    <w:rsid w:val="000A087F"/>
    <w:rsid w:val="000A1A49"/>
    <w:rsid w:val="000A7CFF"/>
    <w:rsid w:val="000B0D3C"/>
    <w:rsid w:val="000B114F"/>
    <w:rsid w:val="000B1A1C"/>
    <w:rsid w:val="000B1EAA"/>
    <w:rsid w:val="000B2765"/>
    <w:rsid w:val="000B44D6"/>
    <w:rsid w:val="000B4A45"/>
    <w:rsid w:val="000B5B45"/>
    <w:rsid w:val="000B6016"/>
    <w:rsid w:val="000B6216"/>
    <w:rsid w:val="000B6249"/>
    <w:rsid w:val="000C2465"/>
    <w:rsid w:val="000C2A00"/>
    <w:rsid w:val="000C7706"/>
    <w:rsid w:val="000C7C2C"/>
    <w:rsid w:val="000D1324"/>
    <w:rsid w:val="000D3C2A"/>
    <w:rsid w:val="000D4FE4"/>
    <w:rsid w:val="000D50A1"/>
    <w:rsid w:val="000D55D8"/>
    <w:rsid w:val="000D6C2E"/>
    <w:rsid w:val="000D7176"/>
    <w:rsid w:val="000E05C3"/>
    <w:rsid w:val="000E1140"/>
    <w:rsid w:val="000E5246"/>
    <w:rsid w:val="000E7AEE"/>
    <w:rsid w:val="000F2B71"/>
    <w:rsid w:val="000F32D3"/>
    <w:rsid w:val="000F3452"/>
    <w:rsid w:val="000F60C4"/>
    <w:rsid w:val="000F7A59"/>
    <w:rsid w:val="000F7AFD"/>
    <w:rsid w:val="000F7B63"/>
    <w:rsid w:val="00100865"/>
    <w:rsid w:val="0010180B"/>
    <w:rsid w:val="00103627"/>
    <w:rsid w:val="001040D4"/>
    <w:rsid w:val="00104406"/>
    <w:rsid w:val="00104948"/>
    <w:rsid w:val="00105803"/>
    <w:rsid w:val="00105DD8"/>
    <w:rsid w:val="00106379"/>
    <w:rsid w:val="00106A07"/>
    <w:rsid w:val="0011158F"/>
    <w:rsid w:val="00114297"/>
    <w:rsid w:val="00114B9F"/>
    <w:rsid w:val="001158DA"/>
    <w:rsid w:val="00115996"/>
    <w:rsid w:val="00116DDC"/>
    <w:rsid w:val="001212F8"/>
    <w:rsid w:val="00122C0D"/>
    <w:rsid w:val="00123282"/>
    <w:rsid w:val="00124293"/>
    <w:rsid w:val="00125A0E"/>
    <w:rsid w:val="0012618B"/>
    <w:rsid w:val="00126212"/>
    <w:rsid w:val="001268D0"/>
    <w:rsid w:val="00127015"/>
    <w:rsid w:val="00131C28"/>
    <w:rsid w:val="001322A5"/>
    <w:rsid w:val="00132F27"/>
    <w:rsid w:val="00134DF7"/>
    <w:rsid w:val="00135D11"/>
    <w:rsid w:val="0013770F"/>
    <w:rsid w:val="00137EF0"/>
    <w:rsid w:val="00140DEC"/>
    <w:rsid w:val="00142886"/>
    <w:rsid w:val="001439AD"/>
    <w:rsid w:val="00144CE2"/>
    <w:rsid w:val="00145485"/>
    <w:rsid w:val="00145A37"/>
    <w:rsid w:val="00145E7D"/>
    <w:rsid w:val="00150D7F"/>
    <w:rsid w:val="00151E5C"/>
    <w:rsid w:val="00152801"/>
    <w:rsid w:val="00152CC1"/>
    <w:rsid w:val="00152F67"/>
    <w:rsid w:val="00154F6C"/>
    <w:rsid w:val="00155571"/>
    <w:rsid w:val="00156587"/>
    <w:rsid w:val="00156D3E"/>
    <w:rsid w:val="00156F6C"/>
    <w:rsid w:val="00157414"/>
    <w:rsid w:val="00157EFA"/>
    <w:rsid w:val="00160231"/>
    <w:rsid w:val="001605A1"/>
    <w:rsid w:val="00160883"/>
    <w:rsid w:val="00160DD7"/>
    <w:rsid w:val="00161874"/>
    <w:rsid w:val="001656C8"/>
    <w:rsid w:val="00165752"/>
    <w:rsid w:val="00167CE9"/>
    <w:rsid w:val="00172A8E"/>
    <w:rsid w:val="00173C3D"/>
    <w:rsid w:val="00174871"/>
    <w:rsid w:val="00175147"/>
    <w:rsid w:val="00175B48"/>
    <w:rsid w:val="0017787D"/>
    <w:rsid w:val="00180408"/>
    <w:rsid w:val="00185910"/>
    <w:rsid w:val="00186728"/>
    <w:rsid w:val="00187ADB"/>
    <w:rsid w:val="0019067B"/>
    <w:rsid w:val="00191DB8"/>
    <w:rsid w:val="001931DE"/>
    <w:rsid w:val="00193C83"/>
    <w:rsid w:val="00194378"/>
    <w:rsid w:val="00194E00"/>
    <w:rsid w:val="00195189"/>
    <w:rsid w:val="001A0453"/>
    <w:rsid w:val="001A0DA4"/>
    <w:rsid w:val="001A15DA"/>
    <w:rsid w:val="001A1839"/>
    <w:rsid w:val="001A212B"/>
    <w:rsid w:val="001A24E1"/>
    <w:rsid w:val="001A2BB4"/>
    <w:rsid w:val="001A2F3F"/>
    <w:rsid w:val="001A53E4"/>
    <w:rsid w:val="001A55A1"/>
    <w:rsid w:val="001A644D"/>
    <w:rsid w:val="001B27B4"/>
    <w:rsid w:val="001B6335"/>
    <w:rsid w:val="001B7DD5"/>
    <w:rsid w:val="001C0CCA"/>
    <w:rsid w:val="001C1A9B"/>
    <w:rsid w:val="001C252D"/>
    <w:rsid w:val="001C5348"/>
    <w:rsid w:val="001C74B4"/>
    <w:rsid w:val="001D09CA"/>
    <w:rsid w:val="001D6871"/>
    <w:rsid w:val="001E0093"/>
    <w:rsid w:val="001E38F4"/>
    <w:rsid w:val="001E3E30"/>
    <w:rsid w:val="001E49B8"/>
    <w:rsid w:val="001E4C3F"/>
    <w:rsid w:val="001E5060"/>
    <w:rsid w:val="001E53A0"/>
    <w:rsid w:val="001F1664"/>
    <w:rsid w:val="001F1DC9"/>
    <w:rsid w:val="001F46E1"/>
    <w:rsid w:val="001F5DA0"/>
    <w:rsid w:val="002004FB"/>
    <w:rsid w:val="0020052A"/>
    <w:rsid w:val="002007D8"/>
    <w:rsid w:val="00200E3D"/>
    <w:rsid w:val="00201AAF"/>
    <w:rsid w:val="00202662"/>
    <w:rsid w:val="0020340E"/>
    <w:rsid w:val="002034C1"/>
    <w:rsid w:val="0020394D"/>
    <w:rsid w:val="00203A85"/>
    <w:rsid w:val="00204B35"/>
    <w:rsid w:val="00205433"/>
    <w:rsid w:val="00205DD2"/>
    <w:rsid w:val="00207A14"/>
    <w:rsid w:val="00211C47"/>
    <w:rsid w:val="00211C8D"/>
    <w:rsid w:val="002125C7"/>
    <w:rsid w:val="002126F7"/>
    <w:rsid w:val="002165DC"/>
    <w:rsid w:val="00217EF0"/>
    <w:rsid w:val="0022354E"/>
    <w:rsid w:val="00223A22"/>
    <w:rsid w:val="002253C6"/>
    <w:rsid w:val="00226DC9"/>
    <w:rsid w:val="00226EED"/>
    <w:rsid w:val="00227091"/>
    <w:rsid w:val="00227B8B"/>
    <w:rsid w:val="00231F91"/>
    <w:rsid w:val="0023445D"/>
    <w:rsid w:val="00235C44"/>
    <w:rsid w:val="002362CD"/>
    <w:rsid w:val="00240306"/>
    <w:rsid w:val="002409DE"/>
    <w:rsid w:val="00240ADE"/>
    <w:rsid w:val="0024291C"/>
    <w:rsid w:val="002437A1"/>
    <w:rsid w:val="0024419F"/>
    <w:rsid w:val="00246485"/>
    <w:rsid w:val="0025077A"/>
    <w:rsid w:val="00250AF6"/>
    <w:rsid w:val="00250FB8"/>
    <w:rsid w:val="00251D43"/>
    <w:rsid w:val="00252E68"/>
    <w:rsid w:val="002534CB"/>
    <w:rsid w:val="00253DDE"/>
    <w:rsid w:val="00255A5C"/>
    <w:rsid w:val="0025625E"/>
    <w:rsid w:val="00257216"/>
    <w:rsid w:val="00257A12"/>
    <w:rsid w:val="00257ACB"/>
    <w:rsid w:val="0026049F"/>
    <w:rsid w:val="0026055C"/>
    <w:rsid w:val="00261F82"/>
    <w:rsid w:val="00264FE3"/>
    <w:rsid w:val="002657C4"/>
    <w:rsid w:val="00265F47"/>
    <w:rsid w:val="002660DA"/>
    <w:rsid w:val="00266522"/>
    <w:rsid w:val="0026698E"/>
    <w:rsid w:val="0026713B"/>
    <w:rsid w:val="0027000D"/>
    <w:rsid w:val="00272871"/>
    <w:rsid w:val="00274630"/>
    <w:rsid w:val="00275982"/>
    <w:rsid w:val="00277FAE"/>
    <w:rsid w:val="00280737"/>
    <w:rsid w:val="00280A2C"/>
    <w:rsid w:val="00283178"/>
    <w:rsid w:val="00284A6F"/>
    <w:rsid w:val="00284AB0"/>
    <w:rsid w:val="00286CFA"/>
    <w:rsid w:val="00292021"/>
    <w:rsid w:val="00292B4B"/>
    <w:rsid w:val="0029380B"/>
    <w:rsid w:val="00293F85"/>
    <w:rsid w:val="00295802"/>
    <w:rsid w:val="002961F9"/>
    <w:rsid w:val="002A167C"/>
    <w:rsid w:val="002A1687"/>
    <w:rsid w:val="002B1677"/>
    <w:rsid w:val="002B1A99"/>
    <w:rsid w:val="002B2199"/>
    <w:rsid w:val="002B5A32"/>
    <w:rsid w:val="002B5A72"/>
    <w:rsid w:val="002B6AC7"/>
    <w:rsid w:val="002C03A0"/>
    <w:rsid w:val="002C101F"/>
    <w:rsid w:val="002C2080"/>
    <w:rsid w:val="002C2AF8"/>
    <w:rsid w:val="002C44C9"/>
    <w:rsid w:val="002D056D"/>
    <w:rsid w:val="002D561B"/>
    <w:rsid w:val="002D63C9"/>
    <w:rsid w:val="002D77E1"/>
    <w:rsid w:val="002D7AF5"/>
    <w:rsid w:val="002E03A8"/>
    <w:rsid w:val="002E0D8C"/>
    <w:rsid w:val="002E0F2E"/>
    <w:rsid w:val="002E12B5"/>
    <w:rsid w:val="002E590C"/>
    <w:rsid w:val="002E5F13"/>
    <w:rsid w:val="002E682D"/>
    <w:rsid w:val="002E7F58"/>
    <w:rsid w:val="002F19A3"/>
    <w:rsid w:val="002F19B7"/>
    <w:rsid w:val="002F1A1E"/>
    <w:rsid w:val="002F1B6E"/>
    <w:rsid w:val="002F1D9F"/>
    <w:rsid w:val="002F2E48"/>
    <w:rsid w:val="002F2EC7"/>
    <w:rsid w:val="002F3096"/>
    <w:rsid w:val="002F3673"/>
    <w:rsid w:val="002F3CAF"/>
    <w:rsid w:val="002F5517"/>
    <w:rsid w:val="0030022A"/>
    <w:rsid w:val="00300CC1"/>
    <w:rsid w:val="00303770"/>
    <w:rsid w:val="00303A4D"/>
    <w:rsid w:val="00303C62"/>
    <w:rsid w:val="00311A76"/>
    <w:rsid w:val="00312197"/>
    <w:rsid w:val="00312335"/>
    <w:rsid w:val="0031237F"/>
    <w:rsid w:val="003142FE"/>
    <w:rsid w:val="00314390"/>
    <w:rsid w:val="00316064"/>
    <w:rsid w:val="003171FE"/>
    <w:rsid w:val="00320D9E"/>
    <w:rsid w:val="00322B62"/>
    <w:rsid w:val="00325372"/>
    <w:rsid w:val="00343479"/>
    <w:rsid w:val="00343772"/>
    <w:rsid w:val="0034795C"/>
    <w:rsid w:val="00347F08"/>
    <w:rsid w:val="003547F5"/>
    <w:rsid w:val="0036043C"/>
    <w:rsid w:val="00360730"/>
    <w:rsid w:val="00361CCA"/>
    <w:rsid w:val="00361D84"/>
    <w:rsid w:val="003627EC"/>
    <w:rsid w:val="00366D87"/>
    <w:rsid w:val="00366E88"/>
    <w:rsid w:val="00367C78"/>
    <w:rsid w:val="0037017A"/>
    <w:rsid w:val="00370ED0"/>
    <w:rsid w:val="00372473"/>
    <w:rsid w:val="00374ACE"/>
    <w:rsid w:val="00374AD5"/>
    <w:rsid w:val="00374BF0"/>
    <w:rsid w:val="00375CF3"/>
    <w:rsid w:val="00376111"/>
    <w:rsid w:val="0037655A"/>
    <w:rsid w:val="00376C5F"/>
    <w:rsid w:val="00381D99"/>
    <w:rsid w:val="0038277D"/>
    <w:rsid w:val="0038345F"/>
    <w:rsid w:val="0039068C"/>
    <w:rsid w:val="003913AD"/>
    <w:rsid w:val="00391DA0"/>
    <w:rsid w:val="00392958"/>
    <w:rsid w:val="00393B31"/>
    <w:rsid w:val="00394A66"/>
    <w:rsid w:val="00395844"/>
    <w:rsid w:val="003975CB"/>
    <w:rsid w:val="003A04AB"/>
    <w:rsid w:val="003A0642"/>
    <w:rsid w:val="003A14D2"/>
    <w:rsid w:val="003A77FF"/>
    <w:rsid w:val="003A79C7"/>
    <w:rsid w:val="003A7DCE"/>
    <w:rsid w:val="003B1CD5"/>
    <w:rsid w:val="003B39A7"/>
    <w:rsid w:val="003B695B"/>
    <w:rsid w:val="003C08E3"/>
    <w:rsid w:val="003C31FB"/>
    <w:rsid w:val="003C3AF7"/>
    <w:rsid w:val="003C3B95"/>
    <w:rsid w:val="003C5467"/>
    <w:rsid w:val="003C632A"/>
    <w:rsid w:val="003C7896"/>
    <w:rsid w:val="003D0479"/>
    <w:rsid w:val="003D326C"/>
    <w:rsid w:val="003D3865"/>
    <w:rsid w:val="003D38C7"/>
    <w:rsid w:val="003D445E"/>
    <w:rsid w:val="003D4675"/>
    <w:rsid w:val="003D75E9"/>
    <w:rsid w:val="003E1EE5"/>
    <w:rsid w:val="003E2D8A"/>
    <w:rsid w:val="003E491D"/>
    <w:rsid w:val="003E5B52"/>
    <w:rsid w:val="003E62AE"/>
    <w:rsid w:val="003E6C09"/>
    <w:rsid w:val="003F015D"/>
    <w:rsid w:val="003F1F56"/>
    <w:rsid w:val="003F3A06"/>
    <w:rsid w:val="003F3EE2"/>
    <w:rsid w:val="003F6D2D"/>
    <w:rsid w:val="003F74ED"/>
    <w:rsid w:val="003F7506"/>
    <w:rsid w:val="003F7CA9"/>
    <w:rsid w:val="0040071F"/>
    <w:rsid w:val="00401993"/>
    <w:rsid w:val="004019FB"/>
    <w:rsid w:val="00402641"/>
    <w:rsid w:val="00402C12"/>
    <w:rsid w:val="004032BC"/>
    <w:rsid w:val="0040333D"/>
    <w:rsid w:val="004036D3"/>
    <w:rsid w:val="00403CB3"/>
    <w:rsid w:val="004066FF"/>
    <w:rsid w:val="00407018"/>
    <w:rsid w:val="004109B8"/>
    <w:rsid w:val="00410FDC"/>
    <w:rsid w:val="00411C61"/>
    <w:rsid w:val="00412D7B"/>
    <w:rsid w:val="00414E50"/>
    <w:rsid w:val="00415440"/>
    <w:rsid w:val="00423CB2"/>
    <w:rsid w:val="00424A0F"/>
    <w:rsid w:val="00424AB9"/>
    <w:rsid w:val="0042691D"/>
    <w:rsid w:val="00426E17"/>
    <w:rsid w:val="00427ABD"/>
    <w:rsid w:val="00427C37"/>
    <w:rsid w:val="004332F1"/>
    <w:rsid w:val="00435A59"/>
    <w:rsid w:val="00436B20"/>
    <w:rsid w:val="00437B34"/>
    <w:rsid w:val="0044368F"/>
    <w:rsid w:val="0044757F"/>
    <w:rsid w:val="00451912"/>
    <w:rsid w:val="00451DDB"/>
    <w:rsid w:val="00452E84"/>
    <w:rsid w:val="0045785E"/>
    <w:rsid w:val="00460709"/>
    <w:rsid w:val="00464A40"/>
    <w:rsid w:val="00466B9B"/>
    <w:rsid w:val="00466FB1"/>
    <w:rsid w:val="00473012"/>
    <w:rsid w:val="0047597C"/>
    <w:rsid w:val="00481EB5"/>
    <w:rsid w:val="004830C1"/>
    <w:rsid w:val="004833BA"/>
    <w:rsid w:val="004836A6"/>
    <w:rsid w:val="00485C8E"/>
    <w:rsid w:val="00486198"/>
    <w:rsid w:val="00486C86"/>
    <w:rsid w:val="00486F5F"/>
    <w:rsid w:val="004873CD"/>
    <w:rsid w:val="00493BBA"/>
    <w:rsid w:val="00497904"/>
    <w:rsid w:val="004A25AE"/>
    <w:rsid w:val="004A2F6B"/>
    <w:rsid w:val="004B027D"/>
    <w:rsid w:val="004B1217"/>
    <w:rsid w:val="004B3DB9"/>
    <w:rsid w:val="004B4006"/>
    <w:rsid w:val="004B4938"/>
    <w:rsid w:val="004B7E55"/>
    <w:rsid w:val="004C2817"/>
    <w:rsid w:val="004C3512"/>
    <w:rsid w:val="004C515B"/>
    <w:rsid w:val="004C52E0"/>
    <w:rsid w:val="004C5427"/>
    <w:rsid w:val="004C68C8"/>
    <w:rsid w:val="004C6AEF"/>
    <w:rsid w:val="004C7BF4"/>
    <w:rsid w:val="004D0343"/>
    <w:rsid w:val="004D067F"/>
    <w:rsid w:val="004D1B4E"/>
    <w:rsid w:val="004D33E7"/>
    <w:rsid w:val="004D5B17"/>
    <w:rsid w:val="004D66DA"/>
    <w:rsid w:val="004E13CB"/>
    <w:rsid w:val="004E6318"/>
    <w:rsid w:val="004E716A"/>
    <w:rsid w:val="004E7AF7"/>
    <w:rsid w:val="004F0D51"/>
    <w:rsid w:val="004F208E"/>
    <w:rsid w:val="004F58DB"/>
    <w:rsid w:val="004F5E03"/>
    <w:rsid w:val="004F5E29"/>
    <w:rsid w:val="004F6132"/>
    <w:rsid w:val="0050037A"/>
    <w:rsid w:val="005003BA"/>
    <w:rsid w:val="0050171F"/>
    <w:rsid w:val="00501C4C"/>
    <w:rsid w:val="00501D58"/>
    <w:rsid w:val="00501ED4"/>
    <w:rsid w:val="00505352"/>
    <w:rsid w:val="00507454"/>
    <w:rsid w:val="00511615"/>
    <w:rsid w:val="00511F90"/>
    <w:rsid w:val="00517E5F"/>
    <w:rsid w:val="005239AB"/>
    <w:rsid w:val="00525D64"/>
    <w:rsid w:val="005272ED"/>
    <w:rsid w:val="0052760D"/>
    <w:rsid w:val="00527B04"/>
    <w:rsid w:val="00530231"/>
    <w:rsid w:val="0053039C"/>
    <w:rsid w:val="00530ED9"/>
    <w:rsid w:val="005326B9"/>
    <w:rsid w:val="005330CD"/>
    <w:rsid w:val="005340BA"/>
    <w:rsid w:val="00535CCF"/>
    <w:rsid w:val="00535E50"/>
    <w:rsid w:val="00535F4C"/>
    <w:rsid w:val="00536C71"/>
    <w:rsid w:val="005451B4"/>
    <w:rsid w:val="00547382"/>
    <w:rsid w:val="0054745B"/>
    <w:rsid w:val="00547FAE"/>
    <w:rsid w:val="00551AFA"/>
    <w:rsid w:val="00552D17"/>
    <w:rsid w:val="00553823"/>
    <w:rsid w:val="0055550D"/>
    <w:rsid w:val="00557562"/>
    <w:rsid w:val="00561DD4"/>
    <w:rsid w:val="00562EB2"/>
    <w:rsid w:val="005632EE"/>
    <w:rsid w:val="00563B7E"/>
    <w:rsid w:val="00563CA7"/>
    <w:rsid w:val="00564223"/>
    <w:rsid w:val="0056446A"/>
    <w:rsid w:val="00564E55"/>
    <w:rsid w:val="00565C73"/>
    <w:rsid w:val="00567096"/>
    <w:rsid w:val="005704C7"/>
    <w:rsid w:val="00573E66"/>
    <w:rsid w:val="00574A0F"/>
    <w:rsid w:val="00580B25"/>
    <w:rsid w:val="00580BFA"/>
    <w:rsid w:val="0058110C"/>
    <w:rsid w:val="00581718"/>
    <w:rsid w:val="00582DD7"/>
    <w:rsid w:val="00582FBF"/>
    <w:rsid w:val="00583221"/>
    <w:rsid w:val="00583D2F"/>
    <w:rsid w:val="005848D0"/>
    <w:rsid w:val="00586983"/>
    <w:rsid w:val="00590245"/>
    <w:rsid w:val="0059102D"/>
    <w:rsid w:val="00594A9F"/>
    <w:rsid w:val="0059523C"/>
    <w:rsid w:val="005A1771"/>
    <w:rsid w:val="005A19E2"/>
    <w:rsid w:val="005A1DEA"/>
    <w:rsid w:val="005A2B9C"/>
    <w:rsid w:val="005A2E06"/>
    <w:rsid w:val="005A3270"/>
    <w:rsid w:val="005A48D9"/>
    <w:rsid w:val="005B0233"/>
    <w:rsid w:val="005B1BB5"/>
    <w:rsid w:val="005B3155"/>
    <w:rsid w:val="005B420A"/>
    <w:rsid w:val="005B4ACB"/>
    <w:rsid w:val="005B5A3D"/>
    <w:rsid w:val="005C2125"/>
    <w:rsid w:val="005C27AE"/>
    <w:rsid w:val="005C5B46"/>
    <w:rsid w:val="005C6AC4"/>
    <w:rsid w:val="005D3E08"/>
    <w:rsid w:val="005E0097"/>
    <w:rsid w:val="005E1B94"/>
    <w:rsid w:val="005E2130"/>
    <w:rsid w:val="005E4F19"/>
    <w:rsid w:val="005E5308"/>
    <w:rsid w:val="005E6DA3"/>
    <w:rsid w:val="005F1062"/>
    <w:rsid w:val="005F4B69"/>
    <w:rsid w:val="005F6043"/>
    <w:rsid w:val="005F633F"/>
    <w:rsid w:val="005F6A63"/>
    <w:rsid w:val="005F6C57"/>
    <w:rsid w:val="005F76DD"/>
    <w:rsid w:val="005F7837"/>
    <w:rsid w:val="005F78EA"/>
    <w:rsid w:val="005F7907"/>
    <w:rsid w:val="00600AD5"/>
    <w:rsid w:val="00600DFD"/>
    <w:rsid w:val="00607FF6"/>
    <w:rsid w:val="00611578"/>
    <w:rsid w:val="00611B0F"/>
    <w:rsid w:val="006120A4"/>
    <w:rsid w:val="00613A75"/>
    <w:rsid w:val="006146F9"/>
    <w:rsid w:val="00620851"/>
    <w:rsid w:val="00620BFF"/>
    <w:rsid w:val="00620CB9"/>
    <w:rsid w:val="006217D3"/>
    <w:rsid w:val="006237C1"/>
    <w:rsid w:val="00624E54"/>
    <w:rsid w:val="0062607E"/>
    <w:rsid w:val="006268CA"/>
    <w:rsid w:val="00627429"/>
    <w:rsid w:val="00632C6B"/>
    <w:rsid w:val="006347C4"/>
    <w:rsid w:val="0064096D"/>
    <w:rsid w:val="00641656"/>
    <w:rsid w:val="006431A9"/>
    <w:rsid w:val="0064352B"/>
    <w:rsid w:val="00644016"/>
    <w:rsid w:val="006478E2"/>
    <w:rsid w:val="00650042"/>
    <w:rsid w:val="00652B35"/>
    <w:rsid w:val="00652F57"/>
    <w:rsid w:val="0065361D"/>
    <w:rsid w:val="006536CC"/>
    <w:rsid w:val="006545FB"/>
    <w:rsid w:val="00654C4F"/>
    <w:rsid w:val="0065622E"/>
    <w:rsid w:val="006568A2"/>
    <w:rsid w:val="00662782"/>
    <w:rsid w:val="00665690"/>
    <w:rsid w:val="00670232"/>
    <w:rsid w:val="00670F94"/>
    <w:rsid w:val="00671090"/>
    <w:rsid w:val="006726A0"/>
    <w:rsid w:val="006760D0"/>
    <w:rsid w:val="006766EA"/>
    <w:rsid w:val="006768A6"/>
    <w:rsid w:val="00676C8F"/>
    <w:rsid w:val="0067767D"/>
    <w:rsid w:val="00677956"/>
    <w:rsid w:val="006837EF"/>
    <w:rsid w:val="00683FB2"/>
    <w:rsid w:val="0068663C"/>
    <w:rsid w:val="00691684"/>
    <w:rsid w:val="00693A76"/>
    <w:rsid w:val="00695A0B"/>
    <w:rsid w:val="00697184"/>
    <w:rsid w:val="006A0706"/>
    <w:rsid w:val="006B30D4"/>
    <w:rsid w:val="006B3A66"/>
    <w:rsid w:val="006B3ECD"/>
    <w:rsid w:val="006B48CE"/>
    <w:rsid w:val="006B62E9"/>
    <w:rsid w:val="006B6675"/>
    <w:rsid w:val="006B69A4"/>
    <w:rsid w:val="006B6E39"/>
    <w:rsid w:val="006C010C"/>
    <w:rsid w:val="006C02FF"/>
    <w:rsid w:val="006C0BB1"/>
    <w:rsid w:val="006C1869"/>
    <w:rsid w:val="006C1BE3"/>
    <w:rsid w:val="006C2F1A"/>
    <w:rsid w:val="006C3B2A"/>
    <w:rsid w:val="006C484F"/>
    <w:rsid w:val="006C741A"/>
    <w:rsid w:val="006C7ED7"/>
    <w:rsid w:val="006D0AD9"/>
    <w:rsid w:val="006D0F15"/>
    <w:rsid w:val="006D2083"/>
    <w:rsid w:val="006D2CB4"/>
    <w:rsid w:val="006D41F4"/>
    <w:rsid w:val="006D5062"/>
    <w:rsid w:val="006D5FB6"/>
    <w:rsid w:val="006D7995"/>
    <w:rsid w:val="006D7DE3"/>
    <w:rsid w:val="006E1912"/>
    <w:rsid w:val="006E7D7D"/>
    <w:rsid w:val="006F0CAD"/>
    <w:rsid w:val="006F1B45"/>
    <w:rsid w:val="006F4302"/>
    <w:rsid w:val="006F798D"/>
    <w:rsid w:val="006F7A78"/>
    <w:rsid w:val="00701841"/>
    <w:rsid w:val="00705C60"/>
    <w:rsid w:val="00705E51"/>
    <w:rsid w:val="007062FC"/>
    <w:rsid w:val="00706842"/>
    <w:rsid w:val="0070690C"/>
    <w:rsid w:val="00714A19"/>
    <w:rsid w:val="007151B9"/>
    <w:rsid w:val="00716653"/>
    <w:rsid w:val="00716D5A"/>
    <w:rsid w:val="00717B06"/>
    <w:rsid w:val="00720D6F"/>
    <w:rsid w:val="00721DAC"/>
    <w:rsid w:val="007221C8"/>
    <w:rsid w:val="00722C28"/>
    <w:rsid w:val="00723475"/>
    <w:rsid w:val="00725991"/>
    <w:rsid w:val="007262AD"/>
    <w:rsid w:val="00726E79"/>
    <w:rsid w:val="00727A55"/>
    <w:rsid w:val="00730A6E"/>
    <w:rsid w:val="00731938"/>
    <w:rsid w:val="00732024"/>
    <w:rsid w:val="007355F8"/>
    <w:rsid w:val="00735B60"/>
    <w:rsid w:val="00736019"/>
    <w:rsid w:val="00736D66"/>
    <w:rsid w:val="00737494"/>
    <w:rsid w:val="00741F3D"/>
    <w:rsid w:val="00742803"/>
    <w:rsid w:val="00745596"/>
    <w:rsid w:val="00745D60"/>
    <w:rsid w:val="00752751"/>
    <w:rsid w:val="00754268"/>
    <w:rsid w:val="0075446F"/>
    <w:rsid w:val="00754A5C"/>
    <w:rsid w:val="00755071"/>
    <w:rsid w:val="00755CE8"/>
    <w:rsid w:val="007574D2"/>
    <w:rsid w:val="00760607"/>
    <w:rsid w:val="007606EA"/>
    <w:rsid w:val="007608DF"/>
    <w:rsid w:val="007612EC"/>
    <w:rsid w:val="00764655"/>
    <w:rsid w:val="00764C54"/>
    <w:rsid w:val="00764D9D"/>
    <w:rsid w:val="007656DC"/>
    <w:rsid w:val="00767E77"/>
    <w:rsid w:val="0077079B"/>
    <w:rsid w:val="00771E87"/>
    <w:rsid w:val="00772FF6"/>
    <w:rsid w:val="007741D1"/>
    <w:rsid w:val="00775765"/>
    <w:rsid w:val="00775F42"/>
    <w:rsid w:val="007768F3"/>
    <w:rsid w:val="00776BEE"/>
    <w:rsid w:val="0077785F"/>
    <w:rsid w:val="00783226"/>
    <w:rsid w:val="00783674"/>
    <w:rsid w:val="007848D2"/>
    <w:rsid w:val="007908E5"/>
    <w:rsid w:val="00794268"/>
    <w:rsid w:val="007A0C6B"/>
    <w:rsid w:val="007A0CEA"/>
    <w:rsid w:val="007A2484"/>
    <w:rsid w:val="007A2C92"/>
    <w:rsid w:val="007A3C9F"/>
    <w:rsid w:val="007A464C"/>
    <w:rsid w:val="007A5B2C"/>
    <w:rsid w:val="007A764E"/>
    <w:rsid w:val="007B0FBF"/>
    <w:rsid w:val="007B1D2A"/>
    <w:rsid w:val="007B231D"/>
    <w:rsid w:val="007B303E"/>
    <w:rsid w:val="007B3AAE"/>
    <w:rsid w:val="007B4CBF"/>
    <w:rsid w:val="007B54C8"/>
    <w:rsid w:val="007B6174"/>
    <w:rsid w:val="007C2695"/>
    <w:rsid w:val="007C3D7D"/>
    <w:rsid w:val="007C4104"/>
    <w:rsid w:val="007C4659"/>
    <w:rsid w:val="007C4B41"/>
    <w:rsid w:val="007C5043"/>
    <w:rsid w:val="007C59C6"/>
    <w:rsid w:val="007C6A20"/>
    <w:rsid w:val="007D04AF"/>
    <w:rsid w:val="007D1C72"/>
    <w:rsid w:val="007D29BE"/>
    <w:rsid w:val="007D3BEE"/>
    <w:rsid w:val="007D4ABA"/>
    <w:rsid w:val="007D5FC8"/>
    <w:rsid w:val="007D725F"/>
    <w:rsid w:val="007D75AF"/>
    <w:rsid w:val="007E0CEC"/>
    <w:rsid w:val="007E186F"/>
    <w:rsid w:val="007E1B99"/>
    <w:rsid w:val="007E1F1C"/>
    <w:rsid w:val="007E3212"/>
    <w:rsid w:val="007E4A8F"/>
    <w:rsid w:val="007E57A0"/>
    <w:rsid w:val="007E732F"/>
    <w:rsid w:val="007F2199"/>
    <w:rsid w:val="007F26F2"/>
    <w:rsid w:val="007F2E3D"/>
    <w:rsid w:val="007F5854"/>
    <w:rsid w:val="007F59C5"/>
    <w:rsid w:val="007F6B83"/>
    <w:rsid w:val="007F6E38"/>
    <w:rsid w:val="007F7215"/>
    <w:rsid w:val="00801A77"/>
    <w:rsid w:val="00802FDE"/>
    <w:rsid w:val="0080307F"/>
    <w:rsid w:val="00803181"/>
    <w:rsid w:val="00803459"/>
    <w:rsid w:val="008050A7"/>
    <w:rsid w:val="00805D67"/>
    <w:rsid w:val="00812947"/>
    <w:rsid w:val="00813162"/>
    <w:rsid w:val="00816CAD"/>
    <w:rsid w:val="008204A0"/>
    <w:rsid w:val="00826BA1"/>
    <w:rsid w:val="00831824"/>
    <w:rsid w:val="00831D95"/>
    <w:rsid w:val="00837B45"/>
    <w:rsid w:val="00840C23"/>
    <w:rsid w:val="008411F6"/>
    <w:rsid w:val="00844DC8"/>
    <w:rsid w:val="008451D5"/>
    <w:rsid w:val="00845384"/>
    <w:rsid w:val="008456A2"/>
    <w:rsid w:val="0084676C"/>
    <w:rsid w:val="0085005B"/>
    <w:rsid w:val="00851721"/>
    <w:rsid w:val="00851AF9"/>
    <w:rsid w:val="00852079"/>
    <w:rsid w:val="008520E3"/>
    <w:rsid w:val="008533D4"/>
    <w:rsid w:val="008535E0"/>
    <w:rsid w:val="00855503"/>
    <w:rsid w:val="008572E1"/>
    <w:rsid w:val="00860754"/>
    <w:rsid w:val="00866F3A"/>
    <w:rsid w:val="00873F0A"/>
    <w:rsid w:val="0087667B"/>
    <w:rsid w:val="00876F01"/>
    <w:rsid w:val="00877388"/>
    <w:rsid w:val="00877877"/>
    <w:rsid w:val="00880EF5"/>
    <w:rsid w:val="00882DB4"/>
    <w:rsid w:val="00882DE7"/>
    <w:rsid w:val="00883700"/>
    <w:rsid w:val="00885263"/>
    <w:rsid w:val="00885F48"/>
    <w:rsid w:val="008872ED"/>
    <w:rsid w:val="008878EC"/>
    <w:rsid w:val="00887CB7"/>
    <w:rsid w:val="00890908"/>
    <w:rsid w:val="008924CF"/>
    <w:rsid w:val="00892656"/>
    <w:rsid w:val="0089283F"/>
    <w:rsid w:val="0089463A"/>
    <w:rsid w:val="00895F30"/>
    <w:rsid w:val="008A0DD6"/>
    <w:rsid w:val="008A3DA1"/>
    <w:rsid w:val="008A4618"/>
    <w:rsid w:val="008A50C7"/>
    <w:rsid w:val="008A55CE"/>
    <w:rsid w:val="008A5BFA"/>
    <w:rsid w:val="008A5C7E"/>
    <w:rsid w:val="008A67E0"/>
    <w:rsid w:val="008A739A"/>
    <w:rsid w:val="008B3583"/>
    <w:rsid w:val="008B3E89"/>
    <w:rsid w:val="008B5113"/>
    <w:rsid w:val="008C068F"/>
    <w:rsid w:val="008C0B1B"/>
    <w:rsid w:val="008C0E22"/>
    <w:rsid w:val="008C19F5"/>
    <w:rsid w:val="008C53E4"/>
    <w:rsid w:val="008C63BF"/>
    <w:rsid w:val="008C6C6D"/>
    <w:rsid w:val="008D0AFF"/>
    <w:rsid w:val="008D2174"/>
    <w:rsid w:val="008D21FE"/>
    <w:rsid w:val="008D2FCF"/>
    <w:rsid w:val="008D5250"/>
    <w:rsid w:val="008D5EFD"/>
    <w:rsid w:val="008E17FF"/>
    <w:rsid w:val="008E25C1"/>
    <w:rsid w:val="008E74D3"/>
    <w:rsid w:val="008F14CA"/>
    <w:rsid w:val="008F1E15"/>
    <w:rsid w:val="008F2429"/>
    <w:rsid w:val="008F74BD"/>
    <w:rsid w:val="009010FE"/>
    <w:rsid w:val="009011B8"/>
    <w:rsid w:val="009036C3"/>
    <w:rsid w:val="00903F5A"/>
    <w:rsid w:val="0090409A"/>
    <w:rsid w:val="00904AA1"/>
    <w:rsid w:val="00907FAF"/>
    <w:rsid w:val="00921A06"/>
    <w:rsid w:val="00924217"/>
    <w:rsid w:val="0092455A"/>
    <w:rsid w:val="00930A5A"/>
    <w:rsid w:val="00931EF1"/>
    <w:rsid w:val="00933A43"/>
    <w:rsid w:val="00935464"/>
    <w:rsid w:val="00935E3C"/>
    <w:rsid w:val="00942515"/>
    <w:rsid w:val="00946D8A"/>
    <w:rsid w:val="00951448"/>
    <w:rsid w:val="00951539"/>
    <w:rsid w:val="009519B0"/>
    <w:rsid w:val="00952160"/>
    <w:rsid w:val="0095492D"/>
    <w:rsid w:val="00960A0D"/>
    <w:rsid w:val="00961DA7"/>
    <w:rsid w:val="00963E84"/>
    <w:rsid w:val="00964C7B"/>
    <w:rsid w:val="0096735F"/>
    <w:rsid w:val="00970B29"/>
    <w:rsid w:val="0097199D"/>
    <w:rsid w:val="00974005"/>
    <w:rsid w:val="00975C08"/>
    <w:rsid w:val="00975CD5"/>
    <w:rsid w:val="009761B6"/>
    <w:rsid w:val="009775FC"/>
    <w:rsid w:val="0097767F"/>
    <w:rsid w:val="00982CE8"/>
    <w:rsid w:val="0098344A"/>
    <w:rsid w:val="009864E9"/>
    <w:rsid w:val="009871BE"/>
    <w:rsid w:val="00987D2B"/>
    <w:rsid w:val="00990183"/>
    <w:rsid w:val="0099180C"/>
    <w:rsid w:val="009939AB"/>
    <w:rsid w:val="0099604A"/>
    <w:rsid w:val="009A0CEB"/>
    <w:rsid w:val="009A0F44"/>
    <w:rsid w:val="009A45CE"/>
    <w:rsid w:val="009A4766"/>
    <w:rsid w:val="009A581D"/>
    <w:rsid w:val="009A6D7E"/>
    <w:rsid w:val="009A6E9F"/>
    <w:rsid w:val="009A79E4"/>
    <w:rsid w:val="009A7A59"/>
    <w:rsid w:val="009B0AD0"/>
    <w:rsid w:val="009B257A"/>
    <w:rsid w:val="009C0688"/>
    <w:rsid w:val="009C3055"/>
    <w:rsid w:val="009C34F1"/>
    <w:rsid w:val="009C6779"/>
    <w:rsid w:val="009D1F62"/>
    <w:rsid w:val="009D2D8E"/>
    <w:rsid w:val="009D5EF2"/>
    <w:rsid w:val="009D6F2E"/>
    <w:rsid w:val="009D776C"/>
    <w:rsid w:val="009D78A9"/>
    <w:rsid w:val="009D7D51"/>
    <w:rsid w:val="009E11FA"/>
    <w:rsid w:val="009E36C0"/>
    <w:rsid w:val="009E41D1"/>
    <w:rsid w:val="009E6CD1"/>
    <w:rsid w:val="009E7DAD"/>
    <w:rsid w:val="009F217F"/>
    <w:rsid w:val="009F47F2"/>
    <w:rsid w:val="009F54CB"/>
    <w:rsid w:val="009F555C"/>
    <w:rsid w:val="009F73B4"/>
    <w:rsid w:val="009F7414"/>
    <w:rsid w:val="00A00554"/>
    <w:rsid w:val="00A03932"/>
    <w:rsid w:val="00A0420B"/>
    <w:rsid w:val="00A04B34"/>
    <w:rsid w:val="00A0543C"/>
    <w:rsid w:val="00A07115"/>
    <w:rsid w:val="00A073A8"/>
    <w:rsid w:val="00A13178"/>
    <w:rsid w:val="00A1395D"/>
    <w:rsid w:val="00A14BA3"/>
    <w:rsid w:val="00A14CAB"/>
    <w:rsid w:val="00A15564"/>
    <w:rsid w:val="00A156F0"/>
    <w:rsid w:val="00A16E23"/>
    <w:rsid w:val="00A21CB1"/>
    <w:rsid w:val="00A22A16"/>
    <w:rsid w:val="00A2376C"/>
    <w:rsid w:val="00A24200"/>
    <w:rsid w:val="00A24248"/>
    <w:rsid w:val="00A24F23"/>
    <w:rsid w:val="00A300A7"/>
    <w:rsid w:val="00A30A8C"/>
    <w:rsid w:val="00A358F4"/>
    <w:rsid w:val="00A3624D"/>
    <w:rsid w:val="00A428AD"/>
    <w:rsid w:val="00A43074"/>
    <w:rsid w:val="00A4358B"/>
    <w:rsid w:val="00A43F8D"/>
    <w:rsid w:val="00A4638E"/>
    <w:rsid w:val="00A4760A"/>
    <w:rsid w:val="00A47BF2"/>
    <w:rsid w:val="00A47E4E"/>
    <w:rsid w:val="00A51367"/>
    <w:rsid w:val="00A51BBB"/>
    <w:rsid w:val="00A53C56"/>
    <w:rsid w:val="00A54686"/>
    <w:rsid w:val="00A56483"/>
    <w:rsid w:val="00A606FE"/>
    <w:rsid w:val="00A61F77"/>
    <w:rsid w:val="00A634E3"/>
    <w:rsid w:val="00A63C6B"/>
    <w:rsid w:val="00A66548"/>
    <w:rsid w:val="00A67C9E"/>
    <w:rsid w:val="00A70436"/>
    <w:rsid w:val="00A70841"/>
    <w:rsid w:val="00A71C16"/>
    <w:rsid w:val="00A72DFE"/>
    <w:rsid w:val="00A744B4"/>
    <w:rsid w:val="00A74A2F"/>
    <w:rsid w:val="00A7555F"/>
    <w:rsid w:val="00A75571"/>
    <w:rsid w:val="00A75DBE"/>
    <w:rsid w:val="00A76444"/>
    <w:rsid w:val="00A803D5"/>
    <w:rsid w:val="00A8264B"/>
    <w:rsid w:val="00A828F4"/>
    <w:rsid w:val="00A8676C"/>
    <w:rsid w:val="00A86859"/>
    <w:rsid w:val="00A912AA"/>
    <w:rsid w:val="00A9222D"/>
    <w:rsid w:val="00A94CA8"/>
    <w:rsid w:val="00A95E5D"/>
    <w:rsid w:val="00A96227"/>
    <w:rsid w:val="00A96F9B"/>
    <w:rsid w:val="00A972C2"/>
    <w:rsid w:val="00A97623"/>
    <w:rsid w:val="00A97C41"/>
    <w:rsid w:val="00AA1E8A"/>
    <w:rsid w:val="00AA3006"/>
    <w:rsid w:val="00AA48C2"/>
    <w:rsid w:val="00AA5100"/>
    <w:rsid w:val="00AB1773"/>
    <w:rsid w:val="00AB3E5E"/>
    <w:rsid w:val="00AB455B"/>
    <w:rsid w:val="00AB7742"/>
    <w:rsid w:val="00AC05EB"/>
    <w:rsid w:val="00AC32BA"/>
    <w:rsid w:val="00AC338E"/>
    <w:rsid w:val="00AC4C42"/>
    <w:rsid w:val="00AC77B1"/>
    <w:rsid w:val="00AD1833"/>
    <w:rsid w:val="00AD3C86"/>
    <w:rsid w:val="00AD4D03"/>
    <w:rsid w:val="00AD51BF"/>
    <w:rsid w:val="00AD61D3"/>
    <w:rsid w:val="00AE060C"/>
    <w:rsid w:val="00AE11D9"/>
    <w:rsid w:val="00AE144F"/>
    <w:rsid w:val="00AE31EE"/>
    <w:rsid w:val="00AE7460"/>
    <w:rsid w:val="00AF06AA"/>
    <w:rsid w:val="00AF4385"/>
    <w:rsid w:val="00AF4E84"/>
    <w:rsid w:val="00AF7A33"/>
    <w:rsid w:val="00B01EA2"/>
    <w:rsid w:val="00B02AF5"/>
    <w:rsid w:val="00B035F5"/>
    <w:rsid w:val="00B037F2"/>
    <w:rsid w:val="00B0383F"/>
    <w:rsid w:val="00B05D0C"/>
    <w:rsid w:val="00B0675E"/>
    <w:rsid w:val="00B06A9E"/>
    <w:rsid w:val="00B06D84"/>
    <w:rsid w:val="00B074D7"/>
    <w:rsid w:val="00B10592"/>
    <w:rsid w:val="00B10B5E"/>
    <w:rsid w:val="00B11EE4"/>
    <w:rsid w:val="00B1219A"/>
    <w:rsid w:val="00B1406D"/>
    <w:rsid w:val="00B1409D"/>
    <w:rsid w:val="00B14E39"/>
    <w:rsid w:val="00B15835"/>
    <w:rsid w:val="00B2019E"/>
    <w:rsid w:val="00B251C3"/>
    <w:rsid w:val="00B26517"/>
    <w:rsid w:val="00B27933"/>
    <w:rsid w:val="00B2796D"/>
    <w:rsid w:val="00B30284"/>
    <w:rsid w:val="00B30CE4"/>
    <w:rsid w:val="00B31890"/>
    <w:rsid w:val="00B31D6B"/>
    <w:rsid w:val="00B31E98"/>
    <w:rsid w:val="00B3214A"/>
    <w:rsid w:val="00B34B93"/>
    <w:rsid w:val="00B35632"/>
    <w:rsid w:val="00B4062D"/>
    <w:rsid w:val="00B42CB3"/>
    <w:rsid w:val="00B42F5F"/>
    <w:rsid w:val="00B434DF"/>
    <w:rsid w:val="00B43BE4"/>
    <w:rsid w:val="00B46B5D"/>
    <w:rsid w:val="00B50C74"/>
    <w:rsid w:val="00B51E32"/>
    <w:rsid w:val="00B533CF"/>
    <w:rsid w:val="00B54864"/>
    <w:rsid w:val="00B5524A"/>
    <w:rsid w:val="00B55930"/>
    <w:rsid w:val="00B55FCF"/>
    <w:rsid w:val="00B562E3"/>
    <w:rsid w:val="00B563E7"/>
    <w:rsid w:val="00B57AA4"/>
    <w:rsid w:val="00B60022"/>
    <w:rsid w:val="00B619AB"/>
    <w:rsid w:val="00B6266F"/>
    <w:rsid w:val="00B63383"/>
    <w:rsid w:val="00B638BE"/>
    <w:rsid w:val="00B63EAD"/>
    <w:rsid w:val="00B67708"/>
    <w:rsid w:val="00B70F6E"/>
    <w:rsid w:val="00B70F9A"/>
    <w:rsid w:val="00B72529"/>
    <w:rsid w:val="00B735AF"/>
    <w:rsid w:val="00B739DA"/>
    <w:rsid w:val="00B7559E"/>
    <w:rsid w:val="00B75BB9"/>
    <w:rsid w:val="00B75E54"/>
    <w:rsid w:val="00B76FFB"/>
    <w:rsid w:val="00B77D16"/>
    <w:rsid w:val="00B81DEF"/>
    <w:rsid w:val="00B83685"/>
    <w:rsid w:val="00B854D4"/>
    <w:rsid w:val="00B855D6"/>
    <w:rsid w:val="00B86628"/>
    <w:rsid w:val="00B87F6B"/>
    <w:rsid w:val="00B9015A"/>
    <w:rsid w:val="00B90A54"/>
    <w:rsid w:val="00B91122"/>
    <w:rsid w:val="00B91D4D"/>
    <w:rsid w:val="00B92105"/>
    <w:rsid w:val="00B93349"/>
    <w:rsid w:val="00B940B5"/>
    <w:rsid w:val="00B943AF"/>
    <w:rsid w:val="00B96047"/>
    <w:rsid w:val="00B960FC"/>
    <w:rsid w:val="00B97118"/>
    <w:rsid w:val="00B9778F"/>
    <w:rsid w:val="00B97EB2"/>
    <w:rsid w:val="00BA0FC3"/>
    <w:rsid w:val="00BA1B09"/>
    <w:rsid w:val="00BA7195"/>
    <w:rsid w:val="00BB1855"/>
    <w:rsid w:val="00BB20BF"/>
    <w:rsid w:val="00BB4FD1"/>
    <w:rsid w:val="00BB5147"/>
    <w:rsid w:val="00BB5187"/>
    <w:rsid w:val="00BB6147"/>
    <w:rsid w:val="00BB6298"/>
    <w:rsid w:val="00BC176E"/>
    <w:rsid w:val="00BC2DA1"/>
    <w:rsid w:val="00BC2DFC"/>
    <w:rsid w:val="00BC35CE"/>
    <w:rsid w:val="00BC766B"/>
    <w:rsid w:val="00BD166B"/>
    <w:rsid w:val="00BD2B58"/>
    <w:rsid w:val="00BD3D11"/>
    <w:rsid w:val="00BD6617"/>
    <w:rsid w:val="00BD7256"/>
    <w:rsid w:val="00BD7F4B"/>
    <w:rsid w:val="00BE0463"/>
    <w:rsid w:val="00BE10E1"/>
    <w:rsid w:val="00BE26CE"/>
    <w:rsid w:val="00BE4433"/>
    <w:rsid w:val="00BE60B7"/>
    <w:rsid w:val="00BE6841"/>
    <w:rsid w:val="00BE7AA4"/>
    <w:rsid w:val="00BF1C2D"/>
    <w:rsid w:val="00C0033A"/>
    <w:rsid w:val="00C02660"/>
    <w:rsid w:val="00C03D39"/>
    <w:rsid w:val="00C07E57"/>
    <w:rsid w:val="00C11CDE"/>
    <w:rsid w:val="00C1241D"/>
    <w:rsid w:val="00C16DF2"/>
    <w:rsid w:val="00C205D3"/>
    <w:rsid w:val="00C2107D"/>
    <w:rsid w:val="00C2117A"/>
    <w:rsid w:val="00C226D7"/>
    <w:rsid w:val="00C23547"/>
    <w:rsid w:val="00C23B94"/>
    <w:rsid w:val="00C24E5D"/>
    <w:rsid w:val="00C25E94"/>
    <w:rsid w:val="00C278B8"/>
    <w:rsid w:val="00C27943"/>
    <w:rsid w:val="00C341D9"/>
    <w:rsid w:val="00C34220"/>
    <w:rsid w:val="00C352D1"/>
    <w:rsid w:val="00C37FD2"/>
    <w:rsid w:val="00C414F8"/>
    <w:rsid w:val="00C418F6"/>
    <w:rsid w:val="00C41AE2"/>
    <w:rsid w:val="00C421C4"/>
    <w:rsid w:val="00C438AD"/>
    <w:rsid w:val="00C45B4C"/>
    <w:rsid w:val="00C45C7C"/>
    <w:rsid w:val="00C47218"/>
    <w:rsid w:val="00C505AD"/>
    <w:rsid w:val="00C50C9F"/>
    <w:rsid w:val="00C53664"/>
    <w:rsid w:val="00C540F1"/>
    <w:rsid w:val="00C55582"/>
    <w:rsid w:val="00C555DA"/>
    <w:rsid w:val="00C61CB4"/>
    <w:rsid w:val="00C6225F"/>
    <w:rsid w:val="00C6270E"/>
    <w:rsid w:val="00C634C3"/>
    <w:rsid w:val="00C63AAD"/>
    <w:rsid w:val="00C63AFD"/>
    <w:rsid w:val="00C644B4"/>
    <w:rsid w:val="00C658E0"/>
    <w:rsid w:val="00C65B75"/>
    <w:rsid w:val="00C65F0A"/>
    <w:rsid w:val="00C66FF3"/>
    <w:rsid w:val="00C67B78"/>
    <w:rsid w:val="00C709F0"/>
    <w:rsid w:val="00C746FF"/>
    <w:rsid w:val="00C771AF"/>
    <w:rsid w:val="00C84D66"/>
    <w:rsid w:val="00C86229"/>
    <w:rsid w:val="00C8713F"/>
    <w:rsid w:val="00C907A5"/>
    <w:rsid w:val="00C9139E"/>
    <w:rsid w:val="00C92FA9"/>
    <w:rsid w:val="00C95096"/>
    <w:rsid w:val="00C95247"/>
    <w:rsid w:val="00C9621C"/>
    <w:rsid w:val="00C972A4"/>
    <w:rsid w:val="00CA101B"/>
    <w:rsid w:val="00CA17AA"/>
    <w:rsid w:val="00CA2DBA"/>
    <w:rsid w:val="00CA3740"/>
    <w:rsid w:val="00CA463F"/>
    <w:rsid w:val="00CA471C"/>
    <w:rsid w:val="00CA4BAD"/>
    <w:rsid w:val="00CA55B9"/>
    <w:rsid w:val="00CA6784"/>
    <w:rsid w:val="00CB13D4"/>
    <w:rsid w:val="00CB14D3"/>
    <w:rsid w:val="00CB32D0"/>
    <w:rsid w:val="00CC1C33"/>
    <w:rsid w:val="00CC2661"/>
    <w:rsid w:val="00CC5E89"/>
    <w:rsid w:val="00CC5E9D"/>
    <w:rsid w:val="00CC6834"/>
    <w:rsid w:val="00CC6C1B"/>
    <w:rsid w:val="00CD18A4"/>
    <w:rsid w:val="00CD55B7"/>
    <w:rsid w:val="00CD5760"/>
    <w:rsid w:val="00CD638E"/>
    <w:rsid w:val="00CD6A6F"/>
    <w:rsid w:val="00CD70C6"/>
    <w:rsid w:val="00CD739D"/>
    <w:rsid w:val="00CD7673"/>
    <w:rsid w:val="00CD7AFE"/>
    <w:rsid w:val="00CE1D0A"/>
    <w:rsid w:val="00CE2427"/>
    <w:rsid w:val="00CE69AE"/>
    <w:rsid w:val="00CE6D31"/>
    <w:rsid w:val="00CF2E41"/>
    <w:rsid w:val="00D0559D"/>
    <w:rsid w:val="00D078B3"/>
    <w:rsid w:val="00D101F6"/>
    <w:rsid w:val="00D10919"/>
    <w:rsid w:val="00D156E0"/>
    <w:rsid w:val="00D157E2"/>
    <w:rsid w:val="00D164F5"/>
    <w:rsid w:val="00D16C5F"/>
    <w:rsid w:val="00D17CDC"/>
    <w:rsid w:val="00D22079"/>
    <w:rsid w:val="00D237E6"/>
    <w:rsid w:val="00D2484A"/>
    <w:rsid w:val="00D253E6"/>
    <w:rsid w:val="00D272E5"/>
    <w:rsid w:val="00D27859"/>
    <w:rsid w:val="00D30780"/>
    <w:rsid w:val="00D3105B"/>
    <w:rsid w:val="00D3377C"/>
    <w:rsid w:val="00D337BD"/>
    <w:rsid w:val="00D33EC1"/>
    <w:rsid w:val="00D354EB"/>
    <w:rsid w:val="00D361C9"/>
    <w:rsid w:val="00D36724"/>
    <w:rsid w:val="00D36ECD"/>
    <w:rsid w:val="00D410EC"/>
    <w:rsid w:val="00D41818"/>
    <w:rsid w:val="00D418E9"/>
    <w:rsid w:val="00D4323B"/>
    <w:rsid w:val="00D44B0A"/>
    <w:rsid w:val="00D4506D"/>
    <w:rsid w:val="00D47546"/>
    <w:rsid w:val="00D47E4C"/>
    <w:rsid w:val="00D50098"/>
    <w:rsid w:val="00D51ADB"/>
    <w:rsid w:val="00D51BD9"/>
    <w:rsid w:val="00D5239E"/>
    <w:rsid w:val="00D60406"/>
    <w:rsid w:val="00D61960"/>
    <w:rsid w:val="00D6245B"/>
    <w:rsid w:val="00D636D0"/>
    <w:rsid w:val="00D64721"/>
    <w:rsid w:val="00D650DE"/>
    <w:rsid w:val="00D66B77"/>
    <w:rsid w:val="00D66BB5"/>
    <w:rsid w:val="00D67A34"/>
    <w:rsid w:val="00D7040F"/>
    <w:rsid w:val="00D709BE"/>
    <w:rsid w:val="00D70A81"/>
    <w:rsid w:val="00D73D4A"/>
    <w:rsid w:val="00D759E9"/>
    <w:rsid w:val="00D75BC7"/>
    <w:rsid w:val="00D76C08"/>
    <w:rsid w:val="00D77B64"/>
    <w:rsid w:val="00D808E3"/>
    <w:rsid w:val="00D80D1A"/>
    <w:rsid w:val="00D8412C"/>
    <w:rsid w:val="00D8530E"/>
    <w:rsid w:val="00D86102"/>
    <w:rsid w:val="00D86E1C"/>
    <w:rsid w:val="00D903A5"/>
    <w:rsid w:val="00D93B5F"/>
    <w:rsid w:val="00D94069"/>
    <w:rsid w:val="00D946F8"/>
    <w:rsid w:val="00D94B04"/>
    <w:rsid w:val="00D9657A"/>
    <w:rsid w:val="00D96CD3"/>
    <w:rsid w:val="00DA16E0"/>
    <w:rsid w:val="00DA3395"/>
    <w:rsid w:val="00DA35AF"/>
    <w:rsid w:val="00DA388D"/>
    <w:rsid w:val="00DA5680"/>
    <w:rsid w:val="00DA5D12"/>
    <w:rsid w:val="00DA61A6"/>
    <w:rsid w:val="00DA7A4A"/>
    <w:rsid w:val="00DB497F"/>
    <w:rsid w:val="00DB5493"/>
    <w:rsid w:val="00DB59D3"/>
    <w:rsid w:val="00DB5F3B"/>
    <w:rsid w:val="00DB7F70"/>
    <w:rsid w:val="00DC10BB"/>
    <w:rsid w:val="00DC1A78"/>
    <w:rsid w:val="00DD0421"/>
    <w:rsid w:val="00DD12E9"/>
    <w:rsid w:val="00DD1AE2"/>
    <w:rsid w:val="00DE2B2D"/>
    <w:rsid w:val="00DE3733"/>
    <w:rsid w:val="00DE6725"/>
    <w:rsid w:val="00DE70E9"/>
    <w:rsid w:val="00DE72EE"/>
    <w:rsid w:val="00DF1296"/>
    <w:rsid w:val="00DF327B"/>
    <w:rsid w:val="00DF34E9"/>
    <w:rsid w:val="00DF388C"/>
    <w:rsid w:val="00DF533B"/>
    <w:rsid w:val="00DF6535"/>
    <w:rsid w:val="00DF6583"/>
    <w:rsid w:val="00DF66D1"/>
    <w:rsid w:val="00DF6E1C"/>
    <w:rsid w:val="00DF6EBA"/>
    <w:rsid w:val="00DF79D5"/>
    <w:rsid w:val="00E02F7A"/>
    <w:rsid w:val="00E07AFB"/>
    <w:rsid w:val="00E07D63"/>
    <w:rsid w:val="00E10D80"/>
    <w:rsid w:val="00E13075"/>
    <w:rsid w:val="00E13652"/>
    <w:rsid w:val="00E2025A"/>
    <w:rsid w:val="00E21699"/>
    <w:rsid w:val="00E246F0"/>
    <w:rsid w:val="00E25385"/>
    <w:rsid w:val="00E25E6E"/>
    <w:rsid w:val="00E26222"/>
    <w:rsid w:val="00E276A7"/>
    <w:rsid w:val="00E30A93"/>
    <w:rsid w:val="00E3169F"/>
    <w:rsid w:val="00E32AE2"/>
    <w:rsid w:val="00E33394"/>
    <w:rsid w:val="00E33BB9"/>
    <w:rsid w:val="00E3404B"/>
    <w:rsid w:val="00E347D8"/>
    <w:rsid w:val="00E3488B"/>
    <w:rsid w:val="00E35F6E"/>
    <w:rsid w:val="00E36082"/>
    <w:rsid w:val="00E429B1"/>
    <w:rsid w:val="00E46E86"/>
    <w:rsid w:val="00E47361"/>
    <w:rsid w:val="00E50BF8"/>
    <w:rsid w:val="00E51612"/>
    <w:rsid w:val="00E5347F"/>
    <w:rsid w:val="00E54360"/>
    <w:rsid w:val="00E545AB"/>
    <w:rsid w:val="00E56F0D"/>
    <w:rsid w:val="00E57390"/>
    <w:rsid w:val="00E57613"/>
    <w:rsid w:val="00E57B6A"/>
    <w:rsid w:val="00E608AF"/>
    <w:rsid w:val="00E65940"/>
    <w:rsid w:val="00E6691B"/>
    <w:rsid w:val="00E71024"/>
    <w:rsid w:val="00E72632"/>
    <w:rsid w:val="00E746D2"/>
    <w:rsid w:val="00E75848"/>
    <w:rsid w:val="00E7669B"/>
    <w:rsid w:val="00E809B9"/>
    <w:rsid w:val="00E81A17"/>
    <w:rsid w:val="00E86570"/>
    <w:rsid w:val="00E866F8"/>
    <w:rsid w:val="00E86887"/>
    <w:rsid w:val="00E86E6E"/>
    <w:rsid w:val="00E86E82"/>
    <w:rsid w:val="00E90A1F"/>
    <w:rsid w:val="00E915D4"/>
    <w:rsid w:val="00E923DB"/>
    <w:rsid w:val="00E928FB"/>
    <w:rsid w:val="00E938D9"/>
    <w:rsid w:val="00E94780"/>
    <w:rsid w:val="00E9708E"/>
    <w:rsid w:val="00EA145C"/>
    <w:rsid w:val="00EA350D"/>
    <w:rsid w:val="00EA3585"/>
    <w:rsid w:val="00EA40CA"/>
    <w:rsid w:val="00EA6527"/>
    <w:rsid w:val="00EA68F6"/>
    <w:rsid w:val="00EB389D"/>
    <w:rsid w:val="00EB6B4F"/>
    <w:rsid w:val="00EB7068"/>
    <w:rsid w:val="00EC2023"/>
    <w:rsid w:val="00EC39A3"/>
    <w:rsid w:val="00EC3BAB"/>
    <w:rsid w:val="00EC4A16"/>
    <w:rsid w:val="00EC6245"/>
    <w:rsid w:val="00EC6CFC"/>
    <w:rsid w:val="00EC6D33"/>
    <w:rsid w:val="00ED51B9"/>
    <w:rsid w:val="00ED554F"/>
    <w:rsid w:val="00ED74C4"/>
    <w:rsid w:val="00EE033E"/>
    <w:rsid w:val="00EE0600"/>
    <w:rsid w:val="00EE1B4A"/>
    <w:rsid w:val="00EE22C3"/>
    <w:rsid w:val="00EE2C06"/>
    <w:rsid w:val="00EE4A29"/>
    <w:rsid w:val="00EE4C76"/>
    <w:rsid w:val="00EE574A"/>
    <w:rsid w:val="00EE5AEF"/>
    <w:rsid w:val="00EE5D53"/>
    <w:rsid w:val="00EE6150"/>
    <w:rsid w:val="00EE6292"/>
    <w:rsid w:val="00EF3B22"/>
    <w:rsid w:val="00EF4AE2"/>
    <w:rsid w:val="00EF553C"/>
    <w:rsid w:val="00EF5F05"/>
    <w:rsid w:val="00EF6BFF"/>
    <w:rsid w:val="00EF7E7C"/>
    <w:rsid w:val="00F015E0"/>
    <w:rsid w:val="00F032FE"/>
    <w:rsid w:val="00F038BC"/>
    <w:rsid w:val="00F0485C"/>
    <w:rsid w:val="00F04EA1"/>
    <w:rsid w:val="00F05F7B"/>
    <w:rsid w:val="00F061CB"/>
    <w:rsid w:val="00F117DF"/>
    <w:rsid w:val="00F14676"/>
    <w:rsid w:val="00F14CA6"/>
    <w:rsid w:val="00F150DD"/>
    <w:rsid w:val="00F179E2"/>
    <w:rsid w:val="00F23837"/>
    <w:rsid w:val="00F23BF6"/>
    <w:rsid w:val="00F253F6"/>
    <w:rsid w:val="00F25438"/>
    <w:rsid w:val="00F262B1"/>
    <w:rsid w:val="00F30A29"/>
    <w:rsid w:val="00F3509E"/>
    <w:rsid w:val="00F355AA"/>
    <w:rsid w:val="00F363CC"/>
    <w:rsid w:val="00F37AB2"/>
    <w:rsid w:val="00F37D56"/>
    <w:rsid w:val="00F37D97"/>
    <w:rsid w:val="00F40CFB"/>
    <w:rsid w:val="00F40D06"/>
    <w:rsid w:val="00F41299"/>
    <w:rsid w:val="00F41FA6"/>
    <w:rsid w:val="00F42110"/>
    <w:rsid w:val="00F425BB"/>
    <w:rsid w:val="00F4319C"/>
    <w:rsid w:val="00F45CFD"/>
    <w:rsid w:val="00F51693"/>
    <w:rsid w:val="00F51F12"/>
    <w:rsid w:val="00F5214A"/>
    <w:rsid w:val="00F52A0C"/>
    <w:rsid w:val="00F5380E"/>
    <w:rsid w:val="00F55356"/>
    <w:rsid w:val="00F559A7"/>
    <w:rsid w:val="00F56922"/>
    <w:rsid w:val="00F57C80"/>
    <w:rsid w:val="00F64813"/>
    <w:rsid w:val="00F64977"/>
    <w:rsid w:val="00F65483"/>
    <w:rsid w:val="00F65D51"/>
    <w:rsid w:val="00F67AAA"/>
    <w:rsid w:val="00F67E21"/>
    <w:rsid w:val="00F70127"/>
    <w:rsid w:val="00F716FA"/>
    <w:rsid w:val="00F71E63"/>
    <w:rsid w:val="00F77278"/>
    <w:rsid w:val="00F80EC4"/>
    <w:rsid w:val="00F82215"/>
    <w:rsid w:val="00F82503"/>
    <w:rsid w:val="00F82D6E"/>
    <w:rsid w:val="00F8327E"/>
    <w:rsid w:val="00F8356F"/>
    <w:rsid w:val="00F85EE7"/>
    <w:rsid w:val="00F870BC"/>
    <w:rsid w:val="00F878D3"/>
    <w:rsid w:val="00F87B25"/>
    <w:rsid w:val="00F9059D"/>
    <w:rsid w:val="00F9083A"/>
    <w:rsid w:val="00F92871"/>
    <w:rsid w:val="00F94EFD"/>
    <w:rsid w:val="00F953EB"/>
    <w:rsid w:val="00F97E33"/>
    <w:rsid w:val="00FA0E63"/>
    <w:rsid w:val="00FA19ED"/>
    <w:rsid w:val="00FA2BA3"/>
    <w:rsid w:val="00FA68F7"/>
    <w:rsid w:val="00FA7DBE"/>
    <w:rsid w:val="00FB0E35"/>
    <w:rsid w:val="00FB2088"/>
    <w:rsid w:val="00FB2B9A"/>
    <w:rsid w:val="00FB34B8"/>
    <w:rsid w:val="00FB3EA7"/>
    <w:rsid w:val="00FB5B73"/>
    <w:rsid w:val="00FB7BB4"/>
    <w:rsid w:val="00FC1AA5"/>
    <w:rsid w:val="00FC1C63"/>
    <w:rsid w:val="00FC3911"/>
    <w:rsid w:val="00FC4F04"/>
    <w:rsid w:val="00FC531E"/>
    <w:rsid w:val="00FC6724"/>
    <w:rsid w:val="00FC6875"/>
    <w:rsid w:val="00FC6EE3"/>
    <w:rsid w:val="00FC7DDA"/>
    <w:rsid w:val="00FD1821"/>
    <w:rsid w:val="00FD32EA"/>
    <w:rsid w:val="00FE0D70"/>
    <w:rsid w:val="00FE3B81"/>
    <w:rsid w:val="00FE4C5F"/>
    <w:rsid w:val="00FE7B90"/>
    <w:rsid w:val="00FF1823"/>
    <w:rsid w:val="00FF2D19"/>
    <w:rsid w:val="00FF2E78"/>
    <w:rsid w:val="00FF3FAF"/>
    <w:rsid w:val="00FF401A"/>
    <w:rsid w:val="00FF449E"/>
    <w:rsid w:val="00FF639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880A21"/>
  <w15:docId w15:val="{BB8E2F6F-2DDA-447D-8114-E8B93C663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86F"/>
    <w:pPr>
      <w:pBdr>
        <w:top w:val="nil"/>
        <w:left w:val="nil"/>
        <w:bottom w:val="nil"/>
        <w:right w:val="nil"/>
        <w:between w:val="nil"/>
      </w:pBdr>
      <w:spacing w:line="480" w:lineRule="auto"/>
    </w:pPr>
    <w:rPr>
      <w:rFonts w:asciiTheme="majorBidi" w:hAnsiTheme="majorBidi" w:cstheme="majorBidi"/>
      <w:color w:val="000000"/>
      <w:sz w:val="24"/>
      <w:szCs w:val="24"/>
    </w:rPr>
  </w:style>
  <w:style w:type="paragraph" w:styleId="Heading1">
    <w:name w:val="heading 1"/>
    <w:basedOn w:val="Normal"/>
    <w:next w:val="Normal"/>
    <w:link w:val="Heading1Char"/>
    <w:uiPriority w:val="9"/>
    <w:qFormat/>
    <w:rsid w:val="00CD7673"/>
    <w:pPr>
      <w:keepNext/>
      <w:keepLines/>
      <w:numPr>
        <w:numId w:val="5"/>
      </w:numPr>
      <w:spacing w:after="0"/>
      <w:jc w:val="center"/>
      <w:outlineLvl w:val="0"/>
    </w:pPr>
    <w:rPr>
      <w:rFonts w:eastAsiaTheme="majorEastAsia"/>
      <w:b/>
      <w:bCs/>
      <w:kern w:val="24"/>
      <w:sz w:val="28"/>
      <w:szCs w:val="28"/>
      <w:u w:val="single"/>
    </w:rPr>
  </w:style>
  <w:style w:type="paragraph" w:styleId="Heading2">
    <w:name w:val="heading 2"/>
    <w:basedOn w:val="Normal"/>
    <w:next w:val="Normal"/>
    <w:link w:val="Heading2Char"/>
    <w:uiPriority w:val="99"/>
    <w:unhideWhenUsed/>
    <w:qFormat/>
    <w:rsid w:val="00CD7673"/>
    <w:pPr>
      <w:keepNext/>
      <w:keepLines/>
      <w:numPr>
        <w:ilvl w:val="1"/>
        <w:numId w:val="5"/>
      </w:numPr>
      <w:spacing w:after="0"/>
      <w:outlineLvl w:val="1"/>
    </w:pPr>
    <w:rPr>
      <w:rFonts w:eastAsiaTheme="majorEastAsia"/>
      <w:b/>
      <w:bCs/>
      <w:kern w:val="24"/>
      <w:u w:val="single"/>
    </w:rPr>
  </w:style>
  <w:style w:type="paragraph" w:styleId="Heading3">
    <w:name w:val="heading 3"/>
    <w:basedOn w:val="Normal"/>
    <w:next w:val="Normal"/>
    <w:link w:val="Heading3Char"/>
    <w:uiPriority w:val="99"/>
    <w:unhideWhenUsed/>
    <w:qFormat/>
    <w:rsid w:val="00CD7673"/>
    <w:pPr>
      <w:keepNext/>
      <w:keepLines/>
      <w:numPr>
        <w:ilvl w:val="2"/>
        <w:numId w:val="5"/>
      </w:numPr>
      <w:spacing w:after="0"/>
      <w:outlineLvl w:val="2"/>
    </w:pPr>
    <w:rPr>
      <w:rFonts w:eastAsiaTheme="majorEastAsia"/>
      <w:b/>
      <w:bCs/>
      <w:kern w:val="24"/>
      <w:u w:val="single"/>
    </w:rPr>
  </w:style>
  <w:style w:type="paragraph" w:styleId="Heading4">
    <w:name w:val="heading 4"/>
    <w:basedOn w:val="Normal"/>
    <w:next w:val="Normal"/>
    <w:link w:val="Heading4Char"/>
    <w:uiPriority w:val="9"/>
    <w:unhideWhenUsed/>
    <w:qFormat/>
    <w:rsid w:val="00B14E39"/>
    <w:pPr>
      <w:keepNext/>
      <w:keepLines/>
      <w:spacing w:after="0"/>
      <w:ind w:left="864" w:hanging="864"/>
      <w:outlineLvl w:val="3"/>
    </w:pPr>
    <w:rPr>
      <w:rFonts w:eastAsiaTheme="majorEastAsia"/>
      <w:b/>
      <w:bCs/>
      <w:i/>
      <w:iCs/>
      <w:kern w:val="24"/>
    </w:rPr>
  </w:style>
  <w:style w:type="paragraph" w:styleId="Heading5">
    <w:name w:val="heading 5"/>
    <w:basedOn w:val="Normal"/>
    <w:next w:val="Normal"/>
    <w:link w:val="Heading5Char"/>
    <w:uiPriority w:val="9"/>
    <w:semiHidden/>
    <w:unhideWhenUsed/>
    <w:qFormat/>
    <w:rsid w:val="00CD7673"/>
    <w:pPr>
      <w:keepNext/>
      <w:keepLines/>
      <w:numPr>
        <w:ilvl w:val="4"/>
        <w:numId w:val="5"/>
      </w:numPr>
      <w:tabs>
        <w:tab w:val="num" w:pos="360"/>
      </w:tabs>
      <w:spacing w:after="0"/>
      <w:ind w:left="0" w:firstLine="0"/>
      <w:outlineLvl w:val="4"/>
    </w:pPr>
    <w:rPr>
      <w:rFonts w:asciiTheme="majorHAnsi" w:eastAsiaTheme="majorEastAsia" w:hAnsiTheme="majorHAnsi"/>
      <w:i/>
      <w:iCs/>
      <w:kern w:val="24"/>
    </w:rPr>
  </w:style>
  <w:style w:type="paragraph" w:styleId="Heading6">
    <w:name w:val="heading 6"/>
    <w:basedOn w:val="Normal"/>
    <w:next w:val="Normal"/>
    <w:link w:val="Heading6Char"/>
    <w:uiPriority w:val="9"/>
    <w:semiHidden/>
    <w:unhideWhenUsed/>
    <w:qFormat/>
    <w:rsid w:val="00CD7673"/>
    <w:pPr>
      <w:keepNext/>
      <w:keepLines/>
      <w:numPr>
        <w:ilvl w:val="5"/>
        <w:numId w:val="5"/>
      </w:numPr>
      <w:tabs>
        <w:tab w:val="num" w:pos="360"/>
      </w:tabs>
      <w:spacing w:before="40" w:after="0"/>
      <w:ind w:left="0" w:firstLine="0"/>
      <w:outlineLvl w:val="5"/>
    </w:pPr>
    <w:rPr>
      <w:rFonts w:asciiTheme="majorHAnsi" w:eastAsiaTheme="majorEastAsia" w:hAnsiTheme="majorHAnsi"/>
      <w:color w:val="1F3763" w:themeColor="accent1" w:themeShade="7F"/>
      <w:kern w:val="24"/>
    </w:rPr>
  </w:style>
  <w:style w:type="paragraph" w:styleId="Heading7">
    <w:name w:val="heading 7"/>
    <w:basedOn w:val="Normal"/>
    <w:next w:val="Normal"/>
    <w:link w:val="Heading7Char"/>
    <w:uiPriority w:val="9"/>
    <w:semiHidden/>
    <w:qFormat/>
    <w:rsid w:val="00CD7673"/>
    <w:pPr>
      <w:keepNext/>
      <w:keepLines/>
      <w:numPr>
        <w:ilvl w:val="6"/>
        <w:numId w:val="5"/>
      </w:numPr>
      <w:tabs>
        <w:tab w:val="num" w:pos="360"/>
      </w:tabs>
      <w:spacing w:before="40" w:after="0"/>
      <w:ind w:left="0" w:firstLine="0"/>
      <w:outlineLvl w:val="6"/>
    </w:pPr>
    <w:rPr>
      <w:rFonts w:asciiTheme="majorHAnsi" w:eastAsiaTheme="majorEastAsia" w:hAnsiTheme="majorHAnsi"/>
      <w:i/>
      <w:iCs/>
      <w:color w:val="1F3763" w:themeColor="accent1" w:themeShade="7F"/>
      <w:kern w:val="24"/>
    </w:rPr>
  </w:style>
  <w:style w:type="paragraph" w:styleId="Heading8">
    <w:name w:val="heading 8"/>
    <w:basedOn w:val="Normal"/>
    <w:next w:val="Normal"/>
    <w:link w:val="Heading8Char"/>
    <w:uiPriority w:val="9"/>
    <w:semiHidden/>
    <w:qFormat/>
    <w:rsid w:val="00CD7673"/>
    <w:pPr>
      <w:keepNext/>
      <w:keepLines/>
      <w:numPr>
        <w:ilvl w:val="7"/>
        <w:numId w:val="5"/>
      </w:numPr>
      <w:tabs>
        <w:tab w:val="num" w:pos="360"/>
      </w:tabs>
      <w:spacing w:before="40" w:after="0"/>
      <w:ind w:left="0" w:firstLine="0"/>
      <w:outlineLvl w:val="7"/>
    </w:pPr>
    <w:rPr>
      <w:rFonts w:asciiTheme="majorHAnsi" w:eastAsiaTheme="majorEastAsia" w:hAnsiTheme="majorHAnsi"/>
      <w:color w:val="272727" w:themeColor="text1" w:themeTint="D8"/>
      <w:kern w:val="24"/>
      <w:szCs w:val="21"/>
    </w:rPr>
  </w:style>
  <w:style w:type="paragraph" w:styleId="Heading9">
    <w:name w:val="heading 9"/>
    <w:basedOn w:val="Normal"/>
    <w:next w:val="Normal"/>
    <w:link w:val="Heading9Char"/>
    <w:uiPriority w:val="9"/>
    <w:semiHidden/>
    <w:qFormat/>
    <w:rsid w:val="00CD7673"/>
    <w:pPr>
      <w:keepNext/>
      <w:keepLines/>
      <w:numPr>
        <w:ilvl w:val="8"/>
        <w:numId w:val="5"/>
      </w:numPr>
      <w:tabs>
        <w:tab w:val="num" w:pos="360"/>
      </w:tabs>
      <w:spacing w:before="40" w:after="0"/>
      <w:ind w:left="0" w:firstLine="0"/>
      <w:outlineLvl w:val="8"/>
    </w:pPr>
    <w:rPr>
      <w:rFonts w:asciiTheme="majorHAnsi" w:eastAsiaTheme="majorEastAsia" w:hAnsiTheme="majorHAnsi"/>
      <w:i/>
      <w:iCs/>
      <w:color w:val="272727" w:themeColor="text1" w:themeTint="D8"/>
      <w:kern w:val="24"/>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7673"/>
    <w:rPr>
      <w:rFonts w:asciiTheme="majorBidi" w:eastAsiaTheme="majorEastAsia" w:hAnsiTheme="majorBidi" w:cstheme="majorBidi"/>
      <w:b/>
      <w:bCs/>
      <w:color w:val="000000"/>
      <w:kern w:val="24"/>
      <w:sz w:val="28"/>
      <w:szCs w:val="28"/>
      <w:u w:val="single"/>
    </w:rPr>
  </w:style>
  <w:style w:type="character" w:customStyle="1" w:styleId="Heading2Char">
    <w:name w:val="Heading 2 Char"/>
    <w:basedOn w:val="DefaultParagraphFont"/>
    <w:link w:val="Heading2"/>
    <w:uiPriority w:val="99"/>
    <w:rsid w:val="00CD7673"/>
    <w:rPr>
      <w:rFonts w:asciiTheme="majorBidi" w:eastAsiaTheme="majorEastAsia" w:hAnsiTheme="majorBidi" w:cstheme="majorBidi"/>
      <w:b/>
      <w:bCs/>
      <w:color w:val="000000"/>
      <w:kern w:val="24"/>
      <w:sz w:val="24"/>
      <w:szCs w:val="24"/>
      <w:u w:val="single"/>
    </w:rPr>
  </w:style>
  <w:style w:type="character" w:customStyle="1" w:styleId="Heading3Char">
    <w:name w:val="Heading 3 Char"/>
    <w:basedOn w:val="DefaultParagraphFont"/>
    <w:link w:val="Heading3"/>
    <w:uiPriority w:val="99"/>
    <w:rsid w:val="00CD7673"/>
    <w:rPr>
      <w:rFonts w:asciiTheme="majorBidi" w:eastAsiaTheme="majorEastAsia" w:hAnsiTheme="majorBidi" w:cstheme="majorBidi"/>
      <w:b/>
      <w:bCs/>
      <w:color w:val="000000"/>
      <w:kern w:val="24"/>
      <w:sz w:val="24"/>
      <w:szCs w:val="24"/>
      <w:u w:val="single"/>
    </w:rPr>
  </w:style>
  <w:style w:type="character" w:customStyle="1" w:styleId="Heading4Char">
    <w:name w:val="Heading 4 Char"/>
    <w:basedOn w:val="DefaultParagraphFont"/>
    <w:link w:val="Heading4"/>
    <w:uiPriority w:val="9"/>
    <w:rsid w:val="00B14E39"/>
    <w:rPr>
      <w:rFonts w:asciiTheme="majorBidi" w:eastAsiaTheme="majorEastAsia" w:hAnsiTheme="majorBidi" w:cstheme="majorBidi"/>
      <w:b/>
      <w:bCs/>
      <w:i/>
      <w:iCs/>
      <w:color w:val="000000"/>
      <w:kern w:val="24"/>
      <w:sz w:val="24"/>
      <w:szCs w:val="24"/>
    </w:rPr>
  </w:style>
  <w:style w:type="character" w:customStyle="1" w:styleId="Heading5Char">
    <w:name w:val="Heading 5 Char"/>
    <w:basedOn w:val="DefaultParagraphFont"/>
    <w:link w:val="Heading5"/>
    <w:uiPriority w:val="9"/>
    <w:semiHidden/>
    <w:rsid w:val="00CD7673"/>
    <w:rPr>
      <w:rFonts w:asciiTheme="majorHAnsi" w:eastAsiaTheme="majorEastAsia" w:hAnsiTheme="majorHAnsi" w:cstheme="majorBidi"/>
      <w:i/>
      <w:iCs/>
      <w:color w:val="000000"/>
      <w:kern w:val="24"/>
      <w:sz w:val="24"/>
      <w:szCs w:val="24"/>
    </w:rPr>
  </w:style>
  <w:style w:type="character" w:customStyle="1" w:styleId="Heading6Char">
    <w:name w:val="Heading 6 Char"/>
    <w:basedOn w:val="DefaultParagraphFont"/>
    <w:link w:val="Heading6"/>
    <w:uiPriority w:val="9"/>
    <w:semiHidden/>
    <w:rsid w:val="00CD7673"/>
    <w:rPr>
      <w:rFonts w:asciiTheme="majorHAnsi" w:eastAsiaTheme="majorEastAsia" w:hAnsiTheme="majorHAnsi" w:cstheme="majorBidi"/>
      <w:color w:val="1F3763" w:themeColor="accent1" w:themeShade="7F"/>
      <w:kern w:val="24"/>
      <w:sz w:val="24"/>
      <w:szCs w:val="24"/>
    </w:rPr>
  </w:style>
  <w:style w:type="character" w:customStyle="1" w:styleId="Heading7Char">
    <w:name w:val="Heading 7 Char"/>
    <w:basedOn w:val="DefaultParagraphFont"/>
    <w:link w:val="Heading7"/>
    <w:uiPriority w:val="9"/>
    <w:semiHidden/>
    <w:rsid w:val="00CD7673"/>
    <w:rPr>
      <w:rFonts w:asciiTheme="majorHAnsi" w:eastAsiaTheme="majorEastAsia" w:hAnsiTheme="majorHAnsi" w:cstheme="majorBidi"/>
      <w:i/>
      <w:iCs/>
      <w:color w:val="1F3763" w:themeColor="accent1" w:themeShade="7F"/>
      <w:kern w:val="24"/>
      <w:sz w:val="24"/>
      <w:szCs w:val="24"/>
    </w:rPr>
  </w:style>
  <w:style w:type="character" w:customStyle="1" w:styleId="Heading8Char">
    <w:name w:val="Heading 8 Char"/>
    <w:basedOn w:val="DefaultParagraphFont"/>
    <w:link w:val="Heading8"/>
    <w:uiPriority w:val="9"/>
    <w:semiHidden/>
    <w:rsid w:val="00CD7673"/>
    <w:rPr>
      <w:rFonts w:asciiTheme="majorHAnsi" w:eastAsiaTheme="majorEastAsia" w:hAnsiTheme="majorHAnsi" w:cstheme="majorBidi"/>
      <w:color w:val="272727" w:themeColor="text1" w:themeTint="D8"/>
      <w:kern w:val="24"/>
      <w:sz w:val="24"/>
      <w:szCs w:val="21"/>
    </w:rPr>
  </w:style>
  <w:style w:type="character" w:customStyle="1" w:styleId="Heading9Char">
    <w:name w:val="Heading 9 Char"/>
    <w:basedOn w:val="DefaultParagraphFont"/>
    <w:link w:val="Heading9"/>
    <w:uiPriority w:val="9"/>
    <w:semiHidden/>
    <w:rsid w:val="00CD7673"/>
    <w:rPr>
      <w:rFonts w:asciiTheme="majorHAnsi" w:eastAsiaTheme="majorEastAsia" w:hAnsiTheme="majorHAnsi" w:cstheme="majorBidi"/>
      <w:i/>
      <w:iCs/>
      <w:color w:val="272727" w:themeColor="text1" w:themeTint="D8"/>
      <w:kern w:val="24"/>
      <w:sz w:val="24"/>
      <w:szCs w:val="21"/>
    </w:rPr>
  </w:style>
  <w:style w:type="paragraph" w:styleId="Title">
    <w:name w:val="Title"/>
    <w:basedOn w:val="Normal"/>
    <w:link w:val="TitleChar"/>
    <w:uiPriority w:val="10"/>
    <w:qFormat/>
    <w:rsid w:val="00CD7673"/>
    <w:pPr>
      <w:spacing w:before="2400" w:after="0"/>
      <w:contextualSpacing/>
      <w:jc w:val="center"/>
    </w:pPr>
    <w:rPr>
      <w:rFonts w:eastAsiaTheme="majorEastAsia"/>
      <w:b/>
      <w:bCs/>
      <w:kern w:val="24"/>
      <w:u w:val="single"/>
    </w:rPr>
  </w:style>
  <w:style w:type="character" w:customStyle="1" w:styleId="TitleChar">
    <w:name w:val="Title Char"/>
    <w:basedOn w:val="DefaultParagraphFont"/>
    <w:link w:val="Title"/>
    <w:uiPriority w:val="10"/>
    <w:rsid w:val="00CD7673"/>
    <w:rPr>
      <w:rFonts w:asciiTheme="majorBidi" w:eastAsiaTheme="majorEastAsia" w:hAnsiTheme="majorBidi" w:cstheme="majorBidi"/>
      <w:b/>
      <w:bCs/>
      <w:color w:val="000000"/>
      <w:kern w:val="24"/>
      <w:sz w:val="24"/>
      <w:szCs w:val="24"/>
      <w:u w:val="single"/>
    </w:rPr>
  </w:style>
  <w:style w:type="paragraph" w:styleId="BalloonText">
    <w:name w:val="Balloon Text"/>
    <w:basedOn w:val="Normal"/>
    <w:link w:val="BalloonTextChar"/>
    <w:uiPriority w:val="99"/>
    <w:semiHidden/>
    <w:unhideWhenUsed/>
    <w:rsid w:val="00CD7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673"/>
    <w:rPr>
      <w:rFonts w:ascii="Segoe UI" w:hAnsi="Segoe UI" w:cs="Segoe UI"/>
      <w:color w:val="000000"/>
      <w:sz w:val="18"/>
      <w:szCs w:val="18"/>
    </w:rPr>
  </w:style>
  <w:style w:type="character" w:styleId="CommentReference">
    <w:name w:val="annotation reference"/>
    <w:basedOn w:val="DefaultParagraphFont"/>
    <w:uiPriority w:val="99"/>
    <w:semiHidden/>
    <w:unhideWhenUsed/>
    <w:rsid w:val="00CD7673"/>
    <w:rPr>
      <w:sz w:val="16"/>
      <w:szCs w:val="16"/>
    </w:rPr>
  </w:style>
  <w:style w:type="paragraph" w:styleId="CommentText">
    <w:name w:val="annotation text"/>
    <w:basedOn w:val="Normal"/>
    <w:link w:val="CommentTextChar"/>
    <w:uiPriority w:val="99"/>
    <w:unhideWhenUsed/>
    <w:rsid w:val="00CD7673"/>
    <w:pPr>
      <w:spacing w:line="240" w:lineRule="auto"/>
    </w:pPr>
    <w:rPr>
      <w:sz w:val="20"/>
      <w:szCs w:val="20"/>
    </w:rPr>
  </w:style>
  <w:style w:type="character" w:customStyle="1" w:styleId="CommentTextChar">
    <w:name w:val="Comment Text Char"/>
    <w:basedOn w:val="DefaultParagraphFont"/>
    <w:link w:val="CommentText"/>
    <w:uiPriority w:val="99"/>
    <w:rsid w:val="00CD7673"/>
    <w:rPr>
      <w:rFonts w:asciiTheme="majorBidi" w:hAnsiTheme="majorBidi" w:cstheme="majorBidi"/>
      <w:color w:val="000000"/>
      <w:sz w:val="20"/>
      <w:szCs w:val="20"/>
    </w:rPr>
  </w:style>
  <w:style w:type="paragraph" w:styleId="CommentSubject">
    <w:name w:val="annotation subject"/>
    <w:basedOn w:val="CommentText"/>
    <w:next w:val="CommentText"/>
    <w:link w:val="CommentSubjectChar"/>
    <w:uiPriority w:val="99"/>
    <w:semiHidden/>
    <w:unhideWhenUsed/>
    <w:rsid w:val="00CD7673"/>
    <w:rPr>
      <w:b/>
      <w:bCs/>
    </w:rPr>
  </w:style>
  <w:style w:type="character" w:customStyle="1" w:styleId="CommentSubjectChar">
    <w:name w:val="Comment Subject Char"/>
    <w:basedOn w:val="CommentTextChar"/>
    <w:link w:val="CommentSubject"/>
    <w:uiPriority w:val="99"/>
    <w:semiHidden/>
    <w:rsid w:val="00CD7673"/>
    <w:rPr>
      <w:rFonts w:asciiTheme="majorBidi" w:hAnsiTheme="majorBidi" w:cstheme="majorBidi"/>
      <w:b/>
      <w:bCs/>
      <w:color w:val="000000"/>
      <w:sz w:val="20"/>
      <w:szCs w:val="20"/>
    </w:rPr>
  </w:style>
  <w:style w:type="character" w:styleId="Emphasis">
    <w:name w:val="Emphasis"/>
    <w:basedOn w:val="DefaultParagraphFont"/>
    <w:uiPriority w:val="20"/>
    <w:qFormat/>
    <w:rsid w:val="00CD7673"/>
    <w:rPr>
      <w:i/>
      <w:iCs/>
    </w:rPr>
  </w:style>
  <w:style w:type="paragraph" w:styleId="Caption">
    <w:name w:val="caption"/>
    <w:basedOn w:val="Normal"/>
    <w:next w:val="Normal"/>
    <w:qFormat/>
    <w:rsid w:val="00CD7673"/>
    <w:pPr>
      <w:spacing w:after="80" w:line="360" w:lineRule="auto"/>
      <w:jc w:val="center"/>
    </w:pPr>
    <w:rPr>
      <w:rFonts w:eastAsia="Georgia" w:cs="Miriam"/>
      <w:b/>
      <w:bCs/>
      <w:sz w:val="20"/>
      <w:szCs w:val="18"/>
      <w:lang w:eastAsia="en-AU"/>
    </w:rPr>
  </w:style>
  <w:style w:type="table" w:customStyle="1" w:styleId="APAReport">
    <w:name w:val="APA Report"/>
    <w:basedOn w:val="TableNormal"/>
    <w:uiPriority w:val="99"/>
    <w:rsid w:val="00CD7673"/>
    <w:pPr>
      <w:pBdr>
        <w:top w:val="nil"/>
        <w:left w:val="nil"/>
        <w:bottom w:val="nil"/>
        <w:right w:val="nil"/>
        <w:between w:val="nil"/>
      </w:pBdr>
      <w:spacing w:after="80" w:line="240" w:lineRule="auto"/>
      <w:jc w:val="both"/>
    </w:pPr>
    <w:rPr>
      <w:rFonts w:ascii="Times New Roman" w:eastAsia="Times New Roman" w:hAnsi="Times New Roman" w:cs="Times New Roman"/>
      <w:color w:val="000000"/>
      <w:sz w:val="24"/>
      <w:szCs w:val="24"/>
      <w:lang w:eastAsia="ja-JP" w:bidi="ar-SA"/>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Bibliography">
    <w:name w:val="Bibliography"/>
    <w:basedOn w:val="Normal"/>
    <w:next w:val="Normal"/>
    <w:uiPriority w:val="37"/>
    <w:unhideWhenUsed/>
    <w:rsid w:val="00CD7673"/>
    <w:pPr>
      <w:spacing w:after="240" w:line="240" w:lineRule="auto"/>
      <w:ind w:left="720" w:hanging="720"/>
    </w:pPr>
  </w:style>
  <w:style w:type="paragraph" w:styleId="Revision">
    <w:name w:val="Revision"/>
    <w:hidden/>
    <w:uiPriority w:val="99"/>
    <w:semiHidden/>
    <w:rsid w:val="00CD7673"/>
    <w:pPr>
      <w:spacing w:after="0" w:line="240" w:lineRule="auto"/>
    </w:pPr>
    <w:rPr>
      <w:rFonts w:asciiTheme="majorBidi" w:hAnsiTheme="majorBidi" w:cstheme="majorBidi"/>
      <w:color w:val="000000"/>
      <w:sz w:val="24"/>
      <w:szCs w:val="24"/>
    </w:rPr>
  </w:style>
  <w:style w:type="paragraph" w:styleId="ListParagraph">
    <w:name w:val="List Paragraph"/>
    <w:basedOn w:val="Normal"/>
    <w:uiPriority w:val="34"/>
    <w:qFormat/>
    <w:rsid w:val="00CD7673"/>
    <w:pPr>
      <w:ind w:left="720"/>
      <w:contextualSpacing/>
    </w:pPr>
  </w:style>
  <w:style w:type="table" w:styleId="TableGrid">
    <w:name w:val="Table Grid"/>
    <w:basedOn w:val="TableNormal"/>
    <w:uiPriority w:val="39"/>
    <w:rsid w:val="00CD76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D76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673"/>
    <w:rPr>
      <w:rFonts w:asciiTheme="majorBidi" w:hAnsiTheme="majorBidi" w:cstheme="majorBidi"/>
      <w:color w:val="000000"/>
      <w:sz w:val="24"/>
      <w:szCs w:val="24"/>
    </w:rPr>
  </w:style>
  <w:style w:type="paragraph" w:styleId="Footer">
    <w:name w:val="footer"/>
    <w:basedOn w:val="Normal"/>
    <w:link w:val="FooterChar"/>
    <w:uiPriority w:val="99"/>
    <w:unhideWhenUsed/>
    <w:rsid w:val="00CD76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673"/>
    <w:rPr>
      <w:rFonts w:asciiTheme="majorBidi" w:hAnsiTheme="majorBidi" w:cstheme="majorBidi"/>
      <w:color w:val="000000"/>
      <w:sz w:val="24"/>
      <w:szCs w:val="24"/>
    </w:rPr>
  </w:style>
  <w:style w:type="character" w:styleId="Hyperlink">
    <w:name w:val="Hyperlink"/>
    <w:basedOn w:val="DefaultParagraphFont"/>
    <w:uiPriority w:val="99"/>
    <w:unhideWhenUsed/>
    <w:rsid w:val="00CD7673"/>
    <w:rPr>
      <w:color w:val="0000FF"/>
      <w:u w:val="single"/>
    </w:rPr>
  </w:style>
  <w:style w:type="table" w:styleId="PlainTable2">
    <w:name w:val="Plain Table 2"/>
    <w:basedOn w:val="TableNormal"/>
    <w:uiPriority w:val="42"/>
    <w:rsid w:val="00CD76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CD767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CD767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6Colorful">
    <w:name w:val="Grid Table 6 Colorful"/>
    <w:basedOn w:val="TableNormal"/>
    <w:uiPriority w:val="51"/>
    <w:rsid w:val="00CD76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CD76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7673"/>
    <w:rPr>
      <w:rFonts w:asciiTheme="majorBidi" w:hAnsiTheme="majorBidi" w:cstheme="majorBidi"/>
      <w:color w:val="000000"/>
      <w:sz w:val="20"/>
      <w:szCs w:val="20"/>
    </w:rPr>
  </w:style>
  <w:style w:type="character" w:styleId="FootnoteReference">
    <w:name w:val="footnote reference"/>
    <w:basedOn w:val="DefaultParagraphFont"/>
    <w:uiPriority w:val="99"/>
    <w:semiHidden/>
    <w:unhideWhenUsed/>
    <w:rsid w:val="00CD7673"/>
    <w:rPr>
      <w:vertAlign w:val="superscript"/>
    </w:rPr>
  </w:style>
  <w:style w:type="paragraph" w:styleId="NormalWeb">
    <w:name w:val="Normal (Web)"/>
    <w:basedOn w:val="Normal"/>
    <w:uiPriority w:val="99"/>
    <w:unhideWhenUsed/>
    <w:rsid w:val="00CD7673"/>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rPr>
  </w:style>
  <w:style w:type="character" w:styleId="HTMLCode">
    <w:name w:val="HTML Code"/>
    <w:basedOn w:val="DefaultParagraphFont"/>
    <w:uiPriority w:val="99"/>
    <w:semiHidden/>
    <w:unhideWhenUsed/>
    <w:rsid w:val="00CD7673"/>
    <w:rPr>
      <w:rFonts w:ascii="Courier New" w:eastAsia="Times New Roman" w:hAnsi="Courier New" w:cs="Courier New"/>
      <w:sz w:val="20"/>
      <w:szCs w:val="20"/>
    </w:rPr>
  </w:style>
  <w:style w:type="character" w:styleId="Strong">
    <w:name w:val="Strong"/>
    <w:basedOn w:val="DefaultParagraphFont"/>
    <w:uiPriority w:val="22"/>
    <w:qFormat/>
    <w:rsid w:val="00CD7673"/>
    <w:rPr>
      <w:b/>
      <w:bCs/>
    </w:rPr>
  </w:style>
  <w:style w:type="table" w:styleId="TableGridLight">
    <w:name w:val="Grid Table Light"/>
    <w:basedOn w:val="TableNormal"/>
    <w:uiPriority w:val="40"/>
    <w:rsid w:val="00CD767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7Colorful">
    <w:name w:val="Grid Table 7 Colorful"/>
    <w:basedOn w:val="TableNormal"/>
    <w:uiPriority w:val="52"/>
    <w:rsid w:val="00CD76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CD767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selection">
    <w:name w:val="selection"/>
    <w:basedOn w:val="Normal"/>
    <w:rsid w:val="00CD7673"/>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rPr>
  </w:style>
  <w:style w:type="character" w:customStyle="1" w:styleId="labelwrapper">
    <w:name w:val="labelwrapper"/>
    <w:basedOn w:val="DefaultParagraphFont"/>
    <w:rsid w:val="00CD7673"/>
  </w:style>
  <w:style w:type="table" w:customStyle="1" w:styleId="QTable">
    <w:name w:val="QTable"/>
    <w:uiPriority w:val="99"/>
    <w:qFormat/>
    <w:rsid w:val="00CD7673"/>
    <w:pPr>
      <w:spacing w:after="0" w:line="240" w:lineRule="auto"/>
    </w:pPr>
    <w:rPr>
      <w:rFonts w:eastAsiaTheme="minorEastAsia"/>
      <w:lang w:bidi="ar-SA"/>
    </w:r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CD7673"/>
    <w:pPr>
      <w:spacing w:after="0" w:line="240" w:lineRule="auto"/>
      <w:jc w:val="center"/>
    </w:pPr>
    <w:rPr>
      <w:rFonts w:eastAsiaTheme="minorEastAsia"/>
      <w:sz w:val="20"/>
      <w:szCs w:val="20"/>
      <w:lang w:bidi="ar-SA"/>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Bipolar">
    <w:name w:val="QQuestionTableBipolar"/>
    <w:uiPriority w:val="99"/>
    <w:qFormat/>
    <w:rsid w:val="00CD7673"/>
    <w:pPr>
      <w:spacing w:after="0" w:line="240" w:lineRule="auto"/>
      <w:jc w:val="center"/>
    </w:pPr>
    <w:rPr>
      <w:rFonts w:eastAsiaTheme="minorEastAsia"/>
      <w:sz w:val="20"/>
      <w:szCs w:val="20"/>
      <w:lang w:bidi="ar-SA"/>
    </w:r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CD7673"/>
    <w:pPr>
      <w:spacing w:after="0" w:line="240" w:lineRule="auto"/>
      <w:jc w:val="center"/>
    </w:pPr>
    <w:rPr>
      <w:rFonts w:eastAsiaTheme="minorEastAsia"/>
      <w:sz w:val="20"/>
      <w:szCs w:val="20"/>
      <w:lang w:bidi="ar-SA"/>
    </w:r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VerticalGraphicSliderTable">
    <w:name w:val="QVerticalGraphicSliderTable"/>
    <w:uiPriority w:val="99"/>
    <w:qFormat/>
    <w:rsid w:val="00CD7673"/>
    <w:pPr>
      <w:spacing w:after="0" w:line="240" w:lineRule="auto"/>
    </w:pPr>
    <w:rPr>
      <w:rFonts w:eastAsiaTheme="minorEastAsia"/>
      <w:sz w:val="20"/>
      <w:szCs w:val="20"/>
      <w:lang w:bidi="ar-SA"/>
    </w:r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HorizontalGraphicSliderTable">
    <w:name w:val="QHorizontalGraphicSliderTable"/>
    <w:uiPriority w:val="99"/>
    <w:qFormat/>
    <w:rsid w:val="00CD7673"/>
    <w:pPr>
      <w:spacing w:after="120" w:line="240" w:lineRule="auto"/>
      <w:jc w:val="center"/>
    </w:pPr>
    <w:rPr>
      <w:rFonts w:eastAsiaTheme="minorEastAsia"/>
      <w:lang w:bidi="ar-SA"/>
    </w:rPr>
    <w:tblPr>
      <w:tblCellMar>
        <w:top w:w="40" w:type="dxa"/>
        <w:left w:w="40" w:type="dxa"/>
        <w:bottom w:w="40" w:type="dxa"/>
        <w:right w:w="40" w:type="dxa"/>
      </w:tblCellMar>
    </w:tblPr>
  </w:style>
  <w:style w:type="table" w:customStyle="1" w:styleId="QStarSliderTable">
    <w:name w:val="QStarSliderTable"/>
    <w:uiPriority w:val="99"/>
    <w:qFormat/>
    <w:rsid w:val="00CD7673"/>
    <w:pPr>
      <w:spacing w:after="120" w:line="240" w:lineRule="auto"/>
      <w:jc w:val="center"/>
    </w:pPr>
    <w:rPr>
      <w:rFonts w:eastAsiaTheme="minorEastAsia"/>
      <w:lang w:bidi="ar-SA"/>
    </w:rPr>
    <w:tblPr>
      <w:tblCellMar>
        <w:top w:w="0" w:type="dxa"/>
        <w:left w:w="20" w:type="dxa"/>
        <w:bottom w:w="0" w:type="dxa"/>
        <w:right w:w="20" w:type="dxa"/>
      </w:tblCellMar>
    </w:tblPr>
  </w:style>
  <w:style w:type="table" w:customStyle="1" w:styleId="QStandardSliderTable">
    <w:name w:val="QStandardSliderTable"/>
    <w:uiPriority w:val="99"/>
    <w:qFormat/>
    <w:rsid w:val="00CD7673"/>
    <w:pPr>
      <w:spacing w:after="0" w:line="240" w:lineRule="auto"/>
      <w:jc w:val="center"/>
    </w:pPr>
    <w:rPr>
      <w:rFonts w:eastAsiaTheme="minorEastAsia"/>
      <w:sz w:val="20"/>
      <w:szCs w:val="20"/>
      <w:lang w:bidi="ar-SA"/>
    </w:r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liderLabelsTable">
    <w:name w:val="QSliderLabelsTable"/>
    <w:uiPriority w:val="99"/>
    <w:qFormat/>
    <w:rsid w:val="00CD7673"/>
    <w:pPr>
      <w:spacing w:after="0" w:line="240" w:lineRule="auto"/>
      <w:jc w:val="center"/>
    </w:pPr>
    <w:rPr>
      <w:rFonts w:eastAsiaTheme="minorEastAsia"/>
      <w:lang w:bidi="ar-SA"/>
    </w:rPr>
    <w:tblPr>
      <w:tblCellMar>
        <w:top w:w="0" w:type="dxa"/>
        <w:left w:w="0" w:type="dxa"/>
        <w:bottom w:w="0" w:type="dxa"/>
        <w:right w:w="0" w:type="dxa"/>
      </w:tblCellMar>
    </w:tblPr>
  </w:style>
  <w:style w:type="paragraph" w:customStyle="1" w:styleId="BarSlider">
    <w:name w:val="BarSlider"/>
    <w:basedOn w:val="Normal"/>
    <w:qFormat/>
    <w:rsid w:val="00CD7673"/>
    <w:pPr>
      <w:pBdr>
        <w:top w:val="single" w:sz="160" w:space="0" w:color="499FD1"/>
        <w:left w:val="none" w:sz="0" w:space="0" w:color="auto"/>
        <w:bottom w:val="none" w:sz="0" w:space="0" w:color="auto"/>
        <w:right w:val="none" w:sz="0" w:space="0" w:color="auto"/>
        <w:between w:val="none" w:sz="0" w:space="0" w:color="auto"/>
      </w:pBdr>
      <w:spacing w:before="80" w:after="0" w:line="240" w:lineRule="auto"/>
    </w:pPr>
    <w:rPr>
      <w:rFonts w:asciiTheme="minorHAnsi" w:eastAsiaTheme="minorEastAsia" w:hAnsiTheme="minorHAnsi" w:cstheme="minorBidi"/>
      <w:color w:val="auto"/>
      <w:sz w:val="22"/>
      <w:szCs w:val="22"/>
      <w:lang w:bidi="ar-SA"/>
    </w:rPr>
  </w:style>
  <w:style w:type="paragraph" w:customStyle="1" w:styleId="QSummary">
    <w:name w:val="QSummary"/>
    <w:basedOn w:val="Normal"/>
    <w:qFormat/>
    <w:rsid w:val="00CD7673"/>
    <w:pPr>
      <w:pBdr>
        <w:top w:val="none" w:sz="0" w:space="0" w:color="auto"/>
        <w:left w:val="none" w:sz="0" w:space="0" w:color="auto"/>
        <w:bottom w:val="none" w:sz="0" w:space="0" w:color="auto"/>
        <w:right w:val="none" w:sz="0" w:space="0" w:color="auto"/>
        <w:between w:val="none" w:sz="0" w:space="0" w:color="auto"/>
      </w:pBdr>
      <w:spacing w:after="0" w:line="276" w:lineRule="auto"/>
    </w:pPr>
    <w:rPr>
      <w:rFonts w:asciiTheme="minorHAnsi" w:eastAsiaTheme="minorEastAsia" w:hAnsiTheme="minorHAnsi" w:cstheme="minorBidi"/>
      <w:b/>
      <w:color w:val="auto"/>
      <w:sz w:val="22"/>
      <w:szCs w:val="22"/>
      <w:lang w:bidi="ar-SA"/>
    </w:rPr>
  </w:style>
  <w:style w:type="table" w:customStyle="1" w:styleId="QQuestionIconTable">
    <w:name w:val="QQuestionIconTable"/>
    <w:uiPriority w:val="99"/>
    <w:qFormat/>
    <w:rsid w:val="00CD7673"/>
    <w:pPr>
      <w:spacing w:after="0" w:line="240" w:lineRule="auto"/>
      <w:jc w:val="center"/>
    </w:pPr>
    <w:rPr>
      <w:rFonts w:eastAsiaTheme="minorEastAsia"/>
      <w:lang w:bidi="ar-SA"/>
    </w:r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qFormat/>
    <w:rsid w:val="00CD7673"/>
    <w:pPr>
      <w:pBdr>
        <w:top w:val="none" w:sz="0" w:space="0" w:color="auto"/>
        <w:left w:val="single" w:sz="4" w:space="4" w:color="D9D9D9" w:themeColor="background1" w:themeShade="D9"/>
        <w:bottom w:val="none" w:sz="0" w:space="0" w:color="auto"/>
        <w:right w:val="single" w:sz="4" w:space="4" w:color="D9D9D9" w:themeColor="background1" w:themeShade="D9"/>
        <w:between w:val="none" w:sz="0" w:space="0" w:color="auto"/>
      </w:pBdr>
      <w:shd w:val="clear" w:color="auto" w:fill="D9D9D9" w:themeFill="background1" w:themeFillShade="D9"/>
      <w:spacing w:after="0" w:line="276" w:lineRule="auto"/>
    </w:pPr>
    <w:rPr>
      <w:rFonts w:asciiTheme="minorHAnsi" w:eastAsiaTheme="minorEastAsia" w:hAnsiTheme="minorHAnsi" w:cstheme="minorBidi"/>
      <w:b/>
      <w:color w:val="auto"/>
      <w:sz w:val="32"/>
      <w:szCs w:val="22"/>
      <w:lang w:bidi="ar-SA"/>
    </w:rPr>
  </w:style>
  <w:style w:type="table" w:customStyle="1" w:styleId="QBar">
    <w:name w:val="QBar"/>
    <w:uiPriority w:val="99"/>
    <w:qFormat/>
    <w:rsid w:val="00CD7673"/>
    <w:pPr>
      <w:spacing w:after="0" w:line="240" w:lineRule="auto"/>
    </w:pPr>
    <w:rPr>
      <w:rFonts w:eastAsiaTheme="minorEastAsia"/>
      <w:sz w:val="18"/>
      <w:szCs w:val="20"/>
      <w:lang w:bidi="ar-SA"/>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CompositeTable">
    <w:name w:val="QCompositeTable"/>
    <w:uiPriority w:val="99"/>
    <w:qFormat/>
    <w:rsid w:val="00CD7673"/>
    <w:pPr>
      <w:spacing w:after="0" w:line="240" w:lineRule="auto"/>
    </w:pPr>
    <w:rPr>
      <w:rFonts w:eastAsiaTheme="minorEastAsia"/>
      <w:b/>
      <w:color w:val="FFFFFF" w:themeColor="background1"/>
      <w:sz w:val="20"/>
      <w:szCs w:val="20"/>
      <w:lang w:bidi="ar-SA"/>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CD7673"/>
    <w:pPr>
      <w:spacing w:after="0" w:line="240" w:lineRule="auto"/>
    </w:pPr>
    <w:rPr>
      <w:rFonts w:eastAsiaTheme="minorEastAsia"/>
      <w:color w:val="FFFFFF" w:themeColor="background1"/>
      <w:lang w:bidi="ar-SA"/>
    </w:rPr>
  </w:style>
  <w:style w:type="paragraph" w:customStyle="1" w:styleId="WhiteCompositeLabel">
    <w:name w:val="WhiteCompositeLabel"/>
    <w:next w:val="Normal"/>
    <w:rsid w:val="00CD7673"/>
    <w:pPr>
      <w:spacing w:before="43" w:after="43" w:line="240" w:lineRule="auto"/>
      <w:jc w:val="center"/>
    </w:pPr>
    <w:rPr>
      <w:rFonts w:ascii="Calibri" w:eastAsia="Times New Roman" w:hAnsi="Calibri" w:cs="Times New Roman"/>
      <w:b/>
      <w:color w:val="FFFFFF"/>
      <w:lang w:bidi="ar-SA"/>
    </w:rPr>
  </w:style>
  <w:style w:type="paragraph" w:customStyle="1" w:styleId="CompositeLabel">
    <w:name w:val="CompositeLabel"/>
    <w:next w:val="Normal"/>
    <w:rsid w:val="00CD7673"/>
    <w:pPr>
      <w:spacing w:before="43" w:after="43" w:line="240" w:lineRule="auto"/>
      <w:jc w:val="center"/>
    </w:pPr>
    <w:rPr>
      <w:rFonts w:ascii="Calibri" w:eastAsia="Times New Roman" w:hAnsi="Calibri" w:cs="Times New Roman"/>
      <w:b/>
      <w:lang w:bidi="ar-SA"/>
    </w:rPr>
  </w:style>
  <w:style w:type="numbering" w:customStyle="1" w:styleId="Multipunch">
    <w:name w:val="Multi punch"/>
    <w:rsid w:val="00CD7673"/>
    <w:pPr>
      <w:numPr>
        <w:numId w:val="2"/>
      </w:numPr>
    </w:pPr>
  </w:style>
  <w:style w:type="numbering" w:customStyle="1" w:styleId="Singlepunch">
    <w:name w:val="Single punch"/>
    <w:rsid w:val="00CD7673"/>
    <w:pPr>
      <w:numPr>
        <w:numId w:val="3"/>
      </w:numPr>
    </w:pPr>
  </w:style>
  <w:style w:type="paragraph" w:customStyle="1" w:styleId="QDisplayLogic">
    <w:name w:val="QDisplayLogic"/>
    <w:basedOn w:val="Normal"/>
    <w:qFormat/>
    <w:rsid w:val="00CD7673"/>
    <w:pPr>
      <w:pBdr>
        <w:top w:val="none" w:sz="0" w:space="0" w:color="auto"/>
        <w:left w:val="none" w:sz="0" w:space="0" w:color="auto"/>
        <w:bottom w:val="none" w:sz="0" w:space="0" w:color="auto"/>
        <w:right w:val="none" w:sz="0" w:space="0" w:color="auto"/>
        <w:between w:val="none" w:sz="0" w:space="0" w:color="auto"/>
      </w:pBdr>
      <w:shd w:val="clear" w:color="auto" w:fill="6898BB"/>
      <w:spacing w:before="120" w:after="120" w:line="240" w:lineRule="auto"/>
    </w:pPr>
    <w:rPr>
      <w:rFonts w:asciiTheme="minorHAnsi" w:eastAsiaTheme="minorEastAsia" w:hAnsiTheme="minorHAnsi" w:cstheme="minorBidi"/>
      <w:i/>
      <w:color w:val="FFFFFF"/>
      <w:sz w:val="20"/>
      <w:szCs w:val="22"/>
      <w:lang w:bidi="ar-SA"/>
    </w:rPr>
  </w:style>
  <w:style w:type="paragraph" w:customStyle="1" w:styleId="QSkipLogic">
    <w:name w:val="QSkipLogic"/>
    <w:basedOn w:val="Normal"/>
    <w:qFormat/>
    <w:rsid w:val="00CD7673"/>
    <w:pPr>
      <w:pBdr>
        <w:top w:val="none" w:sz="0" w:space="0" w:color="auto"/>
        <w:left w:val="none" w:sz="0" w:space="0" w:color="auto"/>
        <w:bottom w:val="none" w:sz="0" w:space="0" w:color="auto"/>
        <w:right w:val="none" w:sz="0" w:space="0" w:color="auto"/>
        <w:between w:val="none" w:sz="0" w:space="0" w:color="auto"/>
      </w:pBdr>
      <w:shd w:val="clear" w:color="auto" w:fill="8D8D8D"/>
      <w:spacing w:before="120" w:after="120" w:line="240" w:lineRule="auto"/>
    </w:pPr>
    <w:rPr>
      <w:rFonts w:asciiTheme="minorHAnsi" w:eastAsiaTheme="minorEastAsia" w:hAnsiTheme="minorHAnsi" w:cstheme="minorBidi"/>
      <w:i/>
      <w:color w:val="FFFFFF"/>
      <w:sz w:val="20"/>
      <w:szCs w:val="22"/>
      <w:lang w:bidi="ar-SA"/>
    </w:rPr>
  </w:style>
  <w:style w:type="paragraph" w:customStyle="1" w:styleId="SingleLineText">
    <w:name w:val="SingleLineText"/>
    <w:next w:val="Normal"/>
    <w:rsid w:val="00CD7673"/>
    <w:pPr>
      <w:spacing w:after="0" w:line="240" w:lineRule="auto"/>
    </w:pPr>
    <w:rPr>
      <w:rFonts w:eastAsiaTheme="minorEastAsia"/>
      <w:lang w:bidi="ar-SA"/>
    </w:rPr>
  </w:style>
  <w:style w:type="paragraph" w:customStyle="1" w:styleId="QDynamicChoices">
    <w:name w:val="QDynamicChoices"/>
    <w:basedOn w:val="Normal"/>
    <w:qFormat/>
    <w:rsid w:val="00CD7673"/>
    <w:pPr>
      <w:pBdr>
        <w:top w:val="none" w:sz="0" w:space="0" w:color="auto"/>
        <w:left w:val="none" w:sz="0" w:space="0" w:color="auto"/>
        <w:bottom w:val="none" w:sz="0" w:space="0" w:color="auto"/>
        <w:right w:val="none" w:sz="0" w:space="0" w:color="auto"/>
        <w:between w:val="none" w:sz="0" w:space="0" w:color="auto"/>
      </w:pBdr>
      <w:shd w:val="clear" w:color="auto" w:fill="6FAC3D"/>
      <w:spacing w:before="120" w:after="120" w:line="240" w:lineRule="auto"/>
    </w:pPr>
    <w:rPr>
      <w:rFonts w:asciiTheme="minorHAnsi" w:eastAsiaTheme="minorEastAsia" w:hAnsiTheme="minorHAnsi" w:cstheme="minorBidi"/>
      <w:i/>
      <w:color w:val="FFFFFF"/>
      <w:sz w:val="20"/>
      <w:szCs w:val="22"/>
      <w:lang w:bidi="ar-SA"/>
    </w:rPr>
  </w:style>
  <w:style w:type="paragraph" w:customStyle="1" w:styleId="QReusableChoices">
    <w:name w:val="QReusableChoices"/>
    <w:basedOn w:val="Normal"/>
    <w:qFormat/>
    <w:rsid w:val="00CD7673"/>
    <w:pPr>
      <w:pBdr>
        <w:top w:val="none" w:sz="0" w:space="0" w:color="auto"/>
        <w:left w:val="none" w:sz="0" w:space="0" w:color="auto"/>
        <w:bottom w:val="none" w:sz="0" w:space="0" w:color="auto"/>
        <w:right w:val="none" w:sz="0" w:space="0" w:color="auto"/>
        <w:between w:val="none" w:sz="0" w:space="0" w:color="auto"/>
      </w:pBdr>
      <w:shd w:val="clear" w:color="auto" w:fill="3EA18E"/>
      <w:spacing w:before="120" w:after="120" w:line="240" w:lineRule="auto"/>
    </w:pPr>
    <w:rPr>
      <w:rFonts w:asciiTheme="minorHAnsi" w:eastAsiaTheme="minorEastAsia" w:hAnsiTheme="minorHAnsi" w:cstheme="minorBidi"/>
      <w:i/>
      <w:color w:val="FFFFFF"/>
      <w:sz w:val="20"/>
      <w:szCs w:val="22"/>
      <w:lang w:bidi="ar-SA"/>
    </w:rPr>
  </w:style>
  <w:style w:type="paragraph" w:customStyle="1" w:styleId="H1">
    <w:name w:val="H1"/>
    <w:next w:val="Normal"/>
    <w:rsid w:val="00CD7673"/>
    <w:pPr>
      <w:spacing w:after="240" w:line="240" w:lineRule="auto"/>
    </w:pPr>
    <w:rPr>
      <w:rFonts w:eastAsiaTheme="minorEastAsia"/>
      <w:b/>
      <w:color w:val="000000"/>
      <w:sz w:val="64"/>
      <w:szCs w:val="64"/>
      <w:lang w:bidi="ar-SA"/>
    </w:rPr>
  </w:style>
  <w:style w:type="paragraph" w:customStyle="1" w:styleId="H2">
    <w:name w:val="H2"/>
    <w:next w:val="Normal"/>
    <w:rsid w:val="00CD7673"/>
    <w:pPr>
      <w:spacing w:after="240" w:line="240" w:lineRule="auto"/>
    </w:pPr>
    <w:rPr>
      <w:rFonts w:eastAsiaTheme="minorEastAsia"/>
      <w:b/>
      <w:color w:val="000000"/>
      <w:sz w:val="48"/>
      <w:szCs w:val="48"/>
      <w:lang w:bidi="ar-SA"/>
    </w:rPr>
  </w:style>
  <w:style w:type="paragraph" w:customStyle="1" w:styleId="H3">
    <w:name w:val="H3"/>
    <w:next w:val="Normal"/>
    <w:rsid w:val="00CD7673"/>
    <w:pPr>
      <w:spacing w:after="120" w:line="240" w:lineRule="auto"/>
    </w:pPr>
    <w:rPr>
      <w:rFonts w:eastAsiaTheme="minorEastAsia"/>
      <w:b/>
      <w:color w:val="000000"/>
      <w:sz w:val="36"/>
      <w:szCs w:val="36"/>
      <w:lang w:bidi="ar-SA"/>
    </w:rPr>
  </w:style>
  <w:style w:type="paragraph" w:customStyle="1" w:styleId="BlockStartLabel">
    <w:name w:val="BlockStartLabel"/>
    <w:basedOn w:val="Normal"/>
    <w:qFormat/>
    <w:rsid w:val="00CD7673"/>
    <w:pPr>
      <w:pBdr>
        <w:top w:val="none" w:sz="0" w:space="0" w:color="auto"/>
        <w:left w:val="none" w:sz="0" w:space="0" w:color="auto"/>
        <w:bottom w:val="none" w:sz="0" w:space="0" w:color="auto"/>
        <w:right w:val="none" w:sz="0" w:space="0" w:color="auto"/>
        <w:between w:val="none" w:sz="0" w:space="0" w:color="auto"/>
      </w:pBdr>
      <w:spacing w:before="120" w:after="120" w:line="240" w:lineRule="auto"/>
    </w:pPr>
    <w:rPr>
      <w:rFonts w:asciiTheme="minorHAnsi" w:eastAsiaTheme="minorEastAsia" w:hAnsiTheme="minorHAnsi" w:cstheme="minorBidi"/>
      <w:b/>
      <w:color w:val="CCCCCC"/>
      <w:sz w:val="22"/>
      <w:szCs w:val="22"/>
      <w:lang w:bidi="ar-SA"/>
    </w:rPr>
  </w:style>
  <w:style w:type="paragraph" w:customStyle="1" w:styleId="BlockEndLabel">
    <w:name w:val="BlockEndLabel"/>
    <w:basedOn w:val="Normal"/>
    <w:qFormat/>
    <w:rsid w:val="00CD7673"/>
    <w:pPr>
      <w:pBdr>
        <w:top w:val="none" w:sz="0" w:space="0" w:color="auto"/>
        <w:left w:val="none" w:sz="0" w:space="0" w:color="auto"/>
        <w:bottom w:val="none" w:sz="0" w:space="0" w:color="auto"/>
        <w:right w:val="none" w:sz="0" w:space="0" w:color="auto"/>
        <w:between w:val="none" w:sz="0" w:space="0" w:color="auto"/>
      </w:pBdr>
      <w:spacing w:before="120" w:after="0" w:line="240" w:lineRule="auto"/>
    </w:pPr>
    <w:rPr>
      <w:rFonts w:asciiTheme="minorHAnsi" w:eastAsiaTheme="minorEastAsia" w:hAnsiTheme="minorHAnsi" w:cstheme="minorBidi"/>
      <w:b/>
      <w:color w:val="CCCCCC"/>
      <w:sz w:val="22"/>
      <w:szCs w:val="22"/>
      <w:lang w:bidi="ar-SA"/>
    </w:rPr>
  </w:style>
  <w:style w:type="paragraph" w:customStyle="1" w:styleId="BlockSeparator">
    <w:name w:val="BlockSeparator"/>
    <w:basedOn w:val="Normal"/>
    <w:qFormat/>
    <w:rsid w:val="00CD7673"/>
    <w:pPr>
      <w:pBdr>
        <w:top w:val="none" w:sz="0" w:space="0" w:color="auto"/>
        <w:left w:val="none" w:sz="0" w:space="0" w:color="auto"/>
        <w:bottom w:val="single" w:sz="8" w:space="0" w:color="CCCCCC"/>
        <w:right w:val="none" w:sz="0" w:space="0" w:color="auto"/>
        <w:between w:val="none" w:sz="0" w:space="0" w:color="auto"/>
      </w:pBdr>
      <w:spacing w:after="0" w:line="120" w:lineRule="auto"/>
      <w:jc w:val="center"/>
    </w:pPr>
    <w:rPr>
      <w:rFonts w:asciiTheme="minorHAnsi" w:eastAsiaTheme="minorEastAsia" w:hAnsiTheme="minorHAnsi" w:cstheme="minorBidi"/>
      <w:b/>
      <w:color w:val="CCCCCC"/>
      <w:sz w:val="22"/>
      <w:szCs w:val="22"/>
      <w:lang w:bidi="ar-SA"/>
    </w:rPr>
  </w:style>
  <w:style w:type="paragraph" w:customStyle="1" w:styleId="QuestionSeparator">
    <w:name w:val="QuestionSeparator"/>
    <w:basedOn w:val="Normal"/>
    <w:qFormat/>
    <w:rsid w:val="00CD7673"/>
    <w:pPr>
      <w:pBdr>
        <w:top w:val="dashed" w:sz="8" w:space="0" w:color="CCCCCC"/>
        <w:left w:val="none" w:sz="0" w:space="0" w:color="auto"/>
        <w:bottom w:val="none" w:sz="0" w:space="0" w:color="auto"/>
        <w:right w:val="none" w:sz="0" w:space="0" w:color="auto"/>
        <w:between w:val="none" w:sz="0" w:space="0" w:color="auto"/>
      </w:pBdr>
      <w:spacing w:before="120" w:after="120" w:line="120" w:lineRule="auto"/>
    </w:pPr>
    <w:rPr>
      <w:rFonts w:asciiTheme="minorHAnsi" w:eastAsiaTheme="minorEastAsia" w:hAnsiTheme="minorHAnsi" w:cstheme="minorBidi"/>
      <w:color w:val="auto"/>
      <w:sz w:val="22"/>
      <w:szCs w:val="22"/>
      <w:lang w:bidi="ar-SA"/>
    </w:rPr>
  </w:style>
  <w:style w:type="paragraph" w:customStyle="1" w:styleId="Dropdown">
    <w:name w:val="Dropdown"/>
    <w:basedOn w:val="Normal"/>
    <w:qFormat/>
    <w:rsid w:val="00CD7673"/>
    <w:pPr>
      <w:pBdr>
        <w:top w:val="single" w:sz="4" w:space="4" w:color="CCCCCC"/>
        <w:left w:val="single" w:sz="4" w:space="4" w:color="CCCCCC"/>
        <w:bottom w:val="single" w:sz="4" w:space="4" w:color="CCCCCC"/>
        <w:right w:val="single" w:sz="4" w:space="4" w:color="CCCCCC"/>
        <w:between w:val="none" w:sz="0" w:space="0" w:color="auto"/>
      </w:pBdr>
      <w:spacing w:before="120" w:after="120" w:line="240" w:lineRule="auto"/>
    </w:pPr>
    <w:rPr>
      <w:rFonts w:asciiTheme="minorHAnsi" w:eastAsiaTheme="minorEastAsia" w:hAnsiTheme="minorHAnsi" w:cstheme="minorBidi"/>
      <w:color w:val="auto"/>
      <w:sz w:val="22"/>
      <w:szCs w:val="22"/>
      <w:lang w:bidi="ar-SA"/>
    </w:rPr>
  </w:style>
  <w:style w:type="paragraph" w:customStyle="1" w:styleId="TextEntryLine">
    <w:name w:val="TextEntryLine"/>
    <w:basedOn w:val="Normal"/>
    <w:qFormat/>
    <w:rsid w:val="00CD7673"/>
    <w:pPr>
      <w:pBdr>
        <w:top w:val="none" w:sz="0" w:space="0" w:color="auto"/>
        <w:left w:val="none" w:sz="0" w:space="0" w:color="auto"/>
        <w:bottom w:val="none" w:sz="0" w:space="0" w:color="auto"/>
        <w:right w:val="none" w:sz="0" w:space="0" w:color="auto"/>
        <w:between w:val="none" w:sz="0" w:space="0" w:color="auto"/>
      </w:pBdr>
      <w:spacing w:before="240" w:after="0" w:line="240" w:lineRule="auto"/>
    </w:pPr>
    <w:rPr>
      <w:rFonts w:asciiTheme="minorHAnsi" w:eastAsiaTheme="minorEastAsia" w:hAnsiTheme="minorHAnsi" w:cstheme="minorBidi"/>
      <w:color w:val="auto"/>
      <w:sz w:val="22"/>
      <w:szCs w:val="22"/>
      <w:lang w:bidi="ar-SA"/>
    </w:rPr>
  </w:style>
  <w:style w:type="character" w:styleId="PageNumber">
    <w:name w:val="page number"/>
    <w:basedOn w:val="DefaultParagraphFont"/>
    <w:uiPriority w:val="99"/>
    <w:semiHidden/>
    <w:unhideWhenUsed/>
    <w:rsid w:val="00CD7673"/>
  </w:style>
  <w:style w:type="paragraph" w:customStyle="1" w:styleId="SFGreen">
    <w:name w:val="SFGreen"/>
    <w:basedOn w:val="Normal"/>
    <w:qFormat/>
    <w:rsid w:val="00CD7673"/>
    <w:pPr>
      <w:pBdr>
        <w:top w:val="single" w:sz="4" w:space="4" w:color="D1D9BD"/>
        <w:left w:val="single" w:sz="4" w:space="4" w:color="D1D9BD"/>
        <w:bottom w:val="single" w:sz="4" w:space="4" w:color="D1D9BD"/>
        <w:right w:val="single" w:sz="4" w:space="4" w:color="D1D9BD"/>
        <w:between w:val="none" w:sz="0" w:space="0" w:color="auto"/>
      </w:pBdr>
      <w:shd w:val="clear" w:color="auto" w:fill="EDF2E3"/>
      <w:spacing w:after="0" w:line="276" w:lineRule="auto"/>
    </w:pPr>
    <w:rPr>
      <w:rFonts w:asciiTheme="minorHAnsi" w:eastAsiaTheme="minorEastAsia" w:hAnsiTheme="minorHAnsi" w:cstheme="minorBidi"/>
      <w:b/>
      <w:color w:val="809163"/>
      <w:sz w:val="22"/>
      <w:szCs w:val="22"/>
      <w:lang w:bidi="ar-SA"/>
    </w:rPr>
  </w:style>
  <w:style w:type="paragraph" w:customStyle="1" w:styleId="SFBlue">
    <w:name w:val="SFBlue"/>
    <w:basedOn w:val="Normal"/>
    <w:qFormat/>
    <w:rsid w:val="00CD7673"/>
    <w:pPr>
      <w:pBdr>
        <w:top w:val="single" w:sz="4" w:space="4" w:color="C3CDDB"/>
        <w:left w:val="single" w:sz="4" w:space="4" w:color="C3CDDB"/>
        <w:bottom w:val="single" w:sz="4" w:space="4" w:color="C3CDDB"/>
        <w:right w:val="single" w:sz="4" w:space="4" w:color="C3CDDB"/>
        <w:between w:val="none" w:sz="0" w:space="0" w:color="auto"/>
      </w:pBdr>
      <w:shd w:val="clear" w:color="auto" w:fill="E6ECF5"/>
      <w:spacing w:after="0" w:line="276" w:lineRule="auto"/>
    </w:pPr>
    <w:rPr>
      <w:rFonts w:asciiTheme="minorHAnsi" w:eastAsiaTheme="minorEastAsia" w:hAnsiTheme="minorHAnsi" w:cstheme="minorBidi"/>
      <w:b/>
      <w:color w:val="426092"/>
      <w:sz w:val="22"/>
      <w:szCs w:val="22"/>
      <w:lang w:bidi="ar-SA"/>
    </w:rPr>
  </w:style>
  <w:style w:type="paragraph" w:customStyle="1" w:styleId="SFPurple">
    <w:name w:val="SFPurple"/>
    <w:basedOn w:val="Normal"/>
    <w:qFormat/>
    <w:rsid w:val="00CD7673"/>
    <w:pPr>
      <w:pBdr>
        <w:top w:val="single" w:sz="4" w:space="4" w:color="D1C0D1"/>
        <w:left w:val="single" w:sz="4" w:space="4" w:color="D1C0D1"/>
        <w:bottom w:val="single" w:sz="4" w:space="4" w:color="D1C0D1"/>
        <w:right w:val="single" w:sz="4" w:space="4" w:color="D1C0D1"/>
        <w:between w:val="none" w:sz="0" w:space="0" w:color="auto"/>
      </w:pBdr>
      <w:shd w:val="clear" w:color="auto" w:fill="F2E3F2"/>
      <w:spacing w:after="0" w:line="276" w:lineRule="auto"/>
    </w:pPr>
    <w:rPr>
      <w:rFonts w:asciiTheme="minorHAnsi" w:eastAsiaTheme="minorEastAsia" w:hAnsiTheme="minorHAnsi" w:cstheme="minorBidi"/>
      <w:b/>
      <w:color w:val="916391"/>
      <w:sz w:val="22"/>
      <w:szCs w:val="22"/>
      <w:lang w:bidi="ar-SA"/>
    </w:rPr>
  </w:style>
  <w:style w:type="paragraph" w:customStyle="1" w:styleId="SFGray">
    <w:name w:val="SFGray"/>
    <w:basedOn w:val="Normal"/>
    <w:qFormat/>
    <w:rsid w:val="00CD7673"/>
    <w:pPr>
      <w:pBdr>
        <w:top w:val="single" w:sz="4" w:space="4" w:color="CFCFCF"/>
        <w:left w:val="single" w:sz="4" w:space="4" w:color="CFCFCF"/>
        <w:bottom w:val="single" w:sz="4" w:space="4" w:color="CFCFCF"/>
        <w:right w:val="single" w:sz="4" w:space="4" w:color="CFCFCF"/>
        <w:between w:val="none" w:sz="0" w:space="0" w:color="auto"/>
      </w:pBdr>
      <w:shd w:val="clear" w:color="auto" w:fill="F2F2F2"/>
      <w:spacing w:after="0" w:line="276" w:lineRule="auto"/>
    </w:pPr>
    <w:rPr>
      <w:rFonts w:asciiTheme="minorHAnsi" w:eastAsiaTheme="minorEastAsia" w:hAnsiTheme="minorHAnsi" w:cstheme="minorBidi"/>
      <w:b/>
      <w:color w:val="555555"/>
      <w:sz w:val="22"/>
      <w:szCs w:val="22"/>
      <w:lang w:bidi="ar-SA"/>
    </w:rPr>
  </w:style>
  <w:style w:type="paragraph" w:customStyle="1" w:styleId="SFRed">
    <w:name w:val="SFRed"/>
    <w:basedOn w:val="Normal"/>
    <w:qFormat/>
    <w:rsid w:val="00CD7673"/>
    <w:pPr>
      <w:pBdr>
        <w:top w:val="single" w:sz="4" w:space="4" w:color="700606"/>
        <w:left w:val="single" w:sz="4" w:space="4" w:color="700606"/>
        <w:bottom w:val="single" w:sz="4" w:space="4" w:color="700606"/>
        <w:right w:val="single" w:sz="4" w:space="4" w:color="700606"/>
        <w:between w:val="none" w:sz="0" w:space="0" w:color="auto"/>
      </w:pBdr>
      <w:shd w:val="clear" w:color="auto" w:fill="8C0707"/>
      <w:spacing w:after="0" w:line="276" w:lineRule="auto"/>
    </w:pPr>
    <w:rPr>
      <w:rFonts w:asciiTheme="minorHAnsi" w:eastAsiaTheme="minorEastAsia" w:hAnsiTheme="minorHAnsi" w:cstheme="minorBidi"/>
      <w:b/>
      <w:color w:val="FFFFFF"/>
      <w:sz w:val="22"/>
      <w:szCs w:val="22"/>
      <w:lang w:bidi="ar-SA"/>
    </w:rPr>
  </w:style>
  <w:style w:type="paragraph" w:customStyle="1" w:styleId="QPlaceholderAlert">
    <w:name w:val="QPlaceholderAlert"/>
    <w:basedOn w:val="Normal"/>
    <w:qFormat/>
    <w:rsid w:val="00CD7673"/>
    <w:pPr>
      <w:pBdr>
        <w:top w:val="none" w:sz="0" w:space="0" w:color="auto"/>
        <w:left w:val="none" w:sz="0" w:space="0" w:color="auto"/>
        <w:bottom w:val="none" w:sz="0" w:space="0" w:color="auto"/>
        <w:right w:val="none" w:sz="0" w:space="0" w:color="auto"/>
        <w:between w:val="none" w:sz="0" w:space="0" w:color="auto"/>
      </w:pBdr>
      <w:spacing w:after="0" w:line="276" w:lineRule="auto"/>
    </w:pPr>
    <w:rPr>
      <w:rFonts w:asciiTheme="minorHAnsi" w:eastAsiaTheme="minorEastAsia" w:hAnsiTheme="minorHAnsi" w:cstheme="minorBidi"/>
      <w:color w:val="FF0000"/>
      <w:sz w:val="22"/>
      <w:szCs w:val="22"/>
      <w:lang w:bidi="ar-SA"/>
    </w:rPr>
  </w:style>
  <w:style w:type="character" w:customStyle="1" w:styleId="UnresolvedMention1">
    <w:name w:val="Unresolved Mention1"/>
    <w:basedOn w:val="DefaultParagraphFont"/>
    <w:uiPriority w:val="99"/>
    <w:semiHidden/>
    <w:unhideWhenUsed/>
    <w:rsid w:val="00CD7673"/>
    <w:rPr>
      <w:color w:val="605E5C"/>
      <w:shd w:val="clear" w:color="auto" w:fill="E1DFDD"/>
    </w:rPr>
  </w:style>
  <w:style w:type="character" w:styleId="UnresolvedMention">
    <w:name w:val="Unresolved Mention"/>
    <w:basedOn w:val="DefaultParagraphFont"/>
    <w:uiPriority w:val="99"/>
    <w:semiHidden/>
    <w:unhideWhenUsed/>
    <w:rsid w:val="00CD7673"/>
    <w:rPr>
      <w:color w:val="605E5C"/>
      <w:shd w:val="clear" w:color="auto" w:fill="E1DFDD"/>
    </w:rPr>
  </w:style>
  <w:style w:type="character" w:styleId="FollowedHyperlink">
    <w:name w:val="FollowedHyperlink"/>
    <w:basedOn w:val="DefaultParagraphFont"/>
    <w:uiPriority w:val="99"/>
    <w:semiHidden/>
    <w:unhideWhenUsed/>
    <w:rsid w:val="00CD7673"/>
    <w:rPr>
      <w:color w:val="954F72" w:themeColor="followedHyperlink"/>
      <w:u w:val="single"/>
    </w:rPr>
  </w:style>
  <w:style w:type="paragraph" w:styleId="ListBullet2">
    <w:name w:val="List Bullet 2"/>
    <w:basedOn w:val="Normal"/>
    <w:uiPriority w:val="99"/>
    <w:semiHidden/>
    <w:unhideWhenUsed/>
    <w:rsid w:val="00CD7673"/>
    <w:pPr>
      <w:numPr>
        <w:numId w:val="4"/>
      </w:numPr>
      <w:pBdr>
        <w:top w:val="none" w:sz="0" w:space="0" w:color="auto"/>
        <w:left w:val="none" w:sz="0" w:space="0" w:color="auto"/>
        <w:bottom w:val="none" w:sz="0" w:space="0" w:color="auto"/>
        <w:right w:val="none" w:sz="0" w:space="0" w:color="auto"/>
        <w:between w:val="none" w:sz="0" w:space="0" w:color="auto"/>
      </w:pBdr>
      <w:spacing w:after="0"/>
      <w:ind w:firstLine="0"/>
      <w:contextualSpacing/>
    </w:pPr>
    <w:rPr>
      <w:rFonts w:ascii="Times New Roman" w:eastAsia="Times New Roman" w:hAnsi="Times New Roman" w:cs="Times New Roman"/>
      <w:color w:val="auto"/>
      <w:kern w:val="24"/>
    </w:rPr>
  </w:style>
  <w:style w:type="character" w:styleId="LineNumber">
    <w:name w:val="line number"/>
    <w:basedOn w:val="DefaultParagraphFont"/>
    <w:uiPriority w:val="99"/>
    <w:semiHidden/>
    <w:unhideWhenUsed/>
    <w:rsid w:val="00CD7673"/>
  </w:style>
  <w:style w:type="paragraph" w:customStyle="1" w:styleId="p">
    <w:name w:val="p"/>
    <w:basedOn w:val="Normal"/>
    <w:rsid w:val="00122C0D"/>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rPr>
  </w:style>
  <w:style w:type="table" w:styleId="PlainTable1">
    <w:name w:val="Plain Table 1"/>
    <w:basedOn w:val="TableNormal"/>
    <w:uiPriority w:val="41"/>
    <w:rsid w:val="004E631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E72632"/>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rPr>
  </w:style>
  <w:style w:type="paragraph" w:customStyle="1" w:styleId="xl66">
    <w:name w:val="xl66"/>
    <w:basedOn w:val="Normal"/>
    <w:rsid w:val="00E72632"/>
    <w:pPr>
      <w:pBdr>
        <w:top w:val="single" w:sz="4" w:space="0" w:color="8EA9DB"/>
        <w:left w:val="none" w:sz="0" w:space="0" w:color="auto"/>
        <w:bottom w:val="single" w:sz="4" w:space="0" w:color="8EA9DB"/>
        <w:right w:val="none" w:sz="0" w:space="0" w:color="auto"/>
        <w:between w:val="none" w:sz="0" w:space="0" w:color="auto"/>
      </w:pBdr>
      <w:shd w:val="clear" w:color="4472C4" w:fill="4472C4"/>
      <w:spacing w:before="100" w:beforeAutospacing="1" w:after="100" w:afterAutospacing="1" w:line="240" w:lineRule="auto"/>
    </w:pPr>
    <w:rPr>
      <w:rFonts w:ascii="Times New Roman" w:eastAsia="Times New Roman" w:hAnsi="Times New Roman" w:cs="Times New Roman"/>
      <w:b/>
      <w:bCs/>
      <w:color w:val="FFFFFF"/>
    </w:rPr>
  </w:style>
  <w:style w:type="paragraph" w:customStyle="1" w:styleId="xl67">
    <w:name w:val="xl67"/>
    <w:basedOn w:val="Normal"/>
    <w:rsid w:val="00E72632"/>
    <w:pPr>
      <w:pBdr>
        <w:top w:val="single" w:sz="4" w:space="0" w:color="8EA9DB"/>
        <w:left w:val="none" w:sz="0" w:space="0" w:color="auto"/>
        <w:bottom w:val="single" w:sz="4" w:space="0" w:color="8EA9DB"/>
        <w:right w:val="single" w:sz="4" w:space="0" w:color="8EA9DB"/>
        <w:between w:val="none" w:sz="0" w:space="0" w:color="auto"/>
      </w:pBdr>
      <w:shd w:val="clear" w:color="4472C4" w:fill="4472C4"/>
      <w:spacing w:before="100" w:beforeAutospacing="1" w:after="100" w:afterAutospacing="1" w:line="240" w:lineRule="auto"/>
    </w:pPr>
    <w:rPr>
      <w:rFonts w:ascii="Times New Roman" w:eastAsia="Times New Roman" w:hAnsi="Times New Roman" w:cs="Times New Roman"/>
      <w:b/>
      <w:bCs/>
      <w:color w:val="FFFFFF"/>
    </w:rPr>
  </w:style>
  <w:style w:type="paragraph" w:customStyle="1" w:styleId="xl68">
    <w:name w:val="xl68"/>
    <w:basedOn w:val="Normal"/>
    <w:rsid w:val="00E72632"/>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both"/>
      <w:textAlignment w:val="center"/>
    </w:pPr>
    <w:rPr>
      <w:rFonts w:ascii="Times New Roman" w:eastAsia="Times New Roman" w:hAnsi="Times New Roman" w:cs="Times New Roman"/>
      <w:color w:val="auto"/>
      <w:sz w:val="20"/>
      <w:szCs w:val="20"/>
    </w:rPr>
  </w:style>
  <w:style w:type="paragraph" w:customStyle="1" w:styleId="xl69">
    <w:name w:val="xl69"/>
    <w:basedOn w:val="Normal"/>
    <w:rsid w:val="00E72632"/>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both"/>
      <w:textAlignment w:val="center"/>
    </w:pPr>
    <w:rPr>
      <w:rFonts w:ascii="Times New Roman" w:eastAsia="Times New Roman" w:hAnsi="Times New Roman" w:cs="Times New Roman"/>
    </w:rPr>
  </w:style>
  <w:style w:type="paragraph" w:customStyle="1" w:styleId="xl70">
    <w:name w:val="xl70"/>
    <w:basedOn w:val="Normal"/>
    <w:rsid w:val="00E72632"/>
    <w:pPr>
      <w:pBdr>
        <w:top w:val="single" w:sz="4" w:space="0" w:color="8EA9DB"/>
        <w:left w:val="none" w:sz="0" w:space="0" w:color="auto"/>
        <w:bottom w:val="single" w:sz="4" w:space="0" w:color="8EA9DB"/>
        <w:right w:val="none" w:sz="0" w:space="0" w:color="auto"/>
        <w:between w:val="none" w:sz="0" w:space="0" w:color="auto"/>
      </w:pBdr>
      <w:shd w:val="clear" w:color="4472C4" w:fill="4472C4"/>
      <w:spacing w:before="100" w:beforeAutospacing="1" w:after="100" w:afterAutospacing="1" w:line="240" w:lineRule="auto"/>
    </w:pPr>
    <w:rPr>
      <w:rFonts w:ascii="Times New Roman" w:eastAsia="Times New Roman" w:hAnsi="Times New Roman" w:cs="Times New Roman"/>
      <w:b/>
      <w:bCs/>
      <w:color w:val="FFFFFF"/>
    </w:rPr>
  </w:style>
  <w:style w:type="table" w:styleId="PlainTable3">
    <w:name w:val="Plain Table 3"/>
    <w:basedOn w:val="TableNormal"/>
    <w:uiPriority w:val="43"/>
    <w:rsid w:val="00670F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Heading">
    <w:name w:val="TOC Heading"/>
    <w:basedOn w:val="Heading1"/>
    <w:next w:val="Normal"/>
    <w:uiPriority w:val="39"/>
    <w:unhideWhenUsed/>
    <w:qFormat/>
    <w:rsid w:val="00AF06AA"/>
    <w:pPr>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hAnsiTheme="majorHAnsi"/>
      <w:b w:val="0"/>
      <w:bCs w:val="0"/>
      <w:color w:val="2F5496" w:themeColor="accent1" w:themeShade="BF"/>
      <w:kern w:val="0"/>
      <w:sz w:val="32"/>
      <w:szCs w:val="32"/>
      <w:u w:val="none"/>
      <w:lang w:bidi="ar-SA"/>
    </w:rPr>
  </w:style>
  <w:style w:type="paragraph" w:styleId="TOC1">
    <w:name w:val="toc 1"/>
    <w:basedOn w:val="Normal"/>
    <w:next w:val="Normal"/>
    <w:autoRedefine/>
    <w:uiPriority w:val="39"/>
    <w:unhideWhenUsed/>
    <w:rsid w:val="00AF06AA"/>
    <w:pPr>
      <w:spacing w:after="100"/>
    </w:pPr>
  </w:style>
  <w:style w:type="paragraph" w:styleId="TOC2">
    <w:name w:val="toc 2"/>
    <w:basedOn w:val="Normal"/>
    <w:next w:val="Normal"/>
    <w:autoRedefine/>
    <w:uiPriority w:val="39"/>
    <w:unhideWhenUsed/>
    <w:rsid w:val="00AF06AA"/>
    <w:pPr>
      <w:spacing w:after="100"/>
      <w:ind w:left="240"/>
    </w:pPr>
  </w:style>
  <w:style w:type="paragraph" w:styleId="TOC3">
    <w:name w:val="toc 3"/>
    <w:basedOn w:val="Normal"/>
    <w:next w:val="Normal"/>
    <w:autoRedefine/>
    <w:uiPriority w:val="39"/>
    <w:unhideWhenUsed/>
    <w:rsid w:val="00990183"/>
    <w:pPr>
      <w:tabs>
        <w:tab w:val="left" w:pos="1320"/>
        <w:tab w:val="right" w:leader="dot" w:pos="9260"/>
      </w:tabs>
      <w:spacing w:after="100" w:line="240" w:lineRule="auto"/>
      <w:ind w:left="480"/>
    </w:pPr>
  </w:style>
  <w:style w:type="paragraph" w:customStyle="1" w:styleId="Default">
    <w:name w:val="Default"/>
    <w:rsid w:val="00942515"/>
    <w:pPr>
      <w:autoSpaceDE w:val="0"/>
      <w:autoSpaceDN w:val="0"/>
      <w:adjustRightInd w:val="0"/>
      <w:spacing w:after="0" w:line="240" w:lineRule="auto"/>
    </w:pPr>
    <w:rPr>
      <w:rFonts w:ascii="Garamond" w:hAnsi="Garamond" w:cs="Garamond"/>
      <w:color w:val="000000"/>
      <w:sz w:val="24"/>
      <w:szCs w:val="24"/>
    </w:rPr>
  </w:style>
  <w:style w:type="table" w:styleId="GridTable4">
    <w:name w:val="Grid Table 4"/>
    <w:basedOn w:val="TableNormal"/>
    <w:uiPriority w:val="49"/>
    <w:rsid w:val="007B303E"/>
    <w:pPr>
      <w:spacing w:after="0" w:line="240" w:lineRule="auto"/>
    </w:pPr>
    <w:rPr>
      <w:rFonts w:ascii="Calibri" w:eastAsia="Calibri" w:hAnsi="Calibri" w:cs="Calibri"/>
      <w:lang w:bidi="ar-S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B303E"/>
    <w:pPr>
      <w:spacing w:after="0" w:line="240" w:lineRule="auto"/>
    </w:pPr>
    <w:rPr>
      <w:rFonts w:ascii="Calibri" w:eastAsia="Calibri" w:hAnsi="Calibri" w:cs="Calibri"/>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Subtitle">
    <w:name w:val="Subtitle"/>
    <w:basedOn w:val="Normal"/>
    <w:next w:val="Normal"/>
    <w:link w:val="SubtitleChar"/>
    <w:uiPriority w:val="11"/>
    <w:qFormat/>
    <w:rsid w:val="007B303E"/>
    <w:pPr>
      <w:keepNext/>
      <w:keepLines/>
      <w:pBdr>
        <w:top w:val="none" w:sz="0" w:space="0" w:color="auto"/>
        <w:left w:val="none" w:sz="0" w:space="0" w:color="auto"/>
        <w:bottom w:val="none" w:sz="0" w:space="0" w:color="auto"/>
        <w:right w:val="none" w:sz="0" w:space="0" w:color="auto"/>
        <w:between w:val="none" w:sz="0" w:space="0" w:color="auto"/>
      </w:pBdr>
      <w:spacing w:before="360" w:after="80" w:line="259"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7B303E"/>
    <w:rPr>
      <w:rFonts w:ascii="Georgia" w:eastAsia="Georgia" w:hAnsi="Georgia" w:cs="Georgia"/>
      <w:i/>
      <w:color w:val="666666"/>
      <w:sz w:val="48"/>
      <w:szCs w:val="48"/>
    </w:rPr>
  </w:style>
  <w:style w:type="paragraph" w:customStyle="1" w:styleId="font5">
    <w:name w:val="font5"/>
    <w:basedOn w:val="Normal"/>
    <w:rsid w:val="00411C6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Arial" w:eastAsia="Times New Roman" w:hAnsi="Arial" w:cs="Arial"/>
      <w:sz w:val="18"/>
      <w:szCs w:val="18"/>
    </w:rPr>
  </w:style>
  <w:style w:type="paragraph" w:customStyle="1" w:styleId="xl71">
    <w:name w:val="xl71"/>
    <w:basedOn w:val="Normal"/>
    <w:rsid w:val="00411C61"/>
    <w:pPr>
      <w:pBdr>
        <w:top w:val="none" w:sz="0" w:space="0" w:color="auto"/>
        <w:left w:val="none" w:sz="0" w:space="0" w:color="auto"/>
        <w:bottom w:val="single" w:sz="4" w:space="0" w:color="993366"/>
        <w:right w:val="single" w:sz="4" w:space="0" w:color="333399"/>
        <w:between w:val="none" w:sz="0" w:space="0" w:color="auto"/>
      </w:pBdr>
      <w:spacing w:before="100" w:beforeAutospacing="1" w:after="100" w:afterAutospacing="1" w:line="240" w:lineRule="auto"/>
      <w:jc w:val="center"/>
    </w:pPr>
    <w:rPr>
      <w:rFonts w:ascii="Arial" w:eastAsia="Times New Roman" w:hAnsi="Arial" w:cs="Arial"/>
      <w:color w:val="993300"/>
      <w:sz w:val="18"/>
      <w:szCs w:val="18"/>
    </w:rPr>
  </w:style>
  <w:style w:type="paragraph" w:customStyle="1" w:styleId="xl72">
    <w:name w:val="xl72"/>
    <w:basedOn w:val="Normal"/>
    <w:rsid w:val="00411C61"/>
    <w:pPr>
      <w:pBdr>
        <w:top w:val="none" w:sz="0" w:space="0" w:color="auto"/>
        <w:left w:val="single" w:sz="4" w:space="0" w:color="333399"/>
        <w:bottom w:val="single" w:sz="4" w:space="0" w:color="993366"/>
        <w:right w:val="single" w:sz="4" w:space="0" w:color="333399"/>
        <w:between w:val="none" w:sz="0" w:space="0" w:color="auto"/>
      </w:pBdr>
      <w:spacing w:before="100" w:beforeAutospacing="1" w:after="100" w:afterAutospacing="1" w:line="240" w:lineRule="auto"/>
      <w:jc w:val="center"/>
    </w:pPr>
    <w:rPr>
      <w:rFonts w:ascii="Arial" w:eastAsia="Times New Roman" w:hAnsi="Arial" w:cs="Arial"/>
      <w:color w:val="993300"/>
      <w:sz w:val="18"/>
      <w:szCs w:val="18"/>
    </w:rPr>
  </w:style>
  <w:style w:type="paragraph" w:customStyle="1" w:styleId="xl73">
    <w:name w:val="xl73"/>
    <w:basedOn w:val="Normal"/>
    <w:rsid w:val="00411C61"/>
    <w:pPr>
      <w:pBdr>
        <w:top w:val="single" w:sz="4" w:space="0" w:color="993366"/>
        <w:left w:val="none" w:sz="0" w:space="0" w:color="auto"/>
        <w:bottom w:val="single" w:sz="4" w:space="0" w:color="333333"/>
        <w:right w:val="none" w:sz="0" w:space="0" w:color="auto"/>
        <w:between w:val="none" w:sz="0" w:space="0" w:color="auto"/>
      </w:pBdr>
      <w:shd w:val="clear" w:color="000000" w:fill="CCCCFF"/>
      <w:spacing w:before="100" w:beforeAutospacing="1" w:after="100" w:afterAutospacing="1" w:line="240" w:lineRule="auto"/>
      <w:textAlignment w:val="top"/>
    </w:pPr>
    <w:rPr>
      <w:rFonts w:ascii="Arial" w:eastAsia="Times New Roman" w:hAnsi="Arial" w:cs="Arial"/>
      <w:color w:val="993300"/>
      <w:sz w:val="18"/>
      <w:szCs w:val="18"/>
    </w:rPr>
  </w:style>
  <w:style w:type="paragraph" w:customStyle="1" w:styleId="xl74">
    <w:name w:val="xl74"/>
    <w:basedOn w:val="Normal"/>
    <w:rsid w:val="00411C61"/>
    <w:pPr>
      <w:pBdr>
        <w:top w:val="single" w:sz="4" w:space="0" w:color="333333"/>
        <w:left w:val="none" w:sz="0" w:space="0" w:color="auto"/>
        <w:bottom w:val="single" w:sz="4" w:space="0" w:color="333333"/>
        <w:right w:val="none" w:sz="0" w:space="0" w:color="auto"/>
        <w:between w:val="none" w:sz="0" w:space="0" w:color="auto"/>
      </w:pBdr>
      <w:shd w:val="clear" w:color="000000" w:fill="CCCCFF"/>
      <w:spacing w:before="100" w:beforeAutospacing="1" w:after="100" w:afterAutospacing="1" w:line="240" w:lineRule="auto"/>
      <w:textAlignment w:val="top"/>
    </w:pPr>
    <w:rPr>
      <w:rFonts w:ascii="Arial" w:eastAsia="Times New Roman" w:hAnsi="Arial" w:cs="Arial"/>
      <w:color w:val="993300"/>
      <w:sz w:val="18"/>
      <w:szCs w:val="18"/>
    </w:rPr>
  </w:style>
  <w:style w:type="paragraph" w:customStyle="1" w:styleId="xl75">
    <w:name w:val="xl75"/>
    <w:basedOn w:val="Normal"/>
    <w:rsid w:val="00411C61"/>
    <w:pPr>
      <w:pBdr>
        <w:top w:val="single" w:sz="4" w:space="0" w:color="333333"/>
        <w:left w:val="none" w:sz="0" w:space="0" w:color="auto"/>
        <w:bottom w:val="single" w:sz="4" w:space="0" w:color="333333"/>
        <w:right w:val="single" w:sz="4" w:space="0" w:color="333399"/>
        <w:between w:val="none" w:sz="0" w:space="0" w:color="auto"/>
      </w:pBdr>
      <w:shd w:val="clear" w:color="000000" w:fill="FFFFFF"/>
      <w:spacing w:before="100" w:beforeAutospacing="1" w:after="100" w:afterAutospacing="1" w:line="240" w:lineRule="auto"/>
      <w:jc w:val="right"/>
      <w:textAlignment w:val="top"/>
    </w:pPr>
    <w:rPr>
      <w:rFonts w:ascii="Arial" w:eastAsia="Times New Roman" w:hAnsi="Arial" w:cs="Arial"/>
      <w:sz w:val="18"/>
      <w:szCs w:val="18"/>
    </w:rPr>
  </w:style>
  <w:style w:type="paragraph" w:customStyle="1" w:styleId="xl76">
    <w:name w:val="xl76"/>
    <w:basedOn w:val="Normal"/>
    <w:rsid w:val="00411C61"/>
    <w:pPr>
      <w:pBdr>
        <w:top w:val="single" w:sz="4" w:space="0" w:color="333333"/>
        <w:left w:val="single" w:sz="4" w:space="0" w:color="333399"/>
        <w:bottom w:val="single" w:sz="4" w:space="0" w:color="333333"/>
        <w:right w:val="single" w:sz="4" w:space="0" w:color="333399"/>
        <w:between w:val="none" w:sz="0" w:space="0" w:color="auto"/>
      </w:pBdr>
      <w:shd w:val="clear" w:color="000000" w:fill="FFFFFF"/>
      <w:spacing w:before="100" w:beforeAutospacing="1" w:after="100" w:afterAutospacing="1" w:line="240" w:lineRule="auto"/>
      <w:jc w:val="right"/>
      <w:textAlignment w:val="top"/>
    </w:pPr>
    <w:rPr>
      <w:rFonts w:ascii="Arial" w:eastAsia="Times New Roman" w:hAnsi="Arial" w:cs="Arial"/>
      <w:sz w:val="18"/>
      <w:szCs w:val="18"/>
    </w:rPr>
  </w:style>
  <w:style w:type="paragraph" w:customStyle="1" w:styleId="xl77">
    <w:name w:val="xl77"/>
    <w:basedOn w:val="Normal"/>
    <w:rsid w:val="00411C61"/>
    <w:pPr>
      <w:pBdr>
        <w:top w:val="single" w:sz="4" w:space="0" w:color="333333"/>
        <w:left w:val="none" w:sz="0" w:space="0" w:color="auto"/>
        <w:bottom w:val="single" w:sz="4" w:space="0" w:color="333333"/>
        <w:right w:val="single" w:sz="4" w:space="0" w:color="333399"/>
        <w:between w:val="none" w:sz="0" w:space="0" w:color="auto"/>
      </w:pBdr>
      <w:shd w:val="clear" w:color="000000" w:fill="FFFFFF"/>
      <w:spacing w:before="100" w:beforeAutospacing="1" w:after="100" w:afterAutospacing="1" w:line="240" w:lineRule="auto"/>
      <w:jc w:val="right"/>
      <w:textAlignment w:val="top"/>
    </w:pPr>
    <w:rPr>
      <w:rFonts w:ascii="Arial" w:eastAsia="Times New Roman" w:hAnsi="Arial" w:cs="Arial"/>
      <w:sz w:val="18"/>
      <w:szCs w:val="18"/>
    </w:rPr>
  </w:style>
  <w:style w:type="paragraph" w:customStyle="1" w:styleId="xl78">
    <w:name w:val="xl78"/>
    <w:basedOn w:val="Normal"/>
    <w:rsid w:val="00411C61"/>
    <w:pPr>
      <w:pBdr>
        <w:top w:val="single" w:sz="4" w:space="0" w:color="333333"/>
        <w:left w:val="single" w:sz="4" w:space="0" w:color="333399"/>
        <w:bottom w:val="single" w:sz="4" w:space="0" w:color="333333"/>
        <w:right w:val="single" w:sz="4" w:space="0" w:color="333399"/>
        <w:between w:val="none" w:sz="0" w:space="0" w:color="auto"/>
      </w:pBdr>
      <w:shd w:val="clear" w:color="000000" w:fill="FFFFFF"/>
      <w:spacing w:before="100" w:beforeAutospacing="1" w:after="100" w:afterAutospacing="1" w:line="240" w:lineRule="auto"/>
      <w:jc w:val="right"/>
      <w:textAlignment w:val="top"/>
    </w:pPr>
    <w:rPr>
      <w:rFonts w:ascii="Arial" w:eastAsia="Times New Roman" w:hAnsi="Arial" w:cs="Arial"/>
      <w:sz w:val="18"/>
      <w:szCs w:val="18"/>
    </w:rPr>
  </w:style>
  <w:style w:type="paragraph" w:customStyle="1" w:styleId="xl79">
    <w:name w:val="xl79"/>
    <w:basedOn w:val="Normal"/>
    <w:rsid w:val="00411C61"/>
    <w:pPr>
      <w:pBdr>
        <w:top w:val="single" w:sz="4" w:space="0" w:color="333333"/>
        <w:left w:val="none" w:sz="0" w:space="0" w:color="auto"/>
        <w:bottom w:val="single" w:sz="4" w:space="0" w:color="333333"/>
        <w:right w:val="none" w:sz="0" w:space="0" w:color="auto"/>
        <w:between w:val="none" w:sz="0" w:space="0" w:color="auto"/>
      </w:pBdr>
      <w:shd w:val="clear" w:color="000000" w:fill="CCCCFF"/>
      <w:spacing w:before="100" w:beforeAutospacing="1" w:after="100" w:afterAutospacing="1" w:line="240" w:lineRule="auto"/>
      <w:textAlignment w:val="top"/>
    </w:pPr>
    <w:rPr>
      <w:rFonts w:ascii="Arial" w:eastAsia="Times New Roman" w:hAnsi="Arial" w:cs="Arial"/>
      <w:color w:val="993300"/>
      <w:sz w:val="18"/>
      <w:szCs w:val="18"/>
    </w:rPr>
  </w:style>
  <w:style w:type="paragraph" w:customStyle="1" w:styleId="xl80">
    <w:name w:val="xl80"/>
    <w:basedOn w:val="Normal"/>
    <w:rsid w:val="00411C61"/>
    <w:pPr>
      <w:pBdr>
        <w:top w:val="single" w:sz="4" w:space="0" w:color="333333"/>
        <w:left w:val="none" w:sz="0" w:space="0" w:color="auto"/>
        <w:bottom w:val="single" w:sz="4" w:space="0" w:color="993366"/>
        <w:right w:val="none" w:sz="0" w:space="0" w:color="auto"/>
        <w:between w:val="none" w:sz="0" w:space="0" w:color="auto"/>
      </w:pBdr>
      <w:shd w:val="clear" w:color="000000" w:fill="CCCCFF"/>
      <w:spacing w:before="100" w:beforeAutospacing="1" w:after="100" w:afterAutospacing="1" w:line="240" w:lineRule="auto"/>
      <w:textAlignment w:val="top"/>
    </w:pPr>
    <w:rPr>
      <w:rFonts w:ascii="Arial" w:eastAsia="Times New Roman" w:hAnsi="Arial" w:cs="Arial"/>
      <w:color w:val="993300"/>
      <w:sz w:val="18"/>
      <w:szCs w:val="18"/>
    </w:rPr>
  </w:style>
  <w:style w:type="paragraph" w:customStyle="1" w:styleId="xl81">
    <w:name w:val="xl81"/>
    <w:basedOn w:val="Normal"/>
    <w:rsid w:val="00411C61"/>
    <w:pPr>
      <w:pBdr>
        <w:top w:val="single" w:sz="4" w:space="0" w:color="333333"/>
        <w:left w:val="none" w:sz="0" w:space="0" w:color="auto"/>
        <w:bottom w:val="single" w:sz="4" w:space="0" w:color="993366"/>
        <w:right w:val="single" w:sz="4" w:space="0" w:color="333399"/>
        <w:between w:val="none" w:sz="0" w:space="0" w:color="auto"/>
      </w:pBdr>
      <w:shd w:val="clear" w:color="000000" w:fill="FFFFFF"/>
      <w:spacing w:before="100" w:beforeAutospacing="1" w:after="100" w:afterAutospacing="1" w:line="240" w:lineRule="auto"/>
      <w:jc w:val="right"/>
      <w:textAlignment w:val="top"/>
    </w:pPr>
    <w:rPr>
      <w:rFonts w:ascii="Arial" w:eastAsia="Times New Roman" w:hAnsi="Arial" w:cs="Arial"/>
      <w:sz w:val="18"/>
      <w:szCs w:val="18"/>
    </w:rPr>
  </w:style>
  <w:style w:type="paragraph" w:customStyle="1" w:styleId="xl82">
    <w:name w:val="xl82"/>
    <w:basedOn w:val="Normal"/>
    <w:rsid w:val="00411C61"/>
    <w:pPr>
      <w:pBdr>
        <w:top w:val="single" w:sz="4" w:space="0" w:color="333333"/>
        <w:left w:val="single" w:sz="4" w:space="0" w:color="333399"/>
        <w:bottom w:val="single" w:sz="4" w:space="0" w:color="993366"/>
        <w:right w:val="single" w:sz="4" w:space="0" w:color="333399"/>
        <w:between w:val="none" w:sz="0" w:space="0" w:color="auto"/>
      </w:pBdr>
      <w:shd w:val="clear" w:color="000000" w:fill="FFFFFF"/>
      <w:spacing w:before="100" w:beforeAutospacing="1" w:after="100" w:afterAutospacing="1" w:line="240" w:lineRule="auto"/>
      <w:jc w:val="right"/>
      <w:textAlignment w:val="top"/>
    </w:pPr>
    <w:rPr>
      <w:rFonts w:ascii="Arial" w:eastAsia="Times New Roman" w:hAnsi="Arial" w:cs="Arial"/>
      <w:sz w:val="18"/>
      <w:szCs w:val="18"/>
    </w:rPr>
  </w:style>
  <w:style w:type="paragraph" w:customStyle="1" w:styleId="xl83">
    <w:name w:val="xl83"/>
    <w:basedOn w:val="Normal"/>
    <w:rsid w:val="00411C61"/>
    <w:pPr>
      <w:pBdr>
        <w:top w:val="single" w:sz="4" w:space="0" w:color="8EA9DB"/>
        <w:left w:val="none" w:sz="0" w:space="0" w:color="auto"/>
        <w:bottom w:val="none" w:sz="0" w:space="0" w:color="auto"/>
        <w:right w:val="none" w:sz="0" w:space="0" w:color="auto"/>
        <w:between w:val="none" w:sz="0" w:space="0" w:color="auto"/>
      </w:pBdr>
      <w:shd w:val="clear" w:color="D9E1F2" w:fill="D9E1F2"/>
      <w:spacing w:before="100" w:beforeAutospacing="1" w:after="100" w:afterAutospacing="1" w:line="240" w:lineRule="auto"/>
    </w:pPr>
    <w:rPr>
      <w:rFonts w:ascii="Times New Roman" w:eastAsia="Times New Roman" w:hAnsi="Times New Roman" w:cs="Times New Roman"/>
      <w:b/>
      <w:bCs/>
      <w:color w:val="auto"/>
    </w:rPr>
  </w:style>
  <w:style w:type="table" w:styleId="GridTable3-Accent1">
    <w:name w:val="Grid Table 3 Accent 1"/>
    <w:basedOn w:val="TableNormal"/>
    <w:uiPriority w:val="48"/>
    <w:rsid w:val="00411C6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customStyle="1" w:styleId="xl63">
    <w:name w:val="xl63"/>
    <w:basedOn w:val="Normal"/>
    <w:rsid w:val="00F425BB"/>
    <w:pPr>
      <w:pBdr>
        <w:top w:val="single" w:sz="8" w:space="0" w:color="152935"/>
        <w:left w:val="none" w:sz="0" w:space="0" w:color="auto"/>
        <w:bottom w:val="none" w:sz="0" w:space="0" w:color="auto"/>
        <w:right w:val="none" w:sz="0" w:space="0" w:color="auto"/>
        <w:between w:val="none" w:sz="0" w:space="0" w:color="auto"/>
      </w:pBdr>
      <w:shd w:val="clear" w:color="000000" w:fill="E0E0E0"/>
      <w:spacing w:before="100" w:beforeAutospacing="1" w:after="100" w:afterAutospacing="1" w:line="240" w:lineRule="auto"/>
      <w:textAlignment w:val="center"/>
    </w:pPr>
    <w:rPr>
      <w:rFonts w:ascii="Arial" w:eastAsia="Times New Roman" w:hAnsi="Arial" w:cs="Arial"/>
      <w:color w:val="264A60"/>
      <w:sz w:val="18"/>
      <w:szCs w:val="18"/>
    </w:rPr>
  </w:style>
  <w:style w:type="paragraph" w:customStyle="1" w:styleId="xl64">
    <w:name w:val="xl64"/>
    <w:basedOn w:val="Normal"/>
    <w:rsid w:val="00F425BB"/>
    <w:pPr>
      <w:pBdr>
        <w:top w:val="single" w:sz="8" w:space="0" w:color="AEAEAE"/>
        <w:left w:val="none" w:sz="0" w:space="0" w:color="auto"/>
        <w:bottom w:val="none" w:sz="0" w:space="0" w:color="auto"/>
        <w:right w:val="none" w:sz="0" w:space="0" w:color="auto"/>
        <w:between w:val="none" w:sz="0" w:space="0" w:color="auto"/>
      </w:pBdr>
      <w:shd w:val="clear" w:color="000000" w:fill="E0E0E0"/>
      <w:spacing w:before="100" w:beforeAutospacing="1" w:after="100" w:afterAutospacing="1" w:line="240" w:lineRule="auto"/>
      <w:textAlignment w:val="center"/>
    </w:pPr>
    <w:rPr>
      <w:rFonts w:ascii="Arial" w:eastAsia="Times New Roman" w:hAnsi="Arial" w:cs="Arial"/>
      <w:color w:val="264A60"/>
      <w:sz w:val="18"/>
      <w:szCs w:val="18"/>
    </w:rPr>
  </w:style>
  <w:style w:type="paragraph" w:customStyle="1" w:styleId="xl84">
    <w:name w:val="xl84"/>
    <w:basedOn w:val="Normal"/>
    <w:rsid w:val="00F425BB"/>
    <w:pPr>
      <w:pBdr>
        <w:top w:val="single" w:sz="8" w:space="0" w:color="AEAEAE"/>
        <w:left w:val="none" w:sz="0" w:space="0" w:color="auto"/>
        <w:bottom w:val="single" w:sz="8" w:space="0" w:color="AEAEAE"/>
        <w:right w:val="single" w:sz="8" w:space="0" w:color="E0E0E0"/>
        <w:between w:val="none" w:sz="0" w:space="0" w:color="auto"/>
      </w:pBdr>
      <w:shd w:val="clear" w:color="000000" w:fill="F9F9FB"/>
      <w:spacing w:before="100" w:beforeAutospacing="1" w:after="100" w:afterAutospacing="1" w:line="240" w:lineRule="auto"/>
      <w:jc w:val="right"/>
      <w:textAlignment w:val="center"/>
    </w:pPr>
    <w:rPr>
      <w:rFonts w:ascii="Arial" w:eastAsia="Times New Roman" w:hAnsi="Arial" w:cs="Arial"/>
      <w:color w:val="010205"/>
      <w:sz w:val="18"/>
      <w:szCs w:val="18"/>
    </w:rPr>
  </w:style>
  <w:style w:type="paragraph" w:customStyle="1" w:styleId="xl85">
    <w:name w:val="xl85"/>
    <w:basedOn w:val="Normal"/>
    <w:rsid w:val="00F425BB"/>
    <w:pPr>
      <w:pBdr>
        <w:top w:val="single" w:sz="8" w:space="0" w:color="AEAEAE"/>
        <w:left w:val="none" w:sz="0" w:space="0" w:color="auto"/>
        <w:bottom w:val="single" w:sz="8" w:space="0" w:color="AEAEAE"/>
        <w:right w:val="single" w:sz="8" w:space="0" w:color="E0E0E0"/>
        <w:between w:val="none" w:sz="0" w:space="0" w:color="auto"/>
      </w:pBdr>
      <w:shd w:val="clear" w:color="000000" w:fill="F9F9FB"/>
      <w:spacing w:before="100" w:beforeAutospacing="1" w:after="100" w:afterAutospacing="1" w:line="240" w:lineRule="auto"/>
      <w:textAlignment w:val="center"/>
    </w:pPr>
    <w:rPr>
      <w:rFonts w:ascii="Arial" w:eastAsia="Times New Roman" w:hAnsi="Arial" w:cs="Arial"/>
      <w:color w:val="010205"/>
      <w:sz w:val="18"/>
      <w:szCs w:val="18"/>
    </w:rPr>
  </w:style>
  <w:style w:type="table" w:customStyle="1" w:styleId="77">
    <w:name w:val="77"/>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6">
    <w:name w:val="7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5">
    <w:name w:val="75"/>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4">
    <w:name w:val="7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3">
    <w:name w:val="7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2">
    <w:name w:val="7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1">
    <w:name w:val="71"/>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0">
    <w:name w:val="70"/>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9">
    <w:name w:val="69"/>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8">
    <w:name w:val="68"/>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7">
    <w:name w:val="67"/>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6">
    <w:name w:val="6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5">
    <w:name w:val="65"/>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4">
    <w:name w:val="6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3">
    <w:name w:val="6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2">
    <w:name w:val="6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1">
    <w:name w:val="61"/>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0">
    <w:name w:val="60"/>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9">
    <w:name w:val="59"/>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8">
    <w:name w:val="58"/>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7">
    <w:name w:val="57"/>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6">
    <w:name w:val="5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5">
    <w:name w:val="55"/>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4">
    <w:name w:val="5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3">
    <w:name w:val="5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2">
    <w:name w:val="5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1">
    <w:name w:val="51"/>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0">
    <w:name w:val="50"/>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9">
    <w:name w:val="49"/>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8">
    <w:name w:val="48"/>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7">
    <w:name w:val="47"/>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6">
    <w:name w:val="4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5">
    <w:name w:val="45"/>
    <w:basedOn w:val="TableNormal"/>
    <w:rsid w:val="00240306"/>
    <w:rPr>
      <w:rFonts w:ascii="Calibri" w:eastAsia="Calibri" w:hAnsi="Calibri" w:cs="Calibri"/>
    </w:rPr>
    <w:tblPr>
      <w:tblStyleRowBandSize w:val="1"/>
      <w:tblStyleColBandSize w:val="1"/>
      <w:tblCellMar>
        <w:left w:w="115" w:type="dxa"/>
        <w:right w:w="115" w:type="dxa"/>
      </w:tblCellMar>
    </w:tblPr>
  </w:style>
  <w:style w:type="table" w:customStyle="1" w:styleId="44">
    <w:name w:val="4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3">
    <w:name w:val="4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2">
    <w:name w:val="4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1">
    <w:name w:val="41"/>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0">
    <w:name w:val="40"/>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9">
    <w:name w:val="39"/>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8">
    <w:name w:val="38"/>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7">
    <w:name w:val="37"/>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6">
    <w:name w:val="3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5">
    <w:name w:val="35"/>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4">
    <w:name w:val="3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3">
    <w:name w:val="3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2">
    <w:name w:val="3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1">
    <w:name w:val="31"/>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0">
    <w:name w:val="30"/>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9">
    <w:name w:val="29"/>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8">
    <w:name w:val="28"/>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7">
    <w:name w:val="27"/>
    <w:basedOn w:val="TableNormal"/>
    <w:rsid w:val="00240306"/>
    <w:rPr>
      <w:rFonts w:ascii="Calibri" w:eastAsia="Calibri" w:hAnsi="Calibri" w:cs="Calibri"/>
    </w:rPr>
    <w:tblPr>
      <w:tblStyleRowBandSize w:val="1"/>
      <w:tblStyleColBandSize w:val="1"/>
      <w:tblCellMar>
        <w:left w:w="115" w:type="dxa"/>
        <w:right w:w="115" w:type="dxa"/>
      </w:tblCellMar>
    </w:tblPr>
  </w:style>
  <w:style w:type="table" w:customStyle="1" w:styleId="26">
    <w:name w:val="2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5">
    <w:name w:val="25"/>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4">
    <w:name w:val="2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3">
    <w:name w:val="2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2">
    <w:name w:val="2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1">
    <w:name w:val="21"/>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0">
    <w:name w:val="20"/>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9">
    <w:name w:val="19"/>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8">
    <w:name w:val="18"/>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7">
    <w:name w:val="17"/>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6">
    <w:name w:val="1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5">
    <w:name w:val="15"/>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4">
    <w:name w:val="1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3">
    <w:name w:val="1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2">
    <w:name w:val="1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1">
    <w:name w:val="11"/>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0">
    <w:name w:val="10"/>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9">
    <w:name w:val="9"/>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8">
    <w:name w:val="8"/>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7">
    <w:name w:val="7"/>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6">
    <w:name w:val="6"/>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5">
    <w:name w:val="5"/>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4">
    <w:name w:val="4"/>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3">
    <w:name w:val="3"/>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2">
    <w:name w:val="2"/>
    <w:basedOn w:val="TableNormal"/>
    <w:rsid w:val="00240306"/>
    <w:rPr>
      <w:rFonts w:ascii="Calibri" w:eastAsia="Calibri" w:hAnsi="Calibri" w:cs="Calibri"/>
    </w:rPr>
    <w:tblPr>
      <w:tblStyleRowBandSize w:val="1"/>
      <w:tblStyleColBandSize w:val="1"/>
      <w:tblCellMar>
        <w:left w:w="0" w:type="dxa"/>
        <w:right w:w="0" w:type="dxa"/>
      </w:tblCellMar>
    </w:tblPr>
  </w:style>
  <w:style w:type="table" w:customStyle="1" w:styleId="1">
    <w:name w:val="1"/>
    <w:basedOn w:val="TableNormal"/>
    <w:rsid w:val="00240306"/>
    <w:pPr>
      <w:spacing w:after="0" w:line="240" w:lineRule="auto"/>
    </w:pPr>
    <w:rPr>
      <w:rFonts w:ascii="Calibri" w:eastAsia="Calibri" w:hAnsi="Calibri" w:cs="Calibri"/>
    </w:rPr>
    <w:tblPr>
      <w:tblStyleRowBandSize w:val="1"/>
      <w:tblStyleColBandSize w:val="1"/>
    </w:tblPr>
    <w:tblStylePr w:type="firstRow">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rPr>
      <w:tblPr/>
      <w:tcPr>
        <w:tcBorders>
          <w:top w:val="single" w:sz="4" w:space="0" w:color="A5A5A5"/>
        </w:tcBorders>
      </w:tcPr>
    </w:tblStylePr>
    <w:tblStylePr w:type="firstCol">
      <w:rPr>
        <w:b/>
      </w:rPr>
    </w:tblStylePr>
    <w:tblStylePr w:type="lastCol">
      <w:rPr>
        <w:b/>
      </w:rPr>
    </w:tblStylePr>
    <w:tblStylePr w:type="band1Vert">
      <w:tblPr/>
      <w:tcPr>
        <w:shd w:val="clear" w:color="auto" w:fill="EDEDED"/>
      </w:tcPr>
    </w:tblStylePr>
    <w:tblStylePr w:type="band1Horz">
      <w:tblPr/>
      <w:tcPr>
        <w:shd w:val="clear" w:color="auto" w:fill="EDEDED"/>
      </w:tcPr>
    </w:tblStylePr>
  </w:style>
  <w:style w:type="table" w:styleId="GridTable1Light-Accent2">
    <w:name w:val="Grid Table 1 Light Accent 2"/>
    <w:basedOn w:val="TableNormal"/>
    <w:uiPriority w:val="46"/>
    <w:rsid w:val="00240306"/>
    <w:pPr>
      <w:spacing w:after="0" w:line="240" w:lineRule="auto"/>
    </w:pPr>
    <w:rPr>
      <w:rFonts w:ascii="Calibri" w:eastAsia="Calibri" w:hAnsi="Calibri" w:cs="Calibri"/>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customStyle="1" w:styleId="xl65">
    <w:name w:val="xl65"/>
    <w:basedOn w:val="Normal"/>
    <w:rsid w:val="00AC05EB"/>
    <w:pPr>
      <w:pBdr>
        <w:top w:val="none" w:sz="0" w:space="0" w:color="auto"/>
        <w:left w:val="none" w:sz="0" w:space="0" w:color="auto"/>
        <w:bottom w:val="none" w:sz="0" w:space="0" w:color="auto"/>
        <w:right w:val="none" w:sz="0" w:space="0" w:color="auto"/>
        <w:between w:val="none" w:sz="0" w:space="0" w:color="auto"/>
      </w:pBdr>
      <w:shd w:val="clear" w:color="000000" w:fill="FFFFFF"/>
      <w:spacing w:before="100" w:beforeAutospacing="1" w:after="100" w:afterAutospacing="1" w:line="240" w:lineRule="auto"/>
      <w:jc w:val="center"/>
      <w:textAlignment w:val="center"/>
    </w:pPr>
    <w:rPr>
      <w:rFonts w:ascii="Arial" w:eastAsia="Times New Roman" w:hAnsi="Arial" w:cs="Arial"/>
      <w:color w:val="264A60"/>
      <w:sz w:val="18"/>
      <w:szCs w:val="18"/>
    </w:rPr>
  </w:style>
  <w:style w:type="paragraph" w:customStyle="1" w:styleId="xl86">
    <w:name w:val="xl86"/>
    <w:basedOn w:val="Normal"/>
    <w:rsid w:val="00AC05EB"/>
    <w:pPr>
      <w:pBdr>
        <w:top w:val="single" w:sz="8" w:space="0" w:color="AEAEAE"/>
        <w:left w:val="none" w:sz="0" w:space="0" w:color="auto"/>
        <w:bottom w:val="single" w:sz="8" w:space="0" w:color="AEAEAE"/>
        <w:right w:val="none" w:sz="0" w:space="0" w:color="auto"/>
        <w:between w:val="none" w:sz="0" w:space="0" w:color="auto"/>
      </w:pBdr>
      <w:shd w:val="clear" w:color="000000" w:fill="F9F9FB"/>
      <w:spacing w:before="100" w:beforeAutospacing="1" w:after="100" w:afterAutospacing="1" w:line="240" w:lineRule="auto"/>
      <w:jc w:val="right"/>
      <w:textAlignment w:val="center"/>
    </w:pPr>
    <w:rPr>
      <w:rFonts w:ascii="Arial" w:eastAsia="Times New Roman" w:hAnsi="Arial" w:cs="Arial"/>
      <w:color w:val="010205"/>
      <w:sz w:val="18"/>
      <w:szCs w:val="18"/>
    </w:rPr>
  </w:style>
  <w:style w:type="paragraph" w:customStyle="1" w:styleId="xl87">
    <w:name w:val="xl87"/>
    <w:basedOn w:val="Normal"/>
    <w:rsid w:val="00AC05EB"/>
    <w:pPr>
      <w:pBdr>
        <w:top w:val="none" w:sz="0" w:space="0" w:color="auto"/>
        <w:left w:val="none" w:sz="0" w:space="0" w:color="auto"/>
        <w:bottom w:val="single" w:sz="8" w:space="0" w:color="152935"/>
        <w:right w:val="none" w:sz="0" w:space="0" w:color="auto"/>
        <w:between w:val="none" w:sz="0" w:space="0" w:color="auto"/>
      </w:pBdr>
      <w:shd w:val="clear" w:color="000000" w:fill="E0E0E0"/>
      <w:spacing w:before="100" w:beforeAutospacing="1" w:after="100" w:afterAutospacing="1" w:line="240" w:lineRule="auto"/>
      <w:textAlignment w:val="center"/>
    </w:pPr>
    <w:rPr>
      <w:rFonts w:ascii="Arial" w:eastAsia="Times New Roman" w:hAnsi="Arial" w:cs="Arial"/>
      <w:color w:val="264A60"/>
      <w:sz w:val="18"/>
      <w:szCs w:val="18"/>
    </w:rPr>
  </w:style>
  <w:style w:type="paragraph" w:customStyle="1" w:styleId="xl88">
    <w:name w:val="xl88"/>
    <w:basedOn w:val="Normal"/>
    <w:rsid w:val="00AC05EB"/>
    <w:pPr>
      <w:pBdr>
        <w:top w:val="none" w:sz="0" w:space="0" w:color="auto"/>
        <w:left w:val="none" w:sz="0" w:space="0" w:color="auto"/>
        <w:bottom w:val="single" w:sz="8" w:space="0" w:color="152935"/>
        <w:right w:val="single" w:sz="8" w:space="0" w:color="E0E0E0"/>
        <w:between w:val="none" w:sz="0" w:space="0" w:color="auto"/>
      </w:pBdr>
      <w:shd w:val="clear" w:color="000000" w:fill="F9F9FB"/>
      <w:spacing w:before="100" w:beforeAutospacing="1" w:after="100" w:afterAutospacing="1" w:line="240" w:lineRule="auto"/>
      <w:textAlignment w:val="center"/>
    </w:pPr>
    <w:rPr>
      <w:rFonts w:ascii="Times New Roman" w:eastAsia="Times New Roman" w:hAnsi="Times New Roman" w:cs="Times New Roman"/>
      <w:color w:val="auto"/>
    </w:rPr>
  </w:style>
  <w:style w:type="paragraph" w:customStyle="1" w:styleId="xl89">
    <w:name w:val="xl89"/>
    <w:basedOn w:val="Normal"/>
    <w:rsid w:val="00AC05EB"/>
    <w:pPr>
      <w:pBdr>
        <w:top w:val="none" w:sz="0" w:space="0" w:color="auto"/>
        <w:left w:val="none" w:sz="0" w:space="0" w:color="auto"/>
        <w:bottom w:val="single" w:sz="8" w:space="0" w:color="152935"/>
        <w:right w:val="single" w:sz="8" w:space="0" w:color="E0E0E0"/>
        <w:between w:val="none" w:sz="0" w:space="0" w:color="auto"/>
      </w:pBdr>
      <w:shd w:val="clear" w:color="000000" w:fill="F9F9FB"/>
      <w:spacing w:before="100" w:beforeAutospacing="1" w:after="100" w:afterAutospacing="1" w:line="240" w:lineRule="auto"/>
      <w:jc w:val="right"/>
      <w:textAlignment w:val="center"/>
    </w:pPr>
    <w:rPr>
      <w:rFonts w:ascii="Arial" w:eastAsia="Times New Roman" w:hAnsi="Arial" w:cs="Arial"/>
      <w:color w:val="010205"/>
      <w:sz w:val="18"/>
      <w:szCs w:val="18"/>
    </w:rPr>
  </w:style>
  <w:style w:type="paragraph" w:customStyle="1" w:styleId="xl90">
    <w:name w:val="xl90"/>
    <w:basedOn w:val="Normal"/>
    <w:rsid w:val="00AC05EB"/>
    <w:pPr>
      <w:pBdr>
        <w:top w:val="none" w:sz="0" w:space="0" w:color="auto"/>
        <w:left w:val="none" w:sz="0" w:space="0" w:color="auto"/>
        <w:bottom w:val="single" w:sz="8" w:space="0" w:color="152935"/>
        <w:right w:val="none" w:sz="0" w:space="0" w:color="auto"/>
        <w:between w:val="none" w:sz="0" w:space="0" w:color="auto"/>
      </w:pBdr>
      <w:shd w:val="clear" w:color="000000" w:fill="F9F9FB"/>
      <w:spacing w:before="100" w:beforeAutospacing="1" w:after="100" w:afterAutospacing="1" w:line="240" w:lineRule="auto"/>
      <w:jc w:val="right"/>
      <w:textAlignment w:val="center"/>
    </w:pPr>
    <w:rPr>
      <w:rFonts w:ascii="Arial" w:eastAsia="Times New Roman" w:hAnsi="Arial" w:cs="Arial"/>
      <w:color w:val="010205"/>
      <w:sz w:val="18"/>
      <w:szCs w:val="18"/>
    </w:rPr>
  </w:style>
  <w:style w:type="paragraph" w:customStyle="1" w:styleId="xl91">
    <w:name w:val="xl91"/>
    <w:basedOn w:val="Normal"/>
    <w:rsid w:val="00AC05EB"/>
    <w:pPr>
      <w:pBdr>
        <w:top w:val="single" w:sz="8" w:space="0" w:color="152935"/>
        <w:left w:val="none" w:sz="0" w:space="0" w:color="auto"/>
        <w:bottom w:val="none" w:sz="0" w:space="0" w:color="auto"/>
        <w:right w:val="none" w:sz="0" w:space="0" w:color="auto"/>
        <w:between w:val="none" w:sz="0" w:space="0" w:color="auto"/>
      </w:pBdr>
      <w:shd w:val="clear" w:color="000000" w:fill="FFFFFF"/>
      <w:spacing w:before="100" w:beforeAutospacing="1" w:after="100" w:afterAutospacing="1" w:line="240" w:lineRule="auto"/>
      <w:textAlignment w:val="center"/>
    </w:pPr>
    <w:rPr>
      <w:rFonts w:ascii="Arial" w:eastAsia="Times New Roman" w:hAnsi="Arial" w:cs="Arial"/>
      <w:color w:val="010205"/>
      <w:sz w:val="18"/>
      <w:szCs w:val="18"/>
    </w:rPr>
  </w:style>
  <w:style w:type="table" w:styleId="ListTable3-Accent1">
    <w:name w:val="List Table 3 Accent 1"/>
    <w:basedOn w:val="TableNormal"/>
    <w:uiPriority w:val="48"/>
    <w:rsid w:val="001A55A1"/>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1A55A1"/>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6Colorful-Accent1">
    <w:name w:val="List Table 6 Colorful Accent 1"/>
    <w:basedOn w:val="TableNormal"/>
    <w:uiPriority w:val="51"/>
    <w:rsid w:val="00552D17"/>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unicode">
    <w:name w:val="unicode"/>
    <w:basedOn w:val="DefaultParagraphFont"/>
    <w:rsid w:val="006C741A"/>
  </w:style>
  <w:style w:type="paragraph" w:customStyle="1" w:styleId="font0">
    <w:name w:val="font0"/>
    <w:basedOn w:val="Normal"/>
    <w:rsid w:val="00CC6834"/>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Calibri" w:eastAsia="Times New Roman" w:hAnsi="Calibri" w:cs="Calibri"/>
      <w:sz w:val="22"/>
      <w:szCs w:val="22"/>
    </w:rPr>
  </w:style>
  <w:style w:type="table" w:customStyle="1" w:styleId="apa">
    <w:name w:val="apa"/>
    <w:basedOn w:val="TableNormal"/>
    <w:uiPriority w:val="99"/>
    <w:rsid w:val="00E46E86"/>
    <w:pPr>
      <w:spacing w:after="0" w:line="240" w:lineRule="auto"/>
    </w:pPr>
    <w:tblPr/>
  </w:style>
  <w:style w:type="paragraph" w:styleId="BodyText">
    <w:name w:val="Body Text"/>
    <w:basedOn w:val="Normal"/>
    <w:link w:val="BodyTextChar"/>
    <w:uiPriority w:val="1"/>
    <w:qFormat/>
    <w:rsid w:val="00F9083A"/>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pPr>
    <w:rPr>
      <w:rFonts w:ascii="Trebuchet MS" w:eastAsia="Trebuchet MS" w:hAnsi="Trebuchet MS" w:cs="Trebuchet MS"/>
      <w:color w:val="auto"/>
      <w:sz w:val="22"/>
      <w:szCs w:val="22"/>
      <w:lang w:bidi="ar-SA"/>
    </w:rPr>
  </w:style>
  <w:style w:type="character" w:customStyle="1" w:styleId="BodyTextChar">
    <w:name w:val="Body Text Char"/>
    <w:basedOn w:val="DefaultParagraphFont"/>
    <w:link w:val="BodyText"/>
    <w:uiPriority w:val="1"/>
    <w:rsid w:val="00F9083A"/>
    <w:rPr>
      <w:rFonts w:ascii="Trebuchet MS" w:eastAsia="Trebuchet MS" w:hAnsi="Trebuchet MS" w:cs="Trebuchet MS"/>
      <w:lang w:bidi="ar-SA"/>
    </w:rPr>
  </w:style>
  <w:style w:type="paragraph" w:customStyle="1" w:styleId="TableParagraph">
    <w:name w:val="Table Paragraph"/>
    <w:basedOn w:val="Normal"/>
    <w:uiPriority w:val="1"/>
    <w:qFormat/>
    <w:rsid w:val="00F9083A"/>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pPr>
    <w:rPr>
      <w:rFonts w:ascii="Trebuchet MS" w:eastAsia="Trebuchet MS" w:hAnsi="Trebuchet MS" w:cs="Trebuchet MS"/>
      <w:color w:val="auto"/>
      <w:sz w:val="22"/>
      <w:szCs w:val="22"/>
      <w:lang w:bidi="ar-SA"/>
    </w:rPr>
  </w:style>
  <w:style w:type="paragraph" w:customStyle="1" w:styleId="styled">
    <w:name w:val="styled"/>
    <w:basedOn w:val="Normal"/>
    <w:rsid w:val="00717B0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rPr>
  </w:style>
  <w:style w:type="paragraph" w:customStyle="1" w:styleId="Normal1">
    <w:name w:val="Normal1"/>
    <w:rsid w:val="007B3AAE"/>
    <w:pPr>
      <w:spacing w:after="0" w:line="480" w:lineRule="auto"/>
      <w:ind w:firstLine="420"/>
    </w:pPr>
    <w:rPr>
      <w:rFonts w:ascii="Times New Roman" w:eastAsia="Times New Roman" w:hAnsi="Times New Roman" w:cs="Times New Roman"/>
      <w:color w:val="000000"/>
      <w:sz w:val="24"/>
      <w:szCs w:val="24"/>
      <w:lang w:bidi="ar-SA"/>
    </w:rPr>
  </w:style>
  <w:style w:type="paragraph" w:styleId="TOC4">
    <w:name w:val="toc 4"/>
    <w:basedOn w:val="Normal"/>
    <w:next w:val="Normal"/>
    <w:autoRedefine/>
    <w:uiPriority w:val="39"/>
    <w:unhideWhenUsed/>
    <w:rsid w:val="00990183"/>
    <w:pPr>
      <w:pBdr>
        <w:top w:val="none" w:sz="0" w:space="0" w:color="auto"/>
        <w:left w:val="none" w:sz="0" w:space="0" w:color="auto"/>
        <w:bottom w:val="none" w:sz="0" w:space="0" w:color="auto"/>
        <w:right w:val="none" w:sz="0" w:space="0" w:color="auto"/>
        <w:between w:val="none" w:sz="0" w:space="0" w:color="auto"/>
      </w:pBdr>
      <w:spacing w:after="100" w:line="259" w:lineRule="auto"/>
      <w:ind w:left="660"/>
    </w:pPr>
    <w:rPr>
      <w:rFonts w:asciiTheme="minorHAnsi" w:eastAsiaTheme="minorEastAsia" w:hAnsiTheme="minorHAnsi" w:cstheme="minorBidi"/>
      <w:color w:val="auto"/>
      <w:sz w:val="22"/>
      <w:szCs w:val="22"/>
    </w:rPr>
  </w:style>
  <w:style w:type="paragraph" w:styleId="TOC5">
    <w:name w:val="toc 5"/>
    <w:basedOn w:val="Normal"/>
    <w:next w:val="Normal"/>
    <w:autoRedefine/>
    <w:uiPriority w:val="39"/>
    <w:unhideWhenUsed/>
    <w:rsid w:val="00990183"/>
    <w:pPr>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sz w:val="22"/>
      <w:szCs w:val="22"/>
    </w:rPr>
  </w:style>
  <w:style w:type="paragraph" w:styleId="TOC6">
    <w:name w:val="toc 6"/>
    <w:basedOn w:val="Normal"/>
    <w:next w:val="Normal"/>
    <w:autoRedefine/>
    <w:uiPriority w:val="39"/>
    <w:unhideWhenUsed/>
    <w:rsid w:val="00990183"/>
    <w:pPr>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sz w:val="22"/>
      <w:szCs w:val="22"/>
    </w:rPr>
  </w:style>
  <w:style w:type="paragraph" w:styleId="TOC7">
    <w:name w:val="toc 7"/>
    <w:basedOn w:val="Normal"/>
    <w:next w:val="Normal"/>
    <w:autoRedefine/>
    <w:uiPriority w:val="39"/>
    <w:unhideWhenUsed/>
    <w:rsid w:val="00990183"/>
    <w:pPr>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sz w:val="22"/>
      <w:szCs w:val="22"/>
    </w:rPr>
  </w:style>
  <w:style w:type="paragraph" w:styleId="TOC8">
    <w:name w:val="toc 8"/>
    <w:basedOn w:val="Normal"/>
    <w:next w:val="Normal"/>
    <w:autoRedefine/>
    <w:uiPriority w:val="39"/>
    <w:unhideWhenUsed/>
    <w:rsid w:val="00990183"/>
    <w:pPr>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sz w:val="22"/>
      <w:szCs w:val="22"/>
    </w:rPr>
  </w:style>
  <w:style w:type="paragraph" w:styleId="TOC9">
    <w:name w:val="toc 9"/>
    <w:basedOn w:val="Normal"/>
    <w:next w:val="Normal"/>
    <w:autoRedefine/>
    <w:uiPriority w:val="39"/>
    <w:unhideWhenUsed/>
    <w:rsid w:val="00990183"/>
    <w:pPr>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sz w:val="22"/>
      <w:szCs w:val="22"/>
    </w:rPr>
  </w:style>
  <w:style w:type="paragraph" w:styleId="EndnoteText">
    <w:name w:val="endnote text"/>
    <w:basedOn w:val="Normal"/>
    <w:link w:val="EndnoteTextChar"/>
    <w:uiPriority w:val="99"/>
    <w:semiHidden/>
    <w:unhideWhenUsed/>
    <w:rsid w:val="00F52A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2A0C"/>
    <w:rPr>
      <w:rFonts w:asciiTheme="majorBidi" w:hAnsiTheme="majorBidi" w:cstheme="majorBidi"/>
      <w:color w:val="000000"/>
      <w:sz w:val="20"/>
      <w:szCs w:val="20"/>
    </w:rPr>
  </w:style>
  <w:style w:type="character" w:styleId="EndnoteReference">
    <w:name w:val="endnote reference"/>
    <w:basedOn w:val="DefaultParagraphFont"/>
    <w:uiPriority w:val="99"/>
    <w:semiHidden/>
    <w:unhideWhenUsed/>
    <w:rsid w:val="00F52A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4891">
      <w:bodyDiv w:val="1"/>
      <w:marLeft w:val="0"/>
      <w:marRight w:val="0"/>
      <w:marTop w:val="0"/>
      <w:marBottom w:val="0"/>
      <w:divBdr>
        <w:top w:val="none" w:sz="0" w:space="0" w:color="auto"/>
        <w:left w:val="none" w:sz="0" w:space="0" w:color="auto"/>
        <w:bottom w:val="none" w:sz="0" w:space="0" w:color="auto"/>
        <w:right w:val="none" w:sz="0" w:space="0" w:color="auto"/>
      </w:divBdr>
    </w:div>
    <w:div w:id="30493746">
      <w:bodyDiv w:val="1"/>
      <w:marLeft w:val="0"/>
      <w:marRight w:val="0"/>
      <w:marTop w:val="0"/>
      <w:marBottom w:val="0"/>
      <w:divBdr>
        <w:top w:val="none" w:sz="0" w:space="0" w:color="auto"/>
        <w:left w:val="none" w:sz="0" w:space="0" w:color="auto"/>
        <w:bottom w:val="none" w:sz="0" w:space="0" w:color="auto"/>
        <w:right w:val="none" w:sz="0" w:space="0" w:color="auto"/>
      </w:divBdr>
    </w:div>
    <w:div w:id="37359651">
      <w:bodyDiv w:val="1"/>
      <w:marLeft w:val="0"/>
      <w:marRight w:val="0"/>
      <w:marTop w:val="0"/>
      <w:marBottom w:val="0"/>
      <w:divBdr>
        <w:top w:val="none" w:sz="0" w:space="0" w:color="auto"/>
        <w:left w:val="none" w:sz="0" w:space="0" w:color="auto"/>
        <w:bottom w:val="none" w:sz="0" w:space="0" w:color="auto"/>
        <w:right w:val="none" w:sz="0" w:space="0" w:color="auto"/>
      </w:divBdr>
    </w:div>
    <w:div w:id="42751750">
      <w:bodyDiv w:val="1"/>
      <w:marLeft w:val="0"/>
      <w:marRight w:val="0"/>
      <w:marTop w:val="0"/>
      <w:marBottom w:val="0"/>
      <w:divBdr>
        <w:top w:val="none" w:sz="0" w:space="0" w:color="auto"/>
        <w:left w:val="none" w:sz="0" w:space="0" w:color="auto"/>
        <w:bottom w:val="none" w:sz="0" w:space="0" w:color="auto"/>
        <w:right w:val="none" w:sz="0" w:space="0" w:color="auto"/>
      </w:divBdr>
    </w:div>
    <w:div w:id="63263939">
      <w:bodyDiv w:val="1"/>
      <w:marLeft w:val="0"/>
      <w:marRight w:val="0"/>
      <w:marTop w:val="0"/>
      <w:marBottom w:val="0"/>
      <w:divBdr>
        <w:top w:val="none" w:sz="0" w:space="0" w:color="auto"/>
        <w:left w:val="none" w:sz="0" w:space="0" w:color="auto"/>
        <w:bottom w:val="none" w:sz="0" w:space="0" w:color="auto"/>
        <w:right w:val="none" w:sz="0" w:space="0" w:color="auto"/>
      </w:divBdr>
    </w:div>
    <w:div w:id="94326266">
      <w:bodyDiv w:val="1"/>
      <w:marLeft w:val="0"/>
      <w:marRight w:val="0"/>
      <w:marTop w:val="0"/>
      <w:marBottom w:val="0"/>
      <w:divBdr>
        <w:top w:val="none" w:sz="0" w:space="0" w:color="auto"/>
        <w:left w:val="none" w:sz="0" w:space="0" w:color="auto"/>
        <w:bottom w:val="none" w:sz="0" w:space="0" w:color="auto"/>
        <w:right w:val="none" w:sz="0" w:space="0" w:color="auto"/>
      </w:divBdr>
    </w:div>
    <w:div w:id="99570309">
      <w:bodyDiv w:val="1"/>
      <w:marLeft w:val="0"/>
      <w:marRight w:val="0"/>
      <w:marTop w:val="0"/>
      <w:marBottom w:val="0"/>
      <w:divBdr>
        <w:top w:val="none" w:sz="0" w:space="0" w:color="auto"/>
        <w:left w:val="none" w:sz="0" w:space="0" w:color="auto"/>
        <w:bottom w:val="none" w:sz="0" w:space="0" w:color="auto"/>
        <w:right w:val="none" w:sz="0" w:space="0" w:color="auto"/>
      </w:divBdr>
    </w:div>
    <w:div w:id="110590003">
      <w:bodyDiv w:val="1"/>
      <w:marLeft w:val="0"/>
      <w:marRight w:val="0"/>
      <w:marTop w:val="0"/>
      <w:marBottom w:val="0"/>
      <w:divBdr>
        <w:top w:val="none" w:sz="0" w:space="0" w:color="auto"/>
        <w:left w:val="none" w:sz="0" w:space="0" w:color="auto"/>
        <w:bottom w:val="none" w:sz="0" w:space="0" w:color="auto"/>
        <w:right w:val="none" w:sz="0" w:space="0" w:color="auto"/>
      </w:divBdr>
    </w:div>
    <w:div w:id="133717487">
      <w:bodyDiv w:val="1"/>
      <w:marLeft w:val="0"/>
      <w:marRight w:val="0"/>
      <w:marTop w:val="0"/>
      <w:marBottom w:val="0"/>
      <w:divBdr>
        <w:top w:val="none" w:sz="0" w:space="0" w:color="auto"/>
        <w:left w:val="none" w:sz="0" w:space="0" w:color="auto"/>
        <w:bottom w:val="none" w:sz="0" w:space="0" w:color="auto"/>
        <w:right w:val="none" w:sz="0" w:space="0" w:color="auto"/>
      </w:divBdr>
    </w:div>
    <w:div w:id="155809502">
      <w:bodyDiv w:val="1"/>
      <w:marLeft w:val="0"/>
      <w:marRight w:val="0"/>
      <w:marTop w:val="0"/>
      <w:marBottom w:val="0"/>
      <w:divBdr>
        <w:top w:val="none" w:sz="0" w:space="0" w:color="auto"/>
        <w:left w:val="none" w:sz="0" w:space="0" w:color="auto"/>
        <w:bottom w:val="none" w:sz="0" w:space="0" w:color="auto"/>
        <w:right w:val="none" w:sz="0" w:space="0" w:color="auto"/>
      </w:divBdr>
    </w:div>
    <w:div w:id="200096613">
      <w:bodyDiv w:val="1"/>
      <w:marLeft w:val="0"/>
      <w:marRight w:val="0"/>
      <w:marTop w:val="0"/>
      <w:marBottom w:val="0"/>
      <w:divBdr>
        <w:top w:val="none" w:sz="0" w:space="0" w:color="auto"/>
        <w:left w:val="none" w:sz="0" w:space="0" w:color="auto"/>
        <w:bottom w:val="none" w:sz="0" w:space="0" w:color="auto"/>
        <w:right w:val="none" w:sz="0" w:space="0" w:color="auto"/>
      </w:divBdr>
    </w:div>
    <w:div w:id="202253996">
      <w:bodyDiv w:val="1"/>
      <w:marLeft w:val="0"/>
      <w:marRight w:val="0"/>
      <w:marTop w:val="0"/>
      <w:marBottom w:val="0"/>
      <w:divBdr>
        <w:top w:val="none" w:sz="0" w:space="0" w:color="auto"/>
        <w:left w:val="none" w:sz="0" w:space="0" w:color="auto"/>
        <w:bottom w:val="none" w:sz="0" w:space="0" w:color="auto"/>
        <w:right w:val="none" w:sz="0" w:space="0" w:color="auto"/>
      </w:divBdr>
    </w:div>
    <w:div w:id="235553613">
      <w:bodyDiv w:val="1"/>
      <w:marLeft w:val="0"/>
      <w:marRight w:val="0"/>
      <w:marTop w:val="0"/>
      <w:marBottom w:val="0"/>
      <w:divBdr>
        <w:top w:val="none" w:sz="0" w:space="0" w:color="auto"/>
        <w:left w:val="none" w:sz="0" w:space="0" w:color="auto"/>
        <w:bottom w:val="none" w:sz="0" w:space="0" w:color="auto"/>
        <w:right w:val="none" w:sz="0" w:space="0" w:color="auto"/>
      </w:divBdr>
      <w:divsChild>
        <w:div w:id="1664315954">
          <w:marLeft w:val="0"/>
          <w:marRight w:val="0"/>
          <w:marTop w:val="0"/>
          <w:marBottom w:val="240"/>
          <w:divBdr>
            <w:top w:val="none" w:sz="0" w:space="0" w:color="auto"/>
            <w:left w:val="none" w:sz="0" w:space="0" w:color="auto"/>
            <w:bottom w:val="none" w:sz="0" w:space="0" w:color="auto"/>
            <w:right w:val="none" w:sz="0" w:space="0" w:color="auto"/>
          </w:divBdr>
        </w:div>
      </w:divsChild>
    </w:div>
    <w:div w:id="263348637">
      <w:bodyDiv w:val="1"/>
      <w:marLeft w:val="0"/>
      <w:marRight w:val="0"/>
      <w:marTop w:val="0"/>
      <w:marBottom w:val="0"/>
      <w:divBdr>
        <w:top w:val="none" w:sz="0" w:space="0" w:color="auto"/>
        <w:left w:val="none" w:sz="0" w:space="0" w:color="auto"/>
        <w:bottom w:val="none" w:sz="0" w:space="0" w:color="auto"/>
        <w:right w:val="none" w:sz="0" w:space="0" w:color="auto"/>
      </w:divBdr>
    </w:div>
    <w:div w:id="276790241">
      <w:bodyDiv w:val="1"/>
      <w:marLeft w:val="0"/>
      <w:marRight w:val="0"/>
      <w:marTop w:val="0"/>
      <w:marBottom w:val="0"/>
      <w:divBdr>
        <w:top w:val="none" w:sz="0" w:space="0" w:color="auto"/>
        <w:left w:val="none" w:sz="0" w:space="0" w:color="auto"/>
        <w:bottom w:val="none" w:sz="0" w:space="0" w:color="auto"/>
        <w:right w:val="none" w:sz="0" w:space="0" w:color="auto"/>
      </w:divBdr>
    </w:div>
    <w:div w:id="277563080">
      <w:bodyDiv w:val="1"/>
      <w:marLeft w:val="0"/>
      <w:marRight w:val="0"/>
      <w:marTop w:val="0"/>
      <w:marBottom w:val="0"/>
      <w:divBdr>
        <w:top w:val="none" w:sz="0" w:space="0" w:color="auto"/>
        <w:left w:val="none" w:sz="0" w:space="0" w:color="auto"/>
        <w:bottom w:val="none" w:sz="0" w:space="0" w:color="auto"/>
        <w:right w:val="none" w:sz="0" w:space="0" w:color="auto"/>
      </w:divBdr>
    </w:div>
    <w:div w:id="313222958">
      <w:bodyDiv w:val="1"/>
      <w:marLeft w:val="0"/>
      <w:marRight w:val="0"/>
      <w:marTop w:val="0"/>
      <w:marBottom w:val="0"/>
      <w:divBdr>
        <w:top w:val="none" w:sz="0" w:space="0" w:color="auto"/>
        <w:left w:val="none" w:sz="0" w:space="0" w:color="auto"/>
        <w:bottom w:val="none" w:sz="0" w:space="0" w:color="auto"/>
        <w:right w:val="none" w:sz="0" w:space="0" w:color="auto"/>
      </w:divBdr>
    </w:div>
    <w:div w:id="339090514">
      <w:bodyDiv w:val="1"/>
      <w:marLeft w:val="0"/>
      <w:marRight w:val="0"/>
      <w:marTop w:val="0"/>
      <w:marBottom w:val="0"/>
      <w:divBdr>
        <w:top w:val="none" w:sz="0" w:space="0" w:color="auto"/>
        <w:left w:val="none" w:sz="0" w:space="0" w:color="auto"/>
        <w:bottom w:val="none" w:sz="0" w:space="0" w:color="auto"/>
        <w:right w:val="none" w:sz="0" w:space="0" w:color="auto"/>
      </w:divBdr>
    </w:div>
    <w:div w:id="339822627">
      <w:bodyDiv w:val="1"/>
      <w:marLeft w:val="0"/>
      <w:marRight w:val="0"/>
      <w:marTop w:val="0"/>
      <w:marBottom w:val="0"/>
      <w:divBdr>
        <w:top w:val="none" w:sz="0" w:space="0" w:color="auto"/>
        <w:left w:val="none" w:sz="0" w:space="0" w:color="auto"/>
        <w:bottom w:val="none" w:sz="0" w:space="0" w:color="auto"/>
        <w:right w:val="none" w:sz="0" w:space="0" w:color="auto"/>
      </w:divBdr>
    </w:div>
    <w:div w:id="352613831">
      <w:bodyDiv w:val="1"/>
      <w:marLeft w:val="0"/>
      <w:marRight w:val="0"/>
      <w:marTop w:val="0"/>
      <w:marBottom w:val="0"/>
      <w:divBdr>
        <w:top w:val="none" w:sz="0" w:space="0" w:color="auto"/>
        <w:left w:val="none" w:sz="0" w:space="0" w:color="auto"/>
        <w:bottom w:val="none" w:sz="0" w:space="0" w:color="auto"/>
        <w:right w:val="none" w:sz="0" w:space="0" w:color="auto"/>
      </w:divBdr>
    </w:div>
    <w:div w:id="363407888">
      <w:bodyDiv w:val="1"/>
      <w:marLeft w:val="0"/>
      <w:marRight w:val="0"/>
      <w:marTop w:val="0"/>
      <w:marBottom w:val="0"/>
      <w:divBdr>
        <w:top w:val="none" w:sz="0" w:space="0" w:color="auto"/>
        <w:left w:val="none" w:sz="0" w:space="0" w:color="auto"/>
        <w:bottom w:val="none" w:sz="0" w:space="0" w:color="auto"/>
        <w:right w:val="none" w:sz="0" w:space="0" w:color="auto"/>
      </w:divBdr>
    </w:div>
    <w:div w:id="370690247">
      <w:bodyDiv w:val="1"/>
      <w:marLeft w:val="0"/>
      <w:marRight w:val="0"/>
      <w:marTop w:val="0"/>
      <w:marBottom w:val="0"/>
      <w:divBdr>
        <w:top w:val="none" w:sz="0" w:space="0" w:color="auto"/>
        <w:left w:val="none" w:sz="0" w:space="0" w:color="auto"/>
        <w:bottom w:val="none" w:sz="0" w:space="0" w:color="auto"/>
        <w:right w:val="none" w:sz="0" w:space="0" w:color="auto"/>
      </w:divBdr>
      <w:divsChild>
        <w:div w:id="392240467">
          <w:marLeft w:val="0"/>
          <w:marRight w:val="0"/>
          <w:marTop w:val="0"/>
          <w:marBottom w:val="0"/>
          <w:divBdr>
            <w:top w:val="none" w:sz="0" w:space="0" w:color="auto"/>
            <w:left w:val="none" w:sz="0" w:space="0" w:color="auto"/>
            <w:bottom w:val="none" w:sz="0" w:space="0" w:color="auto"/>
            <w:right w:val="none" w:sz="0" w:space="0" w:color="auto"/>
          </w:divBdr>
          <w:divsChild>
            <w:div w:id="1046028868">
              <w:marLeft w:val="0"/>
              <w:marRight w:val="0"/>
              <w:marTop w:val="0"/>
              <w:marBottom w:val="0"/>
              <w:divBdr>
                <w:top w:val="none" w:sz="0" w:space="0" w:color="auto"/>
                <w:left w:val="none" w:sz="0" w:space="0" w:color="auto"/>
                <w:bottom w:val="none" w:sz="0" w:space="0" w:color="auto"/>
                <w:right w:val="none" w:sz="0" w:space="0" w:color="auto"/>
              </w:divBdr>
              <w:divsChild>
                <w:div w:id="160122313">
                  <w:marLeft w:val="0"/>
                  <w:marRight w:val="0"/>
                  <w:marTop w:val="0"/>
                  <w:marBottom w:val="0"/>
                  <w:divBdr>
                    <w:top w:val="none" w:sz="0" w:space="0" w:color="auto"/>
                    <w:left w:val="none" w:sz="0" w:space="0" w:color="auto"/>
                    <w:bottom w:val="none" w:sz="0" w:space="0" w:color="auto"/>
                    <w:right w:val="none" w:sz="0" w:space="0" w:color="auto"/>
                  </w:divBdr>
                  <w:divsChild>
                    <w:div w:id="248345438">
                      <w:marLeft w:val="300"/>
                      <w:marRight w:val="0"/>
                      <w:marTop w:val="0"/>
                      <w:marBottom w:val="0"/>
                      <w:divBdr>
                        <w:top w:val="none" w:sz="0" w:space="0" w:color="auto"/>
                        <w:left w:val="none" w:sz="0" w:space="0" w:color="auto"/>
                        <w:bottom w:val="none" w:sz="0" w:space="0" w:color="auto"/>
                        <w:right w:val="none" w:sz="0" w:space="0" w:color="auto"/>
                      </w:divBdr>
                      <w:divsChild>
                        <w:div w:id="2032877209">
                          <w:marLeft w:val="-300"/>
                          <w:marRight w:val="0"/>
                          <w:marTop w:val="0"/>
                          <w:marBottom w:val="0"/>
                          <w:divBdr>
                            <w:top w:val="none" w:sz="0" w:space="0" w:color="auto"/>
                            <w:left w:val="none" w:sz="0" w:space="0" w:color="auto"/>
                            <w:bottom w:val="none" w:sz="0" w:space="0" w:color="auto"/>
                            <w:right w:val="none" w:sz="0" w:space="0" w:color="auto"/>
                          </w:divBdr>
                          <w:divsChild>
                            <w:div w:id="1775008843">
                              <w:marLeft w:val="0"/>
                              <w:marRight w:val="0"/>
                              <w:marTop w:val="0"/>
                              <w:marBottom w:val="0"/>
                              <w:divBdr>
                                <w:top w:val="none" w:sz="0" w:space="0" w:color="auto"/>
                                <w:left w:val="none" w:sz="0" w:space="0" w:color="auto"/>
                                <w:bottom w:val="none" w:sz="0" w:space="0" w:color="auto"/>
                                <w:right w:val="none" w:sz="0" w:space="0" w:color="auto"/>
                              </w:divBdr>
                              <w:divsChild>
                                <w:div w:id="81136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9524918">
          <w:marLeft w:val="0"/>
          <w:marRight w:val="0"/>
          <w:marTop w:val="0"/>
          <w:marBottom w:val="0"/>
          <w:divBdr>
            <w:top w:val="none" w:sz="0" w:space="0" w:color="auto"/>
            <w:left w:val="none" w:sz="0" w:space="0" w:color="auto"/>
            <w:bottom w:val="none" w:sz="0" w:space="0" w:color="auto"/>
            <w:right w:val="none" w:sz="0" w:space="0" w:color="auto"/>
          </w:divBdr>
          <w:divsChild>
            <w:div w:id="1551069237">
              <w:marLeft w:val="0"/>
              <w:marRight w:val="0"/>
              <w:marTop w:val="0"/>
              <w:marBottom w:val="0"/>
              <w:divBdr>
                <w:top w:val="none" w:sz="0" w:space="0" w:color="auto"/>
                <w:left w:val="none" w:sz="0" w:space="0" w:color="auto"/>
                <w:bottom w:val="none" w:sz="0" w:space="0" w:color="auto"/>
                <w:right w:val="none" w:sz="0" w:space="0" w:color="auto"/>
              </w:divBdr>
              <w:divsChild>
                <w:div w:id="204258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542837">
      <w:bodyDiv w:val="1"/>
      <w:marLeft w:val="0"/>
      <w:marRight w:val="0"/>
      <w:marTop w:val="0"/>
      <w:marBottom w:val="0"/>
      <w:divBdr>
        <w:top w:val="none" w:sz="0" w:space="0" w:color="auto"/>
        <w:left w:val="none" w:sz="0" w:space="0" w:color="auto"/>
        <w:bottom w:val="none" w:sz="0" w:space="0" w:color="auto"/>
        <w:right w:val="none" w:sz="0" w:space="0" w:color="auto"/>
      </w:divBdr>
    </w:div>
    <w:div w:id="417869757">
      <w:bodyDiv w:val="1"/>
      <w:marLeft w:val="0"/>
      <w:marRight w:val="0"/>
      <w:marTop w:val="0"/>
      <w:marBottom w:val="0"/>
      <w:divBdr>
        <w:top w:val="none" w:sz="0" w:space="0" w:color="auto"/>
        <w:left w:val="none" w:sz="0" w:space="0" w:color="auto"/>
        <w:bottom w:val="none" w:sz="0" w:space="0" w:color="auto"/>
        <w:right w:val="none" w:sz="0" w:space="0" w:color="auto"/>
      </w:divBdr>
    </w:div>
    <w:div w:id="476646576">
      <w:bodyDiv w:val="1"/>
      <w:marLeft w:val="0"/>
      <w:marRight w:val="0"/>
      <w:marTop w:val="0"/>
      <w:marBottom w:val="0"/>
      <w:divBdr>
        <w:top w:val="none" w:sz="0" w:space="0" w:color="auto"/>
        <w:left w:val="none" w:sz="0" w:space="0" w:color="auto"/>
        <w:bottom w:val="none" w:sz="0" w:space="0" w:color="auto"/>
        <w:right w:val="none" w:sz="0" w:space="0" w:color="auto"/>
      </w:divBdr>
    </w:div>
    <w:div w:id="487018862">
      <w:bodyDiv w:val="1"/>
      <w:marLeft w:val="0"/>
      <w:marRight w:val="0"/>
      <w:marTop w:val="0"/>
      <w:marBottom w:val="0"/>
      <w:divBdr>
        <w:top w:val="none" w:sz="0" w:space="0" w:color="auto"/>
        <w:left w:val="none" w:sz="0" w:space="0" w:color="auto"/>
        <w:bottom w:val="none" w:sz="0" w:space="0" w:color="auto"/>
        <w:right w:val="none" w:sz="0" w:space="0" w:color="auto"/>
      </w:divBdr>
    </w:div>
    <w:div w:id="488598578">
      <w:bodyDiv w:val="1"/>
      <w:marLeft w:val="0"/>
      <w:marRight w:val="0"/>
      <w:marTop w:val="0"/>
      <w:marBottom w:val="0"/>
      <w:divBdr>
        <w:top w:val="none" w:sz="0" w:space="0" w:color="auto"/>
        <w:left w:val="none" w:sz="0" w:space="0" w:color="auto"/>
        <w:bottom w:val="none" w:sz="0" w:space="0" w:color="auto"/>
        <w:right w:val="none" w:sz="0" w:space="0" w:color="auto"/>
      </w:divBdr>
    </w:div>
    <w:div w:id="491141662">
      <w:bodyDiv w:val="1"/>
      <w:marLeft w:val="0"/>
      <w:marRight w:val="0"/>
      <w:marTop w:val="0"/>
      <w:marBottom w:val="0"/>
      <w:divBdr>
        <w:top w:val="none" w:sz="0" w:space="0" w:color="auto"/>
        <w:left w:val="none" w:sz="0" w:space="0" w:color="auto"/>
        <w:bottom w:val="none" w:sz="0" w:space="0" w:color="auto"/>
        <w:right w:val="none" w:sz="0" w:space="0" w:color="auto"/>
      </w:divBdr>
    </w:div>
    <w:div w:id="550579491">
      <w:bodyDiv w:val="1"/>
      <w:marLeft w:val="0"/>
      <w:marRight w:val="0"/>
      <w:marTop w:val="0"/>
      <w:marBottom w:val="0"/>
      <w:divBdr>
        <w:top w:val="none" w:sz="0" w:space="0" w:color="auto"/>
        <w:left w:val="none" w:sz="0" w:space="0" w:color="auto"/>
        <w:bottom w:val="none" w:sz="0" w:space="0" w:color="auto"/>
        <w:right w:val="none" w:sz="0" w:space="0" w:color="auto"/>
      </w:divBdr>
    </w:div>
    <w:div w:id="571353628">
      <w:bodyDiv w:val="1"/>
      <w:marLeft w:val="0"/>
      <w:marRight w:val="0"/>
      <w:marTop w:val="0"/>
      <w:marBottom w:val="0"/>
      <w:divBdr>
        <w:top w:val="none" w:sz="0" w:space="0" w:color="auto"/>
        <w:left w:val="none" w:sz="0" w:space="0" w:color="auto"/>
        <w:bottom w:val="none" w:sz="0" w:space="0" w:color="auto"/>
        <w:right w:val="none" w:sz="0" w:space="0" w:color="auto"/>
      </w:divBdr>
    </w:div>
    <w:div w:id="588007457">
      <w:bodyDiv w:val="1"/>
      <w:marLeft w:val="0"/>
      <w:marRight w:val="0"/>
      <w:marTop w:val="0"/>
      <w:marBottom w:val="0"/>
      <w:divBdr>
        <w:top w:val="none" w:sz="0" w:space="0" w:color="auto"/>
        <w:left w:val="none" w:sz="0" w:space="0" w:color="auto"/>
        <w:bottom w:val="none" w:sz="0" w:space="0" w:color="auto"/>
        <w:right w:val="none" w:sz="0" w:space="0" w:color="auto"/>
      </w:divBdr>
    </w:div>
    <w:div w:id="603071559">
      <w:bodyDiv w:val="1"/>
      <w:marLeft w:val="0"/>
      <w:marRight w:val="0"/>
      <w:marTop w:val="0"/>
      <w:marBottom w:val="0"/>
      <w:divBdr>
        <w:top w:val="none" w:sz="0" w:space="0" w:color="auto"/>
        <w:left w:val="none" w:sz="0" w:space="0" w:color="auto"/>
        <w:bottom w:val="none" w:sz="0" w:space="0" w:color="auto"/>
        <w:right w:val="none" w:sz="0" w:space="0" w:color="auto"/>
      </w:divBdr>
    </w:div>
    <w:div w:id="606080020">
      <w:bodyDiv w:val="1"/>
      <w:marLeft w:val="0"/>
      <w:marRight w:val="0"/>
      <w:marTop w:val="0"/>
      <w:marBottom w:val="0"/>
      <w:divBdr>
        <w:top w:val="none" w:sz="0" w:space="0" w:color="auto"/>
        <w:left w:val="none" w:sz="0" w:space="0" w:color="auto"/>
        <w:bottom w:val="none" w:sz="0" w:space="0" w:color="auto"/>
        <w:right w:val="none" w:sz="0" w:space="0" w:color="auto"/>
      </w:divBdr>
    </w:div>
    <w:div w:id="613903424">
      <w:bodyDiv w:val="1"/>
      <w:marLeft w:val="0"/>
      <w:marRight w:val="0"/>
      <w:marTop w:val="0"/>
      <w:marBottom w:val="0"/>
      <w:divBdr>
        <w:top w:val="none" w:sz="0" w:space="0" w:color="auto"/>
        <w:left w:val="none" w:sz="0" w:space="0" w:color="auto"/>
        <w:bottom w:val="none" w:sz="0" w:space="0" w:color="auto"/>
        <w:right w:val="none" w:sz="0" w:space="0" w:color="auto"/>
      </w:divBdr>
      <w:divsChild>
        <w:div w:id="2073657214">
          <w:marLeft w:val="-480"/>
          <w:marRight w:val="-480"/>
          <w:marTop w:val="360"/>
          <w:marBottom w:val="360"/>
          <w:divBdr>
            <w:top w:val="none" w:sz="0" w:space="0" w:color="auto"/>
            <w:left w:val="none" w:sz="0" w:space="0" w:color="auto"/>
            <w:bottom w:val="none" w:sz="0" w:space="0" w:color="auto"/>
            <w:right w:val="none" w:sz="0" w:space="0" w:color="auto"/>
          </w:divBdr>
        </w:div>
      </w:divsChild>
    </w:div>
    <w:div w:id="625047957">
      <w:bodyDiv w:val="1"/>
      <w:marLeft w:val="0"/>
      <w:marRight w:val="0"/>
      <w:marTop w:val="0"/>
      <w:marBottom w:val="0"/>
      <w:divBdr>
        <w:top w:val="none" w:sz="0" w:space="0" w:color="auto"/>
        <w:left w:val="none" w:sz="0" w:space="0" w:color="auto"/>
        <w:bottom w:val="none" w:sz="0" w:space="0" w:color="auto"/>
        <w:right w:val="none" w:sz="0" w:space="0" w:color="auto"/>
      </w:divBdr>
    </w:div>
    <w:div w:id="629361308">
      <w:bodyDiv w:val="1"/>
      <w:marLeft w:val="0"/>
      <w:marRight w:val="0"/>
      <w:marTop w:val="0"/>
      <w:marBottom w:val="0"/>
      <w:divBdr>
        <w:top w:val="none" w:sz="0" w:space="0" w:color="auto"/>
        <w:left w:val="none" w:sz="0" w:space="0" w:color="auto"/>
        <w:bottom w:val="none" w:sz="0" w:space="0" w:color="auto"/>
        <w:right w:val="none" w:sz="0" w:space="0" w:color="auto"/>
      </w:divBdr>
    </w:div>
    <w:div w:id="676659333">
      <w:bodyDiv w:val="1"/>
      <w:marLeft w:val="0"/>
      <w:marRight w:val="0"/>
      <w:marTop w:val="0"/>
      <w:marBottom w:val="0"/>
      <w:divBdr>
        <w:top w:val="none" w:sz="0" w:space="0" w:color="auto"/>
        <w:left w:val="none" w:sz="0" w:space="0" w:color="auto"/>
        <w:bottom w:val="none" w:sz="0" w:space="0" w:color="auto"/>
        <w:right w:val="none" w:sz="0" w:space="0" w:color="auto"/>
      </w:divBdr>
    </w:div>
    <w:div w:id="680278262">
      <w:bodyDiv w:val="1"/>
      <w:marLeft w:val="0"/>
      <w:marRight w:val="0"/>
      <w:marTop w:val="0"/>
      <w:marBottom w:val="0"/>
      <w:divBdr>
        <w:top w:val="none" w:sz="0" w:space="0" w:color="auto"/>
        <w:left w:val="none" w:sz="0" w:space="0" w:color="auto"/>
        <w:bottom w:val="none" w:sz="0" w:space="0" w:color="auto"/>
        <w:right w:val="none" w:sz="0" w:space="0" w:color="auto"/>
      </w:divBdr>
    </w:div>
    <w:div w:id="764694555">
      <w:bodyDiv w:val="1"/>
      <w:marLeft w:val="0"/>
      <w:marRight w:val="0"/>
      <w:marTop w:val="0"/>
      <w:marBottom w:val="0"/>
      <w:divBdr>
        <w:top w:val="none" w:sz="0" w:space="0" w:color="auto"/>
        <w:left w:val="none" w:sz="0" w:space="0" w:color="auto"/>
        <w:bottom w:val="none" w:sz="0" w:space="0" w:color="auto"/>
        <w:right w:val="none" w:sz="0" w:space="0" w:color="auto"/>
      </w:divBdr>
    </w:div>
    <w:div w:id="867721990">
      <w:bodyDiv w:val="1"/>
      <w:marLeft w:val="0"/>
      <w:marRight w:val="0"/>
      <w:marTop w:val="0"/>
      <w:marBottom w:val="0"/>
      <w:divBdr>
        <w:top w:val="none" w:sz="0" w:space="0" w:color="auto"/>
        <w:left w:val="none" w:sz="0" w:space="0" w:color="auto"/>
        <w:bottom w:val="none" w:sz="0" w:space="0" w:color="auto"/>
        <w:right w:val="none" w:sz="0" w:space="0" w:color="auto"/>
      </w:divBdr>
    </w:div>
    <w:div w:id="964625163">
      <w:bodyDiv w:val="1"/>
      <w:marLeft w:val="0"/>
      <w:marRight w:val="0"/>
      <w:marTop w:val="0"/>
      <w:marBottom w:val="0"/>
      <w:divBdr>
        <w:top w:val="none" w:sz="0" w:space="0" w:color="auto"/>
        <w:left w:val="none" w:sz="0" w:space="0" w:color="auto"/>
        <w:bottom w:val="none" w:sz="0" w:space="0" w:color="auto"/>
        <w:right w:val="none" w:sz="0" w:space="0" w:color="auto"/>
      </w:divBdr>
    </w:div>
    <w:div w:id="1007096917">
      <w:bodyDiv w:val="1"/>
      <w:marLeft w:val="0"/>
      <w:marRight w:val="0"/>
      <w:marTop w:val="0"/>
      <w:marBottom w:val="0"/>
      <w:divBdr>
        <w:top w:val="none" w:sz="0" w:space="0" w:color="auto"/>
        <w:left w:val="none" w:sz="0" w:space="0" w:color="auto"/>
        <w:bottom w:val="none" w:sz="0" w:space="0" w:color="auto"/>
        <w:right w:val="none" w:sz="0" w:space="0" w:color="auto"/>
      </w:divBdr>
    </w:div>
    <w:div w:id="1011878533">
      <w:bodyDiv w:val="1"/>
      <w:marLeft w:val="0"/>
      <w:marRight w:val="0"/>
      <w:marTop w:val="0"/>
      <w:marBottom w:val="0"/>
      <w:divBdr>
        <w:top w:val="none" w:sz="0" w:space="0" w:color="auto"/>
        <w:left w:val="none" w:sz="0" w:space="0" w:color="auto"/>
        <w:bottom w:val="none" w:sz="0" w:space="0" w:color="auto"/>
        <w:right w:val="none" w:sz="0" w:space="0" w:color="auto"/>
      </w:divBdr>
    </w:div>
    <w:div w:id="1018461192">
      <w:bodyDiv w:val="1"/>
      <w:marLeft w:val="0"/>
      <w:marRight w:val="0"/>
      <w:marTop w:val="0"/>
      <w:marBottom w:val="0"/>
      <w:divBdr>
        <w:top w:val="none" w:sz="0" w:space="0" w:color="auto"/>
        <w:left w:val="none" w:sz="0" w:space="0" w:color="auto"/>
        <w:bottom w:val="none" w:sz="0" w:space="0" w:color="auto"/>
        <w:right w:val="none" w:sz="0" w:space="0" w:color="auto"/>
      </w:divBdr>
    </w:div>
    <w:div w:id="1026298980">
      <w:bodyDiv w:val="1"/>
      <w:marLeft w:val="0"/>
      <w:marRight w:val="0"/>
      <w:marTop w:val="0"/>
      <w:marBottom w:val="0"/>
      <w:divBdr>
        <w:top w:val="none" w:sz="0" w:space="0" w:color="auto"/>
        <w:left w:val="none" w:sz="0" w:space="0" w:color="auto"/>
        <w:bottom w:val="none" w:sz="0" w:space="0" w:color="auto"/>
        <w:right w:val="none" w:sz="0" w:space="0" w:color="auto"/>
      </w:divBdr>
    </w:div>
    <w:div w:id="1030911836">
      <w:bodyDiv w:val="1"/>
      <w:marLeft w:val="0"/>
      <w:marRight w:val="0"/>
      <w:marTop w:val="0"/>
      <w:marBottom w:val="0"/>
      <w:divBdr>
        <w:top w:val="none" w:sz="0" w:space="0" w:color="auto"/>
        <w:left w:val="none" w:sz="0" w:space="0" w:color="auto"/>
        <w:bottom w:val="none" w:sz="0" w:space="0" w:color="auto"/>
        <w:right w:val="none" w:sz="0" w:space="0" w:color="auto"/>
      </w:divBdr>
      <w:divsChild>
        <w:div w:id="1767268884">
          <w:marLeft w:val="-144"/>
          <w:marRight w:val="0"/>
          <w:marTop w:val="0"/>
          <w:marBottom w:val="0"/>
          <w:divBdr>
            <w:top w:val="none" w:sz="0" w:space="0" w:color="auto"/>
            <w:left w:val="none" w:sz="0" w:space="0" w:color="auto"/>
            <w:bottom w:val="none" w:sz="0" w:space="0" w:color="auto"/>
            <w:right w:val="none" w:sz="0" w:space="0" w:color="auto"/>
          </w:divBdr>
        </w:div>
      </w:divsChild>
    </w:div>
    <w:div w:id="1035544014">
      <w:bodyDiv w:val="1"/>
      <w:marLeft w:val="0"/>
      <w:marRight w:val="0"/>
      <w:marTop w:val="0"/>
      <w:marBottom w:val="0"/>
      <w:divBdr>
        <w:top w:val="none" w:sz="0" w:space="0" w:color="auto"/>
        <w:left w:val="none" w:sz="0" w:space="0" w:color="auto"/>
        <w:bottom w:val="none" w:sz="0" w:space="0" w:color="auto"/>
        <w:right w:val="none" w:sz="0" w:space="0" w:color="auto"/>
      </w:divBdr>
    </w:div>
    <w:div w:id="1046758839">
      <w:bodyDiv w:val="1"/>
      <w:marLeft w:val="0"/>
      <w:marRight w:val="0"/>
      <w:marTop w:val="0"/>
      <w:marBottom w:val="0"/>
      <w:divBdr>
        <w:top w:val="none" w:sz="0" w:space="0" w:color="auto"/>
        <w:left w:val="none" w:sz="0" w:space="0" w:color="auto"/>
        <w:bottom w:val="none" w:sz="0" w:space="0" w:color="auto"/>
        <w:right w:val="none" w:sz="0" w:space="0" w:color="auto"/>
      </w:divBdr>
    </w:div>
    <w:div w:id="1110007370">
      <w:bodyDiv w:val="1"/>
      <w:marLeft w:val="0"/>
      <w:marRight w:val="0"/>
      <w:marTop w:val="0"/>
      <w:marBottom w:val="0"/>
      <w:divBdr>
        <w:top w:val="none" w:sz="0" w:space="0" w:color="auto"/>
        <w:left w:val="none" w:sz="0" w:space="0" w:color="auto"/>
        <w:bottom w:val="none" w:sz="0" w:space="0" w:color="auto"/>
        <w:right w:val="none" w:sz="0" w:space="0" w:color="auto"/>
      </w:divBdr>
    </w:div>
    <w:div w:id="1114985355">
      <w:bodyDiv w:val="1"/>
      <w:marLeft w:val="0"/>
      <w:marRight w:val="0"/>
      <w:marTop w:val="0"/>
      <w:marBottom w:val="0"/>
      <w:divBdr>
        <w:top w:val="none" w:sz="0" w:space="0" w:color="auto"/>
        <w:left w:val="none" w:sz="0" w:space="0" w:color="auto"/>
        <w:bottom w:val="none" w:sz="0" w:space="0" w:color="auto"/>
        <w:right w:val="none" w:sz="0" w:space="0" w:color="auto"/>
      </w:divBdr>
    </w:div>
    <w:div w:id="1124229595">
      <w:bodyDiv w:val="1"/>
      <w:marLeft w:val="0"/>
      <w:marRight w:val="0"/>
      <w:marTop w:val="0"/>
      <w:marBottom w:val="0"/>
      <w:divBdr>
        <w:top w:val="none" w:sz="0" w:space="0" w:color="auto"/>
        <w:left w:val="none" w:sz="0" w:space="0" w:color="auto"/>
        <w:bottom w:val="none" w:sz="0" w:space="0" w:color="auto"/>
        <w:right w:val="none" w:sz="0" w:space="0" w:color="auto"/>
      </w:divBdr>
    </w:div>
    <w:div w:id="1162815101">
      <w:bodyDiv w:val="1"/>
      <w:marLeft w:val="0"/>
      <w:marRight w:val="0"/>
      <w:marTop w:val="0"/>
      <w:marBottom w:val="0"/>
      <w:divBdr>
        <w:top w:val="none" w:sz="0" w:space="0" w:color="auto"/>
        <w:left w:val="none" w:sz="0" w:space="0" w:color="auto"/>
        <w:bottom w:val="none" w:sz="0" w:space="0" w:color="auto"/>
        <w:right w:val="none" w:sz="0" w:space="0" w:color="auto"/>
      </w:divBdr>
    </w:div>
    <w:div w:id="1167863738">
      <w:bodyDiv w:val="1"/>
      <w:marLeft w:val="0"/>
      <w:marRight w:val="0"/>
      <w:marTop w:val="0"/>
      <w:marBottom w:val="0"/>
      <w:divBdr>
        <w:top w:val="none" w:sz="0" w:space="0" w:color="auto"/>
        <w:left w:val="none" w:sz="0" w:space="0" w:color="auto"/>
        <w:bottom w:val="none" w:sz="0" w:space="0" w:color="auto"/>
        <w:right w:val="none" w:sz="0" w:space="0" w:color="auto"/>
      </w:divBdr>
    </w:div>
    <w:div w:id="1185285704">
      <w:bodyDiv w:val="1"/>
      <w:marLeft w:val="0"/>
      <w:marRight w:val="0"/>
      <w:marTop w:val="0"/>
      <w:marBottom w:val="0"/>
      <w:divBdr>
        <w:top w:val="none" w:sz="0" w:space="0" w:color="auto"/>
        <w:left w:val="none" w:sz="0" w:space="0" w:color="auto"/>
        <w:bottom w:val="none" w:sz="0" w:space="0" w:color="auto"/>
        <w:right w:val="none" w:sz="0" w:space="0" w:color="auto"/>
      </w:divBdr>
    </w:div>
    <w:div w:id="1212692078">
      <w:bodyDiv w:val="1"/>
      <w:marLeft w:val="0"/>
      <w:marRight w:val="0"/>
      <w:marTop w:val="0"/>
      <w:marBottom w:val="0"/>
      <w:divBdr>
        <w:top w:val="none" w:sz="0" w:space="0" w:color="auto"/>
        <w:left w:val="none" w:sz="0" w:space="0" w:color="auto"/>
        <w:bottom w:val="none" w:sz="0" w:space="0" w:color="auto"/>
        <w:right w:val="none" w:sz="0" w:space="0" w:color="auto"/>
      </w:divBdr>
    </w:div>
    <w:div w:id="1216426243">
      <w:bodyDiv w:val="1"/>
      <w:marLeft w:val="0"/>
      <w:marRight w:val="0"/>
      <w:marTop w:val="0"/>
      <w:marBottom w:val="0"/>
      <w:divBdr>
        <w:top w:val="none" w:sz="0" w:space="0" w:color="auto"/>
        <w:left w:val="none" w:sz="0" w:space="0" w:color="auto"/>
        <w:bottom w:val="none" w:sz="0" w:space="0" w:color="auto"/>
        <w:right w:val="none" w:sz="0" w:space="0" w:color="auto"/>
      </w:divBdr>
    </w:div>
    <w:div w:id="1265386341">
      <w:bodyDiv w:val="1"/>
      <w:marLeft w:val="0"/>
      <w:marRight w:val="0"/>
      <w:marTop w:val="0"/>
      <w:marBottom w:val="0"/>
      <w:divBdr>
        <w:top w:val="none" w:sz="0" w:space="0" w:color="auto"/>
        <w:left w:val="none" w:sz="0" w:space="0" w:color="auto"/>
        <w:bottom w:val="none" w:sz="0" w:space="0" w:color="auto"/>
        <w:right w:val="none" w:sz="0" w:space="0" w:color="auto"/>
      </w:divBdr>
    </w:div>
    <w:div w:id="1288437802">
      <w:bodyDiv w:val="1"/>
      <w:marLeft w:val="0"/>
      <w:marRight w:val="0"/>
      <w:marTop w:val="0"/>
      <w:marBottom w:val="0"/>
      <w:divBdr>
        <w:top w:val="none" w:sz="0" w:space="0" w:color="auto"/>
        <w:left w:val="none" w:sz="0" w:space="0" w:color="auto"/>
        <w:bottom w:val="none" w:sz="0" w:space="0" w:color="auto"/>
        <w:right w:val="none" w:sz="0" w:space="0" w:color="auto"/>
      </w:divBdr>
    </w:div>
    <w:div w:id="1294480101">
      <w:bodyDiv w:val="1"/>
      <w:marLeft w:val="0"/>
      <w:marRight w:val="0"/>
      <w:marTop w:val="0"/>
      <w:marBottom w:val="0"/>
      <w:divBdr>
        <w:top w:val="none" w:sz="0" w:space="0" w:color="auto"/>
        <w:left w:val="none" w:sz="0" w:space="0" w:color="auto"/>
        <w:bottom w:val="none" w:sz="0" w:space="0" w:color="auto"/>
        <w:right w:val="none" w:sz="0" w:space="0" w:color="auto"/>
      </w:divBdr>
    </w:div>
    <w:div w:id="1313677342">
      <w:bodyDiv w:val="1"/>
      <w:marLeft w:val="0"/>
      <w:marRight w:val="0"/>
      <w:marTop w:val="0"/>
      <w:marBottom w:val="0"/>
      <w:divBdr>
        <w:top w:val="none" w:sz="0" w:space="0" w:color="auto"/>
        <w:left w:val="none" w:sz="0" w:space="0" w:color="auto"/>
        <w:bottom w:val="none" w:sz="0" w:space="0" w:color="auto"/>
        <w:right w:val="none" w:sz="0" w:space="0" w:color="auto"/>
      </w:divBdr>
    </w:div>
    <w:div w:id="1315336678">
      <w:bodyDiv w:val="1"/>
      <w:marLeft w:val="0"/>
      <w:marRight w:val="0"/>
      <w:marTop w:val="0"/>
      <w:marBottom w:val="0"/>
      <w:divBdr>
        <w:top w:val="none" w:sz="0" w:space="0" w:color="auto"/>
        <w:left w:val="none" w:sz="0" w:space="0" w:color="auto"/>
        <w:bottom w:val="none" w:sz="0" w:space="0" w:color="auto"/>
        <w:right w:val="none" w:sz="0" w:space="0" w:color="auto"/>
      </w:divBdr>
    </w:div>
    <w:div w:id="1327590144">
      <w:bodyDiv w:val="1"/>
      <w:marLeft w:val="0"/>
      <w:marRight w:val="0"/>
      <w:marTop w:val="0"/>
      <w:marBottom w:val="0"/>
      <w:divBdr>
        <w:top w:val="none" w:sz="0" w:space="0" w:color="auto"/>
        <w:left w:val="none" w:sz="0" w:space="0" w:color="auto"/>
        <w:bottom w:val="none" w:sz="0" w:space="0" w:color="auto"/>
        <w:right w:val="none" w:sz="0" w:space="0" w:color="auto"/>
      </w:divBdr>
    </w:div>
    <w:div w:id="1346981040">
      <w:bodyDiv w:val="1"/>
      <w:marLeft w:val="0"/>
      <w:marRight w:val="0"/>
      <w:marTop w:val="0"/>
      <w:marBottom w:val="0"/>
      <w:divBdr>
        <w:top w:val="none" w:sz="0" w:space="0" w:color="auto"/>
        <w:left w:val="none" w:sz="0" w:space="0" w:color="auto"/>
        <w:bottom w:val="none" w:sz="0" w:space="0" w:color="auto"/>
        <w:right w:val="none" w:sz="0" w:space="0" w:color="auto"/>
      </w:divBdr>
      <w:divsChild>
        <w:div w:id="1471290005">
          <w:marLeft w:val="0"/>
          <w:marRight w:val="0"/>
          <w:marTop w:val="0"/>
          <w:marBottom w:val="0"/>
          <w:divBdr>
            <w:top w:val="none" w:sz="0" w:space="0" w:color="auto"/>
            <w:left w:val="none" w:sz="0" w:space="0" w:color="auto"/>
            <w:bottom w:val="none" w:sz="0" w:space="0" w:color="auto"/>
            <w:right w:val="none" w:sz="0" w:space="0" w:color="auto"/>
          </w:divBdr>
        </w:div>
        <w:div w:id="1516267737">
          <w:marLeft w:val="0"/>
          <w:marRight w:val="0"/>
          <w:marTop w:val="0"/>
          <w:marBottom w:val="0"/>
          <w:divBdr>
            <w:top w:val="none" w:sz="0" w:space="0" w:color="auto"/>
            <w:left w:val="none" w:sz="0" w:space="0" w:color="auto"/>
            <w:bottom w:val="none" w:sz="0" w:space="0" w:color="auto"/>
            <w:right w:val="none" w:sz="0" w:space="0" w:color="auto"/>
          </w:divBdr>
        </w:div>
        <w:div w:id="1814062229">
          <w:marLeft w:val="0"/>
          <w:marRight w:val="0"/>
          <w:marTop w:val="0"/>
          <w:marBottom w:val="0"/>
          <w:divBdr>
            <w:top w:val="none" w:sz="0" w:space="0" w:color="auto"/>
            <w:left w:val="none" w:sz="0" w:space="0" w:color="auto"/>
            <w:bottom w:val="none" w:sz="0" w:space="0" w:color="auto"/>
            <w:right w:val="none" w:sz="0" w:space="0" w:color="auto"/>
          </w:divBdr>
        </w:div>
      </w:divsChild>
    </w:div>
    <w:div w:id="1363433356">
      <w:bodyDiv w:val="1"/>
      <w:marLeft w:val="0"/>
      <w:marRight w:val="0"/>
      <w:marTop w:val="0"/>
      <w:marBottom w:val="0"/>
      <w:divBdr>
        <w:top w:val="none" w:sz="0" w:space="0" w:color="auto"/>
        <w:left w:val="none" w:sz="0" w:space="0" w:color="auto"/>
        <w:bottom w:val="none" w:sz="0" w:space="0" w:color="auto"/>
        <w:right w:val="none" w:sz="0" w:space="0" w:color="auto"/>
      </w:divBdr>
    </w:div>
    <w:div w:id="1364285415">
      <w:bodyDiv w:val="1"/>
      <w:marLeft w:val="0"/>
      <w:marRight w:val="0"/>
      <w:marTop w:val="0"/>
      <w:marBottom w:val="0"/>
      <w:divBdr>
        <w:top w:val="none" w:sz="0" w:space="0" w:color="auto"/>
        <w:left w:val="none" w:sz="0" w:space="0" w:color="auto"/>
        <w:bottom w:val="none" w:sz="0" w:space="0" w:color="auto"/>
        <w:right w:val="none" w:sz="0" w:space="0" w:color="auto"/>
      </w:divBdr>
    </w:div>
    <w:div w:id="1499030003">
      <w:bodyDiv w:val="1"/>
      <w:marLeft w:val="0"/>
      <w:marRight w:val="0"/>
      <w:marTop w:val="0"/>
      <w:marBottom w:val="0"/>
      <w:divBdr>
        <w:top w:val="none" w:sz="0" w:space="0" w:color="auto"/>
        <w:left w:val="none" w:sz="0" w:space="0" w:color="auto"/>
        <w:bottom w:val="none" w:sz="0" w:space="0" w:color="auto"/>
        <w:right w:val="none" w:sz="0" w:space="0" w:color="auto"/>
      </w:divBdr>
    </w:div>
    <w:div w:id="1509521548">
      <w:bodyDiv w:val="1"/>
      <w:marLeft w:val="0"/>
      <w:marRight w:val="0"/>
      <w:marTop w:val="0"/>
      <w:marBottom w:val="0"/>
      <w:divBdr>
        <w:top w:val="none" w:sz="0" w:space="0" w:color="auto"/>
        <w:left w:val="none" w:sz="0" w:space="0" w:color="auto"/>
        <w:bottom w:val="none" w:sz="0" w:space="0" w:color="auto"/>
        <w:right w:val="none" w:sz="0" w:space="0" w:color="auto"/>
      </w:divBdr>
    </w:div>
    <w:div w:id="1511750923">
      <w:bodyDiv w:val="1"/>
      <w:marLeft w:val="0"/>
      <w:marRight w:val="0"/>
      <w:marTop w:val="0"/>
      <w:marBottom w:val="0"/>
      <w:divBdr>
        <w:top w:val="none" w:sz="0" w:space="0" w:color="auto"/>
        <w:left w:val="none" w:sz="0" w:space="0" w:color="auto"/>
        <w:bottom w:val="none" w:sz="0" w:space="0" w:color="auto"/>
        <w:right w:val="none" w:sz="0" w:space="0" w:color="auto"/>
      </w:divBdr>
    </w:div>
    <w:div w:id="1531063727">
      <w:bodyDiv w:val="1"/>
      <w:marLeft w:val="0"/>
      <w:marRight w:val="0"/>
      <w:marTop w:val="0"/>
      <w:marBottom w:val="0"/>
      <w:divBdr>
        <w:top w:val="none" w:sz="0" w:space="0" w:color="auto"/>
        <w:left w:val="none" w:sz="0" w:space="0" w:color="auto"/>
        <w:bottom w:val="none" w:sz="0" w:space="0" w:color="auto"/>
        <w:right w:val="none" w:sz="0" w:space="0" w:color="auto"/>
      </w:divBdr>
    </w:div>
    <w:div w:id="1534150678">
      <w:bodyDiv w:val="1"/>
      <w:marLeft w:val="0"/>
      <w:marRight w:val="0"/>
      <w:marTop w:val="0"/>
      <w:marBottom w:val="0"/>
      <w:divBdr>
        <w:top w:val="none" w:sz="0" w:space="0" w:color="auto"/>
        <w:left w:val="none" w:sz="0" w:space="0" w:color="auto"/>
        <w:bottom w:val="none" w:sz="0" w:space="0" w:color="auto"/>
        <w:right w:val="none" w:sz="0" w:space="0" w:color="auto"/>
      </w:divBdr>
    </w:div>
    <w:div w:id="1557471666">
      <w:bodyDiv w:val="1"/>
      <w:marLeft w:val="0"/>
      <w:marRight w:val="0"/>
      <w:marTop w:val="0"/>
      <w:marBottom w:val="0"/>
      <w:divBdr>
        <w:top w:val="none" w:sz="0" w:space="0" w:color="auto"/>
        <w:left w:val="none" w:sz="0" w:space="0" w:color="auto"/>
        <w:bottom w:val="none" w:sz="0" w:space="0" w:color="auto"/>
        <w:right w:val="none" w:sz="0" w:space="0" w:color="auto"/>
      </w:divBdr>
    </w:div>
    <w:div w:id="1590314493">
      <w:bodyDiv w:val="1"/>
      <w:marLeft w:val="0"/>
      <w:marRight w:val="0"/>
      <w:marTop w:val="0"/>
      <w:marBottom w:val="0"/>
      <w:divBdr>
        <w:top w:val="none" w:sz="0" w:space="0" w:color="auto"/>
        <w:left w:val="none" w:sz="0" w:space="0" w:color="auto"/>
        <w:bottom w:val="none" w:sz="0" w:space="0" w:color="auto"/>
        <w:right w:val="none" w:sz="0" w:space="0" w:color="auto"/>
      </w:divBdr>
    </w:div>
    <w:div w:id="1593316619">
      <w:bodyDiv w:val="1"/>
      <w:marLeft w:val="0"/>
      <w:marRight w:val="0"/>
      <w:marTop w:val="0"/>
      <w:marBottom w:val="0"/>
      <w:divBdr>
        <w:top w:val="none" w:sz="0" w:space="0" w:color="auto"/>
        <w:left w:val="none" w:sz="0" w:space="0" w:color="auto"/>
        <w:bottom w:val="none" w:sz="0" w:space="0" w:color="auto"/>
        <w:right w:val="none" w:sz="0" w:space="0" w:color="auto"/>
      </w:divBdr>
    </w:div>
    <w:div w:id="1612127048">
      <w:bodyDiv w:val="1"/>
      <w:marLeft w:val="0"/>
      <w:marRight w:val="0"/>
      <w:marTop w:val="0"/>
      <w:marBottom w:val="0"/>
      <w:divBdr>
        <w:top w:val="none" w:sz="0" w:space="0" w:color="auto"/>
        <w:left w:val="none" w:sz="0" w:space="0" w:color="auto"/>
        <w:bottom w:val="none" w:sz="0" w:space="0" w:color="auto"/>
        <w:right w:val="none" w:sz="0" w:space="0" w:color="auto"/>
      </w:divBdr>
    </w:div>
    <w:div w:id="1617129219">
      <w:bodyDiv w:val="1"/>
      <w:marLeft w:val="0"/>
      <w:marRight w:val="0"/>
      <w:marTop w:val="0"/>
      <w:marBottom w:val="0"/>
      <w:divBdr>
        <w:top w:val="none" w:sz="0" w:space="0" w:color="auto"/>
        <w:left w:val="none" w:sz="0" w:space="0" w:color="auto"/>
        <w:bottom w:val="none" w:sz="0" w:space="0" w:color="auto"/>
        <w:right w:val="none" w:sz="0" w:space="0" w:color="auto"/>
      </w:divBdr>
      <w:divsChild>
        <w:div w:id="183985933">
          <w:marLeft w:val="0"/>
          <w:marRight w:val="0"/>
          <w:marTop w:val="0"/>
          <w:marBottom w:val="0"/>
          <w:divBdr>
            <w:top w:val="none" w:sz="0" w:space="0" w:color="auto"/>
            <w:left w:val="none" w:sz="0" w:space="0" w:color="auto"/>
            <w:bottom w:val="none" w:sz="0" w:space="0" w:color="auto"/>
            <w:right w:val="none" w:sz="0" w:space="0" w:color="auto"/>
          </w:divBdr>
        </w:div>
        <w:div w:id="274404159">
          <w:marLeft w:val="0"/>
          <w:marRight w:val="0"/>
          <w:marTop w:val="0"/>
          <w:marBottom w:val="0"/>
          <w:divBdr>
            <w:top w:val="none" w:sz="0" w:space="0" w:color="auto"/>
            <w:left w:val="none" w:sz="0" w:space="0" w:color="auto"/>
            <w:bottom w:val="none" w:sz="0" w:space="0" w:color="auto"/>
            <w:right w:val="none" w:sz="0" w:space="0" w:color="auto"/>
          </w:divBdr>
        </w:div>
        <w:div w:id="861668833">
          <w:marLeft w:val="0"/>
          <w:marRight w:val="0"/>
          <w:marTop w:val="0"/>
          <w:marBottom w:val="0"/>
          <w:divBdr>
            <w:top w:val="none" w:sz="0" w:space="0" w:color="auto"/>
            <w:left w:val="none" w:sz="0" w:space="0" w:color="auto"/>
            <w:bottom w:val="none" w:sz="0" w:space="0" w:color="auto"/>
            <w:right w:val="none" w:sz="0" w:space="0" w:color="auto"/>
          </w:divBdr>
        </w:div>
        <w:div w:id="1618028051">
          <w:marLeft w:val="0"/>
          <w:marRight w:val="0"/>
          <w:marTop w:val="0"/>
          <w:marBottom w:val="0"/>
          <w:divBdr>
            <w:top w:val="none" w:sz="0" w:space="0" w:color="auto"/>
            <w:left w:val="none" w:sz="0" w:space="0" w:color="auto"/>
            <w:bottom w:val="none" w:sz="0" w:space="0" w:color="auto"/>
            <w:right w:val="none" w:sz="0" w:space="0" w:color="auto"/>
          </w:divBdr>
        </w:div>
        <w:div w:id="1740638090">
          <w:marLeft w:val="0"/>
          <w:marRight w:val="0"/>
          <w:marTop w:val="0"/>
          <w:marBottom w:val="0"/>
          <w:divBdr>
            <w:top w:val="none" w:sz="0" w:space="0" w:color="auto"/>
            <w:left w:val="none" w:sz="0" w:space="0" w:color="auto"/>
            <w:bottom w:val="none" w:sz="0" w:space="0" w:color="auto"/>
            <w:right w:val="none" w:sz="0" w:space="0" w:color="auto"/>
          </w:divBdr>
        </w:div>
        <w:div w:id="1877690129">
          <w:marLeft w:val="0"/>
          <w:marRight w:val="0"/>
          <w:marTop w:val="0"/>
          <w:marBottom w:val="0"/>
          <w:divBdr>
            <w:top w:val="none" w:sz="0" w:space="0" w:color="auto"/>
            <w:left w:val="none" w:sz="0" w:space="0" w:color="auto"/>
            <w:bottom w:val="none" w:sz="0" w:space="0" w:color="auto"/>
            <w:right w:val="none" w:sz="0" w:space="0" w:color="auto"/>
          </w:divBdr>
          <w:divsChild>
            <w:div w:id="379987453">
              <w:marLeft w:val="0"/>
              <w:marRight w:val="0"/>
              <w:marTop w:val="0"/>
              <w:marBottom w:val="0"/>
              <w:divBdr>
                <w:top w:val="none" w:sz="0" w:space="0" w:color="auto"/>
                <w:left w:val="none" w:sz="0" w:space="0" w:color="auto"/>
                <w:bottom w:val="none" w:sz="0" w:space="0" w:color="auto"/>
                <w:right w:val="none" w:sz="0" w:space="0" w:color="auto"/>
              </w:divBdr>
            </w:div>
            <w:div w:id="1042825092">
              <w:marLeft w:val="0"/>
              <w:marRight w:val="0"/>
              <w:marTop w:val="0"/>
              <w:marBottom w:val="0"/>
              <w:divBdr>
                <w:top w:val="none" w:sz="0" w:space="0" w:color="auto"/>
                <w:left w:val="none" w:sz="0" w:space="0" w:color="auto"/>
                <w:bottom w:val="none" w:sz="0" w:space="0" w:color="auto"/>
                <w:right w:val="none" w:sz="0" w:space="0" w:color="auto"/>
              </w:divBdr>
            </w:div>
            <w:div w:id="1215431497">
              <w:marLeft w:val="0"/>
              <w:marRight w:val="0"/>
              <w:marTop w:val="0"/>
              <w:marBottom w:val="0"/>
              <w:divBdr>
                <w:top w:val="none" w:sz="0" w:space="0" w:color="auto"/>
                <w:left w:val="none" w:sz="0" w:space="0" w:color="auto"/>
                <w:bottom w:val="none" w:sz="0" w:space="0" w:color="auto"/>
                <w:right w:val="none" w:sz="0" w:space="0" w:color="auto"/>
              </w:divBdr>
            </w:div>
          </w:divsChild>
        </w:div>
        <w:div w:id="1973558014">
          <w:marLeft w:val="0"/>
          <w:marRight w:val="0"/>
          <w:marTop w:val="0"/>
          <w:marBottom w:val="0"/>
          <w:divBdr>
            <w:top w:val="none" w:sz="0" w:space="0" w:color="auto"/>
            <w:left w:val="none" w:sz="0" w:space="0" w:color="auto"/>
            <w:bottom w:val="none" w:sz="0" w:space="0" w:color="auto"/>
            <w:right w:val="none" w:sz="0" w:space="0" w:color="auto"/>
          </w:divBdr>
        </w:div>
        <w:div w:id="2010984267">
          <w:marLeft w:val="0"/>
          <w:marRight w:val="0"/>
          <w:marTop w:val="0"/>
          <w:marBottom w:val="0"/>
          <w:divBdr>
            <w:top w:val="none" w:sz="0" w:space="0" w:color="auto"/>
            <w:left w:val="none" w:sz="0" w:space="0" w:color="auto"/>
            <w:bottom w:val="none" w:sz="0" w:space="0" w:color="auto"/>
            <w:right w:val="none" w:sz="0" w:space="0" w:color="auto"/>
          </w:divBdr>
        </w:div>
        <w:div w:id="2070613530">
          <w:marLeft w:val="0"/>
          <w:marRight w:val="0"/>
          <w:marTop w:val="0"/>
          <w:marBottom w:val="0"/>
          <w:divBdr>
            <w:top w:val="none" w:sz="0" w:space="0" w:color="auto"/>
            <w:left w:val="none" w:sz="0" w:space="0" w:color="auto"/>
            <w:bottom w:val="none" w:sz="0" w:space="0" w:color="auto"/>
            <w:right w:val="none" w:sz="0" w:space="0" w:color="auto"/>
          </w:divBdr>
        </w:div>
      </w:divsChild>
    </w:div>
    <w:div w:id="1681738658">
      <w:bodyDiv w:val="1"/>
      <w:marLeft w:val="0"/>
      <w:marRight w:val="0"/>
      <w:marTop w:val="0"/>
      <w:marBottom w:val="0"/>
      <w:divBdr>
        <w:top w:val="none" w:sz="0" w:space="0" w:color="auto"/>
        <w:left w:val="none" w:sz="0" w:space="0" w:color="auto"/>
        <w:bottom w:val="none" w:sz="0" w:space="0" w:color="auto"/>
        <w:right w:val="none" w:sz="0" w:space="0" w:color="auto"/>
      </w:divBdr>
    </w:div>
    <w:div w:id="1696687404">
      <w:bodyDiv w:val="1"/>
      <w:marLeft w:val="0"/>
      <w:marRight w:val="0"/>
      <w:marTop w:val="0"/>
      <w:marBottom w:val="0"/>
      <w:divBdr>
        <w:top w:val="none" w:sz="0" w:space="0" w:color="auto"/>
        <w:left w:val="none" w:sz="0" w:space="0" w:color="auto"/>
        <w:bottom w:val="none" w:sz="0" w:space="0" w:color="auto"/>
        <w:right w:val="none" w:sz="0" w:space="0" w:color="auto"/>
      </w:divBdr>
    </w:div>
    <w:div w:id="1701130307">
      <w:bodyDiv w:val="1"/>
      <w:marLeft w:val="0"/>
      <w:marRight w:val="0"/>
      <w:marTop w:val="0"/>
      <w:marBottom w:val="0"/>
      <w:divBdr>
        <w:top w:val="none" w:sz="0" w:space="0" w:color="auto"/>
        <w:left w:val="none" w:sz="0" w:space="0" w:color="auto"/>
        <w:bottom w:val="none" w:sz="0" w:space="0" w:color="auto"/>
        <w:right w:val="none" w:sz="0" w:space="0" w:color="auto"/>
      </w:divBdr>
    </w:div>
    <w:div w:id="1712413817">
      <w:bodyDiv w:val="1"/>
      <w:marLeft w:val="0"/>
      <w:marRight w:val="0"/>
      <w:marTop w:val="0"/>
      <w:marBottom w:val="0"/>
      <w:divBdr>
        <w:top w:val="none" w:sz="0" w:space="0" w:color="auto"/>
        <w:left w:val="none" w:sz="0" w:space="0" w:color="auto"/>
        <w:bottom w:val="none" w:sz="0" w:space="0" w:color="auto"/>
        <w:right w:val="none" w:sz="0" w:space="0" w:color="auto"/>
      </w:divBdr>
    </w:div>
    <w:div w:id="1725642473">
      <w:bodyDiv w:val="1"/>
      <w:marLeft w:val="0"/>
      <w:marRight w:val="0"/>
      <w:marTop w:val="0"/>
      <w:marBottom w:val="0"/>
      <w:divBdr>
        <w:top w:val="none" w:sz="0" w:space="0" w:color="auto"/>
        <w:left w:val="none" w:sz="0" w:space="0" w:color="auto"/>
        <w:bottom w:val="none" w:sz="0" w:space="0" w:color="auto"/>
        <w:right w:val="none" w:sz="0" w:space="0" w:color="auto"/>
      </w:divBdr>
    </w:div>
    <w:div w:id="1742212822">
      <w:bodyDiv w:val="1"/>
      <w:marLeft w:val="0"/>
      <w:marRight w:val="0"/>
      <w:marTop w:val="0"/>
      <w:marBottom w:val="0"/>
      <w:divBdr>
        <w:top w:val="none" w:sz="0" w:space="0" w:color="auto"/>
        <w:left w:val="none" w:sz="0" w:space="0" w:color="auto"/>
        <w:bottom w:val="none" w:sz="0" w:space="0" w:color="auto"/>
        <w:right w:val="none" w:sz="0" w:space="0" w:color="auto"/>
      </w:divBdr>
      <w:divsChild>
        <w:div w:id="603197839">
          <w:marLeft w:val="0"/>
          <w:marRight w:val="0"/>
          <w:marTop w:val="0"/>
          <w:marBottom w:val="0"/>
          <w:divBdr>
            <w:top w:val="none" w:sz="0" w:space="0" w:color="auto"/>
            <w:left w:val="none" w:sz="0" w:space="0" w:color="auto"/>
            <w:bottom w:val="none" w:sz="0" w:space="0" w:color="auto"/>
            <w:right w:val="none" w:sz="0" w:space="0" w:color="auto"/>
          </w:divBdr>
        </w:div>
        <w:div w:id="736899742">
          <w:marLeft w:val="0"/>
          <w:marRight w:val="0"/>
          <w:marTop w:val="0"/>
          <w:marBottom w:val="0"/>
          <w:divBdr>
            <w:top w:val="none" w:sz="0" w:space="0" w:color="auto"/>
            <w:left w:val="none" w:sz="0" w:space="0" w:color="auto"/>
            <w:bottom w:val="none" w:sz="0" w:space="0" w:color="auto"/>
            <w:right w:val="none" w:sz="0" w:space="0" w:color="auto"/>
          </w:divBdr>
        </w:div>
        <w:div w:id="2021276507">
          <w:marLeft w:val="0"/>
          <w:marRight w:val="0"/>
          <w:marTop w:val="0"/>
          <w:marBottom w:val="0"/>
          <w:divBdr>
            <w:top w:val="none" w:sz="0" w:space="0" w:color="auto"/>
            <w:left w:val="none" w:sz="0" w:space="0" w:color="auto"/>
            <w:bottom w:val="none" w:sz="0" w:space="0" w:color="auto"/>
            <w:right w:val="none" w:sz="0" w:space="0" w:color="auto"/>
          </w:divBdr>
        </w:div>
      </w:divsChild>
    </w:div>
    <w:div w:id="1755273395">
      <w:bodyDiv w:val="1"/>
      <w:marLeft w:val="0"/>
      <w:marRight w:val="0"/>
      <w:marTop w:val="0"/>
      <w:marBottom w:val="0"/>
      <w:divBdr>
        <w:top w:val="none" w:sz="0" w:space="0" w:color="auto"/>
        <w:left w:val="none" w:sz="0" w:space="0" w:color="auto"/>
        <w:bottom w:val="none" w:sz="0" w:space="0" w:color="auto"/>
        <w:right w:val="none" w:sz="0" w:space="0" w:color="auto"/>
      </w:divBdr>
    </w:div>
    <w:div w:id="1755784565">
      <w:bodyDiv w:val="1"/>
      <w:marLeft w:val="0"/>
      <w:marRight w:val="0"/>
      <w:marTop w:val="0"/>
      <w:marBottom w:val="0"/>
      <w:divBdr>
        <w:top w:val="none" w:sz="0" w:space="0" w:color="auto"/>
        <w:left w:val="none" w:sz="0" w:space="0" w:color="auto"/>
        <w:bottom w:val="none" w:sz="0" w:space="0" w:color="auto"/>
        <w:right w:val="none" w:sz="0" w:space="0" w:color="auto"/>
      </w:divBdr>
    </w:div>
    <w:div w:id="1782919176">
      <w:bodyDiv w:val="1"/>
      <w:marLeft w:val="0"/>
      <w:marRight w:val="0"/>
      <w:marTop w:val="0"/>
      <w:marBottom w:val="0"/>
      <w:divBdr>
        <w:top w:val="none" w:sz="0" w:space="0" w:color="auto"/>
        <w:left w:val="none" w:sz="0" w:space="0" w:color="auto"/>
        <w:bottom w:val="none" w:sz="0" w:space="0" w:color="auto"/>
        <w:right w:val="none" w:sz="0" w:space="0" w:color="auto"/>
      </w:divBdr>
    </w:div>
    <w:div w:id="1784419828">
      <w:bodyDiv w:val="1"/>
      <w:marLeft w:val="0"/>
      <w:marRight w:val="0"/>
      <w:marTop w:val="0"/>
      <w:marBottom w:val="0"/>
      <w:divBdr>
        <w:top w:val="none" w:sz="0" w:space="0" w:color="auto"/>
        <w:left w:val="none" w:sz="0" w:space="0" w:color="auto"/>
        <w:bottom w:val="none" w:sz="0" w:space="0" w:color="auto"/>
        <w:right w:val="none" w:sz="0" w:space="0" w:color="auto"/>
      </w:divBdr>
    </w:div>
    <w:div w:id="1817066986">
      <w:bodyDiv w:val="1"/>
      <w:marLeft w:val="0"/>
      <w:marRight w:val="0"/>
      <w:marTop w:val="0"/>
      <w:marBottom w:val="0"/>
      <w:divBdr>
        <w:top w:val="none" w:sz="0" w:space="0" w:color="auto"/>
        <w:left w:val="none" w:sz="0" w:space="0" w:color="auto"/>
        <w:bottom w:val="none" w:sz="0" w:space="0" w:color="auto"/>
        <w:right w:val="none" w:sz="0" w:space="0" w:color="auto"/>
      </w:divBdr>
    </w:div>
    <w:div w:id="1817648271">
      <w:bodyDiv w:val="1"/>
      <w:marLeft w:val="0"/>
      <w:marRight w:val="0"/>
      <w:marTop w:val="0"/>
      <w:marBottom w:val="0"/>
      <w:divBdr>
        <w:top w:val="none" w:sz="0" w:space="0" w:color="auto"/>
        <w:left w:val="none" w:sz="0" w:space="0" w:color="auto"/>
        <w:bottom w:val="none" w:sz="0" w:space="0" w:color="auto"/>
        <w:right w:val="none" w:sz="0" w:space="0" w:color="auto"/>
      </w:divBdr>
    </w:div>
    <w:div w:id="1826434518">
      <w:bodyDiv w:val="1"/>
      <w:marLeft w:val="0"/>
      <w:marRight w:val="0"/>
      <w:marTop w:val="0"/>
      <w:marBottom w:val="0"/>
      <w:divBdr>
        <w:top w:val="none" w:sz="0" w:space="0" w:color="auto"/>
        <w:left w:val="none" w:sz="0" w:space="0" w:color="auto"/>
        <w:bottom w:val="none" w:sz="0" w:space="0" w:color="auto"/>
        <w:right w:val="none" w:sz="0" w:space="0" w:color="auto"/>
      </w:divBdr>
    </w:div>
    <w:div w:id="1884176534">
      <w:bodyDiv w:val="1"/>
      <w:marLeft w:val="0"/>
      <w:marRight w:val="0"/>
      <w:marTop w:val="0"/>
      <w:marBottom w:val="0"/>
      <w:divBdr>
        <w:top w:val="none" w:sz="0" w:space="0" w:color="auto"/>
        <w:left w:val="none" w:sz="0" w:space="0" w:color="auto"/>
        <w:bottom w:val="none" w:sz="0" w:space="0" w:color="auto"/>
        <w:right w:val="none" w:sz="0" w:space="0" w:color="auto"/>
      </w:divBdr>
    </w:div>
    <w:div w:id="1885631580">
      <w:bodyDiv w:val="1"/>
      <w:marLeft w:val="0"/>
      <w:marRight w:val="0"/>
      <w:marTop w:val="0"/>
      <w:marBottom w:val="0"/>
      <w:divBdr>
        <w:top w:val="none" w:sz="0" w:space="0" w:color="auto"/>
        <w:left w:val="none" w:sz="0" w:space="0" w:color="auto"/>
        <w:bottom w:val="none" w:sz="0" w:space="0" w:color="auto"/>
        <w:right w:val="none" w:sz="0" w:space="0" w:color="auto"/>
      </w:divBdr>
    </w:div>
    <w:div w:id="1965496837">
      <w:bodyDiv w:val="1"/>
      <w:marLeft w:val="0"/>
      <w:marRight w:val="0"/>
      <w:marTop w:val="0"/>
      <w:marBottom w:val="0"/>
      <w:divBdr>
        <w:top w:val="none" w:sz="0" w:space="0" w:color="auto"/>
        <w:left w:val="none" w:sz="0" w:space="0" w:color="auto"/>
        <w:bottom w:val="none" w:sz="0" w:space="0" w:color="auto"/>
        <w:right w:val="none" w:sz="0" w:space="0" w:color="auto"/>
      </w:divBdr>
    </w:div>
    <w:div w:id="1976981746">
      <w:bodyDiv w:val="1"/>
      <w:marLeft w:val="0"/>
      <w:marRight w:val="0"/>
      <w:marTop w:val="0"/>
      <w:marBottom w:val="0"/>
      <w:divBdr>
        <w:top w:val="none" w:sz="0" w:space="0" w:color="auto"/>
        <w:left w:val="none" w:sz="0" w:space="0" w:color="auto"/>
        <w:bottom w:val="none" w:sz="0" w:space="0" w:color="auto"/>
        <w:right w:val="none" w:sz="0" w:space="0" w:color="auto"/>
      </w:divBdr>
    </w:div>
    <w:div w:id="2013145975">
      <w:bodyDiv w:val="1"/>
      <w:marLeft w:val="0"/>
      <w:marRight w:val="0"/>
      <w:marTop w:val="0"/>
      <w:marBottom w:val="0"/>
      <w:divBdr>
        <w:top w:val="none" w:sz="0" w:space="0" w:color="auto"/>
        <w:left w:val="none" w:sz="0" w:space="0" w:color="auto"/>
        <w:bottom w:val="none" w:sz="0" w:space="0" w:color="auto"/>
        <w:right w:val="none" w:sz="0" w:space="0" w:color="auto"/>
      </w:divBdr>
    </w:div>
    <w:div w:id="2045785985">
      <w:bodyDiv w:val="1"/>
      <w:marLeft w:val="0"/>
      <w:marRight w:val="0"/>
      <w:marTop w:val="0"/>
      <w:marBottom w:val="0"/>
      <w:divBdr>
        <w:top w:val="none" w:sz="0" w:space="0" w:color="auto"/>
        <w:left w:val="none" w:sz="0" w:space="0" w:color="auto"/>
        <w:bottom w:val="none" w:sz="0" w:space="0" w:color="auto"/>
        <w:right w:val="none" w:sz="0" w:space="0" w:color="auto"/>
      </w:divBdr>
    </w:div>
    <w:div w:id="2049717266">
      <w:bodyDiv w:val="1"/>
      <w:marLeft w:val="0"/>
      <w:marRight w:val="0"/>
      <w:marTop w:val="0"/>
      <w:marBottom w:val="0"/>
      <w:divBdr>
        <w:top w:val="none" w:sz="0" w:space="0" w:color="auto"/>
        <w:left w:val="none" w:sz="0" w:space="0" w:color="auto"/>
        <w:bottom w:val="none" w:sz="0" w:space="0" w:color="auto"/>
        <w:right w:val="none" w:sz="0" w:space="0" w:color="auto"/>
      </w:divBdr>
    </w:div>
    <w:div w:id="2062317152">
      <w:bodyDiv w:val="1"/>
      <w:marLeft w:val="0"/>
      <w:marRight w:val="0"/>
      <w:marTop w:val="0"/>
      <w:marBottom w:val="0"/>
      <w:divBdr>
        <w:top w:val="none" w:sz="0" w:space="0" w:color="auto"/>
        <w:left w:val="none" w:sz="0" w:space="0" w:color="auto"/>
        <w:bottom w:val="none" w:sz="0" w:space="0" w:color="auto"/>
        <w:right w:val="none" w:sz="0" w:space="0" w:color="auto"/>
      </w:divBdr>
    </w:div>
    <w:div w:id="2066682325">
      <w:bodyDiv w:val="1"/>
      <w:marLeft w:val="0"/>
      <w:marRight w:val="0"/>
      <w:marTop w:val="0"/>
      <w:marBottom w:val="0"/>
      <w:divBdr>
        <w:top w:val="none" w:sz="0" w:space="0" w:color="auto"/>
        <w:left w:val="none" w:sz="0" w:space="0" w:color="auto"/>
        <w:bottom w:val="none" w:sz="0" w:space="0" w:color="auto"/>
        <w:right w:val="none" w:sz="0" w:space="0" w:color="auto"/>
      </w:divBdr>
    </w:div>
    <w:div w:id="2066752397">
      <w:bodyDiv w:val="1"/>
      <w:marLeft w:val="0"/>
      <w:marRight w:val="0"/>
      <w:marTop w:val="0"/>
      <w:marBottom w:val="0"/>
      <w:divBdr>
        <w:top w:val="none" w:sz="0" w:space="0" w:color="auto"/>
        <w:left w:val="none" w:sz="0" w:space="0" w:color="auto"/>
        <w:bottom w:val="none" w:sz="0" w:space="0" w:color="auto"/>
        <w:right w:val="none" w:sz="0" w:space="0" w:color="auto"/>
      </w:divBdr>
    </w:div>
    <w:div w:id="2073118650">
      <w:bodyDiv w:val="1"/>
      <w:marLeft w:val="0"/>
      <w:marRight w:val="0"/>
      <w:marTop w:val="0"/>
      <w:marBottom w:val="0"/>
      <w:divBdr>
        <w:top w:val="none" w:sz="0" w:space="0" w:color="auto"/>
        <w:left w:val="none" w:sz="0" w:space="0" w:color="auto"/>
        <w:bottom w:val="none" w:sz="0" w:space="0" w:color="auto"/>
        <w:right w:val="none" w:sz="0" w:space="0" w:color="auto"/>
      </w:divBdr>
    </w:div>
    <w:div w:id="2081169142">
      <w:bodyDiv w:val="1"/>
      <w:marLeft w:val="0"/>
      <w:marRight w:val="0"/>
      <w:marTop w:val="0"/>
      <w:marBottom w:val="0"/>
      <w:divBdr>
        <w:top w:val="none" w:sz="0" w:space="0" w:color="auto"/>
        <w:left w:val="none" w:sz="0" w:space="0" w:color="auto"/>
        <w:bottom w:val="none" w:sz="0" w:space="0" w:color="auto"/>
        <w:right w:val="none" w:sz="0" w:space="0" w:color="auto"/>
      </w:divBdr>
    </w:div>
    <w:div w:id="2083138645">
      <w:bodyDiv w:val="1"/>
      <w:marLeft w:val="0"/>
      <w:marRight w:val="0"/>
      <w:marTop w:val="0"/>
      <w:marBottom w:val="0"/>
      <w:divBdr>
        <w:top w:val="none" w:sz="0" w:space="0" w:color="auto"/>
        <w:left w:val="none" w:sz="0" w:space="0" w:color="auto"/>
        <w:bottom w:val="none" w:sz="0" w:space="0" w:color="auto"/>
        <w:right w:val="none" w:sz="0" w:space="0" w:color="auto"/>
      </w:divBdr>
    </w:div>
    <w:div w:id="2096826091">
      <w:bodyDiv w:val="1"/>
      <w:marLeft w:val="0"/>
      <w:marRight w:val="0"/>
      <w:marTop w:val="0"/>
      <w:marBottom w:val="0"/>
      <w:divBdr>
        <w:top w:val="none" w:sz="0" w:space="0" w:color="auto"/>
        <w:left w:val="none" w:sz="0" w:space="0" w:color="auto"/>
        <w:bottom w:val="none" w:sz="0" w:space="0" w:color="auto"/>
        <w:right w:val="none" w:sz="0" w:space="0" w:color="auto"/>
      </w:divBdr>
    </w:div>
    <w:div w:id="2101244986">
      <w:bodyDiv w:val="1"/>
      <w:marLeft w:val="0"/>
      <w:marRight w:val="0"/>
      <w:marTop w:val="0"/>
      <w:marBottom w:val="0"/>
      <w:divBdr>
        <w:top w:val="none" w:sz="0" w:space="0" w:color="auto"/>
        <w:left w:val="none" w:sz="0" w:space="0" w:color="auto"/>
        <w:bottom w:val="none" w:sz="0" w:space="0" w:color="auto"/>
        <w:right w:val="none" w:sz="0" w:space="0" w:color="auto"/>
      </w:divBdr>
    </w:div>
    <w:div w:id="2108885833">
      <w:bodyDiv w:val="1"/>
      <w:marLeft w:val="0"/>
      <w:marRight w:val="0"/>
      <w:marTop w:val="0"/>
      <w:marBottom w:val="0"/>
      <w:divBdr>
        <w:top w:val="none" w:sz="0" w:space="0" w:color="auto"/>
        <w:left w:val="none" w:sz="0" w:space="0" w:color="auto"/>
        <w:bottom w:val="none" w:sz="0" w:space="0" w:color="auto"/>
        <w:right w:val="none" w:sz="0" w:space="0" w:color="auto"/>
      </w:divBdr>
    </w:div>
    <w:div w:id="2109038737">
      <w:bodyDiv w:val="1"/>
      <w:marLeft w:val="0"/>
      <w:marRight w:val="0"/>
      <w:marTop w:val="0"/>
      <w:marBottom w:val="0"/>
      <w:divBdr>
        <w:top w:val="none" w:sz="0" w:space="0" w:color="auto"/>
        <w:left w:val="none" w:sz="0" w:space="0" w:color="auto"/>
        <w:bottom w:val="none" w:sz="0" w:space="0" w:color="auto"/>
        <w:right w:val="none" w:sz="0" w:space="0" w:color="auto"/>
      </w:divBdr>
    </w:div>
    <w:div w:id="2116099864">
      <w:bodyDiv w:val="1"/>
      <w:marLeft w:val="0"/>
      <w:marRight w:val="0"/>
      <w:marTop w:val="0"/>
      <w:marBottom w:val="0"/>
      <w:divBdr>
        <w:top w:val="none" w:sz="0" w:space="0" w:color="auto"/>
        <w:left w:val="none" w:sz="0" w:space="0" w:color="auto"/>
        <w:bottom w:val="none" w:sz="0" w:space="0" w:color="auto"/>
        <w:right w:val="none" w:sz="0" w:space="0" w:color="auto"/>
      </w:divBdr>
    </w:div>
    <w:div w:id="2126272185">
      <w:bodyDiv w:val="1"/>
      <w:marLeft w:val="0"/>
      <w:marRight w:val="0"/>
      <w:marTop w:val="0"/>
      <w:marBottom w:val="0"/>
      <w:divBdr>
        <w:top w:val="none" w:sz="0" w:space="0" w:color="auto"/>
        <w:left w:val="none" w:sz="0" w:space="0" w:color="auto"/>
        <w:bottom w:val="none" w:sz="0" w:space="0" w:color="auto"/>
        <w:right w:val="none" w:sz="0" w:space="0" w:color="auto"/>
      </w:divBdr>
    </w:div>
    <w:div w:id="2145615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chart" Target="charts/chart3.xml"/><Relationship Id="rId26" Type="http://schemas.openxmlformats.org/officeDocument/2006/relationships/hyperlink" Target="https://drive.google.com/file/d/1evESp3Ahj4pg9O474JxSaEvnKKl8OpDr/view?usp=sharing" TargetMode="External"/><Relationship Id="rId39" Type="http://schemas.openxmlformats.org/officeDocument/2006/relationships/fontTable" Target="fontTable.xml"/><Relationship Id="rId21" Type="http://schemas.openxmlformats.org/officeDocument/2006/relationships/image" Target="media/image4.png"/><Relationship Id="rId34" Type="http://schemas.openxmlformats.org/officeDocument/2006/relationships/chart" Target="charts/chart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7.xml"/><Relationship Id="rId32" Type="http://schemas.openxmlformats.org/officeDocument/2006/relationships/hyperlink" Target="https://docs.google.com/spreadsheets/d/1WGS3S_zR7Z6uriPcjiomvfYmgoTpmgtD/edit?usp=sharing&amp;ouid=102987810457035811283&amp;rtpof=true&amp;sd=true" TargetMode="External"/><Relationship Id="rId37" Type="http://schemas.openxmlformats.org/officeDocument/2006/relationships/header" Target="head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rive.google.com/file/d/13LRh1-qOa3yR20QlL89RHjkZyujK_3Ov/view?usp=sharing" TargetMode="External"/><Relationship Id="rId23" Type="http://schemas.openxmlformats.org/officeDocument/2006/relationships/chart" Target="charts/chart6.xml"/><Relationship Id="rId28" Type="http://schemas.openxmlformats.org/officeDocument/2006/relationships/image" Target="media/image5.png"/><Relationship Id="rId36" Type="http://schemas.openxmlformats.org/officeDocument/2006/relationships/chart" Target="charts/chart11.xml"/><Relationship Id="rId10" Type="http://schemas.microsoft.com/office/2016/09/relationships/commentsIds" Target="commentsIds.xml"/><Relationship Id="rId19" Type="http://schemas.openxmlformats.org/officeDocument/2006/relationships/chart" Target="charts/chart4.xml"/><Relationship Id="rId31"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cs.google.com/spreadsheets/d/1dcpC9uhsq7mT2R6a2YHX_1ezgtEx9iP_/edit?usp=sharing&amp;ouid=102987810457035811283&amp;rtpof=true&amp;sd=true" TargetMode="External"/><Relationship Id="rId27" Type="http://schemas.openxmlformats.org/officeDocument/2006/relationships/hyperlink" Target="https://drive.google.com/drive/folders/1dLch7_9Bcb3xDY24MmTO0foIkSKivovv?usp=sharing" TargetMode="External"/><Relationship Id="rId30" Type="http://schemas.openxmlformats.org/officeDocument/2006/relationships/image" Target="media/image7.png"/><Relationship Id="rId35" Type="http://schemas.openxmlformats.org/officeDocument/2006/relationships/chart" Target="charts/chart10.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2.xml"/><Relationship Id="rId25" Type="http://schemas.openxmlformats.org/officeDocument/2006/relationships/hyperlink" Target="https://docs.google.com/spreadsheets/d/1A89-44kE-1XEuIJ785H3zR3gcW6cOCyL/edit?usp=sharing&amp;ouid=108785364540065920816&amp;rtpof=true&amp;sd=true" TargetMode="External"/><Relationship Id="rId33" Type="http://schemas.openxmlformats.org/officeDocument/2006/relationships/chart" Target="charts/chart8.xml"/><Relationship Id="rId38"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G:\My%20Drive\1.%20Academic\Projects\Dissertation\Data\AllData\new\Data%20for%20share\study%2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G:\My%20Drive\1.%20Academic\Projects\Dissertation\Data\AllData\new\Study%201.csv"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u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D$2</c:f>
              <c:strCache>
                <c:ptCount val="1"/>
                <c:pt idx="0">
                  <c:v>Mean</c:v>
                </c:pt>
              </c:strCache>
            </c:strRef>
          </c:tx>
          <c:spPr>
            <a:solidFill>
              <a:schemeClr val="accent1"/>
            </a:solidFill>
            <a:ln>
              <a:noFill/>
            </a:ln>
            <a:effectLst/>
          </c:spPr>
          <c:invertIfNegative val="0"/>
          <c:cat>
            <c:strRef>
              <c:f>Sheet6!$A$3:$A$102</c:f>
              <c:strCache>
                <c:ptCount val="76"/>
                <c:pt idx="0">
                  <c:v>sex</c:v>
                </c:pt>
                <c:pt idx="1">
                  <c:v>rich</c:v>
                </c:pt>
                <c:pt idx="2">
                  <c:v>death</c:v>
                </c:pt>
                <c:pt idx="3">
                  <c:v>zombie</c:v>
                </c:pt>
                <c:pt idx="4">
                  <c:v>king</c:v>
                </c:pt>
                <c:pt idx="5">
                  <c:v>star</c:v>
                </c:pt>
                <c:pt idx="6">
                  <c:v>art</c:v>
                </c:pt>
                <c:pt idx="7">
                  <c:v>soul</c:v>
                </c:pt>
                <c:pt idx="8">
                  <c:v>best</c:v>
                </c:pt>
                <c:pt idx="9">
                  <c:v>real</c:v>
                </c:pt>
                <c:pt idx="10">
                  <c:v>natural</c:v>
                </c:pt>
                <c:pt idx="11">
                  <c:v>mother</c:v>
                </c:pt>
                <c:pt idx="12">
                  <c:v>foodie</c:v>
                </c:pt>
                <c:pt idx="13">
                  <c:v>lady</c:v>
                </c:pt>
                <c:pt idx="14">
                  <c:v>quick</c:v>
                </c:pt>
                <c:pt idx="15">
                  <c:v>fighter</c:v>
                </c:pt>
                <c:pt idx="16">
                  <c:v>better</c:v>
                </c:pt>
                <c:pt idx="17">
                  <c:v>gender</c:v>
                </c:pt>
                <c:pt idx="18">
                  <c:v>right</c:v>
                </c:pt>
                <c:pt idx="19">
                  <c:v>well</c:v>
                </c:pt>
                <c:pt idx="20">
                  <c:v>motive</c:v>
                </c:pt>
                <c:pt idx="21">
                  <c:v>now</c:v>
                </c:pt>
                <c:pt idx="22">
                  <c:v>done</c:v>
                </c:pt>
                <c:pt idx="23">
                  <c:v>dove</c:v>
                </c:pt>
                <c:pt idx="24">
                  <c:v>mortal</c:v>
                </c:pt>
                <c:pt idx="25">
                  <c:v>need</c:v>
                </c:pt>
                <c:pt idx="26">
                  <c:v>dress</c:v>
                </c:pt>
                <c:pt idx="27">
                  <c:v>easily</c:v>
                </c:pt>
                <c:pt idx="28">
                  <c:v>ill</c:v>
                </c:pt>
                <c:pt idx="29">
                  <c:v>pale</c:v>
                </c:pt>
                <c:pt idx="30">
                  <c:v>sticky</c:v>
                </c:pt>
                <c:pt idx="31">
                  <c:v>gasp</c:v>
                </c:pt>
                <c:pt idx="32">
                  <c:v>deceased</c:v>
                </c:pt>
                <c:pt idx="33">
                  <c:v>witness</c:v>
                </c:pt>
                <c:pt idx="34">
                  <c:v>termination</c:v>
                </c:pt>
                <c:pt idx="35">
                  <c:v>computerization</c:v>
                </c:pt>
                <c:pt idx="36">
                  <c:v>automaton</c:v>
                </c:pt>
                <c:pt idx="37">
                  <c:v>prowess</c:v>
                </c:pt>
                <c:pt idx="38">
                  <c:v>nimble</c:v>
                </c:pt>
                <c:pt idx="39">
                  <c:v>ending</c:v>
                </c:pt>
                <c:pt idx="40">
                  <c:v>buccaneer</c:v>
                </c:pt>
                <c:pt idx="41">
                  <c:v>poorly</c:v>
                </c:pt>
                <c:pt idx="42">
                  <c:v>smasher</c:v>
                </c:pt>
                <c:pt idx="43">
                  <c:v>opposition</c:v>
                </c:pt>
                <c:pt idx="44">
                  <c:v>demise</c:v>
                </c:pt>
                <c:pt idx="45">
                  <c:v>departure</c:v>
                </c:pt>
                <c:pt idx="46">
                  <c:v>cybernation</c:v>
                </c:pt>
                <c:pt idx="47">
                  <c:v>abused</c:v>
                </c:pt>
                <c:pt idx="48">
                  <c:v>interchange</c:v>
                </c:pt>
                <c:pt idx="49">
                  <c:v>surrogate</c:v>
                </c:pt>
                <c:pt idx="50">
                  <c:v>informant</c:v>
                </c:pt>
                <c:pt idx="51">
                  <c:v>deputy</c:v>
                </c:pt>
                <c:pt idx="52">
                  <c:v>wiccan</c:v>
                </c:pt>
                <c:pt idx="53">
                  <c:v>belching</c:v>
                </c:pt>
                <c:pt idx="54">
                  <c:v>profuse</c:v>
                </c:pt>
                <c:pt idx="55">
                  <c:v>uncovering</c:v>
                </c:pt>
                <c:pt idx="56">
                  <c:v>primp</c:v>
                </c:pt>
                <c:pt idx="57">
                  <c:v>maltreated</c:v>
                </c:pt>
                <c:pt idx="58">
                  <c:v>magnate</c:v>
                </c:pt>
                <c:pt idx="59">
                  <c:v>epicurean</c:v>
                </c:pt>
                <c:pt idx="60">
                  <c:v>merely</c:v>
                </c:pt>
                <c:pt idx="61">
                  <c:v>veracious</c:v>
                </c:pt>
                <c:pt idx="62">
                  <c:v>plenteous</c:v>
                </c:pt>
                <c:pt idx="63">
                  <c:v>engender</c:v>
                </c:pt>
                <c:pt idx="64">
                  <c:v>lave</c:v>
                </c:pt>
                <c:pt idx="65">
                  <c:v>putrefaction</c:v>
                </c:pt>
                <c:pt idx="66">
                  <c:v>avaricious</c:v>
                </c:pt>
                <c:pt idx="67">
                  <c:v>shortened</c:v>
                </c:pt>
                <c:pt idx="68">
                  <c:v>coif</c:v>
                </c:pt>
                <c:pt idx="69">
                  <c:v>nettlesome</c:v>
                </c:pt>
                <c:pt idx="70">
                  <c:v>forthwith</c:v>
                </c:pt>
                <c:pt idx="71">
                  <c:v>peacenik</c:v>
                </c:pt>
                <c:pt idx="72">
                  <c:v>maven</c:v>
                </c:pt>
                <c:pt idx="73">
                  <c:v>deportee</c:v>
                </c:pt>
                <c:pt idx="74">
                  <c:v>mucilaginous</c:v>
                </c:pt>
                <c:pt idx="75">
                  <c:v>blanch</c:v>
                </c:pt>
              </c:strCache>
            </c:strRef>
          </c:cat>
          <c:val>
            <c:numRef>
              <c:f>Sheet6!$D$3:$D$102</c:f>
              <c:numCache>
                <c:formatCode>###0.00000</c:formatCode>
                <c:ptCount val="76"/>
                <c:pt idx="0">
                  <c:v>3.1096273291925467</c:v>
                </c:pt>
                <c:pt idx="1">
                  <c:v>3.0677018633540372</c:v>
                </c:pt>
                <c:pt idx="2">
                  <c:v>2.9641304347826085</c:v>
                </c:pt>
                <c:pt idx="3">
                  <c:v>2.9131987577639751</c:v>
                </c:pt>
                <c:pt idx="4">
                  <c:v>2.8899068322981365</c:v>
                </c:pt>
                <c:pt idx="5">
                  <c:v>2.8274844720496892</c:v>
                </c:pt>
                <c:pt idx="6">
                  <c:v>2.8167701863354035</c:v>
                </c:pt>
                <c:pt idx="7">
                  <c:v>2.8046583850931679</c:v>
                </c:pt>
                <c:pt idx="8">
                  <c:v>2.7872670807453415</c:v>
                </c:pt>
                <c:pt idx="9">
                  <c:v>2.7656832298136647</c:v>
                </c:pt>
                <c:pt idx="10">
                  <c:v>2.763664596273292</c:v>
                </c:pt>
                <c:pt idx="11">
                  <c:v>2.7329192546583849</c:v>
                </c:pt>
                <c:pt idx="12">
                  <c:v>2.7024844720496892</c:v>
                </c:pt>
                <c:pt idx="13">
                  <c:v>2.6605590062111801</c:v>
                </c:pt>
                <c:pt idx="14">
                  <c:v>2.6559006211180125</c:v>
                </c:pt>
                <c:pt idx="15">
                  <c:v>2.6223602484472051</c:v>
                </c:pt>
                <c:pt idx="16">
                  <c:v>2.6128881987577639</c:v>
                </c:pt>
                <c:pt idx="17">
                  <c:v>2.5947204968944098</c:v>
                </c:pt>
                <c:pt idx="18">
                  <c:v>2.5903726708074535</c:v>
                </c:pt>
                <c:pt idx="19">
                  <c:v>2.582919254658385</c:v>
                </c:pt>
                <c:pt idx="20">
                  <c:v>2.5703416149068321</c:v>
                </c:pt>
                <c:pt idx="21">
                  <c:v>2.5439440993788818</c:v>
                </c:pt>
                <c:pt idx="22">
                  <c:v>2.539751552795031</c:v>
                </c:pt>
                <c:pt idx="23">
                  <c:v>2.5369565217391306</c:v>
                </c:pt>
                <c:pt idx="24">
                  <c:v>2.5366459627329192</c:v>
                </c:pt>
                <c:pt idx="25">
                  <c:v>2.5364906832298137</c:v>
                </c:pt>
                <c:pt idx="26">
                  <c:v>2.5256211180124222</c:v>
                </c:pt>
                <c:pt idx="27">
                  <c:v>2.5150621118012424</c:v>
                </c:pt>
                <c:pt idx="28">
                  <c:v>2.5100931677018634</c:v>
                </c:pt>
                <c:pt idx="29">
                  <c:v>2.3781055900621118</c:v>
                </c:pt>
                <c:pt idx="30">
                  <c:v>2.3731366459627328</c:v>
                </c:pt>
                <c:pt idx="31">
                  <c:v>2.370031055900621</c:v>
                </c:pt>
                <c:pt idx="32">
                  <c:v>2.365062111801242</c:v>
                </c:pt>
                <c:pt idx="33">
                  <c:v>2.3608695652173912</c:v>
                </c:pt>
                <c:pt idx="34">
                  <c:v>2.3593167701863353</c:v>
                </c:pt>
                <c:pt idx="35">
                  <c:v>2.3513975155279505</c:v>
                </c:pt>
                <c:pt idx="36">
                  <c:v>2.347826086956522</c:v>
                </c:pt>
                <c:pt idx="37">
                  <c:v>2.3475155279503106</c:v>
                </c:pt>
                <c:pt idx="38">
                  <c:v>2.3464285714285715</c:v>
                </c:pt>
                <c:pt idx="39">
                  <c:v>2.3423913043478262</c:v>
                </c:pt>
                <c:pt idx="40">
                  <c:v>2.3346273291925468</c:v>
                </c:pt>
                <c:pt idx="41">
                  <c:v>2.3274844720496892</c:v>
                </c:pt>
                <c:pt idx="42">
                  <c:v>2.319254658385093</c:v>
                </c:pt>
                <c:pt idx="43">
                  <c:v>2.3145962732919254</c:v>
                </c:pt>
                <c:pt idx="44">
                  <c:v>2.3130434782608695</c:v>
                </c:pt>
                <c:pt idx="45">
                  <c:v>2.3110248447204969</c:v>
                </c:pt>
                <c:pt idx="46">
                  <c:v>2.3096273291925464</c:v>
                </c:pt>
                <c:pt idx="47">
                  <c:v>2.3093167701863355</c:v>
                </c:pt>
                <c:pt idx="48">
                  <c:v>2.3018633540372671</c:v>
                </c:pt>
                <c:pt idx="49">
                  <c:v>2.3009316770186334</c:v>
                </c:pt>
                <c:pt idx="50">
                  <c:v>2.2822981366459629</c:v>
                </c:pt>
                <c:pt idx="51">
                  <c:v>2.2774844720496894</c:v>
                </c:pt>
                <c:pt idx="52">
                  <c:v>2.2454968944099378</c:v>
                </c:pt>
                <c:pt idx="53">
                  <c:v>2.2430124223602483</c:v>
                </c:pt>
                <c:pt idx="54">
                  <c:v>2.2388198757763975</c:v>
                </c:pt>
                <c:pt idx="55">
                  <c:v>2.2360248447204967</c:v>
                </c:pt>
                <c:pt idx="56">
                  <c:v>2.2343167701863353</c:v>
                </c:pt>
                <c:pt idx="57">
                  <c:v>2.2318322981366459</c:v>
                </c:pt>
                <c:pt idx="58">
                  <c:v>2.2240683229813665</c:v>
                </c:pt>
                <c:pt idx="59">
                  <c:v>2.2234472049689442</c:v>
                </c:pt>
                <c:pt idx="60">
                  <c:v>2.2181677018633539</c:v>
                </c:pt>
                <c:pt idx="61">
                  <c:v>2.2177018633540371</c:v>
                </c:pt>
                <c:pt idx="62">
                  <c:v>2.2141304347826085</c:v>
                </c:pt>
                <c:pt idx="63">
                  <c:v>2.20916149068323</c:v>
                </c:pt>
                <c:pt idx="64">
                  <c:v>2.2088509316770186</c:v>
                </c:pt>
                <c:pt idx="65">
                  <c:v>2.2055900621118014</c:v>
                </c:pt>
                <c:pt idx="66">
                  <c:v>2.2046583850931678</c:v>
                </c:pt>
                <c:pt idx="67">
                  <c:v>2.2032608695652174</c:v>
                </c:pt>
                <c:pt idx="68">
                  <c:v>2.202950310559006</c:v>
                </c:pt>
                <c:pt idx="69">
                  <c:v>2.1964285714285716</c:v>
                </c:pt>
                <c:pt idx="70">
                  <c:v>2.1939440993788821</c:v>
                </c:pt>
                <c:pt idx="71">
                  <c:v>2.1920807453416149</c:v>
                </c:pt>
                <c:pt idx="72">
                  <c:v>2.1889751552795031</c:v>
                </c:pt>
                <c:pt idx="73">
                  <c:v>2.1813664596273292</c:v>
                </c:pt>
                <c:pt idx="74">
                  <c:v>2.1782608695652175</c:v>
                </c:pt>
                <c:pt idx="75">
                  <c:v>2.1618012422360247</c:v>
                </c:pt>
              </c:numCache>
            </c:numRef>
          </c:val>
          <c:extLst>
            <c:ext xmlns:c16="http://schemas.microsoft.com/office/drawing/2014/chart" uri="{C3380CC4-5D6E-409C-BE32-E72D297353CC}">
              <c16:uniqueId val="{00000000-7077-4584-B38B-A9C948F2ED4E}"/>
            </c:ext>
          </c:extLst>
        </c:ser>
        <c:dLbls>
          <c:showLegendKey val="0"/>
          <c:showVal val="0"/>
          <c:showCatName val="0"/>
          <c:showSerName val="0"/>
          <c:showPercent val="0"/>
          <c:showBubbleSize val="0"/>
        </c:dLbls>
        <c:gapWidth val="150"/>
        <c:axId val="794076608"/>
        <c:axId val="794075360"/>
      </c:barChart>
      <c:catAx>
        <c:axId val="79407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4075360"/>
        <c:crosses val="autoZero"/>
        <c:auto val="1"/>
        <c:lblAlgn val="ctr"/>
        <c:lblOffset val="100"/>
        <c:tickLblSkip val="1"/>
        <c:noMultiLvlLbl val="0"/>
      </c:catAx>
      <c:valAx>
        <c:axId val="794075360"/>
        <c:scaling>
          <c:orientation val="minMax"/>
        </c:scaling>
        <c:delete val="0"/>
        <c:axPos val="l"/>
        <c:majorGridlines>
          <c:spPr>
            <a:ln w="9525" cap="flat" cmpd="sng" algn="ctr">
              <a:solidFill>
                <a:schemeClr val="tx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4076608"/>
        <c:crossesAt val="1"/>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Origin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0.26700000000000002</c:v>
                </c:pt>
                <c:pt idx="1">
                  <c:v>0.55000000000000004</c:v>
                </c:pt>
                <c:pt idx="2">
                  <c:v>0.29599999999999999</c:v>
                </c:pt>
                <c:pt idx="3">
                  <c:v>0.48499999999999999</c:v>
                </c:pt>
                <c:pt idx="4">
                  <c:v>0.25900000000000001</c:v>
                </c:pt>
                <c:pt idx="5">
                  <c:v>0.374</c:v>
                </c:pt>
                <c:pt idx="6">
                  <c:v>0.41299999999999998</c:v>
                </c:pt>
                <c:pt idx="7">
                  <c:v>0.40400000000000003</c:v>
                </c:pt>
              </c:numCache>
            </c:numRef>
          </c:val>
          <c:extLst>
            <c:ext xmlns:c16="http://schemas.microsoft.com/office/drawing/2014/chart" uri="{C3380CC4-5D6E-409C-BE32-E72D297353CC}">
              <c16:uniqueId val="{00000000-28D9-4F3A-82E1-DAC00AAF4252}"/>
            </c:ext>
          </c:extLst>
        </c:ser>
        <c:ser>
          <c:idx val="1"/>
          <c:order val="1"/>
          <c:tx>
            <c:strRef>
              <c:f>Sheet1!$C$1</c:f>
              <c:strCache>
                <c:ptCount val="1"/>
                <c:pt idx="0">
                  <c:v>Modified</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0.66700000000000004</c:v>
                </c:pt>
                <c:pt idx="1">
                  <c:v>0.75</c:v>
                </c:pt>
                <c:pt idx="2">
                  <c:v>0.67900000000000005</c:v>
                </c:pt>
                <c:pt idx="3">
                  <c:v>0.69299999999999995</c:v>
                </c:pt>
                <c:pt idx="4">
                  <c:v>0.36</c:v>
                </c:pt>
                <c:pt idx="5">
                  <c:v>0.45</c:v>
                </c:pt>
                <c:pt idx="6">
                  <c:v>0.504</c:v>
                </c:pt>
                <c:pt idx="7">
                  <c:v>0.503</c:v>
                </c:pt>
              </c:numCache>
            </c:numRef>
          </c:val>
          <c:extLst>
            <c:ext xmlns:c16="http://schemas.microsoft.com/office/drawing/2014/chart" uri="{C3380CC4-5D6E-409C-BE32-E72D297353CC}">
              <c16:uniqueId val="{00000001-28D9-4F3A-82E1-DAC00AAF4252}"/>
            </c:ext>
          </c:extLst>
        </c:ser>
        <c:dLbls>
          <c:dLblPos val="outEnd"/>
          <c:showLegendKey val="0"/>
          <c:showVal val="1"/>
          <c:showCatName val="0"/>
          <c:showSerName val="0"/>
          <c:showPercent val="0"/>
          <c:showBubbleSize val="0"/>
        </c:dLbls>
        <c:gapWidth val="444"/>
        <c:overlap val="-90"/>
        <c:axId val="1119488"/>
        <c:axId val="1120320"/>
      </c:barChart>
      <c:catAx>
        <c:axId val="11194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120320"/>
        <c:crosses val="autoZero"/>
        <c:auto val="1"/>
        <c:lblAlgn val="ctr"/>
        <c:lblOffset val="100"/>
        <c:noMultiLvlLbl val="0"/>
      </c:catAx>
      <c:valAx>
        <c:axId val="1120320"/>
        <c:scaling>
          <c:orientation val="minMax"/>
        </c:scaling>
        <c:delete val="1"/>
        <c:axPos val="l"/>
        <c:numFmt formatCode="General" sourceLinked="1"/>
        <c:majorTickMark val="none"/>
        <c:minorTickMark val="none"/>
        <c:tickLblPos val="nextTo"/>
        <c:crossAx val="11194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Origin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2.17</c:v>
                </c:pt>
                <c:pt idx="1">
                  <c:v>2.14</c:v>
                </c:pt>
                <c:pt idx="2">
                  <c:v>1.71</c:v>
                </c:pt>
                <c:pt idx="3">
                  <c:v>5.0199999999999996</c:v>
                </c:pt>
                <c:pt idx="4">
                  <c:v>5.3</c:v>
                </c:pt>
                <c:pt idx="5">
                  <c:v>2.2400000000000002</c:v>
                </c:pt>
                <c:pt idx="6">
                  <c:v>2.92</c:v>
                </c:pt>
                <c:pt idx="7">
                  <c:v>3.26</c:v>
                </c:pt>
              </c:numCache>
            </c:numRef>
          </c:val>
          <c:extLst>
            <c:ext xmlns:c16="http://schemas.microsoft.com/office/drawing/2014/chart" uri="{C3380CC4-5D6E-409C-BE32-E72D297353CC}">
              <c16:uniqueId val="{00000000-6861-4CA5-B086-649152882CC6}"/>
            </c:ext>
          </c:extLst>
        </c:ser>
        <c:ser>
          <c:idx val="1"/>
          <c:order val="1"/>
          <c:tx>
            <c:strRef>
              <c:f>Sheet1!$C$1</c:f>
              <c:strCache>
                <c:ptCount val="1"/>
                <c:pt idx="0">
                  <c:v>Modified</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2.38</c:v>
                </c:pt>
                <c:pt idx="1">
                  <c:v>1.85</c:v>
                </c:pt>
                <c:pt idx="2">
                  <c:v>2.06</c:v>
                </c:pt>
                <c:pt idx="3">
                  <c:v>5.68</c:v>
                </c:pt>
                <c:pt idx="4">
                  <c:v>5.98</c:v>
                </c:pt>
                <c:pt idx="5">
                  <c:v>2.42</c:v>
                </c:pt>
                <c:pt idx="6">
                  <c:v>3.37</c:v>
                </c:pt>
                <c:pt idx="7">
                  <c:v>3.6</c:v>
                </c:pt>
              </c:numCache>
            </c:numRef>
          </c:val>
          <c:extLst>
            <c:ext xmlns:c16="http://schemas.microsoft.com/office/drawing/2014/chart" uri="{C3380CC4-5D6E-409C-BE32-E72D297353CC}">
              <c16:uniqueId val="{00000001-6861-4CA5-B086-649152882CC6}"/>
            </c:ext>
          </c:extLst>
        </c:ser>
        <c:dLbls>
          <c:dLblPos val="outEnd"/>
          <c:showLegendKey val="0"/>
          <c:showVal val="1"/>
          <c:showCatName val="0"/>
          <c:showSerName val="0"/>
          <c:showPercent val="0"/>
          <c:showBubbleSize val="0"/>
        </c:dLbls>
        <c:gapWidth val="444"/>
        <c:overlap val="-90"/>
        <c:axId val="1699730784"/>
        <c:axId val="1699733280"/>
      </c:barChart>
      <c:catAx>
        <c:axId val="16997307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699733280"/>
        <c:crosses val="autoZero"/>
        <c:auto val="1"/>
        <c:lblAlgn val="ctr"/>
        <c:lblOffset val="100"/>
        <c:noMultiLvlLbl val="0"/>
      </c:catAx>
      <c:valAx>
        <c:axId val="1699733280"/>
        <c:scaling>
          <c:orientation val="minMax"/>
        </c:scaling>
        <c:delete val="1"/>
        <c:axPos val="l"/>
        <c:numFmt formatCode="General" sourceLinked="1"/>
        <c:majorTickMark val="none"/>
        <c:minorTickMark val="none"/>
        <c:tickLblPos val="nextTo"/>
        <c:crossAx val="16997307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Significance level</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IGues</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1</c:f>
              <c:strCache>
                <c:ptCount val="100"/>
                <c:pt idx="0">
                  <c:v>zombie</c:v>
                </c:pt>
                <c:pt idx="1">
                  <c:v>death</c:v>
                </c:pt>
                <c:pt idx="2">
                  <c:v>sex</c:v>
                </c:pt>
                <c:pt idx="3">
                  <c:v>mother</c:v>
                </c:pt>
                <c:pt idx="4">
                  <c:v>ill</c:v>
                </c:pt>
                <c:pt idx="5">
                  <c:v>lady</c:v>
                </c:pt>
                <c:pt idx="6">
                  <c:v>best</c:v>
                </c:pt>
                <c:pt idx="7">
                  <c:v>fighter</c:v>
                </c:pt>
                <c:pt idx="8">
                  <c:v>art</c:v>
                </c:pt>
                <c:pt idx="9">
                  <c:v>soul</c:v>
                </c:pt>
                <c:pt idx="10">
                  <c:v>star</c:v>
                </c:pt>
                <c:pt idx="11">
                  <c:v>gone</c:v>
                </c:pt>
                <c:pt idx="12">
                  <c:v>now</c:v>
                </c:pt>
                <c:pt idx="13">
                  <c:v>gender</c:v>
                </c:pt>
                <c:pt idx="14">
                  <c:v>motive</c:v>
                </c:pt>
                <c:pt idx="15">
                  <c:v>lush</c:v>
                </c:pt>
                <c:pt idx="16">
                  <c:v>rich</c:v>
                </c:pt>
                <c:pt idx="17">
                  <c:v>dress</c:v>
                </c:pt>
                <c:pt idx="18">
                  <c:v>king</c:v>
                </c:pt>
                <c:pt idx="19">
                  <c:v>natural</c:v>
                </c:pt>
                <c:pt idx="20">
                  <c:v>dove</c:v>
                </c:pt>
                <c:pt idx="21">
                  <c:v>mortal</c:v>
                </c:pt>
                <c:pt idx="22">
                  <c:v>right</c:v>
                </c:pt>
                <c:pt idx="23">
                  <c:v>real</c:v>
                </c:pt>
                <c:pt idx="24">
                  <c:v>better</c:v>
                </c:pt>
                <c:pt idx="25">
                  <c:v>need</c:v>
                </c:pt>
                <c:pt idx="26">
                  <c:v>well</c:v>
                </c:pt>
                <c:pt idx="27">
                  <c:v>foodie</c:v>
                </c:pt>
                <c:pt idx="28">
                  <c:v>easily</c:v>
                </c:pt>
                <c:pt idx="29">
                  <c:v>done</c:v>
                </c:pt>
                <c:pt idx="30">
                  <c:v>gentlewoman</c:v>
                </c:pt>
                <c:pt idx="31">
                  <c:v>tangible</c:v>
                </c:pt>
                <c:pt idx="32">
                  <c:v>cut</c:v>
                </c:pt>
                <c:pt idx="33">
                  <c:v>greedy</c:v>
                </c:pt>
                <c:pt idx="34">
                  <c:v>rot</c:v>
                </c:pt>
                <c:pt idx="35">
                  <c:v>bubbling</c:v>
                </c:pt>
                <c:pt idx="36">
                  <c:v>enemy</c:v>
                </c:pt>
                <c:pt idx="37">
                  <c:v>puff</c:v>
                </c:pt>
                <c:pt idx="38">
                  <c:v>organism</c:v>
                </c:pt>
                <c:pt idx="39">
                  <c:v>witch</c:v>
                </c:pt>
                <c:pt idx="40">
                  <c:v>belligerent</c:v>
                </c:pt>
                <c:pt idx="41">
                  <c:v>being</c:v>
                </c:pt>
                <c:pt idx="42">
                  <c:v>wash</c:v>
                </c:pt>
                <c:pt idx="43">
                  <c:v>exile</c:v>
                </c:pt>
                <c:pt idx="44">
                  <c:v>hit</c:v>
                </c:pt>
                <c:pt idx="45">
                  <c:v>find</c:v>
                </c:pt>
                <c:pt idx="46">
                  <c:v>annoying</c:v>
                </c:pt>
                <c:pt idx="47">
                  <c:v>pirate</c:v>
                </c:pt>
                <c:pt idx="48">
                  <c:v>going</c:v>
                </c:pt>
                <c:pt idx="49">
                  <c:v>lifelike</c:v>
                </c:pt>
                <c:pt idx="50">
                  <c:v>quick</c:v>
                </c:pt>
                <c:pt idx="51">
                  <c:v>surrogate</c:v>
                </c:pt>
                <c:pt idx="52">
                  <c:v>abused</c:v>
                </c:pt>
                <c:pt idx="53">
                  <c:v>nettlesome</c:v>
                </c:pt>
                <c:pt idx="54">
                  <c:v>shortened</c:v>
                </c:pt>
                <c:pt idx="55">
                  <c:v>automaton</c:v>
                </c:pt>
                <c:pt idx="56">
                  <c:v>smasher</c:v>
                </c:pt>
                <c:pt idx="57">
                  <c:v>coif</c:v>
                </c:pt>
                <c:pt idx="58">
                  <c:v>lave</c:v>
                </c:pt>
                <c:pt idx="59">
                  <c:v>demise</c:v>
                </c:pt>
                <c:pt idx="60">
                  <c:v>just</c:v>
                </c:pt>
                <c:pt idx="61">
                  <c:v>mucilaginous</c:v>
                </c:pt>
                <c:pt idx="62">
                  <c:v>ending</c:v>
                </c:pt>
                <c:pt idx="63">
                  <c:v>opposition</c:v>
                </c:pt>
                <c:pt idx="64">
                  <c:v>wiccan</c:v>
                </c:pt>
                <c:pt idx="65">
                  <c:v>deportee</c:v>
                </c:pt>
                <c:pt idx="66">
                  <c:v>departure</c:v>
                </c:pt>
                <c:pt idx="67">
                  <c:v>poorly</c:v>
                </c:pt>
                <c:pt idx="68">
                  <c:v>buccaneer</c:v>
                </c:pt>
                <c:pt idx="69">
                  <c:v>blanch</c:v>
                </c:pt>
                <c:pt idx="70">
                  <c:v>interchange</c:v>
                </c:pt>
                <c:pt idx="71">
                  <c:v>deputy</c:v>
                </c:pt>
                <c:pt idx="72">
                  <c:v>reciprocation</c:v>
                </c:pt>
                <c:pt idx="73">
                  <c:v>cybernation</c:v>
                </c:pt>
                <c:pt idx="74">
                  <c:v>merely</c:v>
                </c:pt>
                <c:pt idx="75">
                  <c:v>gasp</c:v>
                </c:pt>
                <c:pt idx="76">
                  <c:v>maven</c:v>
                </c:pt>
                <c:pt idx="77">
                  <c:v>avaricious</c:v>
                </c:pt>
                <c:pt idx="78">
                  <c:v>deceased</c:v>
                </c:pt>
                <c:pt idx="79">
                  <c:v>pale</c:v>
                </c:pt>
                <c:pt idx="80">
                  <c:v>sticky</c:v>
                </c:pt>
                <c:pt idx="81">
                  <c:v>witness</c:v>
                </c:pt>
                <c:pt idx="82">
                  <c:v>computerization</c:v>
                </c:pt>
                <c:pt idx="83">
                  <c:v>maltreated</c:v>
                </c:pt>
                <c:pt idx="84">
                  <c:v>veracious</c:v>
                </c:pt>
                <c:pt idx="85">
                  <c:v>profuse</c:v>
                </c:pt>
                <c:pt idx="86">
                  <c:v>magnate</c:v>
                </c:pt>
                <c:pt idx="87">
                  <c:v>epicurean</c:v>
                </c:pt>
                <c:pt idx="88">
                  <c:v>peacenik</c:v>
                </c:pt>
                <c:pt idx="89">
                  <c:v>informant</c:v>
                </c:pt>
                <c:pt idx="90">
                  <c:v>nimble</c:v>
                </c:pt>
                <c:pt idx="91">
                  <c:v>plenteous</c:v>
                </c:pt>
                <c:pt idx="92">
                  <c:v>forthwith</c:v>
                </c:pt>
                <c:pt idx="93">
                  <c:v>uncovering</c:v>
                </c:pt>
                <c:pt idx="94">
                  <c:v>belching</c:v>
                </c:pt>
                <c:pt idx="95">
                  <c:v>prowess</c:v>
                </c:pt>
                <c:pt idx="96">
                  <c:v>engender</c:v>
                </c:pt>
                <c:pt idx="97">
                  <c:v>primp</c:v>
                </c:pt>
                <c:pt idx="98">
                  <c:v>termination</c:v>
                </c:pt>
                <c:pt idx="99">
                  <c:v>putrefaction</c:v>
                </c:pt>
              </c:strCache>
            </c:strRef>
          </c:cat>
          <c:val>
            <c:numRef>
              <c:f>Sheet1!$B$2:$B$101</c:f>
              <c:numCache>
                <c:formatCode>General</c:formatCode>
                <c:ptCount val="100"/>
                <c:pt idx="0">
                  <c:v>1</c:v>
                </c:pt>
                <c:pt idx="1">
                  <c:v>1</c:v>
                </c:pt>
                <c:pt idx="2">
                  <c:v>1</c:v>
                </c:pt>
                <c:pt idx="3">
                  <c:v>1</c:v>
                </c:pt>
                <c:pt idx="4">
                  <c:v>1</c:v>
                </c:pt>
                <c:pt idx="5">
                  <c:v>1</c:v>
                </c:pt>
                <c:pt idx="6">
                  <c:v>1</c:v>
                </c:pt>
                <c:pt idx="7">
                  <c:v>1</c:v>
                </c:pt>
                <c:pt idx="8">
                  <c:v>1</c:v>
                </c:pt>
                <c:pt idx="9">
                  <c:v>1</c:v>
                </c:pt>
                <c:pt idx="10">
                  <c:v>1</c:v>
                </c:pt>
                <c:pt idx="11">
                  <c:v>0</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1</c:v>
                </c:pt>
                <c:pt idx="51">
                  <c:v>-1</c:v>
                </c:pt>
                <c:pt idx="52">
                  <c:v>-1</c:v>
                </c:pt>
                <c:pt idx="53">
                  <c:v>-1</c:v>
                </c:pt>
                <c:pt idx="54">
                  <c:v>-1</c:v>
                </c:pt>
                <c:pt idx="55">
                  <c:v>-1</c:v>
                </c:pt>
                <c:pt idx="56">
                  <c:v>-1</c:v>
                </c:pt>
                <c:pt idx="57">
                  <c:v>-1</c:v>
                </c:pt>
                <c:pt idx="58">
                  <c:v>-1</c:v>
                </c:pt>
                <c:pt idx="59">
                  <c:v>-1</c:v>
                </c:pt>
                <c:pt idx="60">
                  <c:v>0</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numCache>
            </c:numRef>
          </c:val>
          <c:extLst>
            <c:ext xmlns:c16="http://schemas.microsoft.com/office/drawing/2014/chart" uri="{C3380CC4-5D6E-409C-BE32-E72D297353CC}">
              <c16:uniqueId val="{00000000-368C-4359-9BA8-8F2A4542E65A}"/>
            </c:ext>
          </c:extLst>
        </c:ser>
        <c:ser>
          <c:idx val="1"/>
          <c:order val="1"/>
          <c:tx>
            <c:strRef>
              <c:f>Sheet1!$C$1</c:f>
              <c:strCache>
                <c:ptCount val="1"/>
                <c:pt idx="0">
                  <c:v>SIGselect</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1</c:f>
              <c:strCache>
                <c:ptCount val="100"/>
                <c:pt idx="0">
                  <c:v>zombie</c:v>
                </c:pt>
                <c:pt idx="1">
                  <c:v>death</c:v>
                </c:pt>
                <c:pt idx="2">
                  <c:v>sex</c:v>
                </c:pt>
                <c:pt idx="3">
                  <c:v>mother</c:v>
                </c:pt>
                <c:pt idx="4">
                  <c:v>ill</c:v>
                </c:pt>
                <c:pt idx="5">
                  <c:v>lady</c:v>
                </c:pt>
                <c:pt idx="6">
                  <c:v>best</c:v>
                </c:pt>
                <c:pt idx="7">
                  <c:v>fighter</c:v>
                </c:pt>
                <c:pt idx="8">
                  <c:v>art</c:v>
                </c:pt>
                <c:pt idx="9">
                  <c:v>soul</c:v>
                </c:pt>
                <c:pt idx="10">
                  <c:v>star</c:v>
                </c:pt>
                <c:pt idx="11">
                  <c:v>gone</c:v>
                </c:pt>
                <c:pt idx="12">
                  <c:v>now</c:v>
                </c:pt>
                <c:pt idx="13">
                  <c:v>gender</c:v>
                </c:pt>
                <c:pt idx="14">
                  <c:v>motive</c:v>
                </c:pt>
                <c:pt idx="15">
                  <c:v>lush</c:v>
                </c:pt>
                <c:pt idx="16">
                  <c:v>rich</c:v>
                </c:pt>
                <c:pt idx="17">
                  <c:v>dress</c:v>
                </c:pt>
                <c:pt idx="18">
                  <c:v>king</c:v>
                </c:pt>
                <c:pt idx="19">
                  <c:v>natural</c:v>
                </c:pt>
                <c:pt idx="20">
                  <c:v>dove</c:v>
                </c:pt>
                <c:pt idx="21">
                  <c:v>mortal</c:v>
                </c:pt>
                <c:pt idx="22">
                  <c:v>right</c:v>
                </c:pt>
                <c:pt idx="23">
                  <c:v>real</c:v>
                </c:pt>
                <c:pt idx="24">
                  <c:v>better</c:v>
                </c:pt>
                <c:pt idx="25">
                  <c:v>need</c:v>
                </c:pt>
                <c:pt idx="26">
                  <c:v>well</c:v>
                </c:pt>
                <c:pt idx="27">
                  <c:v>foodie</c:v>
                </c:pt>
                <c:pt idx="28">
                  <c:v>easily</c:v>
                </c:pt>
                <c:pt idx="29">
                  <c:v>done</c:v>
                </c:pt>
                <c:pt idx="30">
                  <c:v>gentlewoman</c:v>
                </c:pt>
                <c:pt idx="31">
                  <c:v>tangible</c:v>
                </c:pt>
                <c:pt idx="32">
                  <c:v>cut</c:v>
                </c:pt>
                <c:pt idx="33">
                  <c:v>greedy</c:v>
                </c:pt>
                <c:pt idx="34">
                  <c:v>rot</c:v>
                </c:pt>
                <c:pt idx="35">
                  <c:v>bubbling</c:v>
                </c:pt>
                <c:pt idx="36">
                  <c:v>enemy</c:v>
                </c:pt>
                <c:pt idx="37">
                  <c:v>puff</c:v>
                </c:pt>
                <c:pt idx="38">
                  <c:v>organism</c:v>
                </c:pt>
                <c:pt idx="39">
                  <c:v>witch</c:v>
                </c:pt>
                <c:pt idx="40">
                  <c:v>belligerent</c:v>
                </c:pt>
                <c:pt idx="41">
                  <c:v>being</c:v>
                </c:pt>
                <c:pt idx="42">
                  <c:v>wash</c:v>
                </c:pt>
                <c:pt idx="43">
                  <c:v>exile</c:v>
                </c:pt>
                <c:pt idx="44">
                  <c:v>hit</c:v>
                </c:pt>
                <c:pt idx="45">
                  <c:v>find</c:v>
                </c:pt>
                <c:pt idx="46">
                  <c:v>annoying</c:v>
                </c:pt>
                <c:pt idx="47">
                  <c:v>pirate</c:v>
                </c:pt>
                <c:pt idx="48">
                  <c:v>going</c:v>
                </c:pt>
                <c:pt idx="49">
                  <c:v>lifelike</c:v>
                </c:pt>
                <c:pt idx="50">
                  <c:v>quick</c:v>
                </c:pt>
                <c:pt idx="51">
                  <c:v>surrogate</c:v>
                </c:pt>
                <c:pt idx="52">
                  <c:v>abused</c:v>
                </c:pt>
                <c:pt idx="53">
                  <c:v>nettlesome</c:v>
                </c:pt>
                <c:pt idx="54">
                  <c:v>shortened</c:v>
                </c:pt>
                <c:pt idx="55">
                  <c:v>automaton</c:v>
                </c:pt>
                <c:pt idx="56">
                  <c:v>smasher</c:v>
                </c:pt>
                <c:pt idx="57">
                  <c:v>coif</c:v>
                </c:pt>
                <c:pt idx="58">
                  <c:v>lave</c:v>
                </c:pt>
                <c:pt idx="59">
                  <c:v>demise</c:v>
                </c:pt>
                <c:pt idx="60">
                  <c:v>just</c:v>
                </c:pt>
                <c:pt idx="61">
                  <c:v>mucilaginous</c:v>
                </c:pt>
                <c:pt idx="62">
                  <c:v>ending</c:v>
                </c:pt>
                <c:pt idx="63">
                  <c:v>opposition</c:v>
                </c:pt>
                <c:pt idx="64">
                  <c:v>wiccan</c:v>
                </c:pt>
                <c:pt idx="65">
                  <c:v>deportee</c:v>
                </c:pt>
                <c:pt idx="66">
                  <c:v>departure</c:v>
                </c:pt>
                <c:pt idx="67">
                  <c:v>poorly</c:v>
                </c:pt>
                <c:pt idx="68">
                  <c:v>buccaneer</c:v>
                </c:pt>
                <c:pt idx="69">
                  <c:v>blanch</c:v>
                </c:pt>
                <c:pt idx="70">
                  <c:v>interchange</c:v>
                </c:pt>
                <c:pt idx="71">
                  <c:v>deputy</c:v>
                </c:pt>
                <c:pt idx="72">
                  <c:v>reciprocation</c:v>
                </c:pt>
                <c:pt idx="73">
                  <c:v>cybernation</c:v>
                </c:pt>
                <c:pt idx="74">
                  <c:v>merely</c:v>
                </c:pt>
                <c:pt idx="75">
                  <c:v>gasp</c:v>
                </c:pt>
                <c:pt idx="76">
                  <c:v>maven</c:v>
                </c:pt>
                <c:pt idx="77">
                  <c:v>avaricious</c:v>
                </c:pt>
                <c:pt idx="78">
                  <c:v>deceased</c:v>
                </c:pt>
                <c:pt idx="79">
                  <c:v>pale</c:v>
                </c:pt>
                <c:pt idx="80">
                  <c:v>sticky</c:v>
                </c:pt>
                <c:pt idx="81">
                  <c:v>witness</c:v>
                </c:pt>
                <c:pt idx="82">
                  <c:v>computerization</c:v>
                </c:pt>
                <c:pt idx="83">
                  <c:v>maltreated</c:v>
                </c:pt>
                <c:pt idx="84">
                  <c:v>veracious</c:v>
                </c:pt>
                <c:pt idx="85">
                  <c:v>profuse</c:v>
                </c:pt>
                <c:pt idx="86">
                  <c:v>magnate</c:v>
                </c:pt>
                <c:pt idx="87">
                  <c:v>epicurean</c:v>
                </c:pt>
                <c:pt idx="88">
                  <c:v>peacenik</c:v>
                </c:pt>
                <c:pt idx="89">
                  <c:v>informant</c:v>
                </c:pt>
                <c:pt idx="90">
                  <c:v>nimble</c:v>
                </c:pt>
                <c:pt idx="91">
                  <c:v>plenteous</c:v>
                </c:pt>
                <c:pt idx="92">
                  <c:v>forthwith</c:v>
                </c:pt>
                <c:pt idx="93">
                  <c:v>uncovering</c:v>
                </c:pt>
                <c:pt idx="94">
                  <c:v>belching</c:v>
                </c:pt>
                <c:pt idx="95">
                  <c:v>prowess</c:v>
                </c:pt>
                <c:pt idx="96">
                  <c:v>engender</c:v>
                </c:pt>
                <c:pt idx="97">
                  <c:v>primp</c:v>
                </c:pt>
                <c:pt idx="98">
                  <c:v>termination</c:v>
                </c:pt>
                <c:pt idx="99">
                  <c:v>putrefaction</c:v>
                </c:pt>
              </c:strCache>
            </c:strRef>
          </c:cat>
          <c:val>
            <c:numRef>
              <c:f>Sheet1!$C$2:$C$101</c:f>
              <c:numCache>
                <c:formatCode>General</c:formatCode>
                <c:ptCount val="100"/>
                <c:pt idx="0">
                  <c:v>1</c:v>
                </c:pt>
                <c:pt idx="1">
                  <c:v>1</c:v>
                </c:pt>
                <c:pt idx="2">
                  <c:v>1</c:v>
                </c:pt>
                <c:pt idx="3">
                  <c:v>1</c:v>
                </c:pt>
                <c:pt idx="4">
                  <c:v>0</c:v>
                </c:pt>
                <c:pt idx="5">
                  <c:v>0</c:v>
                </c:pt>
                <c:pt idx="6">
                  <c:v>0</c:v>
                </c:pt>
                <c:pt idx="7">
                  <c:v>0</c:v>
                </c:pt>
                <c:pt idx="8">
                  <c:v>1</c:v>
                </c:pt>
                <c:pt idx="9">
                  <c:v>1</c:v>
                </c:pt>
                <c:pt idx="10">
                  <c:v>1</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1</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1</c:v>
                </c:pt>
                <c:pt idx="87">
                  <c:v>-1</c:v>
                </c:pt>
                <c:pt idx="88">
                  <c:v>-1</c:v>
                </c:pt>
                <c:pt idx="89">
                  <c:v>-1</c:v>
                </c:pt>
                <c:pt idx="90">
                  <c:v>-1</c:v>
                </c:pt>
                <c:pt idx="91">
                  <c:v>-1</c:v>
                </c:pt>
                <c:pt idx="92">
                  <c:v>0</c:v>
                </c:pt>
                <c:pt idx="93">
                  <c:v>0</c:v>
                </c:pt>
                <c:pt idx="94">
                  <c:v>0</c:v>
                </c:pt>
                <c:pt idx="95">
                  <c:v>0</c:v>
                </c:pt>
                <c:pt idx="96">
                  <c:v>0</c:v>
                </c:pt>
                <c:pt idx="97">
                  <c:v>0</c:v>
                </c:pt>
                <c:pt idx="98">
                  <c:v>-1</c:v>
                </c:pt>
                <c:pt idx="99">
                  <c:v>-1</c:v>
                </c:pt>
              </c:numCache>
            </c:numRef>
          </c:val>
          <c:extLst>
            <c:ext xmlns:c16="http://schemas.microsoft.com/office/drawing/2014/chart" uri="{C3380CC4-5D6E-409C-BE32-E72D297353CC}">
              <c16:uniqueId val="{00000001-368C-4359-9BA8-8F2A4542E65A}"/>
            </c:ext>
          </c:extLst>
        </c:ser>
        <c:ser>
          <c:idx val="2"/>
          <c:order val="2"/>
          <c:tx>
            <c:strRef>
              <c:f>Sheet1!$D$1</c:f>
              <c:strCache>
                <c:ptCount val="1"/>
                <c:pt idx="0">
                  <c:v>SIGretention</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01</c:f>
              <c:strCache>
                <c:ptCount val="100"/>
                <c:pt idx="0">
                  <c:v>zombie</c:v>
                </c:pt>
                <c:pt idx="1">
                  <c:v>death</c:v>
                </c:pt>
                <c:pt idx="2">
                  <c:v>sex</c:v>
                </c:pt>
                <c:pt idx="3">
                  <c:v>mother</c:v>
                </c:pt>
                <c:pt idx="4">
                  <c:v>ill</c:v>
                </c:pt>
                <c:pt idx="5">
                  <c:v>lady</c:v>
                </c:pt>
                <c:pt idx="6">
                  <c:v>best</c:v>
                </c:pt>
                <c:pt idx="7">
                  <c:v>fighter</c:v>
                </c:pt>
                <c:pt idx="8">
                  <c:v>art</c:v>
                </c:pt>
                <c:pt idx="9">
                  <c:v>soul</c:v>
                </c:pt>
                <c:pt idx="10">
                  <c:v>star</c:v>
                </c:pt>
                <c:pt idx="11">
                  <c:v>gone</c:v>
                </c:pt>
                <c:pt idx="12">
                  <c:v>now</c:v>
                </c:pt>
                <c:pt idx="13">
                  <c:v>gender</c:v>
                </c:pt>
                <c:pt idx="14">
                  <c:v>motive</c:v>
                </c:pt>
                <c:pt idx="15">
                  <c:v>lush</c:v>
                </c:pt>
                <c:pt idx="16">
                  <c:v>rich</c:v>
                </c:pt>
                <c:pt idx="17">
                  <c:v>dress</c:v>
                </c:pt>
                <c:pt idx="18">
                  <c:v>king</c:v>
                </c:pt>
                <c:pt idx="19">
                  <c:v>natural</c:v>
                </c:pt>
                <c:pt idx="20">
                  <c:v>dove</c:v>
                </c:pt>
                <c:pt idx="21">
                  <c:v>mortal</c:v>
                </c:pt>
                <c:pt idx="22">
                  <c:v>right</c:v>
                </c:pt>
                <c:pt idx="23">
                  <c:v>real</c:v>
                </c:pt>
                <c:pt idx="24">
                  <c:v>better</c:v>
                </c:pt>
                <c:pt idx="25">
                  <c:v>need</c:v>
                </c:pt>
                <c:pt idx="26">
                  <c:v>well</c:v>
                </c:pt>
                <c:pt idx="27">
                  <c:v>foodie</c:v>
                </c:pt>
                <c:pt idx="28">
                  <c:v>easily</c:v>
                </c:pt>
                <c:pt idx="29">
                  <c:v>done</c:v>
                </c:pt>
                <c:pt idx="30">
                  <c:v>gentlewoman</c:v>
                </c:pt>
                <c:pt idx="31">
                  <c:v>tangible</c:v>
                </c:pt>
                <c:pt idx="32">
                  <c:v>cut</c:v>
                </c:pt>
                <c:pt idx="33">
                  <c:v>greedy</c:v>
                </c:pt>
                <c:pt idx="34">
                  <c:v>rot</c:v>
                </c:pt>
                <c:pt idx="35">
                  <c:v>bubbling</c:v>
                </c:pt>
                <c:pt idx="36">
                  <c:v>enemy</c:v>
                </c:pt>
                <c:pt idx="37">
                  <c:v>puff</c:v>
                </c:pt>
                <c:pt idx="38">
                  <c:v>organism</c:v>
                </c:pt>
                <c:pt idx="39">
                  <c:v>witch</c:v>
                </c:pt>
                <c:pt idx="40">
                  <c:v>belligerent</c:v>
                </c:pt>
                <c:pt idx="41">
                  <c:v>being</c:v>
                </c:pt>
                <c:pt idx="42">
                  <c:v>wash</c:v>
                </c:pt>
                <c:pt idx="43">
                  <c:v>exile</c:v>
                </c:pt>
                <c:pt idx="44">
                  <c:v>hit</c:v>
                </c:pt>
                <c:pt idx="45">
                  <c:v>find</c:v>
                </c:pt>
                <c:pt idx="46">
                  <c:v>annoying</c:v>
                </c:pt>
                <c:pt idx="47">
                  <c:v>pirate</c:v>
                </c:pt>
                <c:pt idx="48">
                  <c:v>going</c:v>
                </c:pt>
                <c:pt idx="49">
                  <c:v>lifelike</c:v>
                </c:pt>
                <c:pt idx="50">
                  <c:v>quick</c:v>
                </c:pt>
                <c:pt idx="51">
                  <c:v>surrogate</c:v>
                </c:pt>
                <c:pt idx="52">
                  <c:v>abused</c:v>
                </c:pt>
                <c:pt idx="53">
                  <c:v>nettlesome</c:v>
                </c:pt>
                <c:pt idx="54">
                  <c:v>shortened</c:v>
                </c:pt>
                <c:pt idx="55">
                  <c:v>automaton</c:v>
                </c:pt>
                <c:pt idx="56">
                  <c:v>smasher</c:v>
                </c:pt>
                <c:pt idx="57">
                  <c:v>coif</c:v>
                </c:pt>
                <c:pt idx="58">
                  <c:v>lave</c:v>
                </c:pt>
                <c:pt idx="59">
                  <c:v>demise</c:v>
                </c:pt>
                <c:pt idx="60">
                  <c:v>just</c:v>
                </c:pt>
                <c:pt idx="61">
                  <c:v>mucilaginous</c:v>
                </c:pt>
                <c:pt idx="62">
                  <c:v>ending</c:v>
                </c:pt>
                <c:pt idx="63">
                  <c:v>opposition</c:v>
                </c:pt>
                <c:pt idx="64">
                  <c:v>wiccan</c:v>
                </c:pt>
                <c:pt idx="65">
                  <c:v>deportee</c:v>
                </c:pt>
                <c:pt idx="66">
                  <c:v>departure</c:v>
                </c:pt>
                <c:pt idx="67">
                  <c:v>poorly</c:v>
                </c:pt>
                <c:pt idx="68">
                  <c:v>buccaneer</c:v>
                </c:pt>
                <c:pt idx="69">
                  <c:v>blanch</c:v>
                </c:pt>
                <c:pt idx="70">
                  <c:v>interchange</c:v>
                </c:pt>
                <c:pt idx="71">
                  <c:v>deputy</c:v>
                </c:pt>
                <c:pt idx="72">
                  <c:v>reciprocation</c:v>
                </c:pt>
                <c:pt idx="73">
                  <c:v>cybernation</c:v>
                </c:pt>
                <c:pt idx="74">
                  <c:v>merely</c:v>
                </c:pt>
                <c:pt idx="75">
                  <c:v>gasp</c:v>
                </c:pt>
                <c:pt idx="76">
                  <c:v>maven</c:v>
                </c:pt>
                <c:pt idx="77">
                  <c:v>avaricious</c:v>
                </c:pt>
                <c:pt idx="78">
                  <c:v>deceased</c:v>
                </c:pt>
                <c:pt idx="79">
                  <c:v>pale</c:v>
                </c:pt>
                <c:pt idx="80">
                  <c:v>sticky</c:v>
                </c:pt>
                <c:pt idx="81">
                  <c:v>witness</c:v>
                </c:pt>
                <c:pt idx="82">
                  <c:v>computerization</c:v>
                </c:pt>
                <c:pt idx="83">
                  <c:v>maltreated</c:v>
                </c:pt>
                <c:pt idx="84">
                  <c:v>veracious</c:v>
                </c:pt>
                <c:pt idx="85">
                  <c:v>profuse</c:v>
                </c:pt>
                <c:pt idx="86">
                  <c:v>magnate</c:v>
                </c:pt>
                <c:pt idx="87">
                  <c:v>epicurean</c:v>
                </c:pt>
                <c:pt idx="88">
                  <c:v>peacenik</c:v>
                </c:pt>
                <c:pt idx="89">
                  <c:v>informant</c:v>
                </c:pt>
                <c:pt idx="90">
                  <c:v>nimble</c:v>
                </c:pt>
                <c:pt idx="91">
                  <c:v>plenteous</c:v>
                </c:pt>
                <c:pt idx="92">
                  <c:v>forthwith</c:v>
                </c:pt>
                <c:pt idx="93">
                  <c:v>uncovering</c:v>
                </c:pt>
                <c:pt idx="94">
                  <c:v>belching</c:v>
                </c:pt>
                <c:pt idx="95">
                  <c:v>prowess</c:v>
                </c:pt>
                <c:pt idx="96">
                  <c:v>engender</c:v>
                </c:pt>
                <c:pt idx="97">
                  <c:v>primp</c:v>
                </c:pt>
                <c:pt idx="98">
                  <c:v>termination</c:v>
                </c:pt>
                <c:pt idx="99">
                  <c:v>putrefaction</c:v>
                </c:pt>
              </c:strCache>
            </c:strRef>
          </c:cat>
          <c:val>
            <c:numRef>
              <c:f>Sheet1!$D$2:$D$101</c:f>
              <c:numCache>
                <c:formatCode>General</c:formatCode>
                <c:ptCount val="100"/>
                <c:pt idx="0">
                  <c:v>1</c:v>
                </c:pt>
                <c:pt idx="1">
                  <c:v>1</c:v>
                </c:pt>
                <c:pt idx="2">
                  <c:v>1</c:v>
                </c:pt>
                <c:pt idx="3">
                  <c:v>1</c:v>
                </c:pt>
                <c:pt idx="4">
                  <c:v>1</c:v>
                </c:pt>
                <c:pt idx="5">
                  <c:v>1</c:v>
                </c:pt>
                <c:pt idx="6">
                  <c:v>1</c:v>
                </c:pt>
                <c:pt idx="7">
                  <c:v>1</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1</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1</c:v>
                </c:pt>
                <c:pt idx="93">
                  <c:v>-1</c:v>
                </c:pt>
                <c:pt idx="94">
                  <c:v>-1</c:v>
                </c:pt>
                <c:pt idx="95">
                  <c:v>-1</c:v>
                </c:pt>
                <c:pt idx="96">
                  <c:v>-1</c:v>
                </c:pt>
                <c:pt idx="97">
                  <c:v>-1</c:v>
                </c:pt>
                <c:pt idx="98">
                  <c:v>-1</c:v>
                </c:pt>
                <c:pt idx="99">
                  <c:v>-1</c:v>
                </c:pt>
              </c:numCache>
            </c:numRef>
          </c:val>
          <c:extLst>
            <c:ext xmlns:c16="http://schemas.microsoft.com/office/drawing/2014/chart" uri="{C3380CC4-5D6E-409C-BE32-E72D297353CC}">
              <c16:uniqueId val="{00000002-368C-4359-9BA8-8F2A4542E65A}"/>
            </c:ext>
          </c:extLst>
        </c:ser>
        <c:dLbls>
          <c:showLegendKey val="0"/>
          <c:showVal val="1"/>
          <c:showCatName val="0"/>
          <c:showSerName val="0"/>
          <c:showPercent val="0"/>
          <c:showBubbleSize val="0"/>
        </c:dLbls>
        <c:gapWidth val="95"/>
        <c:overlap val="100"/>
        <c:axId val="500977679"/>
        <c:axId val="500971855"/>
      </c:barChart>
      <c:catAx>
        <c:axId val="500977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00971855"/>
        <c:crosses val="autoZero"/>
        <c:auto val="1"/>
        <c:lblAlgn val="ctr"/>
        <c:lblOffset val="100"/>
        <c:noMultiLvlLbl val="0"/>
      </c:catAx>
      <c:valAx>
        <c:axId val="500971855"/>
        <c:scaling>
          <c:orientation val="minMax"/>
        </c:scaling>
        <c:delete val="1"/>
        <c:axPos val="l"/>
        <c:numFmt formatCode="General" sourceLinked="1"/>
        <c:majorTickMark val="out"/>
        <c:minorTickMark val="none"/>
        <c:tickLblPos val="nextTo"/>
        <c:crossAx val="50097767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Perception</c:v>
                </c:pt>
              </c:strCache>
            </c:strRef>
          </c:tx>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cat>
            <c:strRef>
              <c:f>Sheet1!$A$2:$A$101</c:f>
              <c:strCache>
                <c:ptCount val="100"/>
                <c:pt idx="0">
                  <c:v>death</c:v>
                </c:pt>
                <c:pt idx="1">
                  <c:v>sex</c:v>
                </c:pt>
                <c:pt idx="2">
                  <c:v>zombie</c:v>
                </c:pt>
                <c:pt idx="3">
                  <c:v>art</c:v>
                </c:pt>
                <c:pt idx="4">
                  <c:v>ill</c:v>
                </c:pt>
                <c:pt idx="5">
                  <c:v>mother</c:v>
                </c:pt>
                <c:pt idx="6">
                  <c:v>soul</c:v>
                </c:pt>
                <c:pt idx="7">
                  <c:v>star</c:v>
                </c:pt>
                <c:pt idx="8">
                  <c:v>best</c:v>
                </c:pt>
                <c:pt idx="9">
                  <c:v>better</c:v>
                </c:pt>
                <c:pt idx="10">
                  <c:v>done</c:v>
                </c:pt>
                <c:pt idx="11">
                  <c:v>dove</c:v>
                </c:pt>
                <c:pt idx="12">
                  <c:v>dress</c:v>
                </c:pt>
                <c:pt idx="13">
                  <c:v>easily</c:v>
                </c:pt>
                <c:pt idx="14">
                  <c:v>fighter</c:v>
                </c:pt>
                <c:pt idx="15">
                  <c:v>foodie</c:v>
                </c:pt>
                <c:pt idx="16">
                  <c:v>gender</c:v>
                </c:pt>
                <c:pt idx="17">
                  <c:v>king</c:v>
                </c:pt>
                <c:pt idx="18">
                  <c:v>lady</c:v>
                </c:pt>
                <c:pt idx="19">
                  <c:v>mortal</c:v>
                </c:pt>
                <c:pt idx="20">
                  <c:v>motive</c:v>
                </c:pt>
                <c:pt idx="21">
                  <c:v>natural</c:v>
                </c:pt>
                <c:pt idx="22">
                  <c:v>need</c:v>
                </c:pt>
                <c:pt idx="23">
                  <c:v>now</c:v>
                </c:pt>
                <c:pt idx="24">
                  <c:v>real</c:v>
                </c:pt>
                <c:pt idx="25">
                  <c:v>rich</c:v>
                </c:pt>
                <c:pt idx="26">
                  <c:v>right</c:v>
                </c:pt>
                <c:pt idx="27">
                  <c:v>well</c:v>
                </c:pt>
                <c:pt idx="28">
                  <c:v>quick</c:v>
                </c:pt>
                <c:pt idx="29">
                  <c:v>annoying</c:v>
                </c:pt>
                <c:pt idx="30">
                  <c:v>being</c:v>
                </c:pt>
                <c:pt idx="31">
                  <c:v>belligerent</c:v>
                </c:pt>
                <c:pt idx="32">
                  <c:v>bubbling</c:v>
                </c:pt>
                <c:pt idx="33">
                  <c:v>cut</c:v>
                </c:pt>
                <c:pt idx="34">
                  <c:v>enemy</c:v>
                </c:pt>
                <c:pt idx="35">
                  <c:v>exile</c:v>
                </c:pt>
                <c:pt idx="36">
                  <c:v>find</c:v>
                </c:pt>
                <c:pt idx="37">
                  <c:v>gentlewoman</c:v>
                </c:pt>
                <c:pt idx="38">
                  <c:v>going</c:v>
                </c:pt>
                <c:pt idx="39">
                  <c:v>gone</c:v>
                </c:pt>
                <c:pt idx="40">
                  <c:v>greedy</c:v>
                </c:pt>
                <c:pt idx="41">
                  <c:v>hit</c:v>
                </c:pt>
                <c:pt idx="42">
                  <c:v>just</c:v>
                </c:pt>
                <c:pt idx="43">
                  <c:v>lifelike</c:v>
                </c:pt>
                <c:pt idx="44">
                  <c:v>lush</c:v>
                </c:pt>
                <c:pt idx="45">
                  <c:v>organism</c:v>
                </c:pt>
                <c:pt idx="46">
                  <c:v>pirate</c:v>
                </c:pt>
                <c:pt idx="47">
                  <c:v>puff</c:v>
                </c:pt>
                <c:pt idx="48">
                  <c:v>rot</c:v>
                </c:pt>
                <c:pt idx="49">
                  <c:v>tangible</c:v>
                </c:pt>
                <c:pt idx="50">
                  <c:v>wash</c:v>
                </c:pt>
                <c:pt idx="51">
                  <c:v>witch</c:v>
                </c:pt>
                <c:pt idx="52">
                  <c:v>abused</c:v>
                </c:pt>
                <c:pt idx="53">
                  <c:v>automaton</c:v>
                </c:pt>
                <c:pt idx="54">
                  <c:v>avaricious</c:v>
                </c:pt>
                <c:pt idx="55">
                  <c:v>belching</c:v>
                </c:pt>
                <c:pt idx="56">
                  <c:v>blanch</c:v>
                </c:pt>
                <c:pt idx="57">
                  <c:v>buccaneer</c:v>
                </c:pt>
                <c:pt idx="58">
                  <c:v>coif</c:v>
                </c:pt>
                <c:pt idx="59">
                  <c:v>computerization</c:v>
                </c:pt>
                <c:pt idx="60">
                  <c:v>cybernation</c:v>
                </c:pt>
                <c:pt idx="61">
                  <c:v>deceased</c:v>
                </c:pt>
                <c:pt idx="62">
                  <c:v>demise</c:v>
                </c:pt>
                <c:pt idx="63">
                  <c:v>departure</c:v>
                </c:pt>
                <c:pt idx="64">
                  <c:v>deportee</c:v>
                </c:pt>
                <c:pt idx="65">
                  <c:v>deputy</c:v>
                </c:pt>
                <c:pt idx="66">
                  <c:v>ending</c:v>
                </c:pt>
                <c:pt idx="67">
                  <c:v>epicurean</c:v>
                </c:pt>
                <c:pt idx="68">
                  <c:v>forthwith</c:v>
                </c:pt>
                <c:pt idx="69">
                  <c:v>gasp</c:v>
                </c:pt>
                <c:pt idx="70">
                  <c:v>informant</c:v>
                </c:pt>
                <c:pt idx="71">
                  <c:v>interchange</c:v>
                </c:pt>
                <c:pt idx="72">
                  <c:v>lave</c:v>
                </c:pt>
                <c:pt idx="73">
                  <c:v>maltreated</c:v>
                </c:pt>
                <c:pt idx="74">
                  <c:v>maven</c:v>
                </c:pt>
                <c:pt idx="75">
                  <c:v>merely</c:v>
                </c:pt>
                <c:pt idx="76">
                  <c:v>mucilaginous</c:v>
                </c:pt>
                <c:pt idx="77">
                  <c:v>nettlesome</c:v>
                </c:pt>
                <c:pt idx="78">
                  <c:v>nimble</c:v>
                </c:pt>
                <c:pt idx="79">
                  <c:v>opposition</c:v>
                </c:pt>
                <c:pt idx="80">
                  <c:v>pale</c:v>
                </c:pt>
                <c:pt idx="81">
                  <c:v>poorly</c:v>
                </c:pt>
                <c:pt idx="82">
                  <c:v>profuse</c:v>
                </c:pt>
                <c:pt idx="83">
                  <c:v>reciprocation</c:v>
                </c:pt>
                <c:pt idx="84">
                  <c:v>shortened</c:v>
                </c:pt>
                <c:pt idx="85">
                  <c:v>smasher</c:v>
                </c:pt>
                <c:pt idx="86">
                  <c:v>sticky</c:v>
                </c:pt>
                <c:pt idx="87">
                  <c:v>surrogate</c:v>
                </c:pt>
                <c:pt idx="88">
                  <c:v>uncovering</c:v>
                </c:pt>
                <c:pt idx="89">
                  <c:v>veracious</c:v>
                </c:pt>
                <c:pt idx="90">
                  <c:v>wiccan</c:v>
                </c:pt>
                <c:pt idx="91">
                  <c:v>witness</c:v>
                </c:pt>
                <c:pt idx="92">
                  <c:v>engender</c:v>
                </c:pt>
                <c:pt idx="93">
                  <c:v>magnate</c:v>
                </c:pt>
                <c:pt idx="94">
                  <c:v>peacenik</c:v>
                </c:pt>
                <c:pt idx="95">
                  <c:v>plenteous</c:v>
                </c:pt>
                <c:pt idx="96">
                  <c:v>primp</c:v>
                </c:pt>
                <c:pt idx="97">
                  <c:v>prowess</c:v>
                </c:pt>
                <c:pt idx="98">
                  <c:v>putrefaction</c:v>
                </c:pt>
                <c:pt idx="99">
                  <c:v>termination</c:v>
                </c:pt>
              </c:strCache>
            </c:strRef>
          </c:cat>
          <c:val>
            <c:numRef>
              <c:f>Sheet1!$B$2:$B$101</c:f>
              <c:numCache>
                <c:formatCode>General</c:formatCode>
                <c:ptCount val="10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numCache>
            </c:numRef>
          </c:val>
          <c:extLst>
            <c:ext xmlns:c16="http://schemas.microsoft.com/office/drawing/2014/chart" uri="{C3380CC4-5D6E-409C-BE32-E72D297353CC}">
              <c16:uniqueId val="{00000000-05B7-4B12-A76D-FB6E3D83E92D}"/>
            </c:ext>
          </c:extLst>
        </c:ser>
        <c:ser>
          <c:idx val="1"/>
          <c:order val="1"/>
          <c:tx>
            <c:strRef>
              <c:f>Sheet1!$C$1</c:f>
              <c:strCache>
                <c:ptCount val="1"/>
                <c:pt idx="0">
                  <c:v>Participation</c:v>
                </c:pt>
              </c:strCache>
            </c:strRef>
          </c:tx>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invertIfNegative val="0"/>
          <c:cat>
            <c:strRef>
              <c:f>Sheet1!$A$2:$A$101</c:f>
              <c:strCache>
                <c:ptCount val="100"/>
                <c:pt idx="0">
                  <c:v>death</c:v>
                </c:pt>
                <c:pt idx="1">
                  <c:v>sex</c:v>
                </c:pt>
                <c:pt idx="2">
                  <c:v>zombie</c:v>
                </c:pt>
                <c:pt idx="3">
                  <c:v>art</c:v>
                </c:pt>
                <c:pt idx="4">
                  <c:v>ill</c:v>
                </c:pt>
                <c:pt idx="5">
                  <c:v>mother</c:v>
                </c:pt>
                <c:pt idx="6">
                  <c:v>soul</c:v>
                </c:pt>
                <c:pt idx="7">
                  <c:v>star</c:v>
                </c:pt>
                <c:pt idx="8">
                  <c:v>best</c:v>
                </c:pt>
                <c:pt idx="9">
                  <c:v>better</c:v>
                </c:pt>
                <c:pt idx="10">
                  <c:v>done</c:v>
                </c:pt>
                <c:pt idx="11">
                  <c:v>dove</c:v>
                </c:pt>
                <c:pt idx="12">
                  <c:v>dress</c:v>
                </c:pt>
                <c:pt idx="13">
                  <c:v>easily</c:v>
                </c:pt>
                <c:pt idx="14">
                  <c:v>fighter</c:v>
                </c:pt>
                <c:pt idx="15">
                  <c:v>foodie</c:v>
                </c:pt>
                <c:pt idx="16">
                  <c:v>gender</c:v>
                </c:pt>
                <c:pt idx="17">
                  <c:v>king</c:v>
                </c:pt>
                <c:pt idx="18">
                  <c:v>lady</c:v>
                </c:pt>
                <c:pt idx="19">
                  <c:v>mortal</c:v>
                </c:pt>
                <c:pt idx="20">
                  <c:v>motive</c:v>
                </c:pt>
                <c:pt idx="21">
                  <c:v>natural</c:v>
                </c:pt>
                <c:pt idx="22">
                  <c:v>need</c:v>
                </c:pt>
                <c:pt idx="23">
                  <c:v>now</c:v>
                </c:pt>
                <c:pt idx="24">
                  <c:v>real</c:v>
                </c:pt>
                <c:pt idx="25">
                  <c:v>rich</c:v>
                </c:pt>
                <c:pt idx="26">
                  <c:v>right</c:v>
                </c:pt>
                <c:pt idx="27">
                  <c:v>well</c:v>
                </c:pt>
                <c:pt idx="28">
                  <c:v>quick</c:v>
                </c:pt>
                <c:pt idx="29">
                  <c:v>annoying</c:v>
                </c:pt>
                <c:pt idx="30">
                  <c:v>being</c:v>
                </c:pt>
                <c:pt idx="31">
                  <c:v>belligerent</c:v>
                </c:pt>
                <c:pt idx="32">
                  <c:v>bubbling</c:v>
                </c:pt>
                <c:pt idx="33">
                  <c:v>cut</c:v>
                </c:pt>
                <c:pt idx="34">
                  <c:v>enemy</c:v>
                </c:pt>
                <c:pt idx="35">
                  <c:v>exile</c:v>
                </c:pt>
                <c:pt idx="36">
                  <c:v>find</c:v>
                </c:pt>
                <c:pt idx="37">
                  <c:v>gentlewoman</c:v>
                </c:pt>
                <c:pt idx="38">
                  <c:v>going</c:v>
                </c:pt>
                <c:pt idx="39">
                  <c:v>gone</c:v>
                </c:pt>
                <c:pt idx="40">
                  <c:v>greedy</c:v>
                </c:pt>
                <c:pt idx="41">
                  <c:v>hit</c:v>
                </c:pt>
                <c:pt idx="42">
                  <c:v>just</c:v>
                </c:pt>
                <c:pt idx="43">
                  <c:v>lifelike</c:v>
                </c:pt>
                <c:pt idx="44">
                  <c:v>lush</c:v>
                </c:pt>
                <c:pt idx="45">
                  <c:v>organism</c:v>
                </c:pt>
                <c:pt idx="46">
                  <c:v>pirate</c:v>
                </c:pt>
                <c:pt idx="47">
                  <c:v>puff</c:v>
                </c:pt>
                <c:pt idx="48">
                  <c:v>rot</c:v>
                </c:pt>
                <c:pt idx="49">
                  <c:v>tangible</c:v>
                </c:pt>
                <c:pt idx="50">
                  <c:v>wash</c:v>
                </c:pt>
                <c:pt idx="51">
                  <c:v>witch</c:v>
                </c:pt>
                <c:pt idx="52">
                  <c:v>abused</c:v>
                </c:pt>
                <c:pt idx="53">
                  <c:v>automaton</c:v>
                </c:pt>
                <c:pt idx="54">
                  <c:v>avaricious</c:v>
                </c:pt>
                <c:pt idx="55">
                  <c:v>belching</c:v>
                </c:pt>
                <c:pt idx="56">
                  <c:v>blanch</c:v>
                </c:pt>
                <c:pt idx="57">
                  <c:v>buccaneer</c:v>
                </c:pt>
                <c:pt idx="58">
                  <c:v>coif</c:v>
                </c:pt>
                <c:pt idx="59">
                  <c:v>computerization</c:v>
                </c:pt>
                <c:pt idx="60">
                  <c:v>cybernation</c:v>
                </c:pt>
                <c:pt idx="61">
                  <c:v>deceased</c:v>
                </c:pt>
                <c:pt idx="62">
                  <c:v>demise</c:v>
                </c:pt>
                <c:pt idx="63">
                  <c:v>departure</c:v>
                </c:pt>
                <c:pt idx="64">
                  <c:v>deportee</c:v>
                </c:pt>
                <c:pt idx="65">
                  <c:v>deputy</c:v>
                </c:pt>
                <c:pt idx="66">
                  <c:v>ending</c:v>
                </c:pt>
                <c:pt idx="67">
                  <c:v>epicurean</c:v>
                </c:pt>
                <c:pt idx="68">
                  <c:v>forthwith</c:v>
                </c:pt>
                <c:pt idx="69">
                  <c:v>gasp</c:v>
                </c:pt>
                <c:pt idx="70">
                  <c:v>informant</c:v>
                </c:pt>
                <c:pt idx="71">
                  <c:v>interchange</c:v>
                </c:pt>
                <c:pt idx="72">
                  <c:v>lave</c:v>
                </c:pt>
                <c:pt idx="73">
                  <c:v>maltreated</c:v>
                </c:pt>
                <c:pt idx="74">
                  <c:v>maven</c:v>
                </c:pt>
                <c:pt idx="75">
                  <c:v>merely</c:v>
                </c:pt>
                <c:pt idx="76">
                  <c:v>mucilaginous</c:v>
                </c:pt>
                <c:pt idx="77">
                  <c:v>nettlesome</c:v>
                </c:pt>
                <c:pt idx="78">
                  <c:v>nimble</c:v>
                </c:pt>
                <c:pt idx="79">
                  <c:v>opposition</c:v>
                </c:pt>
                <c:pt idx="80">
                  <c:v>pale</c:v>
                </c:pt>
                <c:pt idx="81">
                  <c:v>poorly</c:v>
                </c:pt>
                <c:pt idx="82">
                  <c:v>profuse</c:v>
                </c:pt>
                <c:pt idx="83">
                  <c:v>reciprocation</c:v>
                </c:pt>
                <c:pt idx="84">
                  <c:v>shortened</c:v>
                </c:pt>
                <c:pt idx="85">
                  <c:v>smasher</c:v>
                </c:pt>
                <c:pt idx="86">
                  <c:v>sticky</c:v>
                </c:pt>
                <c:pt idx="87">
                  <c:v>surrogate</c:v>
                </c:pt>
                <c:pt idx="88">
                  <c:v>uncovering</c:v>
                </c:pt>
                <c:pt idx="89">
                  <c:v>veracious</c:v>
                </c:pt>
                <c:pt idx="90">
                  <c:v>wiccan</c:v>
                </c:pt>
                <c:pt idx="91">
                  <c:v>witness</c:v>
                </c:pt>
                <c:pt idx="92">
                  <c:v>engender</c:v>
                </c:pt>
                <c:pt idx="93">
                  <c:v>magnate</c:v>
                </c:pt>
                <c:pt idx="94">
                  <c:v>peacenik</c:v>
                </c:pt>
                <c:pt idx="95">
                  <c:v>plenteous</c:v>
                </c:pt>
                <c:pt idx="96">
                  <c:v>primp</c:v>
                </c:pt>
                <c:pt idx="97">
                  <c:v>prowess</c:v>
                </c:pt>
                <c:pt idx="98">
                  <c:v>putrefaction</c:v>
                </c:pt>
                <c:pt idx="99">
                  <c:v>termination</c:v>
                </c:pt>
              </c:strCache>
            </c:strRef>
          </c:cat>
          <c:val>
            <c:numRef>
              <c:f>Sheet1!$C$2:$C$101</c:f>
              <c:numCache>
                <c:formatCode>General</c:formatCode>
                <c:ptCount val="100"/>
                <c:pt idx="0">
                  <c:v>1</c:v>
                </c:pt>
                <c:pt idx="1">
                  <c:v>1</c:v>
                </c:pt>
                <c:pt idx="2">
                  <c:v>1</c:v>
                </c:pt>
                <c:pt idx="3">
                  <c:v>1</c:v>
                </c:pt>
                <c:pt idx="4">
                  <c:v>0</c:v>
                </c:pt>
                <c:pt idx="5">
                  <c:v>1</c:v>
                </c:pt>
                <c:pt idx="6">
                  <c:v>1</c:v>
                </c:pt>
                <c:pt idx="7">
                  <c:v>1</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1</c:v>
                </c:pt>
                <c:pt idx="94">
                  <c:v>-1</c:v>
                </c:pt>
                <c:pt idx="95">
                  <c:v>-1</c:v>
                </c:pt>
                <c:pt idx="96">
                  <c:v>0</c:v>
                </c:pt>
                <c:pt idx="97">
                  <c:v>0</c:v>
                </c:pt>
                <c:pt idx="98">
                  <c:v>-1</c:v>
                </c:pt>
                <c:pt idx="99">
                  <c:v>-1</c:v>
                </c:pt>
              </c:numCache>
            </c:numRef>
          </c:val>
          <c:extLst>
            <c:ext xmlns:c16="http://schemas.microsoft.com/office/drawing/2014/chart" uri="{C3380CC4-5D6E-409C-BE32-E72D297353CC}">
              <c16:uniqueId val="{00000001-05B7-4B12-A76D-FB6E3D83E92D}"/>
            </c:ext>
          </c:extLst>
        </c:ser>
        <c:ser>
          <c:idx val="2"/>
          <c:order val="2"/>
          <c:tx>
            <c:strRef>
              <c:f>Sheet1!$D$1</c:f>
              <c:strCache>
                <c:ptCount val="1"/>
                <c:pt idx="0">
                  <c:v>Perseverance</c:v>
                </c:pt>
              </c:strCache>
            </c:strRef>
          </c:tx>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invertIfNegative val="0"/>
          <c:cat>
            <c:strRef>
              <c:f>Sheet1!$A$2:$A$101</c:f>
              <c:strCache>
                <c:ptCount val="100"/>
                <c:pt idx="0">
                  <c:v>death</c:v>
                </c:pt>
                <c:pt idx="1">
                  <c:v>sex</c:v>
                </c:pt>
                <c:pt idx="2">
                  <c:v>zombie</c:v>
                </c:pt>
                <c:pt idx="3">
                  <c:v>art</c:v>
                </c:pt>
                <c:pt idx="4">
                  <c:v>ill</c:v>
                </c:pt>
                <c:pt idx="5">
                  <c:v>mother</c:v>
                </c:pt>
                <c:pt idx="6">
                  <c:v>soul</c:v>
                </c:pt>
                <c:pt idx="7">
                  <c:v>star</c:v>
                </c:pt>
                <c:pt idx="8">
                  <c:v>best</c:v>
                </c:pt>
                <c:pt idx="9">
                  <c:v>better</c:v>
                </c:pt>
                <c:pt idx="10">
                  <c:v>done</c:v>
                </c:pt>
                <c:pt idx="11">
                  <c:v>dove</c:v>
                </c:pt>
                <c:pt idx="12">
                  <c:v>dress</c:v>
                </c:pt>
                <c:pt idx="13">
                  <c:v>easily</c:v>
                </c:pt>
                <c:pt idx="14">
                  <c:v>fighter</c:v>
                </c:pt>
                <c:pt idx="15">
                  <c:v>foodie</c:v>
                </c:pt>
                <c:pt idx="16">
                  <c:v>gender</c:v>
                </c:pt>
                <c:pt idx="17">
                  <c:v>king</c:v>
                </c:pt>
                <c:pt idx="18">
                  <c:v>lady</c:v>
                </c:pt>
                <c:pt idx="19">
                  <c:v>mortal</c:v>
                </c:pt>
                <c:pt idx="20">
                  <c:v>motive</c:v>
                </c:pt>
                <c:pt idx="21">
                  <c:v>natural</c:v>
                </c:pt>
                <c:pt idx="22">
                  <c:v>need</c:v>
                </c:pt>
                <c:pt idx="23">
                  <c:v>now</c:v>
                </c:pt>
                <c:pt idx="24">
                  <c:v>real</c:v>
                </c:pt>
                <c:pt idx="25">
                  <c:v>rich</c:v>
                </c:pt>
                <c:pt idx="26">
                  <c:v>right</c:v>
                </c:pt>
                <c:pt idx="27">
                  <c:v>well</c:v>
                </c:pt>
                <c:pt idx="28">
                  <c:v>quick</c:v>
                </c:pt>
                <c:pt idx="29">
                  <c:v>annoying</c:v>
                </c:pt>
                <c:pt idx="30">
                  <c:v>being</c:v>
                </c:pt>
                <c:pt idx="31">
                  <c:v>belligerent</c:v>
                </c:pt>
                <c:pt idx="32">
                  <c:v>bubbling</c:v>
                </c:pt>
                <c:pt idx="33">
                  <c:v>cut</c:v>
                </c:pt>
                <c:pt idx="34">
                  <c:v>enemy</c:v>
                </c:pt>
                <c:pt idx="35">
                  <c:v>exile</c:v>
                </c:pt>
                <c:pt idx="36">
                  <c:v>find</c:v>
                </c:pt>
                <c:pt idx="37">
                  <c:v>gentlewoman</c:v>
                </c:pt>
                <c:pt idx="38">
                  <c:v>going</c:v>
                </c:pt>
                <c:pt idx="39">
                  <c:v>gone</c:v>
                </c:pt>
                <c:pt idx="40">
                  <c:v>greedy</c:v>
                </c:pt>
                <c:pt idx="41">
                  <c:v>hit</c:v>
                </c:pt>
                <c:pt idx="42">
                  <c:v>just</c:v>
                </c:pt>
                <c:pt idx="43">
                  <c:v>lifelike</c:v>
                </c:pt>
                <c:pt idx="44">
                  <c:v>lush</c:v>
                </c:pt>
                <c:pt idx="45">
                  <c:v>organism</c:v>
                </c:pt>
                <c:pt idx="46">
                  <c:v>pirate</c:v>
                </c:pt>
                <c:pt idx="47">
                  <c:v>puff</c:v>
                </c:pt>
                <c:pt idx="48">
                  <c:v>rot</c:v>
                </c:pt>
                <c:pt idx="49">
                  <c:v>tangible</c:v>
                </c:pt>
                <c:pt idx="50">
                  <c:v>wash</c:v>
                </c:pt>
                <c:pt idx="51">
                  <c:v>witch</c:v>
                </c:pt>
                <c:pt idx="52">
                  <c:v>abused</c:v>
                </c:pt>
                <c:pt idx="53">
                  <c:v>automaton</c:v>
                </c:pt>
                <c:pt idx="54">
                  <c:v>avaricious</c:v>
                </c:pt>
                <c:pt idx="55">
                  <c:v>belching</c:v>
                </c:pt>
                <c:pt idx="56">
                  <c:v>blanch</c:v>
                </c:pt>
                <c:pt idx="57">
                  <c:v>buccaneer</c:v>
                </c:pt>
                <c:pt idx="58">
                  <c:v>coif</c:v>
                </c:pt>
                <c:pt idx="59">
                  <c:v>computerization</c:v>
                </c:pt>
                <c:pt idx="60">
                  <c:v>cybernation</c:v>
                </c:pt>
                <c:pt idx="61">
                  <c:v>deceased</c:v>
                </c:pt>
                <c:pt idx="62">
                  <c:v>demise</c:v>
                </c:pt>
                <c:pt idx="63">
                  <c:v>departure</c:v>
                </c:pt>
                <c:pt idx="64">
                  <c:v>deportee</c:v>
                </c:pt>
                <c:pt idx="65">
                  <c:v>deputy</c:v>
                </c:pt>
                <c:pt idx="66">
                  <c:v>ending</c:v>
                </c:pt>
                <c:pt idx="67">
                  <c:v>epicurean</c:v>
                </c:pt>
                <c:pt idx="68">
                  <c:v>forthwith</c:v>
                </c:pt>
                <c:pt idx="69">
                  <c:v>gasp</c:v>
                </c:pt>
                <c:pt idx="70">
                  <c:v>informant</c:v>
                </c:pt>
                <c:pt idx="71">
                  <c:v>interchange</c:v>
                </c:pt>
                <c:pt idx="72">
                  <c:v>lave</c:v>
                </c:pt>
                <c:pt idx="73">
                  <c:v>maltreated</c:v>
                </c:pt>
                <c:pt idx="74">
                  <c:v>maven</c:v>
                </c:pt>
                <c:pt idx="75">
                  <c:v>merely</c:v>
                </c:pt>
                <c:pt idx="76">
                  <c:v>mucilaginous</c:v>
                </c:pt>
                <c:pt idx="77">
                  <c:v>nettlesome</c:v>
                </c:pt>
                <c:pt idx="78">
                  <c:v>nimble</c:v>
                </c:pt>
                <c:pt idx="79">
                  <c:v>opposition</c:v>
                </c:pt>
                <c:pt idx="80">
                  <c:v>pale</c:v>
                </c:pt>
                <c:pt idx="81">
                  <c:v>poorly</c:v>
                </c:pt>
                <c:pt idx="82">
                  <c:v>profuse</c:v>
                </c:pt>
                <c:pt idx="83">
                  <c:v>reciprocation</c:v>
                </c:pt>
                <c:pt idx="84">
                  <c:v>shortened</c:v>
                </c:pt>
                <c:pt idx="85">
                  <c:v>smasher</c:v>
                </c:pt>
                <c:pt idx="86">
                  <c:v>sticky</c:v>
                </c:pt>
                <c:pt idx="87">
                  <c:v>surrogate</c:v>
                </c:pt>
                <c:pt idx="88">
                  <c:v>uncovering</c:v>
                </c:pt>
                <c:pt idx="89">
                  <c:v>veracious</c:v>
                </c:pt>
                <c:pt idx="90">
                  <c:v>wiccan</c:v>
                </c:pt>
                <c:pt idx="91">
                  <c:v>witness</c:v>
                </c:pt>
                <c:pt idx="92">
                  <c:v>engender</c:v>
                </c:pt>
                <c:pt idx="93">
                  <c:v>magnate</c:v>
                </c:pt>
                <c:pt idx="94">
                  <c:v>peacenik</c:v>
                </c:pt>
                <c:pt idx="95">
                  <c:v>plenteous</c:v>
                </c:pt>
                <c:pt idx="96">
                  <c:v>primp</c:v>
                </c:pt>
                <c:pt idx="97">
                  <c:v>prowess</c:v>
                </c:pt>
                <c:pt idx="98">
                  <c:v>putrefaction</c:v>
                </c:pt>
                <c:pt idx="99">
                  <c:v>termination</c:v>
                </c:pt>
              </c:strCache>
            </c:strRef>
          </c:cat>
          <c:val>
            <c:numRef>
              <c:f>Sheet1!$D$2:$D$101</c:f>
              <c:numCache>
                <c:formatCode>General</c:formatCode>
                <c:ptCount val="100"/>
                <c:pt idx="0">
                  <c:v>1</c:v>
                </c:pt>
                <c:pt idx="1">
                  <c:v>1</c:v>
                </c:pt>
                <c:pt idx="2">
                  <c:v>1</c:v>
                </c:pt>
                <c:pt idx="3">
                  <c:v>0</c:v>
                </c:pt>
                <c:pt idx="4">
                  <c:v>1</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1</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1</c:v>
                </c:pt>
                <c:pt idx="93">
                  <c:v>0</c:v>
                </c:pt>
                <c:pt idx="94">
                  <c:v>0</c:v>
                </c:pt>
                <c:pt idx="95">
                  <c:v>0</c:v>
                </c:pt>
                <c:pt idx="96">
                  <c:v>-1</c:v>
                </c:pt>
                <c:pt idx="97">
                  <c:v>-1</c:v>
                </c:pt>
                <c:pt idx="98">
                  <c:v>-1</c:v>
                </c:pt>
                <c:pt idx="99">
                  <c:v>-1</c:v>
                </c:pt>
              </c:numCache>
            </c:numRef>
          </c:val>
          <c:extLst>
            <c:ext xmlns:c16="http://schemas.microsoft.com/office/drawing/2014/chart" uri="{C3380CC4-5D6E-409C-BE32-E72D297353CC}">
              <c16:uniqueId val="{00000002-05B7-4B12-A76D-FB6E3D83E92D}"/>
            </c:ext>
          </c:extLst>
        </c:ser>
        <c:dLbls>
          <c:showLegendKey val="0"/>
          <c:showVal val="0"/>
          <c:showCatName val="0"/>
          <c:showSerName val="0"/>
          <c:showPercent val="0"/>
          <c:showBubbleSize val="0"/>
        </c:dLbls>
        <c:gapWidth val="150"/>
        <c:overlap val="97"/>
        <c:axId val="1766580656"/>
        <c:axId val="1766592304"/>
      </c:barChart>
      <c:catAx>
        <c:axId val="1766580656"/>
        <c:scaling>
          <c:orientation val="minMax"/>
        </c:scaling>
        <c:delete val="0"/>
        <c:axPos val="l"/>
        <c:title>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900" b="0" i="0" u="none" strike="noStrike" kern="1200" baseline="0">
                <a:solidFill>
                  <a:schemeClr val="tx1">
                    <a:lumMod val="50000"/>
                    <a:lumOff val="50000"/>
                  </a:schemeClr>
                </a:solidFill>
                <a:latin typeface="+mn-lt"/>
                <a:ea typeface="+mn-ea"/>
                <a:cs typeface="+mn-cs"/>
              </a:defRPr>
            </a:pPr>
            <a:endParaRPr lang="en-US"/>
          </a:p>
        </c:txPr>
        <c:crossAx val="1766592304"/>
        <c:crosses val="autoZero"/>
        <c:auto val="1"/>
        <c:lblAlgn val="ctr"/>
        <c:lblOffset val="100"/>
        <c:tickLblSkip val="1"/>
        <c:noMultiLvlLbl val="0"/>
      </c:catAx>
      <c:valAx>
        <c:axId val="1766592304"/>
        <c:scaling>
          <c:orientation val="minMax"/>
        </c:scaling>
        <c:delete val="0"/>
        <c:axPos val="b"/>
        <c:majorGridlines>
          <c:spPr>
            <a:ln w="9525" cap="flat" cmpd="sng" algn="ctr">
              <a:solidFill>
                <a:schemeClr val="tx1">
                  <a:lumMod val="15000"/>
                  <a:lumOff val="85000"/>
                </a:schemeClr>
              </a:solidFill>
              <a:round/>
            </a:ln>
            <a:effectLst/>
          </c:spPr>
        </c:majorGridlines>
        <c:title>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low"/>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766580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IE Significance </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Chart in Microsoft Word]Sheet1'!$B$1</c:f>
              <c:strCache>
                <c:ptCount val="1"/>
                <c:pt idx="0">
                  <c:v>SIGu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Chart in Microsoft Word]Sheet1'!$A$2:$A$101</c:f>
              <c:strCache>
                <c:ptCount val="100"/>
                <c:pt idx="0">
                  <c:v>zombie</c:v>
                </c:pt>
                <c:pt idx="1">
                  <c:v>death</c:v>
                </c:pt>
                <c:pt idx="2">
                  <c:v>sex</c:v>
                </c:pt>
                <c:pt idx="3">
                  <c:v>mother</c:v>
                </c:pt>
                <c:pt idx="4">
                  <c:v>ill</c:v>
                </c:pt>
                <c:pt idx="5">
                  <c:v>lady</c:v>
                </c:pt>
                <c:pt idx="6">
                  <c:v>best</c:v>
                </c:pt>
                <c:pt idx="7">
                  <c:v>fighter</c:v>
                </c:pt>
                <c:pt idx="8">
                  <c:v>art</c:v>
                </c:pt>
                <c:pt idx="9">
                  <c:v>soul</c:v>
                </c:pt>
                <c:pt idx="10">
                  <c:v>star</c:v>
                </c:pt>
                <c:pt idx="11">
                  <c:v>gone</c:v>
                </c:pt>
                <c:pt idx="12">
                  <c:v>now</c:v>
                </c:pt>
                <c:pt idx="13">
                  <c:v>gender</c:v>
                </c:pt>
                <c:pt idx="14">
                  <c:v>motive</c:v>
                </c:pt>
                <c:pt idx="15">
                  <c:v>lush</c:v>
                </c:pt>
                <c:pt idx="16">
                  <c:v>rich</c:v>
                </c:pt>
                <c:pt idx="17">
                  <c:v>dress</c:v>
                </c:pt>
                <c:pt idx="18">
                  <c:v>king</c:v>
                </c:pt>
                <c:pt idx="19">
                  <c:v>natural</c:v>
                </c:pt>
                <c:pt idx="20">
                  <c:v>dove</c:v>
                </c:pt>
                <c:pt idx="21">
                  <c:v>mortal</c:v>
                </c:pt>
                <c:pt idx="22">
                  <c:v>right</c:v>
                </c:pt>
                <c:pt idx="23">
                  <c:v>real</c:v>
                </c:pt>
                <c:pt idx="24">
                  <c:v>better</c:v>
                </c:pt>
                <c:pt idx="25">
                  <c:v>need</c:v>
                </c:pt>
                <c:pt idx="26">
                  <c:v>well</c:v>
                </c:pt>
                <c:pt idx="27">
                  <c:v>foodie</c:v>
                </c:pt>
                <c:pt idx="28">
                  <c:v>easily</c:v>
                </c:pt>
                <c:pt idx="29">
                  <c:v>done</c:v>
                </c:pt>
                <c:pt idx="30">
                  <c:v>gentlewoman</c:v>
                </c:pt>
                <c:pt idx="31">
                  <c:v>tangible</c:v>
                </c:pt>
                <c:pt idx="32">
                  <c:v>cut</c:v>
                </c:pt>
                <c:pt idx="33">
                  <c:v>greedy</c:v>
                </c:pt>
                <c:pt idx="34">
                  <c:v>rot</c:v>
                </c:pt>
                <c:pt idx="35">
                  <c:v>bubbling</c:v>
                </c:pt>
                <c:pt idx="36">
                  <c:v>enemy</c:v>
                </c:pt>
                <c:pt idx="37">
                  <c:v>puff</c:v>
                </c:pt>
                <c:pt idx="38">
                  <c:v>organism</c:v>
                </c:pt>
                <c:pt idx="39">
                  <c:v>witch</c:v>
                </c:pt>
                <c:pt idx="40">
                  <c:v>belligerent</c:v>
                </c:pt>
                <c:pt idx="41">
                  <c:v>being</c:v>
                </c:pt>
                <c:pt idx="42">
                  <c:v>wash</c:v>
                </c:pt>
                <c:pt idx="43">
                  <c:v>exile</c:v>
                </c:pt>
                <c:pt idx="44">
                  <c:v>hit</c:v>
                </c:pt>
                <c:pt idx="45">
                  <c:v>find</c:v>
                </c:pt>
                <c:pt idx="46">
                  <c:v>annoying</c:v>
                </c:pt>
                <c:pt idx="47">
                  <c:v>pirate</c:v>
                </c:pt>
                <c:pt idx="48">
                  <c:v>going</c:v>
                </c:pt>
                <c:pt idx="49">
                  <c:v>lifelike</c:v>
                </c:pt>
                <c:pt idx="50">
                  <c:v>quick</c:v>
                </c:pt>
                <c:pt idx="51">
                  <c:v>surrogate</c:v>
                </c:pt>
                <c:pt idx="52">
                  <c:v>abused</c:v>
                </c:pt>
                <c:pt idx="53">
                  <c:v>nettlesome</c:v>
                </c:pt>
                <c:pt idx="54">
                  <c:v>shortened</c:v>
                </c:pt>
                <c:pt idx="55">
                  <c:v>automaton</c:v>
                </c:pt>
                <c:pt idx="56">
                  <c:v>smasher</c:v>
                </c:pt>
                <c:pt idx="57">
                  <c:v>coif</c:v>
                </c:pt>
                <c:pt idx="58">
                  <c:v>lave</c:v>
                </c:pt>
                <c:pt idx="59">
                  <c:v>demise</c:v>
                </c:pt>
                <c:pt idx="60">
                  <c:v>just</c:v>
                </c:pt>
                <c:pt idx="61">
                  <c:v>mucilaginous</c:v>
                </c:pt>
                <c:pt idx="62">
                  <c:v>ending</c:v>
                </c:pt>
                <c:pt idx="63">
                  <c:v>opposition</c:v>
                </c:pt>
                <c:pt idx="64">
                  <c:v>wiccan</c:v>
                </c:pt>
                <c:pt idx="65">
                  <c:v>deportee</c:v>
                </c:pt>
                <c:pt idx="66">
                  <c:v>departure</c:v>
                </c:pt>
                <c:pt idx="67">
                  <c:v>poorly</c:v>
                </c:pt>
                <c:pt idx="68">
                  <c:v>buccaneer</c:v>
                </c:pt>
                <c:pt idx="69">
                  <c:v>blanch</c:v>
                </c:pt>
                <c:pt idx="70">
                  <c:v>interchange</c:v>
                </c:pt>
                <c:pt idx="71">
                  <c:v>deputy</c:v>
                </c:pt>
                <c:pt idx="72">
                  <c:v>reciprocation</c:v>
                </c:pt>
                <c:pt idx="73">
                  <c:v>cybernation</c:v>
                </c:pt>
                <c:pt idx="74">
                  <c:v>merely</c:v>
                </c:pt>
                <c:pt idx="75">
                  <c:v>gasp</c:v>
                </c:pt>
                <c:pt idx="76">
                  <c:v>maven</c:v>
                </c:pt>
                <c:pt idx="77">
                  <c:v>avaricious</c:v>
                </c:pt>
                <c:pt idx="78">
                  <c:v>deceased</c:v>
                </c:pt>
                <c:pt idx="79">
                  <c:v>pale</c:v>
                </c:pt>
                <c:pt idx="80">
                  <c:v>sticky</c:v>
                </c:pt>
                <c:pt idx="81">
                  <c:v>witness</c:v>
                </c:pt>
                <c:pt idx="82">
                  <c:v>computerization</c:v>
                </c:pt>
                <c:pt idx="83">
                  <c:v>maltreated</c:v>
                </c:pt>
                <c:pt idx="84">
                  <c:v>veracious</c:v>
                </c:pt>
                <c:pt idx="85">
                  <c:v>profuse</c:v>
                </c:pt>
                <c:pt idx="86">
                  <c:v>magnate</c:v>
                </c:pt>
                <c:pt idx="87">
                  <c:v>epicurean</c:v>
                </c:pt>
                <c:pt idx="88">
                  <c:v>peacenik</c:v>
                </c:pt>
                <c:pt idx="89">
                  <c:v>informant</c:v>
                </c:pt>
                <c:pt idx="90">
                  <c:v>nimble</c:v>
                </c:pt>
                <c:pt idx="91">
                  <c:v>plenteous</c:v>
                </c:pt>
                <c:pt idx="92">
                  <c:v>forthwith</c:v>
                </c:pt>
                <c:pt idx="93">
                  <c:v>uncovering</c:v>
                </c:pt>
                <c:pt idx="94">
                  <c:v>belching</c:v>
                </c:pt>
                <c:pt idx="95">
                  <c:v>prowess</c:v>
                </c:pt>
                <c:pt idx="96">
                  <c:v>engender</c:v>
                </c:pt>
                <c:pt idx="97">
                  <c:v>primp</c:v>
                </c:pt>
                <c:pt idx="98">
                  <c:v>termination</c:v>
                </c:pt>
                <c:pt idx="99">
                  <c:v>putrefaction</c:v>
                </c:pt>
              </c:strCache>
            </c:strRef>
          </c:cat>
          <c:val>
            <c:numRef>
              <c:f>'[Chart in Microsoft Word]Sheet1'!$B$2:$B$101</c:f>
              <c:numCache>
                <c:formatCode>General</c:formatCode>
                <c:ptCount val="100"/>
                <c:pt idx="0">
                  <c:v>1</c:v>
                </c:pt>
                <c:pt idx="1">
                  <c:v>1</c:v>
                </c:pt>
                <c:pt idx="2">
                  <c:v>1</c:v>
                </c:pt>
                <c:pt idx="3">
                  <c:v>1</c:v>
                </c:pt>
                <c:pt idx="4">
                  <c:v>1</c:v>
                </c:pt>
                <c:pt idx="5">
                  <c:v>1</c:v>
                </c:pt>
                <c:pt idx="6">
                  <c:v>1</c:v>
                </c:pt>
                <c:pt idx="7">
                  <c:v>1</c:v>
                </c:pt>
                <c:pt idx="8">
                  <c:v>1</c:v>
                </c:pt>
                <c:pt idx="9">
                  <c:v>1</c:v>
                </c:pt>
                <c:pt idx="10">
                  <c:v>1</c:v>
                </c:pt>
                <c:pt idx="11">
                  <c:v>0</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1</c:v>
                </c:pt>
                <c:pt idx="51">
                  <c:v>-1</c:v>
                </c:pt>
                <c:pt idx="52">
                  <c:v>-1</c:v>
                </c:pt>
                <c:pt idx="53">
                  <c:v>-1</c:v>
                </c:pt>
                <c:pt idx="54">
                  <c:v>-1</c:v>
                </c:pt>
                <c:pt idx="55">
                  <c:v>-1</c:v>
                </c:pt>
                <c:pt idx="56">
                  <c:v>-1</c:v>
                </c:pt>
                <c:pt idx="57">
                  <c:v>-1</c:v>
                </c:pt>
                <c:pt idx="58">
                  <c:v>-1</c:v>
                </c:pt>
                <c:pt idx="59">
                  <c:v>-1</c:v>
                </c:pt>
                <c:pt idx="60">
                  <c:v>0</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numCache>
            </c:numRef>
          </c:val>
          <c:extLst>
            <c:ext xmlns:c16="http://schemas.microsoft.com/office/drawing/2014/chart" uri="{C3380CC4-5D6E-409C-BE32-E72D297353CC}">
              <c16:uniqueId val="{00000000-2121-4410-B155-340A6BA557A3}"/>
            </c:ext>
          </c:extLst>
        </c:ser>
        <c:ser>
          <c:idx val="1"/>
          <c:order val="1"/>
          <c:tx>
            <c:strRef>
              <c:f>'[Chart in Microsoft Word]Sheet1'!$C$1</c:f>
              <c:strCache>
                <c:ptCount val="1"/>
                <c:pt idx="0">
                  <c:v>SIGselec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Chart in Microsoft Word]Sheet1'!$A$2:$A$101</c:f>
              <c:strCache>
                <c:ptCount val="100"/>
                <c:pt idx="0">
                  <c:v>zombie</c:v>
                </c:pt>
                <c:pt idx="1">
                  <c:v>death</c:v>
                </c:pt>
                <c:pt idx="2">
                  <c:v>sex</c:v>
                </c:pt>
                <c:pt idx="3">
                  <c:v>mother</c:v>
                </c:pt>
                <c:pt idx="4">
                  <c:v>ill</c:v>
                </c:pt>
                <c:pt idx="5">
                  <c:v>lady</c:v>
                </c:pt>
                <c:pt idx="6">
                  <c:v>best</c:v>
                </c:pt>
                <c:pt idx="7">
                  <c:v>fighter</c:v>
                </c:pt>
                <c:pt idx="8">
                  <c:v>art</c:v>
                </c:pt>
                <c:pt idx="9">
                  <c:v>soul</c:v>
                </c:pt>
                <c:pt idx="10">
                  <c:v>star</c:v>
                </c:pt>
                <c:pt idx="11">
                  <c:v>gone</c:v>
                </c:pt>
                <c:pt idx="12">
                  <c:v>now</c:v>
                </c:pt>
                <c:pt idx="13">
                  <c:v>gender</c:v>
                </c:pt>
                <c:pt idx="14">
                  <c:v>motive</c:v>
                </c:pt>
                <c:pt idx="15">
                  <c:v>lush</c:v>
                </c:pt>
                <c:pt idx="16">
                  <c:v>rich</c:v>
                </c:pt>
                <c:pt idx="17">
                  <c:v>dress</c:v>
                </c:pt>
                <c:pt idx="18">
                  <c:v>king</c:v>
                </c:pt>
                <c:pt idx="19">
                  <c:v>natural</c:v>
                </c:pt>
                <c:pt idx="20">
                  <c:v>dove</c:v>
                </c:pt>
                <c:pt idx="21">
                  <c:v>mortal</c:v>
                </c:pt>
                <c:pt idx="22">
                  <c:v>right</c:v>
                </c:pt>
                <c:pt idx="23">
                  <c:v>real</c:v>
                </c:pt>
                <c:pt idx="24">
                  <c:v>better</c:v>
                </c:pt>
                <c:pt idx="25">
                  <c:v>need</c:v>
                </c:pt>
                <c:pt idx="26">
                  <c:v>well</c:v>
                </c:pt>
                <c:pt idx="27">
                  <c:v>foodie</c:v>
                </c:pt>
                <c:pt idx="28">
                  <c:v>easily</c:v>
                </c:pt>
                <c:pt idx="29">
                  <c:v>done</c:v>
                </c:pt>
                <c:pt idx="30">
                  <c:v>gentlewoman</c:v>
                </c:pt>
                <c:pt idx="31">
                  <c:v>tangible</c:v>
                </c:pt>
                <c:pt idx="32">
                  <c:v>cut</c:v>
                </c:pt>
                <c:pt idx="33">
                  <c:v>greedy</c:v>
                </c:pt>
                <c:pt idx="34">
                  <c:v>rot</c:v>
                </c:pt>
                <c:pt idx="35">
                  <c:v>bubbling</c:v>
                </c:pt>
                <c:pt idx="36">
                  <c:v>enemy</c:v>
                </c:pt>
                <c:pt idx="37">
                  <c:v>puff</c:v>
                </c:pt>
                <c:pt idx="38">
                  <c:v>organism</c:v>
                </c:pt>
                <c:pt idx="39">
                  <c:v>witch</c:v>
                </c:pt>
                <c:pt idx="40">
                  <c:v>belligerent</c:v>
                </c:pt>
                <c:pt idx="41">
                  <c:v>being</c:v>
                </c:pt>
                <c:pt idx="42">
                  <c:v>wash</c:v>
                </c:pt>
                <c:pt idx="43">
                  <c:v>exile</c:v>
                </c:pt>
                <c:pt idx="44">
                  <c:v>hit</c:v>
                </c:pt>
                <c:pt idx="45">
                  <c:v>find</c:v>
                </c:pt>
                <c:pt idx="46">
                  <c:v>annoying</c:v>
                </c:pt>
                <c:pt idx="47">
                  <c:v>pirate</c:v>
                </c:pt>
                <c:pt idx="48">
                  <c:v>going</c:v>
                </c:pt>
                <c:pt idx="49">
                  <c:v>lifelike</c:v>
                </c:pt>
                <c:pt idx="50">
                  <c:v>quick</c:v>
                </c:pt>
                <c:pt idx="51">
                  <c:v>surrogate</c:v>
                </c:pt>
                <c:pt idx="52">
                  <c:v>abused</c:v>
                </c:pt>
                <c:pt idx="53">
                  <c:v>nettlesome</c:v>
                </c:pt>
                <c:pt idx="54">
                  <c:v>shortened</c:v>
                </c:pt>
                <c:pt idx="55">
                  <c:v>automaton</c:v>
                </c:pt>
                <c:pt idx="56">
                  <c:v>smasher</c:v>
                </c:pt>
                <c:pt idx="57">
                  <c:v>coif</c:v>
                </c:pt>
                <c:pt idx="58">
                  <c:v>lave</c:v>
                </c:pt>
                <c:pt idx="59">
                  <c:v>demise</c:v>
                </c:pt>
                <c:pt idx="60">
                  <c:v>just</c:v>
                </c:pt>
                <c:pt idx="61">
                  <c:v>mucilaginous</c:v>
                </c:pt>
                <c:pt idx="62">
                  <c:v>ending</c:v>
                </c:pt>
                <c:pt idx="63">
                  <c:v>opposition</c:v>
                </c:pt>
                <c:pt idx="64">
                  <c:v>wiccan</c:v>
                </c:pt>
                <c:pt idx="65">
                  <c:v>deportee</c:v>
                </c:pt>
                <c:pt idx="66">
                  <c:v>departure</c:v>
                </c:pt>
                <c:pt idx="67">
                  <c:v>poorly</c:v>
                </c:pt>
                <c:pt idx="68">
                  <c:v>buccaneer</c:v>
                </c:pt>
                <c:pt idx="69">
                  <c:v>blanch</c:v>
                </c:pt>
                <c:pt idx="70">
                  <c:v>interchange</c:v>
                </c:pt>
                <c:pt idx="71">
                  <c:v>deputy</c:v>
                </c:pt>
                <c:pt idx="72">
                  <c:v>reciprocation</c:v>
                </c:pt>
                <c:pt idx="73">
                  <c:v>cybernation</c:v>
                </c:pt>
                <c:pt idx="74">
                  <c:v>merely</c:v>
                </c:pt>
                <c:pt idx="75">
                  <c:v>gasp</c:v>
                </c:pt>
                <c:pt idx="76">
                  <c:v>maven</c:v>
                </c:pt>
                <c:pt idx="77">
                  <c:v>avaricious</c:v>
                </c:pt>
                <c:pt idx="78">
                  <c:v>deceased</c:v>
                </c:pt>
                <c:pt idx="79">
                  <c:v>pale</c:v>
                </c:pt>
                <c:pt idx="80">
                  <c:v>sticky</c:v>
                </c:pt>
                <c:pt idx="81">
                  <c:v>witness</c:v>
                </c:pt>
                <c:pt idx="82">
                  <c:v>computerization</c:v>
                </c:pt>
                <c:pt idx="83">
                  <c:v>maltreated</c:v>
                </c:pt>
                <c:pt idx="84">
                  <c:v>veracious</c:v>
                </c:pt>
                <c:pt idx="85">
                  <c:v>profuse</c:v>
                </c:pt>
                <c:pt idx="86">
                  <c:v>magnate</c:v>
                </c:pt>
                <c:pt idx="87">
                  <c:v>epicurean</c:v>
                </c:pt>
                <c:pt idx="88">
                  <c:v>peacenik</c:v>
                </c:pt>
                <c:pt idx="89">
                  <c:v>informant</c:v>
                </c:pt>
                <c:pt idx="90">
                  <c:v>nimble</c:v>
                </c:pt>
                <c:pt idx="91">
                  <c:v>plenteous</c:v>
                </c:pt>
                <c:pt idx="92">
                  <c:v>forthwith</c:v>
                </c:pt>
                <c:pt idx="93">
                  <c:v>uncovering</c:v>
                </c:pt>
                <c:pt idx="94">
                  <c:v>belching</c:v>
                </c:pt>
                <c:pt idx="95">
                  <c:v>prowess</c:v>
                </c:pt>
                <c:pt idx="96">
                  <c:v>engender</c:v>
                </c:pt>
                <c:pt idx="97">
                  <c:v>primp</c:v>
                </c:pt>
                <c:pt idx="98">
                  <c:v>termination</c:v>
                </c:pt>
                <c:pt idx="99">
                  <c:v>putrefaction</c:v>
                </c:pt>
              </c:strCache>
            </c:strRef>
          </c:cat>
          <c:val>
            <c:numRef>
              <c:f>'[Chart in Microsoft Word]Sheet1'!$C$2:$C$101</c:f>
              <c:numCache>
                <c:formatCode>General</c:formatCode>
                <c:ptCount val="100"/>
                <c:pt idx="0">
                  <c:v>1</c:v>
                </c:pt>
                <c:pt idx="1">
                  <c:v>1</c:v>
                </c:pt>
                <c:pt idx="2">
                  <c:v>1</c:v>
                </c:pt>
                <c:pt idx="3">
                  <c:v>1</c:v>
                </c:pt>
                <c:pt idx="4">
                  <c:v>0</c:v>
                </c:pt>
                <c:pt idx="5">
                  <c:v>0</c:v>
                </c:pt>
                <c:pt idx="6">
                  <c:v>0</c:v>
                </c:pt>
                <c:pt idx="7">
                  <c:v>0</c:v>
                </c:pt>
                <c:pt idx="8">
                  <c:v>1</c:v>
                </c:pt>
                <c:pt idx="9">
                  <c:v>1</c:v>
                </c:pt>
                <c:pt idx="10">
                  <c:v>1</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1</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1</c:v>
                </c:pt>
                <c:pt idx="87">
                  <c:v>-1</c:v>
                </c:pt>
                <c:pt idx="88">
                  <c:v>-1</c:v>
                </c:pt>
                <c:pt idx="89">
                  <c:v>-1</c:v>
                </c:pt>
                <c:pt idx="90">
                  <c:v>-1</c:v>
                </c:pt>
                <c:pt idx="91">
                  <c:v>-1</c:v>
                </c:pt>
                <c:pt idx="92">
                  <c:v>0</c:v>
                </c:pt>
                <c:pt idx="93">
                  <c:v>0</c:v>
                </c:pt>
                <c:pt idx="94">
                  <c:v>0</c:v>
                </c:pt>
                <c:pt idx="95">
                  <c:v>0</c:v>
                </c:pt>
                <c:pt idx="96">
                  <c:v>0</c:v>
                </c:pt>
                <c:pt idx="97">
                  <c:v>0</c:v>
                </c:pt>
                <c:pt idx="98">
                  <c:v>-1</c:v>
                </c:pt>
                <c:pt idx="99">
                  <c:v>-1</c:v>
                </c:pt>
              </c:numCache>
            </c:numRef>
          </c:val>
          <c:extLst>
            <c:ext xmlns:c16="http://schemas.microsoft.com/office/drawing/2014/chart" uri="{C3380CC4-5D6E-409C-BE32-E72D297353CC}">
              <c16:uniqueId val="{00000001-2121-4410-B155-340A6BA557A3}"/>
            </c:ext>
          </c:extLst>
        </c:ser>
        <c:ser>
          <c:idx val="2"/>
          <c:order val="2"/>
          <c:tx>
            <c:strRef>
              <c:f>'[Chart in Microsoft Word]Sheet1'!$D$1</c:f>
              <c:strCache>
                <c:ptCount val="1"/>
                <c:pt idx="0">
                  <c:v>SIGretentio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Chart in Microsoft Word]Sheet1'!$A$2:$A$101</c:f>
              <c:strCache>
                <c:ptCount val="100"/>
                <c:pt idx="0">
                  <c:v>zombie</c:v>
                </c:pt>
                <c:pt idx="1">
                  <c:v>death</c:v>
                </c:pt>
                <c:pt idx="2">
                  <c:v>sex</c:v>
                </c:pt>
                <c:pt idx="3">
                  <c:v>mother</c:v>
                </c:pt>
                <c:pt idx="4">
                  <c:v>ill</c:v>
                </c:pt>
                <c:pt idx="5">
                  <c:v>lady</c:v>
                </c:pt>
                <c:pt idx="6">
                  <c:v>best</c:v>
                </c:pt>
                <c:pt idx="7">
                  <c:v>fighter</c:v>
                </c:pt>
                <c:pt idx="8">
                  <c:v>art</c:v>
                </c:pt>
                <c:pt idx="9">
                  <c:v>soul</c:v>
                </c:pt>
                <c:pt idx="10">
                  <c:v>star</c:v>
                </c:pt>
                <c:pt idx="11">
                  <c:v>gone</c:v>
                </c:pt>
                <c:pt idx="12">
                  <c:v>now</c:v>
                </c:pt>
                <c:pt idx="13">
                  <c:v>gender</c:v>
                </c:pt>
                <c:pt idx="14">
                  <c:v>motive</c:v>
                </c:pt>
                <c:pt idx="15">
                  <c:v>lush</c:v>
                </c:pt>
                <c:pt idx="16">
                  <c:v>rich</c:v>
                </c:pt>
                <c:pt idx="17">
                  <c:v>dress</c:v>
                </c:pt>
                <c:pt idx="18">
                  <c:v>king</c:v>
                </c:pt>
                <c:pt idx="19">
                  <c:v>natural</c:v>
                </c:pt>
                <c:pt idx="20">
                  <c:v>dove</c:v>
                </c:pt>
                <c:pt idx="21">
                  <c:v>mortal</c:v>
                </c:pt>
                <c:pt idx="22">
                  <c:v>right</c:v>
                </c:pt>
                <c:pt idx="23">
                  <c:v>real</c:v>
                </c:pt>
                <c:pt idx="24">
                  <c:v>better</c:v>
                </c:pt>
                <c:pt idx="25">
                  <c:v>need</c:v>
                </c:pt>
                <c:pt idx="26">
                  <c:v>well</c:v>
                </c:pt>
                <c:pt idx="27">
                  <c:v>foodie</c:v>
                </c:pt>
                <c:pt idx="28">
                  <c:v>easily</c:v>
                </c:pt>
                <c:pt idx="29">
                  <c:v>done</c:v>
                </c:pt>
                <c:pt idx="30">
                  <c:v>gentlewoman</c:v>
                </c:pt>
                <c:pt idx="31">
                  <c:v>tangible</c:v>
                </c:pt>
                <c:pt idx="32">
                  <c:v>cut</c:v>
                </c:pt>
                <c:pt idx="33">
                  <c:v>greedy</c:v>
                </c:pt>
                <c:pt idx="34">
                  <c:v>rot</c:v>
                </c:pt>
                <c:pt idx="35">
                  <c:v>bubbling</c:v>
                </c:pt>
                <c:pt idx="36">
                  <c:v>enemy</c:v>
                </c:pt>
                <c:pt idx="37">
                  <c:v>puff</c:v>
                </c:pt>
                <c:pt idx="38">
                  <c:v>organism</c:v>
                </c:pt>
                <c:pt idx="39">
                  <c:v>witch</c:v>
                </c:pt>
                <c:pt idx="40">
                  <c:v>belligerent</c:v>
                </c:pt>
                <c:pt idx="41">
                  <c:v>being</c:v>
                </c:pt>
                <c:pt idx="42">
                  <c:v>wash</c:v>
                </c:pt>
                <c:pt idx="43">
                  <c:v>exile</c:v>
                </c:pt>
                <c:pt idx="44">
                  <c:v>hit</c:v>
                </c:pt>
                <c:pt idx="45">
                  <c:v>find</c:v>
                </c:pt>
                <c:pt idx="46">
                  <c:v>annoying</c:v>
                </c:pt>
                <c:pt idx="47">
                  <c:v>pirate</c:v>
                </c:pt>
                <c:pt idx="48">
                  <c:v>going</c:v>
                </c:pt>
                <c:pt idx="49">
                  <c:v>lifelike</c:v>
                </c:pt>
                <c:pt idx="50">
                  <c:v>quick</c:v>
                </c:pt>
                <c:pt idx="51">
                  <c:v>surrogate</c:v>
                </c:pt>
                <c:pt idx="52">
                  <c:v>abused</c:v>
                </c:pt>
                <c:pt idx="53">
                  <c:v>nettlesome</c:v>
                </c:pt>
                <c:pt idx="54">
                  <c:v>shortened</c:v>
                </c:pt>
                <c:pt idx="55">
                  <c:v>automaton</c:v>
                </c:pt>
                <c:pt idx="56">
                  <c:v>smasher</c:v>
                </c:pt>
                <c:pt idx="57">
                  <c:v>coif</c:v>
                </c:pt>
                <c:pt idx="58">
                  <c:v>lave</c:v>
                </c:pt>
                <c:pt idx="59">
                  <c:v>demise</c:v>
                </c:pt>
                <c:pt idx="60">
                  <c:v>just</c:v>
                </c:pt>
                <c:pt idx="61">
                  <c:v>mucilaginous</c:v>
                </c:pt>
                <c:pt idx="62">
                  <c:v>ending</c:v>
                </c:pt>
                <c:pt idx="63">
                  <c:v>opposition</c:v>
                </c:pt>
                <c:pt idx="64">
                  <c:v>wiccan</c:v>
                </c:pt>
                <c:pt idx="65">
                  <c:v>deportee</c:v>
                </c:pt>
                <c:pt idx="66">
                  <c:v>departure</c:v>
                </c:pt>
                <c:pt idx="67">
                  <c:v>poorly</c:v>
                </c:pt>
                <c:pt idx="68">
                  <c:v>buccaneer</c:v>
                </c:pt>
                <c:pt idx="69">
                  <c:v>blanch</c:v>
                </c:pt>
                <c:pt idx="70">
                  <c:v>interchange</c:v>
                </c:pt>
                <c:pt idx="71">
                  <c:v>deputy</c:v>
                </c:pt>
                <c:pt idx="72">
                  <c:v>reciprocation</c:v>
                </c:pt>
                <c:pt idx="73">
                  <c:v>cybernation</c:v>
                </c:pt>
                <c:pt idx="74">
                  <c:v>merely</c:v>
                </c:pt>
                <c:pt idx="75">
                  <c:v>gasp</c:v>
                </c:pt>
                <c:pt idx="76">
                  <c:v>maven</c:v>
                </c:pt>
                <c:pt idx="77">
                  <c:v>avaricious</c:v>
                </c:pt>
                <c:pt idx="78">
                  <c:v>deceased</c:v>
                </c:pt>
                <c:pt idx="79">
                  <c:v>pale</c:v>
                </c:pt>
                <c:pt idx="80">
                  <c:v>sticky</c:v>
                </c:pt>
                <c:pt idx="81">
                  <c:v>witness</c:v>
                </c:pt>
                <c:pt idx="82">
                  <c:v>computerization</c:v>
                </c:pt>
                <c:pt idx="83">
                  <c:v>maltreated</c:v>
                </c:pt>
                <c:pt idx="84">
                  <c:v>veracious</c:v>
                </c:pt>
                <c:pt idx="85">
                  <c:v>profuse</c:v>
                </c:pt>
                <c:pt idx="86">
                  <c:v>magnate</c:v>
                </c:pt>
                <c:pt idx="87">
                  <c:v>epicurean</c:v>
                </c:pt>
                <c:pt idx="88">
                  <c:v>peacenik</c:v>
                </c:pt>
                <c:pt idx="89">
                  <c:v>informant</c:v>
                </c:pt>
                <c:pt idx="90">
                  <c:v>nimble</c:v>
                </c:pt>
                <c:pt idx="91">
                  <c:v>plenteous</c:v>
                </c:pt>
                <c:pt idx="92">
                  <c:v>forthwith</c:v>
                </c:pt>
                <c:pt idx="93">
                  <c:v>uncovering</c:v>
                </c:pt>
                <c:pt idx="94">
                  <c:v>belching</c:v>
                </c:pt>
                <c:pt idx="95">
                  <c:v>prowess</c:v>
                </c:pt>
                <c:pt idx="96">
                  <c:v>engender</c:v>
                </c:pt>
                <c:pt idx="97">
                  <c:v>primp</c:v>
                </c:pt>
                <c:pt idx="98">
                  <c:v>termination</c:v>
                </c:pt>
                <c:pt idx="99">
                  <c:v>putrefaction</c:v>
                </c:pt>
              </c:strCache>
            </c:strRef>
          </c:cat>
          <c:val>
            <c:numRef>
              <c:f>'[Chart in Microsoft Word]Sheet1'!$D$2:$D$101</c:f>
              <c:numCache>
                <c:formatCode>General</c:formatCode>
                <c:ptCount val="100"/>
                <c:pt idx="0">
                  <c:v>1</c:v>
                </c:pt>
                <c:pt idx="1">
                  <c:v>1</c:v>
                </c:pt>
                <c:pt idx="2">
                  <c:v>1</c:v>
                </c:pt>
                <c:pt idx="3">
                  <c:v>1</c:v>
                </c:pt>
                <c:pt idx="4">
                  <c:v>1</c:v>
                </c:pt>
                <c:pt idx="5">
                  <c:v>1</c:v>
                </c:pt>
                <c:pt idx="6">
                  <c:v>1</c:v>
                </c:pt>
                <c:pt idx="7">
                  <c:v>1</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1</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1</c:v>
                </c:pt>
                <c:pt idx="93">
                  <c:v>-1</c:v>
                </c:pt>
                <c:pt idx="94">
                  <c:v>-1</c:v>
                </c:pt>
                <c:pt idx="95">
                  <c:v>-1</c:v>
                </c:pt>
                <c:pt idx="96">
                  <c:v>-1</c:v>
                </c:pt>
                <c:pt idx="97">
                  <c:v>-1</c:v>
                </c:pt>
                <c:pt idx="98">
                  <c:v>-1</c:v>
                </c:pt>
                <c:pt idx="99">
                  <c:v>-1</c:v>
                </c:pt>
              </c:numCache>
            </c:numRef>
          </c:val>
          <c:extLst>
            <c:ext xmlns:c16="http://schemas.microsoft.com/office/drawing/2014/chart" uri="{C3380CC4-5D6E-409C-BE32-E72D297353CC}">
              <c16:uniqueId val="{00000002-2121-4410-B155-340A6BA557A3}"/>
            </c:ext>
          </c:extLst>
        </c:ser>
        <c:dLbls>
          <c:showLegendKey val="0"/>
          <c:showVal val="0"/>
          <c:showCatName val="0"/>
          <c:showSerName val="0"/>
          <c:showPercent val="0"/>
          <c:showBubbleSize val="0"/>
        </c:dLbls>
        <c:gapWidth val="150"/>
        <c:overlap val="100"/>
        <c:axId val="1907266336"/>
        <c:axId val="1907255936"/>
      </c:barChart>
      <c:catAx>
        <c:axId val="1907266336"/>
        <c:scaling>
          <c:orientation val="maxMin"/>
        </c:scaling>
        <c:delete val="0"/>
        <c:axPos val="l"/>
        <c:numFmt formatCode="General" sourceLinked="1"/>
        <c:majorTickMark val="none"/>
        <c:minorTickMark val="none"/>
        <c:tickLblPos val="high"/>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7255936"/>
        <c:crosses val="autoZero"/>
        <c:auto val="1"/>
        <c:lblAlgn val="ctr"/>
        <c:lblOffset val="100"/>
        <c:tickLblSkip val="1"/>
        <c:noMultiLvlLbl val="0"/>
      </c:catAx>
      <c:valAx>
        <c:axId val="1907255936"/>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726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Correlation of IE levels</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lineChart>
        <c:grouping val="stacked"/>
        <c:varyColors val="0"/>
        <c:ser>
          <c:idx val="0"/>
          <c:order val="0"/>
          <c:tx>
            <c:strRef>
              <c:f>Sheet1!$B$1</c:f>
              <c:strCache>
                <c:ptCount val="1"/>
                <c:pt idx="0">
                  <c:v>UES</c:v>
                </c:pt>
              </c:strCache>
            </c:strRef>
          </c:tx>
          <c:spPr>
            <a:ln w="38100" cap="flat" cmpd="dbl" algn="ctr">
              <a:solidFill>
                <a:schemeClr val="accent1"/>
              </a:solidFill>
              <a:miter lim="800000"/>
            </a:ln>
            <a:effectLst/>
          </c:spPr>
          <c:marker>
            <c:symbol val="none"/>
          </c:marker>
          <c:cat>
            <c:strRef>
              <c:f>Sheet1!$A$2:$A$101</c:f>
              <c:strCache>
                <c:ptCount val="100"/>
                <c:pt idx="0">
                  <c:v>sex</c:v>
                </c:pt>
                <c:pt idx="1">
                  <c:v>rich</c:v>
                </c:pt>
                <c:pt idx="2">
                  <c:v>death</c:v>
                </c:pt>
                <c:pt idx="3">
                  <c:v>zombie</c:v>
                </c:pt>
                <c:pt idx="4">
                  <c:v>king</c:v>
                </c:pt>
                <c:pt idx="5">
                  <c:v>star</c:v>
                </c:pt>
                <c:pt idx="6">
                  <c:v>art</c:v>
                </c:pt>
                <c:pt idx="7">
                  <c:v>soul</c:v>
                </c:pt>
                <c:pt idx="8">
                  <c:v>best</c:v>
                </c:pt>
                <c:pt idx="9">
                  <c:v>real</c:v>
                </c:pt>
                <c:pt idx="10">
                  <c:v>natural</c:v>
                </c:pt>
                <c:pt idx="11">
                  <c:v>mother</c:v>
                </c:pt>
                <c:pt idx="12">
                  <c:v>foodie</c:v>
                </c:pt>
                <c:pt idx="13">
                  <c:v>lady</c:v>
                </c:pt>
                <c:pt idx="14">
                  <c:v>quick</c:v>
                </c:pt>
                <c:pt idx="15">
                  <c:v>fighter</c:v>
                </c:pt>
                <c:pt idx="16">
                  <c:v>better</c:v>
                </c:pt>
                <c:pt idx="17">
                  <c:v>gender</c:v>
                </c:pt>
                <c:pt idx="18">
                  <c:v>right</c:v>
                </c:pt>
                <c:pt idx="19">
                  <c:v>well</c:v>
                </c:pt>
                <c:pt idx="20">
                  <c:v>motive</c:v>
                </c:pt>
                <c:pt idx="21">
                  <c:v>now</c:v>
                </c:pt>
                <c:pt idx="22">
                  <c:v>done</c:v>
                </c:pt>
                <c:pt idx="23">
                  <c:v>dove</c:v>
                </c:pt>
                <c:pt idx="24">
                  <c:v>mortal</c:v>
                </c:pt>
                <c:pt idx="25">
                  <c:v>need</c:v>
                </c:pt>
                <c:pt idx="26">
                  <c:v>dress</c:v>
                </c:pt>
                <c:pt idx="27">
                  <c:v>easily</c:v>
                </c:pt>
                <c:pt idx="28">
                  <c:v>ill</c:v>
                </c:pt>
                <c:pt idx="29">
                  <c:v>lush</c:v>
                </c:pt>
                <c:pt idx="30">
                  <c:v>enemy</c:v>
                </c:pt>
                <c:pt idx="31">
                  <c:v>pirate</c:v>
                </c:pt>
                <c:pt idx="32">
                  <c:v>tangible</c:v>
                </c:pt>
                <c:pt idx="33">
                  <c:v>wash</c:v>
                </c:pt>
                <c:pt idx="34">
                  <c:v>annoying</c:v>
                </c:pt>
                <c:pt idx="35">
                  <c:v>greedy</c:v>
                </c:pt>
                <c:pt idx="36">
                  <c:v>being</c:v>
                </c:pt>
                <c:pt idx="37">
                  <c:v>cut</c:v>
                </c:pt>
                <c:pt idx="38">
                  <c:v>witch</c:v>
                </c:pt>
                <c:pt idx="39">
                  <c:v>puff</c:v>
                </c:pt>
                <c:pt idx="40">
                  <c:v>hit</c:v>
                </c:pt>
                <c:pt idx="41">
                  <c:v>bubbling</c:v>
                </c:pt>
                <c:pt idx="42">
                  <c:v>find</c:v>
                </c:pt>
                <c:pt idx="43">
                  <c:v>going</c:v>
                </c:pt>
                <c:pt idx="44">
                  <c:v>just</c:v>
                </c:pt>
                <c:pt idx="45">
                  <c:v>gentlewoman</c:v>
                </c:pt>
                <c:pt idx="46">
                  <c:v>belligerent</c:v>
                </c:pt>
                <c:pt idx="47">
                  <c:v>lifelike</c:v>
                </c:pt>
                <c:pt idx="48">
                  <c:v>organism</c:v>
                </c:pt>
                <c:pt idx="49">
                  <c:v>exile</c:v>
                </c:pt>
                <c:pt idx="50">
                  <c:v>rot</c:v>
                </c:pt>
                <c:pt idx="51">
                  <c:v>gone</c:v>
                </c:pt>
                <c:pt idx="52">
                  <c:v>reciprocation</c:v>
                </c:pt>
                <c:pt idx="53">
                  <c:v>pale</c:v>
                </c:pt>
                <c:pt idx="54">
                  <c:v>sticky</c:v>
                </c:pt>
                <c:pt idx="55">
                  <c:v>gasp</c:v>
                </c:pt>
                <c:pt idx="56">
                  <c:v>deceased</c:v>
                </c:pt>
                <c:pt idx="57">
                  <c:v>witness</c:v>
                </c:pt>
                <c:pt idx="58">
                  <c:v>termination</c:v>
                </c:pt>
                <c:pt idx="59">
                  <c:v>computerization</c:v>
                </c:pt>
                <c:pt idx="60">
                  <c:v>automaton</c:v>
                </c:pt>
                <c:pt idx="61">
                  <c:v>prowess</c:v>
                </c:pt>
                <c:pt idx="62">
                  <c:v>nimble</c:v>
                </c:pt>
                <c:pt idx="63">
                  <c:v>ending</c:v>
                </c:pt>
                <c:pt idx="64">
                  <c:v>buccaneer</c:v>
                </c:pt>
                <c:pt idx="65">
                  <c:v>poorly</c:v>
                </c:pt>
                <c:pt idx="66">
                  <c:v>smasher</c:v>
                </c:pt>
                <c:pt idx="67">
                  <c:v>opposition</c:v>
                </c:pt>
                <c:pt idx="68">
                  <c:v>demise</c:v>
                </c:pt>
                <c:pt idx="69">
                  <c:v>departure</c:v>
                </c:pt>
                <c:pt idx="70">
                  <c:v>cybernation</c:v>
                </c:pt>
                <c:pt idx="71">
                  <c:v>abused</c:v>
                </c:pt>
                <c:pt idx="72">
                  <c:v>interchange</c:v>
                </c:pt>
                <c:pt idx="73">
                  <c:v>surrogate</c:v>
                </c:pt>
                <c:pt idx="74">
                  <c:v>informant</c:v>
                </c:pt>
                <c:pt idx="75">
                  <c:v>deputy</c:v>
                </c:pt>
                <c:pt idx="76">
                  <c:v>wiccan</c:v>
                </c:pt>
                <c:pt idx="77">
                  <c:v>belching</c:v>
                </c:pt>
                <c:pt idx="78">
                  <c:v>profuse</c:v>
                </c:pt>
                <c:pt idx="79">
                  <c:v>uncovering</c:v>
                </c:pt>
                <c:pt idx="80">
                  <c:v>primp</c:v>
                </c:pt>
                <c:pt idx="81">
                  <c:v>maltreated</c:v>
                </c:pt>
                <c:pt idx="82">
                  <c:v>magnate</c:v>
                </c:pt>
                <c:pt idx="83">
                  <c:v>epicurean</c:v>
                </c:pt>
                <c:pt idx="84">
                  <c:v>merely</c:v>
                </c:pt>
                <c:pt idx="85">
                  <c:v>veracious</c:v>
                </c:pt>
                <c:pt idx="86">
                  <c:v>plenteous</c:v>
                </c:pt>
                <c:pt idx="87">
                  <c:v>engender</c:v>
                </c:pt>
                <c:pt idx="88">
                  <c:v>lave</c:v>
                </c:pt>
                <c:pt idx="89">
                  <c:v>putrefaction</c:v>
                </c:pt>
                <c:pt idx="90">
                  <c:v>avaricious</c:v>
                </c:pt>
                <c:pt idx="91">
                  <c:v>shortened</c:v>
                </c:pt>
                <c:pt idx="92">
                  <c:v>coif</c:v>
                </c:pt>
                <c:pt idx="93">
                  <c:v>nettlesome</c:v>
                </c:pt>
                <c:pt idx="94">
                  <c:v>forthwith</c:v>
                </c:pt>
                <c:pt idx="95">
                  <c:v>peacenik</c:v>
                </c:pt>
                <c:pt idx="96">
                  <c:v>maven</c:v>
                </c:pt>
                <c:pt idx="97">
                  <c:v>deportee</c:v>
                </c:pt>
                <c:pt idx="98">
                  <c:v>mucilaginous</c:v>
                </c:pt>
                <c:pt idx="99">
                  <c:v>blanch</c:v>
                </c:pt>
              </c:strCache>
            </c:strRef>
          </c:cat>
          <c:val>
            <c:numRef>
              <c:f>Sheet1!$B$2:$B$101</c:f>
              <c:numCache>
                <c:formatCode>0.00</c:formatCode>
                <c:ptCount val="100"/>
                <c:pt idx="0">
                  <c:v>0.14782608695652175</c:v>
                </c:pt>
                <c:pt idx="1">
                  <c:v>0.13664596273291926</c:v>
                </c:pt>
                <c:pt idx="2">
                  <c:v>4.2236024844720499E-2</c:v>
                </c:pt>
                <c:pt idx="3">
                  <c:v>0.3279503105590062</c:v>
                </c:pt>
                <c:pt idx="4">
                  <c:v>8.4472049689440998E-2</c:v>
                </c:pt>
                <c:pt idx="5">
                  <c:v>0.18633540372670807</c:v>
                </c:pt>
                <c:pt idx="6">
                  <c:v>2.9813664596273291E-2</c:v>
                </c:pt>
                <c:pt idx="7">
                  <c:v>0.1763975155279503</c:v>
                </c:pt>
                <c:pt idx="8">
                  <c:v>2.9813664596273291E-2</c:v>
                </c:pt>
                <c:pt idx="9">
                  <c:v>0.13540372670807455</c:v>
                </c:pt>
                <c:pt idx="10">
                  <c:v>0.10559006211180125</c:v>
                </c:pt>
                <c:pt idx="11">
                  <c:v>8.1987577639751549E-2</c:v>
                </c:pt>
                <c:pt idx="12">
                  <c:v>5.3416149068322982E-2</c:v>
                </c:pt>
                <c:pt idx="13">
                  <c:v>7.8260869565217397E-2</c:v>
                </c:pt>
                <c:pt idx="14">
                  <c:v>0.13167701863354037</c:v>
                </c:pt>
                <c:pt idx="15">
                  <c:v>6.3354037267080748E-2</c:v>
                </c:pt>
                <c:pt idx="16">
                  <c:v>4.2236024844720499E-2</c:v>
                </c:pt>
                <c:pt idx="17">
                  <c:v>7.0807453416149066E-2</c:v>
                </c:pt>
                <c:pt idx="18">
                  <c:v>0.1391304347826087</c:v>
                </c:pt>
                <c:pt idx="19">
                  <c:v>0.24347826086956523</c:v>
                </c:pt>
                <c:pt idx="20">
                  <c:v>0.1031055900621118</c:v>
                </c:pt>
                <c:pt idx="21">
                  <c:v>9.9378881987577633E-2</c:v>
                </c:pt>
                <c:pt idx="22">
                  <c:v>5.0931677018633541E-2</c:v>
                </c:pt>
                <c:pt idx="23">
                  <c:v>5.8385093167701865E-2</c:v>
                </c:pt>
                <c:pt idx="24">
                  <c:v>8.0745341614906832E-2</c:v>
                </c:pt>
                <c:pt idx="25">
                  <c:v>0.12546583850931678</c:v>
                </c:pt>
                <c:pt idx="26">
                  <c:v>4.7204968944099382E-2</c:v>
                </c:pt>
                <c:pt idx="27">
                  <c:v>5.5900621118012424E-2</c:v>
                </c:pt>
                <c:pt idx="28">
                  <c:v>7.2049689440993783E-2</c:v>
                </c:pt>
                <c:pt idx="29">
                  <c:v>9.3167701863354033E-2</c:v>
                </c:pt>
                <c:pt idx="30">
                  <c:v>5.7142857142857141E-2</c:v>
                </c:pt>
                <c:pt idx="31">
                  <c:v>0.10559006211180125</c:v>
                </c:pt>
                <c:pt idx="32">
                  <c:v>0.18260869565217391</c:v>
                </c:pt>
                <c:pt idx="33">
                  <c:v>0.19503105590062111</c:v>
                </c:pt>
                <c:pt idx="34">
                  <c:v>2.9813664596273291E-2</c:v>
                </c:pt>
                <c:pt idx="35">
                  <c:v>6.8322981366459631E-2</c:v>
                </c:pt>
                <c:pt idx="36">
                  <c:v>4.2236024844720499E-2</c:v>
                </c:pt>
                <c:pt idx="37">
                  <c:v>4.0993788819875775E-2</c:v>
                </c:pt>
                <c:pt idx="38">
                  <c:v>0.25093167701863356</c:v>
                </c:pt>
                <c:pt idx="39">
                  <c:v>0.13167701863354037</c:v>
                </c:pt>
                <c:pt idx="40">
                  <c:v>6.0869565217391307E-2</c:v>
                </c:pt>
                <c:pt idx="41">
                  <c:v>3.1055900621118012E-2</c:v>
                </c:pt>
                <c:pt idx="42">
                  <c:v>7.3291925465838514E-2</c:v>
                </c:pt>
                <c:pt idx="43">
                  <c:v>6.8322981366459631E-2</c:v>
                </c:pt>
                <c:pt idx="44">
                  <c:v>9.0683229813664598E-2</c:v>
                </c:pt>
                <c:pt idx="45">
                  <c:v>6.0869565217391307E-2</c:v>
                </c:pt>
                <c:pt idx="46">
                  <c:v>3.8509316770186333E-2</c:v>
                </c:pt>
                <c:pt idx="47">
                  <c:v>8.4472049689440998E-2</c:v>
                </c:pt>
                <c:pt idx="48">
                  <c:v>0.10559006211180125</c:v>
                </c:pt>
                <c:pt idx="49">
                  <c:v>6.9565217391304349E-2</c:v>
                </c:pt>
                <c:pt idx="50">
                  <c:v>0.12919254658385093</c:v>
                </c:pt>
                <c:pt idx="51">
                  <c:v>7.8260869565217397E-2</c:v>
                </c:pt>
                <c:pt idx="52">
                  <c:v>0.13167701863354037</c:v>
                </c:pt>
                <c:pt idx="53">
                  <c:v>0.10186335403726708</c:v>
                </c:pt>
                <c:pt idx="54">
                  <c:v>0.1937888198757764</c:v>
                </c:pt>
                <c:pt idx="55">
                  <c:v>5.7142857142857141E-2</c:v>
                </c:pt>
                <c:pt idx="56">
                  <c:v>3.8509316770186333E-2</c:v>
                </c:pt>
                <c:pt idx="57">
                  <c:v>0.30062111801242236</c:v>
                </c:pt>
                <c:pt idx="58">
                  <c:v>0.18881987577639753</c:v>
                </c:pt>
                <c:pt idx="59">
                  <c:v>3.9751552795031057E-2</c:v>
                </c:pt>
                <c:pt idx="60">
                  <c:v>3.2298136645962733E-2</c:v>
                </c:pt>
                <c:pt idx="61">
                  <c:v>0.13043478260869565</c:v>
                </c:pt>
                <c:pt idx="62">
                  <c:v>0.115527950310559</c:v>
                </c:pt>
                <c:pt idx="63">
                  <c:v>5.7142857142857141E-2</c:v>
                </c:pt>
                <c:pt idx="64">
                  <c:v>3.7267080745341616E-2</c:v>
                </c:pt>
                <c:pt idx="65">
                  <c:v>0.12919254658385093</c:v>
                </c:pt>
                <c:pt idx="66">
                  <c:v>0.1515527950310559</c:v>
                </c:pt>
                <c:pt idx="67">
                  <c:v>0.10186335403726708</c:v>
                </c:pt>
                <c:pt idx="68">
                  <c:v>5.2173913043478258E-2</c:v>
                </c:pt>
                <c:pt idx="69">
                  <c:v>3.7267080745341616E-2</c:v>
                </c:pt>
                <c:pt idx="70">
                  <c:v>4.2236024844720499E-2</c:v>
                </c:pt>
                <c:pt idx="71">
                  <c:v>2.9813664596273291E-2</c:v>
                </c:pt>
                <c:pt idx="72">
                  <c:v>6.3354037267080748E-2</c:v>
                </c:pt>
                <c:pt idx="73">
                  <c:v>0.17763975155279504</c:v>
                </c:pt>
                <c:pt idx="74">
                  <c:v>8.4472049689440998E-2</c:v>
                </c:pt>
                <c:pt idx="75">
                  <c:v>4.0993788819875775E-2</c:v>
                </c:pt>
                <c:pt idx="76">
                  <c:v>0.24596273291925466</c:v>
                </c:pt>
                <c:pt idx="77">
                  <c:v>3.7267080745341616E-2</c:v>
                </c:pt>
                <c:pt idx="78">
                  <c:v>0.11677018633540373</c:v>
                </c:pt>
                <c:pt idx="79">
                  <c:v>0.20869565217391303</c:v>
                </c:pt>
                <c:pt idx="80">
                  <c:v>0.11055900621118013</c:v>
                </c:pt>
                <c:pt idx="81">
                  <c:v>9.9378881987577633E-2</c:v>
                </c:pt>
                <c:pt idx="82">
                  <c:v>0.10434782608695652</c:v>
                </c:pt>
                <c:pt idx="83">
                  <c:v>6.4596273291925466E-2</c:v>
                </c:pt>
                <c:pt idx="84">
                  <c:v>9.6894409937888198E-2</c:v>
                </c:pt>
                <c:pt idx="85">
                  <c:v>0.20745341614906831</c:v>
                </c:pt>
                <c:pt idx="86">
                  <c:v>0.11055900621118013</c:v>
                </c:pt>
                <c:pt idx="87">
                  <c:v>5.3416149068322982E-2</c:v>
                </c:pt>
                <c:pt idx="88">
                  <c:v>8.6956521739130432E-2</c:v>
                </c:pt>
                <c:pt idx="89">
                  <c:v>0.12422360248447205</c:v>
                </c:pt>
                <c:pt idx="90">
                  <c:v>3.9751552795031057E-2</c:v>
                </c:pt>
                <c:pt idx="91">
                  <c:v>0.15279503105590062</c:v>
                </c:pt>
                <c:pt idx="92">
                  <c:v>3.6024844720496892E-2</c:v>
                </c:pt>
                <c:pt idx="93">
                  <c:v>0.10683229813664596</c:v>
                </c:pt>
                <c:pt idx="94">
                  <c:v>8.819875776397515E-2</c:v>
                </c:pt>
                <c:pt idx="95">
                  <c:v>0.10434782608695652</c:v>
                </c:pt>
                <c:pt idx="96">
                  <c:v>0.10559006211180125</c:v>
                </c:pt>
                <c:pt idx="97">
                  <c:v>5.2173913043478258E-2</c:v>
                </c:pt>
                <c:pt idx="98">
                  <c:v>9.5652173913043481E-2</c:v>
                </c:pt>
                <c:pt idx="99">
                  <c:v>4.472049689440994E-2</c:v>
                </c:pt>
              </c:numCache>
            </c:numRef>
          </c:val>
          <c:smooth val="0"/>
          <c:extLst>
            <c:ext xmlns:c16="http://schemas.microsoft.com/office/drawing/2014/chart" uri="{C3380CC4-5D6E-409C-BE32-E72D297353CC}">
              <c16:uniqueId val="{00000000-4638-4966-8A35-D2F2A4A1D3A3}"/>
            </c:ext>
          </c:extLst>
        </c:ser>
        <c:ser>
          <c:idx val="1"/>
          <c:order val="1"/>
          <c:tx>
            <c:strRef>
              <c:f>Sheet1!$C$1</c:f>
              <c:strCache>
                <c:ptCount val="1"/>
                <c:pt idx="0">
                  <c:v>Mselect</c:v>
                </c:pt>
              </c:strCache>
            </c:strRef>
          </c:tx>
          <c:spPr>
            <a:ln w="38100" cap="flat" cmpd="dbl" algn="ctr">
              <a:solidFill>
                <a:schemeClr val="accent2"/>
              </a:solidFill>
              <a:miter lim="800000"/>
            </a:ln>
            <a:effectLst/>
          </c:spPr>
          <c:marker>
            <c:symbol val="none"/>
          </c:marker>
          <c:cat>
            <c:strRef>
              <c:f>Sheet1!$A$2:$A$101</c:f>
              <c:strCache>
                <c:ptCount val="100"/>
                <c:pt idx="0">
                  <c:v>sex</c:v>
                </c:pt>
                <c:pt idx="1">
                  <c:v>rich</c:v>
                </c:pt>
                <c:pt idx="2">
                  <c:v>death</c:v>
                </c:pt>
                <c:pt idx="3">
                  <c:v>zombie</c:v>
                </c:pt>
                <c:pt idx="4">
                  <c:v>king</c:v>
                </c:pt>
                <c:pt idx="5">
                  <c:v>star</c:v>
                </c:pt>
                <c:pt idx="6">
                  <c:v>art</c:v>
                </c:pt>
                <c:pt idx="7">
                  <c:v>soul</c:v>
                </c:pt>
                <c:pt idx="8">
                  <c:v>best</c:v>
                </c:pt>
                <c:pt idx="9">
                  <c:v>real</c:v>
                </c:pt>
                <c:pt idx="10">
                  <c:v>natural</c:v>
                </c:pt>
                <c:pt idx="11">
                  <c:v>mother</c:v>
                </c:pt>
                <c:pt idx="12">
                  <c:v>foodie</c:v>
                </c:pt>
                <c:pt idx="13">
                  <c:v>lady</c:v>
                </c:pt>
                <c:pt idx="14">
                  <c:v>quick</c:v>
                </c:pt>
                <c:pt idx="15">
                  <c:v>fighter</c:v>
                </c:pt>
                <c:pt idx="16">
                  <c:v>better</c:v>
                </c:pt>
                <c:pt idx="17">
                  <c:v>gender</c:v>
                </c:pt>
                <c:pt idx="18">
                  <c:v>right</c:v>
                </c:pt>
                <c:pt idx="19">
                  <c:v>well</c:v>
                </c:pt>
                <c:pt idx="20">
                  <c:v>motive</c:v>
                </c:pt>
                <c:pt idx="21">
                  <c:v>now</c:v>
                </c:pt>
                <c:pt idx="22">
                  <c:v>done</c:v>
                </c:pt>
                <c:pt idx="23">
                  <c:v>dove</c:v>
                </c:pt>
                <c:pt idx="24">
                  <c:v>mortal</c:v>
                </c:pt>
                <c:pt idx="25">
                  <c:v>need</c:v>
                </c:pt>
                <c:pt idx="26">
                  <c:v>dress</c:v>
                </c:pt>
                <c:pt idx="27">
                  <c:v>easily</c:v>
                </c:pt>
                <c:pt idx="28">
                  <c:v>ill</c:v>
                </c:pt>
                <c:pt idx="29">
                  <c:v>lush</c:v>
                </c:pt>
                <c:pt idx="30">
                  <c:v>enemy</c:v>
                </c:pt>
                <c:pt idx="31">
                  <c:v>pirate</c:v>
                </c:pt>
                <c:pt idx="32">
                  <c:v>tangible</c:v>
                </c:pt>
                <c:pt idx="33">
                  <c:v>wash</c:v>
                </c:pt>
                <c:pt idx="34">
                  <c:v>annoying</c:v>
                </c:pt>
                <c:pt idx="35">
                  <c:v>greedy</c:v>
                </c:pt>
                <c:pt idx="36">
                  <c:v>being</c:v>
                </c:pt>
                <c:pt idx="37">
                  <c:v>cut</c:v>
                </c:pt>
                <c:pt idx="38">
                  <c:v>witch</c:v>
                </c:pt>
                <c:pt idx="39">
                  <c:v>puff</c:v>
                </c:pt>
                <c:pt idx="40">
                  <c:v>hit</c:v>
                </c:pt>
                <c:pt idx="41">
                  <c:v>bubbling</c:v>
                </c:pt>
                <c:pt idx="42">
                  <c:v>find</c:v>
                </c:pt>
                <c:pt idx="43">
                  <c:v>going</c:v>
                </c:pt>
                <c:pt idx="44">
                  <c:v>just</c:v>
                </c:pt>
                <c:pt idx="45">
                  <c:v>gentlewoman</c:v>
                </c:pt>
                <c:pt idx="46">
                  <c:v>belligerent</c:v>
                </c:pt>
                <c:pt idx="47">
                  <c:v>lifelike</c:v>
                </c:pt>
                <c:pt idx="48">
                  <c:v>organism</c:v>
                </c:pt>
                <c:pt idx="49">
                  <c:v>exile</c:v>
                </c:pt>
                <c:pt idx="50">
                  <c:v>rot</c:v>
                </c:pt>
                <c:pt idx="51">
                  <c:v>gone</c:v>
                </c:pt>
                <c:pt idx="52">
                  <c:v>reciprocation</c:v>
                </c:pt>
                <c:pt idx="53">
                  <c:v>pale</c:v>
                </c:pt>
                <c:pt idx="54">
                  <c:v>sticky</c:v>
                </c:pt>
                <c:pt idx="55">
                  <c:v>gasp</c:v>
                </c:pt>
                <c:pt idx="56">
                  <c:v>deceased</c:v>
                </c:pt>
                <c:pt idx="57">
                  <c:v>witness</c:v>
                </c:pt>
                <c:pt idx="58">
                  <c:v>termination</c:v>
                </c:pt>
                <c:pt idx="59">
                  <c:v>computerization</c:v>
                </c:pt>
                <c:pt idx="60">
                  <c:v>automaton</c:v>
                </c:pt>
                <c:pt idx="61">
                  <c:v>prowess</c:v>
                </c:pt>
                <c:pt idx="62">
                  <c:v>nimble</c:v>
                </c:pt>
                <c:pt idx="63">
                  <c:v>ending</c:v>
                </c:pt>
                <c:pt idx="64">
                  <c:v>buccaneer</c:v>
                </c:pt>
                <c:pt idx="65">
                  <c:v>poorly</c:v>
                </c:pt>
                <c:pt idx="66">
                  <c:v>smasher</c:v>
                </c:pt>
                <c:pt idx="67">
                  <c:v>opposition</c:v>
                </c:pt>
                <c:pt idx="68">
                  <c:v>demise</c:v>
                </c:pt>
                <c:pt idx="69">
                  <c:v>departure</c:v>
                </c:pt>
                <c:pt idx="70">
                  <c:v>cybernation</c:v>
                </c:pt>
                <c:pt idx="71">
                  <c:v>abused</c:v>
                </c:pt>
                <c:pt idx="72">
                  <c:v>interchange</c:v>
                </c:pt>
                <c:pt idx="73">
                  <c:v>surrogate</c:v>
                </c:pt>
                <c:pt idx="74">
                  <c:v>informant</c:v>
                </c:pt>
                <c:pt idx="75">
                  <c:v>deputy</c:v>
                </c:pt>
                <c:pt idx="76">
                  <c:v>wiccan</c:v>
                </c:pt>
                <c:pt idx="77">
                  <c:v>belching</c:v>
                </c:pt>
                <c:pt idx="78">
                  <c:v>profuse</c:v>
                </c:pt>
                <c:pt idx="79">
                  <c:v>uncovering</c:v>
                </c:pt>
                <c:pt idx="80">
                  <c:v>primp</c:v>
                </c:pt>
                <c:pt idx="81">
                  <c:v>maltreated</c:v>
                </c:pt>
                <c:pt idx="82">
                  <c:v>magnate</c:v>
                </c:pt>
                <c:pt idx="83">
                  <c:v>epicurean</c:v>
                </c:pt>
                <c:pt idx="84">
                  <c:v>merely</c:v>
                </c:pt>
                <c:pt idx="85">
                  <c:v>veracious</c:v>
                </c:pt>
                <c:pt idx="86">
                  <c:v>plenteous</c:v>
                </c:pt>
                <c:pt idx="87">
                  <c:v>engender</c:v>
                </c:pt>
                <c:pt idx="88">
                  <c:v>lave</c:v>
                </c:pt>
                <c:pt idx="89">
                  <c:v>putrefaction</c:v>
                </c:pt>
                <c:pt idx="90">
                  <c:v>avaricious</c:v>
                </c:pt>
                <c:pt idx="91">
                  <c:v>shortened</c:v>
                </c:pt>
                <c:pt idx="92">
                  <c:v>coif</c:v>
                </c:pt>
                <c:pt idx="93">
                  <c:v>nettlesome</c:v>
                </c:pt>
                <c:pt idx="94">
                  <c:v>forthwith</c:v>
                </c:pt>
                <c:pt idx="95">
                  <c:v>peacenik</c:v>
                </c:pt>
                <c:pt idx="96">
                  <c:v>maven</c:v>
                </c:pt>
                <c:pt idx="97">
                  <c:v>deportee</c:v>
                </c:pt>
                <c:pt idx="98">
                  <c:v>mucilaginous</c:v>
                </c:pt>
                <c:pt idx="99">
                  <c:v>blanch</c:v>
                </c:pt>
              </c:strCache>
            </c:strRef>
          </c:cat>
          <c:val>
            <c:numRef>
              <c:f>Sheet1!$C$2:$C$101</c:f>
              <c:numCache>
                <c:formatCode>General</c:formatCode>
                <c:ptCount val="100"/>
                <c:pt idx="0">
                  <c:v>0.25093167701863356</c:v>
                </c:pt>
                <c:pt idx="1">
                  <c:v>0.24099378881987576</c:v>
                </c:pt>
                <c:pt idx="2">
                  <c:v>0.2608695652173913</c:v>
                </c:pt>
                <c:pt idx="3">
                  <c:v>0.26956521739130435</c:v>
                </c:pt>
                <c:pt idx="4">
                  <c:v>0.231055900621118</c:v>
                </c:pt>
                <c:pt idx="5">
                  <c:v>0.25217391304347825</c:v>
                </c:pt>
                <c:pt idx="6">
                  <c:v>0.25341614906832299</c:v>
                </c:pt>
                <c:pt idx="7">
                  <c:v>0.25093167701863356</c:v>
                </c:pt>
                <c:pt idx="8">
                  <c:v>0.21366459627329193</c:v>
                </c:pt>
                <c:pt idx="9">
                  <c:v>0.24223602484472051</c:v>
                </c:pt>
                <c:pt idx="10">
                  <c:v>0.20124223602484473</c:v>
                </c:pt>
                <c:pt idx="11">
                  <c:v>0.25093167701863356</c:v>
                </c:pt>
                <c:pt idx="12">
                  <c:v>0.23478260869565218</c:v>
                </c:pt>
                <c:pt idx="13">
                  <c:v>0.22608695652173913</c:v>
                </c:pt>
                <c:pt idx="14">
                  <c:v>0.21118012422360249</c:v>
                </c:pt>
                <c:pt idx="15">
                  <c:v>0.2236024844720497</c:v>
                </c:pt>
                <c:pt idx="16">
                  <c:v>0.22732919254658385</c:v>
                </c:pt>
                <c:pt idx="17">
                  <c:v>0.22608695652173913</c:v>
                </c:pt>
                <c:pt idx="18">
                  <c:v>0.23354037267080746</c:v>
                </c:pt>
                <c:pt idx="19">
                  <c:v>0.20869565217391303</c:v>
                </c:pt>
                <c:pt idx="20">
                  <c:v>0.19875776397515527</c:v>
                </c:pt>
                <c:pt idx="21">
                  <c:v>0.23726708074534161</c:v>
                </c:pt>
                <c:pt idx="22">
                  <c:v>0.2186335403726708</c:v>
                </c:pt>
                <c:pt idx="23">
                  <c:v>0.21366459627329193</c:v>
                </c:pt>
                <c:pt idx="24">
                  <c:v>0.22484472049689441</c:v>
                </c:pt>
                <c:pt idx="25">
                  <c:v>0.21242236024844721</c:v>
                </c:pt>
                <c:pt idx="26">
                  <c:v>0.24223602484472051</c:v>
                </c:pt>
                <c:pt idx="27">
                  <c:v>0.21366459627329193</c:v>
                </c:pt>
                <c:pt idx="28">
                  <c:v>0.22608695652173913</c:v>
                </c:pt>
                <c:pt idx="29">
                  <c:v>0.2360248447204969</c:v>
                </c:pt>
                <c:pt idx="30">
                  <c:v>0.2360248447204969</c:v>
                </c:pt>
                <c:pt idx="31">
                  <c:v>0.20745341614906831</c:v>
                </c:pt>
                <c:pt idx="32">
                  <c:v>0.21118012422360249</c:v>
                </c:pt>
                <c:pt idx="33">
                  <c:v>0.23850931677018633</c:v>
                </c:pt>
                <c:pt idx="34">
                  <c:v>0.21739130434782608</c:v>
                </c:pt>
                <c:pt idx="35">
                  <c:v>0.21366459627329193</c:v>
                </c:pt>
                <c:pt idx="36">
                  <c:v>0.21366459627329193</c:v>
                </c:pt>
                <c:pt idx="37">
                  <c:v>0.22857142857142856</c:v>
                </c:pt>
                <c:pt idx="38">
                  <c:v>0.2236024844720497</c:v>
                </c:pt>
                <c:pt idx="39">
                  <c:v>0.2360248447204969</c:v>
                </c:pt>
                <c:pt idx="40">
                  <c:v>0.23229813664596274</c:v>
                </c:pt>
                <c:pt idx="41">
                  <c:v>0.23229813664596274</c:v>
                </c:pt>
                <c:pt idx="42">
                  <c:v>0.22857142857142856</c:v>
                </c:pt>
                <c:pt idx="43">
                  <c:v>0.20745341614906831</c:v>
                </c:pt>
                <c:pt idx="44">
                  <c:v>0.1937888198757764</c:v>
                </c:pt>
                <c:pt idx="45">
                  <c:v>0.21490683229813665</c:v>
                </c:pt>
                <c:pt idx="46">
                  <c:v>0.21614906832298136</c:v>
                </c:pt>
                <c:pt idx="47">
                  <c:v>0.2186335403726708</c:v>
                </c:pt>
                <c:pt idx="48">
                  <c:v>0.21118012422360249</c:v>
                </c:pt>
                <c:pt idx="49">
                  <c:v>0.21366459627329193</c:v>
                </c:pt>
                <c:pt idx="50">
                  <c:v>0.23478260869565218</c:v>
                </c:pt>
                <c:pt idx="51">
                  <c:v>0.21118012422360249</c:v>
                </c:pt>
                <c:pt idx="52">
                  <c:v>0.21490683229813665</c:v>
                </c:pt>
                <c:pt idx="53">
                  <c:v>0.20124223602484473</c:v>
                </c:pt>
                <c:pt idx="54">
                  <c:v>0.23354037267080746</c:v>
                </c:pt>
                <c:pt idx="55">
                  <c:v>0.2186335403726708</c:v>
                </c:pt>
                <c:pt idx="56">
                  <c:v>0.20372670807453416</c:v>
                </c:pt>
                <c:pt idx="57">
                  <c:v>0.22484472049689441</c:v>
                </c:pt>
                <c:pt idx="58">
                  <c:v>0.18509316770186335</c:v>
                </c:pt>
                <c:pt idx="59">
                  <c:v>0.2</c:v>
                </c:pt>
                <c:pt idx="60">
                  <c:v>0.2186335403726708</c:v>
                </c:pt>
                <c:pt idx="61">
                  <c:v>0.20745341614906831</c:v>
                </c:pt>
                <c:pt idx="62">
                  <c:v>0.19627329192546583</c:v>
                </c:pt>
                <c:pt idx="63">
                  <c:v>0.2062111801242236</c:v>
                </c:pt>
                <c:pt idx="64">
                  <c:v>0.2062111801242236</c:v>
                </c:pt>
                <c:pt idx="65">
                  <c:v>0.21366459627329193</c:v>
                </c:pt>
                <c:pt idx="66">
                  <c:v>0.2186335403726708</c:v>
                </c:pt>
                <c:pt idx="67">
                  <c:v>0.20993788819875778</c:v>
                </c:pt>
                <c:pt idx="68">
                  <c:v>0.19751552795031055</c:v>
                </c:pt>
                <c:pt idx="69">
                  <c:v>0.21739130434782608</c:v>
                </c:pt>
                <c:pt idx="70">
                  <c:v>0.21242236024844721</c:v>
                </c:pt>
                <c:pt idx="71">
                  <c:v>0.22236024844720498</c:v>
                </c:pt>
                <c:pt idx="72">
                  <c:v>0.2360248447204969</c:v>
                </c:pt>
                <c:pt idx="73">
                  <c:v>0.22484472049689441</c:v>
                </c:pt>
                <c:pt idx="74">
                  <c:v>0.19254658385093168</c:v>
                </c:pt>
                <c:pt idx="75">
                  <c:v>0.23478260869565218</c:v>
                </c:pt>
                <c:pt idx="76">
                  <c:v>0.20248447204968945</c:v>
                </c:pt>
                <c:pt idx="77">
                  <c:v>0.21739130434782608</c:v>
                </c:pt>
                <c:pt idx="78">
                  <c:v>0.19875776397515527</c:v>
                </c:pt>
                <c:pt idx="79">
                  <c:v>0.21242236024844721</c:v>
                </c:pt>
                <c:pt idx="80">
                  <c:v>0.20248447204968945</c:v>
                </c:pt>
                <c:pt idx="81">
                  <c:v>0.21739130434782608</c:v>
                </c:pt>
                <c:pt idx="82">
                  <c:v>0.18881987577639753</c:v>
                </c:pt>
                <c:pt idx="83">
                  <c:v>0.19130434782608696</c:v>
                </c:pt>
                <c:pt idx="84">
                  <c:v>0.20124223602484473</c:v>
                </c:pt>
                <c:pt idx="85">
                  <c:v>0.2062111801242236</c:v>
                </c:pt>
                <c:pt idx="86">
                  <c:v>0.17267080745341615</c:v>
                </c:pt>
                <c:pt idx="87">
                  <c:v>0.19751552795031055</c:v>
                </c:pt>
                <c:pt idx="88">
                  <c:v>0.2062111801242236</c:v>
                </c:pt>
                <c:pt idx="89">
                  <c:v>0.18260869565217391</c:v>
                </c:pt>
                <c:pt idx="90">
                  <c:v>0.21739130434782608</c:v>
                </c:pt>
                <c:pt idx="91">
                  <c:v>0.2236024844720497</c:v>
                </c:pt>
                <c:pt idx="92">
                  <c:v>0.231055900621118</c:v>
                </c:pt>
                <c:pt idx="93">
                  <c:v>0.22981366459627328</c:v>
                </c:pt>
                <c:pt idx="94">
                  <c:v>0.21987577639751552</c:v>
                </c:pt>
                <c:pt idx="95">
                  <c:v>0.18757763975155278</c:v>
                </c:pt>
                <c:pt idx="96">
                  <c:v>0.2186335403726708</c:v>
                </c:pt>
                <c:pt idx="97">
                  <c:v>0.20248447204968945</c:v>
                </c:pt>
                <c:pt idx="98">
                  <c:v>0.20745341614906831</c:v>
                </c:pt>
                <c:pt idx="99">
                  <c:v>0.20248447204968945</c:v>
                </c:pt>
              </c:numCache>
            </c:numRef>
          </c:val>
          <c:smooth val="0"/>
          <c:extLst>
            <c:ext xmlns:c16="http://schemas.microsoft.com/office/drawing/2014/chart" uri="{C3380CC4-5D6E-409C-BE32-E72D297353CC}">
              <c16:uniqueId val="{00000001-4638-4966-8A35-D2F2A4A1D3A3}"/>
            </c:ext>
          </c:extLst>
        </c:ser>
        <c:ser>
          <c:idx val="2"/>
          <c:order val="2"/>
          <c:tx>
            <c:strRef>
              <c:f>Sheet1!$D$1</c:f>
              <c:strCache>
                <c:ptCount val="1"/>
                <c:pt idx="0">
                  <c:v>Mreten</c:v>
                </c:pt>
              </c:strCache>
            </c:strRef>
          </c:tx>
          <c:spPr>
            <a:ln w="38100" cap="flat" cmpd="dbl" algn="ctr">
              <a:solidFill>
                <a:schemeClr val="accent3"/>
              </a:solidFill>
              <a:miter lim="800000"/>
            </a:ln>
            <a:effectLst/>
          </c:spPr>
          <c:marker>
            <c:symbol val="none"/>
          </c:marker>
          <c:cat>
            <c:strRef>
              <c:f>Sheet1!$A$2:$A$101</c:f>
              <c:strCache>
                <c:ptCount val="100"/>
                <c:pt idx="0">
                  <c:v>sex</c:v>
                </c:pt>
                <c:pt idx="1">
                  <c:v>rich</c:v>
                </c:pt>
                <c:pt idx="2">
                  <c:v>death</c:v>
                </c:pt>
                <c:pt idx="3">
                  <c:v>zombie</c:v>
                </c:pt>
                <c:pt idx="4">
                  <c:v>king</c:v>
                </c:pt>
                <c:pt idx="5">
                  <c:v>star</c:v>
                </c:pt>
                <c:pt idx="6">
                  <c:v>art</c:v>
                </c:pt>
                <c:pt idx="7">
                  <c:v>soul</c:v>
                </c:pt>
                <c:pt idx="8">
                  <c:v>best</c:v>
                </c:pt>
                <c:pt idx="9">
                  <c:v>real</c:v>
                </c:pt>
                <c:pt idx="10">
                  <c:v>natural</c:v>
                </c:pt>
                <c:pt idx="11">
                  <c:v>mother</c:v>
                </c:pt>
                <c:pt idx="12">
                  <c:v>foodie</c:v>
                </c:pt>
                <c:pt idx="13">
                  <c:v>lady</c:v>
                </c:pt>
                <c:pt idx="14">
                  <c:v>quick</c:v>
                </c:pt>
                <c:pt idx="15">
                  <c:v>fighter</c:v>
                </c:pt>
                <c:pt idx="16">
                  <c:v>better</c:v>
                </c:pt>
                <c:pt idx="17">
                  <c:v>gender</c:v>
                </c:pt>
                <c:pt idx="18">
                  <c:v>right</c:v>
                </c:pt>
                <c:pt idx="19">
                  <c:v>well</c:v>
                </c:pt>
                <c:pt idx="20">
                  <c:v>motive</c:v>
                </c:pt>
                <c:pt idx="21">
                  <c:v>now</c:v>
                </c:pt>
                <c:pt idx="22">
                  <c:v>done</c:v>
                </c:pt>
                <c:pt idx="23">
                  <c:v>dove</c:v>
                </c:pt>
                <c:pt idx="24">
                  <c:v>mortal</c:v>
                </c:pt>
                <c:pt idx="25">
                  <c:v>need</c:v>
                </c:pt>
                <c:pt idx="26">
                  <c:v>dress</c:v>
                </c:pt>
                <c:pt idx="27">
                  <c:v>easily</c:v>
                </c:pt>
                <c:pt idx="28">
                  <c:v>ill</c:v>
                </c:pt>
                <c:pt idx="29">
                  <c:v>lush</c:v>
                </c:pt>
                <c:pt idx="30">
                  <c:v>enemy</c:v>
                </c:pt>
                <c:pt idx="31">
                  <c:v>pirate</c:v>
                </c:pt>
                <c:pt idx="32">
                  <c:v>tangible</c:v>
                </c:pt>
                <c:pt idx="33">
                  <c:v>wash</c:v>
                </c:pt>
                <c:pt idx="34">
                  <c:v>annoying</c:v>
                </c:pt>
                <c:pt idx="35">
                  <c:v>greedy</c:v>
                </c:pt>
                <c:pt idx="36">
                  <c:v>being</c:v>
                </c:pt>
                <c:pt idx="37">
                  <c:v>cut</c:v>
                </c:pt>
                <c:pt idx="38">
                  <c:v>witch</c:v>
                </c:pt>
                <c:pt idx="39">
                  <c:v>puff</c:v>
                </c:pt>
                <c:pt idx="40">
                  <c:v>hit</c:v>
                </c:pt>
                <c:pt idx="41">
                  <c:v>bubbling</c:v>
                </c:pt>
                <c:pt idx="42">
                  <c:v>find</c:v>
                </c:pt>
                <c:pt idx="43">
                  <c:v>going</c:v>
                </c:pt>
                <c:pt idx="44">
                  <c:v>just</c:v>
                </c:pt>
                <c:pt idx="45">
                  <c:v>gentlewoman</c:v>
                </c:pt>
                <c:pt idx="46">
                  <c:v>belligerent</c:v>
                </c:pt>
                <c:pt idx="47">
                  <c:v>lifelike</c:v>
                </c:pt>
                <c:pt idx="48">
                  <c:v>organism</c:v>
                </c:pt>
                <c:pt idx="49">
                  <c:v>exile</c:v>
                </c:pt>
                <c:pt idx="50">
                  <c:v>rot</c:v>
                </c:pt>
                <c:pt idx="51">
                  <c:v>gone</c:v>
                </c:pt>
                <c:pt idx="52">
                  <c:v>reciprocation</c:v>
                </c:pt>
                <c:pt idx="53">
                  <c:v>pale</c:v>
                </c:pt>
                <c:pt idx="54">
                  <c:v>sticky</c:v>
                </c:pt>
                <c:pt idx="55">
                  <c:v>gasp</c:v>
                </c:pt>
                <c:pt idx="56">
                  <c:v>deceased</c:v>
                </c:pt>
                <c:pt idx="57">
                  <c:v>witness</c:v>
                </c:pt>
                <c:pt idx="58">
                  <c:v>termination</c:v>
                </c:pt>
                <c:pt idx="59">
                  <c:v>computerization</c:v>
                </c:pt>
                <c:pt idx="60">
                  <c:v>automaton</c:v>
                </c:pt>
                <c:pt idx="61">
                  <c:v>prowess</c:v>
                </c:pt>
                <c:pt idx="62">
                  <c:v>nimble</c:v>
                </c:pt>
                <c:pt idx="63">
                  <c:v>ending</c:v>
                </c:pt>
                <c:pt idx="64">
                  <c:v>buccaneer</c:v>
                </c:pt>
                <c:pt idx="65">
                  <c:v>poorly</c:v>
                </c:pt>
                <c:pt idx="66">
                  <c:v>smasher</c:v>
                </c:pt>
                <c:pt idx="67">
                  <c:v>opposition</c:v>
                </c:pt>
                <c:pt idx="68">
                  <c:v>demise</c:v>
                </c:pt>
                <c:pt idx="69">
                  <c:v>departure</c:v>
                </c:pt>
                <c:pt idx="70">
                  <c:v>cybernation</c:v>
                </c:pt>
                <c:pt idx="71">
                  <c:v>abused</c:v>
                </c:pt>
                <c:pt idx="72">
                  <c:v>interchange</c:v>
                </c:pt>
                <c:pt idx="73">
                  <c:v>surrogate</c:v>
                </c:pt>
                <c:pt idx="74">
                  <c:v>informant</c:v>
                </c:pt>
                <c:pt idx="75">
                  <c:v>deputy</c:v>
                </c:pt>
                <c:pt idx="76">
                  <c:v>wiccan</c:v>
                </c:pt>
                <c:pt idx="77">
                  <c:v>belching</c:v>
                </c:pt>
                <c:pt idx="78">
                  <c:v>profuse</c:v>
                </c:pt>
                <c:pt idx="79">
                  <c:v>uncovering</c:v>
                </c:pt>
                <c:pt idx="80">
                  <c:v>primp</c:v>
                </c:pt>
                <c:pt idx="81">
                  <c:v>maltreated</c:v>
                </c:pt>
                <c:pt idx="82">
                  <c:v>magnate</c:v>
                </c:pt>
                <c:pt idx="83">
                  <c:v>epicurean</c:v>
                </c:pt>
                <c:pt idx="84">
                  <c:v>merely</c:v>
                </c:pt>
                <c:pt idx="85">
                  <c:v>veracious</c:v>
                </c:pt>
                <c:pt idx="86">
                  <c:v>plenteous</c:v>
                </c:pt>
                <c:pt idx="87">
                  <c:v>engender</c:v>
                </c:pt>
                <c:pt idx="88">
                  <c:v>lave</c:v>
                </c:pt>
                <c:pt idx="89">
                  <c:v>putrefaction</c:v>
                </c:pt>
                <c:pt idx="90">
                  <c:v>avaricious</c:v>
                </c:pt>
                <c:pt idx="91">
                  <c:v>shortened</c:v>
                </c:pt>
                <c:pt idx="92">
                  <c:v>coif</c:v>
                </c:pt>
                <c:pt idx="93">
                  <c:v>nettlesome</c:v>
                </c:pt>
                <c:pt idx="94">
                  <c:v>forthwith</c:v>
                </c:pt>
                <c:pt idx="95">
                  <c:v>peacenik</c:v>
                </c:pt>
                <c:pt idx="96">
                  <c:v>maven</c:v>
                </c:pt>
                <c:pt idx="97">
                  <c:v>deportee</c:v>
                </c:pt>
                <c:pt idx="98">
                  <c:v>mucilaginous</c:v>
                </c:pt>
                <c:pt idx="99">
                  <c:v>blanch</c:v>
                </c:pt>
              </c:strCache>
            </c:strRef>
          </c:cat>
          <c:val>
            <c:numRef>
              <c:f>Sheet1!$D$2:$D$101</c:f>
              <c:numCache>
                <c:formatCode>General</c:formatCode>
                <c:ptCount val="100"/>
                <c:pt idx="0">
                  <c:v>0.10559006211180125</c:v>
                </c:pt>
                <c:pt idx="1">
                  <c:v>9.1925465838509315E-2</c:v>
                </c:pt>
                <c:pt idx="2">
                  <c:v>0.13167701863354037</c:v>
                </c:pt>
                <c:pt idx="3">
                  <c:v>0.13664596273291926</c:v>
                </c:pt>
                <c:pt idx="4">
                  <c:v>9.0683229813664598E-2</c:v>
                </c:pt>
                <c:pt idx="5">
                  <c:v>8.3229813664596267E-2</c:v>
                </c:pt>
                <c:pt idx="6">
                  <c:v>9.3167701863354033E-2</c:v>
                </c:pt>
                <c:pt idx="7">
                  <c:v>9.0683229813664598E-2</c:v>
                </c:pt>
                <c:pt idx="8">
                  <c:v>0.10062111801242236</c:v>
                </c:pt>
                <c:pt idx="9">
                  <c:v>7.9503105590062115E-2</c:v>
                </c:pt>
                <c:pt idx="10">
                  <c:v>9.0683229813664598E-2</c:v>
                </c:pt>
                <c:pt idx="11">
                  <c:v>0.10062111801242236</c:v>
                </c:pt>
                <c:pt idx="12">
                  <c:v>7.7018633540372666E-2</c:v>
                </c:pt>
                <c:pt idx="13">
                  <c:v>0.10186335403726708</c:v>
                </c:pt>
                <c:pt idx="14">
                  <c:v>6.3354037267080748E-2</c:v>
                </c:pt>
                <c:pt idx="15">
                  <c:v>9.9378881987577633E-2</c:v>
                </c:pt>
                <c:pt idx="16">
                  <c:v>7.8260869565217397E-2</c:v>
                </c:pt>
                <c:pt idx="17">
                  <c:v>9.4409937888198764E-2</c:v>
                </c:pt>
                <c:pt idx="18">
                  <c:v>8.1987577639751549E-2</c:v>
                </c:pt>
                <c:pt idx="19">
                  <c:v>7.8260869565217397E-2</c:v>
                </c:pt>
                <c:pt idx="20">
                  <c:v>9.4409937888198764E-2</c:v>
                </c:pt>
                <c:pt idx="21">
                  <c:v>9.4409937888198764E-2</c:v>
                </c:pt>
                <c:pt idx="22">
                  <c:v>7.4534161490683232E-2</c:v>
                </c:pt>
                <c:pt idx="23">
                  <c:v>8.819875776397515E-2</c:v>
                </c:pt>
                <c:pt idx="24">
                  <c:v>8.4472049689440998E-2</c:v>
                </c:pt>
                <c:pt idx="25">
                  <c:v>7.8260869565217397E-2</c:v>
                </c:pt>
                <c:pt idx="26">
                  <c:v>9.0683229813664598E-2</c:v>
                </c:pt>
                <c:pt idx="27">
                  <c:v>7.5776397515527949E-2</c:v>
                </c:pt>
                <c:pt idx="28">
                  <c:v>0.10807453416149068</c:v>
                </c:pt>
                <c:pt idx="29">
                  <c:v>9.3167701863354033E-2</c:v>
                </c:pt>
                <c:pt idx="30">
                  <c:v>8.4472049689440998E-2</c:v>
                </c:pt>
                <c:pt idx="31">
                  <c:v>7.0807453416149066E-2</c:v>
                </c:pt>
                <c:pt idx="32">
                  <c:v>9.0683229813664598E-2</c:v>
                </c:pt>
                <c:pt idx="33">
                  <c:v>7.7018633540372666E-2</c:v>
                </c:pt>
                <c:pt idx="34">
                  <c:v>7.0807453416149066E-2</c:v>
                </c:pt>
                <c:pt idx="35">
                  <c:v>8.819875776397515E-2</c:v>
                </c:pt>
                <c:pt idx="36">
                  <c:v>7.8260869565217397E-2</c:v>
                </c:pt>
                <c:pt idx="37">
                  <c:v>8.9440993788819881E-2</c:v>
                </c:pt>
                <c:pt idx="38">
                  <c:v>7.9503105590062115E-2</c:v>
                </c:pt>
                <c:pt idx="39">
                  <c:v>8.1987577639751549E-2</c:v>
                </c:pt>
                <c:pt idx="40">
                  <c:v>7.2049689440993783E-2</c:v>
                </c:pt>
                <c:pt idx="41">
                  <c:v>8.6956521739130432E-2</c:v>
                </c:pt>
                <c:pt idx="42">
                  <c:v>7.0807453416149066E-2</c:v>
                </c:pt>
                <c:pt idx="43">
                  <c:v>7.0807453416149066E-2</c:v>
                </c:pt>
                <c:pt idx="44">
                  <c:v>7.9503105590062115E-2</c:v>
                </c:pt>
                <c:pt idx="45">
                  <c:v>9.6894409937888198E-2</c:v>
                </c:pt>
                <c:pt idx="46">
                  <c:v>7.8260869565217397E-2</c:v>
                </c:pt>
                <c:pt idx="47">
                  <c:v>6.9565217391304349E-2</c:v>
                </c:pt>
                <c:pt idx="48">
                  <c:v>8.1987577639751549E-2</c:v>
                </c:pt>
                <c:pt idx="49">
                  <c:v>7.3291925465838514E-2</c:v>
                </c:pt>
                <c:pt idx="50">
                  <c:v>8.6956521739130432E-2</c:v>
                </c:pt>
                <c:pt idx="51">
                  <c:v>0.10186335403726708</c:v>
                </c:pt>
                <c:pt idx="52">
                  <c:v>7.3291925465838514E-2</c:v>
                </c:pt>
                <c:pt idx="53">
                  <c:v>7.2049689440993783E-2</c:v>
                </c:pt>
                <c:pt idx="54">
                  <c:v>7.0807453416149066E-2</c:v>
                </c:pt>
                <c:pt idx="55">
                  <c:v>7.2049689440993783E-2</c:v>
                </c:pt>
                <c:pt idx="56">
                  <c:v>7.2049689440993783E-2</c:v>
                </c:pt>
                <c:pt idx="57">
                  <c:v>7.0807453416149066E-2</c:v>
                </c:pt>
                <c:pt idx="58">
                  <c:v>6.0869565217391307E-2</c:v>
                </c:pt>
                <c:pt idx="59">
                  <c:v>7.0807453416149066E-2</c:v>
                </c:pt>
                <c:pt idx="60">
                  <c:v>8.5714285714285715E-2</c:v>
                </c:pt>
                <c:pt idx="61">
                  <c:v>6.3354037267080748E-2</c:v>
                </c:pt>
                <c:pt idx="62">
                  <c:v>6.8322981366459631E-2</c:v>
                </c:pt>
                <c:pt idx="63">
                  <c:v>7.8260869565217397E-2</c:v>
                </c:pt>
                <c:pt idx="64">
                  <c:v>7.5776397515527949E-2</c:v>
                </c:pt>
                <c:pt idx="65">
                  <c:v>7.5776397515527949E-2</c:v>
                </c:pt>
                <c:pt idx="66">
                  <c:v>8.5714285714285715E-2</c:v>
                </c:pt>
                <c:pt idx="67">
                  <c:v>7.7018633540372666E-2</c:v>
                </c:pt>
                <c:pt idx="68">
                  <c:v>7.9503105590062115E-2</c:v>
                </c:pt>
                <c:pt idx="69">
                  <c:v>7.5776397515527949E-2</c:v>
                </c:pt>
                <c:pt idx="70">
                  <c:v>7.3291925465838514E-2</c:v>
                </c:pt>
                <c:pt idx="71">
                  <c:v>8.9440993788819881E-2</c:v>
                </c:pt>
                <c:pt idx="72">
                  <c:v>7.4534161490683232E-2</c:v>
                </c:pt>
                <c:pt idx="73">
                  <c:v>8.9440993788819881E-2</c:v>
                </c:pt>
                <c:pt idx="74">
                  <c:v>7.0807453416149066E-2</c:v>
                </c:pt>
                <c:pt idx="75">
                  <c:v>7.4534161490683232E-2</c:v>
                </c:pt>
                <c:pt idx="76">
                  <c:v>7.7018633540372666E-2</c:v>
                </c:pt>
                <c:pt idx="77">
                  <c:v>6.4596273291925466E-2</c:v>
                </c:pt>
                <c:pt idx="78">
                  <c:v>6.8322981366459631E-2</c:v>
                </c:pt>
                <c:pt idx="79">
                  <c:v>6.5838509316770183E-2</c:v>
                </c:pt>
                <c:pt idx="80">
                  <c:v>5.3416149068322982E-2</c:v>
                </c:pt>
                <c:pt idx="81">
                  <c:v>6.9565217391304349E-2</c:v>
                </c:pt>
                <c:pt idx="82">
                  <c:v>8.4472049689440998E-2</c:v>
                </c:pt>
                <c:pt idx="83">
                  <c:v>7.5776397515527949E-2</c:v>
                </c:pt>
                <c:pt idx="84">
                  <c:v>7.3291925465838514E-2</c:v>
                </c:pt>
                <c:pt idx="85">
                  <c:v>6.8322981366459631E-2</c:v>
                </c:pt>
                <c:pt idx="86">
                  <c:v>6.70807453416149E-2</c:v>
                </c:pt>
                <c:pt idx="87">
                  <c:v>6.2111801242236024E-2</c:v>
                </c:pt>
                <c:pt idx="88">
                  <c:v>7.9503105590062115E-2</c:v>
                </c:pt>
                <c:pt idx="89">
                  <c:v>5.9627329192546583E-2</c:v>
                </c:pt>
                <c:pt idx="90">
                  <c:v>7.2049689440993783E-2</c:v>
                </c:pt>
                <c:pt idx="91">
                  <c:v>8.5714285714285715E-2</c:v>
                </c:pt>
                <c:pt idx="92">
                  <c:v>8.1987577639751549E-2</c:v>
                </c:pt>
                <c:pt idx="93">
                  <c:v>8.5714285714285715E-2</c:v>
                </c:pt>
                <c:pt idx="94">
                  <c:v>6.5838509316770183E-2</c:v>
                </c:pt>
                <c:pt idx="95">
                  <c:v>7.2049689440993783E-2</c:v>
                </c:pt>
                <c:pt idx="96">
                  <c:v>7.2049689440993783E-2</c:v>
                </c:pt>
                <c:pt idx="97">
                  <c:v>7.7018633540372666E-2</c:v>
                </c:pt>
                <c:pt idx="98">
                  <c:v>7.8260869565217397E-2</c:v>
                </c:pt>
                <c:pt idx="99">
                  <c:v>7.5776397515527949E-2</c:v>
                </c:pt>
              </c:numCache>
            </c:numRef>
          </c:val>
          <c:smooth val="0"/>
          <c:extLst>
            <c:ext xmlns:c16="http://schemas.microsoft.com/office/drawing/2014/chart" uri="{C3380CC4-5D6E-409C-BE32-E72D297353CC}">
              <c16:uniqueId val="{00000002-4638-4966-8A35-D2F2A4A1D3A3}"/>
            </c:ext>
          </c:extLst>
        </c:ser>
        <c:dLbls>
          <c:showLegendKey val="0"/>
          <c:showVal val="0"/>
          <c:showCatName val="0"/>
          <c:showSerName val="0"/>
          <c:showPercent val="0"/>
          <c:showBubbleSize val="0"/>
        </c:dLbls>
        <c:smooth val="0"/>
        <c:axId val="703166415"/>
        <c:axId val="703165999"/>
      </c:lineChart>
      <c:catAx>
        <c:axId val="703166415"/>
        <c:scaling>
          <c:orientation val="minMax"/>
        </c:scaling>
        <c:delete val="0"/>
        <c:axPos val="b"/>
        <c:majorGridlines>
          <c:spPr>
            <a:ln w="9525" cap="flat" cmpd="sng" algn="ctr">
              <a:solidFill>
                <a:schemeClr val="tx1">
                  <a:lumMod val="15000"/>
                  <a:lumOff val="85000"/>
                  <a:alpha val="32000"/>
                </a:schemeClr>
              </a:solidFill>
              <a:round/>
            </a:ln>
            <a:effectLst/>
          </c:spPr>
        </c:majorGridlines>
        <c:numFmt formatCode="General"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165999"/>
        <c:crosses val="autoZero"/>
        <c:auto val="1"/>
        <c:lblAlgn val="ctr"/>
        <c:lblOffset val="100"/>
        <c:noMultiLvlLbl val="0"/>
      </c:catAx>
      <c:valAx>
        <c:axId val="703165999"/>
        <c:scaling>
          <c:orientation val="minMax"/>
        </c:scaling>
        <c:delete val="0"/>
        <c:axPos val="l"/>
        <c:majorGridlines>
          <c:spPr>
            <a:ln w="9525" cap="flat" cmpd="sng" algn="ctr">
              <a:solidFill>
                <a:schemeClr val="tx1">
                  <a:lumMod val="15000"/>
                  <a:lumOff val="85000"/>
                  <a:alpha val="32000"/>
                </a:schemeClr>
              </a:solidFill>
              <a:round/>
            </a:ln>
            <a:effectLst/>
          </c:spPr>
        </c:majorGridlines>
        <c:numFmt formatCode="0.00" sourceLinked="1"/>
        <c:majorTickMark val="none"/>
        <c:minorTickMark val="none"/>
        <c:tickLblPos val="nextTo"/>
        <c:spPr>
          <a:noFill/>
          <a:ln w="3175" cap="flat" cmpd="sng" algn="ctr">
            <a:solidFill>
              <a:schemeClr val="tx1">
                <a:lumMod val="15000"/>
                <a:lumOff val="85000"/>
              </a:schemeClr>
            </a:solidFill>
            <a:round/>
            <a:tailEnd type="none" w="med" len="lg"/>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03166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Copy of study 1.xlsx]Sheet8!PivotTable9</c:name>
    <c:fmtId val="-1"/>
  </c:pivotSource>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a:t>Difference between variants</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3"/>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4"/>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5"/>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6"/>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7"/>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8"/>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9"/>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0"/>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1"/>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2"/>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3"/>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4"/>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5"/>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6"/>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7"/>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8"/>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19"/>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0"/>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1"/>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2"/>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3"/>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4"/>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5"/>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6"/>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7"/>
        <c:dLbl>
          <c:idx val="0"/>
          <c:dLblPos val="ctr"/>
          <c:showLegendKey val="0"/>
          <c:showVal val="1"/>
          <c:showCatName val="0"/>
          <c:showSerName val="0"/>
          <c:showPercent val="0"/>
          <c:showBubbleSize val="0"/>
          <c:extLst>
            <c:ext xmlns:c15="http://schemas.microsoft.com/office/drawing/2012/chart" uri="{CE6537A1-D6FC-4f65-9D91-7224C49458BB}"/>
          </c:extLst>
        </c:dLbl>
      </c:pivotFmt>
      <c:pivotFmt>
        <c:idx val="28"/>
        <c:spPr>
          <a:pattFill prst="narHorz">
            <a:fgClr>
              <a:schemeClr val="accent1"/>
            </a:fgClr>
            <a:bgClr>
              <a:schemeClr val="accent1">
                <a:lumMod val="20000"/>
                <a:lumOff val="80000"/>
              </a:schemeClr>
            </a:bgClr>
          </a:pattFill>
          <a:ln>
            <a:noFill/>
          </a:ln>
          <a:effectLst>
            <a:innerShdw blurRad="114300">
              <a:schemeClr val="accent1"/>
            </a:innerShdw>
          </a:effectLst>
        </c:spPr>
        <c:marker>
          <c:symbol val="circle"/>
          <c:size val="6"/>
          <c:spPr>
            <a:solidFill>
              <a:schemeClr val="accent1"/>
            </a:solidFill>
            <a:ln>
              <a:noFill/>
            </a:ln>
            <a:effectLst/>
          </c:spPr>
        </c:marker>
      </c:pivotFmt>
      <c:pivotFmt>
        <c:idx val="29"/>
        <c:spPr>
          <a:pattFill prst="narHorz">
            <a:fgClr>
              <a:schemeClr val="accent1"/>
            </a:fgClr>
            <a:bgClr>
              <a:schemeClr val="accent1">
                <a:lumMod val="20000"/>
                <a:lumOff val="80000"/>
              </a:schemeClr>
            </a:bgClr>
          </a:pattFill>
          <a:ln>
            <a:noFill/>
          </a:ln>
          <a:effectLst>
            <a:innerShdw blurRad="114300">
              <a:schemeClr val="accent1"/>
            </a:innerShdw>
          </a:effectLst>
        </c:spPr>
        <c:marker>
          <c:symbol val="circle"/>
          <c:size val="6"/>
          <c:spPr>
            <a:solidFill>
              <a:schemeClr val="accent2"/>
            </a:solidFill>
            <a:ln>
              <a:noFill/>
            </a:ln>
            <a:effectLst/>
          </c:spPr>
        </c:marker>
      </c:pivotFmt>
      <c:pivotFmt>
        <c:idx val="30"/>
        <c:spPr>
          <a:pattFill prst="narHorz">
            <a:fgClr>
              <a:schemeClr val="accent1"/>
            </a:fgClr>
            <a:bgClr>
              <a:schemeClr val="accent1">
                <a:lumMod val="20000"/>
                <a:lumOff val="80000"/>
              </a:schemeClr>
            </a:bgClr>
          </a:pattFill>
          <a:ln>
            <a:noFill/>
          </a:ln>
          <a:effectLst>
            <a:innerShdw blurRad="114300">
              <a:schemeClr val="accent1"/>
            </a:inn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1"/>
        <c:spPr>
          <a:pattFill prst="narHorz">
            <a:fgClr>
              <a:schemeClr val="accent1"/>
            </a:fgClr>
            <a:bgClr>
              <a:schemeClr val="accent1">
                <a:lumMod val="20000"/>
                <a:lumOff val="80000"/>
              </a:schemeClr>
            </a:bgClr>
          </a:pattFill>
          <a:ln>
            <a:noFill/>
          </a:ln>
          <a:effectLst>
            <a:innerShdw blurRad="114300">
              <a:schemeClr val="accent1"/>
            </a:inn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2"/>
        <c:spPr>
          <a:pattFill prst="narHorz">
            <a:fgClr>
              <a:schemeClr val="accent1"/>
            </a:fgClr>
            <a:bgClr>
              <a:schemeClr val="accent1">
                <a:lumMod val="20000"/>
                <a:lumOff val="80000"/>
              </a:schemeClr>
            </a:bgClr>
          </a:pattFill>
          <a:ln>
            <a:noFill/>
          </a:ln>
          <a:effectLst>
            <a:innerShdw blurRad="114300">
              <a:schemeClr val="accent1"/>
            </a:inn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3"/>
        <c:spPr>
          <a:pattFill prst="narHorz">
            <a:fgClr>
              <a:schemeClr val="accent1"/>
            </a:fgClr>
            <a:bgClr>
              <a:schemeClr val="accent1">
                <a:lumMod val="20000"/>
                <a:lumOff val="80000"/>
              </a:schemeClr>
            </a:bgClr>
          </a:pattFill>
          <a:ln>
            <a:noFill/>
          </a:ln>
          <a:effectLst>
            <a:innerShdw blurRad="114300">
              <a:schemeClr val="accent1"/>
            </a:innerShdw>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8!$B$1:$B$2</c:f>
              <c:strCache>
                <c:ptCount val="1"/>
                <c:pt idx="0">
                  <c:v>1</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strRef>
              <c:f>Sheet8!$A$3:$A$53</c:f>
              <c:strCache>
                <c:ptCount val="50"/>
                <c:pt idx="0">
                  <c:v>sex.n.04</c:v>
                </c:pt>
                <c:pt idx="1">
                  <c:v>automaton.n.01</c:v>
                </c:pt>
                <c:pt idx="2">
                  <c:v>person.n.01</c:v>
                </c:pt>
                <c:pt idx="3">
                  <c:v>death.n.04</c:v>
                </c:pt>
                <c:pt idx="4">
                  <c:v>real.s.04</c:v>
                </c:pt>
                <c:pt idx="5">
                  <c:v>well.r.03</c:v>
                </c:pt>
                <c:pt idx="6">
                  <c:v>dame.n.02</c:v>
                </c:pt>
                <c:pt idx="7">
                  <c:v>art.n.03</c:v>
                </c:pt>
                <c:pt idx="8">
                  <c:v>ample.s.02</c:v>
                </c:pt>
                <c:pt idx="9">
                  <c:v>well.r.11</c:v>
                </c:pt>
                <c:pt idx="10">
                  <c:v>baron.n.03</c:v>
                </c:pt>
                <c:pt idx="11">
                  <c:v>combatant.n.01</c:v>
                </c:pt>
                <c:pt idx="12">
                  <c:v>lifelike.s.02</c:v>
                </c:pt>
                <c:pt idx="13">
                  <c:v>ace.n.03</c:v>
                </c:pt>
                <c:pt idx="14">
                  <c:v>motivation.n.01</c:v>
                </c:pt>
                <c:pt idx="15">
                  <c:v>beget.v.01</c:v>
                </c:pt>
                <c:pt idx="16">
                  <c:v>epicure.n.01</c:v>
                </c:pt>
                <c:pt idx="17">
                  <c:v>ill.r.01</c:v>
                </c:pt>
                <c:pt idx="18">
                  <c:v>pant.v.01</c:v>
                </c:pt>
                <c:pt idx="19">
                  <c:v>organism.n.01</c:v>
                </c:pt>
                <c:pt idx="20">
                  <c:v>immediately.r.01</c:v>
                </c:pt>
                <c:pt idx="21">
                  <c:v>hit.n.03</c:v>
                </c:pt>
                <c:pt idx="22">
                  <c:v>dress.v.16</c:v>
                </c:pt>
                <c:pt idx="23">
                  <c:v>veracious.s.02</c:v>
                </c:pt>
                <c:pt idx="24">
                  <c:v>agile.s.01</c:v>
                </c:pt>
                <c:pt idx="25">
                  <c:v>preen.v.03</c:v>
                </c:pt>
                <c:pt idx="26">
                  <c:v>enemy.n.02</c:v>
                </c:pt>
                <c:pt idx="27">
                  <c:v>cut.s.03</c:v>
                </c:pt>
                <c:pt idx="28">
                  <c:v>burp.v.01</c:v>
                </c:pt>
                <c:pt idx="29">
                  <c:v>exuberant.s.03</c:v>
                </c:pt>
                <c:pt idx="30">
                  <c:v>interchange.n.02</c:v>
                </c:pt>
                <c:pt idx="31">
                  <c:v>wiccan.n.01</c:v>
                </c:pt>
                <c:pt idx="32">
                  <c:v>asleep.s.03</c:v>
                </c:pt>
                <c:pt idx="33">
                  <c:v>pirate.n.02</c:v>
                </c:pt>
                <c:pt idx="34">
                  <c:v>annoying.s.01</c:v>
                </c:pt>
                <c:pt idx="35">
                  <c:v>avaricious.s.01</c:v>
                </c:pt>
                <c:pt idx="36">
                  <c:v>deputy.n.04</c:v>
                </c:pt>
                <c:pt idx="37">
                  <c:v>departure.n.01</c:v>
                </c:pt>
                <c:pt idx="38">
                  <c:v>dove.n.02</c:v>
                </c:pt>
                <c:pt idx="39">
                  <c:v>wash.v.02</c:v>
                </c:pt>
                <c:pt idx="40">
                  <c:v>discovery.n.01</c:v>
                </c:pt>
                <c:pt idx="41">
                  <c:v>abused.a.02</c:v>
                </c:pt>
                <c:pt idx="42">
                  <c:v>putrefaction.n.01</c:v>
                </c:pt>
                <c:pt idx="43">
                  <c:v>gluey.s.01</c:v>
                </c:pt>
                <c:pt idx="44">
                  <c:v>computerization.n.01</c:v>
                </c:pt>
                <c:pt idx="45">
                  <c:v>merely.r.01</c:v>
                </c:pt>
                <c:pt idx="46">
                  <c:v>exile.n.02</c:v>
                </c:pt>
                <c:pt idx="47">
                  <c:v>witness.n.01</c:v>
                </c:pt>
                <c:pt idx="48">
                  <c:v>termination.n.05</c:v>
                </c:pt>
                <c:pt idx="49">
                  <c:v>pale.v.01</c:v>
                </c:pt>
              </c:strCache>
            </c:strRef>
          </c:cat>
          <c:val>
            <c:numRef>
              <c:f>Sheet8!$B$3:$B$53</c:f>
              <c:numCache>
                <c:formatCode>0.00%</c:formatCode>
                <c:ptCount val="50"/>
                <c:pt idx="0">
                  <c:v>0.59979317476732164</c:v>
                </c:pt>
                <c:pt idx="1">
                  <c:v>0.63553530751708431</c:v>
                </c:pt>
                <c:pt idx="2">
                  <c:v>0.55868544600938963</c:v>
                </c:pt>
                <c:pt idx="3">
                  <c:v>0.65873959571938168</c:v>
                </c:pt>
                <c:pt idx="4">
                  <c:v>0.56320400500625778</c:v>
                </c:pt>
                <c:pt idx="5">
                  <c:v>0.56416772554002537</c:v>
                </c:pt>
                <c:pt idx="6">
                  <c:v>0.54801536491677338</c:v>
                </c:pt>
                <c:pt idx="7">
                  <c:v>0.6280566280566281</c:v>
                </c:pt>
                <c:pt idx="8">
                  <c:v>0.70025839793281652</c:v>
                </c:pt>
                <c:pt idx="9">
                  <c:v>0.52219321148825071</c:v>
                </c:pt>
                <c:pt idx="10">
                  <c:v>0.64807436918990702</c:v>
                </c:pt>
                <c:pt idx="11">
                  <c:v>0.55718085106382975</c:v>
                </c:pt>
                <c:pt idx="12">
                  <c:v>0.56091030789825969</c:v>
                </c:pt>
                <c:pt idx="13">
                  <c:v>0.64102564102564108</c:v>
                </c:pt>
                <c:pt idx="14">
                  <c:v>0.50555555555555554</c:v>
                </c:pt>
                <c:pt idx="15">
                  <c:v>0.65320334261838442</c:v>
                </c:pt>
                <c:pt idx="16">
                  <c:v>0.62736535662299853</c:v>
                </c:pt>
                <c:pt idx="17">
                  <c:v>0.57664233576642332</c:v>
                </c:pt>
                <c:pt idx="18">
                  <c:v>0.5374449339207048</c:v>
                </c:pt>
                <c:pt idx="19">
                  <c:v>0.51470588235294112</c:v>
                </c:pt>
                <c:pt idx="20">
                  <c:v>0.600297176820208</c:v>
                </c:pt>
                <c:pt idx="21">
                  <c:v>0.5243161094224924</c:v>
                </c:pt>
                <c:pt idx="22">
                  <c:v>0.55098934550989342</c:v>
                </c:pt>
                <c:pt idx="23">
                  <c:v>0.60365853658536583</c:v>
                </c:pt>
                <c:pt idx="24">
                  <c:v>0.5572519083969466</c:v>
                </c:pt>
                <c:pt idx="25">
                  <c:v>0.6003062787136294</c:v>
                </c:pt>
                <c:pt idx="26">
                  <c:v>0.54907975460122704</c:v>
                </c:pt>
                <c:pt idx="27">
                  <c:v>0.55913978494623651</c:v>
                </c:pt>
                <c:pt idx="28">
                  <c:v>0.5669781931464174</c:v>
                </c:pt>
                <c:pt idx="29">
                  <c:v>0.58463949843260188</c:v>
                </c:pt>
                <c:pt idx="30">
                  <c:v>0.50314465408805031</c:v>
                </c:pt>
                <c:pt idx="31">
                  <c:v>0.56692913385826771</c:v>
                </c:pt>
                <c:pt idx="32">
                  <c:v>0.53407290015847864</c:v>
                </c:pt>
                <c:pt idx="33">
                  <c:v>0.51428571428571423</c:v>
                </c:pt>
                <c:pt idx="34">
                  <c:v>0.53343949044585992</c:v>
                </c:pt>
                <c:pt idx="35">
                  <c:v>0.55840000000000001</c:v>
                </c:pt>
                <c:pt idx="36">
                  <c:v>0.50403877221324722</c:v>
                </c:pt>
                <c:pt idx="37">
                  <c:v>0.51050080775444262</c:v>
                </c:pt>
                <c:pt idx="38">
                  <c:v>0.59674796747967485</c:v>
                </c:pt>
                <c:pt idx="39">
                  <c:v>0.5702614379084967</c:v>
                </c:pt>
                <c:pt idx="40">
                  <c:v>0.56013179571663918</c:v>
                </c:pt>
                <c:pt idx="41">
                  <c:v>0.53637901861252113</c:v>
                </c:pt>
                <c:pt idx="42">
                  <c:v>0.59385665529010234</c:v>
                </c:pt>
                <c:pt idx="43">
                  <c:v>0.54948805460750849</c:v>
                </c:pt>
                <c:pt idx="44">
                  <c:v>0.51030927835051543</c:v>
                </c:pt>
                <c:pt idx="45">
                  <c:v>0.54766031195840559</c:v>
                </c:pt>
                <c:pt idx="46">
                  <c:v>0.55285961871750433</c:v>
                </c:pt>
                <c:pt idx="47">
                  <c:v>0.53791887125220461</c:v>
                </c:pt>
                <c:pt idx="48">
                  <c:v>0.47779751332149201</c:v>
                </c:pt>
                <c:pt idx="49">
                  <c:v>0.5401069518716578</c:v>
                </c:pt>
              </c:numCache>
            </c:numRef>
          </c:val>
          <c:extLst>
            <c:ext xmlns:c16="http://schemas.microsoft.com/office/drawing/2014/chart" uri="{C3380CC4-5D6E-409C-BE32-E72D297353CC}">
              <c16:uniqueId val="{00000000-14AD-4452-B8C0-603983FA998A}"/>
            </c:ext>
          </c:extLst>
        </c:ser>
        <c:ser>
          <c:idx val="1"/>
          <c:order val="1"/>
          <c:tx>
            <c:strRef>
              <c:f>Sheet8!$C$1:$C$2</c:f>
              <c:strCache>
                <c:ptCount val="1"/>
                <c:pt idx="0">
                  <c:v>2</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cat>
            <c:strRef>
              <c:f>Sheet8!$A$3:$A$53</c:f>
              <c:strCache>
                <c:ptCount val="50"/>
                <c:pt idx="0">
                  <c:v>sex.n.04</c:v>
                </c:pt>
                <c:pt idx="1">
                  <c:v>automaton.n.01</c:v>
                </c:pt>
                <c:pt idx="2">
                  <c:v>person.n.01</c:v>
                </c:pt>
                <c:pt idx="3">
                  <c:v>death.n.04</c:v>
                </c:pt>
                <c:pt idx="4">
                  <c:v>real.s.04</c:v>
                </c:pt>
                <c:pt idx="5">
                  <c:v>well.r.03</c:v>
                </c:pt>
                <c:pt idx="6">
                  <c:v>dame.n.02</c:v>
                </c:pt>
                <c:pt idx="7">
                  <c:v>art.n.03</c:v>
                </c:pt>
                <c:pt idx="8">
                  <c:v>ample.s.02</c:v>
                </c:pt>
                <c:pt idx="9">
                  <c:v>well.r.11</c:v>
                </c:pt>
                <c:pt idx="10">
                  <c:v>baron.n.03</c:v>
                </c:pt>
                <c:pt idx="11">
                  <c:v>combatant.n.01</c:v>
                </c:pt>
                <c:pt idx="12">
                  <c:v>lifelike.s.02</c:v>
                </c:pt>
                <c:pt idx="13">
                  <c:v>ace.n.03</c:v>
                </c:pt>
                <c:pt idx="14">
                  <c:v>motivation.n.01</c:v>
                </c:pt>
                <c:pt idx="15">
                  <c:v>beget.v.01</c:v>
                </c:pt>
                <c:pt idx="16">
                  <c:v>epicure.n.01</c:v>
                </c:pt>
                <c:pt idx="17">
                  <c:v>ill.r.01</c:v>
                </c:pt>
                <c:pt idx="18">
                  <c:v>pant.v.01</c:v>
                </c:pt>
                <c:pt idx="19">
                  <c:v>organism.n.01</c:v>
                </c:pt>
                <c:pt idx="20">
                  <c:v>immediately.r.01</c:v>
                </c:pt>
                <c:pt idx="21">
                  <c:v>hit.n.03</c:v>
                </c:pt>
                <c:pt idx="22">
                  <c:v>dress.v.16</c:v>
                </c:pt>
                <c:pt idx="23">
                  <c:v>veracious.s.02</c:v>
                </c:pt>
                <c:pt idx="24">
                  <c:v>agile.s.01</c:v>
                </c:pt>
                <c:pt idx="25">
                  <c:v>preen.v.03</c:v>
                </c:pt>
                <c:pt idx="26">
                  <c:v>enemy.n.02</c:v>
                </c:pt>
                <c:pt idx="27">
                  <c:v>cut.s.03</c:v>
                </c:pt>
                <c:pt idx="28">
                  <c:v>burp.v.01</c:v>
                </c:pt>
                <c:pt idx="29">
                  <c:v>exuberant.s.03</c:v>
                </c:pt>
                <c:pt idx="30">
                  <c:v>interchange.n.02</c:v>
                </c:pt>
                <c:pt idx="31">
                  <c:v>wiccan.n.01</c:v>
                </c:pt>
                <c:pt idx="32">
                  <c:v>asleep.s.03</c:v>
                </c:pt>
                <c:pt idx="33">
                  <c:v>pirate.n.02</c:v>
                </c:pt>
                <c:pt idx="34">
                  <c:v>annoying.s.01</c:v>
                </c:pt>
                <c:pt idx="35">
                  <c:v>avaricious.s.01</c:v>
                </c:pt>
                <c:pt idx="36">
                  <c:v>deputy.n.04</c:v>
                </c:pt>
                <c:pt idx="37">
                  <c:v>departure.n.01</c:v>
                </c:pt>
                <c:pt idx="38">
                  <c:v>dove.n.02</c:v>
                </c:pt>
                <c:pt idx="39">
                  <c:v>wash.v.02</c:v>
                </c:pt>
                <c:pt idx="40">
                  <c:v>discovery.n.01</c:v>
                </c:pt>
                <c:pt idx="41">
                  <c:v>abused.a.02</c:v>
                </c:pt>
                <c:pt idx="42">
                  <c:v>putrefaction.n.01</c:v>
                </c:pt>
                <c:pt idx="43">
                  <c:v>gluey.s.01</c:v>
                </c:pt>
                <c:pt idx="44">
                  <c:v>computerization.n.01</c:v>
                </c:pt>
                <c:pt idx="45">
                  <c:v>merely.r.01</c:v>
                </c:pt>
                <c:pt idx="46">
                  <c:v>exile.n.02</c:v>
                </c:pt>
                <c:pt idx="47">
                  <c:v>witness.n.01</c:v>
                </c:pt>
                <c:pt idx="48">
                  <c:v>termination.n.05</c:v>
                </c:pt>
                <c:pt idx="49">
                  <c:v>pale.v.01</c:v>
                </c:pt>
              </c:strCache>
            </c:strRef>
          </c:cat>
          <c:val>
            <c:numRef>
              <c:f>Sheet8!$C$3:$C$53</c:f>
              <c:numCache>
                <c:formatCode>0.00%</c:formatCode>
                <c:ptCount val="50"/>
                <c:pt idx="0">
                  <c:v>0.40020682523267836</c:v>
                </c:pt>
                <c:pt idx="1">
                  <c:v>0.36446469248291574</c:v>
                </c:pt>
                <c:pt idx="2">
                  <c:v>0.44131455399061031</c:v>
                </c:pt>
                <c:pt idx="3">
                  <c:v>0.34126040428061832</c:v>
                </c:pt>
                <c:pt idx="4">
                  <c:v>0.43679599499374216</c:v>
                </c:pt>
                <c:pt idx="5">
                  <c:v>0.43583227445997458</c:v>
                </c:pt>
                <c:pt idx="6">
                  <c:v>0.45198463508322662</c:v>
                </c:pt>
                <c:pt idx="7">
                  <c:v>0.37194337194337196</c:v>
                </c:pt>
                <c:pt idx="8">
                  <c:v>0.29974160206718348</c:v>
                </c:pt>
                <c:pt idx="9">
                  <c:v>0.47780678851174935</c:v>
                </c:pt>
                <c:pt idx="10">
                  <c:v>0.35192563081009298</c:v>
                </c:pt>
                <c:pt idx="11">
                  <c:v>0.44281914893617019</c:v>
                </c:pt>
                <c:pt idx="12">
                  <c:v>0.43908969210174031</c:v>
                </c:pt>
                <c:pt idx="13">
                  <c:v>0.35897435897435898</c:v>
                </c:pt>
                <c:pt idx="14">
                  <c:v>0.49444444444444446</c:v>
                </c:pt>
                <c:pt idx="15">
                  <c:v>0.34679665738161558</c:v>
                </c:pt>
                <c:pt idx="16">
                  <c:v>0.37263464337700147</c:v>
                </c:pt>
                <c:pt idx="17">
                  <c:v>0.42335766423357662</c:v>
                </c:pt>
                <c:pt idx="18">
                  <c:v>0.46255506607929514</c:v>
                </c:pt>
                <c:pt idx="19">
                  <c:v>0.48529411764705882</c:v>
                </c:pt>
                <c:pt idx="20">
                  <c:v>0.399702823179792</c:v>
                </c:pt>
                <c:pt idx="21">
                  <c:v>0.4756838905775076</c:v>
                </c:pt>
                <c:pt idx="22">
                  <c:v>0.44901065449010652</c:v>
                </c:pt>
                <c:pt idx="23">
                  <c:v>0.39634146341463417</c:v>
                </c:pt>
                <c:pt idx="24">
                  <c:v>0.44274809160305345</c:v>
                </c:pt>
                <c:pt idx="25">
                  <c:v>0.3996937212863706</c:v>
                </c:pt>
                <c:pt idx="26">
                  <c:v>0.45092024539877301</c:v>
                </c:pt>
                <c:pt idx="27">
                  <c:v>0.44086021505376344</c:v>
                </c:pt>
                <c:pt idx="28">
                  <c:v>0.43302180685358255</c:v>
                </c:pt>
                <c:pt idx="29">
                  <c:v>0.41536050156739812</c:v>
                </c:pt>
                <c:pt idx="30">
                  <c:v>0.49685534591194969</c:v>
                </c:pt>
                <c:pt idx="31">
                  <c:v>0.43307086614173229</c:v>
                </c:pt>
                <c:pt idx="32">
                  <c:v>0.46592709984152142</c:v>
                </c:pt>
                <c:pt idx="33">
                  <c:v>0.48571428571428571</c:v>
                </c:pt>
                <c:pt idx="34">
                  <c:v>0.46656050955414013</c:v>
                </c:pt>
                <c:pt idx="35">
                  <c:v>0.44159999999999999</c:v>
                </c:pt>
                <c:pt idx="36">
                  <c:v>0.49596122778675283</c:v>
                </c:pt>
                <c:pt idx="37">
                  <c:v>0.48949919224555732</c:v>
                </c:pt>
                <c:pt idx="38">
                  <c:v>0.40325203252032521</c:v>
                </c:pt>
                <c:pt idx="39">
                  <c:v>0.4297385620915033</c:v>
                </c:pt>
                <c:pt idx="40">
                  <c:v>0.43986820428336076</c:v>
                </c:pt>
                <c:pt idx="41">
                  <c:v>0.46362098138747887</c:v>
                </c:pt>
                <c:pt idx="42">
                  <c:v>0.4061433447098976</c:v>
                </c:pt>
                <c:pt idx="43">
                  <c:v>0.45051194539249145</c:v>
                </c:pt>
                <c:pt idx="44">
                  <c:v>0.48969072164948452</c:v>
                </c:pt>
                <c:pt idx="45">
                  <c:v>0.45233968804159447</c:v>
                </c:pt>
                <c:pt idx="46">
                  <c:v>0.44714038128249567</c:v>
                </c:pt>
                <c:pt idx="47">
                  <c:v>0.46208112874779539</c:v>
                </c:pt>
                <c:pt idx="48">
                  <c:v>0.52220248667850799</c:v>
                </c:pt>
                <c:pt idx="49">
                  <c:v>0.45989304812834225</c:v>
                </c:pt>
              </c:numCache>
            </c:numRef>
          </c:val>
          <c:extLst>
            <c:ext xmlns:c16="http://schemas.microsoft.com/office/drawing/2014/chart" uri="{C3380CC4-5D6E-409C-BE32-E72D297353CC}">
              <c16:uniqueId val="{00000001-14AD-4452-B8C0-603983FA998A}"/>
            </c:ext>
          </c:extLst>
        </c:ser>
        <c:dLbls>
          <c:showLegendKey val="0"/>
          <c:showVal val="0"/>
          <c:showCatName val="0"/>
          <c:showSerName val="0"/>
          <c:showPercent val="0"/>
          <c:showBubbleSize val="0"/>
        </c:dLbls>
        <c:gapWidth val="75"/>
        <c:overlap val="-25"/>
        <c:axId val="1363686159"/>
        <c:axId val="1363691567"/>
      </c:barChart>
      <c:catAx>
        <c:axId val="1363686159"/>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91567"/>
        <c:crosses val="autoZero"/>
        <c:auto val="1"/>
        <c:lblAlgn val="ctr"/>
        <c:lblOffset val="100"/>
        <c:noMultiLvlLbl val="0"/>
      </c:catAx>
      <c:valAx>
        <c:axId val="1363691567"/>
        <c:scaling>
          <c:orientation val="minMax"/>
        </c:scaling>
        <c:delete val="0"/>
        <c:axPos val="l"/>
        <c:majorGridlines>
          <c:spPr>
            <a:ln>
              <a:solidFill>
                <a:schemeClr val="tx1">
                  <a:lumMod val="15000"/>
                  <a:lumOff val="85000"/>
                </a:schemeClr>
              </a:solidFill>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686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Study 1.xlsx]Sheet11!PivotTable11</c:name>
    <c:fmtId val="-1"/>
  </c:pivotSource>
  <c:chart>
    <c:autoTitleDeleted val="1"/>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1"/>
          <c:showCatName val="0"/>
          <c:showSerName val="0"/>
          <c:showPercent val="0"/>
          <c:showBubbleSize val="0"/>
          <c:extLst>
            <c:ext xmlns:c15="http://schemas.microsoft.com/office/drawing/2012/chart" uri="{CE6537A1-D6FC-4f65-9D91-7224C49458BB}"/>
          </c:extLst>
        </c:dLbl>
      </c:pivotFmt>
      <c:pivotFmt>
        <c:idx val="11"/>
        <c:spPr>
          <a:pattFill prst="narHorz">
            <a:fgClr>
              <a:schemeClr val="accent1"/>
            </a:fgClr>
            <a:bgClr>
              <a:schemeClr val="accent1">
                <a:lumMod val="20000"/>
                <a:lumOff val="80000"/>
              </a:schemeClr>
            </a:bgClr>
          </a:pattFill>
          <a:ln>
            <a:noFill/>
          </a:ln>
          <a:effectLst>
            <a:innerShdw blurRad="114300">
              <a:schemeClr val="accent1"/>
            </a:innerShdw>
          </a:effectLst>
        </c:spPr>
        <c:marker>
          <c:symbol val="circle"/>
          <c:size val="6"/>
          <c:spPr>
            <a:solidFill>
              <a:schemeClr val="accent1"/>
            </a:solidFill>
            <a:ln>
              <a:noFill/>
            </a:ln>
            <a:effectLst/>
          </c:spPr>
        </c:marker>
        <c:dLbl>
          <c:idx val="0"/>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2"/>
        <c:spPr>
          <a:pattFill prst="narHorz">
            <a:fgClr>
              <a:schemeClr val="accent1"/>
            </a:fgClr>
            <a:bgClr>
              <a:schemeClr val="accent1">
                <a:lumMod val="20000"/>
                <a:lumOff val="80000"/>
              </a:schemeClr>
            </a:bgClr>
          </a:pattFill>
          <a:ln>
            <a:noFill/>
          </a:ln>
          <a:effectLst>
            <a:innerShdw blurRad="114300">
              <a:schemeClr val="accent1"/>
            </a:innerShdw>
          </a:effectLst>
        </c:spPr>
        <c:marker>
          <c:symbol val="none"/>
        </c:marker>
        <c:dLbl>
          <c:idx val="0"/>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3"/>
        <c:spPr>
          <a:pattFill prst="narHorz">
            <a:fgClr>
              <a:schemeClr val="accent1"/>
            </a:fgClr>
            <a:bgClr>
              <a:schemeClr val="accent1">
                <a:lumMod val="20000"/>
                <a:lumOff val="80000"/>
              </a:schemeClr>
            </a:bgClr>
          </a:pattFill>
          <a:ln>
            <a:noFill/>
          </a:ln>
          <a:effectLst>
            <a:innerShdw blurRad="114300">
              <a:schemeClr val="accent1"/>
            </a:innerShdw>
          </a:effectLst>
        </c:spPr>
        <c:marker>
          <c:symbol val="none"/>
        </c:marker>
        <c:dLbl>
          <c:idx val="0"/>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1!$B$3</c:f>
              <c:strCache>
                <c:ptCount val="1"/>
                <c:pt idx="0">
                  <c:v>Total</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1!$A$4:$A$25</c:f>
              <c:multiLvlStrCache>
                <c:ptCount val="14"/>
                <c:lvl>
                  <c:pt idx="0">
                    <c:v>1</c:v>
                  </c:pt>
                  <c:pt idx="1">
                    <c:v>2</c:v>
                  </c:pt>
                  <c:pt idx="2">
                    <c:v>1</c:v>
                  </c:pt>
                  <c:pt idx="3">
                    <c:v>2</c:v>
                  </c:pt>
                  <c:pt idx="4">
                    <c:v>1</c:v>
                  </c:pt>
                  <c:pt idx="5">
                    <c:v>2</c:v>
                  </c:pt>
                  <c:pt idx="6">
                    <c:v>1</c:v>
                  </c:pt>
                  <c:pt idx="7">
                    <c:v>2</c:v>
                  </c:pt>
                  <c:pt idx="8">
                    <c:v>1</c:v>
                  </c:pt>
                  <c:pt idx="9">
                    <c:v>2</c:v>
                  </c:pt>
                  <c:pt idx="10">
                    <c:v>1</c:v>
                  </c:pt>
                  <c:pt idx="11">
                    <c:v>2</c:v>
                  </c:pt>
                  <c:pt idx="12">
                    <c:v>1</c:v>
                  </c:pt>
                  <c:pt idx="13">
                    <c:v>2</c:v>
                  </c:pt>
                </c:lvl>
                <c:lvl>
                  <c:pt idx="0">
                    <c:v>ace.n.03</c:v>
                  </c:pt>
                  <c:pt idx="2">
                    <c:v>annoying.s.01</c:v>
                  </c:pt>
                  <c:pt idx="4">
                    <c:v>art.n.03</c:v>
                  </c:pt>
                  <c:pt idx="6">
                    <c:v>beget.v.01</c:v>
                  </c:pt>
                  <c:pt idx="8">
                    <c:v>cut.s.03</c:v>
                  </c:pt>
                  <c:pt idx="10">
                    <c:v>death.n.04</c:v>
                  </c:pt>
                  <c:pt idx="12">
                    <c:v>sex.n.04</c:v>
                  </c:pt>
                </c:lvl>
              </c:multiLvlStrCache>
            </c:multiLvlStrRef>
          </c:cat>
          <c:val>
            <c:numRef>
              <c:f>Sheet11!$B$4:$B$25</c:f>
              <c:numCache>
                <c:formatCode>General</c:formatCode>
                <c:ptCount val="14"/>
                <c:pt idx="0">
                  <c:v>2.8253341433778858</c:v>
                </c:pt>
                <c:pt idx="1">
                  <c:v>2.1899570024570023</c:v>
                </c:pt>
                <c:pt idx="2">
                  <c:v>2.4696275946275947</c:v>
                </c:pt>
                <c:pt idx="3">
                  <c:v>2.1956588669950738</c:v>
                </c:pt>
                <c:pt idx="4">
                  <c:v>2.8204462102689485</c:v>
                </c:pt>
                <c:pt idx="5">
                  <c:v>2.3542179802955663</c:v>
                </c:pt>
                <c:pt idx="6">
                  <c:v>2.7335645355850424</c:v>
                </c:pt>
                <c:pt idx="7">
                  <c:v>2.207873774509804</c:v>
                </c:pt>
                <c:pt idx="8">
                  <c:v>2.468220338983051</c:v>
                </c:pt>
                <c:pt idx="9">
                  <c:v>2.2068488943488944</c:v>
                </c:pt>
                <c:pt idx="10">
                  <c:v>2.9540011682242993</c:v>
                </c:pt>
                <c:pt idx="11">
                  <c:v>2.3130434782608695</c:v>
                </c:pt>
                <c:pt idx="12">
                  <c:v>3.1164053075995173</c:v>
                </c:pt>
                <c:pt idx="13">
                  <c:v>2.6014093137254903</c:v>
                </c:pt>
              </c:numCache>
            </c:numRef>
          </c:val>
          <c:extLst>
            <c:ext xmlns:c16="http://schemas.microsoft.com/office/drawing/2014/chart" uri="{C3380CC4-5D6E-409C-BE32-E72D297353CC}">
              <c16:uniqueId val="{00000000-614B-4E1E-839B-301E54B74083}"/>
            </c:ext>
          </c:extLst>
        </c:ser>
        <c:dLbls>
          <c:showLegendKey val="0"/>
          <c:showVal val="1"/>
          <c:showCatName val="0"/>
          <c:showSerName val="0"/>
          <c:showPercent val="0"/>
          <c:showBubbleSize val="0"/>
        </c:dLbls>
        <c:gapWidth val="164"/>
        <c:overlap val="-22"/>
        <c:axId val="251649024"/>
        <c:axId val="251648192"/>
      </c:barChart>
      <c:catAx>
        <c:axId val="251649024"/>
        <c:scaling>
          <c:orientation val="minMax"/>
        </c:scaling>
        <c:delete val="0"/>
        <c:axPos val="b"/>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1648192"/>
        <c:crosses val="autoZero"/>
        <c:auto val="1"/>
        <c:lblAlgn val="ctr"/>
        <c:lblOffset val="100"/>
        <c:noMultiLvlLbl val="0"/>
      </c:catAx>
      <c:valAx>
        <c:axId val="25164819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16490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Origin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UES</c:v>
                </c:pt>
                <c:pt idx="1">
                  <c:v>Selection</c:v>
                </c:pt>
                <c:pt idx="2">
                  <c:v>Retention</c:v>
                </c:pt>
              </c:strCache>
            </c:strRef>
          </c:cat>
          <c:val>
            <c:numRef>
              <c:f>Sheet1!$B$2:$B$4</c:f>
              <c:numCache>
                <c:formatCode>General</c:formatCode>
                <c:ptCount val="3"/>
                <c:pt idx="0">
                  <c:v>3.1732999999999998</c:v>
                </c:pt>
                <c:pt idx="1">
                  <c:v>0.3831</c:v>
                </c:pt>
                <c:pt idx="2">
                  <c:v>3.08</c:v>
                </c:pt>
              </c:numCache>
            </c:numRef>
          </c:val>
          <c:extLst>
            <c:ext xmlns:c16="http://schemas.microsoft.com/office/drawing/2014/chart" uri="{C3380CC4-5D6E-409C-BE32-E72D297353CC}">
              <c16:uniqueId val="{00000000-B4A2-422E-8DE0-251F023D2BD5}"/>
            </c:ext>
          </c:extLst>
        </c:ser>
        <c:ser>
          <c:idx val="1"/>
          <c:order val="1"/>
          <c:tx>
            <c:strRef>
              <c:f>Sheet1!$C$1</c:f>
              <c:strCache>
                <c:ptCount val="1"/>
                <c:pt idx="0">
                  <c:v>Modified</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UES</c:v>
                </c:pt>
                <c:pt idx="1">
                  <c:v>Selection</c:v>
                </c:pt>
                <c:pt idx="2">
                  <c:v>Retention</c:v>
                </c:pt>
              </c:strCache>
            </c:strRef>
          </c:cat>
          <c:val>
            <c:numRef>
              <c:f>Sheet1!$C$2:$C$4</c:f>
              <c:numCache>
                <c:formatCode>General</c:formatCode>
                <c:ptCount val="3"/>
                <c:pt idx="0">
                  <c:v>4.1856</c:v>
                </c:pt>
                <c:pt idx="1">
                  <c:v>0.71519999999999995</c:v>
                </c:pt>
                <c:pt idx="2">
                  <c:v>3.43</c:v>
                </c:pt>
              </c:numCache>
            </c:numRef>
          </c:val>
          <c:extLst>
            <c:ext xmlns:c16="http://schemas.microsoft.com/office/drawing/2014/chart" uri="{C3380CC4-5D6E-409C-BE32-E72D297353CC}">
              <c16:uniqueId val="{00000001-B4A2-422E-8DE0-251F023D2BD5}"/>
            </c:ext>
          </c:extLst>
        </c:ser>
        <c:dLbls>
          <c:showLegendKey val="0"/>
          <c:showVal val="1"/>
          <c:showCatName val="0"/>
          <c:showSerName val="0"/>
          <c:showPercent val="0"/>
          <c:showBubbleSize val="0"/>
        </c:dLbls>
        <c:gapWidth val="100"/>
        <c:overlap val="-24"/>
        <c:axId val="2116523952"/>
        <c:axId val="2116524368"/>
      </c:barChart>
      <c:catAx>
        <c:axId val="21165239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524368"/>
        <c:crosses val="autoZero"/>
        <c:auto val="1"/>
        <c:lblAlgn val="ctr"/>
        <c:lblOffset val="100"/>
        <c:noMultiLvlLbl val="0"/>
      </c:catAx>
      <c:valAx>
        <c:axId val="2116524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523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Origin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9</c:f>
              <c:numCache>
                <c:formatCode>General</c:formatCode>
                <c:ptCount val="8"/>
                <c:pt idx="0">
                  <c:v>1</c:v>
                </c:pt>
                <c:pt idx="1">
                  <c:v>2</c:v>
                </c:pt>
                <c:pt idx="2">
                  <c:v>3</c:v>
                </c:pt>
                <c:pt idx="3">
                  <c:v>4</c:v>
                </c:pt>
                <c:pt idx="4">
                  <c:v>5</c:v>
                </c:pt>
                <c:pt idx="5">
                  <c:v>6</c:v>
                </c:pt>
                <c:pt idx="6">
                  <c:v>7</c:v>
                </c:pt>
                <c:pt idx="7">
                  <c:v>8</c:v>
                </c:pt>
              </c:numCache>
            </c:numRef>
          </c:cat>
          <c:val>
            <c:numRef>
              <c:f>Sheet1!$B$2:$B$9</c:f>
              <c:numCache>
                <c:formatCode>General</c:formatCode>
                <c:ptCount val="8"/>
                <c:pt idx="0">
                  <c:v>2.84</c:v>
                </c:pt>
                <c:pt idx="1">
                  <c:v>3.51</c:v>
                </c:pt>
                <c:pt idx="2">
                  <c:v>2.92</c:v>
                </c:pt>
                <c:pt idx="3">
                  <c:v>3.4</c:v>
                </c:pt>
                <c:pt idx="4">
                  <c:v>2.72</c:v>
                </c:pt>
                <c:pt idx="5">
                  <c:v>3.2</c:v>
                </c:pt>
                <c:pt idx="6">
                  <c:v>3.48</c:v>
                </c:pt>
                <c:pt idx="7">
                  <c:v>3.27</c:v>
                </c:pt>
              </c:numCache>
            </c:numRef>
          </c:val>
          <c:extLst>
            <c:ext xmlns:c16="http://schemas.microsoft.com/office/drawing/2014/chart" uri="{C3380CC4-5D6E-409C-BE32-E72D297353CC}">
              <c16:uniqueId val="{00000000-5936-4426-A698-CF61CD6E0FD1}"/>
            </c:ext>
          </c:extLst>
        </c:ser>
        <c:ser>
          <c:idx val="1"/>
          <c:order val="1"/>
          <c:tx>
            <c:strRef>
              <c:f>Sheet1!$C$1</c:f>
              <c:strCache>
                <c:ptCount val="1"/>
                <c:pt idx="0">
                  <c:v>Modified</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9</c:f>
              <c:numCache>
                <c:formatCode>General</c:formatCode>
                <c:ptCount val="8"/>
                <c:pt idx="0">
                  <c:v>1</c:v>
                </c:pt>
                <c:pt idx="1">
                  <c:v>2</c:v>
                </c:pt>
                <c:pt idx="2">
                  <c:v>3</c:v>
                </c:pt>
                <c:pt idx="3">
                  <c:v>4</c:v>
                </c:pt>
                <c:pt idx="4">
                  <c:v>5</c:v>
                </c:pt>
                <c:pt idx="5">
                  <c:v>6</c:v>
                </c:pt>
                <c:pt idx="6">
                  <c:v>7</c:v>
                </c:pt>
                <c:pt idx="7">
                  <c:v>8</c:v>
                </c:pt>
              </c:numCache>
            </c:numRef>
          </c:cat>
          <c:val>
            <c:numRef>
              <c:f>Sheet1!$C$2:$C$9</c:f>
              <c:numCache>
                <c:formatCode>General</c:formatCode>
                <c:ptCount val="8"/>
                <c:pt idx="0">
                  <c:v>3.88</c:v>
                </c:pt>
                <c:pt idx="1">
                  <c:v>4.33</c:v>
                </c:pt>
                <c:pt idx="2">
                  <c:v>3.96</c:v>
                </c:pt>
                <c:pt idx="3">
                  <c:v>4.33</c:v>
                </c:pt>
                <c:pt idx="4">
                  <c:v>3.93</c:v>
                </c:pt>
                <c:pt idx="5">
                  <c:v>4.32</c:v>
                </c:pt>
                <c:pt idx="6">
                  <c:v>4.46</c:v>
                </c:pt>
                <c:pt idx="7">
                  <c:v>4.26</c:v>
                </c:pt>
              </c:numCache>
            </c:numRef>
          </c:val>
          <c:extLst>
            <c:ext xmlns:c16="http://schemas.microsoft.com/office/drawing/2014/chart" uri="{C3380CC4-5D6E-409C-BE32-E72D297353CC}">
              <c16:uniqueId val="{00000001-5936-4426-A698-CF61CD6E0FD1}"/>
            </c:ext>
          </c:extLst>
        </c:ser>
        <c:dLbls>
          <c:dLblPos val="outEnd"/>
          <c:showLegendKey val="0"/>
          <c:showVal val="1"/>
          <c:showCatName val="0"/>
          <c:showSerName val="0"/>
          <c:showPercent val="0"/>
          <c:showBubbleSize val="0"/>
        </c:dLbls>
        <c:gapWidth val="444"/>
        <c:overlap val="-90"/>
        <c:axId val="2076649696"/>
        <c:axId val="1813160256"/>
      </c:barChart>
      <c:catAx>
        <c:axId val="20766496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813160256"/>
        <c:crosses val="autoZero"/>
        <c:auto val="1"/>
        <c:lblAlgn val="ctr"/>
        <c:lblOffset val="100"/>
        <c:noMultiLvlLbl val="0"/>
      </c:catAx>
      <c:valAx>
        <c:axId val="1813160256"/>
        <c:scaling>
          <c:orientation val="minMax"/>
        </c:scaling>
        <c:delete val="1"/>
        <c:axPos val="l"/>
        <c:numFmt formatCode="General" sourceLinked="1"/>
        <c:majorTickMark val="none"/>
        <c:minorTickMark val="none"/>
        <c:tickLblPos val="nextTo"/>
        <c:crossAx val="20766496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1">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4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237">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38100" cap="flat" cmpd="dbl" algn="ctr">
        <a:solidFill>
          <a:schemeClr val="phClr"/>
        </a:solidFill>
        <a:miter lim="800000"/>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lt1"/>
        </a:solidFill>
        <a:round/>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ln>
    </cs:spPr>
  </cs:dropLine>
  <cs:errorBar>
    <cs:lnRef idx="0"/>
    <cs:fillRef idx="0"/>
    <cs:effectRef idx="0"/>
    <cs:fontRef idx="minor">
      <a:schemeClr val="tx1"/>
    </cs:fontRef>
    <cs:spPr>
      <a:ln w="9525">
        <a:solidFill>
          <a:schemeClr val="tx1">
            <a:lumMod val="65000"/>
            <a:lumOff val="35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alpha val="32000"/>
          </a:schemeClr>
        </a:solidFill>
        <a:round/>
      </a:ln>
    </cs:spPr>
  </cs:gridlineMajor>
  <cs:gridlineMinor>
    <cs:lnRef idx="0"/>
    <cs:fillRef idx="0"/>
    <cs:effectRef idx="0"/>
    <cs:fontRef idx="minor">
      <a:schemeClr val="tx1"/>
    </cs:fontRef>
    <cs:spPr>
      <a:ln>
        <a:solidFill>
          <a:schemeClr val="tx1">
            <a:lumMod val="5000"/>
            <a:lumOff val="95000"/>
            <a:alpha val="32000"/>
          </a:schemeClr>
        </a:solidFill>
      </a:ln>
    </cs:spPr>
  </cs:gridlineMinor>
  <cs:hiLoLine>
    <cs:lnRef idx="0"/>
    <cs:fillRef idx="0"/>
    <cs:effectRef idx="0"/>
    <cs:fontRef idx="minor">
      <a:schemeClr val="tx1"/>
    </cs:fontRef>
    <cs:spPr>
      <a:ln w="9525">
        <a:solidFill>
          <a:schemeClr val="tx1"/>
        </a:solidFill>
      </a:ln>
    </cs:spPr>
  </cs:hiLoLine>
  <cs:leaderLine>
    <cs:lnRef idx="0"/>
    <cs:fillRef idx="0"/>
    <cs:effectRef idx="0"/>
    <cs:fontRef idx="minor">
      <a:schemeClr val="tx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spPr>
      <a:ln w="3175" cap="flat" cmpd="sng" algn="ctr">
        <a:solidFill>
          <a:schemeClr val="tx1">
            <a:lumMod val="15000"/>
            <a:lumOff val="85000"/>
          </a:schemeClr>
        </a:solidFill>
        <a:round/>
        <a:tailEnd type="none" w="med" len="lg"/>
      </a:ln>
    </cs:spPr>
    <cs:defRPr sz="900" kern="1200"/>
  </cs:seriesAxis>
  <cs:seriesLine>
    <cs:lnRef idx="0"/>
    <cs:fillRef idx="0"/>
    <cs:effectRef idx="0"/>
    <cs:fontRef idx="minor">
      <a:schemeClr val="tx1"/>
    </cs:fontRef>
    <cs:spPr>
      <a:ln w="9525">
        <a:solidFill>
          <a:schemeClr val="tx1">
            <a:lumMod val="35000"/>
            <a:lumOff val="65000"/>
          </a:schemeClr>
        </a:solidFill>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2700" cap="rnd"/>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3175" cap="flat" cmpd="sng" algn="ctr">
        <a:solidFill>
          <a:schemeClr val="tx1">
            <a:lumMod val="15000"/>
            <a:lumOff val="85000"/>
          </a:schemeClr>
        </a:solidFill>
        <a:round/>
        <a:tailEnd type="none" w="med" len="lg"/>
      </a:ln>
    </cs:spPr>
    <cs:defRPr sz="9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9.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7910CE-CCB1-4D39-9036-B402C372663C}">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5BE88-739F-44C0-AA7B-F525D863C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133</Pages>
  <Words>116995</Words>
  <Characters>756958</Characters>
  <Application>Microsoft Office Word</Application>
  <DocSecurity>0</DocSecurity>
  <Lines>12209</Lines>
  <Paragraphs>6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 Dvir</dc:creator>
  <cp:keywords/>
  <dc:description/>
  <cp:lastModifiedBy>Nim Dvir</cp:lastModifiedBy>
  <cp:revision>6</cp:revision>
  <cp:lastPrinted>2022-11-21T23:28:00Z</cp:lastPrinted>
  <dcterms:created xsi:type="dcterms:W3CDTF">2024-02-19T17:46:00Z</dcterms:created>
  <dcterms:modified xsi:type="dcterms:W3CDTF">2024-02-2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7M2B2lz"/&gt;&lt;style id="http://www.zotero.org/styles/better-bibtex-citekeys" hasBibliography="1" bibliographyStyleHasBeenSet="1"/&gt;&lt;prefs&gt;&lt;pref name="fieldType" value="Field"/&gt;&lt;pref name="automaticJ</vt:lpwstr>
  </property>
  <property fmtid="{D5CDD505-2E9C-101B-9397-08002B2CF9AE}" pid="3" name="ZOTERO_PREF_2">
    <vt:lpwstr>ournalAbbreviations" value="true"/&gt;&lt;pref name="delayCitationUpdates" value="true"/&gt;&lt;pref name="dontAskDelayCitationUpdates" value="true"/&gt;&lt;/prefs&gt;&lt;/data&gt;</vt:lpwstr>
  </property>
</Properties>
</file>